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FE6BD6" w14:textId="366E27FF" w:rsidR="00F4377C" w:rsidRPr="003D0A07" w:rsidRDefault="00F4377C" w:rsidP="003D0A07">
      <w:pPr>
        <w:pStyle w:val="Titre"/>
      </w:pPr>
      <w:r w:rsidRPr="005D0B14">
        <w:t xml:space="preserve">Numerical investigation of the </w:t>
      </w:r>
      <w:r w:rsidR="00C43CB6">
        <w:t>Load Free Permanent</w:t>
      </w:r>
      <w:r w:rsidRPr="005D0B14">
        <w:t xml:space="preserve"> Strain in Carbon Anode during Baking Process</w:t>
      </w:r>
    </w:p>
    <w:p w14:paraId="127BDC7E" w14:textId="77777777" w:rsidR="00F4377C" w:rsidRPr="005D0B14" w:rsidRDefault="00F4377C" w:rsidP="00F4377C">
      <w:pPr>
        <w:autoSpaceDE w:val="0"/>
        <w:autoSpaceDN w:val="0"/>
        <w:adjustRightInd w:val="0"/>
        <w:jc w:val="center"/>
        <w:rPr>
          <w:rFonts w:cs="Times New Roman"/>
          <w:b/>
          <w:color w:val="000000"/>
          <w:sz w:val="28"/>
          <w:szCs w:val="28"/>
          <w:lang w:val="en-CA"/>
        </w:rPr>
      </w:pPr>
    </w:p>
    <w:p w14:paraId="34C688E5" w14:textId="77777777" w:rsidR="00F4377C" w:rsidRPr="005D0B14" w:rsidRDefault="00F4377C" w:rsidP="00F4377C">
      <w:pPr>
        <w:pStyle w:val="Authors"/>
      </w:pPr>
      <w:r w:rsidRPr="005D0B14">
        <w:t>Pierre-Luc Girard</w:t>
      </w:r>
      <w:r w:rsidRPr="005D0B14">
        <w:rPr>
          <w:vertAlign w:val="superscript"/>
        </w:rPr>
        <w:t>1</w:t>
      </w:r>
      <w:r w:rsidRPr="005D0B14">
        <w:t>, Daniel Marceau</w:t>
      </w:r>
      <w:r w:rsidRPr="005D0B14">
        <w:rPr>
          <w:vertAlign w:val="superscript"/>
        </w:rPr>
        <w:t>2</w:t>
      </w:r>
      <w:r w:rsidRPr="005D0B14">
        <w:t>, Duygu Kocaefe</w:t>
      </w:r>
      <w:r w:rsidRPr="005D0B14">
        <w:rPr>
          <w:vertAlign w:val="superscript"/>
        </w:rPr>
        <w:t>3</w:t>
      </w:r>
      <w:r w:rsidRPr="005D0B14">
        <w:t>, Mohamed Bouazara</w:t>
      </w:r>
      <w:r w:rsidRPr="005D0B14">
        <w:rPr>
          <w:vertAlign w:val="superscript"/>
        </w:rPr>
        <w:t>4</w:t>
      </w:r>
      <w:r w:rsidRPr="005D0B14">
        <w:t>, Walid Kallel</w:t>
      </w:r>
      <w:r w:rsidRPr="005D0B14">
        <w:rPr>
          <w:vertAlign w:val="superscript"/>
        </w:rPr>
        <w:t>5</w:t>
      </w:r>
      <w:r w:rsidRPr="005D0B14">
        <w:t xml:space="preserve"> and Patrice Coulombe</w:t>
      </w:r>
      <w:r w:rsidRPr="005D0B14">
        <w:rPr>
          <w:vertAlign w:val="superscript"/>
        </w:rPr>
        <w:t>6</w:t>
      </w:r>
    </w:p>
    <w:p w14:paraId="3F7E78BB" w14:textId="77777777" w:rsidR="00F4377C" w:rsidRPr="000C5A4E" w:rsidRDefault="00F4377C" w:rsidP="003D0A07">
      <w:pPr>
        <w:pStyle w:val="intro"/>
      </w:pPr>
      <w:r w:rsidRPr="000C5A4E">
        <w:t>1. PhD Student</w:t>
      </w:r>
    </w:p>
    <w:p w14:paraId="71EA78F8" w14:textId="77777777" w:rsidR="00F4377C" w:rsidRPr="00BE6D19" w:rsidRDefault="00F4377C" w:rsidP="003D0A07">
      <w:pPr>
        <w:pStyle w:val="intro"/>
        <w:rPr>
          <w:lang w:val="fr-CA"/>
        </w:rPr>
      </w:pPr>
      <w:r w:rsidRPr="00BE6D19">
        <w:rPr>
          <w:lang w:val="fr-CA"/>
        </w:rPr>
        <w:t xml:space="preserve">2. </w:t>
      </w:r>
      <w:r w:rsidRPr="005D0B14">
        <w:rPr>
          <w:lang w:val="fr-FR"/>
        </w:rPr>
        <w:t>Professor</w:t>
      </w:r>
    </w:p>
    <w:p w14:paraId="4B2FB688" w14:textId="77777777" w:rsidR="00F4377C" w:rsidRPr="005D0B14" w:rsidRDefault="00F4377C" w:rsidP="003D0A07">
      <w:pPr>
        <w:pStyle w:val="intro"/>
        <w:rPr>
          <w:lang w:val="fr-FR"/>
        </w:rPr>
      </w:pPr>
      <w:r w:rsidRPr="005D0B14">
        <w:rPr>
          <w:lang w:val="fr-FR"/>
        </w:rPr>
        <w:t>3. Professor</w:t>
      </w:r>
    </w:p>
    <w:p w14:paraId="007A63BD" w14:textId="77777777" w:rsidR="00F4377C" w:rsidRPr="00BE6D19" w:rsidRDefault="00F4377C" w:rsidP="003D0A07">
      <w:pPr>
        <w:pStyle w:val="intro"/>
        <w:rPr>
          <w:lang w:val="fr-CA"/>
        </w:rPr>
      </w:pPr>
      <w:r w:rsidRPr="00BE6D19">
        <w:rPr>
          <w:lang w:val="fr-CA"/>
        </w:rPr>
        <w:t xml:space="preserve">4. </w:t>
      </w:r>
      <w:r w:rsidRPr="005D0B14">
        <w:rPr>
          <w:lang w:val="fr-FR"/>
        </w:rPr>
        <w:t>Professor</w:t>
      </w:r>
      <w:r w:rsidRPr="00BE6D19">
        <w:rPr>
          <w:lang w:val="fr-CA"/>
        </w:rPr>
        <w:t xml:space="preserve"> </w:t>
      </w:r>
    </w:p>
    <w:p w14:paraId="72510573" w14:textId="77777777" w:rsidR="00F4377C" w:rsidRPr="00BE6D19" w:rsidRDefault="00F4377C" w:rsidP="003D0A07">
      <w:pPr>
        <w:pStyle w:val="intro"/>
        <w:rPr>
          <w:lang w:val="fr-CA"/>
        </w:rPr>
      </w:pPr>
      <w:r w:rsidRPr="00BE6D19">
        <w:rPr>
          <w:lang w:val="fr-CA"/>
        </w:rPr>
        <w:t xml:space="preserve">5. </w:t>
      </w:r>
      <w:r w:rsidRPr="005D0B14">
        <w:rPr>
          <w:lang w:val="fr-FR"/>
        </w:rPr>
        <w:t>MSc Student</w:t>
      </w:r>
    </w:p>
    <w:p w14:paraId="294B0B09" w14:textId="3B012034" w:rsidR="00F4377C" w:rsidRPr="005D0B14" w:rsidRDefault="00F4377C" w:rsidP="003D0A07">
      <w:pPr>
        <w:pStyle w:val="intro"/>
        <w:rPr>
          <w:lang w:val="fr-FR"/>
        </w:rPr>
      </w:pPr>
      <w:r w:rsidRPr="00BE6D19">
        <w:rPr>
          <w:lang w:val="fr-CA"/>
        </w:rPr>
        <w:t>Aluminium Research Centre – REGAL, University Resea</w:t>
      </w:r>
      <w:r w:rsidR="00B60A13">
        <w:rPr>
          <w:lang w:val="fr-CA"/>
        </w:rPr>
        <w:t>rch Centre on Aluminium – CURAL</w:t>
      </w:r>
      <w:r w:rsidRPr="00BE6D19">
        <w:rPr>
          <w:lang w:val="fr-CA"/>
        </w:rPr>
        <w:t xml:space="preserve">, </w:t>
      </w:r>
    </w:p>
    <w:p w14:paraId="3EF319D5" w14:textId="77777777" w:rsidR="00F4377C" w:rsidRPr="00BE6D19" w:rsidRDefault="00F4377C" w:rsidP="003D0A07">
      <w:pPr>
        <w:pStyle w:val="intro"/>
        <w:rPr>
          <w:lang w:val="en-US"/>
        </w:rPr>
      </w:pPr>
      <w:r w:rsidRPr="00BE6D19">
        <w:rPr>
          <w:lang w:val="en-US"/>
        </w:rPr>
        <w:t>Chicoutimi, Québec, Canada</w:t>
      </w:r>
    </w:p>
    <w:p w14:paraId="0F32D7C0" w14:textId="5141ECA9" w:rsidR="00F4377C" w:rsidRPr="005D0B14" w:rsidRDefault="00B60A13" w:rsidP="003D0A07">
      <w:pPr>
        <w:pStyle w:val="intro"/>
      </w:pPr>
      <w:r>
        <w:t>6</w:t>
      </w:r>
      <w:r w:rsidR="00F4377C" w:rsidRPr="005D0B14">
        <w:t xml:space="preserve">. Director of Technological Development and Laboratory </w:t>
      </w:r>
    </w:p>
    <w:p w14:paraId="2C8B8C49" w14:textId="77777777" w:rsidR="00F4377C" w:rsidRPr="005D0B14" w:rsidRDefault="00F4377C" w:rsidP="003D0A07">
      <w:pPr>
        <w:pStyle w:val="intro"/>
        <w:rPr>
          <w:lang w:val="fr-FR"/>
        </w:rPr>
      </w:pPr>
      <w:r w:rsidRPr="005D0B14">
        <w:rPr>
          <w:lang w:val="fr-FR"/>
        </w:rPr>
        <w:t>Aluminerie Alouette Inc., Sept-Îles, Québec, Canada</w:t>
      </w:r>
    </w:p>
    <w:p w14:paraId="00919474" w14:textId="77777777" w:rsidR="00F4377C" w:rsidRPr="005D0B14" w:rsidRDefault="00F4377C" w:rsidP="003D0A07">
      <w:pPr>
        <w:pStyle w:val="intro"/>
        <w:rPr>
          <w:lang w:val="en-US"/>
        </w:rPr>
      </w:pPr>
      <w:r w:rsidRPr="005D0B14">
        <w:rPr>
          <w:lang w:val="en-US"/>
        </w:rPr>
        <w:t>Corresponding author: Pierre-Luc.Girard@uqac.ca</w:t>
      </w:r>
    </w:p>
    <w:p w14:paraId="6BF8E800" w14:textId="77777777" w:rsidR="00F4377C" w:rsidRPr="005D0B14" w:rsidRDefault="00F4377C" w:rsidP="00F4377C">
      <w:pPr>
        <w:autoSpaceDE w:val="0"/>
        <w:autoSpaceDN w:val="0"/>
        <w:adjustRightInd w:val="0"/>
        <w:jc w:val="center"/>
        <w:rPr>
          <w:rFonts w:cs="Times New Roman"/>
          <w:color w:val="000000"/>
          <w:szCs w:val="22"/>
          <w:lang w:val="en-US"/>
        </w:rPr>
      </w:pPr>
    </w:p>
    <w:p w14:paraId="46E93B3E" w14:textId="77777777" w:rsidR="00F4377C" w:rsidRPr="00C96C79" w:rsidRDefault="00F4377C" w:rsidP="003D0A07">
      <w:pPr>
        <w:pStyle w:val="abstracttitle"/>
      </w:pPr>
      <w:r w:rsidRPr="00C96C79">
        <w:t>Abstract</w:t>
      </w:r>
    </w:p>
    <w:p w14:paraId="7C928679" w14:textId="77777777" w:rsidR="00F4377C" w:rsidRPr="00C96C79" w:rsidRDefault="00F4377C" w:rsidP="00F4377C">
      <w:pPr>
        <w:autoSpaceDE w:val="0"/>
        <w:autoSpaceDN w:val="0"/>
        <w:adjustRightInd w:val="0"/>
        <w:jc w:val="center"/>
        <w:rPr>
          <w:rFonts w:cs="Times New Roman"/>
          <w:color w:val="000000"/>
          <w:szCs w:val="22"/>
          <w:lang w:val="en-US"/>
        </w:rPr>
      </w:pPr>
    </w:p>
    <w:p w14:paraId="1C3DBEB4" w14:textId="77777777" w:rsidR="00F4377C" w:rsidRPr="00C96C79" w:rsidRDefault="00F4377C" w:rsidP="00F4377C">
      <w:pPr>
        <w:autoSpaceDE w:val="0"/>
        <w:autoSpaceDN w:val="0"/>
        <w:adjustRightInd w:val="0"/>
        <w:rPr>
          <w:rFonts w:cs="Times New Roman"/>
          <w:color w:val="000000"/>
          <w:szCs w:val="22"/>
          <w:lang w:val="en-US"/>
        </w:rPr>
      </w:pPr>
      <w:r w:rsidRPr="00C96C79">
        <w:rPr>
          <w:rFonts w:cs="Times New Roman"/>
          <w:color w:val="000000"/>
          <w:szCs w:val="22"/>
          <w:lang w:val="en-US"/>
        </w:rPr>
        <w:t>Baking is the final step of the anode production, which plays a major role in attaining the anode properties required by industry. However, the anode baking is a costly process during which various complex phenomena take place. It is therefore important to ensure good understanding of the impact of these phenomena on the baked anode quality. Regarding the mechanical aspect, various strain mechanisms occur in the anodes during the baking and evolve with respect to the spatial distribution of temperature and its rate of change in the baking furnace. Each of these mechanisms contributes to the stress equilibrium in the carbon anode and can lead, depending on the baking conditions, to poor mechanical properties including cracks when the failure limit is exceeded. In this paper, a specialized thermo-reactive visco-elastoplastic model is presented, which allow the numerical investigation of the stress distribution in the anode during baking. Each strain mechanism considered in the model is presented with a particular attention given to the permanent and non-recoverable strain mechanism occurring before the initial volatile release phase. Finally, the definition of a baking index is discussed to ensure the best approach to be used to quantify the evolution of anode properties during baking.</w:t>
      </w:r>
    </w:p>
    <w:p w14:paraId="07C9C4DA" w14:textId="77777777" w:rsidR="00F4377C" w:rsidRPr="00C96C79" w:rsidRDefault="00F4377C" w:rsidP="00F4377C">
      <w:pPr>
        <w:autoSpaceDE w:val="0"/>
        <w:autoSpaceDN w:val="0"/>
        <w:adjustRightInd w:val="0"/>
        <w:rPr>
          <w:rFonts w:cs="Times New Roman"/>
          <w:color w:val="000000"/>
          <w:szCs w:val="22"/>
          <w:lang w:val="en-US"/>
        </w:rPr>
      </w:pPr>
    </w:p>
    <w:p w14:paraId="6291A148" w14:textId="77777777" w:rsidR="00F4377C" w:rsidRPr="00C96C79" w:rsidRDefault="00F4377C" w:rsidP="00F4377C">
      <w:pPr>
        <w:rPr>
          <w:rFonts w:cs="Times New Roman"/>
          <w:szCs w:val="22"/>
          <w:lang w:val="en-US"/>
        </w:rPr>
      </w:pPr>
      <w:r w:rsidRPr="00C96C79">
        <w:rPr>
          <w:rFonts w:cs="Times New Roman"/>
          <w:b/>
          <w:color w:val="000000"/>
          <w:szCs w:val="22"/>
          <w:lang w:val="en-US"/>
        </w:rPr>
        <w:t>Keywords:</w:t>
      </w:r>
      <w:r w:rsidRPr="00C96C79">
        <w:rPr>
          <w:rFonts w:cs="Times New Roman"/>
          <w:color w:val="000000"/>
          <w:szCs w:val="22"/>
          <w:lang w:val="en-US"/>
        </w:rPr>
        <w:t xml:space="preserve"> </w:t>
      </w:r>
      <w:r w:rsidRPr="00C96C79">
        <w:rPr>
          <w:lang w:val="en-US"/>
        </w:rPr>
        <w:t>Carbon anodes; anode baking; mechanical properties; chemical swelling; baking Index</w:t>
      </w:r>
      <w:r w:rsidRPr="00C96C79">
        <w:rPr>
          <w:rFonts w:cs="Times New Roman"/>
          <w:color w:val="000000"/>
          <w:szCs w:val="22"/>
          <w:lang w:val="en-US"/>
        </w:rPr>
        <w:t>.</w:t>
      </w:r>
      <w:r w:rsidRPr="00C96C79">
        <w:rPr>
          <w:rFonts w:cs="Times New Roman"/>
          <w:szCs w:val="22"/>
          <w:lang w:val="en-US"/>
        </w:rPr>
        <w:t xml:space="preserve"> </w:t>
      </w:r>
    </w:p>
    <w:p w14:paraId="7D605A99" w14:textId="77777777" w:rsidR="00F4377C" w:rsidRPr="00C96C79" w:rsidRDefault="00F4377C" w:rsidP="00CF0364">
      <w:pPr>
        <w:autoSpaceDE w:val="0"/>
        <w:autoSpaceDN w:val="0"/>
        <w:adjustRightInd w:val="0"/>
        <w:rPr>
          <w:rFonts w:cs="Times New Roman"/>
          <w:color w:val="000000"/>
          <w:szCs w:val="22"/>
          <w:lang w:val="en-US"/>
        </w:rPr>
      </w:pPr>
    </w:p>
    <w:p w14:paraId="7480907F" w14:textId="77777777" w:rsidR="00F4377C" w:rsidRPr="00C96C79" w:rsidRDefault="003D0A07" w:rsidP="003D0A07">
      <w:pPr>
        <w:pStyle w:val="Titre1"/>
      </w:pPr>
      <w:r w:rsidRPr="00C96C79">
        <w:t>Introduction</w:t>
      </w:r>
    </w:p>
    <w:p w14:paraId="03344E27" w14:textId="77777777" w:rsidR="003D0A07" w:rsidRPr="00C96C79" w:rsidRDefault="003D0A07" w:rsidP="003D0A07">
      <w:pPr>
        <w:rPr>
          <w:lang w:val="en-US"/>
        </w:rPr>
      </w:pPr>
    </w:p>
    <w:p w14:paraId="08A6E4F2" w14:textId="65D2BD51" w:rsidR="00205585" w:rsidRPr="00C96C79" w:rsidRDefault="00533D7B" w:rsidP="00205585">
      <w:pPr>
        <w:rPr>
          <w:lang w:val="en-US"/>
        </w:rPr>
      </w:pPr>
      <w:r w:rsidRPr="00C96C79">
        <w:rPr>
          <w:lang w:val="en-US"/>
        </w:rPr>
        <w:t>Aluminum production plants require a constant supply of carbon anodes for the electrolysis process</w:t>
      </w:r>
      <w:r w:rsidR="00694FB7" w:rsidRPr="00C96C79">
        <w:rPr>
          <w:lang w:val="en-US"/>
        </w:rPr>
        <w:t xml:space="preserve">, </w:t>
      </w:r>
      <w:r w:rsidR="0050668B" w:rsidRPr="00862A55">
        <w:rPr>
          <w:lang w:val="en-US"/>
        </w:rPr>
        <w:t xml:space="preserve">which are </w:t>
      </w:r>
      <w:r w:rsidR="00694FB7" w:rsidRPr="00862A55">
        <w:rPr>
          <w:lang w:val="en-US"/>
        </w:rPr>
        <w:t>both a carbon source for the reduction of the alumina and an electrical conductor for the electrolysis reaction.</w:t>
      </w:r>
      <w:r w:rsidR="00E057B2" w:rsidRPr="00BF5E80">
        <w:rPr>
          <w:lang w:val="en-US"/>
        </w:rPr>
        <w:t xml:space="preserve"> The final anode quality is</w:t>
      </w:r>
      <w:r w:rsidR="009A41BD">
        <w:rPr>
          <w:lang w:val="en-US"/>
        </w:rPr>
        <w:t xml:space="preserve"> one of the</w:t>
      </w:r>
      <w:r w:rsidR="004D6924" w:rsidRPr="00BF5E80">
        <w:rPr>
          <w:lang w:val="en-US"/>
        </w:rPr>
        <w:t xml:space="preserve"> determining factor</w:t>
      </w:r>
      <w:r w:rsidR="009A41BD">
        <w:rPr>
          <w:lang w:val="en-US"/>
        </w:rPr>
        <w:t>s</w:t>
      </w:r>
      <w:r w:rsidR="004D6924" w:rsidRPr="00BF5E80">
        <w:rPr>
          <w:lang w:val="en-US"/>
        </w:rPr>
        <w:t xml:space="preserve"> </w:t>
      </w:r>
      <w:r w:rsidR="009A41BD">
        <w:rPr>
          <w:lang w:val="en-US"/>
        </w:rPr>
        <w:t>for</w:t>
      </w:r>
      <w:r w:rsidR="004D6924" w:rsidRPr="00BF5E80">
        <w:rPr>
          <w:lang w:val="en-US"/>
        </w:rPr>
        <w:t xml:space="preserve"> the</w:t>
      </w:r>
      <w:r w:rsidR="009A41BD">
        <w:rPr>
          <w:lang w:val="en-US"/>
        </w:rPr>
        <w:t xml:space="preserve"> quality of</w:t>
      </w:r>
      <w:r w:rsidR="004D6924" w:rsidRPr="00BF5E80">
        <w:rPr>
          <w:lang w:val="en-US"/>
        </w:rPr>
        <w:t xml:space="preserve"> aluminum </w:t>
      </w:r>
      <w:r w:rsidR="009A41BD">
        <w:rPr>
          <w:lang w:val="en-US"/>
        </w:rPr>
        <w:t>produced</w:t>
      </w:r>
      <w:r w:rsidR="004D6924" w:rsidRPr="00BF5E80">
        <w:rPr>
          <w:lang w:val="en-US"/>
        </w:rPr>
        <w:t>, influencing</w:t>
      </w:r>
      <w:r w:rsidR="004D6924" w:rsidRPr="0096435D">
        <w:rPr>
          <w:lang w:val="en-US"/>
        </w:rPr>
        <w:t xml:space="preserve"> the cell stability, metal quality, energy consumption</w:t>
      </w:r>
      <w:r w:rsidR="0050668B" w:rsidRPr="0096435D">
        <w:rPr>
          <w:lang w:val="en-US"/>
        </w:rPr>
        <w:t>,</w:t>
      </w:r>
      <w:r w:rsidR="004D6924" w:rsidRPr="0096435D">
        <w:rPr>
          <w:lang w:val="en-US"/>
        </w:rPr>
        <w:t xml:space="preserve"> and environmental emissions of the process. </w:t>
      </w:r>
      <w:r w:rsidR="00B84DC2" w:rsidRPr="00095F78">
        <w:rPr>
          <w:lang w:val="en-US"/>
        </w:rPr>
        <w:t>Therefore</w:t>
      </w:r>
      <w:r w:rsidR="004C61EE" w:rsidRPr="00095F78">
        <w:rPr>
          <w:lang w:val="en-US"/>
        </w:rPr>
        <w:t>,</w:t>
      </w:r>
      <w:r w:rsidR="0035503B" w:rsidRPr="00E1171C">
        <w:rPr>
          <w:lang w:val="en-US"/>
        </w:rPr>
        <w:t xml:space="preserve"> </w:t>
      </w:r>
      <w:r w:rsidR="004D6924" w:rsidRPr="00E1171C">
        <w:rPr>
          <w:lang w:val="en-US"/>
        </w:rPr>
        <w:t>good quality anode</w:t>
      </w:r>
      <w:r w:rsidR="0035503B" w:rsidRPr="005838BD">
        <w:rPr>
          <w:lang w:val="en-US"/>
        </w:rPr>
        <w:t>s</w:t>
      </w:r>
      <w:r w:rsidR="0035503B" w:rsidRPr="00700B82">
        <w:rPr>
          <w:lang w:val="en-US"/>
        </w:rPr>
        <w:t>, characterized by</w:t>
      </w:r>
      <w:r w:rsidR="00CB0541" w:rsidRPr="00C26559">
        <w:rPr>
          <w:lang w:val="en-US"/>
        </w:rPr>
        <w:t xml:space="preserve"> a h</w:t>
      </w:r>
      <w:r w:rsidR="004D6924" w:rsidRPr="00C26559">
        <w:rPr>
          <w:rFonts w:cs="Times New Roman"/>
          <w:lang w:val="en-US"/>
        </w:rPr>
        <w:t>igh chemical purity</w:t>
      </w:r>
      <w:r w:rsidR="00CB0541" w:rsidRPr="004C7E2A">
        <w:rPr>
          <w:rFonts w:cs="Times New Roman"/>
          <w:lang w:val="en-US"/>
        </w:rPr>
        <w:t>, h</w:t>
      </w:r>
      <w:r w:rsidR="004D6924" w:rsidRPr="004C7E2A">
        <w:rPr>
          <w:rFonts w:cs="Times New Roman"/>
          <w:lang w:val="en-US"/>
        </w:rPr>
        <w:t>igh</w:t>
      </w:r>
      <w:r w:rsidR="004D6924" w:rsidRPr="00C90089">
        <w:rPr>
          <w:rFonts w:cs="Times New Roman"/>
          <w:lang w:val="en-US"/>
        </w:rPr>
        <w:t xml:space="preserve"> electrical conductivity</w:t>
      </w:r>
      <w:r w:rsidR="00CB0541" w:rsidRPr="00C90089">
        <w:rPr>
          <w:rFonts w:cs="Times New Roman"/>
          <w:lang w:val="en-US"/>
        </w:rPr>
        <w:t xml:space="preserve">, </w:t>
      </w:r>
      <w:r w:rsidR="004D6924" w:rsidRPr="004D300E">
        <w:rPr>
          <w:rFonts w:cs="Times New Roman"/>
          <w:lang w:val="en-US"/>
        </w:rPr>
        <w:t xml:space="preserve">low </w:t>
      </w:r>
      <w:r w:rsidR="00417030" w:rsidRPr="00E94525">
        <w:rPr>
          <w:rFonts w:cs="Times New Roman"/>
          <w:lang w:val="en-US"/>
        </w:rPr>
        <w:t xml:space="preserve">air and </w:t>
      </w:r>
      <w:r w:rsidR="004D6924" w:rsidRPr="006E496D">
        <w:rPr>
          <w:rFonts w:cs="Times New Roman"/>
          <w:lang w:val="en-US"/>
        </w:rPr>
        <w:t>carbon dioxide</w:t>
      </w:r>
      <w:r w:rsidR="0050668B" w:rsidRPr="006E496D">
        <w:rPr>
          <w:rFonts w:cs="Times New Roman"/>
          <w:lang w:val="en-US"/>
        </w:rPr>
        <w:t xml:space="preserve"> reactivity</w:t>
      </w:r>
      <w:r w:rsidR="00511C00" w:rsidRPr="00EE7CF9">
        <w:rPr>
          <w:rFonts w:cs="Times New Roman"/>
          <w:lang w:val="en-US"/>
        </w:rPr>
        <w:t>, high thermal shock resistance</w:t>
      </w:r>
      <w:r w:rsidR="00CB0541" w:rsidRPr="00EE7CF9">
        <w:rPr>
          <w:rFonts w:cs="Times New Roman"/>
          <w:lang w:val="en-US"/>
        </w:rPr>
        <w:t xml:space="preserve"> and high mechanical strength</w:t>
      </w:r>
      <w:r w:rsidR="0050668B" w:rsidRPr="00EE7CF9">
        <w:rPr>
          <w:rFonts w:cs="Times New Roman"/>
          <w:lang w:val="en-US"/>
        </w:rPr>
        <w:t>,</w:t>
      </w:r>
      <w:r w:rsidR="0050668B" w:rsidRPr="00010EF7">
        <w:rPr>
          <w:rFonts w:cs="Times New Roman"/>
          <w:lang w:val="en-US"/>
        </w:rPr>
        <w:t xml:space="preserve"> </w:t>
      </w:r>
      <w:r w:rsidR="0050668B" w:rsidRPr="0053171A">
        <w:rPr>
          <w:lang w:val="en-US"/>
        </w:rPr>
        <w:t>should be used</w:t>
      </w:r>
      <w:r w:rsidR="00205585" w:rsidRPr="0053171A">
        <w:rPr>
          <w:rFonts w:cs="Times New Roman"/>
          <w:lang w:val="en-US"/>
        </w:rPr>
        <w:t xml:space="preserve"> </w:t>
      </w:r>
      <w:r w:rsidR="00205585" w:rsidRPr="00C96C79">
        <w:rPr>
          <w:lang w:val="en-US"/>
        </w:rPr>
        <w:fldChar w:fldCharType="begin"/>
      </w:r>
      <w:r w:rsidR="00205585" w:rsidRPr="00C96C79">
        <w:rPr>
          <w:lang w:val="en-US"/>
        </w:rPr>
        <w:instrText xml:space="preserve"> ADDIN EN.CITE &lt;EndNote&gt;&lt;Cite&gt;&lt;Author&gt;Foosnaes&lt;/Author&gt;&lt;Year&gt;1993&lt;/Year&gt;&lt;RecNum&gt;169&lt;/RecNum&gt;&lt;DisplayText&gt;[1, 2]&lt;/DisplayText&gt;&lt;record&gt;&lt;rec-number&gt;169&lt;/rec-number&gt;&lt;foreign-keys&gt;&lt;key app="EN" db-id="r2fdsst07psfpyewxt4psafxtwtrf09r0f2f" timestamp="1468357654"&gt;169&lt;/key&gt;&lt;/foreign-keys&gt;&lt;ref-type name="Book Section"&gt;5&lt;/ref-type&gt;&lt;contributors&gt;&lt;authors&gt;&lt;author&gt;T. Foosnaes&lt;/author&gt;&lt;author&gt;T. Naterstad&lt;/author&gt;&lt;/authors&gt;&lt;secondary-authors&gt;&lt;author&gt;K. Grojtheim&lt;/author&gt;&lt;author&gt;H. Kvande&lt;/author&gt;&lt;/secondary-authors&gt;&lt;/contributors&gt;&lt;titles&gt;&lt;title&gt;Carbon: Basics and Principles&lt;/title&gt;&lt;secondary-title&gt;Introduction to Aluminium Electrolysis&lt;/secondary-title&gt;&lt;/titles&gt;&lt;pages&gt;87-137&lt;/pages&gt;&lt;dates&gt;&lt;year&gt;1993&lt;/year&gt;&lt;/dates&gt;&lt;pub-location&gt;Düsseldorf&lt;/pub-location&gt;&lt;publisher&gt;Aluminium-Verlag&lt;/publisher&gt;&lt;urls&gt;&lt;/urls&gt;&lt;/record&gt;&lt;/Cite&gt;&lt;Cite&gt;&lt;Author&gt;Meier&lt;/Author&gt;&lt;Year&gt;1996&lt;/Year&gt;&lt;RecNum&gt;25&lt;/RecNum&gt;&lt;record&gt;&lt;rec-number&gt;25&lt;/rec-number&gt;&lt;foreign-keys&gt;&lt;key app="EN" db-id="r2fdsst07psfpyewxt4psafxtwtrf09r0f2f" timestamp="1406659570"&gt;25&lt;/key&gt;&lt;/foreign-keys&gt;&lt;ref-type name="Thesis"&gt;32&lt;/ref-type&gt;&lt;contributors&gt;&lt;authors&gt;&lt;author&gt;Meier,Markus W.&lt;/author&gt;&lt;/authors&gt;&lt;tertiary-authors&gt;&lt;author&gt;Gauckler, L.J.&lt;/author&gt;&lt;/tertiary-authors&gt;&lt;/contributors&gt;&lt;titles&gt;&lt;title&gt;Cracking behaviour of anodes&lt;/title&gt;&lt;secondary-title&gt;Non-Metallic Materials&lt;/secondary-title&gt;&lt;/titles&gt;&lt;pages&gt;365&lt;/pages&gt;&lt;volume&gt;Ph.D.&lt;/volume&gt;&lt;dates&gt;&lt;year&gt;1996&lt;/year&gt;&lt;pub-dates&gt;&lt;date&gt;January 3, 1996&lt;/date&gt;&lt;/pub-dates&gt;&lt;/dates&gt;&lt;pub-location&gt;Sierre, Switzerland&lt;/pub-location&gt;&lt;publisher&gt;Swill Federal Institute of Technology&lt;/publisher&gt;&lt;label&gt;Carbon; anode; book&lt;/label&gt;&lt;urls&gt;&lt;/urls&gt;&lt;/record&gt;&lt;/Cite&gt;&lt;/EndNote&gt;</w:instrText>
      </w:r>
      <w:r w:rsidR="00205585" w:rsidRPr="00C96C79">
        <w:rPr>
          <w:lang w:val="en-US"/>
        </w:rPr>
        <w:fldChar w:fldCharType="separate"/>
      </w:r>
      <w:r w:rsidR="00205585" w:rsidRPr="00C96C79">
        <w:rPr>
          <w:noProof/>
          <w:lang w:val="en-US"/>
        </w:rPr>
        <w:t>[1, 2]</w:t>
      </w:r>
      <w:r w:rsidR="00205585" w:rsidRPr="00C96C79">
        <w:rPr>
          <w:lang w:val="en-US"/>
        </w:rPr>
        <w:fldChar w:fldCharType="end"/>
      </w:r>
      <w:r w:rsidR="00205585" w:rsidRPr="00C96C79">
        <w:rPr>
          <w:lang w:val="en-US"/>
        </w:rPr>
        <w:t>.</w:t>
      </w:r>
    </w:p>
    <w:p w14:paraId="1D32F321" w14:textId="77777777" w:rsidR="00D11C98" w:rsidRPr="00C96C79" w:rsidRDefault="00D11C98" w:rsidP="00205585">
      <w:pPr>
        <w:rPr>
          <w:lang w:val="en-US"/>
        </w:rPr>
      </w:pPr>
    </w:p>
    <w:p w14:paraId="466486DA" w14:textId="3CA60FB6" w:rsidR="003F0539" w:rsidRPr="00862A55" w:rsidRDefault="00382046" w:rsidP="003F0539">
      <w:pPr>
        <w:rPr>
          <w:lang w:val="en-US"/>
        </w:rPr>
      </w:pPr>
      <w:r w:rsidRPr="00C96C79">
        <w:rPr>
          <w:lang w:val="en-US"/>
        </w:rPr>
        <w:lastRenderedPageBreak/>
        <w:t xml:space="preserve">The carbon anode paste </w:t>
      </w:r>
      <w:r w:rsidR="00D11C98" w:rsidRPr="00C96C79">
        <w:rPr>
          <w:lang w:val="en-US"/>
        </w:rPr>
        <w:t>is manufactured</w:t>
      </w:r>
      <w:r w:rsidR="003F0539" w:rsidRPr="00C96C79">
        <w:rPr>
          <w:lang w:val="en-US"/>
        </w:rPr>
        <w:t xml:space="preserve"> using </w:t>
      </w:r>
      <w:r w:rsidRPr="00C96C79">
        <w:rPr>
          <w:lang w:val="en-US"/>
        </w:rPr>
        <w:t>petroleum coke</w:t>
      </w:r>
      <w:r w:rsidR="00D11C98" w:rsidRPr="00C96C79">
        <w:rPr>
          <w:lang w:val="en-US"/>
        </w:rPr>
        <w:t xml:space="preserve">, </w:t>
      </w:r>
      <w:r w:rsidR="003C722E" w:rsidRPr="00C96C79">
        <w:rPr>
          <w:lang w:val="en-US"/>
        </w:rPr>
        <w:t>pitch</w:t>
      </w:r>
      <w:r w:rsidR="00D11C98" w:rsidRPr="00C96C79">
        <w:rPr>
          <w:lang w:val="en-US"/>
        </w:rPr>
        <w:t xml:space="preserve"> and r</w:t>
      </w:r>
      <w:r w:rsidRPr="00C96C79">
        <w:rPr>
          <w:lang w:val="en-US"/>
        </w:rPr>
        <w:t>ecycled materials (anode butts, baked and green scrap)</w:t>
      </w:r>
      <w:r w:rsidR="00D11C98" w:rsidRPr="00C96C79">
        <w:rPr>
          <w:lang w:val="en-US"/>
        </w:rPr>
        <w:t xml:space="preserve">. </w:t>
      </w:r>
      <w:r w:rsidRPr="00C96C79">
        <w:rPr>
          <w:lang w:val="en-US"/>
        </w:rPr>
        <w:t>Th</w:t>
      </w:r>
      <w:r w:rsidR="00862A55">
        <w:rPr>
          <w:lang w:val="en-US"/>
        </w:rPr>
        <w:t>e</w:t>
      </w:r>
      <w:r w:rsidRPr="00C96C79">
        <w:rPr>
          <w:lang w:val="en-US"/>
        </w:rPr>
        <w:t xml:space="preserve">se components are </w:t>
      </w:r>
      <w:r w:rsidR="003F0539" w:rsidRPr="00C96C79">
        <w:rPr>
          <w:lang w:val="en-US"/>
        </w:rPr>
        <w:t>mixed</w:t>
      </w:r>
      <w:r w:rsidRPr="00C96C79">
        <w:rPr>
          <w:lang w:val="en-US"/>
        </w:rPr>
        <w:t xml:space="preserve"> </w:t>
      </w:r>
      <w:r w:rsidR="003F0539" w:rsidRPr="00C96C79">
        <w:rPr>
          <w:lang w:val="en-US"/>
        </w:rPr>
        <w:t xml:space="preserve">together </w:t>
      </w:r>
      <w:r w:rsidR="00862A55">
        <w:rPr>
          <w:lang w:val="en-US"/>
        </w:rPr>
        <w:t>in</w:t>
      </w:r>
      <w:r w:rsidR="00862A55" w:rsidRPr="00C96C79">
        <w:rPr>
          <w:lang w:val="en-US"/>
        </w:rPr>
        <w:t xml:space="preserve"> </w:t>
      </w:r>
      <w:r w:rsidR="0035503B" w:rsidRPr="00C96C79">
        <w:rPr>
          <w:lang w:val="en-US"/>
        </w:rPr>
        <w:t xml:space="preserve">the </w:t>
      </w:r>
      <w:r w:rsidR="003F0539" w:rsidRPr="00C96C79">
        <w:rPr>
          <w:lang w:val="en-US"/>
        </w:rPr>
        <w:t xml:space="preserve">anode paste plant and then formed into a green </w:t>
      </w:r>
      <w:r w:rsidR="003F0539" w:rsidRPr="00862A55">
        <w:rPr>
          <w:lang w:val="en-US"/>
        </w:rPr>
        <w:t>anode using a press or vibrocompactor. Green anodes are then cooled and stored before the baking process</w:t>
      </w:r>
      <w:r w:rsidR="00862A55">
        <w:rPr>
          <w:lang w:val="en-US"/>
        </w:rPr>
        <w:t>,</w:t>
      </w:r>
      <w:r w:rsidR="003F0539" w:rsidRPr="00862A55">
        <w:rPr>
          <w:lang w:val="en-US"/>
        </w:rPr>
        <w:t xml:space="preserve"> which will complete the </w:t>
      </w:r>
      <w:r w:rsidR="00862A55">
        <w:rPr>
          <w:lang w:val="en-US"/>
        </w:rPr>
        <w:t xml:space="preserve">anode </w:t>
      </w:r>
      <w:r w:rsidR="003F0539" w:rsidRPr="00862A55">
        <w:rPr>
          <w:lang w:val="en-US"/>
        </w:rPr>
        <w:t>production. Baking is vastly considered as the most costly step of the production process, bringing the anode to its final quality.</w:t>
      </w:r>
    </w:p>
    <w:p w14:paraId="41945986" w14:textId="77777777" w:rsidR="00D11C98" w:rsidRPr="00BF5E80" w:rsidRDefault="00D11C98" w:rsidP="003F0539">
      <w:pPr>
        <w:rPr>
          <w:lang w:val="en-US"/>
        </w:rPr>
      </w:pPr>
    </w:p>
    <w:p w14:paraId="2B437CC4" w14:textId="0D292F86" w:rsidR="00D11C98" w:rsidRPr="00095F78" w:rsidRDefault="00D11C98" w:rsidP="00D11C98">
      <w:pPr>
        <w:rPr>
          <w:lang w:val="en-US"/>
        </w:rPr>
      </w:pPr>
      <w:r w:rsidRPr="0096435D">
        <w:rPr>
          <w:lang w:val="en-US"/>
        </w:rPr>
        <w:t>In recent years, the optimization of the baking process has become a subject of interest since the costs and impacts associated with its operation are fairly important. However, direct temperature and/or strain measurements are difficult due to the nature o</w:t>
      </w:r>
      <w:r w:rsidRPr="00095F78">
        <w:rPr>
          <w:lang w:val="en-US"/>
        </w:rPr>
        <w:t>f the volatile gas present during baking as well as high temperatures. This has led researchers to develop mathematical models of the baking furnace to further understand the impact of this process on the carbon anode final quality.</w:t>
      </w:r>
    </w:p>
    <w:p w14:paraId="733B53B3" w14:textId="77777777" w:rsidR="00D11C98" w:rsidRPr="00E1171C" w:rsidRDefault="00D11C98" w:rsidP="003F0539">
      <w:pPr>
        <w:rPr>
          <w:lang w:val="en-US"/>
        </w:rPr>
      </w:pPr>
    </w:p>
    <w:p w14:paraId="5E7D80F0" w14:textId="77777777" w:rsidR="003D0A07" w:rsidRPr="00700B82" w:rsidRDefault="003D0A07" w:rsidP="003D0A07">
      <w:pPr>
        <w:pStyle w:val="Titre1"/>
      </w:pPr>
      <w:r w:rsidRPr="005838BD">
        <w:t>Baking furnace model</w:t>
      </w:r>
      <w:r w:rsidR="00FC0BA9" w:rsidRPr="005838BD">
        <w:t>in</w:t>
      </w:r>
      <w:r w:rsidR="00FC0BA9" w:rsidRPr="00700B82">
        <w:t xml:space="preserve">g </w:t>
      </w:r>
      <w:r w:rsidRPr="00700B82">
        <w:t>approach</w:t>
      </w:r>
    </w:p>
    <w:p w14:paraId="0FC85560" w14:textId="77777777" w:rsidR="003D0A07" w:rsidRPr="00C26559" w:rsidRDefault="003D0A07" w:rsidP="00CF0364">
      <w:pPr>
        <w:autoSpaceDE w:val="0"/>
        <w:autoSpaceDN w:val="0"/>
        <w:adjustRightInd w:val="0"/>
        <w:rPr>
          <w:rFonts w:cs="Times New Roman"/>
          <w:color w:val="000000"/>
          <w:szCs w:val="22"/>
          <w:lang w:val="en-US"/>
        </w:rPr>
      </w:pPr>
    </w:p>
    <w:p w14:paraId="6AE70FB2" w14:textId="43645283" w:rsidR="00DA6765" w:rsidRPr="00BF5E80" w:rsidRDefault="00EC5B09" w:rsidP="00220865">
      <w:pPr>
        <w:autoSpaceDE w:val="0"/>
        <w:autoSpaceDN w:val="0"/>
        <w:adjustRightInd w:val="0"/>
        <w:rPr>
          <w:rFonts w:cs="Times New Roman"/>
          <w:color w:val="000000"/>
          <w:szCs w:val="22"/>
          <w:lang w:val="en-US"/>
        </w:rPr>
      </w:pPr>
      <w:r w:rsidRPr="00C26559">
        <w:rPr>
          <w:rFonts w:cs="Times New Roman"/>
          <w:color w:val="000000"/>
          <w:szCs w:val="22"/>
          <w:lang w:val="en-US"/>
        </w:rPr>
        <w:t xml:space="preserve">The current baking furnace model </w:t>
      </w:r>
      <w:r w:rsidR="00D6184C" w:rsidRPr="004C7E2A">
        <w:rPr>
          <w:rFonts w:cs="Times New Roman"/>
          <w:color w:val="000000"/>
          <w:szCs w:val="22"/>
          <w:lang w:val="en-US"/>
        </w:rPr>
        <w:t xml:space="preserve">of the </w:t>
      </w:r>
      <w:r w:rsidR="009A41BD">
        <w:rPr>
          <w:rFonts w:cs="Times New Roman"/>
          <w:color w:val="000000"/>
          <w:szCs w:val="22"/>
          <w:lang w:val="en-US"/>
        </w:rPr>
        <w:t xml:space="preserve">carbon </w:t>
      </w:r>
      <w:r w:rsidR="00D6184C" w:rsidRPr="004C7E2A">
        <w:rPr>
          <w:rFonts w:cs="Times New Roman"/>
          <w:color w:val="000000"/>
          <w:szCs w:val="22"/>
          <w:lang w:val="en-US"/>
        </w:rPr>
        <w:t>research</w:t>
      </w:r>
      <w:r w:rsidR="000254A9" w:rsidRPr="004C7E2A">
        <w:rPr>
          <w:rFonts w:cs="Times New Roman"/>
          <w:color w:val="000000"/>
          <w:szCs w:val="22"/>
          <w:lang w:val="en-US"/>
        </w:rPr>
        <w:t xml:space="preserve"> group</w:t>
      </w:r>
      <w:r w:rsidR="009A41BD">
        <w:rPr>
          <w:rFonts w:cs="Times New Roman"/>
          <w:color w:val="000000"/>
          <w:szCs w:val="22"/>
          <w:lang w:val="en-US"/>
        </w:rPr>
        <w:t xml:space="preserve"> at UQAC</w:t>
      </w:r>
      <w:r w:rsidR="00C6436F">
        <w:rPr>
          <w:rFonts w:cs="Times New Roman"/>
          <w:color w:val="000000"/>
          <w:szCs w:val="22"/>
          <w:lang w:val="en-US"/>
        </w:rPr>
        <w:t xml:space="preserve"> </w:t>
      </w:r>
      <w:r w:rsidR="00C6436F">
        <w:rPr>
          <w:rFonts w:cs="Times New Roman"/>
          <w:color w:val="000000"/>
          <w:szCs w:val="22"/>
          <w:lang w:val="en-US"/>
        </w:rPr>
        <w:fldChar w:fldCharType="begin"/>
      </w:r>
      <w:r w:rsidR="00C6436F">
        <w:rPr>
          <w:rFonts w:cs="Times New Roman"/>
          <w:color w:val="000000"/>
          <w:szCs w:val="22"/>
          <w:lang w:val="en-US"/>
        </w:rPr>
        <w:instrText xml:space="preserve"> ADDIN EN.CITE &lt;EndNote&gt;&lt;Cite&gt;&lt;Author&gt;Baiteche&lt;/Author&gt;&lt;Year&gt;2015&lt;/Year&gt;&lt;RecNum&gt;178&lt;/RecNum&gt;&lt;DisplayText&gt;[3]&lt;/DisplayText&gt;&lt;record&gt;&lt;rec-number&gt;178&lt;/rec-number&gt;&lt;foreign-keys&gt;&lt;key app="EN" db-id="r2fdsst07psfpyewxt4psafxtwtrf09r0f2f" timestamp="1471455529"&gt;178&lt;/key&gt;&lt;/foreign-keys&gt;&lt;ref-type name="Thesis"&gt;32&lt;/ref-type&gt;&lt;contributors&gt;&lt;authors&gt;&lt;author&gt;Mounir Baiteche&lt;/author&gt;&lt;/authors&gt;&lt;/contributors&gt;&lt;titles&gt;&lt;title&gt;Développement d’un modèle transitoire en 3D du four horizontal de cuisson d’anodes en carbone &lt;/title&gt;&lt;secondary-title&gt;Département des sciences appliquées&lt;/secondary-title&gt;&lt;/titles&gt;&lt;volume&gt;Ph. D.&lt;/volume&gt;&lt;dates&gt;&lt;year&gt;2015&lt;/year&gt;&lt;/dates&gt;&lt;pub-location&gt;Chicoutimi, Québec&lt;/pub-location&gt;&lt;publisher&gt;Université du Québec à Chicoutimi&lt;/publisher&gt;&lt;urls&gt;&lt;/urls&gt;&lt;/record&gt;&lt;/Cite&gt;&lt;/EndNote&gt;</w:instrText>
      </w:r>
      <w:r w:rsidR="00C6436F">
        <w:rPr>
          <w:rFonts w:cs="Times New Roman"/>
          <w:color w:val="000000"/>
          <w:szCs w:val="22"/>
          <w:lang w:val="en-US"/>
        </w:rPr>
        <w:fldChar w:fldCharType="separate"/>
      </w:r>
      <w:r w:rsidR="00C6436F">
        <w:rPr>
          <w:rFonts w:cs="Times New Roman"/>
          <w:noProof/>
          <w:color w:val="000000"/>
          <w:szCs w:val="22"/>
          <w:lang w:val="en-US"/>
        </w:rPr>
        <w:t>[3]</w:t>
      </w:r>
      <w:r w:rsidR="00C6436F">
        <w:rPr>
          <w:rFonts w:cs="Times New Roman"/>
          <w:color w:val="000000"/>
          <w:szCs w:val="22"/>
          <w:lang w:val="en-US"/>
        </w:rPr>
        <w:fldChar w:fldCharType="end"/>
      </w:r>
      <w:r w:rsidR="000254A9" w:rsidRPr="00C96C79">
        <w:rPr>
          <w:rFonts w:cs="Times New Roman"/>
          <w:color w:val="000000"/>
          <w:szCs w:val="22"/>
          <w:lang w:val="en-US"/>
        </w:rPr>
        <w:t xml:space="preserve"> </w:t>
      </w:r>
      <w:r w:rsidRPr="00C96C79">
        <w:rPr>
          <w:rFonts w:cs="Times New Roman"/>
          <w:color w:val="000000"/>
          <w:szCs w:val="22"/>
          <w:lang w:val="en-US"/>
        </w:rPr>
        <w:t>allow</w:t>
      </w:r>
      <w:r w:rsidR="00BF5E80">
        <w:rPr>
          <w:rFonts w:cs="Times New Roman"/>
          <w:color w:val="000000"/>
          <w:szCs w:val="22"/>
          <w:lang w:val="en-US"/>
        </w:rPr>
        <w:t>s</w:t>
      </w:r>
      <w:r w:rsidRPr="00C96C79">
        <w:rPr>
          <w:rFonts w:cs="Times New Roman"/>
          <w:color w:val="000000"/>
          <w:szCs w:val="22"/>
          <w:lang w:val="en-US"/>
        </w:rPr>
        <w:t xml:space="preserve"> the computation of the temperature distribution in the anodes</w:t>
      </w:r>
      <w:r w:rsidR="00BF5E80">
        <w:rPr>
          <w:rFonts w:cs="Times New Roman"/>
          <w:color w:val="000000"/>
          <w:szCs w:val="22"/>
          <w:lang w:val="en-US"/>
        </w:rPr>
        <w:t xml:space="preserve"> and </w:t>
      </w:r>
      <w:r w:rsidR="00B53EFC">
        <w:rPr>
          <w:rFonts w:cs="Times New Roman"/>
          <w:color w:val="000000"/>
          <w:szCs w:val="22"/>
          <w:lang w:val="en-US"/>
        </w:rPr>
        <w:t xml:space="preserve">in the </w:t>
      </w:r>
      <w:r w:rsidR="00BF5E80">
        <w:rPr>
          <w:rFonts w:cs="Times New Roman"/>
          <w:color w:val="000000"/>
          <w:szCs w:val="22"/>
          <w:lang w:val="en-US"/>
        </w:rPr>
        <w:t>gas</w:t>
      </w:r>
      <w:r w:rsidRPr="00C96C79">
        <w:rPr>
          <w:rFonts w:cs="Times New Roman"/>
          <w:color w:val="000000"/>
          <w:szCs w:val="22"/>
          <w:lang w:val="en-US"/>
        </w:rPr>
        <w:t xml:space="preserve"> w</w:t>
      </w:r>
      <w:r w:rsidR="00D6184C" w:rsidRPr="00862A55">
        <w:rPr>
          <w:rFonts w:cs="Times New Roman"/>
          <w:color w:val="000000"/>
          <w:szCs w:val="22"/>
          <w:lang w:val="en-US"/>
        </w:rPr>
        <w:t>h</w:t>
      </w:r>
      <w:r w:rsidRPr="00862A55">
        <w:rPr>
          <w:rFonts w:cs="Times New Roman"/>
          <w:color w:val="000000"/>
          <w:szCs w:val="22"/>
          <w:lang w:val="en-US"/>
        </w:rPr>
        <w:t xml:space="preserve">ile considering </w:t>
      </w:r>
      <w:r w:rsidR="00BF5E80">
        <w:rPr>
          <w:rFonts w:cs="Times New Roman"/>
          <w:color w:val="000000"/>
          <w:szCs w:val="22"/>
          <w:lang w:val="en-US"/>
        </w:rPr>
        <w:t>all</w:t>
      </w:r>
      <w:r w:rsidR="00B53EFC">
        <w:rPr>
          <w:rFonts w:cs="Times New Roman"/>
          <w:color w:val="000000"/>
          <w:szCs w:val="22"/>
          <w:lang w:val="en-US"/>
        </w:rPr>
        <w:t xml:space="preserve"> the </w:t>
      </w:r>
      <w:r w:rsidRPr="00862A55">
        <w:rPr>
          <w:rFonts w:cs="Times New Roman"/>
          <w:color w:val="000000"/>
          <w:szCs w:val="22"/>
          <w:lang w:val="en-US"/>
        </w:rPr>
        <w:t xml:space="preserve">important </w:t>
      </w:r>
      <w:r w:rsidR="004E1870">
        <w:rPr>
          <w:rFonts w:cs="Times New Roman"/>
          <w:color w:val="000000"/>
          <w:szCs w:val="22"/>
          <w:lang w:val="en-US"/>
        </w:rPr>
        <w:t xml:space="preserve">phenomena related to fluid flow and </w:t>
      </w:r>
      <w:r w:rsidR="00D6184C" w:rsidRPr="00862A55">
        <w:rPr>
          <w:rFonts w:cs="Times New Roman"/>
          <w:color w:val="000000"/>
          <w:szCs w:val="22"/>
          <w:lang w:val="en-US"/>
        </w:rPr>
        <w:t>thermal</w:t>
      </w:r>
      <w:r w:rsidR="004E1870" w:rsidRPr="00862A55">
        <w:rPr>
          <w:rFonts w:cs="Times New Roman"/>
          <w:color w:val="000000"/>
          <w:szCs w:val="22"/>
          <w:lang w:val="en-US"/>
        </w:rPr>
        <w:t xml:space="preserve"> </w:t>
      </w:r>
      <w:r w:rsidR="00D6184C" w:rsidRPr="00862A55">
        <w:rPr>
          <w:rFonts w:cs="Times New Roman"/>
          <w:color w:val="000000"/>
          <w:szCs w:val="22"/>
          <w:lang w:val="en-US"/>
        </w:rPr>
        <w:t xml:space="preserve">aspects </w:t>
      </w:r>
      <w:r w:rsidR="00D6184C" w:rsidRPr="00BF5E80">
        <w:rPr>
          <w:rFonts w:cs="Times New Roman"/>
          <w:color w:val="000000"/>
          <w:szCs w:val="22"/>
          <w:lang w:val="en-US"/>
        </w:rPr>
        <w:t>encountered during baking. However, this model does not tak</w:t>
      </w:r>
      <w:r w:rsidR="00161347" w:rsidRPr="00BF5E80">
        <w:rPr>
          <w:rFonts w:cs="Times New Roman"/>
          <w:color w:val="000000"/>
          <w:szCs w:val="22"/>
          <w:lang w:val="en-US"/>
        </w:rPr>
        <w:t>e into account the effect of</w:t>
      </w:r>
      <w:r w:rsidR="00D6184C" w:rsidRPr="00BF5E80">
        <w:rPr>
          <w:rFonts w:cs="Times New Roman"/>
          <w:color w:val="000000"/>
          <w:szCs w:val="22"/>
          <w:lang w:val="en-US"/>
        </w:rPr>
        <w:t xml:space="preserve"> baking on the mechanical state of the carbon anode, </w:t>
      </w:r>
      <w:r w:rsidR="00F462E8" w:rsidRPr="00BF5E80">
        <w:rPr>
          <w:rFonts w:cs="Times New Roman"/>
          <w:color w:val="000000"/>
          <w:szCs w:val="22"/>
          <w:lang w:val="en-US"/>
        </w:rPr>
        <w:t>where high stresses c</w:t>
      </w:r>
      <w:r w:rsidR="00161347" w:rsidRPr="00BF5E80">
        <w:rPr>
          <w:rFonts w:cs="Times New Roman"/>
          <w:color w:val="000000"/>
          <w:szCs w:val="22"/>
          <w:lang w:val="en-US"/>
        </w:rPr>
        <w:t xml:space="preserve">an </w:t>
      </w:r>
      <w:r w:rsidR="00B60A13" w:rsidRPr="00BF5E80">
        <w:rPr>
          <w:rFonts w:cs="Times New Roman"/>
          <w:color w:val="000000"/>
          <w:szCs w:val="22"/>
          <w:lang w:val="en-US"/>
        </w:rPr>
        <w:t>lead to crack initiation and propagation</w:t>
      </w:r>
      <w:r w:rsidR="00F462E8" w:rsidRPr="00BF5E80">
        <w:rPr>
          <w:rFonts w:cs="Times New Roman"/>
          <w:color w:val="000000"/>
          <w:szCs w:val="22"/>
          <w:lang w:val="en-US"/>
        </w:rPr>
        <w:t>.</w:t>
      </w:r>
      <w:r w:rsidR="009A35FD" w:rsidRPr="00BF5E80">
        <w:rPr>
          <w:rFonts w:cs="Times New Roman"/>
          <w:color w:val="000000"/>
          <w:szCs w:val="22"/>
          <w:lang w:val="en-US"/>
        </w:rPr>
        <w:t xml:space="preserve"> Moreover, a mechanical model of the anode</w:t>
      </w:r>
      <w:r w:rsidR="00B60A13" w:rsidRPr="00BF5E80">
        <w:rPr>
          <w:rFonts w:cs="Times New Roman"/>
          <w:color w:val="000000"/>
          <w:szCs w:val="22"/>
          <w:lang w:val="en-US"/>
        </w:rPr>
        <w:t xml:space="preserve"> baking</w:t>
      </w:r>
      <w:r w:rsidR="009A35FD" w:rsidRPr="00BF5E80">
        <w:rPr>
          <w:rFonts w:cs="Times New Roman"/>
          <w:color w:val="000000"/>
          <w:szCs w:val="22"/>
          <w:lang w:val="en-US"/>
        </w:rPr>
        <w:t xml:space="preserve"> c</w:t>
      </w:r>
      <w:r w:rsidR="009A35FD" w:rsidRPr="00B53EFC">
        <w:rPr>
          <w:rFonts w:cs="Times New Roman"/>
          <w:color w:val="000000"/>
          <w:szCs w:val="22"/>
          <w:lang w:val="en-US"/>
        </w:rPr>
        <w:t>ould help</w:t>
      </w:r>
      <w:r w:rsidR="00B60A13" w:rsidRPr="00B53EFC">
        <w:rPr>
          <w:rFonts w:cs="Times New Roman"/>
          <w:color w:val="000000"/>
          <w:szCs w:val="22"/>
          <w:lang w:val="en-US"/>
        </w:rPr>
        <w:t xml:space="preserve"> </w:t>
      </w:r>
      <w:r w:rsidR="009A35FD" w:rsidRPr="00B53EFC">
        <w:rPr>
          <w:rFonts w:cs="Times New Roman"/>
          <w:color w:val="000000"/>
          <w:szCs w:val="22"/>
          <w:lang w:val="en-US"/>
        </w:rPr>
        <w:t xml:space="preserve">understand the source </w:t>
      </w:r>
      <w:r w:rsidR="00B60A13" w:rsidRPr="00B53EFC">
        <w:rPr>
          <w:rFonts w:cs="Times New Roman"/>
          <w:color w:val="000000"/>
          <w:szCs w:val="22"/>
          <w:lang w:val="en-US"/>
        </w:rPr>
        <w:t>of stress generation</w:t>
      </w:r>
      <w:r w:rsidR="009A35FD" w:rsidRPr="00B53EFC">
        <w:rPr>
          <w:rFonts w:cs="Times New Roman"/>
          <w:color w:val="000000"/>
          <w:szCs w:val="22"/>
          <w:lang w:val="en-US"/>
        </w:rPr>
        <w:t xml:space="preserve"> during the process and enhanc</w:t>
      </w:r>
      <w:r w:rsidR="004E1870">
        <w:rPr>
          <w:rFonts w:cs="Times New Roman"/>
          <w:color w:val="000000"/>
          <w:szCs w:val="22"/>
          <w:lang w:val="en-US"/>
        </w:rPr>
        <w:t>e</w:t>
      </w:r>
      <w:r w:rsidR="009A35FD" w:rsidRPr="00B53EFC">
        <w:rPr>
          <w:rFonts w:cs="Times New Roman"/>
          <w:color w:val="000000"/>
          <w:szCs w:val="22"/>
          <w:lang w:val="en-US"/>
        </w:rPr>
        <w:t xml:space="preserve"> the final product quality. </w:t>
      </w:r>
      <w:r w:rsidR="00220865" w:rsidRPr="004E1870">
        <w:rPr>
          <w:rFonts w:cs="Times New Roman"/>
          <w:color w:val="000000"/>
          <w:szCs w:val="22"/>
          <w:lang w:val="en-US"/>
        </w:rPr>
        <w:t>The proposed modeling approach is to weakly couple a mechanical sub</w:t>
      </w:r>
      <w:r w:rsidR="004E1870">
        <w:rPr>
          <w:rFonts w:cs="Times New Roman"/>
          <w:color w:val="000000"/>
          <w:szCs w:val="22"/>
          <w:lang w:val="en-US"/>
        </w:rPr>
        <w:t>-</w:t>
      </w:r>
      <w:r w:rsidR="00220865" w:rsidRPr="004E1870">
        <w:rPr>
          <w:rFonts w:cs="Times New Roman"/>
          <w:color w:val="000000"/>
          <w:szCs w:val="22"/>
          <w:lang w:val="en-US"/>
        </w:rPr>
        <w:t xml:space="preserve">model of the anode stacking to the existing 3D thermo-fluid model using its temperature field provided at each time step, as shown in </w:t>
      </w:r>
      <w:r w:rsidR="00D30234">
        <w:rPr>
          <w:rFonts w:cs="Times New Roman"/>
          <w:color w:val="000000"/>
          <w:szCs w:val="22"/>
          <w:lang w:val="en-US"/>
        </w:rPr>
        <w:fldChar w:fldCharType="begin"/>
      </w:r>
      <w:r w:rsidR="00D30234">
        <w:rPr>
          <w:rFonts w:cs="Times New Roman"/>
          <w:color w:val="000000"/>
          <w:szCs w:val="22"/>
          <w:lang w:val="en-US"/>
        </w:rPr>
        <w:instrText xml:space="preserve"> REF  _Ref456188061 \h </w:instrText>
      </w:r>
      <w:r w:rsidR="00D30234">
        <w:rPr>
          <w:rFonts w:cs="Times New Roman"/>
          <w:color w:val="000000"/>
          <w:szCs w:val="22"/>
          <w:lang w:val="en-US"/>
        </w:rPr>
      </w:r>
      <w:r w:rsidR="00D30234">
        <w:rPr>
          <w:rFonts w:cs="Times New Roman"/>
          <w:color w:val="000000"/>
          <w:szCs w:val="22"/>
          <w:lang w:val="en-US"/>
        </w:rPr>
        <w:fldChar w:fldCharType="separate"/>
      </w:r>
      <w:r w:rsidR="00D30234" w:rsidRPr="00C96C79">
        <w:rPr>
          <w:lang w:val="en-US"/>
        </w:rPr>
        <w:t xml:space="preserve">Figure </w:t>
      </w:r>
      <w:r w:rsidR="00D30234">
        <w:rPr>
          <w:noProof/>
          <w:lang w:val="en-US"/>
        </w:rPr>
        <w:t>1</w:t>
      </w:r>
      <w:r w:rsidR="00D30234">
        <w:rPr>
          <w:rFonts w:cs="Times New Roman"/>
          <w:color w:val="000000"/>
          <w:szCs w:val="22"/>
          <w:lang w:val="en-US"/>
        </w:rPr>
        <w:fldChar w:fldCharType="end"/>
      </w:r>
      <w:r w:rsidR="00220865" w:rsidRPr="00C96C79">
        <w:rPr>
          <w:rFonts w:cs="Times New Roman"/>
          <w:color w:val="000000"/>
          <w:szCs w:val="22"/>
          <w:lang w:val="en-US"/>
        </w:rPr>
        <w:t xml:space="preserve">. The mechanical </w:t>
      </w:r>
      <w:r w:rsidR="00816B3B" w:rsidRPr="00C96C79">
        <w:rPr>
          <w:rFonts w:cs="Times New Roman"/>
          <w:color w:val="000000"/>
          <w:szCs w:val="22"/>
          <w:lang w:val="en-US"/>
        </w:rPr>
        <w:t>sub</w:t>
      </w:r>
      <w:r w:rsidR="00B53EFC">
        <w:rPr>
          <w:rFonts w:cs="Times New Roman"/>
          <w:color w:val="000000"/>
          <w:szCs w:val="22"/>
          <w:lang w:val="en-US"/>
        </w:rPr>
        <w:t>-</w:t>
      </w:r>
      <w:r w:rsidR="00816B3B" w:rsidRPr="00C96C79">
        <w:rPr>
          <w:rFonts w:cs="Times New Roman"/>
          <w:color w:val="000000"/>
          <w:szCs w:val="22"/>
          <w:lang w:val="en-US"/>
        </w:rPr>
        <w:t>model</w:t>
      </w:r>
      <w:r w:rsidR="00220865" w:rsidRPr="00C96C79">
        <w:rPr>
          <w:rFonts w:cs="Times New Roman"/>
          <w:color w:val="000000"/>
          <w:szCs w:val="22"/>
          <w:lang w:val="en-US"/>
        </w:rPr>
        <w:t xml:space="preserve"> </w:t>
      </w:r>
      <w:r w:rsidR="00816B3B" w:rsidRPr="00C96C79">
        <w:rPr>
          <w:rFonts w:cs="Times New Roman"/>
          <w:color w:val="000000"/>
          <w:szCs w:val="22"/>
          <w:lang w:val="en-US"/>
        </w:rPr>
        <w:t>is based on</w:t>
      </w:r>
      <w:r w:rsidR="00220865" w:rsidRPr="00C96C79">
        <w:rPr>
          <w:rFonts w:cs="Times New Roman"/>
          <w:color w:val="000000"/>
          <w:szCs w:val="22"/>
          <w:lang w:val="en-US"/>
        </w:rPr>
        <w:t xml:space="preserve"> a user defined constitutive law to properly evaluate the stress </w:t>
      </w:r>
      <w:r w:rsidR="00816B3B" w:rsidRPr="00862A55">
        <w:rPr>
          <w:rFonts w:cs="Times New Roman"/>
          <w:color w:val="000000"/>
          <w:szCs w:val="22"/>
          <w:lang w:val="en-US"/>
        </w:rPr>
        <w:t xml:space="preserve">distribution </w:t>
      </w:r>
      <w:r w:rsidR="00220865" w:rsidRPr="00862A55">
        <w:rPr>
          <w:rFonts w:cs="Times New Roman"/>
          <w:color w:val="000000"/>
          <w:szCs w:val="22"/>
          <w:lang w:val="en-US"/>
        </w:rPr>
        <w:t xml:space="preserve">in the carbon anodes, </w:t>
      </w:r>
      <w:r w:rsidR="00220865" w:rsidRPr="00BF5E80">
        <w:rPr>
          <w:rFonts w:cs="Times New Roman"/>
          <w:color w:val="000000"/>
          <w:szCs w:val="22"/>
          <w:lang w:val="en-US"/>
        </w:rPr>
        <w:t>considering the effects of the baking process on the material as well as the</w:t>
      </w:r>
      <w:r w:rsidR="00816B3B" w:rsidRPr="00BF5E80">
        <w:rPr>
          <w:rFonts w:cs="Times New Roman"/>
          <w:color w:val="000000"/>
          <w:szCs w:val="22"/>
          <w:lang w:val="en-US"/>
        </w:rPr>
        <w:t xml:space="preserve"> mechanical impact of the</w:t>
      </w:r>
      <w:r w:rsidR="00220865" w:rsidRPr="00BF5E80">
        <w:rPr>
          <w:rFonts w:cs="Times New Roman"/>
          <w:color w:val="000000"/>
          <w:szCs w:val="22"/>
          <w:lang w:val="en-US"/>
        </w:rPr>
        <w:t xml:space="preserve"> packing coke </w:t>
      </w:r>
      <w:r w:rsidR="00816B3B" w:rsidRPr="00BF5E80">
        <w:rPr>
          <w:rFonts w:cs="Times New Roman"/>
          <w:color w:val="000000"/>
          <w:szCs w:val="22"/>
          <w:lang w:val="en-US"/>
        </w:rPr>
        <w:t>on the anode during the baking process.</w:t>
      </w:r>
    </w:p>
    <w:p w14:paraId="38FC8ED5" w14:textId="3CD6E7E7" w:rsidR="0035503B" w:rsidRPr="00B53EFC" w:rsidRDefault="0035503B" w:rsidP="00CF0364">
      <w:pPr>
        <w:autoSpaceDE w:val="0"/>
        <w:autoSpaceDN w:val="0"/>
        <w:adjustRightInd w:val="0"/>
        <w:rPr>
          <w:rFonts w:cs="Times New Roman"/>
          <w:color w:val="000000"/>
          <w:szCs w:val="22"/>
          <w:lang w:val="en-US"/>
        </w:rPr>
      </w:pPr>
    </w:p>
    <w:p w14:paraId="00737480" w14:textId="05BF98AC" w:rsidR="009A35FD" w:rsidRPr="00C96C79" w:rsidRDefault="00E27916" w:rsidP="00220865">
      <w:pPr>
        <w:keepNext/>
        <w:autoSpaceDE w:val="0"/>
        <w:autoSpaceDN w:val="0"/>
        <w:adjustRightInd w:val="0"/>
        <w:jc w:val="center"/>
        <w:rPr>
          <w:lang w:val="en-US"/>
        </w:rPr>
      </w:pPr>
      <w:r w:rsidRPr="00C96C79">
        <w:rPr>
          <w:noProof/>
          <w:lang w:val="fr-CA" w:eastAsia="fr-CA"/>
        </w:rPr>
        <mc:AlternateContent>
          <mc:Choice Requires="wpc">
            <w:drawing>
              <wp:inline distT="0" distB="0" distL="0" distR="0" wp14:anchorId="2250AF1D" wp14:editId="67AEFEC8">
                <wp:extent cx="5400675" cy="2659095"/>
                <wp:effectExtent l="0" t="0" r="85725" b="8255"/>
                <wp:docPr id="54" name="Zone de dessin 5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0" name="Image 10" descr="D:\Google Drive\2-Doctorat\7-Autre\Images\Mounir_Fluid.png"/>
                          <pic:cNvPicPr/>
                        </pic:nvPicPr>
                        <pic:blipFill rotWithShape="1">
                          <a:blip r:embed="rId8" cstate="print">
                            <a:extLst>
                              <a:ext uri="{28A0092B-C50C-407E-A947-70E740481C1C}">
                                <a14:useLocalDpi xmlns:a14="http://schemas.microsoft.com/office/drawing/2010/main" val="0"/>
                              </a:ext>
                            </a:extLst>
                          </a:blip>
                          <a:srcRect l="4077" t="6400" r="7461" b="2755"/>
                          <a:stretch/>
                        </pic:blipFill>
                        <pic:spPr bwMode="auto">
                          <a:xfrm>
                            <a:off x="180000" y="180000"/>
                            <a:ext cx="1370330" cy="154749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 name="Image 11" descr="D:\Google Drive\2-Doctorat\7-Autre\Images\Mounir_Solid.png"/>
                          <pic:cNvPicPr/>
                        </pic:nvPicPr>
                        <pic:blipFill rotWithShape="1">
                          <a:blip r:embed="rId9" cstate="print">
                            <a:extLst>
                              <a:ext uri="{28A0092B-C50C-407E-A947-70E740481C1C}">
                                <a14:useLocalDpi xmlns:a14="http://schemas.microsoft.com/office/drawing/2010/main" val="0"/>
                              </a:ext>
                            </a:extLst>
                          </a:blip>
                          <a:srcRect l="19778" t="4723" b="3087"/>
                          <a:stretch/>
                        </pic:blipFill>
                        <pic:spPr bwMode="auto">
                          <a:xfrm>
                            <a:off x="1921363" y="180000"/>
                            <a:ext cx="1331595" cy="15398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2" name="Image 12"/>
                          <pic:cNvPicPr/>
                        </pic:nvPicPr>
                        <pic:blipFill rotWithShape="1">
                          <a:blip r:embed="rId10" cstate="print">
                            <a:extLst>
                              <a:ext uri="{28A0092B-C50C-407E-A947-70E740481C1C}">
                                <a14:useLocalDpi xmlns:a14="http://schemas.microsoft.com/office/drawing/2010/main" val="0"/>
                              </a:ext>
                            </a:extLst>
                          </a:blip>
                          <a:srcRect l="48902" t="29726" r="26992" b="12043"/>
                          <a:stretch/>
                        </pic:blipFill>
                        <pic:spPr bwMode="auto">
                          <a:xfrm>
                            <a:off x="3623449" y="265965"/>
                            <a:ext cx="1503235" cy="1547495"/>
                          </a:xfrm>
                          <a:prstGeom prst="rect">
                            <a:avLst/>
                          </a:prstGeom>
                          <a:ln>
                            <a:noFill/>
                          </a:ln>
                          <a:extLst>
                            <a:ext uri="{53640926-AAD7-44D8-BBD7-CCE9431645EC}">
                              <a14:shadowObscured xmlns:a14="http://schemas.microsoft.com/office/drawing/2010/main"/>
                            </a:ext>
                          </a:extLst>
                        </pic:spPr>
                      </pic:pic>
                      <wps:wsp>
                        <wps:cNvPr id="13" name="Rectangle 13"/>
                        <wps:cNvSpPr/>
                        <wps:spPr>
                          <a:xfrm>
                            <a:off x="180000" y="492"/>
                            <a:ext cx="1370330" cy="179508"/>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6983BB" w14:textId="1283D831" w:rsidR="001337FD" w:rsidRPr="00FD711E" w:rsidRDefault="001337FD" w:rsidP="00E27916">
                              <w:pPr>
                                <w:jc w:val="center"/>
                                <w:rPr>
                                  <w:b/>
                                  <w:sz w:val="18"/>
                                  <w:lang w:val="en-CA"/>
                                </w:rPr>
                              </w:pPr>
                              <w:r w:rsidRPr="00FD711E">
                                <w:rPr>
                                  <w:b/>
                                  <w:sz w:val="18"/>
                                  <w:lang w:val="en-CA"/>
                                </w:rPr>
                                <w:t>GAS SUB</w:t>
                              </w:r>
                              <w:r>
                                <w:rPr>
                                  <w:b/>
                                  <w:sz w:val="18"/>
                                  <w:lang w:val="en-CA"/>
                                </w:rPr>
                                <w:t>-</w:t>
                              </w:r>
                              <w:r w:rsidRPr="00FD711E">
                                <w:rPr>
                                  <w:b/>
                                  <w:sz w:val="18"/>
                                  <w:lang w:val="en-CA"/>
                                </w:rPr>
                                <w:t>MODE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14" name="Rectangle 14"/>
                        <wps:cNvSpPr/>
                        <wps:spPr>
                          <a:xfrm>
                            <a:off x="1921018" y="930"/>
                            <a:ext cx="1331595" cy="17907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8EF54FC" w14:textId="67099E2C" w:rsidR="001337FD" w:rsidRPr="00FD711E" w:rsidRDefault="001337FD" w:rsidP="00E27916">
                              <w:pPr>
                                <w:jc w:val="center"/>
                                <w:rPr>
                                  <w:b/>
                                  <w:sz w:val="18"/>
                                  <w:lang w:val="en-CA"/>
                                </w:rPr>
                              </w:pPr>
                              <w:r w:rsidRPr="00FD711E">
                                <w:rPr>
                                  <w:b/>
                                  <w:sz w:val="18"/>
                                  <w:lang w:val="en-CA"/>
                                </w:rPr>
                                <w:t>SOLID SUB</w:t>
                              </w:r>
                              <w:r>
                                <w:rPr>
                                  <w:b/>
                                  <w:sz w:val="18"/>
                                  <w:lang w:val="en-CA"/>
                                </w:rPr>
                                <w:t>-</w:t>
                              </w:r>
                              <w:r w:rsidRPr="00FD711E">
                                <w:rPr>
                                  <w:b/>
                                  <w:sz w:val="18"/>
                                  <w:lang w:val="en-CA"/>
                                </w:rPr>
                                <w:t>MODEL</w:t>
                              </w:r>
                            </w:p>
                          </w:txbxContent>
                        </wps:txbx>
                        <wps:bodyPr rot="0" spcFirstLastPara="0" vert="horz" wrap="square" lIns="91440" tIns="0" rIns="91440" bIns="0" numCol="1" spcCol="0" rtlCol="0" fromWordArt="0" anchor="ctr" anchorCtr="0" forceAA="0" compatLnSpc="1">
                          <a:prstTxWarp prst="textNoShape">
                            <a:avLst/>
                          </a:prstTxWarp>
                          <a:noAutofit/>
                        </wps:bodyPr>
                      </wps:wsp>
                      <wps:wsp>
                        <wps:cNvPr id="16" name="Rectangle 16"/>
                        <wps:cNvSpPr/>
                        <wps:spPr>
                          <a:xfrm>
                            <a:off x="3623200" y="930"/>
                            <a:ext cx="1503483" cy="280424"/>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09C0CEC" w14:textId="3BEF895E" w:rsidR="001337FD" w:rsidRPr="00FD711E" w:rsidRDefault="001337FD" w:rsidP="00E27916">
                              <w:pPr>
                                <w:jc w:val="center"/>
                                <w:rPr>
                                  <w:b/>
                                  <w:sz w:val="18"/>
                                  <w:lang w:val="en-CA"/>
                                </w:rPr>
                              </w:pPr>
                              <w:r w:rsidRPr="00FD711E">
                                <w:rPr>
                                  <w:b/>
                                  <w:sz w:val="18"/>
                                  <w:lang w:val="en-CA"/>
                                </w:rPr>
                                <w:t xml:space="preserve">MECHANICAL </w:t>
                              </w:r>
                              <w:r>
                                <w:rPr>
                                  <w:b/>
                                  <w:sz w:val="18"/>
                                  <w:lang w:val="en-CA"/>
                                </w:rPr>
                                <w:br/>
                              </w:r>
                              <w:r w:rsidRPr="00FD711E">
                                <w:rPr>
                                  <w:b/>
                                  <w:sz w:val="18"/>
                                  <w:lang w:val="en-CA"/>
                                </w:rPr>
                                <w:t>SUB</w:t>
                              </w:r>
                              <w:r>
                                <w:rPr>
                                  <w:b/>
                                  <w:sz w:val="18"/>
                                  <w:lang w:val="en-CA"/>
                                </w:rPr>
                                <w:t>-</w:t>
                              </w:r>
                              <w:r w:rsidRPr="00FD711E">
                                <w:rPr>
                                  <w:b/>
                                  <w:sz w:val="18"/>
                                  <w:lang w:val="en-CA"/>
                                </w:rPr>
                                <w:t>MODEL</w:t>
                              </w:r>
                            </w:p>
                          </w:txbxContent>
                        </wps:txbx>
                        <wps:bodyPr rot="0" spcFirstLastPara="0" vert="horz" wrap="square" lIns="91440" tIns="0" rIns="91440" bIns="0" numCol="1" spcCol="0" rtlCol="0" fromWordArt="0" anchor="ctr" anchorCtr="0" forceAA="0" compatLnSpc="1">
                          <a:prstTxWarp prst="textNoShape">
                            <a:avLst/>
                          </a:prstTxWarp>
                          <a:noAutofit/>
                        </wps:bodyPr>
                      </wps:wsp>
                      <wps:wsp>
                        <wps:cNvPr id="17" name="Flèche droite 17"/>
                        <wps:cNvSpPr/>
                        <wps:spPr>
                          <a:xfrm>
                            <a:off x="1550330" y="867501"/>
                            <a:ext cx="360000" cy="320431"/>
                          </a:xfrm>
                          <a:prstGeom prs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Flèche droite 36"/>
                        <wps:cNvSpPr/>
                        <wps:spPr>
                          <a:xfrm>
                            <a:off x="3252552" y="867501"/>
                            <a:ext cx="360000" cy="320040"/>
                          </a:xfrm>
                          <a:prstGeom prs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7" name="Flèche droite 47"/>
                        <wps:cNvSpPr/>
                        <wps:spPr>
                          <a:xfrm>
                            <a:off x="5118585" y="867501"/>
                            <a:ext cx="360000" cy="320040"/>
                          </a:xfrm>
                          <a:prstGeom prs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8" name="Zone de texte 48"/>
                        <wps:cNvSpPr txBox="1"/>
                        <wps:spPr>
                          <a:xfrm>
                            <a:off x="1471540" y="281354"/>
                            <a:ext cx="341630" cy="652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A88BF7" w14:textId="77777777" w:rsidR="001337FD" w:rsidRPr="00FD711E" w:rsidRDefault="001337FD" w:rsidP="00E27916">
                              <w:pPr>
                                <w:rPr>
                                  <w:b/>
                                  <w:lang w:val="en-CA"/>
                                </w:rPr>
                              </w:pPr>
                              <w:r w:rsidRPr="00FD711E">
                                <w:rPr>
                                  <w:b/>
                                  <w:lang w:val="en-CA"/>
                                </w:rPr>
                                <w:t>Heat flux</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wps:wsp>
                        <wps:cNvPr id="49" name="Zone de texte 7"/>
                        <wps:cNvSpPr txBox="1"/>
                        <wps:spPr>
                          <a:xfrm>
                            <a:off x="3181108" y="44499"/>
                            <a:ext cx="341630" cy="8896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60E7D33" w14:textId="77777777" w:rsidR="001337FD" w:rsidRDefault="001337FD" w:rsidP="00E27916">
                              <w:pPr>
                                <w:pStyle w:val="NormalWeb"/>
                                <w:spacing w:before="0" w:beforeAutospacing="0" w:after="0" w:afterAutospacing="0"/>
                                <w:rPr>
                                  <w:sz w:val="24"/>
                                </w:rPr>
                              </w:pPr>
                              <w:r>
                                <w:rPr>
                                  <w:b/>
                                  <w:bCs/>
                                  <w:szCs w:val="22"/>
                                  <w:lang w:val="en-CA"/>
                                </w:rPr>
                                <w:t>Temperature</w:t>
                              </w:r>
                            </w:p>
                          </w:txbxContent>
                        </wps:txbx>
                        <wps:bodyPr rot="0" spcFirstLastPara="0" vert="vert270" wrap="none" lIns="91440" tIns="45720" rIns="91440" bIns="45720" numCol="1" spcCol="0" rtlCol="0" fromWordArt="0" anchor="t" anchorCtr="0" forceAA="0" compatLnSpc="1">
                          <a:prstTxWarp prst="textNoShape">
                            <a:avLst/>
                          </a:prstTxWarp>
                          <a:noAutofit/>
                        </wps:bodyPr>
                      </wps:wsp>
                      <wps:wsp>
                        <wps:cNvPr id="50" name="Zone de texte 7"/>
                        <wps:cNvSpPr txBox="1"/>
                        <wps:spPr>
                          <a:xfrm>
                            <a:off x="5040653" y="486654"/>
                            <a:ext cx="341630" cy="4552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4E5F681" w14:textId="77777777" w:rsidR="001337FD" w:rsidRDefault="001337FD" w:rsidP="00E27916">
                              <w:pPr>
                                <w:pStyle w:val="NormalWeb"/>
                                <w:spacing w:before="0" w:beforeAutospacing="0" w:after="0" w:afterAutospacing="0"/>
                                <w:rPr>
                                  <w:sz w:val="24"/>
                                </w:rPr>
                              </w:pPr>
                              <w:r>
                                <w:rPr>
                                  <w:b/>
                                  <w:bCs/>
                                  <w:szCs w:val="22"/>
                                  <w:lang w:val="en-CA"/>
                                </w:rPr>
                                <w:t>Stress</w:t>
                              </w:r>
                            </w:p>
                          </w:txbxContent>
                        </wps:txbx>
                        <wps:bodyPr rot="0" spcFirstLastPara="0" vert="vert270" wrap="none" lIns="91440" tIns="45720" rIns="91440" bIns="45720" numCol="1" spcCol="0" rtlCol="0" fromWordArt="0" anchor="t" anchorCtr="0" forceAA="0" compatLnSpc="1">
                          <a:prstTxWarp prst="textNoShape">
                            <a:avLst/>
                          </a:prstTxWarp>
                          <a:noAutofit/>
                        </wps:bodyPr>
                      </wps:wsp>
                      <wps:wsp>
                        <wps:cNvPr id="51" name="Zone de texte 51"/>
                        <wps:cNvSpPr txBox="1"/>
                        <wps:spPr>
                          <a:xfrm>
                            <a:off x="180000" y="1719875"/>
                            <a:ext cx="1370330" cy="810260"/>
                          </a:xfrm>
                          <a:prstGeom prst="rect">
                            <a:avLst/>
                          </a:prstGeom>
                          <a:gradFill>
                            <a:gsLst>
                              <a:gs pos="0">
                                <a:srgbClr val="DCE8F4"/>
                              </a:gs>
                              <a:gs pos="100000">
                                <a:schemeClr val="bg1"/>
                              </a:gs>
                            </a:gsLst>
                            <a:lin ang="5400000" scaled="1"/>
                          </a:gradFill>
                          <a:ln w="6350">
                            <a:noFill/>
                          </a:ln>
                          <a:effectLst/>
                        </wps:spPr>
                        <wps:style>
                          <a:lnRef idx="0">
                            <a:schemeClr val="accent1"/>
                          </a:lnRef>
                          <a:fillRef idx="0">
                            <a:schemeClr val="accent1"/>
                          </a:fillRef>
                          <a:effectRef idx="0">
                            <a:schemeClr val="accent1"/>
                          </a:effectRef>
                          <a:fontRef idx="minor">
                            <a:schemeClr val="dk1"/>
                          </a:fontRef>
                        </wps:style>
                        <wps:txbx>
                          <w:txbxContent>
                            <w:p w14:paraId="252E78C6" w14:textId="77777777" w:rsidR="001337FD" w:rsidRPr="00220865" w:rsidRDefault="001337FD" w:rsidP="003D4494">
                              <w:pPr>
                                <w:pStyle w:val="Paragraphedeliste"/>
                                <w:numPr>
                                  <w:ilvl w:val="0"/>
                                  <w:numId w:val="32"/>
                                </w:numPr>
                              </w:pPr>
                              <w:r w:rsidRPr="00220865">
                                <w:t>Heat transfer including radiation</w:t>
                              </w:r>
                            </w:p>
                            <w:p w14:paraId="02DC0978" w14:textId="77777777" w:rsidR="001337FD" w:rsidRPr="00220865" w:rsidRDefault="001337FD" w:rsidP="003D4494">
                              <w:pPr>
                                <w:pStyle w:val="Paragraphedeliste"/>
                                <w:numPr>
                                  <w:ilvl w:val="0"/>
                                  <w:numId w:val="32"/>
                                </w:numPr>
                              </w:pPr>
                              <w:r w:rsidRPr="00220865">
                                <w:t>Combustion of fuel and volatile matter</w:t>
                              </w:r>
                            </w:p>
                            <w:p w14:paraId="4E63E349" w14:textId="77777777" w:rsidR="001337FD" w:rsidRPr="00220865" w:rsidRDefault="001337FD" w:rsidP="003D4494">
                              <w:pPr>
                                <w:pStyle w:val="Paragraphedeliste"/>
                                <w:numPr>
                                  <w:ilvl w:val="0"/>
                                  <w:numId w:val="32"/>
                                </w:numPr>
                              </w:pPr>
                              <w:r w:rsidRPr="00220865">
                                <w:t>Heat losses</w:t>
                              </w:r>
                            </w:p>
                            <w:p w14:paraId="6913452E" w14:textId="77777777" w:rsidR="001337FD" w:rsidRDefault="001337FD" w:rsidP="00E27916">
                              <w:pPr>
                                <w:ind w:left="142" w:right="157"/>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Zone de texte 8"/>
                        <wps:cNvSpPr txBox="1"/>
                        <wps:spPr>
                          <a:xfrm>
                            <a:off x="1921363" y="1719868"/>
                            <a:ext cx="1331192" cy="810260"/>
                          </a:xfrm>
                          <a:prstGeom prst="rect">
                            <a:avLst/>
                          </a:prstGeom>
                          <a:gradFill>
                            <a:gsLst>
                              <a:gs pos="0">
                                <a:srgbClr val="DCE8F4">
                                  <a:lumMod val="84000"/>
                                  <a:lumOff val="16000"/>
                                </a:srgbClr>
                              </a:gs>
                              <a:gs pos="100000">
                                <a:schemeClr val="bg1"/>
                              </a:gs>
                            </a:gsLst>
                            <a:lin ang="5400000" scaled="1"/>
                          </a:gra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51E881" w14:textId="3E59B50F" w:rsidR="001337FD" w:rsidRPr="00220865" w:rsidRDefault="001337FD" w:rsidP="003D4494">
                              <w:pPr>
                                <w:pStyle w:val="Paragraphedeliste"/>
                                <w:numPr>
                                  <w:ilvl w:val="0"/>
                                  <w:numId w:val="32"/>
                                </w:numPr>
                              </w:pPr>
                              <w:r>
                                <w:t>Heat transfer by c</w:t>
                              </w:r>
                              <w:r w:rsidRPr="00220865">
                                <w:t>onduction</w:t>
                              </w:r>
                            </w:p>
                            <w:p w14:paraId="18515AD5" w14:textId="77777777" w:rsidR="001337FD" w:rsidRPr="00220865" w:rsidRDefault="001337FD" w:rsidP="003D4494">
                              <w:pPr>
                                <w:pStyle w:val="Paragraphedeliste"/>
                                <w:numPr>
                                  <w:ilvl w:val="0"/>
                                  <w:numId w:val="32"/>
                                </w:numPr>
                              </w:pPr>
                              <w:r w:rsidRPr="00220865">
                                <w:t>Devolatilization</w:t>
                              </w:r>
                              <w:r>
                                <w:t xml:space="preserve"> process of the anode</w:t>
                              </w:r>
                            </w:p>
                            <w:p w14:paraId="0416592D" w14:textId="77777777" w:rsidR="001337FD" w:rsidRPr="00220865" w:rsidRDefault="001337FD" w:rsidP="003D4494">
                              <w:pPr>
                                <w:pStyle w:val="Paragraphedeliste"/>
                                <w:numPr>
                                  <w:ilvl w:val="0"/>
                                  <w:numId w:val="32"/>
                                </w:numPr>
                              </w:pPr>
                              <w:r w:rsidRPr="00220865">
                                <w:t>Heat losses</w:t>
                              </w:r>
                            </w:p>
                            <w:p w14:paraId="6867C4E0" w14:textId="77777777" w:rsidR="001337FD" w:rsidRDefault="001337FD" w:rsidP="00E27916">
                              <w:pPr>
                                <w:pStyle w:val="NormalWeb"/>
                                <w:spacing w:before="0" w:beforeAutospacing="0" w:after="0" w:afterAutospacing="0"/>
                                <w:ind w:left="142" w:right="96"/>
                                <w:rPr>
                                  <w:rFonts w:eastAsiaTheme="minorEastAsia"/>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3" name="Zone de texte 8"/>
                        <wps:cNvSpPr txBox="1"/>
                        <wps:spPr>
                          <a:xfrm>
                            <a:off x="3623448" y="1813460"/>
                            <a:ext cx="1503237" cy="810260"/>
                          </a:xfrm>
                          <a:prstGeom prst="rect">
                            <a:avLst/>
                          </a:prstGeom>
                          <a:gradFill>
                            <a:gsLst>
                              <a:gs pos="0">
                                <a:srgbClr val="DCE8F4">
                                  <a:lumMod val="84000"/>
                                  <a:lumOff val="16000"/>
                                </a:srgbClr>
                              </a:gs>
                              <a:gs pos="100000">
                                <a:schemeClr val="bg1"/>
                              </a:gs>
                            </a:gsLst>
                            <a:lin ang="5400000" scaled="1"/>
                          </a:gradFill>
                          <a:ln w="6350">
                            <a:noFill/>
                          </a:ln>
                          <a:effectLst/>
                        </wps:spPr>
                        <wps:style>
                          <a:lnRef idx="0">
                            <a:schemeClr val="accent1"/>
                          </a:lnRef>
                          <a:fillRef idx="0">
                            <a:schemeClr val="accent1"/>
                          </a:fillRef>
                          <a:effectRef idx="0">
                            <a:schemeClr val="accent1"/>
                          </a:effectRef>
                          <a:fontRef idx="minor">
                            <a:schemeClr val="dk1"/>
                          </a:fontRef>
                        </wps:style>
                        <wps:txbx>
                          <w:txbxContent>
                            <w:p w14:paraId="6FF8A1AF" w14:textId="77777777" w:rsidR="001337FD" w:rsidRPr="00220865" w:rsidRDefault="001337FD" w:rsidP="003D4494">
                              <w:pPr>
                                <w:pStyle w:val="Paragraphedeliste"/>
                                <w:numPr>
                                  <w:ilvl w:val="0"/>
                                  <w:numId w:val="32"/>
                                </w:numPr>
                              </w:pPr>
                              <w:r w:rsidRPr="00220865">
                                <w:t>Viscoelastiplastic strain mechanism</w:t>
                              </w:r>
                            </w:p>
                            <w:p w14:paraId="305FAE63" w14:textId="77777777" w:rsidR="001337FD" w:rsidRPr="00220865" w:rsidRDefault="001337FD" w:rsidP="003D4494">
                              <w:pPr>
                                <w:pStyle w:val="Paragraphedeliste"/>
                                <w:numPr>
                                  <w:ilvl w:val="0"/>
                                  <w:numId w:val="32"/>
                                </w:numPr>
                              </w:pPr>
                              <w:bookmarkStart w:id="0" w:name="_GoBack"/>
                              <w:r w:rsidRPr="00220865">
                                <w:t>Permanent</w:t>
                              </w:r>
                              <w:bookmarkEnd w:id="0"/>
                              <w:r w:rsidRPr="00220865">
                                <w:t xml:space="preserve"> strain mechanism</w:t>
                              </w:r>
                            </w:p>
                            <w:p w14:paraId="61B1D086" w14:textId="77777777" w:rsidR="001337FD" w:rsidRPr="00220865" w:rsidRDefault="001337FD" w:rsidP="003D4494">
                              <w:pPr>
                                <w:pStyle w:val="Paragraphedeliste"/>
                                <w:numPr>
                                  <w:ilvl w:val="0"/>
                                  <w:numId w:val="32"/>
                                </w:numPr>
                              </w:pPr>
                              <w:r w:rsidRPr="00220865">
                                <w:t>Properties evolution during baking</w:t>
                              </w:r>
                            </w:p>
                            <w:p w14:paraId="7D99863C" w14:textId="77777777" w:rsidR="001337FD" w:rsidRDefault="001337FD" w:rsidP="00E27916">
                              <w:pPr>
                                <w:pStyle w:val="NormalWeb"/>
                                <w:spacing w:before="0" w:beforeAutospacing="0" w:after="0" w:afterAutospacing="0"/>
                                <w:ind w:left="142" w:right="22"/>
                                <w:rPr>
                                  <w:rFonts w:eastAsiaTheme="minorEastAsia"/>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2250AF1D" id="Zone de dessin 54" o:spid="_x0000_s1026" editas="canvas" style="width:425.25pt;height:209.4pt;mso-position-horizontal-relative:char;mso-position-vertical-relative:line" coordsize="54006,26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006;height:26587;visibility:visible;mso-wrap-style:square">
                  <v:fill o:detectmouseclick="t"/>
                  <v:path o:connecttype="none"/>
                </v:shape>
                <v:shape id="Image 10" o:spid="_x0000_s1028" type="#_x0000_t75" style="position:absolute;left:1800;top:1800;width:13703;height:154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U+jzDAAAA2wAAAA8AAABkcnMvZG93bnJldi54bWxEj0FrwkAQhe8F/8Mygre6saStRFeRgmih&#10;UKoePA7ZMQlmZ8PuGuO/7xwKvc3w3rz3zXI9uFb1FGLj2cBsmoEiLr1tuDJwOm6f56BiQrbYeiYD&#10;D4qwXo2ellhYf+cf6g+pUhLCsUADdUpdoXUsa3IYp74jFu3ig8Mka6i0DXiXcNfqlyx70w4bloYa&#10;O/qoqbwebs7A1ze7/JG/58054qx/DZ87u+uMmYyHzQJUoiH9m/+u91bwhV5+kQH06h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tT6PMMAAADbAAAADwAAAAAAAAAAAAAAAACf&#10;AgAAZHJzL2Rvd25yZXYueG1sUEsFBgAAAAAEAAQA9wAAAI8DAAAAAA==&#10;">
                  <v:imagedata r:id="rId11" o:title="Mounir_Fluid" croptop="4194f" cropbottom="1806f" cropleft="2672f" cropright="4890f"/>
                </v:shape>
                <v:shape id="Image 11" o:spid="_x0000_s1029" type="#_x0000_t75" style="position:absolute;left:19213;top:1800;width:13316;height:153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9+xJvCAAAA2wAAAA8AAABkcnMvZG93bnJldi54bWxET01rwkAQvQv9D8sUvEjd6EEkzSqlIAgi&#10;YiwhxyE7TUKzs2F3a9L+elcQvM3jfU62HU0nruR8a1nBYp6AIK6sbrlW8HXZva1B+ICssbNMCv7I&#10;w3bzMskw1XbgM13zUIsYwj5FBU0IfSqlrxoy6Oe2J47ct3UGQ4SultrhEMNNJ5dJspIGW44NDfb0&#10;2VD1k/8aBfs8cDkcTKHLVbk7nlxR/s8Kpaav48c7iEBjeIof7r2O8xdw/yUeIDc3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ffsSbwgAAANsAAAAPAAAAAAAAAAAAAAAAAJ8C&#10;AABkcnMvZG93bnJldi54bWxQSwUGAAAAAAQABAD3AAAAjgMAAAAA&#10;">
                  <v:imagedata r:id="rId12" o:title="Mounir_Solid" croptop="3095f" cropbottom="2023f" cropleft="12962f"/>
                </v:shape>
                <v:shape id="Image 12" o:spid="_x0000_s1030" type="#_x0000_t75" style="position:absolute;left:36234;top:2659;width:15032;height:154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kxDrm/AAAA2wAAAA8AAABkcnMvZG93bnJldi54bWxET02LwjAQvS/4H8Is7KVoqodFqlFkweJp&#10;Yat4HpqxKSaT0kRb/71ZELzN433Oejs6K+7Uh9azgvksB0Fce91yo+B03E+XIEJE1mg9k4IHBdhu&#10;Jh9rLLQf+I/uVWxECuFQoAITY1dIGWpDDsPMd8SJu/jeYUywb6TucUjhzspFnn9Lhy2nBoMd/Riq&#10;r9XNKQj2VJeZ/S3L427IzqWp9tmyVerrc9ytQEQa41v8ch90mr+A/1/SAXLzB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JMQ65vwAAANsAAAAPAAAAAAAAAAAAAAAAAJ8CAABk&#10;cnMvZG93bnJldi54bWxQSwUGAAAAAAQABAD3AAAAiwMAAAAA&#10;">
                  <v:imagedata r:id="rId13" o:title="" croptop="19481f" cropbottom="7893f" cropleft="32048f" cropright="17689f"/>
                </v:shape>
                <v:rect id="Rectangle 13" o:spid="_x0000_s1031" style="position:absolute;left:1800;top:4;width:13703;height:17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MOJcIA&#10;AADbAAAADwAAAGRycy9kb3ducmV2LnhtbERPTWvCQBC9C/0Pywi9iG6agNToKqVQ7EVoY8XrkB2T&#10;kOxs2N0m6b/vCoXe5vE+Z3eYTCcGcr6xrOBplYAgLq1uuFLwdX5bPoPwAVljZ5kU/JCHw/5htsNc&#10;25E/aShCJWII+xwV1CH0uZS+rMmgX9meOHI36wyGCF0ltcMxhptOpkmylgYbjg019vRaU9kW30aB&#10;X/DiWBw/sqZ1G90ml41MryelHufTyxZEoCn8i//c7zrOz+D+SzxA7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Iw4lwgAAANsAAAAPAAAAAAAAAAAAAAAAAJgCAABkcnMvZG93&#10;bnJldi54bWxQSwUGAAAAAAQABAD1AAAAhwMAAAAA&#10;" fillcolor="black [3213]" stroked="f" strokeweight="1pt">
                  <v:textbox inset=",0,,0">
                    <w:txbxContent>
                      <w:p w14:paraId="066983BB" w14:textId="1283D831" w:rsidR="001337FD" w:rsidRPr="00FD711E" w:rsidRDefault="001337FD" w:rsidP="00E27916">
                        <w:pPr>
                          <w:jc w:val="center"/>
                          <w:rPr>
                            <w:b/>
                            <w:sz w:val="18"/>
                            <w:lang w:val="en-CA"/>
                          </w:rPr>
                        </w:pPr>
                        <w:r w:rsidRPr="00FD711E">
                          <w:rPr>
                            <w:b/>
                            <w:sz w:val="18"/>
                            <w:lang w:val="en-CA"/>
                          </w:rPr>
                          <w:t>GAS SUB</w:t>
                        </w:r>
                        <w:r>
                          <w:rPr>
                            <w:b/>
                            <w:sz w:val="18"/>
                            <w:lang w:val="en-CA"/>
                          </w:rPr>
                          <w:t>-</w:t>
                        </w:r>
                        <w:r w:rsidRPr="00FD711E">
                          <w:rPr>
                            <w:b/>
                            <w:sz w:val="18"/>
                            <w:lang w:val="en-CA"/>
                          </w:rPr>
                          <w:t>MODEL</w:t>
                        </w:r>
                      </w:p>
                    </w:txbxContent>
                  </v:textbox>
                </v:rect>
                <v:rect id="Rectangle 14" o:spid="_x0000_s1032" style="position:absolute;left:19210;top:9;width:13316;height:17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qWUcIA&#10;AADbAAAADwAAAGRycy9kb3ducmV2LnhtbERPTWvCQBC9C/6HZYRexGy0RWrqJohQ7KVQY6XXITsm&#10;IdnZsLvV9N93CwVv83ifsy1G04srOd9aVrBMUhDEldUt1wo+T6+LZxA+IGvsLZOCH/JQ5NPJFjNt&#10;b3ykaxlqEUPYZ6igCWHIpPRVQwZ9YgfiyF2sMxgidLXUDm8x3PRylaZrabDl2NDgQPuGqq78Ngr8&#10;nOeH8vDx2HZuo7v0vJGrr3elHmbj7gVEoDHcxf/uNx3nP8HfL/EA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ypZRwgAAANsAAAAPAAAAAAAAAAAAAAAAAJgCAABkcnMvZG93&#10;bnJldi54bWxQSwUGAAAAAAQABAD1AAAAhwMAAAAA&#10;" fillcolor="black [3213]" stroked="f" strokeweight="1pt">
                  <v:textbox inset=",0,,0">
                    <w:txbxContent>
                      <w:p w14:paraId="18EF54FC" w14:textId="67099E2C" w:rsidR="001337FD" w:rsidRPr="00FD711E" w:rsidRDefault="001337FD" w:rsidP="00E27916">
                        <w:pPr>
                          <w:jc w:val="center"/>
                          <w:rPr>
                            <w:b/>
                            <w:sz w:val="18"/>
                            <w:lang w:val="en-CA"/>
                          </w:rPr>
                        </w:pPr>
                        <w:r w:rsidRPr="00FD711E">
                          <w:rPr>
                            <w:b/>
                            <w:sz w:val="18"/>
                            <w:lang w:val="en-CA"/>
                          </w:rPr>
                          <w:t>SOLID SUB</w:t>
                        </w:r>
                        <w:r>
                          <w:rPr>
                            <w:b/>
                            <w:sz w:val="18"/>
                            <w:lang w:val="en-CA"/>
                          </w:rPr>
                          <w:t>-</w:t>
                        </w:r>
                        <w:r w:rsidRPr="00FD711E">
                          <w:rPr>
                            <w:b/>
                            <w:sz w:val="18"/>
                            <w:lang w:val="en-CA"/>
                          </w:rPr>
                          <w:t>MODEL</w:t>
                        </w:r>
                      </w:p>
                    </w:txbxContent>
                  </v:textbox>
                </v:rect>
                <v:rect id="Rectangle 16" o:spid="_x0000_s1033" style="position:absolute;left:36232;top:9;width:15034;height:2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1StvcIA&#10;AADbAAAADwAAAGRycy9kb3ducmV2LnhtbERPTWvCQBC9C/0Pywi9iG6aQqjRVUqh2EtBY8XrkB2T&#10;kOxs2N0m6b/vCoXe5vE+Z7ufTCcGcr6xrOBplYAgLq1uuFLwdX5fvoDwAVljZ5kU/JCH/e5htsVc&#10;25FPNBShEjGEfY4K6hD6XEpf1mTQr2xPHLmbdQZDhK6S2uEYw00n0yTJpMGGY0ONPb3VVLbFt1Hg&#10;F7w4FIfjc9O6tW6Ty1qm10+lHufT6wZEoCn8i//cHzrOz+D+Szx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VK29wgAAANsAAAAPAAAAAAAAAAAAAAAAAJgCAABkcnMvZG93&#10;bnJldi54bWxQSwUGAAAAAAQABAD1AAAAhwMAAAAA&#10;" fillcolor="black [3213]" stroked="f" strokeweight="1pt">
                  <v:textbox inset=",0,,0">
                    <w:txbxContent>
                      <w:p w14:paraId="309C0CEC" w14:textId="3BEF895E" w:rsidR="001337FD" w:rsidRPr="00FD711E" w:rsidRDefault="001337FD" w:rsidP="00E27916">
                        <w:pPr>
                          <w:jc w:val="center"/>
                          <w:rPr>
                            <w:b/>
                            <w:sz w:val="18"/>
                            <w:lang w:val="en-CA"/>
                          </w:rPr>
                        </w:pPr>
                        <w:r w:rsidRPr="00FD711E">
                          <w:rPr>
                            <w:b/>
                            <w:sz w:val="18"/>
                            <w:lang w:val="en-CA"/>
                          </w:rPr>
                          <w:t xml:space="preserve">MECHANICAL </w:t>
                        </w:r>
                        <w:r>
                          <w:rPr>
                            <w:b/>
                            <w:sz w:val="18"/>
                            <w:lang w:val="en-CA"/>
                          </w:rPr>
                          <w:br/>
                        </w:r>
                        <w:r w:rsidRPr="00FD711E">
                          <w:rPr>
                            <w:b/>
                            <w:sz w:val="18"/>
                            <w:lang w:val="en-CA"/>
                          </w:rPr>
                          <w:t>SUB</w:t>
                        </w:r>
                        <w:r>
                          <w:rPr>
                            <w:b/>
                            <w:sz w:val="18"/>
                            <w:lang w:val="en-CA"/>
                          </w:rPr>
                          <w:t>-</w:t>
                        </w:r>
                        <w:r w:rsidRPr="00FD711E">
                          <w:rPr>
                            <w:b/>
                            <w:sz w:val="18"/>
                            <w:lang w:val="en-CA"/>
                          </w:rPr>
                          <w:t>MODEL</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17" o:spid="_x0000_s1034" type="#_x0000_t13" style="position:absolute;left:15503;top:8675;width:3600;height:32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tQDtL4A&#10;AADbAAAADwAAAGRycy9kb3ducmV2LnhtbERPS4vCMBC+C/sfwix402Q9rNI1FlmR9eoLr2Mz2xab&#10;SW3SWv+9EQRv8/E9Z572thIdNb50rOFrrEAQZ86UnGs47NejGQgfkA1WjknDnTyki4/BHBPjbryl&#10;bhdyEUPYJ6ihCKFOpPRZQRb92NXEkft3jcUQYZNL0+AthttKTpT6lhZLjg0F1vRbUHbZtVbD6pBv&#10;1PGssu7UE/5Re7re96z18LNf/oAI1Ie3+OXemDh/Cs9f4gFy8Q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OLUA7S+AAAA2wAAAA8AAAAAAAAAAAAAAAAAmAIAAGRycy9kb3ducmV2&#10;LnhtbFBLBQYAAAAABAAEAPUAAACDAwAAAAA=&#10;" adj="11987" fillcolor="black [3213]" stroked="f" strokeweight="1pt"/>
                <v:shape id="Flèche droite 36" o:spid="_x0000_s1035" type="#_x0000_t13" style="position:absolute;left:32525;top:8675;width:3600;height:3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n79vcYA&#10;AADbAAAADwAAAGRycy9kb3ducmV2LnhtbESPQWvCQBSE70L/w/IKXkQ31VYkdZXSInjx0LQVe3tk&#10;n0lo9m26u8bor3cFweMwM98w82VnatGS85VlBU+jBARxbnXFhYLvr9VwBsIHZI21ZVJwIg/LxUNv&#10;jqm2R/6kNguFiBD2KSooQ2hSKX1ekkE/sg1x9PbWGQxRukJqh8cIN7UcJ8lUGqw4LpTY0HtJ+V92&#10;MAoG62r3krn/j+dwdvTTbje/+7FWqv/Yvb2CCNSFe/jWXmsFkylcv8QfIBc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n79vcYAAADbAAAADwAAAAAAAAAAAAAAAACYAgAAZHJz&#10;L2Rvd25yZXYueG1sUEsFBgAAAAAEAAQA9QAAAIsDAAAAAA==&#10;" adj="11999" fillcolor="black [3213]" stroked="f" strokeweight="1pt"/>
                <v:shape id="Flèche droite 47" o:spid="_x0000_s1036" type="#_x0000_t13" style="position:absolute;left:51185;top:8675;width:3600;height:3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TQrW8YA&#10;AADbAAAADwAAAGRycy9kb3ducmV2LnhtbESPQWvCQBSE7wX/w/KEXkrdKGpLdBWxFLx4MLalvT2y&#10;zySYfRt3tzH6612h0OMwM98w82VnatGS85VlBcNBAoI4t7riQsHH/v35FYQPyBpry6TgQh6Wi97D&#10;HFNtz7yjNguFiBD2KSooQ2hSKX1ekkE/sA1x9A7WGQxRukJqh+cIN7UcJclUGqw4LpTY0Lqk/Jj9&#10;GgVPm+p7krnT2zhcHX22X9ufw0gr9djvVjMQgbrwH/5rb7SC8Qvcv8QfIB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TQrW8YAAADbAAAADwAAAAAAAAAAAAAAAACYAgAAZHJz&#10;L2Rvd25yZXYueG1sUEsFBgAAAAAEAAQA9QAAAIsDAAAAAA==&#10;" adj="11999" fillcolor="black [3213]" stroked="f" strokeweight="1pt"/>
                <v:shapetype id="_x0000_t202" coordsize="21600,21600" o:spt="202" path="m,l,21600r21600,l21600,xe">
                  <v:stroke joinstyle="miter"/>
                  <v:path gradientshapeok="t" o:connecttype="rect"/>
                </v:shapetype>
                <v:shape id="Zone de texte 48" o:spid="_x0000_s1037" type="#_x0000_t202" style="position:absolute;left:14715;top:2813;width:3416;height:652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gs/r0A&#10;AADbAAAADwAAAGRycy9kb3ducmV2LnhtbERPy6rCMBDdC/5DGMGdpl5UpBpFFEHBjQ/E5dCMbbGZ&#10;hCbX1r83C8Hl4bwXq9ZU4kW1Ly0rGA0TEMSZ1SXnCq6X3WAGwgdkjZVlUvAmD6tlt7PAVNuGT/Q6&#10;h1zEEPYpKihCcKmUPivIoB9aRxy5h60NhgjrXOoamxhuKvmXJFNpsOTYUKCjTUHZ8/xvFGy2VUPH&#10;fDS93e9Wjt3RTYI5KNXvtes5iEBt+Im/7r1WMI5j45f4A+TyA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qTgs/r0AAADbAAAADwAAAAAAAAAAAAAAAACYAgAAZHJzL2Rvd25yZXYu&#10;eG1sUEsFBgAAAAAEAAQA9QAAAIIDAAAAAA==&#10;" filled="f" stroked="f" strokeweight=".5pt">
                  <v:textbox style="layout-flow:vertical;mso-layout-flow-alt:bottom-to-top">
                    <w:txbxContent>
                      <w:p w14:paraId="6DA88BF7" w14:textId="77777777" w:rsidR="001337FD" w:rsidRPr="00FD711E" w:rsidRDefault="001337FD" w:rsidP="00E27916">
                        <w:pPr>
                          <w:rPr>
                            <w:b/>
                            <w:lang w:val="en-CA"/>
                          </w:rPr>
                        </w:pPr>
                        <w:r w:rsidRPr="00FD711E">
                          <w:rPr>
                            <w:b/>
                            <w:lang w:val="en-CA"/>
                          </w:rPr>
                          <w:t>Heat flux</w:t>
                        </w:r>
                      </w:p>
                    </w:txbxContent>
                  </v:textbox>
                </v:shape>
                <v:shape id="Zone de texte 7" o:spid="_x0000_s1038" type="#_x0000_t202" style="position:absolute;left:31811;top:444;width:3416;height:88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SJZcIA&#10;AADbAAAADwAAAGRycy9kb3ducmV2LnhtbESPQYvCMBSE7wv7H8ITvK2pouJWoyzKgoIXqyweH82z&#10;LTYvocna+u+NIHgcZuYbZrHqTC1u1PjKsoLhIAFBnFtdcaHgdPz9moHwAVljbZkU3MnDavn5scBU&#10;25YPdMtCISKEfYoKyhBcKqXPSzLoB9YRR+9iG4MhyqaQusE2wk0tR0kylQYrjgslOlqXlF+zf6Ng&#10;valb2hfD6d/5bOXY7d0kmJ1S/V73MwcRqAvv8Ku91QrG3/D8En+AX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dIllwgAAANsAAAAPAAAAAAAAAAAAAAAAAJgCAABkcnMvZG93&#10;bnJldi54bWxQSwUGAAAAAAQABAD1AAAAhwMAAAAA&#10;" filled="f" stroked="f" strokeweight=".5pt">
                  <v:textbox style="layout-flow:vertical;mso-layout-flow-alt:bottom-to-top">
                    <w:txbxContent>
                      <w:p w14:paraId="760E7D33" w14:textId="77777777" w:rsidR="001337FD" w:rsidRDefault="001337FD" w:rsidP="00E27916">
                        <w:pPr>
                          <w:pStyle w:val="NormalWeb"/>
                          <w:spacing w:before="0" w:beforeAutospacing="0" w:after="0" w:afterAutospacing="0"/>
                          <w:rPr>
                            <w:sz w:val="24"/>
                          </w:rPr>
                        </w:pPr>
                        <w:r>
                          <w:rPr>
                            <w:b/>
                            <w:bCs/>
                            <w:szCs w:val="22"/>
                            <w:lang w:val="en-CA"/>
                          </w:rPr>
                          <w:t>Temperature</w:t>
                        </w:r>
                      </w:p>
                    </w:txbxContent>
                  </v:textbox>
                </v:shape>
                <v:shape id="Zone de texte 7" o:spid="_x0000_s1039" type="#_x0000_t202" style="position:absolute;left:50406;top:4866;width:3416;height:45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e2JcAA&#10;AADbAAAADwAAAGRycy9kb3ducmV2LnhtbERPy4rCMBTdC/5DuAPubNpBRTqNMlQGZsCNDwaXl+ba&#10;Fpub0GRs5+/NQnB5OO9iO5pO3Kn3rWUFWZKCIK6sbrlWcD59zdcgfEDW2FkmBf/kYbuZTgrMtR34&#10;QPdjqEUMYZ+jgiYEl0vpq4YM+sQ64shdbW8wRNjXUvc4xHDTyfc0XUmDLceGBh2VDVW3459RUO66&#10;gfZ1tvq9XKxcuL1bBvOj1Oxt/PwAEWgML/HT/a0VLOP6+CX+ALl5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pe2JcAAAADbAAAADwAAAAAAAAAAAAAAAACYAgAAZHJzL2Rvd25y&#10;ZXYueG1sUEsFBgAAAAAEAAQA9QAAAIUDAAAAAA==&#10;" filled="f" stroked="f" strokeweight=".5pt">
                  <v:textbox style="layout-flow:vertical;mso-layout-flow-alt:bottom-to-top">
                    <w:txbxContent>
                      <w:p w14:paraId="24E5F681" w14:textId="77777777" w:rsidR="001337FD" w:rsidRDefault="001337FD" w:rsidP="00E27916">
                        <w:pPr>
                          <w:pStyle w:val="NormalWeb"/>
                          <w:spacing w:before="0" w:beforeAutospacing="0" w:after="0" w:afterAutospacing="0"/>
                          <w:rPr>
                            <w:sz w:val="24"/>
                          </w:rPr>
                        </w:pPr>
                        <w:r>
                          <w:rPr>
                            <w:b/>
                            <w:bCs/>
                            <w:szCs w:val="22"/>
                            <w:lang w:val="en-CA"/>
                          </w:rPr>
                          <w:t>Stress</w:t>
                        </w:r>
                      </w:p>
                    </w:txbxContent>
                  </v:textbox>
                </v:shape>
                <v:shape id="Zone de texte 51" o:spid="_x0000_s1040" type="#_x0000_t202" style="position:absolute;left:1800;top:17198;width:13703;height:81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7SCMIA&#10;AADbAAAADwAAAGRycy9kb3ducmV2LnhtbESPQYvCMBSE74L/ITzBm6Yuukg1igiioBerhx4fzbMt&#10;Ni+1ydbqrzcLC3scZuYbZrnuTCVaalxpWcFkHIEgzqwuOVdwvexGcxDOI2usLJOCFzlYr/q9Jcba&#10;PvlMbeJzESDsYlRQeF/HUrqsIINubGvi4N1sY9AH2eRSN/gMcFPJryj6lgZLDgsF1rQtKLsnP0ZB&#10;Wrvd+5Ylj+l9e0rO6d62R06VGg66zQKEp87/h//aB61gNoHfL+EHyN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LtIIwgAAANsAAAAPAAAAAAAAAAAAAAAAAJgCAABkcnMvZG93&#10;bnJldi54bWxQSwUGAAAAAAQABAD1AAAAhwMAAAAA&#10;" fillcolor="#dce8f4" stroked="f" strokeweight=".5pt">
                  <v:fill color2="white [3212]" focus="100%" type="gradient"/>
                  <v:textbox>
                    <w:txbxContent>
                      <w:p w14:paraId="252E78C6" w14:textId="77777777" w:rsidR="001337FD" w:rsidRPr="00220865" w:rsidRDefault="001337FD" w:rsidP="003D4494">
                        <w:pPr>
                          <w:pStyle w:val="Paragraphedeliste"/>
                          <w:numPr>
                            <w:ilvl w:val="0"/>
                            <w:numId w:val="32"/>
                          </w:numPr>
                        </w:pPr>
                        <w:r w:rsidRPr="00220865">
                          <w:t>Heat transfer including radiation</w:t>
                        </w:r>
                      </w:p>
                      <w:p w14:paraId="02DC0978" w14:textId="77777777" w:rsidR="001337FD" w:rsidRPr="00220865" w:rsidRDefault="001337FD" w:rsidP="003D4494">
                        <w:pPr>
                          <w:pStyle w:val="Paragraphedeliste"/>
                          <w:numPr>
                            <w:ilvl w:val="0"/>
                            <w:numId w:val="32"/>
                          </w:numPr>
                        </w:pPr>
                        <w:r w:rsidRPr="00220865">
                          <w:t>Combustion of fuel and volatile matter</w:t>
                        </w:r>
                      </w:p>
                      <w:p w14:paraId="4E63E349" w14:textId="77777777" w:rsidR="001337FD" w:rsidRPr="00220865" w:rsidRDefault="001337FD" w:rsidP="003D4494">
                        <w:pPr>
                          <w:pStyle w:val="Paragraphedeliste"/>
                          <w:numPr>
                            <w:ilvl w:val="0"/>
                            <w:numId w:val="32"/>
                          </w:numPr>
                        </w:pPr>
                        <w:r w:rsidRPr="00220865">
                          <w:t>Heat losses</w:t>
                        </w:r>
                      </w:p>
                      <w:p w14:paraId="6913452E" w14:textId="77777777" w:rsidR="001337FD" w:rsidRDefault="001337FD" w:rsidP="00E27916">
                        <w:pPr>
                          <w:ind w:left="142" w:right="157"/>
                        </w:pPr>
                      </w:p>
                    </w:txbxContent>
                  </v:textbox>
                </v:shape>
                <v:shape id="Zone de texte 8" o:spid="_x0000_s1041" type="#_x0000_t202" style="position:absolute;left:19213;top:17198;width:13312;height:81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tb6sIA&#10;AADbAAAADwAAAGRycy9kb3ducmV2LnhtbESPwYrCQBBE7wv+w9CCl0U7KisSHUVWFrwssuoHNJk2&#10;CWZ6QmY00a/fEQSPRVW9opbrzlbqxo0vnWgYjxJQLJkzpeQaTsef4RyUDySGKies4c4e1qvex5JS&#10;41r549sh5CpCxKekoQihThF9VrAlP3I1S/TOrrEUomxyNA21EW4rnCTJDC2VEhcKqvm74OxyuFoN&#10;WOPMtbvfx3063u6R9p+m3F61HvS7zQJU4C68w6/2zmj4msDzS/wBuP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e1vqwgAAANsAAAAPAAAAAAAAAAAAAAAAAJgCAABkcnMvZG93&#10;bnJldi54bWxQSwUGAAAAAAQABAD1AAAAhwMAAAAA&#10;" fillcolor="#e2ecf6" stroked="f" strokeweight=".5pt">
                  <v:fill color2="white [3212]" focus="100%" type="gradient"/>
                  <v:textbox>
                    <w:txbxContent>
                      <w:p w14:paraId="2351E881" w14:textId="3E59B50F" w:rsidR="001337FD" w:rsidRPr="00220865" w:rsidRDefault="001337FD" w:rsidP="003D4494">
                        <w:pPr>
                          <w:pStyle w:val="Paragraphedeliste"/>
                          <w:numPr>
                            <w:ilvl w:val="0"/>
                            <w:numId w:val="32"/>
                          </w:numPr>
                        </w:pPr>
                        <w:r>
                          <w:t>Heat transfer by c</w:t>
                        </w:r>
                        <w:r w:rsidRPr="00220865">
                          <w:t>onduction</w:t>
                        </w:r>
                      </w:p>
                      <w:p w14:paraId="18515AD5" w14:textId="77777777" w:rsidR="001337FD" w:rsidRPr="00220865" w:rsidRDefault="001337FD" w:rsidP="003D4494">
                        <w:pPr>
                          <w:pStyle w:val="Paragraphedeliste"/>
                          <w:numPr>
                            <w:ilvl w:val="0"/>
                            <w:numId w:val="32"/>
                          </w:numPr>
                        </w:pPr>
                        <w:r w:rsidRPr="00220865">
                          <w:t>Devolatilization</w:t>
                        </w:r>
                        <w:r>
                          <w:t xml:space="preserve"> process of the anode</w:t>
                        </w:r>
                      </w:p>
                      <w:p w14:paraId="0416592D" w14:textId="77777777" w:rsidR="001337FD" w:rsidRPr="00220865" w:rsidRDefault="001337FD" w:rsidP="003D4494">
                        <w:pPr>
                          <w:pStyle w:val="Paragraphedeliste"/>
                          <w:numPr>
                            <w:ilvl w:val="0"/>
                            <w:numId w:val="32"/>
                          </w:numPr>
                        </w:pPr>
                        <w:r w:rsidRPr="00220865">
                          <w:t>Heat losses</w:t>
                        </w:r>
                      </w:p>
                      <w:p w14:paraId="6867C4E0" w14:textId="77777777" w:rsidR="001337FD" w:rsidRDefault="001337FD" w:rsidP="00E27916">
                        <w:pPr>
                          <w:pStyle w:val="NormalWeb"/>
                          <w:spacing w:before="0" w:beforeAutospacing="0" w:after="0" w:afterAutospacing="0"/>
                          <w:ind w:left="142" w:right="96"/>
                          <w:rPr>
                            <w:rFonts w:eastAsiaTheme="minorEastAsia"/>
                          </w:rPr>
                        </w:pPr>
                      </w:p>
                    </w:txbxContent>
                  </v:textbox>
                </v:shape>
                <v:shape id="Zone de texte 8" o:spid="_x0000_s1042" type="#_x0000_t202" style="position:absolute;left:36234;top:18134;width:15032;height:81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f+ccIA&#10;AADbAAAADwAAAGRycy9kb3ducmV2LnhtbESPwYrCQBBE74L/MLSwF9GOKysSHUVWFrwssuoHNJk2&#10;CWZ6QmY00a93FgSPRVW9opbrzlbqxo0vnWiYjBNQLJkzpeQaTsef0RyUDySGKies4c4e1qt+b0mp&#10;ca388e0QchUh4lPSUIRQp4g+K9iSH7uaJXpn11gKUTY5mobaCLcVfibJDC2VEhcKqvm74OxyuFoN&#10;WOPMtbvfx3062e6R9kNTbq9afwy6zQJU4C68w6/2zmj4msL/l/gDcPU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N/5xwgAAANsAAAAPAAAAAAAAAAAAAAAAAJgCAABkcnMvZG93&#10;bnJldi54bWxQSwUGAAAAAAQABAD1AAAAhwMAAAAA&#10;" fillcolor="#e2ecf6" stroked="f" strokeweight=".5pt">
                  <v:fill color2="white [3212]" focus="100%" type="gradient"/>
                  <v:textbox>
                    <w:txbxContent>
                      <w:p w14:paraId="6FF8A1AF" w14:textId="77777777" w:rsidR="001337FD" w:rsidRPr="00220865" w:rsidRDefault="001337FD" w:rsidP="003D4494">
                        <w:pPr>
                          <w:pStyle w:val="Paragraphedeliste"/>
                          <w:numPr>
                            <w:ilvl w:val="0"/>
                            <w:numId w:val="32"/>
                          </w:numPr>
                        </w:pPr>
                        <w:r w:rsidRPr="00220865">
                          <w:t>Viscoelastiplastic strain mechanism</w:t>
                        </w:r>
                      </w:p>
                      <w:p w14:paraId="305FAE63" w14:textId="77777777" w:rsidR="001337FD" w:rsidRPr="00220865" w:rsidRDefault="001337FD" w:rsidP="003D4494">
                        <w:pPr>
                          <w:pStyle w:val="Paragraphedeliste"/>
                          <w:numPr>
                            <w:ilvl w:val="0"/>
                            <w:numId w:val="32"/>
                          </w:numPr>
                        </w:pPr>
                        <w:bookmarkStart w:id="1" w:name="_GoBack"/>
                        <w:r w:rsidRPr="00220865">
                          <w:t>Permanent</w:t>
                        </w:r>
                        <w:bookmarkEnd w:id="1"/>
                        <w:r w:rsidRPr="00220865">
                          <w:t xml:space="preserve"> strain mechanism</w:t>
                        </w:r>
                      </w:p>
                      <w:p w14:paraId="61B1D086" w14:textId="77777777" w:rsidR="001337FD" w:rsidRPr="00220865" w:rsidRDefault="001337FD" w:rsidP="003D4494">
                        <w:pPr>
                          <w:pStyle w:val="Paragraphedeliste"/>
                          <w:numPr>
                            <w:ilvl w:val="0"/>
                            <w:numId w:val="32"/>
                          </w:numPr>
                        </w:pPr>
                        <w:r w:rsidRPr="00220865">
                          <w:t>Properties evolution during baking</w:t>
                        </w:r>
                      </w:p>
                      <w:p w14:paraId="7D99863C" w14:textId="77777777" w:rsidR="001337FD" w:rsidRDefault="001337FD" w:rsidP="00E27916">
                        <w:pPr>
                          <w:pStyle w:val="NormalWeb"/>
                          <w:spacing w:before="0" w:beforeAutospacing="0" w:after="0" w:afterAutospacing="0"/>
                          <w:ind w:left="142" w:right="22"/>
                          <w:rPr>
                            <w:rFonts w:eastAsiaTheme="minorEastAsia"/>
                          </w:rPr>
                        </w:pPr>
                      </w:p>
                    </w:txbxContent>
                  </v:textbox>
                </v:shape>
                <w10:anchorlock/>
              </v:group>
            </w:pict>
          </mc:Fallback>
        </mc:AlternateContent>
      </w:r>
    </w:p>
    <w:p w14:paraId="684911D0" w14:textId="7690A815" w:rsidR="00F46D00" w:rsidRPr="00C96C79" w:rsidRDefault="009A35FD" w:rsidP="009A35FD">
      <w:pPr>
        <w:pStyle w:val="Lgende"/>
        <w:rPr>
          <w:lang w:val="en-US"/>
        </w:rPr>
      </w:pPr>
      <w:bookmarkStart w:id="2" w:name="_Ref456188061"/>
      <w:r w:rsidRPr="00C96C79">
        <w:rPr>
          <w:lang w:val="en-US"/>
        </w:rPr>
        <w:t xml:space="preserve">Figure </w:t>
      </w:r>
      <w:r w:rsidRPr="00C96C79">
        <w:rPr>
          <w:lang w:val="en-US"/>
        </w:rPr>
        <w:fldChar w:fldCharType="begin"/>
      </w:r>
      <w:r w:rsidRPr="00C96C79">
        <w:rPr>
          <w:lang w:val="en-US"/>
        </w:rPr>
        <w:instrText xml:space="preserve"> SEQ Figure \* ARABIC </w:instrText>
      </w:r>
      <w:r w:rsidRPr="00C96C79">
        <w:rPr>
          <w:lang w:val="en-US"/>
        </w:rPr>
        <w:fldChar w:fldCharType="separate"/>
      </w:r>
      <w:r w:rsidR="000C5A4E">
        <w:rPr>
          <w:noProof/>
          <w:lang w:val="en-US"/>
        </w:rPr>
        <w:t>1</w:t>
      </w:r>
      <w:r w:rsidRPr="00C96C79">
        <w:rPr>
          <w:lang w:val="en-US"/>
        </w:rPr>
        <w:fldChar w:fldCharType="end"/>
      </w:r>
      <w:bookmarkEnd w:id="2"/>
      <w:r w:rsidRPr="00C96C79">
        <w:rPr>
          <w:lang w:val="en-US"/>
        </w:rPr>
        <w:t>: Characteristics and output description of the sub</w:t>
      </w:r>
      <w:r w:rsidR="00B53EFC">
        <w:rPr>
          <w:lang w:val="en-US"/>
        </w:rPr>
        <w:t>-</w:t>
      </w:r>
      <w:r w:rsidRPr="00C96C79">
        <w:rPr>
          <w:lang w:val="en-US"/>
        </w:rPr>
        <w:t>models</w:t>
      </w:r>
      <w:r w:rsidR="00F72FA8">
        <w:rPr>
          <w:lang w:val="en-US"/>
        </w:rPr>
        <w:t xml:space="preserve"> </w:t>
      </w:r>
      <w:r w:rsidR="00F72FA8">
        <w:rPr>
          <w:lang w:val="en-US"/>
        </w:rPr>
        <w:br/>
        <w:t xml:space="preserve">(Gas and solid sub-model images taken from </w:t>
      </w:r>
      <w:r w:rsidR="00D9182D">
        <w:rPr>
          <w:lang w:val="en-US"/>
        </w:rPr>
        <w:fldChar w:fldCharType="begin"/>
      </w:r>
      <w:r w:rsidR="00C6436F">
        <w:rPr>
          <w:lang w:val="en-US"/>
        </w:rPr>
        <w:instrText xml:space="preserve"> ADDIN EN.CITE &lt;EndNote&gt;&lt;Cite&gt;&lt;Author&gt;Baiteche&lt;/Author&gt;&lt;Year&gt;2015&lt;/Year&gt;&lt;RecNum&gt;178&lt;/RecNum&gt;&lt;DisplayText&gt;[3]&lt;/DisplayText&gt;&lt;record&gt;&lt;rec-number&gt;178&lt;/rec-number&gt;&lt;foreign-keys&gt;&lt;key app="EN" db-id="r2fdsst07psfpyewxt4psafxtwtrf09r0f2f" timestamp="1471455529"&gt;178&lt;/key&gt;&lt;/foreign-keys&gt;&lt;ref-type name="Thesis"&gt;32&lt;/ref-type&gt;&lt;contributors&gt;&lt;authors&gt;&lt;author&gt;Mounir Baiteche&lt;/author&gt;&lt;/authors&gt;&lt;/contributors&gt;&lt;titles&gt;&lt;title&gt;Développement d’un modèle transitoire en 3D du four horizontal de cuisson d’anodes en carbone &lt;/title&gt;&lt;secondary-title&gt;Département des sciences appliquées&lt;/secondary-title&gt;&lt;/titles&gt;&lt;volume&gt;Ph. D.&lt;/volume&gt;&lt;dates&gt;&lt;year&gt;2015&lt;/year&gt;&lt;/dates&gt;&lt;pub-location&gt;Chicoutimi, Québec&lt;/pub-location&gt;&lt;publisher&gt;Université du Québec à Chicoutimi&lt;/publisher&gt;&lt;urls&gt;&lt;/urls&gt;&lt;/record&gt;&lt;/Cite&gt;&lt;/EndNote&gt;</w:instrText>
      </w:r>
      <w:r w:rsidR="00D9182D">
        <w:rPr>
          <w:lang w:val="en-US"/>
        </w:rPr>
        <w:fldChar w:fldCharType="separate"/>
      </w:r>
      <w:r w:rsidR="00C6436F">
        <w:rPr>
          <w:noProof/>
          <w:lang w:val="en-US"/>
        </w:rPr>
        <w:t>[3]</w:t>
      </w:r>
      <w:r w:rsidR="00D9182D">
        <w:rPr>
          <w:lang w:val="en-US"/>
        </w:rPr>
        <w:fldChar w:fldCharType="end"/>
      </w:r>
      <w:r w:rsidR="00F72FA8">
        <w:rPr>
          <w:lang w:val="en-US"/>
        </w:rPr>
        <w:t>)</w:t>
      </w:r>
      <w:r w:rsidR="00B53EFC">
        <w:rPr>
          <w:lang w:val="en-US"/>
        </w:rPr>
        <w:t xml:space="preserve"> </w:t>
      </w:r>
    </w:p>
    <w:p w14:paraId="4C3D3BA3" w14:textId="77777777" w:rsidR="009F2428" w:rsidRPr="00862A55" w:rsidRDefault="009F2428" w:rsidP="00CF0364">
      <w:pPr>
        <w:autoSpaceDE w:val="0"/>
        <w:autoSpaceDN w:val="0"/>
        <w:adjustRightInd w:val="0"/>
        <w:rPr>
          <w:rFonts w:cs="Times New Roman"/>
          <w:color w:val="000000"/>
          <w:szCs w:val="22"/>
          <w:lang w:val="en-US"/>
        </w:rPr>
      </w:pPr>
    </w:p>
    <w:p w14:paraId="09AE4600" w14:textId="3F7126F5" w:rsidR="00220865" w:rsidRPr="00B53EFC" w:rsidRDefault="002D4367" w:rsidP="00CF0364">
      <w:pPr>
        <w:autoSpaceDE w:val="0"/>
        <w:autoSpaceDN w:val="0"/>
        <w:adjustRightInd w:val="0"/>
        <w:rPr>
          <w:rFonts w:cs="Times New Roman"/>
          <w:color w:val="000000"/>
          <w:szCs w:val="22"/>
          <w:lang w:val="en-US"/>
        </w:rPr>
      </w:pPr>
      <w:r w:rsidRPr="00BF5E80">
        <w:rPr>
          <w:rFonts w:cs="Times New Roman"/>
          <w:color w:val="000000"/>
          <w:szCs w:val="22"/>
          <w:lang w:val="en-US"/>
        </w:rPr>
        <w:t>The total strain in the material is</w:t>
      </w:r>
      <w:r w:rsidR="00976D58" w:rsidRPr="00BF5E80">
        <w:rPr>
          <w:rFonts w:cs="Times New Roman"/>
          <w:color w:val="000000"/>
          <w:szCs w:val="22"/>
          <w:lang w:val="en-US"/>
        </w:rPr>
        <w:t xml:space="preserve"> defined using the strain addi</w:t>
      </w:r>
      <w:r w:rsidR="003C722E" w:rsidRPr="00BF5E80">
        <w:rPr>
          <w:rFonts w:cs="Times New Roman"/>
          <w:color w:val="000000"/>
          <w:szCs w:val="22"/>
          <w:lang w:val="en-US"/>
        </w:rPr>
        <w:t>ti</w:t>
      </w:r>
      <w:r w:rsidR="00976D58" w:rsidRPr="00B53EFC">
        <w:rPr>
          <w:rFonts w:cs="Times New Roman"/>
          <w:color w:val="000000"/>
          <w:szCs w:val="22"/>
          <w:lang w:val="en-US"/>
        </w:rPr>
        <w:t xml:space="preserve">vity </w:t>
      </w:r>
      <w:r w:rsidR="00DA0190" w:rsidRPr="00B53EFC">
        <w:rPr>
          <w:rFonts w:cs="Times New Roman"/>
          <w:color w:val="000000"/>
          <w:szCs w:val="22"/>
          <w:lang w:val="en-US"/>
        </w:rPr>
        <w:t>theory</w:t>
      </w:r>
      <w:r w:rsidR="00816B3B" w:rsidRPr="00B53EFC">
        <w:rPr>
          <w:rFonts w:cs="Times New Roman"/>
          <w:color w:val="000000"/>
          <w:szCs w:val="22"/>
          <w:lang w:val="en-US"/>
        </w:rPr>
        <w:t xml:space="preserve"> such as</w:t>
      </w:r>
      <w:r w:rsidR="00DA0190" w:rsidRPr="00B53EFC">
        <w:rPr>
          <w:rFonts w:cs="Times New Roman"/>
          <w:color w:val="000000"/>
          <w:szCs w:val="22"/>
          <w:lang w:val="en-US"/>
        </w:rPr>
        <w:t>:</w:t>
      </w:r>
    </w:p>
    <w:p w14:paraId="5B7C152A" w14:textId="77777777" w:rsidR="00DA0190" w:rsidRPr="00B53EFC" w:rsidRDefault="00DA0190" w:rsidP="00CF0364">
      <w:pPr>
        <w:autoSpaceDE w:val="0"/>
        <w:autoSpaceDN w:val="0"/>
        <w:adjustRightInd w:val="0"/>
        <w:rPr>
          <w:rFonts w:cs="Times New Roman"/>
          <w:color w:val="000000"/>
          <w:szCs w:val="22"/>
          <w:lang w:val="en-US"/>
        </w:rPr>
      </w:pPr>
    </w:p>
    <w:p w14:paraId="21C2FBB6" w14:textId="64F3ECBE" w:rsidR="002D4367" w:rsidRPr="00C96C79" w:rsidRDefault="002D4367" w:rsidP="002D4367">
      <w:pPr>
        <w:tabs>
          <w:tab w:val="center" w:pos="3969"/>
          <w:tab w:val="right" w:pos="7938"/>
        </w:tabs>
        <w:autoSpaceDE w:val="0"/>
        <w:autoSpaceDN w:val="0"/>
        <w:adjustRightInd w:val="0"/>
        <w:rPr>
          <w:rFonts w:cs="Times New Roman"/>
          <w:color w:val="000000"/>
          <w:szCs w:val="22"/>
          <w:lang w:val="en-US"/>
        </w:rPr>
      </w:pPr>
      <w:r w:rsidRPr="00B53EFC">
        <w:rPr>
          <w:rFonts w:cs="Times New Roman"/>
          <w:color w:val="000000"/>
          <w:szCs w:val="22"/>
          <w:lang w:val="en-US"/>
        </w:rPr>
        <w:tab/>
      </w:r>
      <m:oMath>
        <m:acc>
          <m:accPr>
            <m:chr m:val="̇"/>
            <m:ctrlPr>
              <w:rPr>
                <w:rFonts w:ascii="Cambria Math" w:hAnsi="Cambria Math" w:cs="Times New Roman"/>
                <w:i/>
                <w:color w:val="000000"/>
                <w:szCs w:val="22"/>
                <w:lang w:val="en-US"/>
              </w:rPr>
            </m:ctrlPr>
          </m:accPr>
          <m:e>
            <m:r>
              <w:rPr>
                <w:rFonts w:ascii="Cambria Math" w:hAnsi="Cambria Math" w:cs="Times New Roman"/>
                <w:color w:val="000000"/>
                <w:szCs w:val="22"/>
                <w:lang w:val="en-US"/>
              </w:rPr>
              <m:t>ε</m:t>
            </m:r>
          </m:e>
        </m:acc>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acc>
              <m:accPr>
                <m:chr m:val="̇"/>
                <m:ctrlPr>
                  <w:rPr>
                    <w:rFonts w:ascii="Cambria Math" w:hAnsi="Cambria Math" w:cs="Times New Roman"/>
                    <w:i/>
                    <w:color w:val="000000"/>
                    <w:szCs w:val="22"/>
                    <w:lang w:val="en-US"/>
                  </w:rPr>
                </m:ctrlPr>
              </m:accPr>
              <m:e>
                <m:r>
                  <w:rPr>
                    <w:rFonts w:ascii="Cambria Math" w:hAnsi="Cambria Math" w:cs="Times New Roman"/>
                    <w:color w:val="000000"/>
                    <w:szCs w:val="22"/>
                    <w:lang w:val="en-US"/>
                  </w:rPr>
                  <m:t>ε</m:t>
                </m:r>
              </m:e>
            </m:acc>
          </m:e>
          <m:sub>
            <m:r>
              <w:rPr>
                <w:rFonts w:ascii="Cambria Math" w:hAnsi="Cambria Math" w:cs="Times New Roman"/>
                <w:color w:val="000000"/>
                <w:szCs w:val="22"/>
                <w:lang w:val="en-US"/>
              </w:rPr>
              <m:t>e</m:t>
            </m:r>
          </m:sub>
        </m:sSub>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acc>
              <m:accPr>
                <m:chr m:val="̇"/>
                <m:ctrlPr>
                  <w:rPr>
                    <w:rFonts w:ascii="Cambria Math" w:hAnsi="Cambria Math" w:cs="Times New Roman"/>
                    <w:i/>
                    <w:color w:val="000000"/>
                    <w:szCs w:val="22"/>
                    <w:lang w:val="en-US"/>
                  </w:rPr>
                </m:ctrlPr>
              </m:accPr>
              <m:e>
                <m:r>
                  <w:rPr>
                    <w:rFonts w:ascii="Cambria Math" w:hAnsi="Cambria Math" w:cs="Times New Roman"/>
                    <w:color w:val="000000"/>
                    <w:szCs w:val="22"/>
                    <w:lang w:val="en-US"/>
                  </w:rPr>
                  <m:t>ε</m:t>
                </m:r>
              </m:e>
            </m:acc>
          </m:e>
          <m:sub>
            <m:r>
              <w:rPr>
                <w:rFonts w:ascii="Cambria Math" w:hAnsi="Cambria Math" w:cs="Times New Roman"/>
                <w:color w:val="000000"/>
                <w:szCs w:val="22"/>
                <w:lang w:val="en-US"/>
              </w:rPr>
              <m:t>ve</m:t>
            </m:r>
          </m:sub>
        </m:sSub>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acc>
              <m:accPr>
                <m:chr m:val="̇"/>
                <m:ctrlPr>
                  <w:rPr>
                    <w:rFonts w:ascii="Cambria Math" w:hAnsi="Cambria Math" w:cs="Times New Roman"/>
                    <w:i/>
                    <w:color w:val="000000"/>
                    <w:szCs w:val="22"/>
                    <w:lang w:val="en-US"/>
                  </w:rPr>
                </m:ctrlPr>
              </m:accPr>
              <m:e>
                <m:r>
                  <w:rPr>
                    <w:rFonts w:ascii="Cambria Math" w:hAnsi="Cambria Math" w:cs="Times New Roman"/>
                    <w:color w:val="000000"/>
                    <w:szCs w:val="22"/>
                    <w:lang w:val="en-US"/>
                  </w:rPr>
                  <m:t>ε</m:t>
                </m:r>
              </m:e>
            </m:acc>
          </m:e>
          <m:sub>
            <m:r>
              <w:rPr>
                <w:rFonts w:ascii="Cambria Math" w:hAnsi="Cambria Math" w:cs="Times New Roman"/>
                <w:color w:val="000000"/>
                <w:szCs w:val="22"/>
                <w:lang w:val="en-US"/>
              </w:rPr>
              <m:t>vp</m:t>
            </m:r>
          </m:sub>
        </m:sSub>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acc>
              <m:accPr>
                <m:chr m:val="̇"/>
                <m:ctrlPr>
                  <w:rPr>
                    <w:rFonts w:ascii="Cambria Math" w:hAnsi="Cambria Math" w:cs="Times New Roman"/>
                    <w:i/>
                    <w:color w:val="000000"/>
                    <w:szCs w:val="22"/>
                    <w:lang w:val="en-US"/>
                  </w:rPr>
                </m:ctrlPr>
              </m:accPr>
              <m:e>
                <m:r>
                  <w:rPr>
                    <w:rFonts w:ascii="Cambria Math" w:hAnsi="Cambria Math" w:cs="Times New Roman"/>
                    <w:color w:val="000000"/>
                    <w:szCs w:val="22"/>
                    <w:lang w:val="en-US"/>
                  </w:rPr>
                  <m:t>ε</m:t>
                </m:r>
              </m:e>
            </m:acc>
          </m:e>
          <m:sub>
            <m:r>
              <w:rPr>
                <w:rFonts w:ascii="Cambria Math" w:hAnsi="Cambria Math" w:cs="Times New Roman"/>
                <w:color w:val="000000"/>
                <w:szCs w:val="22"/>
                <w:lang w:val="en-US"/>
              </w:rPr>
              <m:t>th</m:t>
            </m:r>
          </m:sub>
        </m:sSub>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acc>
              <m:accPr>
                <m:chr m:val="̇"/>
                <m:ctrlPr>
                  <w:rPr>
                    <w:rFonts w:ascii="Cambria Math" w:hAnsi="Cambria Math" w:cs="Times New Roman"/>
                    <w:i/>
                    <w:color w:val="000000"/>
                    <w:szCs w:val="22"/>
                    <w:lang w:val="en-US"/>
                  </w:rPr>
                </m:ctrlPr>
              </m:accPr>
              <m:e>
                <m:r>
                  <w:rPr>
                    <w:rFonts w:ascii="Cambria Math" w:hAnsi="Cambria Math" w:cs="Times New Roman"/>
                    <w:color w:val="000000"/>
                    <w:szCs w:val="22"/>
                    <w:lang w:val="en-US"/>
                  </w:rPr>
                  <m:t>ε</m:t>
                </m:r>
              </m:e>
            </m:acc>
          </m:e>
          <m:sub>
            <m:r>
              <w:rPr>
                <w:rFonts w:ascii="Cambria Math" w:hAnsi="Cambria Math" w:cs="Times New Roman"/>
                <w:color w:val="000000"/>
                <w:szCs w:val="22"/>
                <w:lang w:val="en-US"/>
              </w:rPr>
              <m:t>LFP</m:t>
            </m:r>
          </m:sub>
        </m:sSub>
      </m:oMath>
      <w:r w:rsidRPr="00C96C79">
        <w:rPr>
          <w:rFonts w:cs="Times New Roman"/>
          <w:color w:val="000000"/>
          <w:szCs w:val="22"/>
          <w:lang w:val="en-US"/>
        </w:rPr>
        <w:tab/>
        <w:t>(</w:t>
      </w:r>
      <w:r w:rsidR="00F72FA8" w:rsidRPr="00C96C79">
        <w:rPr>
          <w:lang w:val="en-US"/>
        </w:rPr>
        <w:fldChar w:fldCharType="begin"/>
      </w:r>
      <w:r w:rsidR="00F72FA8" w:rsidRPr="00C96C79">
        <w:rPr>
          <w:lang w:val="en-US"/>
        </w:rPr>
        <w:instrText xml:space="preserve"> SEQ Equation \* ARABIC </w:instrText>
      </w:r>
      <w:r w:rsidR="00F72FA8" w:rsidRPr="00C96C79">
        <w:rPr>
          <w:lang w:val="en-US"/>
        </w:rPr>
        <w:fldChar w:fldCharType="separate"/>
      </w:r>
      <w:r w:rsidR="000C5A4E">
        <w:rPr>
          <w:noProof/>
          <w:lang w:val="en-US"/>
        </w:rPr>
        <w:t>1</w:t>
      </w:r>
      <w:r w:rsidR="00F72FA8" w:rsidRPr="00C96C79">
        <w:rPr>
          <w:lang w:val="en-US"/>
        </w:rPr>
        <w:fldChar w:fldCharType="end"/>
      </w:r>
      <w:r w:rsidRPr="00C96C79">
        <w:rPr>
          <w:rFonts w:cs="Times New Roman"/>
          <w:color w:val="000000"/>
          <w:szCs w:val="22"/>
          <w:lang w:val="en-US"/>
        </w:rPr>
        <w:t>)</w:t>
      </w:r>
    </w:p>
    <w:p w14:paraId="42D1A41C" w14:textId="10DCF684" w:rsidR="002D4367" w:rsidRPr="00C96C79" w:rsidRDefault="002D4367" w:rsidP="002D4367">
      <w:pPr>
        <w:autoSpaceDE w:val="0"/>
        <w:autoSpaceDN w:val="0"/>
        <w:adjustRightInd w:val="0"/>
        <w:rPr>
          <w:rFonts w:cs="Times New Roman"/>
          <w:color w:val="000000"/>
          <w:szCs w:val="22"/>
          <w:lang w:val="en-US"/>
        </w:rPr>
      </w:pPr>
      <w:r w:rsidRPr="00C96C79">
        <w:rPr>
          <w:rFonts w:cs="Times New Roman"/>
          <w:color w:val="000000"/>
          <w:szCs w:val="22"/>
          <w:lang w:val="en-US"/>
        </w:rPr>
        <w:t xml:space="preserve">where:  </w:t>
      </w:r>
      <m:oMath>
        <m:acc>
          <m:accPr>
            <m:chr m:val="̇"/>
            <m:ctrlPr>
              <w:rPr>
                <w:rFonts w:ascii="Cambria Math" w:hAnsi="Cambria Math" w:cs="Times New Roman"/>
                <w:i/>
                <w:color w:val="000000"/>
                <w:szCs w:val="22"/>
                <w:lang w:val="en-US"/>
              </w:rPr>
            </m:ctrlPr>
          </m:accPr>
          <m:e>
            <m:r>
              <w:rPr>
                <w:rFonts w:ascii="Cambria Math" w:hAnsi="Cambria Math" w:cs="Times New Roman"/>
                <w:color w:val="000000"/>
                <w:szCs w:val="22"/>
                <w:lang w:val="en-US"/>
              </w:rPr>
              <m:t>ε</m:t>
            </m:r>
          </m:e>
        </m:acc>
      </m:oMath>
      <w:r w:rsidRPr="00C96C79">
        <w:rPr>
          <w:rFonts w:cs="Times New Roman"/>
          <w:color w:val="000000"/>
          <w:szCs w:val="22"/>
          <w:lang w:val="en-US"/>
        </w:rPr>
        <w:tab/>
        <w:t>Total strain rate, mm/mm</w:t>
      </w:r>
    </w:p>
    <w:p w14:paraId="7F919FC8" w14:textId="2C85D0B1" w:rsidR="002D4367" w:rsidRPr="00C96C79" w:rsidRDefault="002D4367" w:rsidP="00E50E92">
      <w:pPr>
        <w:autoSpaceDE w:val="0"/>
        <w:autoSpaceDN w:val="0"/>
        <w:adjustRightInd w:val="0"/>
        <w:rPr>
          <w:rFonts w:cs="Times New Roman"/>
          <w:color w:val="000000"/>
          <w:szCs w:val="22"/>
          <w:lang w:val="en-US"/>
        </w:rPr>
      </w:pPr>
      <w:r w:rsidRPr="00C96C79">
        <w:rPr>
          <w:rFonts w:cs="Times New Roman"/>
          <w:color w:val="000000"/>
          <w:szCs w:val="22"/>
          <w:lang w:val="en-US"/>
        </w:rPr>
        <w:tab/>
      </w:r>
      <m:oMath>
        <m:sSub>
          <m:sSubPr>
            <m:ctrlPr>
              <w:rPr>
                <w:rFonts w:ascii="Cambria Math" w:hAnsi="Cambria Math" w:cs="Times New Roman"/>
                <w:i/>
                <w:color w:val="000000"/>
                <w:szCs w:val="22"/>
                <w:lang w:val="en-US"/>
              </w:rPr>
            </m:ctrlPr>
          </m:sSubPr>
          <m:e>
            <m:acc>
              <m:accPr>
                <m:chr m:val="̇"/>
                <m:ctrlPr>
                  <w:rPr>
                    <w:rFonts w:ascii="Cambria Math" w:hAnsi="Cambria Math" w:cs="Times New Roman"/>
                    <w:i/>
                    <w:color w:val="000000"/>
                    <w:szCs w:val="22"/>
                    <w:lang w:val="en-US"/>
                  </w:rPr>
                </m:ctrlPr>
              </m:accPr>
              <m:e>
                <m:r>
                  <w:rPr>
                    <w:rFonts w:ascii="Cambria Math" w:hAnsi="Cambria Math" w:cs="Times New Roman"/>
                    <w:color w:val="000000"/>
                    <w:szCs w:val="22"/>
                    <w:lang w:val="en-US"/>
                  </w:rPr>
                  <m:t>ε</m:t>
                </m:r>
              </m:e>
            </m:acc>
          </m:e>
          <m:sub>
            <m:r>
              <w:rPr>
                <w:rFonts w:ascii="Cambria Math" w:hAnsi="Cambria Math" w:cs="Times New Roman"/>
                <w:color w:val="000000"/>
                <w:szCs w:val="22"/>
                <w:lang w:val="en-US"/>
              </w:rPr>
              <m:t>e</m:t>
            </m:r>
          </m:sub>
        </m:sSub>
      </m:oMath>
      <w:r w:rsidRPr="00C96C79">
        <w:rPr>
          <w:rFonts w:cs="Times New Roman"/>
          <w:color w:val="000000"/>
          <w:szCs w:val="22"/>
          <w:lang w:val="en-US"/>
        </w:rPr>
        <w:tab/>
        <w:t>Elastic strain rate, mm/mm</w:t>
      </w:r>
    </w:p>
    <w:p w14:paraId="10ABC527" w14:textId="77777777" w:rsidR="002D4367" w:rsidRPr="00C96C79" w:rsidRDefault="001337FD" w:rsidP="002D4367">
      <w:pPr>
        <w:autoSpaceDE w:val="0"/>
        <w:autoSpaceDN w:val="0"/>
        <w:adjustRightInd w:val="0"/>
        <w:ind w:firstLine="720"/>
        <w:rPr>
          <w:rFonts w:cs="Times New Roman"/>
          <w:color w:val="000000"/>
          <w:szCs w:val="22"/>
          <w:lang w:val="en-US"/>
        </w:rPr>
      </w:pPr>
      <m:oMath>
        <m:sSub>
          <m:sSubPr>
            <m:ctrlPr>
              <w:rPr>
                <w:rFonts w:ascii="Cambria Math" w:hAnsi="Cambria Math" w:cs="Times New Roman"/>
                <w:i/>
                <w:color w:val="000000"/>
                <w:szCs w:val="22"/>
                <w:lang w:val="en-US"/>
              </w:rPr>
            </m:ctrlPr>
          </m:sSubPr>
          <m:e>
            <m:acc>
              <m:accPr>
                <m:chr m:val="̇"/>
                <m:ctrlPr>
                  <w:rPr>
                    <w:rFonts w:ascii="Cambria Math" w:hAnsi="Cambria Math" w:cs="Times New Roman"/>
                    <w:i/>
                    <w:color w:val="000000"/>
                    <w:szCs w:val="22"/>
                    <w:lang w:val="en-US"/>
                  </w:rPr>
                </m:ctrlPr>
              </m:accPr>
              <m:e>
                <m:r>
                  <w:rPr>
                    <w:rFonts w:ascii="Cambria Math" w:hAnsi="Cambria Math" w:cs="Times New Roman"/>
                    <w:color w:val="000000"/>
                    <w:szCs w:val="22"/>
                    <w:lang w:val="en-US"/>
                  </w:rPr>
                  <m:t>ε</m:t>
                </m:r>
              </m:e>
            </m:acc>
          </m:e>
          <m:sub>
            <m:r>
              <w:rPr>
                <w:rFonts w:ascii="Cambria Math" w:hAnsi="Cambria Math" w:cs="Times New Roman"/>
                <w:color w:val="000000"/>
                <w:szCs w:val="22"/>
                <w:lang w:val="en-US"/>
              </w:rPr>
              <m:t>ve</m:t>
            </m:r>
          </m:sub>
        </m:sSub>
      </m:oMath>
      <w:r w:rsidR="002D4367" w:rsidRPr="00C96C79">
        <w:rPr>
          <w:rFonts w:cs="Times New Roman"/>
          <w:color w:val="000000"/>
          <w:szCs w:val="22"/>
          <w:lang w:val="en-US"/>
        </w:rPr>
        <w:tab/>
        <w:t>Viscoelastic strain rate, mm/mm</w:t>
      </w:r>
    </w:p>
    <w:p w14:paraId="28B728A2" w14:textId="77777777" w:rsidR="002D4367" w:rsidRPr="00C96C79" w:rsidRDefault="001337FD" w:rsidP="002D4367">
      <w:pPr>
        <w:autoSpaceDE w:val="0"/>
        <w:autoSpaceDN w:val="0"/>
        <w:adjustRightInd w:val="0"/>
        <w:ind w:firstLine="720"/>
        <w:rPr>
          <w:rFonts w:cs="Times New Roman"/>
          <w:color w:val="000000"/>
          <w:szCs w:val="22"/>
          <w:lang w:val="en-US"/>
        </w:rPr>
      </w:pPr>
      <m:oMath>
        <m:sSub>
          <m:sSubPr>
            <m:ctrlPr>
              <w:rPr>
                <w:rFonts w:ascii="Cambria Math" w:hAnsi="Cambria Math" w:cs="Times New Roman"/>
                <w:i/>
                <w:color w:val="000000"/>
                <w:szCs w:val="22"/>
                <w:lang w:val="en-US"/>
              </w:rPr>
            </m:ctrlPr>
          </m:sSubPr>
          <m:e>
            <m:acc>
              <m:accPr>
                <m:chr m:val="̇"/>
                <m:ctrlPr>
                  <w:rPr>
                    <w:rFonts w:ascii="Cambria Math" w:hAnsi="Cambria Math" w:cs="Times New Roman"/>
                    <w:i/>
                    <w:color w:val="000000"/>
                    <w:szCs w:val="22"/>
                    <w:lang w:val="en-US"/>
                  </w:rPr>
                </m:ctrlPr>
              </m:accPr>
              <m:e>
                <m:r>
                  <w:rPr>
                    <w:rFonts w:ascii="Cambria Math" w:hAnsi="Cambria Math" w:cs="Times New Roman"/>
                    <w:color w:val="000000"/>
                    <w:szCs w:val="22"/>
                    <w:lang w:val="en-US"/>
                  </w:rPr>
                  <m:t>ε</m:t>
                </m:r>
              </m:e>
            </m:acc>
          </m:e>
          <m:sub>
            <m:r>
              <w:rPr>
                <w:rFonts w:ascii="Cambria Math" w:hAnsi="Cambria Math" w:cs="Times New Roman"/>
                <w:color w:val="000000"/>
                <w:szCs w:val="22"/>
                <w:lang w:val="en-US"/>
              </w:rPr>
              <m:t>vp</m:t>
            </m:r>
          </m:sub>
        </m:sSub>
      </m:oMath>
      <w:r w:rsidR="002D4367" w:rsidRPr="00C96C79">
        <w:rPr>
          <w:rFonts w:cs="Times New Roman"/>
          <w:color w:val="000000"/>
          <w:szCs w:val="22"/>
          <w:lang w:val="en-US"/>
        </w:rPr>
        <w:tab/>
        <w:t>Viscoplastic strain rate, mm/mm</w:t>
      </w:r>
    </w:p>
    <w:p w14:paraId="159EA2ED" w14:textId="77777777" w:rsidR="002D4367" w:rsidRPr="00C96C79" w:rsidRDefault="001337FD" w:rsidP="002D4367">
      <w:pPr>
        <w:autoSpaceDE w:val="0"/>
        <w:autoSpaceDN w:val="0"/>
        <w:adjustRightInd w:val="0"/>
        <w:ind w:firstLine="720"/>
        <w:rPr>
          <w:rFonts w:cs="Times New Roman"/>
          <w:color w:val="000000"/>
          <w:szCs w:val="22"/>
          <w:lang w:val="en-US"/>
        </w:rPr>
      </w:pPr>
      <m:oMath>
        <m:sSub>
          <m:sSubPr>
            <m:ctrlPr>
              <w:rPr>
                <w:rFonts w:ascii="Cambria Math" w:hAnsi="Cambria Math" w:cs="Times New Roman"/>
                <w:i/>
                <w:color w:val="000000"/>
                <w:szCs w:val="22"/>
                <w:lang w:val="en-US"/>
              </w:rPr>
            </m:ctrlPr>
          </m:sSubPr>
          <m:e>
            <m:acc>
              <m:accPr>
                <m:chr m:val="̇"/>
                <m:ctrlPr>
                  <w:rPr>
                    <w:rFonts w:ascii="Cambria Math" w:hAnsi="Cambria Math" w:cs="Times New Roman"/>
                    <w:i/>
                    <w:color w:val="000000"/>
                    <w:szCs w:val="22"/>
                    <w:lang w:val="en-US"/>
                  </w:rPr>
                </m:ctrlPr>
              </m:accPr>
              <m:e>
                <m:r>
                  <w:rPr>
                    <w:rFonts w:ascii="Cambria Math" w:hAnsi="Cambria Math" w:cs="Times New Roman"/>
                    <w:color w:val="000000"/>
                    <w:szCs w:val="22"/>
                    <w:lang w:val="en-US"/>
                  </w:rPr>
                  <m:t>ε</m:t>
                </m:r>
              </m:e>
            </m:acc>
          </m:e>
          <m:sub>
            <m:r>
              <w:rPr>
                <w:rFonts w:ascii="Cambria Math" w:hAnsi="Cambria Math" w:cs="Times New Roman"/>
                <w:color w:val="000000"/>
                <w:szCs w:val="22"/>
                <w:lang w:val="en-US"/>
              </w:rPr>
              <m:t>th</m:t>
            </m:r>
          </m:sub>
        </m:sSub>
      </m:oMath>
      <w:r w:rsidR="002D4367" w:rsidRPr="00C96C79">
        <w:rPr>
          <w:rFonts w:cs="Times New Roman"/>
          <w:color w:val="000000"/>
          <w:szCs w:val="22"/>
          <w:lang w:val="en-US"/>
        </w:rPr>
        <w:tab/>
        <w:t>Thermal strain rate, mm/mm</w:t>
      </w:r>
    </w:p>
    <w:p w14:paraId="01DD09EF" w14:textId="7E4944EB" w:rsidR="002D4367" w:rsidRPr="00C96C79" w:rsidRDefault="001337FD" w:rsidP="002D4367">
      <w:pPr>
        <w:autoSpaceDE w:val="0"/>
        <w:autoSpaceDN w:val="0"/>
        <w:adjustRightInd w:val="0"/>
        <w:ind w:firstLine="720"/>
        <w:rPr>
          <w:rFonts w:cs="Times New Roman"/>
          <w:color w:val="000000"/>
          <w:szCs w:val="22"/>
          <w:lang w:val="en-US"/>
        </w:rPr>
      </w:pPr>
      <m:oMath>
        <m:sSub>
          <m:sSubPr>
            <m:ctrlPr>
              <w:rPr>
                <w:rFonts w:ascii="Cambria Math" w:hAnsi="Cambria Math" w:cs="Times New Roman"/>
                <w:i/>
                <w:color w:val="000000"/>
                <w:szCs w:val="22"/>
                <w:lang w:val="en-US"/>
              </w:rPr>
            </m:ctrlPr>
          </m:sSubPr>
          <m:e>
            <m:acc>
              <m:accPr>
                <m:chr m:val="̇"/>
                <m:ctrlPr>
                  <w:rPr>
                    <w:rFonts w:ascii="Cambria Math" w:hAnsi="Cambria Math" w:cs="Times New Roman"/>
                    <w:i/>
                    <w:color w:val="000000"/>
                    <w:szCs w:val="22"/>
                    <w:lang w:val="en-US"/>
                  </w:rPr>
                </m:ctrlPr>
              </m:accPr>
              <m:e>
                <m:r>
                  <w:rPr>
                    <w:rFonts w:ascii="Cambria Math" w:hAnsi="Cambria Math" w:cs="Times New Roman"/>
                    <w:color w:val="000000"/>
                    <w:szCs w:val="22"/>
                    <w:lang w:val="en-US"/>
                  </w:rPr>
                  <m:t>ε</m:t>
                </m:r>
              </m:e>
            </m:acc>
          </m:e>
          <m:sub>
            <m:r>
              <w:rPr>
                <w:rFonts w:ascii="Cambria Math" w:hAnsi="Cambria Math" w:cs="Times New Roman"/>
                <w:color w:val="000000"/>
                <w:szCs w:val="22"/>
                <w:lang w:val="en-US"/>
              </w:rPr>
              <m:t>LFP</m:t>
            </m:r>
          </m:sub>
        </m:sSub>
      </m:oMath>
      <w:r w:rsidR="002D4367" w:rsidRPr="00C96C79">
        <w:rPr>
          <w:rFonts w:cs="Times New Roman"/>
          <w:color w:val="000000"/>
          <w:szCs w:val="22"/>
          <w:lang w:val="en-US"/>
        </w:rPr>
        <w:tab/>
      </w:r>
      <w:r w:rsidR="00C43CB6">
        <w:rPr>
          <w:rFonts w:cs="Times New Roman"/>
          <w:color w:val="000000"/>
          <w:szCs w:val="22"/>
          <w:lang w:val="en-US"/>
        </w:rPr>
        <w:t>Load free p</w:t>
      </w:r>
      <w:r w:rsidR="00DA0190" w:rsidRPr="00C96C79">
        <w:rPr>
          <w:rFonts w:cs="Times New Roman"/>
          <w:color w:val="000000"/>
          <w:szCs w:val="22"/>
          <w:lang w:val="en-US"/>
        </w:rPr>
        <w:t>ermanent strain rate</w:t>
      </w:r>
      <w:r w:rsidR="002D4367" w:rsidRPr="00C96C79">
        <w:rPr>
          <w:rFonts w:cs="Times New Roman"/>
          <w:color w:val="000000"/>
          <w:szCs w:val="22"/>
          <w:lang w:val="en-US"/>
        </w:rPr>
        <w:t>, mm/mm</w:t>
      </w:r>
    </w:p>
    <w:p w14:paraId="7DC02285" w14:textId="77777777" w:rsidR="00220865" w:rsidRPr="00862A55" w:rsidRDefault="00220865" w:rsidP="00CF0364">
      <w:pPr>
        <w:autoSpaceDE w:val="0"/>
        <w:autoSpaceDN w:val="0"/>
        <w:adjustRightInd w:val="0"/>
        <w:rPr>
          <w:rFonts w:cs="Times New Roman"/>
          <w:color w:val="000000"/>
          <w:szCs w:val="22"/>
          <w:lang w:val="en-US"/>
        </w:rPr>
      </w:pPr>
    </w:p>
    <w:p w14:paraId="4EF9552E" w14:textId="39AF10E7" w:rsidR="00220865" w:rsidRPr="004E1870" w:rsidRDefault="00DA0190" w:rsidP="00CF0364">
      <w:pPr>
        <w:autoSpaceDE w:val="0"/>
        <w:autoSpaceDN w:val="0"/>
        <w:adjustRightInd w:val="0"/>
        <w:rPr>
          <w:rFonts w:cs="Times New Roman"/>
          <w:color w:val="000000"/>
          <w:szCs w:val="22"/>
          <w:lang w:val="en-US"/>
        </w:rPr>
      </w:pPr>
      <w:r w:rsidRPr="00BF5E80">
        <w:rPr>
          <w:rFonts w:cs="Times New Roman"/>
          <w:color w:val="000000"/>
          <w:szCs w:val="22"/>
          <w:lang w:val="en-US"/>
        </w:rPr>
        <w:t xml:space="preserve">While all strain mechanisms must be defined in order to solve </w:t>
      </w:r>
      <w:r w:rsidR="00E27916" w:rsidRPr="00BF5E80">
        <w:rPr>
          <w:rFonts w:cs="Times New Roman"/>
          <w:color w:val="000000"/>
          <w:szCs w:val="22"/>
          <w:lang w:val="en-US"/>
        </w:rPr>
        <w:t>the mechanical</w:t>
      </w:r>
      <w:r w:rsidRPr="00BF5E80">
        <w:rPr>
          <w:rFonts w:cs="Times New Roman"/>
          <w:color w:val="000000"/>
          <w:szCs w:val="22"/>
          <w:lang w:val="en-US"/>
        </w:rPr>
        <w:t xml:space="preserve"> problem, this paper will emphasis on the </w:t>
      </w:r>
      <w:r w:rsidR="00C43CB6">
        <w:rPr>
          <w:rFonts w:cs="Times New Roman"/>
          <w:color w:val="000000"/>
          <w:szCs w:val="22"/>
          <w:lang w:val="en-US"/>
        </w:rPr>
        <w:t xml:space="preserve">load free </w:t>
      </w:r>
      <w:r w:rsidRPr="00BF5E80">
        <w:rPr>
          <w:rFonts w:cs="Times New Roman"/>
          <w:color w:val="000000"/>
          <w:szCs w:val="22"/>
          <w:lang w:val="en-US"/>
        </w:rPr>
        <w:t>p</w:t>
      </w:r>
      <w:r w:rsidRPr="00B53EFC">
        <w:rPr>
          <w:rFonts w:cs="Times New Roman"/>
          <w:color w:val="000000"/>
          <w:szCs w:val="22"/>
          <w:lang w:val="en-US"/>
        </w:rPr>
        <w:t xml:space="preserve">ermanent strain identification and model definition. The remaining strain mechanisms </w:t>
      </w:r>
      <w:r w:rsidR="003C722E" w:rsidRPr="00B53EFC">
        <w:rPr>
          <w:rFonts w:cs="Times New Roman"/>
          <w:color w:val="000000"/>
          <w:szCs w:val="22"/>
          <w:lang w:val="en-US"/>
        </w:rPr>
        <w:t xml:space="preserve">and model solution </w:t>
      </w:r>
      <w:r w:rsidRPr="00B53EFC">
        <w:rPr>
          <w:rFonts w:cs="Times New Roman"/>
          <w:color w:val="000000"/>
          <w:szCs w:val="22"/>
          <w:lang w:val="en-US"/>
        </w:rPr>
        <w:t xml:space="preserve">will be discussed in </w:t>
      </w:r>
      <w:r w:rsidR="00163D84">
        <w:rPr>
          <w:rFonts w:cs="Times New Roman"/>
          <w:color w:val="000000"/>
          <w:szCs w:val="22"/>
          <w:lang w:val="en-US"/>
        </w:rPr>
        <w:t xml:space="preserve">a </w:t>
      </w:r>
      <w:r w:rsidR="004E1870">
        <w:rPr>
          <w:rFonts w:cs="Times New Roman"/>
          <w:color w:val="000000"/>
          <w:szCs w:val="22"/>
          <w:lang w:val="en-US"/>
        </w:rPr>
        <w:t>future</w:t>
      </w:r>
      <w:r w:rsidRPr="00B53EFC">
        <w:rPr>
          <w:rFonts w:cs="Times New Roman"/>
          <w:color w:val="000000"/>
          <w:szCs w:val="22"/>
          <w:lang w:val="en-US"/>
        </w:rPr>
        <w:t xml:space="preserve"> publication.</w:t>
      </w:r>
    </w:p>
    <w:p w14:paraId="6FA10D85" w14:textId="77777777" w:rsidR="009A35FD" w:rsidRPr="0096435D" w:rsidRDefault="009A35FD" w:rsidP="00CF0364">
      <w:pPr>
        <w:autoSpaceDE w:val="0"/>
        <w:autoSpaceDN w:val="0"/>
        <w:adjustRightInd w:val="0"/>
        <w:rPr>
          <w:rFonts w:cs="Times New Roman"/>
          <w:color w:val="000000"/>
          <w:szCs w:val="22"/>
          <w:lang w:val="en-US"/>
        </w:rPr>
      </w:pPr>
    </w:p>
    <w:p w14:paraId="56C418C5" w14:textId="0C28516D" w:rsidR="00DA0190" w:rsidRPr="00095F78" w:rsidRDefault="00DA0190" w:rsidP="00DA0190">
      <w:pPr>
        <w:pStyle w:val="Titre1"/>
      </w:pPr>
      <w:r w:rsidRPr="00095F78">
        <w:t xml:space="preserve">Experimental investigation of the </w:t>
      </w:r>
      <w:r w:rsidR="00C43CB6">
        <w:t xml:space="preserve">load free </w:t>
      </w:r>
      <w:r w:rsidRPr="00095F78">
        <w:t>permanent strain</w:t>
      </w:r>
    </w:p>
    <w:p w14:paraId="2AEB723F" w14:textId="77777777" w:rsidR="0081738F" w:rsidRPr="00C96C79" w:rsidRDefault="0081738F" w:rsidP="0081738F">
      <w:pPr>
        <w:rPr>
          <w:lang w:val="en-US"/>
        </w:rPr>
      </w:pPr>
    </w:p>
    <w:p w14:paraId="3D555A13" w14:textId="2635BE39" w:rsidR="0086194C" w:rsidRPr="00C96C79" w:rsidRDefault="003C722E" w:rsidP="0081738F">
      <w:pPr>
        <w:rPr>
          <w:lang w:val="en-US"/>
        </w:rPr>
      </w:pPr>
      <w:r w:rsidRPr="00C96C79">
        <w:rPr>
          <w:lang w:val="en-US"/>
        </w:rPr>
        <w:t xml:space="preserve">The </w:t>
      </w:r>
      <w:r w:rsidR="00C43CB6">
        <w:rPr>
          <w:lang w:val="en-US"/>
        </w:rPr>
        <w:t xml:space="preserve">load free </w:t>
      </w:r>
      <w:r w:rsidRPr="00C96C79">
        <w:rPr>
          <w:lang w:val="en-US"/>
        </w:rPr>
        <w:t xml:space="preserve">permanent strain </w:t>
      </w:r>
      <w:r w:rsidR="00C43CB6">
        <w:rPr>
          <w:lang w:val="en-US"/>
        </w:rPr>
        <w:t xml:space="preserve">(LFP) </w:t>
      </w:r>
      <w:r w:rsidRPr="00C96C79">
        <w:rPr>
          <w:lang w:val="en-US"/>
        </w:rPr>
        <w:t xml:space="preserve">is defined as the deformation of a carbon anode sample observed at room temperature </w:t>
      </w:r>
      <w:r w:rsidR="00816B3B" w:rsidRPr="00862A55">
        <w:rPr>
          <w:lang w:val="en-US"/>
        </w:rPr>
        <w:t>after</w:t>
      </w:r>
      <w:r w:rsidRPr="00862A55">
        <w:rPr>
          <w:lang w:val="en-US"/>
        </w:rPr>
        <w:t xml:space="preserve"> full or partial baking process</w:t>
      </w:r>
      <w:r w:rsidR="0096435D">
        <w:rPr>
          <w:lang w:val="en-US"/>
        </w:rPr>
        <w:t xml:space="preserve"> in the absence of</w:t>
      </w:r>
      <w:r w:rsidRPr="00862A55">
        <w:rPr>
          <w:lang w:val="en-US"/>
        </w:rPr>
        <w:t xml:space="preserve"> </w:t>
      </w:r>
      <w:r w:rsidR="004873B7" w:rsidRPr="00862A55">
        <w:rPr>
          <w:lang w:val="en-US"/>
        </w:rPr>
        <w:t xml:space="preserve">external </w:t>
      </w:r>
      <w:r w:rsidRPr="00862A55">
        <w:rPr>
          <w:lang w:val="en-US"/>
        </w:rPr>
        <w:t>mechanical stress. This strain mechanism has been observed in the industry when</w:t>
      </w:r>
      <w:r w:rsidRPr="00BF5E80">
        <w:rPr>
          <w:lang w:val="en-US"/>
        </w:rPr>
        <w:t xml:space="preserve"> </w:t>
      </w:r>
      <w:r w:rsidR="00EE7D71">
        <w:rPr>
          <w:lang w:val="en-US"/>
        </w:rPr>
        <w:t xml:space="preserve">the dimensions of </w:t>
      </w:r>
      <w:r w:rsidR="0096435D">
        <w:rPr>
          <w:lang w:val="en-US"/>
        </w:rPr>
        <w:t xml:space="preserve">green and baked </w:t>
      </w:r>
      <w:r w:rsidRPr="00BF5E80">
        <w:rPr>
          <w:lang w:val="en-US"/>
        </w:rPr>
        <w:t>anodes</w:t>
      </w:r>
      <w:r w:rsidR="00E52AF4">
        <w:rPr>
          <w:lang w:val="en-US"/>
        </w:rPr>
        <w:t xml:space="preserve"> were compared</w:t>
      </w:r>
      <w:r w:rsidR="00EE7D71">
        <w:rPr>
          <w:lang w:val="en-US"/>
        </w:rPr>
        <w:t xml:space="preserve"> </w:t>
      </w:r>
      <w:r w:rsidRPr="00B53EFC">
        <w:rPr>
          <w:lang w:val="en-US"/>
        </w:rPr>
        <w:t xml:space="preserve">but </w:t>
      </w:r>
      <w:r w:rsidR="00EE7D71">
        <w:rPr>
          <w:lang w:val="en-US"/>
        </w:rPr>
        <w:t xml:space="preserve">this </w:t>
      </w:r>
      <w:r w:rsidRPr="00B53EFC">
        <w:rPr>
          <w:lang w:val="en-US"/>
        </w:rPr>
        <w:t>was not further investigated</w:t>
      </w:r>
      <w:r w:rsidR="00A65A95" w:rsidRPr="00B53EFC">
        <w:rPr>
          <w:lang w:val="en-US"/>
        </w:rPr>
        <w:t xml:space="preserve">. </w:t>
      </w:r>
      <w:r w:rsidR="003E459D" w:rsidRPr="00B53EFC">
        <w:rPr>
          <w:lang w:val="en-US"/>
        </w:rPr>
        <w:t xml:space="preserve">During this study, </w:t>
      </w:r>
      <w:r w:rsidR="003E459D" w:rsidRPr="004E1870">
        <w:rPr>
          <w:lang w:val="en-US"/>
        </w:rPr>
        <w:t xml:space="preserve">in order </w:t>
      </w:r>
      <w:r w:rsidR="003E459D" w:rsidRPr="00C96C79">
        <w:rPr>
          <w:lang w:val="en-US"/>
        </w:rPr>
        <w:t>t</w:t>
      </w:r>
      <w:r w:rsidR="0084235C" w:rsidRPr="00C96C79">
        <w:rPr>
          <w:lang w:val="en-US"/>
        </w:rPr>
        <w:t xml:space="preserve">o allow the measurement </w:t>
      </w:r>
      <w:r w:rsidR="00A65A95" w:rsidRPr="00C96C79">
        <w:rPr>
          <w:lang w:val="en-US"/>
        </w:rPr>
        <w:t xml:space="preserve">and subsequent </w:t>
      </w:r>
      <w:r w:rsidR="00D9182D">
        <w:rPr>
          <w:lang w:val="en-US"/>
        </w:rPr>
        <w:t>modeling</w:t>
      </w:r>
      <w:r w:rsidR="00D9182D" w:rsidRPr="00C96C79">
        <w:rPr>
          <w:lang w:val="en-US"/>
        </w:rPr>
        <w:t xml:space="preserve"> </w:t>
      </w:r>
      <w:r w:rsidR="0084235C" w:rsidRPr="00C96C79">
        <w:rPr>
          <w:lang w:val="en-US"/>
        </w:rPr>
        <w:t xml:space="preserve">of the </w:t>
      </w:r>
      <w:r w:rsidR="005204F5">
        <w:rPr>
          <w:lang w:val="en-US"/>
        </w:rPr>
        <w:t>load free permanent</w:t>
      </w:r>
      <w:r w:rsidR="0084235C" w:rsidRPr="00C96C79">
        <w:rPr>
          <w:lang w:val="en-US"/>
        </w:rPr>
        <w:t xml:space="preserve"> strain</w:t>
      </w:r>
      <w:r w:rsidR="00A65A95" w:rsidRPr="00C96C79">
        <w:rPr>
          <w:lang w:val="en-US"/>
        </w:rPr>
        <w:t>, dilatometric tests were carried out at three different</w:t>
      </w:r>
      <w:r w:rsidR="0084235C" w:rsidRPr="00C96C79">
        <w:rPr>
          <w:lang w:val="en-US"/>
        </w:rPr>
        <w:t xml:space="preserve"> heating rates </w:t>
      </w:r>
      <w:r w:rsidR="000C5A4E">
        <w:rPr>
          <w:lang w:val="en-US"/>
        </w:rPr>
        <w:t>(</w:t>
      </w:r>
      <w:r w:rsidR="000C5A4E" w:rsidRPr="00D9182D">
        <w:t>7, 11 and 15°C/h</w:t>
      </w:r>
      <w:r w:rsidR="000C5A4E">
        <w:rPr>
          <w:lang w:val="en-US"/>
        </w:rPr>
        <w:t xml:space="preserve">) </w:t>
      </w:r>
      <w:r w:rsidR="0084235C" w:rsidRPr="00C96C79">
        <w:rPr>
          <w:lang w:val="en-US"/>
        </w:rPr>
        <w:t xml:space="preserve">in </w:t>
      </w:r>
      <w:r w:rsidR="00A6544D" w:rsidRPr="00C96C79">
        <w:rPr>
          <w:lang w:val="en-US"/>
        </w:rPr>
        <w:t xml:space="preserve">an induction furnace under </w:t>
      </w:r>
      <w:r w:rsidR="003E459D" w:rsidRPr="00C96C79">
        <w:rPr>
          <w:lang w:val="en-US"/>
        </w:rPr>
        <w:t xml:space="preserve">inert </w:t>
      </w:r>
      <w:r w:rsidR="00A6544D" w:rsidRPr="00C96C79">
        <w:rPr>
          <w:lang w:val="en-US"/>
        </w:rPr>
        <w:t>atmosphere using nitrogen</w:t>
      </w:r>
      <w:r w:rsidR="0084235C" w:rsidRPr="00C96C79">
        <w:rPr>
          <w:lang w:val="en-US"/>
        </w:rPr>
        <w:t xml:space="preserve">. The temperature of the sample was </w:t>
      </w:r>
      <w:r w:rsidR="00A65A95" w:rsidRPr="00C96C79">
        <w:rPr>
          <w:lang w:val="en-US"/>
        </w:rPr>
        <w:t xml:space="preserve">recorded </w:t>
      </w:r>
      <w:r w:rsidR="004E0F92" w:rsidRPr="00C96C79">
        <w:rPr>
          <w:lang w:val="en-US"/>
        </w:rPr>
        <w:t xml:space="preserve">during the test </w:t>
      </w:r>
      <w:r w:rsidR="0084235C" w:rsidRPr="00C96C79">
        <w:rPr>
          <w:lang w:val="en-US"/>
        </w:rPr>
        <w:t>using a thermocouple.</w:t>
      </w:r>
    </w:p>
    <w:p w14:paraId="43E8FCCC" w14:textId="77777777" w:rsidR="006729F6" w:rsidRPr="00C96C79" w:rsidRDefault="006729F6" w:rsidP="006729F6">
      <w:pPr>
        <w:rPr>
          <w:lang w:val="en-US"/>
        </w:rPr>
      </w:pPr>
    </w:p>
    <w:p w14:paraId="2C9F4887" w14:textId="5B02EC56" w:rsidR="006729F6" w:rsidRPr="00C96C79" w:rsidRDefault="006729F6" w:rsidP="00D9182D">
      <w:pPr>
        <w:rPr>
          <w:lang w:val="en-US"/>
        </w:rPr>
      </w:pPr>
      <w:r w:rsidRPr="00D9182D">
        <w:t xml:space="preserve">The results are presented in </w:t>
      </w:r>
      <w:r w:rsidR="00D30234">
        <w:fldChar w:fldCharType="begin"/>
      </w:r>
      <w:r w:rsidR="00D30234">
        <w:instrText xml:space="preserve"> REF  _Ref459204292 \h </w:instrText>
      </w:r>
      <w:r w:rsidR="00D30234">
        <w:fldChar w:fldCharType="separate"/>
      </w:r>
      <w:r w:rsidR="00D30234" w:rsidRPr="00C96C79">
        <w:rPr>
          <w:lang w:val="en-US"/>
        </w:rPr>
        <w:t xml:space="preserve">Figure </w:t>
      </w:r>
      <w:r w:rsidR="00D30234">
        <w:rPr>
          <w:noProof/>
          <w:lang w:val="en-US"/>
        </w:rPr>
        <w:t>2</w:t>
      </w:r>
      <w:r w:rsidR="00D30234">
        <w:fldChar w:fldCharType="end"/>
      </w:r>
      <w:r w:rsidR="000C5A4E" w:rsidRPr="000C5A4E">
        <w:t xml:space="preserve"> </w:t>
      </w:r>
      <w:r w:rsidR="000C5A4E">
        <w:t>and shows a similar trend for the three heating rate value, except at temperatures under 200°C where the high heating rate produce a rapid expansion where almost none is observed at a low heating rate.</w:t>
      </w:r>
      <w:r w:rsidRPr="00C96C79">
        <w:rPr>
          <w:lang w:val="en-US"/>
        </w:rPr>
        <w:t xml:space="preserve"> Moreover, small differences seems to appear at higher temperature</w:t>
      </w:r>
      <w:r w:rsidR="009A6EDB">
        <w:rPr>
          <w:lang w:val="en-US"/>
        </w:rPr>
        <w:t>s</w:t>
      </w:r>
      <w:r w:rsidRPr="00C96C79">
        <w:rPr>
          <w:lang w:val="en-US"/>
        </w:rPr>
        <w:t xml:space="preserve"> </w:t>
      </w:r>
      <w:r w:rsidR="00E14613">
        <w:rPr>
          <w:lang w:val="en-US"/>
        </w:rPr>
        <w:t xml:space="preserve">even </w:t>
      </w:r>
      <w:r w:rsidR="00095F78">
        <w:rPr>
          <w:lang w:val="en-US"/>
        </w:rPr>
        <w:t xml:space="preserve">between the results of high and </w:t>
      </w:r>
      <w:r w:rsidR="00E14613">
        <w:rPr>
          <w:lang w:val="en-US"/>
        </w:rPr>
        <w:t>medium heating rate experiments.</w:t>
      </w:r>
      <w:r w:rsidRPr="00C96C79">
        <w:rPr>
          <w:lang w:val="en-US"/>
        </w:rPr>
        <w:t xml:space="preserve"> </w:t>
      </w:r>
      <w:r w:rsidR="00E14613">
        <w:rPr>
          <w:lang w:val="en-US"/>
        </w:rPr>
        <w:t xml:space="preserve">At these temperatures, </w:t>
      </w:r>
      <w:r w:rsidRPr="00C96C79">
        <w:rPr>
          <w:lang w:val="en-US"/>
        </w:rPr>
        <w:t xml:space="preserve">the strain rate seems to be inversely proportional to the heating rate.  </w:t>
      </w:r>
    </w:p>
    <w:p w14:paraId="265C0828" w14:textId="77777777" w:rsidR="006729F6" w:rsidRPr="00C96C79" w:rsidRDefault="006729F6" w:rsidP="0081738F">
      <w:pPr>
        <w:rPr>
          <w:lang w:val="en-US"/>
        </w:rPr>
      </w:pPr>
    </w:p>
    <w:p w14:paraId="34C3284C" w14:textId="3DEDB4F7" w:rsidR="00F44127" w:rsidRPr="00C96C79" w:rsidRDefault="00F44127" w:rsidP="00AA489D">
      <w:pPr>
        <w:pStyle w:val="Lgende"/>
        <w:rPr>
          <w:lang w:val="en-US"/>
        </w:rPr>
      </w:pPr>
      <w:bookmarkStart w:id="3" w:name="_Ref458369674"/>
      <w:r w:rsidRPr="00C96C79">
        <w:rPr>
          <w:noProof/>
          <w:lang w:val="fr-CA" w:eastAsia="fr-CA"/>
        </w:rPr>
        <w:drawing>
          <wp:inline distT="0" distB="0" distL="0" distR="0" wp14:anchorId="63443AE6" wp14:editId="22628FAD">
            <wp:extent cx="5399405" cy="2168995"/>
            <wp:effectExtent l="0" t="0" r="10795" b="3175"/>
            <wp:docPr id="4"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3EECF3C" w14:textId="4AC2DA3D" w:rsidR="00AA489D" w:rsidRPr="00C96C79" w:rsidRDefault="00AA489D" w:rsidP="00AA489D">
      <w:pPr>
        <w:pStyle w:val="Lgende"/>
        <w:rPr>
          <w:lang w:val="en-US"/>
        </w:rPr>
      </w:pPr>
      <w:bookmarkStart w:id="4" w:name="_Ref459204292"/>
      <w:r w:rsidRPr="00C96C79">
        <w:rPr>
          <w:lang w:val="en-US"/>
        </w:rPr>
        <w:t xml:space="preserve">Figure </w:t>
      </w:r>
      <w:r w:rsidRPr="00C96C79">
        <w:rPr>
          <w:lang w:val="en-US"/>
        </w:rPr>
        <w:fldChar w:fldCharType="begin"/>
      </w:r>
      <w:r w:rsidRPr="00C96C79">
        <w:rPr>
          <w:lang w:val="en-US"/>
        </w:rPr>
        <w:instrText xml:space="preserve"> SEQ Figure \* ARABIC </w:instrText>
      </w:r>
      <w:r w:rsidRPr="00C96C79">
        <w:rPr>
          <w:lang w:val="en-US"/>
        </w:rPr>
        <w:fldChar w:fldCharType="separate"/>
      </w:r>
      <w:r w:rsidR="000C5A4E">
        <w:rPr>
          <w:noProof/>
          <w:lang w:val="en-US"/>
        </w:rPr>
        <w:t>2</w:t>
      </w:r>
      <w:r w:rsidRPr="00C96C79">
        <w:rPr>
          <w:lang w:val="en-US"/>
        </w:rPr>
        <w:fldChar w:fldCharType="end"/>
      </w:r>
      <w:bookmarkEnd w:id="3"/>
      <w:bookmarkEnd w:id="4"/>
      <w:r w:rsidRPr="00C96C79">
        <w:rPr>
          <w:lang w:val="en-US"/>
        </w:rPr>
        <w:t xml:space="preserve">: Dilatometric test </w:t>
      </w:r>
      <w:r w:rsidR="00F44127" w:rsidRPr="00C96C79">
        <w:rPr>
          <w:lang w:val="en-US"/>
        </w:rPr>
        <w:t>total strain result</w:t>
      </w:r>
    </w:p>
    <w:p w14:paraId="48136604" w14:textId="77777777" w:rsidR="004873B7" w:rsidRPr="00C96C79" w:rsidRDefault="004873B7" w:rsidP="00A65A95">
      <w:pPr>
        <w:rPr>
          <w:lang w:val="en-US"/>
        </w:rPr>
      </w:pPr>
    </w:p>
    <w:p w14:paraId="5B01A84F" w14:textId="1E86B353" w:rsidR="0081738F" w:rsidRDefault="007B18FB" w:rsidP="00A6544D">
      <w:pPr>
        <w:pStyle w:val="Titre1"/>
      </w:pPr>
      <w:r>
        <w:t>M</w:t>
      </w:r>
      <w:r w:rsidR="0081738F" w:rsidRPr="00C96C79">
        <w:t>odel definition</w:t>
      </w:r>
    </w:p>
    <w:p w14:paraId="1C9494B9" w14:textId="77777777" w:rsidR="00042FD1" w:rsidRPr="00042FD1" w:rsidRDefault="00042FD1" w:rsidP="00042FD1"/>
    <w:p w14:paraId="5ADB77E9" w14:textId="526A10CD" w:rsidR="00AE0DF3" w:rsidRPr="00862A55" w:rsidRDefault="00F41FA8" w:rsidP="00A6544D">
      <w:pPr>
        <w:pStyle w:val="Titre2"/>
      </w:pPr>
      <w:r w:rsidRPr="00862A55">
        <w:t>Mathematical a</w:t>
      </w:r>
      <w:r w:rsidR="00AE0DF3" w:rsidRPr="00862A55">
        <w:t>pproach</w:t>
      </w:r>
    </w:p>
    <w:p w14:paraId="30941C55" w14:textId="77777777" w:rsidR="00AE0DF3" w:rsidRPr="00BF5E80" w:rsidRDefault="00AE0DF3" w:rsidP="00AE0DF3">
      <w:pPr>
        <w:rPr>
          <w:lang w:val="en-US"/>
        </w:rPr>
      </w:pPr>
    </w:p>
    <w:p w14:paraId="63A31140" w14:textId="4C64F32E" w:rsidR="00F47164" w:rsidRPr="00862A55" w:rsidRDefault="00906DF1" w:rsidP="00AE0DF3">
      <w:pPr>
        <w:rPr>
          <w:lang w:val="en-US"/>
        </w:rPr>
      </w:pPr>
      <w:r w:rsidRPr="00C96C79">
        <w:rPr>
          <w:lang w:val="en-US"/>
        </w:rPr>
        <w:t>To be used in a numerical model, these curves must</w:t>
      </w:r>
      <w:r w:rsidR="006903E1" w:rsidRPr="00C96C79">
        <w:rPr>
          <w:lang w:val="en-US"/>
        </w:rPr>
        <w:t xml:space="preserve"> be modelled using a </w:t>
      </w:r>
      <w:r w:rsidR="00D9709F" w:rsidRPr="00C96C79">
        <w:rPr>
          <w:lang w:val="en-US"/>
        </w:rPr>
        <w:t>representative</w:t>
      </w:r>
      <w:r w:rsidR="006903E1" w:rsidRPr="00C96C79">
        <w:rPr>
          <w:lang w:val="en-US"/>
        </w:rPr>
        <w:t xml:space="preserve"> approach. </w:t>
      </w:r>
      <w:r w:rsidR="00F47164" w:rsidRPr="00C96C79">
        <w:rPr>
          <w:lang w:val="en-US"/>
        </w:rPr>
        <w:t xml:space="preserve">In a </w:t>
      </w:r>
      <w:r w:rsidR="00F41FA8" w:rsidRPr="00C96C79">
        <w:rPr>
          <w:lang w:val="en-US"/>
        </w:rPr>
        <w:t xml:space="preserve">free </w:t>
      </w:r>
      <w:r w:rsidR="00F47164" w:rsidRPr="00C96C79">
        <w:rPr>
          <w:lang w:val="en-US"/>
        </w:rPr>
        <w:t xml:space="preserve">dilatometric tests, </w:t>
      </w:r>
      <w:r w:rsidR="00A65A95" w:rsidRPr="00C96C79">
        <w:rPr>
          <w:lang w:val="en-US"/>
        </w:rPr>
        <w:t>two</w:t>
      </w:r>
      <w:r w:rsidR="00F47164" w:rsidRPr="00C96C79">
        <w:rPr>
          <w:lang w:val="en-US"/>
        </w:rPr>
        <w:t xml:space="preserve"> distinct strain mechanisms can be observed. While both are temperature dependent, one is reversible (thermal strain) while the other is not (so-called </w:t>
      </w:r>
      <w:r w:rsidR="00C43CB6">
        <w:rPr>
          <w:lang w:val="en-US"/>
        </w:rPr>
        <w:t xml:space="preserve">load free </w:t>
      </w:r>
      <w:r w:rsidR="00F47164" w:rsidRPr="00C96C79">
        <w:rPr>
          <w:lang w:val="en-US"/>
        </w:rPr>
        <w:t>permanent strain).</w:t>
      </w:r>
      <w:r w:rsidR="00F41FA8" w:rsidRPr="00862A55">
        <w:rPr>
          <w:lang w:val="en-US"/>
        </w:rPr>
        <w:t xml:space="preserve"> Hence</w:t>
      </w:r>
      <w:r w:rsidR="00F47164" w:rsidRPr="00862A55">
        <w:rPr>
          <w:lang w:val="en-US"/>
        </w:rPr>
        <w:t xml:space="preserve">, the </w:t>
      </w:r>
      <w:r w:rsidR="005204F5">
        <w:rPr>
          <w:lang w:val="en-US"/>
        </w:rPr>
        <w:t>load free permanent</w:t>
      </w:r>
      <w:r w:rsidR="00F47164" w:rsidRPr="00862A55">
        <w:rPr>
          <w:lang w:val="en-US"/>
        </w:rPr>
        <w:t xml:space="preserve"> strain can be </w:t>
      </w:r>
      <w:r w:rsidR="007B18FB">
        <w:rPr>
          <w:lang w:val="en-US"/>
        </w:rPr>
        <w:t>found</w:t>
      </w:r>
      <w:r w:rsidR="007B18FB" w:rsidRPr="00862A55">
        <w:rPr>
          <w:lang w:val="en-US"/>
        </w:rPr>
        <w:t xml:space="preserve"> </w:t>
      </w:r>
      <w:r w:rsidR="00F41FA8" w:rsidRPr="00862A55">
        <w:rPr>
          <w:lang w:val="en-US"/>
        </w:rPr>
        <w:t xml:space="preserve">at any </w:t>
      </w:r>
      <w:r w:rsidR="007B18FB">
        <w:rPr>
          <w:lang w:val="en-US"/>
        </w:rPr>
        <w:t xml:space="preserve">given </w:t>
      </w:r>
      <w:r w:rsidR="00F41FA8" w:rsidRPr="00862A55">
        <w:rPr>
          <w:lang w:val="en-US"/>
        </w:rPr>
        <w:t>time</w:t>
      </w:r>
      <w:r w:rsidR="00F47164" w:rsidRPr="00862A55">
        <w:rPr>
          <w:lang w:val="en-US"/>
        </w:rPr>
        <w:t xml:space="preserve"> by </w:t>
      </w:r>
      <w:r w:rsidR="007B18FB">
        <w:rPr>
          <w:lang w:val="en-US"/>
        </w:rPr>
        <w:t>subtracting</w:t>
      </w:r>
      <w:r w:rsidR="007B18FB" w:rsidRPr="00862A55">
        <w:rPr>
          <w:lang w:val="en-US"/>
        </w:rPr>
        <w:t xml:space="preserve"> </w:t>
      </w:r>
      <w:r w:rsidR="00F47164" w:rsidRPr="00862A55">
        <w:rPr>
          <w:lang w:val="en-US"/>
        </w:rPr>
        <w:t>the thermal strain</w:t>
      </w:r>
      <w:r w:rsidR="007B18FB">
        <w:rPr>
          <w:lang w:val="en-US"/>
        </w:rPr>
        <w:t xml:space="preserve"> from the total strain</w:t>
      </w:r>
      <w:r w:rsidR="00F47164" w:rsidRPr="00862A55">
        <w:rPr>
          <w:lang w:val="en-US"/>
        </w:rPr>
        <w:t>:</w:t>
      </w:r>
    </w:p>
    <w:p w14:paraId="25E3C5B5" w14:textId="77777777" w:rsidR="00F47164" w:rsidRPr="00BF5E80" w:rsidRDefault="00F47164" w:rsidP="00AE0DF3">
      <w:pPr>
        <w:rPr>
          <w:lang w:val="en-US"/>
        </w:rPr>
      </w:pPr>
    </w:p>
    <w:p w14:paraId="6A0D2D51" w14:textId="17DA968E" w:rsidR="00F6100B" w:rsidRPr="00C96C79" w:rsidRDefault="00F6100B" w:rsidP="007A5703">
      <w:pPr>
        <w:pStyle w:val="Lgende"/>
        <w:tabs>
          <w:tab w:val="center" w:pos="3969"/>
          <w:tab w:val="right" w:pos="7938"/>
        </w:tabs>
        <w:jc w:val="both"/>
        <w:rPr>
          <w:rFonts w:cs="Times New Roman"/>
          <w:color w:val="000000"/>
          <w:szCs w:val="22"/>
          <w:lang w:val="en-US"/>
        </w:rPr>
      </w:pPr>
      <w:r w:rsidRPr="00BF5E80">
        <w:rPr>
          <w:rFonts w:cs="Times New Roman"/>
          <w:color w:val="000000"/>
          <w:szCs w:val="22"/>
          <w:lang w:val="en-US"/>
        </w:rPr>
        <w:tab/>
      </w:r>
      <m:oMath>
        <m:sSub>
          <m:sSubPr>
            <m:ctrlPr>
              <w:rPr>
                <w:rFonts w:ascii="Cambria Math" w:hAnsi="Cambria Math" w:cs="Times New Roman"/>
                <w:i/>
                <w:color w:val="000000"/>
                <w:szCs w:val="22"/>
                <w:lang w:val="en-US"/>
              </w:rPr>
            </m:ctrlPr>
          </m:sSubPr>
          <m:e>
            <m:r>
              <m:rPr>
                <m:sty m:val="bi"/>
              </m:rPr>
              <w:rPr>
                <w:rFonts w:ascii="Cambria Math" w:hAnsi="Cambria Math" w:cs="Times New Roman"/>
                <w:color w:val="000000"/>
                <w:szCs w:val="22"/>
                <w:lang w:val="en-US"/>
              </w:rPr>
              <m:t>ε</m:t>
            </m:r>
          </m:e>
          <m:sub>
            <m:r>
              <m:rPr>
                <m:sty m:val="bi"/>
              </m:rPr>
              <w:rPr>
                <w:rFonts w:ascii="Cambria Math" w:hAnsi="Cambria Math" w:cs="Times New Roman"/>
                <w:color w:val="000000"/>
                <w:szCs w:val="22"/>
                <w:lang w:val="en-US"/>
              </w:rPr>
              <m:t>LF</m:t>
            </m:r>
            <m:r>
              <m:rPr>
                <m:sty m:val="bi"/>
              </m:rPr>
              <w:rPr>
                <w:rFonts w:ascii="Cambria Math" w:hAnsi="Cambria Math" w:cs="Times New Roman"/>
                <w:color w:val="000000"/>
                <w:szCs w:val="22"/>
                <w:lang w:val="en-US"/>
              </w:rPr>
              <m:t>P</m:t>
            </m:r>
          </m:sub>
        </m:sSub>
        <m:d>
          <m:dPr>
            <m:ctrlPr>
              <w:rPr>
                <w:rFonts w:ascii="Cambria Math" w:hAnsi="Cambria Math" w:cs="Times New Roman"/>
                <w:i/>
                <w:color w:val="000000"/>
                <w:szCs w:val="22"/>
                <w:lang w:val="en-US"/>
              </w:rPr>
            </m:ctrlPr>
          </m:dPr>
          <m:e>
            <m:r>
              <m:rPr>
                <m:sty m:val="bi"/>
              </m:rPr>
              <w:rPr>
                <w:rFonts w:ascii="Cambria Math" w:hAnsi="Cambria Math" w:cs="Times New Roman"/>
                <w:color w:val="000000"/>
                <w:szCs w:val="22"/>
                <w:lang w:val="en-US"/>
              </w:rPr>
              <m:t>t</m:t>
            </m:r>
          </m:e>
        </m:d>
        <m:r>
          <m:rPr>
            <m:sty m:val="bi"/>
          </m:rP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m:rPr>
                <m:sty m:val="bi"/>
              </m:rPr>
              <w:rPr>
                <w:rFonts w:ascii="Cambria Math" w:hAnsi="Cambria Math" w:cs="Times New Roman"/>
                <w:color w:val="000000"/>
                <w:szCs w:val="22"/>
                <w:lang w:val="en-US"/>
              </w:rPr>
              <m:t>ε</m:t>
            </m:r>
          </m:e>
          <m:sub>
            <m:r>
              <m:rPr>
                <m:sty m:val="bi"/>
              </m:rPr>
              <w:rPr>
                <w:rFonts w:ascii="Cambria Math" w:hAnsi="Cambria Math" w:cs="Times New Roman"/>
                <w:color w:val="000000"/>
                <w:szCs w:val="22"/>
                <w:lang w:val="en-US"/>
              </w:rPr>
              <m:t>tot</m:t>
            </m:r>
          </m:sub>
        </m:sSub>
        <m:d>
          <m:dPr>
            <m:ctrlPr>
              <w:rPr>
                <w:rFonts w:ascii="Cambria Math" w:hAnsi="Cambria Math" w:cs="Times New Roman"/>
                <w:i/>
                <w:color w:val="000000"/>
                <w:szCs w:val="22"/>
                <w:lang w:val="en-US"/>
              </w:rPr>
            </m:ctrlPr>
          </m:dPr>
          <m:e>
            <m:r>
              <m:rPr>
                <m:sty m:val="bi"/>
              </m:rPr>
              <w:rPr>
                <w:rFonts w:ascii="Cambria Math" w:hAnsi="Cambria Math" w:cs="Times New Roman"/>
                <w:color w:val="000000"/>
                <w:szCs w:val="22"/>
                <w:lang w:val="en-US"/>
              </w:rPr>
              <m:t>t</m:t>
            </m:r>
          </m:e>
        </m:d>
        <m:r>
          <m:rPr>
            <m:sty m:val="bi"/>
          </m:rP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m:rPr>
                <m:sty m:val="bi"/>
              </m:rPr>
              <w:rPr>
                <w:rFonts w:ascii="Cambria Math" w:hAnsi="Cambria Math" w:cs="Times New Roman"/>
                <w:color w:val="000000"/>
                <w:szCs w:val="22"/>
                <w:lang w:val="en-US"/>
              </w:rPr>
              <m:t>ε</m:t>
            </m:r>
          </m:e>
          <m:sub>
            <m:r>
              <m:rPr>
                <m:sty m:val="bi"/>
              </m:rPr>
              <w:rPr>
                <w:rFonts w:ascii="Cambria Math" w:hAnsi="Cambria Math" w:cs="Times New Roman"/>
                <w:color w:val="000000"/>
                <w:szCs w:val="22"/>
                <w:lang w:val="en-US"/>
              </w:rPr>
              <m:t>th</m:t>
            </m:r>
          </m:sub>
        </m:sSub>
        <m:r>
          <m:rPr>
            <m:sty m:val="bi"/>
          </m:rPr>
          <w:rPr>
            <w:rFonts w:ascii="Cambria Math" w:hAnsi="Cambria Math" w:cs="Times New Roman"/>
            <w:color w:val="000000"/>
            <w:szCs w:val="22"/>
            <w:lang w:val="en-US"/>
          </w:rPr>
          <m:t>(t)</m:t>
        </m:r>
      </m:oMath>
      <w:r w:rsidR="00FC4D52" w:rsidRPr="00C96C79">
        <w:rPr>
          <w:b w:val="0"/>
          <w:bCs w:val="0"/>
          <w:lang w:val="en-US"/>
        </w:rPr>
        <w:tab/>
      </w:r>
      <w:r w:rsidRPr="00C96C79">
        <w:rPr>
          <w:b w:val="0"/>
          <w:bCs w:val="0"/>
          <w:lang w:val="en-US"/>
        </w:rPr>
        <w:t>(</w:t>
      </w:r>
      <w:r w:rsidR="00FC4D52" w:rsidRPr="00C96C79">
        <w:rPr>
          <w:b w:val="0"/>
          <w:bCs w:val="0"/>
          <w:lang w:val="en-US"/>
        </w:rPr>
        <w:fldChar w:fldCharType="begin"/>
      </w:r>
      <w:r w:rsidR="00FC4D52" w:rsidRPr="00C96C79">
        <w:rPr>
          <w:b w:val="0"/>
          <w:bCs w:val="0"/>
          <w:lang w:val="en-US"/>
        </w:rPr>
        <w:instrText xml:space="preserve"> SEQ Equation \* ARABIC </w:instrText>
      </w:r>
      <w:r w:rsidR="00FC4D52" w:rsidRPr="00C96C79">
        <w:rPr>
          <w:b w:val="0"/>
          <w:bCs w:val="0"/>
          <w:lang w:val="en-US"/>
        </w:rPr>
        <w:fldChar w:fldCharType="separate"/>
      </w:r>
      <w:r w:rsidR="000C5A4E">
        <w:rPr>
          <w:b w:val="0"/>
          <w:bCs w:val="0"/>
          <w:noProof/>
          <w:lang w:val="en-US"/>
        </w:rPr>
        <w:t>2</w:t>
      </w:r>
      <w:r w:rsidR="00FC4D52" w:rsidRPr="00C96C79">
        <w:rPr>
          <w:b w:val="0"/>
          <w:bCs w:val="0"/>
          <w:lang w:val="en-US"/>
        </w:rPr>
        <w:fldChar w:fldCharType="end"/>
      </w:r>
      <w:r w:rsidR="00FC4D52" w:rsidRPr="00C96C79">
        <w:rPr>
          <w:b w:val="0"/>
          <w:bCs w:val="0"/>
          <w:lang w:val="en-US"/>
        </w:rPr>
        <w:t>)</w:t>
      </w:r>
    </w:p>
    <w:p w14:paraId="63D103F5" w14:textId="0E09E12A" w:rsidR="00F47164" w:rsidRPr="00862A55" w:rsidRDefault="00F6100B" w:rsidP="00F6100B">
      <w:pPr>
        <w:autoSpaceDE w:val="0"/>
        <w:autoSpaceDN w:val="0"/>
        <w:adjustRightInd w:val="0"/>
        <w:rPr>
          <w:rFonts w:cs="Times New Roman"/>
          <w:color w:val="000000"/>
          <w:szCs w:val="22"/>
          <w:lang w:val="en-US"/>
        </w:rPr>
      </w:pPr>
      <w:r w:rsidRPr="00862A55">
        <w:rPr>
          <w:rFonts w:cs="Times New Roman"/>
          <w:color w:val="000000"/>
          <w:szCs w:val="22"/>
          <w:lang w:val="en-US"/>
        </w:rPr>
        <w:t xml:space="preserve">where:  </w:t>
      </w:r>
      <m:oMath>
        <m:r>
          <w:rPr>
            <w:rFonts w:ascii="Cambria Math" w:hAnsi="Cambria Math" w:cs="Times New Roman"/>
            <w:color w:val="000000"/>
            <w:szCs w:val="22"/>
            <w:lang w:val="en-US"/>
          </w:rPr>
          <m:t>t</m:t>
        </m:r>
      </m:oMath>
      <w:r w:rsidR="00F47164" w:rsidRPr="00862A55">
        <w:rPr>
          <w:rFonts w:cs="Times New Roman"/>
          <w:color w:val="000000"/>
          <w:szCs w:val="22"/>
          <w:lang w:val="en-US"/>
        </w:rPr>
        <w:tab/>
        <w:t>Time, s</w:t>
      </w:r>
    </w:p>
    <w:p w14:paraId="1690737D" w14:textId="30D2B3CD" w:rsidR="00F6100B" w:rsidRPr="00C96C79" w:rsidRDefault="001337FD" w:rsidP="00F47164">
      <w:pPr>
        <w:autoSpaceDE w:val="0"/>
        <w:autoSpaceDN w:val="0"/>
        <w:adjustRightInd w:val="0"/>
        <w:ind w:firstLine="720"/>
        <w:rPr>
          <w:rFonts w:cs="Times New Roman"/>
          <w:color w:val="000000"/>
          <w:szCs w:val="22"/>
          <w:lang w:val="en-US"/>
        </w:rPr>
      </w:pPr>
      <m:oMath>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ε</m:t>
            </m:r>
          </m:e>
          <m:sub>
            <m:r>
              <w:rPr>
                <w:rFonts w:ascii="Cambria Math" w:hAnsi="Cambria Math" w:cs="Times New Roman"/>
                <w:color w:val="000000"/>
                <w:szCs w:val="22"/>
                <w:lang w:val="en-US"/>
              </w:rPr>
              <m:t>LFP</m:t>
            </m:r>
          </m:sub>
        </m:sSub>
      </m:oMath>
      <w:r w:rsidR="00F6100B" w:rsidRPr="00C96C79">
        <w:rPr>
          <w:rFonts w:cs="Times New Roman"/>
          <w:color w:val="000000"/>
          <w:szCs w:val="22"/>
          <w:lang w:val="en-US"/>
        </w:rPr>
        <w:tab/>
      </w:r>
      <w:r>
        <w:rPr>
          <w:rFonts w:cs="Times New Roman"/>
          <w:color w:val="000000"/>
          <w:szCs w:val="22"/>
          <w:lang w:val="en-US"/>
        </w:rPr>
        <w:t>Load free p</w:t>
      </w:r>
      <w:r w:rsidR="00F47164" w:rsidRPr="00C96C79">
        <w:rPr>
          <w:rFonts w:cs="Times New Roman"/>
          <w:color w:val="000000"/>
          <w:szCs w:val="22"/>
          <w:lang w:val="en-US"/>
        </w:rPr>
        <w:t>ermanent strain, mm/mm</w:t>
      </w:r>
    </w:p>
    <w:p w14:paraId="3EAB4DF0" w14:textId="2CC0F718" w:rsidR="00F6100B" w:rsidRPr="00C96C79" w:rsidRDefault="00F6100B" w:rsidP="00F6100B">
      <w:pPr>
        <w:autoSpaceDE w:val="0"/>
        <w:autoSpaceDN w:val="0"/>
        <w:adjustRightInd w:val="0"/>
        <w:rPr>
          <w:rFonts w:cs="Times New Roman"/>
          <w:color w:val="000000"/>
          <w:szCs w:val="22"/>
          <w:lang w:val="en-US"/>
        </w:rPr>
      </w:pPr>
      <w:r w:rsidRPr="00C96C79">
        <w:rPr>
          <w:rFonts w:cs="Times New Roman"/>
          <w:color w:val="000000"/>
          <w:szCs w:val="22"/>
          <w:lang w:val="en-US"/>
        </w:rPr>
        <w:tab/>
      </w:r>
      <m:oMath>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ε</m:t>
            </m:r>
          </m:e>
          <m:sub>
            <m:r>
              <w:rPr>
                <w:rFonts w:ascii="Cambria Math" w:hAnsi="Cambria Math" w:cs="Times New Roman"/>
                <w:color w:val="000000"/>
                <w:szCs w:val="22"/>
                <w:lang w:val="en-US"/>
              </w:rPr>
              <m:t>tot</m:t>
            </m:r>
          </m:sub>
        </m:sSub>
      </m:oMath>
      <w:r w:rsidRPr="00C96C79">
        <w:rPr>
          <w:rFonts w:cs="Times New Roman"/>
          <w:color w:val="000000"/>
          <w:szCs w:val="22"/>
          <w:lang w:val="en-US"/>
        </w:rPr>
        <w:tab/>
      </w:r>
      <w:r w:rsidR="00F47164" w:rsidRPr="00C96C79">
        <w:rPr>
          <w:rFonts w:cs="Times New Roman"/>
          <w:color w:val="000000"/>
          <w:szCs w:val="22"/>
          <w:lang w:val="en-US"/>
        </w:rPr>
        <w:t>Total strain, mm/mm</w:t>
      </w:r>
    </w:p>
    <w:p w14:paraId="02683220" w14:textId="5141C804" w:rsidR="00F6100B" w:rsidRPr="00C96C79" w:rsidRDefault="00F6100B" w:rsidP="00F47164">
      <w:pPr>
        <w:autoSpaceDE w:val="0"/>
        <w:autoSpaceDN w:val="0"/>
        <w:adjustRightInd w:val="0"/>
        <w:rPr>
          <w:lang w:val="en-US"/>
        </w:rPr>
      </w:pPr>
      <w:r w:rsidRPr="00C96C79">
        <w:rPr>
          <w:rFonts w:cs="Times New Roman"/>
          <w:color w:val="000000"/>
          <w:szCs w:val="22"/>
          <w:lang w:val="en-US"/>
        </w:rPr>
        <w:tab/>
      </w:r>
      <m:oMath>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ε</m:t>
            </m:r>
          </m:e>
          <m:sub>
            <m:r>
              <w:rPr>
                <w:rFonts w:ascii="Cambria Math" w:hAnsi="Cambria Math" w:cs="Times New Roman"/>
                <w:color w:val="000000"/>
                <w:szCs w:val="22"/>
                <w:lang w:val="en-US"/>
              </w:rPr>
              <m:t>th</m:t>
            </m:r>
          </m:sub>
        </m:sSub>
      </m:oMath>
      <w:r w:rsidRPr="00C96C79">
        <w:rPr>
          <w:rFonts w:cs="Times New Roman"/>
          <w:color w:val="000000"/>
          <w:szCs w:val="22"/>
          <w:lang w:val="en-US"/>
        </w:rPr>
        <w:tab/>
      </w:r>
      <w:r w:rsidR="00F47164" w:rsidRPr="00C96C79">
        <w:rPr>
          <w:rFonts w:cs="Times New Roman"/>
          <w:color w:val="000000"/>
          <w:szCs w:val="22"/>
          <w:lang w:val="en-US"/>
        </w:rPr>
        <w:t>Thermal strain mm/mm</w:t>
      </w:r>
    </w:p>
    <w:p w14:paraId="1F0FF124" w14:textId="77777777" w:rsidR="00AE0DF3" w:rsidRPr="00862A55" w:rsidRDefault="00AE0DF3" w:rsidP="00AE0DF3">
      <w:pPr>
        <w:rPr>
          <w:lang w:val="en-US"/>
        </w:rPr>
      </w:pPr>
    </w:p>
    <w:p w14:paraId="49B7E878" w14:textId="1BC092F4" w:rsidR="00F47164" w:rsidRPr="0096435D" w:rsidRDefault="00F41FA8" w:rsidP="00AE0DF3">
      <w:pPr>
        <w:rPr>
          <w:lang w:val="en-US"/>
        </w:rPr>
      </w:pPr>
      <w:r w:rsidRPr="00BF5E80">
        <w:rPr>
          <w:lang w:val="en-US"/>
        </w:rPr>
        <w:t xml:space="preserve">Using a first order </w:t>
      </w:r>
      <w:r w:rsidR="002B7CCF" w:rsidRPr="00BF5E80">
        <w:rPr>
          <w:lang w:val="en-US"/>
        </w:rPr>
        <w:t>Taylor</w:t>
      </w:r>
      <w:r w:rsidRPr="00BF5E80">
        <w:rPr>
          <w:lang w:val="en-US"/>
        </w:rPr>
        <w:t xml:space="preserve"> </w:t>
      </w:r>
      <w:r w:rsidR="002B7CCF" w:rsidRPr="00B53EFC">
        <w:rPr>
          <w:lang w:val="en-US"/>
        </w:rPr>
        <w:t>series</w:t>
      </w:r>
      <w:r w:rsidRPr="00B53EFC">
        <w:rPr>
          <w:lang w:val="en-US"/>
        </w:rPr>
        <w:t xml:space="preserve"> expa</w:t>
      </w:r>
      <w:r w:rsidR="002B7CCF" w:rsidRPr="00B53EFC">
        <w:rPr>
          <w:lang w:val="en-US"/>
        </w:rPr>
        <w:t xml:space="preserve">nsion, the </w:t>
      </w:r>
      <w:r w:rsidR="005204F5">
        <w:rPr>
          <w:lang w:val="en-US"/>
        </w:rPr>
        <w:t>load free permanent</w:t>
      </w:r>
      <w:r w:rsidR="002B7CCF" w:rsidRPr="00B53EFC">
        <w:rPr>
          <w:lang w:val="en-US"/>
        </w:rPr>
        <w:t xml:space="preserve"> strain at</w:t>
      </w:r>
      <m:oMath>
        <m:r>
          <w:rPr>
            <w:rFonts w:ascii="Cambria Math" w:hAnsi="Cambria Math"/>
            <w:lang w:val="en-US"/>
          </w:rPr>
          <m:t xml:space="preserve"> t+</m:t>
        </m:r>
        <m:r>
          <m:rPr>
            <m:sty m:val="p"/>
          </m:rPr>
          <w:rPr>
            <w:rFonts w:ascii="Cambria Math" w:hAnsi="Cambria Math"/>
            <w:lang w:val="en-US"/>
          </w:rPr>
          <m:t>Δ</m:t>
        </m:r>
        <m:r>
          <w:rPr>
            <w:rFonts w:ascii="Cambria Math" w:hAnsi="Cambria Math"/>
            <w:lang w:val="en-US"/>
          </w:rPr>
          <m:t>t</m:t>
        </m:r>
      </m:oMath>
      <w:r w:rsidR="002B7CCF" w:rsidRPr="0096435D">
        <w:rPr>
          <w:lang w:val="en-US"/>
        </w:rPr>
        <w:t xml:space="preserve"> can be expressed as:</w:t>
      </w:r>
    </w:p>
    <w:p w14:paraId="69796196" w14:textId="77777777" w:rsidR="00F41FA8" w:rsidRPr="00EE7D71" w:rsidRDefault="00F41FA8" w:rsidP="00AE0DF3">
      <w:pPr>
        <w:rPr>
          <w:lang w:val="en-US"/>
        </w:rPr>
      </w:pPr>
    </w:p>
    <w:p w14:paraId="437502F4" w14:textId="7B8531D9" w:rsidR="00F47164" w:rsidRPr="00C96C79" w:rsidRDefault="00F47164" w:rsidP="007A5703">
      <w:pPr>
        <w:pStyle w:val="Lgende"/>
        <w:tabs>
          <w:tab w:val="center" w:pos="3969"/>
          <w:tab w:val="right" w:pos="7938"/>
        </w:tabs>
        <w:jc w:val="both"/>
        <w:rPr>
          <w:rFonts w:cs="Times New Roman"/>
          <w:color w:val="000000"/>
          <w:szCs w:val="22"/>
          <w:lang w:val="en-US"/>
        </w:rPr>
      </w:pPr>
      <w:r w:rsidRPr="00EE7D71">
        <w:rPr>
          <w:rFonts w:cs="Times New Roman"/>
          <w:color w:val="000000"/>
          <w:szCs w:val="22"/>
          <w:lang w:val="en-US"/>
        </w:rPr>
        <w:tab/>
      </w:r>
      <m:oMath>
        <m:sSub>
          <m:sSubPr>
            <m:ctrlPr>
              <w:rPr>
                <w:rFonts w:ascii="Cambria Math" w:hAnsi="Cambria Math" w:cs="Times New Roman"/>
                <w:i/>
                <w:color w:val="000000"/>
                <w:szCs w:val="22"/>
                <w:lang w:val="en-US"/>
              </w:rPr>
            </m:ctrlPr>
          </m:sSubPr>
          <m:e>
            <m:r>
              <m:rPr>
                <m:sty m:val="bi"/>
              </m:rPr>
              <w:rPr>
                <w:rFonts w:ascii="Cambria Math" w:hAnsi="Cambria Math" w:cs="Times New Roman"/>
                <w:color w:val="000000"/>
                <w:szCs w:val="22"/>
                <w:lang w:val="en-US"/>
              </w:rPr>
              <m:t>ε</m:t>
            </m:r>
          </m:e>
          <m:sub>
            <m:r>
              <m:rPr>
                <m:sty m:val="bi"/>
              </m:rPr>
              <w:rPr>
                <w:rFonts w:ascii="Cambria Math" w:hAnsi="Cambria Math" w:cs="Times New Roman"/>
                <w:color w:val="000000"/>
                <w:szCs w:val="22"/>
                <w:lang w:val="en-US"/>
              </w:rPr>
              <m:t>LFP</m:t>
            </m:r>
          </m:sub>
        </m:sSub>
        <m:d>
          <m:dPr>
            <m:ctrlPr>
              <w:rPr>
                <w:rFonts w:ascii="Cambria Math" w:hAnsi="Cambria Math" w:cs="Times New Roman"/>
                <w:i/>
                <w:color w:val="000000"/>
                <w:szCs w:val="22"/>
                <w:lang w:val="en-US"/>
              </w:rPr>
            </m:ctrlPr>
          </m:dPr>
          <m:e>
            <m:r>
              <m:rPr>
                <m:sty m:val="bi"/>
              </m:rPr>
              <w:rPr>
                <w:rFonts w:ascii="Cambria Math" w:hAnsi="Cambria Math" w:cs="Times New Roman"/>
                <w:color w:val="000000"/>
                <w:szCs w:val="22"/>
                <w:lang w:val="en-US"/>
              </w:rPr>
              <m:t>t+</m:t>
            </m:r>
            <m:r>
              <m:rPr>
                <m:sty m:val="b"/>
              </m:rPr>
              <w:rPr>
                <w:rFonts w:ascii="Cambria Math" w:hAnsi="Cambria Math" w:cs="Times New Roman"/>
                <w:color w:val="000000"/>
                <w:szCs w:val="22"/>
                <w:lang w:val="en-US"/>
              </w:rPr>
              <m:t>Δ</m:t>
            </m:r>
            <m:r>
              <m:rPr>
                <m:sty m:val="bi"/>
              </m:rPr>
              <w:rPr>
                <w:rFonts w:ascii="Cambria Math" w:hAnsi="Cambria Math" w:cs="Times New Roman"/>
                <w:color w:val="000000"/>
                <w:szCs w:val="22"/>
                <w:lang w:val="en-US"/>
              </w:rPr>
              <m:t>t</m:t>
            </m:r>
          </m:e>
        </m:d>
        <m:r>
          <m:rPr>
            <m:sty m:val="bi"/>
          </m:rP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m:rPr>
                <m:sty m:val="bi"/>
              </m:rPr>
              <w:rPr>
                <w:rFonts w:ascii="Cambria Math" w:hAnsi="Cambria Math" w:cs="Times New Roman"/>
                <w:color w:val="000000"/>
                <w:szCs w:val="22"/>
                <w:lang w:val="en-US"/>
              </w:rPr>
              <m:t>ε</m:t>
            </m:r>
          </m:e>
          <m:sub>
            <m:r>
              <m:rPr>
                <m:sty m:val="bi"/>
              </m:rPr>
              <w:rPr>
                <w:rFonts w:ascii="Cambria Math" w:hAnsi="Cambria Math" w:cs="Times New Roman"/>
                <w:color w:val="000000"/>
                <w:szCs w:val="22"/>
                <w:lang w:val="en-US"/>
              </w:rPr>
              <m:t>LFP</m:t>
            </m:r>
          </m:sub>
        </m:sSub>
        <m:d>
          <m:dPr>
            <m:ctrlPr>
              <w:rPr>
                <w:rFonts w:ascii="Cambria Math" w:hAnsi="Cambria Math" w:cs="Times New Roman"/>
                <w:i/>
                <w:color w:val="000000"/>
                <w:szCs w:val="22"/>
                <w:lang w:val="en-US"/>
              </w:rPr>
            </m:ctrlPr>
          </m:dPr>
          <m:e>
            <m:r>
              <m:rPr>
                <m:sty m:val="bi"/>
              </m:rPr>
              <w:rPr>
                <w:rFonts w:ascii="Cambria Math" w:hAnsi="Cambria Math" w:cs="Times New Roman"/>
                <w:color w:val="000000"/>
                <w:szCs w:val="22"/>
                <w:lang w:val="en-US"/>
              </w:rPr>
              <m:t>t</m:t>
            </m:r>
          </m:e>
        </m:d>
        <m:r>
          <m:rPr>
            <m:sty m:val="bi"/>
          </m:rPr>
          <w:rPr>
            <w:rFonts w:ascii="Cambria Math" w:hAnsi="Cambria Math" w:cs="Times New Roman"/>
            <w:color w:val="000000"/>
            <w:szCs w:val="22"/>
            <w:lang w:val="en-US"/>
          </w:rPr>
          <m:t>+</m:t>
        </m:r>
        <m:f>
          <m:fPr>
            <m:ctrlPr>
              <w:rPr>
                <w:rFonts w:ascii="Cambria Math" w:hAnsi="Cambria Math" w:cs="Times New Roman"/>
                <w:i/>
                <w:color w:val="000000"/>
                <w:szCs w:val="22"/>
                <w:lang w:val="en-US"/>
              </w:rPr>
            </m:ctrlPr>
          </m:fPr>
          <m:num>
            <m:r>
              <m:rPr>
                <m:sty m:val="bi"/>
              </m:rP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m:rPr>
                    <m:sty m:val="bi"/>
                  </m:rPr>
                  <w:rPr>
                    <w:rFonts w:ascii="Cambria Math" w:hAnsi="Cambria Math" w:cs="Times New Roman"/>
                    <w:color w:val="000000"/>
                    <w:szCs w:val="22"/>
                    <w:lang w:val="en-US"/>
                  </w:rPr>
                  <m:t>ε</m:t>
                </m:r>
              </m:e>
              <m:sub>
                <m:r>
                  <m:rPr>
                    <m:sty m:val="bi"/>
                  </m:rPr>
                  <w:rPr>
                    <w:rFonts w:ascii="Cambria Math" w:hAnsi="Cambria Math" w:cs="Times New Roman"/>
                    <w:color w:val="000000"/>
                    <w:szCs w:val="22"/>
                    <w:lang w:val="en-US"/>
                  </w:rPr>
                  <m:t>LFP</m:t>
                </m:r>
              </m:sub>
            </m:sSub>
          </m:num>
          <m:den>
            <m:r>
              <m:rPr>
                <m:sty m:val="bi"/>
              </m:rPr>
              <w:rPr>
                <w:rFonts w:ascii="Cambria Math" w:hAnsi="Cambria Math" w:cs="Times New Roman"/>
                <w:color w:val="000000"/>
                <w:szCs w:val="22"/>
                <w:lang w:val="en-US"/>
              </w:rPr>
              <m:t>∂t</m:t>
            </m:r>
          </m:den>
        </m:f>
        <m:r>
          <m:rPr>
            <m:sty m:val="bi"/>
          </m:rPr>
          <w:rPr>
            <w:rFonts w:ascii="Cambria Math" w:hAnsi="Cambria Math" w:cs="Times New Roman"/>
            <w:color w:val="000000"/>
            <w:szCs w:val="22"/>
            <w:lang w:val="en-US"/>
          </w:rPr>
          <m:t>(t)⋅</m:t>
        </m:r>
        <m:r>
          <m:rPr>
            <m:sty m:val="b"/>
          </m:rPr>
          <w:rPr>
            <w:rFonts w:ascii="Cambria Math" w:hAnsi="Cambria Math" w:cs="Times New Roman"/>
            <w:color w:val="000000"/>
            <w:szCs w:val="22"/>
            <w:lang w:val="en-US"/>
          </w:rPr>
          <m:t>Δ</m:t>
        </m:r>
        <m:r>
          <m:rPr>
            <m:sty m:val="bi"/>
          </m:rPr>
          <w:rPr>
            <w:rFonts w:ascii="Cambria Math" w:hAnsi="Cambria Math" w:cs="Times New Roman"/>
            <w:color w:val="000000"/>
            <w:szCs w:val="22"/>
            <w:lang w:val="en-US"/>
          </w:rPr>
          <m:t>t+…</m:t>
        </m:r>
      </m:oMath>
      <w:r w:rsidRPr="00EE7D71">
        <w:rPr>
          <w:rFonts w:cs="Times New Roman"/>
          <w:color w:val="000000"/>
          <w:szCs w:val="22"/>
          <w:lang w:val="en-US"/>
        </w:rPr>
        <w:tab/>
      </w:r>
      <w:r w:rsidR="007A5703" w:rsidRPr="00EE7D71">
        <w:rPr>
          <w:rFonts w:cs="Times New Roman"/>
          <w:b w:val="0"/>
          <w:bCs w:val="0"/>
          <w:color w:val="000000"/>
          <w:szCs w:val="22"/>
          <w:lang w:val="en-US"/>
        </w:rPr>
        <w:t>(</w:t>
      </w:r>
      <w:bookmarkStart w:id="5" w:name="EpsTdt_No"/>
      <w:r w:rsidR="007A5703" w:rsidRPr="009B2ECC">
        <w:rPr>
          <w:rFonts w:cs="Times New Roman"/>
          <w:b w:val="0"/>
          <w:bCs w:val="0"/>
          <w:color w:val="000000"/>
          <w:szCs w:val="22"/>
          <w:lang w:val="en-US"/>
        </w:rPr>
        <w:fldChar w:fldCharType="begin"/>
      </w:r>
      <w:r w:rsidR="007A5703" w:rsidRPr="00C96C79">
        <w:rPr>
          <w:rFonts w:cs="Times New Roman"/>
          <w:b w:val="0"/>
          <w:bCs w:val="0"/>
          <w:color w:val="000000"/>
          <w:szCs w:val="22"/>
          <w:lang w:val="en-US"/>
        </w:rPr>
        <w:instrText xml:space="preserve"> SEQ Equation \* ARABIC </w:instrText>
      </w:r>
      <w:r w:rsidR="007A5703" w:rsidRPr="009B2ECC">
        <w:rPr>
          <w:rFonts w:cs="Times New Roman"/>
          <w:b w:val="0"/>
          <w:bCs w:val="0"/>
          <w:color w:val="000000"/>
          <w:szCs w:val="22"/>
          <w:lang w:val="en-US"/>
        </w:rPr>
        <w:fldChar w:fldCharType="separate"/>
      </w:r>
      <w:r w:rsidR="000C5A4E">
        <w:rPr>
          <w:rFonts w:cs="Times New Roman"/>
          <w:b w:val="0"/>
          <w:bCs w:val="0"/>
          <w:noProof/>
          <w:color w:val="000000"/>
          <w:szCs w:val="22"/>
          <w:lang w:val="en-US"/>
        </w:rPr>
        <w:t>3</w:t>
      </w:r>
      <w:r w:rsidR="007A5703" w:rsidRPr="009B2ECC">
        <w:rPr>
          <w:rFonts w:cs="Times New Roman"/>
          <w:b w:val="0"/>
          <w:bCs w:val="0"/>
          <w:color w:val="000000"/>
          <w:szCs w:val="22"/>
          <w:lang w:val="en-US"/>
        </w:rPr>
        <w:fldChar w:fldCharType="end"/>
      </w:r>
      <w:bookmarkEnd w:id="5"/>
      <w:r w:rsidR="007A5703" w:rsidRPr="00C96C79">
        <w:rPr>
          <w:rFonts w:cs="Times New Roman"/>
          <w:b w:val="0"/>
          <w:bCs w:val="0"/>
          <w:color w:val="000000"/>
          <w:szCs w:val="22"/>
          <w:lang w:val="en-US"/>
        </w:rPr>
        <w:t>)</w:t>
      </w:r>
    </w:p>
    <w:p w14:paraId="1E0CC1A1" w14:textId="77777777" w:rsidR="00F47164" w:rsidRPr="00C96C79" w:rsidRDefault="00F47164" w:rsidP="00AE0DF3">
      <w:pPr>
        <w:rPr>
          <w:lang w:val="en-US"/>
        </w:rPr>
      </w:pPr>
    </w:p>
    <w:p w14:paraId="4AA43378" w14:textId="3FD652DC" w:rsidR="00736F1B" w:rsidRPr="005838BD" w:rsidRDefault="00991157" w:rsidP="00AE0DF3">
      <w:pPr>
        <w:rPr>
          <w:lang w:val="en-US"/>
        </w:rPr>
      </w:pPr>
      <w:r w:rsidRPr="00C96C79">
        <w:rPr>
          <w:lang w:val="en-US"/>
        </w:rPr>
        <w:t>Eq</w:t>
      </w:r>
      <w:r w:rsidR="00BC3847" w:rsidRPr="00C96C79">
        <w:rPr>
          <w:lang w:val="en-US"/>
        </w:rPr>
        <w:t>uatio</w:t>
      </w:r>
      <w:r w:rsidRPr="00C96C79">
        <w:rPr>
          <w:lang w:val="en-US"/>
        </w:rPr>
        <w:t>n 2 states that the</w:t>
      </w:r>
      <w:r w:rsidR="004D190D" w:rsidRPr="00C96C79">
        <w:rPr>
          <w:lang w:val="en-US"/>
        </w:rPr>
        <w:t xml:space="preserve"> derivative </w:t>
      </w:r>
      <w:r w:rsidRPr="00C96C79">
        <w:rPr>
          <w:lang w:val="en-US"/>
        </w:rPr>
        <w:t xml:space="preserve">of the </w:t>
      </w:r>
      <w:r w:rsidR="00C43CB6">
        <w:rPr>
          <w:lang w:val="en-US"/>
        </w:rPr>
        <w:t xml:space="preserve">load free </w:t>
      </w:r>
      <w:r w:rsidRPr="00C96C79">
        <w:rPr>
          <w:lang w:val="en-US"/>
        </w:rPr>
        <w:t xml:space="preserve">permanent strain </w:t>
      </w:r>
      <w:r w:rsidR="004D190D" w:rsidRPr="00C96C79">
        <w:rPr>
          <w:lang w:val="en-US"/>
        </w:rPr>
        <w:t>at the current time</w:t>
      </w:r>
      <w:r w:rsidRPr="00C96C79">
        <w:rPr>
          <w:lang w:val="en-US"/>
        </w:rPr>
        <w:t xml:space="preserve"> must be computed</w:t>
      </w:r>
      <w:r w:rsidR="004D190D" w:rsidRPr="00C96C79">
        <w:rPr>
          <w:lang w:val="en-US"/>
        </w:rPr>
        <w:t>. Using a finite difference approximation, the derivative become</w:t>
      </w:r>
      <w:r w:rsidR="005838BD">
        <w:rPr>
          <w:lang w:val="en-US"/>
        </w:rPr>
        <w:t>s</w:t>
      </w:r>
      <w:r w:rsidR="004D190D" w:rsidRPr="005838BD">
        <w:rPr>
          <w:lang w:val="en-US"/>
        </w:rPr>
        <w:t>:</w:t>
      </w:r>
    </w:p>
    <w:p w14:paraId="18576A13" w14:textId="77777777" w:rsidR="00736F1B" w:rsidRPr="00700B82" w:rsidRDefault="00736F1B" w:rsidP="00AE0DF3">
      <w:pPr>
        <w:rPr>
          <w:lang w:val="en-US"/>
        </w:rPr>
      </w:pPr>
    </w:p>
    <w:p w14:paraId="6A6CF1B6" w14:textId="2FC622A3" w:rsidR="00F47164" w:rsidRPr="00C96C79" w:rsidRDefault="00F47164" w:rsidP="007A5703">
      <w:pPr>
        <w:pStyle w:val="Lgende"/>
        <w:tabs>
          <w:tab w:val="center" w:pos="3969"/>
          <w:tab w:val="right" w:pos="7938"/>
        </w:tabs>
        <w:jc w:val="both"/>
        <w:rPr>
          <w:rFonts w:cs="Times New Roman"/>
          <w:color w:val="000000"/>
          <w:szCs w:val="22"/>
          <w:lang w:val="en-US"/>
        </w:rPr>
      </w:pPr>
      <w:r w:rsidRPr="00C26559">
        <w:rPr>
          <w:rFonts w:cs="Times New Roman"/>
          <w:color w:val="000000"/>
          <w:szCs w:val="22"/>
          <w:lang w:val="en-US"/>
        </w:rPr>
        <w:tab/>
      </w:r>
      <m:oMath>
        <m:f>
          <m:fPr>
            <m:ctrlPr>
              <w:rPr>
                <w:rFonts w:ascii="Cambria Math" w:hAnsi="Cambria Math" w:cs="Times New Roman"/>
                <w:color w:val="000000"/>
                <w:szCs w:val="22"/>
                <w:lang w:val="en-US"/>
              </w:rPr>
            </m:ctrlPr>
          </m:fPr>
          <m:num>
            <m:r>
              <m:rPr>
                <m:sty m:val="bi"/>
              </m:rPr>
              <w:rPr>
                <w:rFonts w:ascii="Cambria Math" w:hAnsi="Cambria Math" w:cs="Times New Roman"/>
                <w:color w:val="000000"/>
                <w:szCs w:val="22"/>
                <w:lang w:val="en-US"/>
              </w:rPr>
              <m:t>∂</m:t>
            </m:r>
            <m:sSub>
              <m:sSubPr>
                <m:ctrlPr>
                  <w:rPr>
                    <w:rFonts w:ascii="Cambria Math" w:hAnsi="Cambria Math" w:cs="Times New Roman"/>
                    <w:color w:val="000000"/>
                    <w:szCs w:val="22"/>
                    <w:lang w:val="en-US"/>
                  </w:rPr>
                </m:ctrlPr>
              </m:sSubPr>
              <m:e>
                <m:r>
                  <m:rPr>
                    <m:sty m:val="bi"/>
                  </m:rPr>
                  <w:rPr>
                    <w:rFonts w:ascii="Cambria Math" w:hAnsi="Cambria Math" w:cs="Times New Roman"/>
                    <w:color w:val="000000"/>
                    <w:szCs w:val="22"/>
                    <w:lang w:val="en-US"/>
                  </w:rPr>
                  <m:t>ε</m:t>
                </m:r>
              </m:e>
              <m:sub>
                <m:r>
                  <m:rPr>
                    <m:sty m:val="bi"/>
                  </m:rPr>
                  <w:rPr>
                    <w:rFonts w:ascii="Cambria Math" w:hAnsi="Cambria Math" w:cs="Times New Roman"/>
                    <w:color w:val="000000"/>
                    <w:szCs w:val="22"/>
                    <w:lang w:val="en-US"/>
                  </w:rPr>
                  <m:t>LFP</m:t>
                </m:r>
              </m:sub>
            </m:sSub>
          </m:num>
          <m:den>
            <m:r>
              <m:rPr>
                <m:sty m:val="bi"/>
              </m:rPr>
              <w:rPr>
                <w:rFonts w:ascii="Cambria Math" w:hAnsi="Cambria Math" w:cs="Times New Roman"/>
                <w:color w:val="000000"/>
                <w:szCs w:val="22"/>
                <w:lang w:val="en-US"/>
              </w:rPr>
              <m:t>∂t</m:t>
            </m:r>
          </m:den>
        </m:f>
        <m:r>
          <m:rPr>
            <m:sty m:val="b"/>
          </m:rPr>
          <w:rPr>
            <w:rFonts w:ascii="Cambria Math" w:hAnsi="Cambria Math" w:cs="Times New Roman"/>
            <w:color w:val="000000"/>
            <w:szCs w:val="22"/>
            <w:lang w:val="en-US"/>
          </w:rPr>
          <m:t>=</m:t>
        </m:r>
        <m:f>
          <m:fPr>
            <m:ctrlPr>
              <w:rPr>
                <w:rFonts w:ascii="Cambria Math" w:hAnsi="Cambria Math" w:cs="Times New Roman"/>
                <w:color w:val="000000"/>
                <w:szCs w:val="22"/>
                <w:lang w:val="en-US"/>
              </w:rPr>
            </m:ctrlPr>
          </m:fPr>
          <m:num>
            <m:sSub>
              <m:sSubPr>
                <m:ctrlPr>
                  <w:rPr>
                    <w:rFonts w:ascii="Cambria Math" w:hAnsi="Cambria Math" w:cs="Times New Roman"/>
                    <w:color w:val="000000"/>
                    <w:szCs w:val="22"/>
                    <w:lang w:val="en-US"/>
                  </w:rPr>
                </m:ctrlPr>
              </m:sSubPr>
              <m:e>
                <m:r>
                  <m:rPr>
                    <m:sty m:val="bi"/>
                  </m:rPr>
                  <w:rPr>
                    <w:rFonts w:ascii="Cambria Math" w:hAnsi="Cambria Math" w:cs="Times New Roman"/>
                    <w:color w:val="000000"/>
                    <w:szCs w:val="22"/>
                    <w:lang w:val="en-US"/>
                  </w:rPr>
                  <m:t>ε</m:t>
                </m:r>
              </m:e>
              <m:sub>
                <m:r>
                  <m:rPr>
                    <m:sty m:val="bi"/>
                  </m:rPr>
                  <w:rPr>
                    <w:rFonts w:ascii="Cambria Math" w:hAnsi="Cambria Math" w:cs="Times New Roman"/>
                    <w:color w:val="000000"/>
                    <w:szCs w:val="22"/>
                    <w:lang w:val="en-US"/>
                  </w:rPr>
                  <m:t>LFP</m:t>
                </m:r>
              </m:sub>
            </m:sSub>
            <m:d>
              <m:dPr>
                <m:ctrlPr>
                  <w:rPr>
                    <w:rFonts w:ascii="Cambria Math" w:hAnsi="Cambria Math" w:cs="Times New Roman"/>
                    <w:color w:val="000000"/>
                    <w:szCs w:val="22"/>
                    <w:lang w:val="en-US"/>
                  </w:rPr>
                </m:ctrlPr>
              </m:dPr>
              <m:e>
                <m:r>
                  <m:rPr>
                    <m:sty m:val="bi"/>
                  </m:rPr>
                  <w:rPr>
                    <w:rFonts w:ascii="Cambria Math" w:hAnsi="Cambria Math" w:cs="Times New Roman"/>
                    <w:color w:val="000000"/>
                    <w:szCs w:val="22"/>
                    <w:lang w:val="en-US"/>
                  </w:rPr>
                  <m:t>t</m:t>
                </m:r>
                <m:r>
                  <m:rPr>
                    <m:sty m:val="b"/>
                  </m:rPr>
                  <w:rPr>
                    <w:rFonts w:ascii="Cambria Math" w:hAnsi="Cambria Math" w:cs="Times New Roman"/>
                    <w:color w:val="000000"/>
                    <w:szCs w:val="22"/>
                    <w:lang w:val="en-US"/>
                  </w:rPr>
                  <m:t>+Δ</m:t>
                </m:r>
                <m:r>
                  <m:rPr>
                    <m:sty m:val="bi"/>
                  </m:rPr>
                  <w:rPr>
                    <w:rFonts w:ascii="Cambria Math" w:hAnsi="Cambria Math" w:cs="Times New Roman"/>
                    <w:color w:val="000000"/>
                    <w:szCs w:val="22"/>
                    <w:lang w:val="en-US"/>
                  </w:rPr>
                  <m:t>t</m:t>
                </m:r>
              </m:e>
            </m:d>
            <m:r>
              <m:rPr>
                <m:sty m:val="b"/>
              </m:rPr>
              <w:rPr>
                <w:rFonts w:ascii="Cambria Math" w:hAnsi="Cambria Math" w:cs="Times New Roman"/>
                <w:color w:val="000000"/>
                <w:szCs w:val="22"/>
                <w:lang w:val="en-US"/>
              </w:rPr>
              <m:t>-</m:t>
            </m:r>
            <m:sSub>
              <m:sSubPr>
                <m:ctrlPr>
                  <w:rPr>
                    <w:rFonts w:ascii="Cambria Math" w:hAnsi="Cambria Math" w:cs="Times New Roman"/>
                    <w:color w:val="000000"/>
                    <w:szCs w:val="22"/>
                    <w:lang w:val="en-US"/>
                  </w:rPr>
                </m:ctrlPr>
              </m:sSubPr>
              <m:e>
                <m:r>
                  <m:rPr>
                    <m:sty m:val="bi"/>
                  </m:rPr>
                  <w:rPr>
                    <w:rFonts w:ascii="Cambria Math" w:hAnsi="Cambria Math" w:cs="Times New Roman"/>
                    <w:color w:val="000000"/>
                    <w:szCs w:val="22"/>
                    <w:lang w:val="en-US"/>
                  </w:rPr>
                  <m:t>ε</m:t>
                </m:r>
              </m:e>
              <m:sub>
                <m:r>
                  <m:rPr>
                    <m:sty m:val="bi"/>
                  </m:rPr>
                  <w:rPr>
                    <w:rFonts w:ascii="Cambria Math" w:hAnsi="Cambria Math" w:cs="Times New Roman"/>
                    <w:color w:val="000000"/>
                    <w:szCs w:val="22"/>
                    <w:lang w:val="en-US"/>
                  </w:rPr>
                  <m:t>LFP</m:t>
                </m:r>
              </m:sub>
            </m:sSub>
            <m:r>
              <m:rPr>
                <m:sty m:val="b"/>
              </m:rPr>
              <w:rPr>
                <w:rFonts w:ascii="Cambria Math" w:hAnsi="Cambria Math" w:cs="Times New Roman"/>
                <w:color w:val="000000"/>
                <w:szCs w:val="22"/>
                <w:lang w:val="en-US"/>
              </w:rPr>
              <m:t>(</m:t>
            </m:r>
            <m:r>
              <m:rPr>
                <m:sty m:val="bi"/>
              </m:rPr>
              <w:rPr>
                <w:rFonts w:ascii="Cambria Math" w:hAnsi="Cambria Math" w:cs="Times New Roman"/>
                <w:color w:val="000000"/>
                <w:szCs w:val="22"/>
                <w:lang w:val="en-US"/>
              </w:rPr>
              <m:t>t</m:t>
            </m:r>
            <m:r>
              <m:rPr>
                <m:sty m:val="b"/>
              </m:rPr>
              <w:rPr>
                <w:rFonts w:ascii="Cambria Math" w:hAnsi="Cambria Math" w:cs="Times New Roman"/>
                <w:color w:val="000000"/>
                <w:szCs w:val="22"/>
                <w:lang w:val="en-US"/>
              </w:rPr>
              <m:t>)</m:t>
            </m:r>
          </m:num>
          <m:den>
            <m:r>
              <m:rPr>
                <m:sty m:val="b"/>
              </m:rPr>
              <w:rPr>
                <w:rFonts w:ascii="Cambria Math" w:hAnsi="Cambria Math" w:cs="Times New Roman"/>
                <w:color w:val="000000"/>
                <w:szCs w:val="22"/>
                <w:lang w:val="en-US"/>
              </w:rPr>
              <m:t>Δ</m:t>
            </m:r>
            <m:r>
              <m:rPr>
                <m:sty m:val="bi"/>
              </m:rPr>
              <w:rPr>
                <w:rFonts w:ascii="Cambria Math" w:hAnsi="Cambria Math" w:cs="Times New Roman"/>
                <w:color w:val="000000"/>
                <w:szCs w:val="22"/>
                <w:lang w:val="en-US"/>
              </w:rPr>
              <m:t>t</m:t>
            </m:r>
          </m:den>
        </m:f>
      </m:oMath>
      <w:r w:rsidRPr="00D732BD">
        <w:rPr>
          <w:rFonts w:cs="Times New Roman"/>
          <w:color w:val="000000"/>
          <w:szCs w:val="22"/>
          <w:lang w:val="en-US"/>
        </w:rPr>
        <w:tab/>
      </w:r>
      <w:r w:rsidR="007A5703" w:rsidRPr="00D732BD">
        <w:rPr>
          <w:rFonts w:cs="Times New Roman"/>
          <w:b w:val="0"/>
          <w:bCs w:val="0"/>
          <w:color w:val="000000"/>
          <w:szCs w:val="22"/>
          <w:lang w:val="en-US"/>
        </w:rPr>
        <w:t>(</w:t>
      </w:r>
      <w:r w:rsidR="007A5703" w:rsidRPr="009B2ECC">
        <w:rPr>
          <w:rFonts w:cs="Times New Roman"/>
          <w:b w:val="0"/>
          <w:bCs w:val="0"/>
          <w:color w:val="000000"/>
          <w:szCs w:val="22"/>
          <w:lang w:val="en-US"/>
        </w:rPr>
        <w:fldChar w:fldCharType="begin"/>
      </w:r>
      <w:r w:rsidR="007A5703" w:rsidRPr="00C96C79">
        <w:rPr>
          <w:rFonts w:cs="Times New Roman"/>
          <w:b w:val="0"/>
          <w:bCs w:val="0"/>
          <w:color w:val="000000"/>
          <w:szCs w:val="22"/>
          <w:lang w:val="en-US"/>
        </w:rPr>
        <w:instrText xml:space="preserve"> SEQ Equation \* ARABIC </w:instrText>
      </w:r>
      <w:r w:rsidR="007A5703" w:rsidRPr="009B2ECC">
        <w:rPr>
          <w:rFonts w:cs="Times New Roman"/>
          <w:b w:val="0"/>
          <w:bCs w:val="0"/>
          <w:color w:val="000000"/>
          <w:szCs w:val="22"/>
          <w:lang w:val="en-US"/>
        </w:rPr>
        <w:fldChar w:fldCharType="separate"/>
      </w:r>
      <w:r w:rsidR="000C5A4E">
        <w:rPr>
          <w:rFonts w:cs="Times New Roman"/>
          <w:b w:val="0"/>
          <w:bCs w:val="0"/>
          <w:noProof/>
          <w:color w:val="000000"/>
          <w:szCs w:val="22"/>
          <w:lang w:val="en-US"/>
        </w:rPr>
        <w:t>4</w:t>
      </w:r>
      <w:r w:rsidR="007A5703" w:rsidRPr="009B2ECC">
        <w:rPr>
          <w:rFonts w:cs="Times New Roman"/>
          <w:b w:val="0"/>
          <w:bCs w:val="0"/>
          <w:color w:val="000000"/>
          <w:szCs w:val="22"/>
          <w:lang w:val="en-US"/>
        </w:rPr>
        <w:fldChar w:fldCharType="end"/>
      </w:r>
      <w:r w:rsidR="007A5703" w:rsidRPr="00C96C79">
        <w:rPr>
          <w:rFonts w:cs="Times New Roman"/>
          <w:b w:val="0"/>
          <w:bCs w:val="0"/>
          <w:color w:val="000000"/>
          <w:szCs w:val="22"/>
          <w:lang w:val="en-US"/>
        </w:rPr>
        <w:t>)</w:t>
      </w:r>
    </w:p>
    <w:p w14:paraId="7AFF1784" w14:textId="77777777" w:rsidR="00F47164" w:rsidRPr="00C96C79" w:rsidRDefault="00F47164" w:rsidP="00AE0DF3">
      <w:pPr>
        <w:rPr>
          <w:lang w:val="en-US"/>
        </w:rPr>
      </w:pPr>
    </w:p>
    <w:p w14:paraId="4FA3C41F" w14:textId="3036C4A2" w:rsidR="0047151B" w:rsidRPr="005838BD" w:rsidRDefault="004D190D" w:rsidP="00AE0DF3">
      <w:pPr>
        <w:rPr>
          <w:lang w:val="en-US"/>
        </w:rPr>
      </w:pPr>
      <w:r w:rsidRPr="00C96C79">
        <w:rPr>
          <w:lang w:val="en-US"/>
        </w:rPr>
        <w:t xml:space="preserve">To evaluate the </w:t>
      </w:r>
      <w:r w:rsidR="005838BD">
        <w:rPr>
          <w:lang w:val="en-US"/>
        </w:rPr>
        <w:t xml:space="preserve">value of the </w:t>
      </w:r>
      <w:r w:rsidRPr="005838BD">
        <w:rPr>
          <w:lang w:val="en-US"/>
        </w:rPr>
        <w:t xml:space="preserve">derivative, </w:t>
      </w:r>
      <w:r w:rsidR="00991157" w:rsidRPr="005838BD">
        <w:rPr>
          <w:lang w:val="en-US"/>
        </w:rPr>
        <w:t xml:space="preserve">the </w:t>
      </w:r>
      <w:r w:rsidR="005204F5">
        <w:rPr>
          <w:lang w:val="en-US"/>
        </w:rPr>
        <w:t>load free permanent</w:t>
      </w:r>
      <w:r w:rsidR="00991157" w:rsidRPr="005838BD">
        <w:rPr>
          <w:lang w:val="en-US"/>
        </w:rPr>
        <w:t xml:space="preserve"> strain </w:t>
      </w:r>
      <w:r w:rsidR="000C064C" w:rsidRPr="005838BD">
        <w:rPr>
          <w:lang w:val="en-US"/>
        </w:rPr>
        <w:t xml:space="preserve">mechanism </w:t>
      </w:r>
      <w:r w:rsidR="00991157" w:rsidRPr="005838BD">
        <w:rPr>
          <w:lang w:val="en-US"/>
        </w:rPr>
        <w:t>must be defined</w:t>
      </w:r>
      <w:r w:rsidRPr="005838BD">
        <w:rPr>
          <w:lang w:val="en-US"/>
        </w:rPr>
        <w:t xml:space="preserve">. </w:t>
      </w:r>
    </w:p>
    <w:p w14:paraId="357A7383" w14:textId="77777777" w:rsidR="0047151B" w:rsidRPr="00700B82" w:rsidRDefault="0047151B" w:rsidP="00AE0DF3">
      <w:pPr>
        <w:rPr>
          <w:lang w:val="en-US"/>
        </w:rPr>
      </w:pPr>
    </w:p>
    <w:p w14:paraId="35AE4953" w14:textId="2105030F" w:rsidR="0047151B" w:rsidRPr="00524903" w:rsidRDefault="001337FD" w:rsidP="00A6544D">
      <w:pPr>
        <w:pStyle w:val="Titre2"/>
      </w:pPr>
      <w:r>
        <w:t>Load free permanent</w:t>
      </w:r>
      <w:r w:rsidR="0047151B" w:rsidRPr="00524903">
        <w:t xml:space="preserve"> strain equation</w:t>
      </w:r>
    </w:p>
    <w:p w14:paraId="7A3FBBBB" w14:textId="77777777" w:rsidR="0047151B" w:rsidRPr="00C26559" w:rsidRDefault="0047151B" w:rsidP="00AE0DF3">
      <w:pPr>
        <w:rPr>
          <w:lang w:val="en-US"/>
        </w:rPr>
      </w:pPr>
    </w:p>
    <w:p w14:paraId="1654E659" w14:textId="50948CD2" w:rsidR="00BE3DCD" w:rsidRPr="00524903" w:rsidRDefault="004D190D" w:rsidP="00AE0DF3">
      <w:pPr>
        <w:rPr>
          <w:lang w:val="en-US"/>
        </w:rPr>
      </w:pPr>
      <w:r w:rsidRPr="004C7E2A">
        <w:rPr>
          <w:lang w:val="en-US"/>
        </w:rPr>
        <w:t>Previous experimental works showed that</w:t>
      </w:r>
      <w:r w:rsidR="00BE3DCD" w:rsidRPr="00C90089">
        <w:rPr>
          <w:lang w:val="en-US"/>
        </w:rPr>
        <w:t xml:space="preserve"> the baking process of the anode paste </w:t>
      </w:r>
      <w:r w:rsidR="00524903">
        <w:rPr>
          <w:lang w:val="en-US"/>
        </w:rPr>
        <w:t>goes through</w:t>
      </w:r>
      <w:r w:rsidR="004210D9" w:rsidRPr="00524903">
        <w:rPr>
          <w:lang w:val="en-US"/>
        </w:rPr>
        <w:t xml:space="preserve"> three </w:t>
      </w:r>
      <w:r w:rsidR="00524903">
        <w:rPr>
          <w:lang w:val="en-US"/>
        </w:rPr>
        <w:t xml:space="preserve">major </w:t>
      </w:r>
      <w:r w:rsidR="004210D9" w:rsidRPr="00524903">
        <w:rPr>
          <w:lang w:val="en-US"/>
        </w:rPr>
        <w:t>phases</w:t>
      </w:r>
      <w:r w:rsidR="00BE3DCD" w:rsidRPr="00524903">
        <w:rPr>
          <w:lang w:val="en-US"/>
        </w:rPr>
        <w:t xml:space="preserve">: </w:t>
      </w:r>
    </w:p>
    <w:p w14:paraId="27360ABB" w14:textId="75E49BA0" w:rsidR="00F47164" w:rsidRPr="00C96C79" w:rsidRDefault="00C634CA" w:rsidP="003D4494">
      <w:pPr>
        <w:pStyle w:val="Paragraphedeliste"/>
        <w:numPr>
          <w:ilvl w:val="0"/>
          <w:numId w:val="42"/>
        </w:numPr>
      </w:pPr>
      <w:r w:rsidRPr="00C26559">
        <w:t>First, t</w:t>
      </w:r>
      <w:r w:rsidR="00BE3DCD" w:rsidRPr="00C26559">
        <w:t xml:space="preserve">he material undergoes a phase transition during which the pitch melts while its viscosity </w:t>
      </w:r>
      <w:r w:rsidR="004210D9" w:rsidRPr="00C26559">
        <w:t>decreases</w:t>
      </w:r>
      <w:r w:rsidR="00BE3DCD" w:rsidRPr="004C7E2A">
        <w:t xml:space="preserve">. This physical transformation of the binder component leads to a migration of the pitch in the coke matrix while the residual stresses induced by the vibrocompaction </w:t>
      </w:r>
      <w:r w:rsidRPr="00C90089">
        <w:t xml:space="preserve">process </w:t>
      </w:r>
      <w:r w:rsidR="00BE3DCD" w:rsidRPr="00C90089">
        <w:t xml:space="preserve">are released. </w:t>
      </w:r>
      <w:r w:rsidR="0047151B" w:rsidRPr="00C90089">
        <w:t xml:space="preserve">While the phase transition of the pitch </w:t>
      </w:r>
      <w:r w:rsidRPr="004D300E">
        <w:t xml:space="preserve">specifically </w:t>
      </w:r>
      <w:r w:rsidR="0047151B" w:rsidRPr="00E94525">
        <w:t xml:space="preserve">happens at temperatures between 120°-200°C, the effects </w:t>
      </w:r>
      <w:r w:rsidRPr="00E94525">
        <w:t>associated with this phas</w:t>
      </w:r>
      <w:r w:rsidRPr="006E496D">
        <w:t>e are observed</w:t>
      </w:r>
      <w:r w:rsidR="0047151B" w:rsidRPr="00EE7CF9">
        <w:t xml:space="preserve"> from</w:t>
      </w:r>
      <w:r w:rsidR="00BE3DCD" w:rsidRPr="00EE7CF9">
        <w:t xml:space="preserve"> room temperature </w:t>
      </w:r>
      <w:r w:rsidR="0047151B" w:rsidRPr="00010EF7">
        <w:t>to</w:t>
      </w:r>
      <w:r w:rsidR="00BE3DCD" w:rsidRPr="00010EF7">
        <w:t xml:space="preserve"> at around 450°C</w:t>
      </w:r>
      <w:r w:rsidR="0047151B" w:rsidRPr="0053171A">
        <w:t>, temperature at which the rigidity of the carbon anode paste increases significantly due to the crystallization of the binder phase</w:t>
      </w:r>
      <w:r w:rsidR="00BE3DCD" w:rsidRPr="00F264B4">
        <w:t>.</w:t>
      </w:r>
      <w:r w:rsidR="004210D9" w:rsidRPr="00F264B4">
        <w:t xml:space="preserve"> </w:t>
      </w:r>
      <w:r w:rsidR="004210D9" w:rsidRPr="009B2ECC">
        <w:fldChar w:fldCharType="begin"/>
      </w:r>
      <w:r w:rsidR="00042FD1">
        <w:instrText xml:space="preserve"> ADDIN EN.CITE &lt;EndNote&gt;&lt;Cite&gt;&lt;Author&gt;Hulse&lt;/Author&gt;&lt;Year&gt;2000&lt;/Year&gt;&lt;RecNum&gt;62&lt;/RecNum&gt;&lt;DisplayText&gt;[4, 5]&lt;/DisplayText&gt;&lt;record&gt;&lt;rec-number&gt;62&lt;/rec-number&gt;&lt;foreign-keys&gt;&lt;key app="EN" db-id="r2fdsst07psfpyewxt4psafxtwtrf09r0f2f" timestamp="1412106242"&gt;62&lt;/key&gt;&lt;/foreign-keys&gt;&lt;ref-type name="Thesis"&gt;32&lt;/ref-type&gt;&lt;contributors&gt;&lt;authors&gt;&lt;author&gt;Hulse, Kristine L.&lt;/author&gt;&lt;/authors&gt;&lt;tertiary-authors&gt;&lt;author&gt;Welch, B.&lt;/author&gt;&lt;/tertiary-authors&gt;&lt;/contributors&gt;&lt;titles&gt;&lt;title&gt;Anode Manufacture: Raw Materials, Formulation and Processing Parameters&lt;/title&gt;&lt;secondary-title&gt;R&amp;amp;D Carbon&lt;/secondary-title&gt;&lt;/titles&gt;&lt;pages&gt;416&lt;/pages&gt;&lt;volume&gt;Ph.D.&lt;/volume&gt;&lt;dates&gt;&lt;year&gt;2000&lt;/year&gt;&lt;/dates&gt;&lt;pub-location&gt;Sierre, Switzerland&lt;/pub-location&gt;&lt;publisher&gt;The University of Aukland&lt;/publisher&gt;&lt;label&gt;carbon, anode, book, compressive strength, density, electrical resistivity, flexural strength, thermal expansion, young modulus, baking, Aluminum process, thesis&lt;/label&gt;&lt;urls&gt;&lt;/urls&gt;&lt;/record&gt;&lt;/Cite&gt;&lt;Cite&gt;&lt;Author&gt;Bouchard&lt;/Author&gt;&lt;Year&gt;1998&lt;/Year&gt;&lt;RecNum&gt;40&lt;/RecNum&gt;&lt;record&gt;&lt;rec-number&gt;40&lt;/rec-number&gt;&lt;foreign-keys&gt;&lt;key app="EN" db-id="r2fdsst07psfpyewxt4psafxtwtrf09r0f2f" timestamp="1410894789"&gt;40&lt;/key&gt;&lt;/foreign-keys&gt;&lt;ref-type name="Thesis"&gt;32&lt;/ref-type&gt;&lt;contributors&gt;&lt;authors&gt;&lt;author&gt;Bouchard, N.&lt;/author&gt;&lt;/authors&gt;&lt;tertiary-authors&gt;&lt;author&gt;Charette, A.&lt;/author&gt;&lt;/tertiary-authors&gt;&lt;/contributors&gt;&lt;titles&gt;&lt;title&gt;Pyrolyse de divers brais utilisés dans la technologie Söderberg et analyse des matières volatiles&lt;/title&gt;&lt;secondary-title&gt;Département des sciences appliquées&lt;/secondary-title&gt;&lt;/titles&gt;&lt;pages&gt;238&lt;/pages&gt;&lt;volume&gt;Maîtrise&lt;/volume&gt;&lt;dates&gt;&lt;year&gt;1998&lt;/year&gt;&lt;/dates&gt;&lt;pub-location&gt;Chicoutimi, Québec&lt;/pub-location&gt;&lt;publisher&gt;Université du Québec à Chicoutimi&lt;/publisher&gt;&lt;label&gt;Baking; Carbon; Anode; Ramming paste; experimental; cathode;&lt;/label&gt;&lt;urls&gt;&lt;/urls&gt;&lt;/record&gt;&lt;/Cite&gt;&lt;/EndNote&gt;</w:instrText>
      </w:r>
      <w:r w:rsidR="004210D9" w:rsidRPr="009B2ECC">
        <w:fldChar w:fldCharType="separate"/>
      </w:r>
      <w:r w:rsidR="00C6436F">
        <w:rPr>
          <w:noProof/>
        </w:rPr>
        <w:t>[4, 5]</w:t>
      </w:r>
      <w:r w:rsidR="004210D9" w:rsidRPr="009B2ECC">
        <w:fldChar w:fldCharType="end"/>
      </w:r>
    </w:p>
    <w:p w14:paraId="03F54CA1" w14:textId="2679AC05" w:rsidR="00BE3DCD" w:rsidRPr="00C96C79" w:rsidRDefault="00BE3DCD" w:rsidP="003D4494">
      <w:pPr>
        <w:pStyle w:val="Paragraphedeliste"/>
        <w:numPr>
          <w:ilvl w:val="0"/>
          <w:numId w:val="42"/>
        </w:numPr>
      </w:pPr>
      <w:r w:rsidRPr="00C96C79">
        <w:t>Starting at around 200°C</w:t>
      </w:r>
      <w:r w:rsidR="0047151B" w:rsidRPr="00C96C79">
        <w:t xml:space="preserve">, the devolatilization process of the carbon anode paste will lead </w:t>
      </w:r>
      <w:r w:rsidR="004210D9" w:rsidRPr="00C96C79">
        <w:t>to the release of</w:t>
      </w:r>
      <w:r w:rsidR="0047151B" w:rsidRPr="00C96C79">
        <w:t xml:space="preserve"> condens</w:t>
      </w:r>
      <w:r w:rsidR="004210D9" w:rsidRPr="00C96C79">
        <w:t>able gases, hydrogen and methane</w:t>
      </w:r>
      <w:r w:rsidR="00446617" w:rsidRPr="00C96C79">
        <w:t xml:space="preserve">, caused by various thermo-activated chemical reactions. This will lead to the carbonization of the mix, binding together the different components of the carbon anode paste. Various authors </w:t>
      </w:r>
      <w:r w:rsidR="00446617" w:rsidRPr="00C96C79">
        <w:lastRenderedPageBreak/>
        <w:t xml:space="preserve">states that this phase ends at around 800°C, which can vary depending on the pitch composition </w:t>
      </w:r>
      <w:r w:rsidR="00121B43" w:rsidRPr="009B2ECC">
        <w:fldChar w:fldCharType="begin">
          <w:fldData xml:space="preserve">PEVuZE5vdGU+PENpdGU+PEF1dGhvcj5Lb2NhZWZlPC9BdXRob3I+PFllYXI+MTk5MDwvWWVhcj48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</w:fldData>
        </w:fldChar>
      </w:r>
      <w:r w:rsidR="00042FD1">
        <w:instrText xml:space="preserve"> ADDIN EN.CITE </w:instrText>
      </w:r>
      <w:r w:rsidR="00042FD1">
        <w:fldChar w:fldCharType="begin">
          <w:fldData xml:space="preserve">PEVuZE5vdGU+PENpdGU+PEF1dGhvcj5Lb2NhZWZlPC9BdXRob3I+PFllYXI+MTk5MDwvWWVhcj48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</w:fldData>
        </w:fldChar>
      </w:r>
      <w:r w:rsidR="00042FD1">
        <w:instrText xml:space="preserve"> ADDIN EN.CITE.DATA </w:instrText>
      </w:r>
      <w:r w:rsidR="00042FD1">
        <w:fldChar w:fldCharType="end"/>
      </w:r>
      <w:r w:rsidR="00121B43" w:rsidRPr="009B2ECC">
        <w:fldChar w:fldCharType="separate"/>
      </w:r>
      <w:r w:rsidR="00C6436F">
        <w:rPr>
          <w:noProof/>
        </w:rPr>
        <w:t>[6-8]</w:t>
      </w:r>
      <w:r w:rsidR="00121B43" w:rsidRPr="009B2ECC">
        <w:fldChar w:fldCharType="end"/>
      </w:r>
      <w:r w:rsidR="00446617" w:rsidRPr="00C96C79">
        <w:t>.</w:t>
      </w:r>
    </w:p>
    <w:p w14:paraId="0B5D8C09" w14:textId="05B43427" w:rsidR="00446617" w:rsidRPr="00524903" w:rsidRDefault="00446617" w:rsidP="003D4494">
      <w:pPr>
        <w:pStyle w:val="Paragraphedeliste"/>
        <w:numPr>
          <w:ilvl w:val="0"/>
          <w:numId w:val="42"/>
        </w:numPr>
      </w:pPr>
      <w:r w:rsidRPr="00C96C79">
        <w:t>Finally, the carbon anode paste will begin its graphitization phase</w:t>
      </w:r>
      <w:r w:rsidR="00F62C2E" w:rsidRPr="00C96C79">
        <w:t>, during which the carbon structure will organize itsel</w:t>
      </w:r>
      <w:r w:rsidR="00C634CA" w:rsidRPr="00C96C79">
        <w:t xml:space="preserve">f, as shown in </w:t>
      </w:r>
      <w:r w:rsidR="00D30234">
        <w:fldChar w:fldCharType="begin"/>
      </w:r>
      <w:r w:rsidR="00D30234">
        <w:instrText xml:space="preserve"> REF  _Ref458346020 \h </w:instrText>
      </w:r>
      <w:r w:rsidR="00D30234">
        <w:fldChar w:fldCharType="separate"/>
      </w:r>
      <w:r w:rsidR="00D30234" w:rsidRPr="00C96C79">
        <w:t xml:space="preserve">Figure </w:t>
      </w:r>
      <w:r w:rsidR="00D30234">
        <w:rPr>
          <w:noProof/>
        </w:rPr>
        <w:t>3</w:t>
      </w:r>
      <w:r w:rsidR="00D30234">
        <w:fldChar w:fldCharType="end"/>
      </w:r>
      <w:r w:rsidR="00F62C2E" w:rsidRPr="00524903">
        <w:t xml:space="preserve">. While </w:t>
      </w:r>
      <w:r w:rsidR="00C634CA" w:rsidRPr="00524903">
        <w:t xml:space="preserve">fully </w:t>
      </w:r>
      <w:r w:rsidR="00F62C2E" w:rsidRPr="00524903">
        <w:t xml:space="preserve">graphitized carbon cathodes </w:t>
      </w:r>
      <w:r w:rsidR="00524903">
        <w:t>are</w:t>
      </w:r>
      <w:r w:rsidR="00F62C2E" w:rsidRPr="00524903">
        <w:t xml:space="preserve"> heat treated up to 3000°C, carbon anodes </w:t>
      </w:r>
      <w:r w:rsidR="00524903">
        <w:t>are</w:t>
      </w:r>
      <w:r w:rsidR="00F62C2E" w:rsidRPr="00524903">
        <w:t xml:space="preserve"> heated to a temperature of about 1200°C to limit the production costs while avoiding the </w:t>
      </w:r>
      <w:r w:rsidR="00032AA3">
        <w:t xml:space="preserve">excessive </w:t>
      </w:r>
      <w:r w:rsidR="00F62C2E" w:rsidRPr="00524903">
        <w:t xml:space="preserve">desulfurization </w:t>
      </w:r>
      <w:r w:rsidR="00B419F2" w:rsidRPr="00524903">
        <w:t>process</w:t>
      </w:r>
      <w:r w:rsidR="00B666DE">
        <w:t xml:space="preserve"> </w:t>
      </w:r>
      <w:r w:rsidR="00121B43" w:rsidRPr="00524903">
        <w:fldChar w:fldCharType="begin"/>
      </w:r>
      <w:r w:rsidR="00121B43" w:rsidRPr="00524903">
        <w:instrText xml:space="preserve"> ADDIN EN.CITE &lt;EndNote&gt;&lt;Cite&gt;&lt;Author&gt;Meier&lt;/Author&gt;&lt;Year&gt;1996&lt;/Year&gt;&lt;RecNum&gt;25&lt;/RecNum&gt;&lt;DisplayText&gt;[2]&lt;/DisplayText&gt;&lt;record&gt;&lt;rec-number&gt;25&lt;/rec-number&gt;&lt;foreign-keys&gt;&lt;key app="EN" db-id="r2fdsst07psfpyewxt4psafxtwtrf09r0f2f" timestamp="1406659570"&gt;25&lt;/key&gt;&lt;/foreign-keys&gt;&lt;ref-type name="Thesis"&gt;32&lt;/ref-type&gt;&lt;contributors&gt;&lt;authors&gt;&lt;author&gt;Meier,Markus W.&lt;/author&gt;&lt;/authors&gt;&lt;tertiary-authors&gt;&lt;author&gt;Gauckler, L.J.&lt;/author&gt;&lt;/tertiary-authors&gt;&lt;/contributors&gt;&lt;titles&gt;&lt;title&gt;Cracking behaviour of anodes&lt;/title&gt;&lt;secondary-title&gt;Non-Metallic Materials&lt;/secondary-title&gt;&lt;/titles&gt;&lt;pages&gt;365&lt;/pages&gt;&lt;volume&gt;Ph.D.&lt;/volume&gt;&lt;dates&gt;&lt;year&gt;1996&lt;/year&gt;&lt;pub-dates&gt;&lt;date&gt;January 3, 1996&lt;/date&gt;&lt;/pub-dates&gt;&lt;/dates&gt;&lt;pub-location&gt;Sierre, Switzerland&lt;/pub-location&gt;&lt;publisher&gt;Swill Federal Institute of Technology&lt;/publisher&gt;&lt;label&gt;Carbon; anode; book&lt;/label&gt;&lt;urls&gt;&lt;/urls&gt;&lt;/record&gt;&lt;/Cite&gt;&lt;/EndNote&gt;</w:instrText>
      </w:r>
      <w:r w:rsidR="00121B43" w:rsidRPr="00524903">
        <w:fldChar w:fldCharType="separate"/>
      </w:r>
      <w:r w:rsidR="00121B43" w:rsidRPr="00524903">
        <w:rPr>
          <w:noProof/>
        </w:rPr>
        <w:t>[2]</w:t>
      </w:r>
      <w:r w:rsidR="00121B43" w:rsidRPr="00524903">
        <w:fldChar w:fldCharType="end"/>
      </w:r>
      <w:r w:rsidR="00121B43" w:rsidRPr="00524903">
        <w:t>.</w:t>
      </w:r>
    </w:p>
    <w:p w14:paraId="0F572489" w14:textId="77777777" w:rsidR="00B419F2" w:rsidRPr="00C96C79" w:rsidRDefault="00F62C2E" w:rsidP="00B419F2">
      <w:pPr>
        <w:keepNext/>
        <w:jc w:val="center"/>
        <w:rPr>
          <w:lang w:val="en-US"/>
        </w:rPr>
      </w:pPr>
      <w:r w:rsidRPr="00C96C79">
        <w:rPr>
          <w:noProof/>
          <w:lang w:val="fr-CA" w:eastAsia="fr-CA"/>
        </w:rPr>
        <w:drawing>
          <wp:inline distT="0" distB="0" distL="0" distR="0" wp14:anchorId="36763A93" wp14:editId="499BEAF3">
            <wp:extent cx="2956870" cy="2034370"/>
            <wp:effectExtent l="0" t="0" r="0" b="444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cstate="print">
                      <a:extLst>
                        <a:ext uri="{28A0092B-C50C-407E-A947-70E740481C1C}">
                          <a14:useLocalDpi xmlns:a14="http://schemas.microsoft.com/office/drawing/2010/main" val="0"/>
                        </a:ext>
                      </a:extLst>
                    </a:blip>
                    <a:srcRect l="5813" r="7861" b="19162"/>
                    <a:stretch/>
                  </pic:blipFill>
                  <pic:spPr bwMode="auto">
                    <a:xfrm>
                      <a:off x="0" y="0"/>
                      <a:ext cx="2970762" cy="2043928"/>
                    </a:xfrm>
                    <a:prstGeom prst="rect">
                      <a:avLst/>
                    </a:prstGeom>
                    <a:ln>
                      <a:noFill/>
                    </a:ln>
                    <a:extLst>
                      <a:ext uri="{53640926-AAD7-44D8-BBD7-CCE9431645EC}">
                        <a14:shadowObscured xmlns:a14="http://schemas.microsoft.com/office/drawing/2010/main"/>
                      </a:ext>
                    </a:extLst>
                  </pic:spPr>
                </pic:pic>
              </a:graphicData>
            </a:graphic>
          </wp:inline>
        </w:drawing>
      </w:r>
    </w:p>
    <w:p w14:paraId="6C8D0875" w14:textId="61EB8A53" w:rsidR="00736F1B" w:rsidRPr="00C96C79" w:rsidRDefault="00B419F2" w:rsidP="00B419F2">
      <w:pPr>
        <w:pStyle w:val="Lgende"/>
        <w:rPr>
          <w:lang w:val="en-US"/>
        </w:rPr>
      </w:pPr>
      <w:bookmarkStart w:id="6" w:name="_Ref458346020"/>
      <w:r w:rsidRPr="00C96C79">
        <w:rPr>
          <w:lang w:val="en-US"/>
        </w:rPr>
        <w:t xml:space="preserve">Figure </w:t>
      </w:r>
      <w:r w:rsidRPr="00C96C79">
        <w:rPr>
          <w:lang w:val="en-US"/>
        </w:rPr>
        <w:fldChar w:fldCharType="begin"/>
      </w:r>
      <w:r w:rsidRPr="00C96C79">
        <w:rPr>
          <w:lang w:val="en-US"/>
        </w:rPr>
        <w:instrText xml:space="preserve"> SEQ Figure \* ARABIC </w:instrText>
      </w:r>
      <w:r w:rsidRPr="00C96C79">
        <w:rPr>
          <w:lang w:val="en-US"/>
        </w:rPr>
        <w:fldChar w:fldCharType="separate"/>
      </w:r>
      <w:r w:rsidR="000C5A4E">
        <w:rPr>
          <w:noProof/>
          <w:lang w:val="en-US"/>
        </w:rPr>
        <w:t>3</w:t>
      </w:r>
      <w:r w:rsidRPr="00C96C79">
        <w:rPr>
          <w:lang w:val="en-US"/>
        </w:rPr>
        <w:fldChar w:fldCharType="end"/>
      </w:r>
      <w:bookmarkEnd w:id="6"/>
      <w:r w:rsidRPr="00C96C79">
        <w:rPr>
          <w:lang w:val="en-US"/>
        </w:rPr>
        <w:t xml:space="preserve">: Structural development of a graphitizable carbon with increasing heat-treatment temperature </w:t>
      </w:r>
      <w:r w:rsidRPr="00C96C79">
        <w:rPr>
          <w:lang w:val="en-US"/>
        </w:rPr>
        <w:fldChar w:fldCharType="begin"/>
      </w:r>
      <w:r w:rsidRPr="00C96C79">
        <w:rPr>
          <w:lang w:val="en-US"/>
        </w:rPr>
        <w:instrText xml:space="preserve"> ADDIN EN.CITE &lt;EndNote&gt;&lt;Cite&gt;&lt;Author&gt;Meier&lt;/Author&gt;&lt;Year&gt;1996&lt;/Year&gt;&lt;RecNum&gt;25&lt;/RecNum&gt;&lt;DisplayText&gt;[2]&lt;/DisplayText&gt;&lt;record&gt;&lt;rec-number&gt;25&lt;/rec-number&gt;&lt;foreign-keys&gt;&lt;key app="EN" db-id="r2fdsst07psfpyewxt4psafxtwtrf09r0f2f" timestamp="1406659570"&gt;25&lt;/key&gt;&lt;/foreign-keys&gt;&lt;ref-type name="Thesis"&gt;32&lt;/ref-type&gt;&lt;contributors&gt;&lt;authors&gt;&lt;author&gt;Meier,Markus W.&lt;/author&gt;&lt;/authors&gt;&lt;tertiary-authors&gt;&lt;author&gt;Gauckler, L.J.&lt;/author&gt;&lt;/tertiary-authors&gt;&lt;/contributors&gt;&lt;titles&gt;&lt;title&gt;Cracking behaviour of anodes&lt;/title&gt;&lt;secondary-title&gt;Non-Metallic Materials&lt;/secondary-title&gt;&lt;/titles&gt;&lt;pages&gt;365&lt;/pages&gt;&lt;volume&gt;Ph.D.&lt;/volume&gt;&lt;dates&gt;&lt;year&gt;1996&lt;/year&gt;&lt;pub-dates&gt;&lt;date&gt;January 3, 1996&lt;/date&gt;&lt;/pub-dates&gt;&lt;/dates&gt;&lt;pub-location&gt;Sierre, Switzerland&lt;/pub-location&gt;&lt;publisher&gt;Swill Federal Institute of Technology&lt;/publisher&gt;&lt;label&gt;Carbon; anode; book&lt;/label&gt;&lt;urls&gt;&lt;/urls&gt;&lt;/record&gt;&lt;/Cite&gt;&lt;/EndNote&gt;</w:instrText>
      </w:r>
      <w:r w:rsidRPr="00C96C79">
        <w:rPr>
          <w:lang w:val="en-US"/>
        </w:rPr>
        <w:fldChar w:fldCharType="separate"/>
      </w:r>
      <w:r w:rsidRPr="00C96C79">
        <w:rPr>
          <w:noProof/>
          <w:lang w:val="en-US"/>
        </w:rPr>
        <w:t>[2]</w:t>
      </w:r>
      <w:r w:rsidRPr="00C96C79">
        <w:rPr>
          <w:lang w:val="en-US"/>
        </w:rPr>
        <w:fldChar w:fldCharType="end"/>
      </w:r>
    </w:p>
    <w:p w14:paraId="46B2C5CB" w14:textId="77777777" w:rsidR="00F62C2E" w:rsidRPr="00862A55" w:rsidRDefault="00F62C2E" w:rsidP="00AE0DF3">
      <w:pPr>
        <w:rPr>
          <w:lang w:val="en-US"/>
        </w:rPr>
      </w:pPr>
    </w:p>
    <w:p w14:paraId="535AC68D" w14:textId="5CC83E55" w:rsidR="00F62C2E" w:rsidRPr="00B53EFC" w:rsidRDefault="00B419F2" w:rsidP="00AE0DF3">
      <w:pPr>
        <w:rPr>
          <w:lang w:val="en-US"/>
        </w:rPr>
      </w:pPr>
      <w:r w:rsidRPr="00BF5E80">
        <w:rPr>
          <w:lang w:val="en-US"/>
        </w:rPr>
        <w:t xml:space="preserve">Following this analysis, the </w:t>
      </w:r>
      <w:r w:rsidR="005204F5">
        <w:rPr>
          <w:lang w:val="en-US"/>
        </w:rPr>
        <w:t xml:space="preserve">load free </w:t>
      </w:r>
      <w:r w:rsidRPr="00BF5E80">
        <w:rPr>
          <w:lang w:val="en-US"/>
        </w:rPr>
        <w:t xml:space="preserve">permanent strain </w:t>
      </w:r>
      <w:r w:rsidR="00991157" w:rsidRPr="00BF5E80">
        <w:rPr>
          <w:lang w:val="en-US"/>
        </w:rPr>
        <w:t xml:space="preserve">is </w:t>
      </w:r>
      <w:r w:rsidR="00032AA3">
        <w:rPr>
          <w:lang w:val="en-US"/>
        </w:rPr>
        <w:t>divided</w:t>
      </w:r>
      <w:r w:rsidR="00032AA3" w:rsidRPr="00BF5E80">
        <w:rPr>
          <w:lang w:val="en-US"/>
        </w:rPr>
        <w:t xml:space="preserve"> </w:t>
      </w:r>
      <w:r w:rsidRPr="00B53EFC">
        <w:rPr>
          <w:lang w:val="en-US"/>
        </w:rPr>
        <w:t>into three distinct mechanisms, combined using the strain additivity hypothesis:</w:t>
      </w:r>
    </w:p>
    <w:p w14:paraId="798A5B20" w14:textId="77777777" w:rsidR="00736F1B" w:rsidRPr="00B53EFC" w:rsidRDefault="00736F1B" w:rsidP="00AE0DF3">
      <w:pPr>
        <w:rPr>
          <w:lang w:val="en-US"/>
        </w:rPr>
      </w:pPr>
    </w:p>
    <w:p w14:paraId="707D0AF9" w14:textId="66CE3A86" w:rsidR="003750BC" w:rsidRPr="00C96C79" w:rsidRDefault="003750BC" w:rsidP="003750BC">
      <w:pPr>
        <w:tabs>
          <w:tab w:val="center" w:pos="3969"/>
          <w:tab w:val="right" w:pos="7938"/>
        </w:tabs>
        <w:autoSpaceDE w:val="0"/>
        <w:autoSpaceDN w:val="0"/>
        <w:adjustRightInd w:val="0"/>
        <w:rPr>
          <w:rFonts w:cs="Times New Roman"/>
          <w:color w:val="000000"/>
          <w:szCs w:val="22"/>
          <w:lang w:val="en-US"/>
        </w:rPr>
      </w:pPr>
      <w:r w:rsidRPr="0096435D">
        <w:rPr>
          <w:rFonts w:cs="Times New Roman"/>
          <w:color w:val="000000"/>
          <w:szCs w:val="22"/>
          <w:lang w:val="en-US"/>
        </w:rPr>
        <w:tab/>
      </w:r>
      <m:oMath>
        <m:sSub>
          <m:sSubPr>
            <m:ctrlPr>
              <w:rPr>
                <w:rFonts w:ascii="Cambria Math" w:hAnsi="Cambria Math" w:cs="Times New Roman"/>
                <w:i/>
                <w:color w:val="000000"/>
                <w:szCs w:val="22"/>
                <w:lang w:val="en-US"/>
              </w:rPr>
            </m:ctrlPr>
          </m:sSubPr>
          <m:e>
            <m:acc>
              <m:accPr>
                <m:chr m:val="̇"/>
                <m:ctrlPr>
                  <w:rPr>
                    <w:rFonts w:ascii="Cambria Math" w:hAnsi="Cambria Math" w:cs="Times New Roman"/>
                    <w:i/>
                    <w:color w:val="000000"/>
                    <w:szCs w:val="22"/>
                    <w:lang w:val="en-US"/>
                  </w:rPr>
                </m:ctrlPr>
              </m:accPr>
              <m:e>
                <m:r>
                  <w:rPr>
                    <w:rFonts w:ascii="Cambria Math" w:hAnsi="Cambria Math" w:cs="Times New Roman"/>
                    <w:color w:val="000000"/>
                    <w:szCs w:val="22"/>
                    <w:lang w:val="en-US"/>
                  </w:rPr>
                  <m:t>ε</m:t>
                </m:r>
              </m:e>
            </m:acc>
          </m:e>
          <m:sub>
            <m:r>
              <w:rPr>
                <w:rFonts w:ascii="Cambria Math" w:hAnsi="Cambria Math" w:cs="Times New Roman"/>
                <w:color w:val="000000"/>
                <w:szCs w:val="22"/>
                <w:lang w:val="en-US"/>
              </w:rPr>
              <m:t>LF</m:t>
            </m:r>
            <m:r>
              <w:rPr>
                <w:rFonts w:ascii="Cambria Math" w:hAnsi="Cambria Math" w:cs="Times New Roman"/>
                <w:color w:val="000000"/>
                <w:szCs w:val="22"/>
                <w:lang w:val="en-US"/>
              </w:rPr>
              <m:t>P</m:t>
            </m:r>
          </m:sub>
        </m:sSub>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acc>
              <m:accPr>
                <m:chr m:val="̇"/>
                <m:ctrlPr>
                  <w:rPr>
                    <w:rFonts w:ascii="Cambria Math" w:hAnsi="Cambria Math" w:cs="Times New Roman"/>
                    <w:i/>
                    <w:color w:val="000000"/>
                    <w:szCs w:val="22"/>
                    <w:lang w:val="en-US"/>
                  </w:rPr>
                </m:ctrlPr>
              </m:accPr>
              <m:e>
                <m:r>
                  <w:rPr>
                    <w:rFonts w:ascii="Cambria Math" w:hAnsi="Cambria Math" w:cs="Times New Roman"/>
                    <w:color w:val="000000"/>
                    <w:szCs w:val="22"/>
                    <w:lang w:val="en-US"/>
                  </w:rPr>
                  <m:t>ε</m:t>
                </m:r>
              </m:e>
            </m:acc>
          </m:e>
          <m:sub>
            <m:r>
              <w:rPr>
                <w:rFonts w:ascii="Cambria Math" w:hAnsi="Cambria Math" w:cs="Times New Roman"/>
                <w:color w:val="000000"/>
                <w:szCs w:val="22"/>
                <w:lang w:val="en-US"/>
              </w:rPr>
              <m:t>PT</m:t>
            </m:r>
          </m:sub>
        </m:sSub>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acc>
              <m:accPr>
                <m:chr m:val="̇"/>
                <m:ctrlPr>
                  <w:rPr>
                    <w:rFonts w:ascii="Cambria Math" w:hAnsi="Cambria Math" w:cs="Times New Roman"/>
                    <w:i/>
                    <w:color w:val="000000"/>
                    <w:szCs w:val="22"/>
                    <w:lang w:val="en-US"/>
                  </w:rPr>
                </m:ctrlPr>
              </m:accPr>
              <m:e>
                <m:r>
                  <w:rPr>
                    <w:rFonts w:ascii="Cambria Math" w:hAnsi="Cambria Math" w:cs="Times New Roman"/>
                    <w:color w:val="000000"/>
                    <w:szCs w:val="22"/>
                    <w:lang w:val="en-US"/>
                  </w:rPr>
                  <m:t>ε</m:t>
                </m:r>
              </m:e>
            </m:acc>
          </m:e>
          <m:sub>
            <m:r>
              <w:rPr>
                <w:rFonts w:ascii="Cambria Math" w:hAnsi="Cambria Math" w:cs="Times New Roman"/>
                <w:color w:val="000000"/>
                <w:szCs w:val="22"/>
                <w:lang w:val="en-US"/>
              </w:rPr>
              <m:t>D</m:t>
            </m:r>
          </m:sub>
        </m:sSub>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acc>
              <m:accPr>
                <m:chr m:val="̇"/>
                <m:ctrlPr>
                  <w:rPr>
                    <w:rFonts w:ascii="Cambria Math" w:hAnsi="Cambria Math" w:cs="Times New Roman"/>
                    <w:i/>
                    <w:color w:val="000000"/>
                    <w:szCs w:val="22"/>
                    <w:lang w:val="en-US"/>
                  </w:rPr>
                </m:ctrlPr>
              </m:accPr>
              <m:e>
                <m:r>
                  <w:rPr>
                    <w:rFonts w:ascii="Cambria Math" w:hAnsi="Cambria Math" w:cs="Times New Roman"/>
                    <w:color w:val="000000"/>
                    <w:szCs w:val="22"/>
                    <w:lang w:val="en-US"/>
                  </w:rPr>
                  <m:t>ε</m:t>
                </m:r>
              </m:e>
            </m:acc>
          </m:e>
          <m:sub>
            <m:r>
              <w:rPr>
                <w:rFonts w:ascii="Cambria Math" w:hAnsi="Cambria Math" w:cs="Times New Roman"/>
                <w:color w:val="000000"/>
                <w:szCs w:val="22"/>
                <w:lang w:val="en-US"/>
              </w:rPr>
              <m:t>G</m:t>
            </m:r>
          </m:sub>
        </m:sSub>
      </m:oMath>
      <w:r w:rsidR="007A5703" w:rsidRPr="00C96C79">
        <w:rPr>
          <w:lang w:val="en-US"/>
        </w:rPr>
        <w:tab/>
        <w:t>(</w:t>
      </w:r>
      <w:r w:rsidR="007A5703" w:rsidRPr="00C96C79">
        <w:rPr>
          <w:lang w:val="en-US"/>
        </w:rPr>
        <w:fldChar w:fldCharType="begin"/>
      </w:r>
      <w:r w:rsidR="007A5703" w:rsidRPr="00C96C79">
        <w:rPr>
          <w:lang w:val="en-US"/>
        </w:rPr>
        <w:instrText xml:space="preserve"> SEQ Equation \* ARABIC </w:instrText>
      </w:r>
      <w:r w:rsidR="007A5703" w:rsidRPr="00C96C79">
        <w:rPr>
          <w:lang w:val="en-US"/>
        </w:rPr>
        <w:fldChar w:fldCharType="separate"/>
      </w:r>
      <w:r w:rsidR="000C5A4E">
        <w:rPr>
          <w:noProof/>
          <w:lang w:val="en-US"/>
        </w:rPr>
        <w:t>5</w:t>
      </w:r>
      <w:r w:rsidR="007A5703" w:rsidRPr="00C96C79">
        <w:rPr>
          <w:lang w:val="en-US"/>
        </w:rPr>
        <w:fldChar w:fldCharType="end"/>
      </w:r>
      <w:r w:rsidR="007A5703" w:rsidRPr="00C96C79">
        <w:rPr>
          <w:lang w:val="en-US"/>
        </w:rPr>
        <w:t>)</w:t>
      </w:r>
    </w:p>
    <w:p w14:paraId="27332867" w14:textId="4FCBB463" w:rsidR="003750BC" w:rsidRPr="00C96C79" w:rsidRDefault="003750BC" w:rsidP="003750BC">
      <w:pPr>
        <w:autoSpaceDE w:val="0"/>
        <w:autoSpaceDN w:val="0"/>
        <w:adjustRightInd w:val="0"/>
        <w:rPr>
          <w:rFonts w:cs="Times New Roman"/>
          <w:color w:val="000000"/>
          <w:szCs w:val="22"/>
          <w:lang w:val="en-US"/>
        </w:rPr>
      </w:pPr>
      <w:r w:rsidRPr="00862A55">
        <w:rPr>
          <w:rFonts w:cs="Times New Roman"/>
          <w:color w:val="000000"/>
          <w:szCs w:val="22"/>
          <w:lang w:val="en-US"/>
        </w:rPr>
        <w:t xml:space="preserve">where:  </w:t>
      </w:r>
      <w:r w:rsidRPr="00BF5E80">
        <w:rPr>
          <w:rFonts w:cs="Times New Roman"/>
          <w:color w:val="000000"/>
          <w:szCs w:val="22"/>
          <w:lang w:val="en-US"/>
        </w:rPr>
        <w:tab/>
      </w:r>
      <m:oMath>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ε</m:t>
            </m:r>
          </m:e>
          <m:sub>
            <m:r>
              <w:rPr>
                <w:rFonts w:ascii="Cambria Math" w:hAnsi="Cambria Math" w:cs="Times New Roman"/>
                <w:color w:val="000000"/>
                <w:szCs w:val="22"/>
                <w:lang w:val="en-US"/>
              </w:rPr>
              <m:t>PT</m:t>
            </m:r>
          </m:sub>
        </m:sSub>
      </m:oMath>
      <w:r w:rsidRPr="00C96C79">
        <w:rPr>
          <w:rFonts w:cs="Times New Roman"/>
          <w:color w:val="000000"/>
          <w:szCs w:val="22"/>
          <w:lang w:val="en-US"/>
        </w:rPr>
        <w:tab/>
        <w:t>P</w:t>
      </w:r>
      <w:r w:rsidR="00BE3DCD" w:rsidRPr="00C96C79">
        <w:rPr>
          <w:rFonts w:cs="Times New Roman"/>
          <w:color w:val="000000"/>
          <w:szCs w:val="22"/>
          <w:lang w:val="en-US"/>
        </w:rPr>
        <w:t>itch p</w:t>
      </w:r>
      <w:r w:rsidRPr="00C96C79">
        <w:rPr>
          <w:rFonts w:cs="Times New Roman"/>
          <w:color w:val="000000"/>
          <w:szCs w:val="22"/>
          <w:lang w:val="en-US"/>
        </w:rPr>
        <w:t xml:space="preserve">hase </w:t>
      </w:r>
      <w:r w:rsidR="00BE3DCD" w:rsidRPr="00C96C79">
        <w:rPr>
          <w:rFonts w:cs="Times New Roman"/>
          <w:color w:val="000000"/>
          <w:szCs w:val="22"/>
          <w:lang w:val="en-US"/>
        </w:rPr>
        <w:t>transition</w:t>
      </w:r>
      <w:r w:rsidRPr="00C96C79">
        <w:rPr>
          <w:rFonts w:cs="Times New Roman"/>
          <w:color w:val="000000"/>
          <w:szCs w:val="22"/>
          <w:lang w:val="en-US"/>
        </w:rPr>
        <w:t xml:space="preserve"> strain, mm/mm</w:t>
      </w:r>
    </w:p>
    <w:p w14:paraId="7EDD0F2C" w14:textId="4ABAD2B1" w:rsidR="003750BC" w:rsidRPr="00C96C79" w:rsidRDefault="003750BC" w:rsidP="003750BC">
      <w:pPr>
        <w:autoSpaceDE w:val="0"/>
        <w:autoSpaceDN w:val="0"/>
        <w:adjustRightInd w:val="0"/>
        <w:rPr>
          <w:rFonts w:cs="Times New Roman"/>
          <w:color w:val="000000"/>
          <w:szCs w:val="22"/>
          <w:lang w:val="en-US"/>
        </w:rPr>
      </w:pPr>
      <w:r w:rsidRPr="00C96C79">
        <w:rPr>
          <w:rFonts w:cs="Times New Roman"/>
          <w:color w:val="000000"/>
          <w:szCs w:val="22"/>
          <w:lang w:val="en-US"/>
        </w:rPr>
        <w:tab/>
      </w:r>
      <m:oMath>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ε</m:t>
            </m:r>
          </m:e>
          <m:sub>
            <m:r>
              <w:rPr>
                <w:rFonts w:ascii="Cambria Math" w:hAnsi="Cambria Math" w:cs="Times New Roman"/>
                <w:color w:val="000000"/>
                <w:szCs w:val="22"/>
                <w:lang w:val="en-US"/>
              </w:rPr>
              <m:t>D</m:t>
            </m:r>
          </m:sub>
        </m:sSub>
      </m:oMath>
      <w:r w:rsidRPr="00C96C79">
        <w:rPr>
          <w:rFonts w:cs="Times New Roman"/>
          <w:color w:val="000000"/>
          <w:szCs w:val="22"/>
          <w:lang w:val="en-US"/>
        </w:rPr>
        <w:tab/>
        <w:t>Devolatilization strain, mm/mm</w:t>
      </w:r>
    </w:p>
    <w:p w14:paraId="2D25AC6D" w14:textId="6222BA87" w:rsidR="00BE3DCD" w:rsidRPr="00C96C79" w:rsidRDefault="00BE3DCD" w:rsidP="003750BC">
      <w:pPr>
        <w:autoSpaceDE w:val="0"/>
        <w:autoSpaceDN w:val="0"/>
        <w:adjustRightInd w:val="0"/>
        <w:rPr>
          <w:rFonts w:cs="Times New Roman"/>
          <w:color w:val="000000"/>
          <w:szCs w:val="22"/>
          <w:lang w:val="en-US"/>
        </w:rPr>
      </w:pPr>
      <w:r w:rsidRPr="00C96C79">
        <w:rPr>
          <w:rFonts w:cs="Times New Roman"/>
          <w:color w:val="000000"/>
          <w:szCs w:val="22"/>
          <w:lang w:val="en-US"/>
        </w:rPr>
        <w:tab/>
      </w:r>
      <m:oMath>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ε</m:t>
            </m:r>
          </m:e>
          <m:sub>
            <m:r>
              <w:rPr>
                <w:rFonts w:ascii="Cambria Math" w:hAnsi="Cambria Math" w:cs="Times New Roman"/>
                <w:color w:val="000000"/>
                <w:szCs w:val="22"/>
                <w:lang w:val="en-US"/>
              </w:rPr>
              <m:t>G</m:t>
            </m:r>
          </m:sub>
        </m:sSub>
      </m:oMath>
      <w:r w:rsidRPr="00C96C79">
        <w:rPr>
          <w:rFonts w:cs="Times New Roman"/>
          <w:color w:val="000000"/>
          <w:szCs w:val="22"/>
          <w:lang w:val="en-US"/>
        </w:rPr>
        <w:tab/>
        <w:t>Graphitization strain, mm/mm</w:t>
      </w:r>
    </w:p>
    <w:p w14:paraId="726DC183" w14:textId="77777777" w:rsidR="009D420B" w:rsidRPr="00862A55" w:rsidRDefault="009D420B" w:rsidP="003750BC">
      <w:pPr>
        <w:autoSpaceDE w:val="0"/>
        <w:autoSpaceDN w:val="0"/>
        <w:adjustRightInd w:val="0"/>
        <w:rPr>
          <w:rFonts w:cs="Times New Roman"/>
          <w:color w:val="000000"/>
          <w:szCs w:val="22"/>
          <w:lang w:val="en-US"/>
        </w:rPr>
      </w:pPr>
    </w:p>
    <w:p w14:paraId="3E4478AC" w14:textId="2AB1F6C0" w:rsidR="009D420B" w:rsidRPr="00BF5E80" w:rsidRDefault="00D95C31" w:rsidP="003750BC">
      <w:pPr>
        <w:autoSpaceDE w:val="0"/>
        <w:autoSpaceDN w:val="0"/>
        <w:adjustRightInd w:val="0"/>
        <w:rPr>
          <w:rFonts w:cs="Times New Roman"/>
          <w:color w:val="000000"/>
          <w:szCs w:val="22"/>
          <w:lang w:val="en-US"/>
        </w:rPr>
      </w:pPr>
      <w:r w:rsidRPr="00BF5E80">
        <w:rPr>
          <w:rFonts w:cs="Times New Roman"/>
          <w:color w:val="000000"/>
          <w:szCs w:val="22"/>
          <w:lang w:val="en-US"/>
        </w:rPr>
        <w:t>The phase transition strain equation can be expressed as a function of the process evolution, which can be expressed as:</w:t>
      </w:r>
    </w:p>
    <w:p w14:paraId="2D07B0A5" w14:textId="77777777" w:rsidR="009D420B" w:rsidRPr="00B53EFC" w:rsidRDefault="009D420B" w:rsidP="003750BC">
      <w:pPr>
        <w:autoSpaceDE w:val="0"/>
        <w:autoSpaceDN w:val="0"/>
        <w:adjustRightInd w:val="0"/>
        <w:rPr>
          <w:rFonts w:cs="Times New Roman"/>
          <w:color w:val="000000"/>
          <w:szCs w:val="22"/>
          <w:lang w:val="en-US"/>
        </w:rPr>
      </w:pPr>
    </w:p>
    <w:p w14:paraId="2107E996" w14:textId="7F0D056F" w:rsidR="009D420B" w:rsidRPr="00C96C79" w:rsidRDefault="009D420B" w:rsidP="009D420B">
      <w:pPr>
        <w:tabs>
          <w:tab w:val="center" w:pos="3969"/>
          <w:tab w:val="right" w:pos="7938"/>
        </w:tabs>
        <w:autoSpaceDE w:val="0"/>
        <w:autoSpaceDN w:val="0"/>
        <w:adjustRightInd w:val="0"/>
        <w:rPr>
          <w:rFonts w:cs="Times New Roman"/>
          <w:color w:val="000000"/>
          <w:szCs w:val="22"/>
          <w:lang w:val="en-US"/>
        </w:rPr>
      </w:pPr>
      <w:r w:rsidRPr="00B53EFC">
        <w:rPr>
          <w:rFonts w:cs="Times New Roman"/>
          <w:color w:val="000000"/>
          <w:szCs w:val="22"/>
          <w:lang w:val="en-US"/>
        </w:rPr>
        <w:tab/>
      </w:r>
      <m:oMath>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ε</m:t>
            </m:r>
          </m:e>
          <m:sub>
            <m:r>
              <w:rPr>
                <w:rFonts w:ascii="Cambria Math" w:hAnsi="Cambria Math" w:cs="Times New Roman"/>
                <w:color w:val="000000"/>
                <w:szCs w:val="22"/>
                <w:lang w:val="en-US"/>
              </w:rPr>
              <m:t>PT</m:t>
            </m:r>
          </m:sub>
        </m:sSub>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f</m:t>
            </m:r>
          </m:e>
          <m:sub>
            <m:r>
              <w:rPr>
                <w:rFonts w:ascii="Cambria Math" w:hAnsi="Cambria Math" w:cs="Times New Roman"/>
                <w:color w:val="000000"/>
                <w:szCs w:val="22"/>
                <w:lang w:val="en-US"/>
              </w:rPr>
              <m:t>PT</m:t>
            </m:r>
          </m:sub>
        </m:sSub>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x</m:t>
            </m:r>
          </m:e>
          <m:sub>
            <m:r>
              <w:rPr>
                <w:rFonts w:ascii="Cambria Math" w:hAnsi="Cambria Math" w:cs="Times New Roman"/>
                <w:color w:val="000000"/>
                <w:szCs w:val="22"/>
                <w:lang w:val="en-US"/>
              </w:rPr>
              <m:t>PT</m:t>
            </m:r>
          </m:sub>
        </m:sSub>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x</m:t>
            </m:r>
          </m:e>
          <m:sub>
            <m:r>
              <w:rPr>
                <w:rFonts w:ascii="Cambria Math" w:hAnsi="Cambria Math" w:cs="Times New Roman"/>
                <w:color w:val="000000"/>
                <w:szCs w:val="22"/>
                <w:lang w:val="en-US"/>
              </w:rPr>
              <m:t>PT</m:t>
            </m:r>
          </m:sub>
        </m:sSub>
      </m:oMath>
      <w:r w:rsidR="007A5703" w:rsidRPr="00C96C79">
        <w:rPr>
          <w:lang w:val="en-US"/>
        </w:rPr>
        <w:tab/>
        <w:t>(</w:t>
      </w:r>
      <w:r w:rsidR="007A5703" w:rsidRPr="00C96C79">
        <w:rPr>
          <w:lang w:val="en-US"/>
        </w:rPr>
        <w:fldChar w:fldCharType="begin"/>
      </w:r>
      <w:r w:rsidR="007A5703" w:rsidRPr="00C96C79">
        <w:rPr>
          <w:lang w:val="en-US"/>
        </w:rPr>
        <w:instrText xml:space="preserve"> SEQ Equation \* ARABIC </w:instrText>
      </w:r>
      <w:r w:rsidR="007A5703" w:rsidRPr="00C96C79">
        <w:rPr>
          <w:lang w:val="en-US"/>
        </w:rPr>
        <w:fldChar w:fldCharType="separate"/>
      </w:r>
      <w:r w:rsidR="000C5A4E">
        <w:rPr>
          <w:noProof/>
          <w:lang w:val="en-US"/>
        </w:rPr>
        <w:t>6</w:t>
      </w:r>
      <w:r w:rsidR="007A5703" w:rsidRPr="00C96C79">
        <w:rPr>
          <w:lang w:val="en-US"/>
        </w:rPr>
        <w:fldChar w:fldCharType="end"/>
      </w:r>
      <w:r w:rsidR="007A5703" w:rsidRPr="00C96C79">
        <w:rPr>
          <w:lang w:val="en-US"/>
        </w:rPr>
        <w:t>)</w:t>
      </w:r>
    </w:p>
    <w:p w14:paraId="256F12E5" w14:textId="54D429D5" w:rsidR="009D420B" w:rsidRPr="00C96C79" w:rsidRDefault="009D420B" w:rsidP="009D420B">
      <w:pPr>
        <w:autoSpaceDE w:val="0"/>
        <w:autoSpaceDN w:val="0"/>
        <w:adjustRightInd w:val="0"/>
        <w:rPr>
          <w:rFonts w:cs="Times New Roman"/>
          <w:color w:val="000000"/>
          <w:szCs w:val="22"/>
          <w:lang w:val="en-US"/>
        </w:rPr>
      </w:pPr>
      <w:r w:rsidRPr="00C96C79">
        <w:rPr>
          <w:rFonts w:cs="Times New Roman"/>
          <w:color w:val="000000"/>
          <w:szCs w:val="22"/>
          <w:lang w:val="en-US"/>
        </w:rPr>
        <w:t xml:space="preserve">where:  </w:t>
      </w:r>
      <w:r w:rsidRPr="00C96C79">
        <w:rPr>
          <w:rFonts w:cs="Times New Roman"/>
          <w:color w:val="000000"/>
          <w:szCs w:val="22"/>
          <w:lang w:val="en-US"/>
        </w:rPr>
        <w:tab/>
      </w:r>
      <m:oMath>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f</m:t>
            </m:r>
          </m:e>
          <m:sub>
            <m:r>
              <w:rPr>
                <w:rFonts w:ascii="Cambria Math" w:hAnsi="Cambria Math" w:cs="Times New Roman"/>
                <w:color w:val="000000"/>
                <w:szCs w:val="22"/>
                <w:lang w:val="en-US"/>
              </w:rPr>
              <m:t>PT</m:t>
            </m:r>
          </m:sub>
        </m:sSub>
      </m:oMath>
      <w:r w:rsidRPr="00C96C79">
        <w:rPr>
          <w:rFonts w:cs="Times New Roman"/>
          <w:color w:val="000000"/>
          <w:szCs w:val="22"/>
          <w:lang w:val="en-US"/>
        </w:rPr>
        <w:tab/>
      </w:r>
      <w:r w:rsidR="00BE3DCD" w:rsidRPr="00C96C79">
        <w:rPr>
          <w:rFonts w:cs="Times New Roman"/>
          <w:color w:val="000000"/>
          <w:szCs w:val="22"/>
          <w:lang w:val="en-US"/>
        </w:rPr>
        <w:t xml:space="preserve">Pitch phase transition </w:t>
      </w:r>
      <w:r w:rsidRPr="00C96C79">
        <w:rPr>
          <w:rFonts w:cs="Times New Roman"/>
          <w:color w:val="000000"/>
          <w:szCs w:val="22"/>
          <w:lang w:val="en-US"/>
        </w:rPr>
        <w:t>strain function</w:t>
      </w:r>
    </w:p>
    <w:p w14:paraId="18022705" w14:textId="1B5F1B95" w:rsidR="009D420B" w:rsidRPr="00C96C79" w:rsidRDefault="009D420B" w:rsidP="009D420B">
      <w:pPr>
        <w:autoSpaceDE w:val="0"/>
        <w:autoSpaceDN w:val="0"/>
        <w:adjustRightInd w:val="0"/>
        <w:rPr>
          <w:rFonts w:cs="Times New Roman"/>
          <w:color w:val="000000"/>
          <w:szCs w:val="22"/>
          <w:lang w:val="en-US"/>
        </w:rPr>
      </w:pPr>
      <w:r w:rsidRPr="00C96C79">
        <w:rPr>
          <w:rFonts w:cs="Times New Roman"/>
          <w:color w:val="000000"/>
          <w:szCs w:val="22"/>
          <w:lang w:val="en-US"/>
        </w:rPr>
        <w:tab/>
      </w:r>
      <m:oMath>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x</m:t>
            </m:r>
          </m:e>
          <m:sub>
            <m:r>
              <w:rPr>
                <w:rFonts w:ascii="Cambria Math" w:hAnsi="Cambria Math" w:cs="Times New Roman"/>
                <w:color w:val="000000"/>
                <w:szCs w:val="22"/>
                <w:lang w:val="en-US"/>
              </w:rPr>
              <m:t>PT</m:t>
            </m:r>
          </m:sub>
        </m:sSub>
      </m:oMath>
      <w:r w:rsidRPr="00C96C79">
        <w:rPr>
          <w:rFonts w:cs="Times New Roman"/>
          <w:color w:val="000000"/>
          <w:szCs w:val="22"/>
          <w:lang w:val="en-US"/>
        </w:rPr>
        <w:tab/>
      </w:r>
      <w:r w:rsidR="00BE3DCD" w:rsidRPr="00C96C79">
        <w:rPr>
          <w:rFonts w:cs="Times New Roman"/>
          <w:color w:val="000000"/>
          <w:szCs w:val="22"/>
          <w:lang w:val="en-US"/>
        </w:rPr>
        <w:t xml:space="preserve">Pitch phase transition </w:t>
      </w:r>
      <w:r w:rsidR="00D95C31" w:rsidRPr="00C96C79">
        <w:rPr>
          <w:rFonts w:cs="Times New Roman"/>
          <w:color w:val="000000"/>
          <w:szCs w:val="22"/>
          <w:lang w:val="en-US"/>
        </w:rPr>
        <w:t>evolution</w:t>
      </w:r>
      <w:r w:rsidRPr="00C96C79">
        <w:rPr>
          <w:rFonts w:cs="Times New Roman"/>
          <w:color w:val="000000"/>
          <w:szCs w:val="22"/>
          <w:lang w:val="en-US"/>
        </w:rPr>
        <w:t xml:space="preserve"> index</w:t>
      </w:r>
    </w:p>
    <w:p w14:paraId="77A5B08D" w14:textId="77777777" w:rsidR="009D420B" w:rsidRPr="00862A55" w:rsidRDefault="009D420B" w:rsidP="003750BC">
      <w:pPr>
        <w:autoSpaceDE w:val="0"/>
        <w:autoSpaceDN w:val="0"/>
        <w:adjustRightInd w:val="0"/>
        <w:rPr>
          <w:rFonts w:cs="Times New Roman"/>
          <w:color w:val="000000"/>
          <w:szCs w:val="22"/>
          <w:lang w:val="en-US"/>
        </w:rPr>
      </w:pPr>
    </w:p>
    <w:p w14:paraId="77E492F5" w14:textId="0DD337BE" w:rsidR="009D420B" w:rsidRPr="00C96C79" w:rsidRDefault="00D95C31" w:rsidP="003750BC">
      <w:pPr>
        <w:autoSpaceDE w:val="0"/>
        <w:autoSpaceDN w:val="0"/>
        <w:adjustRightInd w:val="0"/>
        <w:rPr>
          <w:rFonts w:cs="Times New Roman"/>
          <w:color w:val="000000"/>
          <w:szCs w:val="22"/>
          <w:lang w:val="en-US"/>
        </w:rPr>
      </w:pPr>
      <w:r w:rsidRPr="00BF5E80">
        <w:rPr>
          <w:rFonts w:cs="Times New Roman"/>
          <w:color w:val="000000"/>
          <w:szCs w:val="22"/>
          <w:lang w:val="en-US"/>
        </w:rPr>
        <w:t>This approach introduces a new quantity,</w:t>
      </w:r>
      <m:oMath>
        <m:r>
          <w:rPr>
            <w:rFonts w:ascii="Cambria Math" w:hAnsi="Cambria Math" w:cs="Times New Roman"/>
            <w:color w:val="000000"/>
            <w:szCs w:val="22"/>
            <w:lang w:val="en-US"/>
          </w:rPr>
          <m:t xml:space="preserve"> </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x</m:t>
            </m:r>
          </m:e>
          <m:sub>
            <m:r>
              <w:rPr>
                <w:rFonts w:ascii="Cambria Math" w:hAnsi="Cambria Math" w:cs="Times New Roman"/>
                <w:color w:val="000000"/>
                <w:szCs w:val="22"/>
                <w:lang w:val="en-US"/>
              </w:rPr>
              <m:t>PT</m:t>
            </m:r>
          </m:sub>
        </m:sSub>
      </m:oMath>
      <w:r w:rsidRPr="00C96C79">
        <w:rPr>
          <w:rFonts w:cs="Times New Roman"/>
          <w:color w:val="000000"/>
          <w:szCs w:val="22"/>
          <w:lang w:val="en-US"/>
        </w:rPr>
        <w:t xml:space="preserve">, the pitch phase transition evolution index. This index </w:t>
      </w:r>
      <w:r w:rsidR="00C634CA" w:rsidRPr="00C96C79">
        <w:rPr>
          <w:rFonts w:cs="Times New Roman"/>
          <w:color w:val="000000"/>
          <w:szCs w:val="22"/>
          <w:lang w:val="en-US"/>
        </w:rPr>
        <w:t xml:space="preserve">represent the evolution of the specific phenomenon and its evolution </w:t>
      </w:r>
      <w:r w:rsidR="00032AA3">
        <w:rPr>
          <w:rFonts w:cs="Times New Roman"/>
          <w:color w:val="000000"/>
          <w:szCs w:val="22"/>
          <w:lang w:val="en-US"/>
        </w:rPr>
        <w:t>with</w:t>
      </w:r>
      <w:r w:rsidR="00032AA3" w:rsidRPr="00C96C79">
        <w:rPr>
          <w:rFonts w:cs="Times New Roman"/>
          <w:color w:val="000000"/>
          <w:szCs w:val="22"/>
          <w:lang w:val="en-US"/>
        </w:rPr>
        <w:t xml:space="preserve"> </w:t>
      </w:r>
      <w:r w:rsidR="00C634CA" w:rsidRPr="00C96C79">
        <w:rPr>
          <w:rFonts w:cs="Times New Roman"/>
          <w:color w:val="000000"/>
          <w:szCs w:val="22"/>
          <w:lang w:val="en-US"/>
        </w:rPr>
        <w:t xml:space="preserve">time. Assuming the phase transition of the pitch can be expressed as a temperature activated process, </w:t>
      </w:r>
      <w:r w:rsidR="00991157" w:rsidRPr="00C96C79">
        <w:rPr>
          <w:rFonts w:cs="Times New Roman"/>
          <w:color w:val="000000"/>
          <w:szCs w:val="22"/>
          <w:lang w:val="en-US"/>
        </w:rPr>
        <w:t>it can be</w:t>
      </w:r>
      <w:r w:rsidR="00C634CA" w:rsidRPr="00C96C79">
        <w:rPr>
          <w:rFonts w:cs="Times New Roman"/>
          <w:color w:val="000000"/>
          <w:szCs w:val="22"/>
          <w:lang w:val="en-US"/>
        </w:rPr>
        <w:t xml:space="preserve"> define</w:t>
      </w:r>
      <w:r w:rsidR="00991157" w:rsidRPr="00C96C79">
        <w:rPr>
          <w:rFonts w:cs="Times New Roman"/>
          <w:color w:val="000000"/>
          <w:szCs w:val="22"/>
          <w:lang w:val="en-US"/>
        </w:rPr>
        <w:t>d using</w:t>
      </w:r>
      <w:r w:rsidR="00C634CA" w:rsidRPr="00C96C79">
        <w:rPr>
          <w:rFonts w:cs="Times New Roman"/>
          <w:color w:val="000000"/>
          <w:szCs w:val="22"/>
          <w:lang w:val="en-US"/>
        </w:rPr>
        <w:t xml:space="preserve"> Arrhenius </w:t>
      </w:r>
      <w:r w:rsidR="006544D2" w:rsidRPr="00C96C79">
        <w:rPr>
          <w:rFonts w:cs="Times New Roman"/>
          <w:color w:val="000000"/>
          <w:szCs w:val="22"/>
          <w:lang w:val="en-US"/>
        </w:rPr>
        <w:t>equation</w:t>
      </w:r>
      <w:r w:rsidR="00C634CA" w:rsidRPr="00C96C79">
        <w:rPr>
          <w:rFonts w:cs="Times New Roman"/>
          <w:color w:val="000000"/>
          <w:szCs w:val="22"/>
          <w:lang w:val="en-US"/>
        </w:rPr>
        <w:t>, similar to previous approaches for the baking index</w:t>
      </w:r>
      <w:r w:rsidR="00121B43" w:rsidRPr="00C96C79">
        <w:rPr>
          <w:rFonts w:cs="Times New Roman"/>
          <w:color w:val="000000"/>
          <w:szCs w:val="22"/>
          <w:lang w:val="en-US"/>
        </w:rPr>
        <w:t xml:space="preserve"> </w:t>
      </w:r>
      <w:r w:rsidR="00121B43" w:rsidRPr="00C96C79">
        <w:rPr>
          <w:rFonts w:cs="Times New Roman"/>
          <w:color w:val="000000"/>
          <w:szCs w:val="22"/>
          <w:lang w:val="en-US"/>
        </w:rPr>
        <w:fldChar w:fldCharType="begin">
          <w:fldData xml:space="preserve">PEVuZE5vdGU+PENpdGU+PEF1dGhvcj5SaWNoYXJkPC9BdXRob3I+PFllYXI+MjAwNTwvWWVhcj48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</w:fldData>
        </w:fldChar>
      </w:r>
      <w:r w:rsidR="00C6436F">
        <w:rPr>
          <w:rFonts w:cs="Times New Roman"/>
          <w:color w:val="000000"/>
          <w:szCs w:val="22"/>
          <w:lang w:val="en-US"/>
        </w:rPr>
        <w:instrText xml:space="preserve"> ADDIN EN.CITE </w:instrText>
      </w:r>
      <w:r w:rsidR="00C6436F">
        <w:rPr>
          <w:rFonts w:cs="Times New Roman"/>
          <w:color w:val="000000"/>
          <w:szCs w:val="22"/>
          <w:lang w:val="en-US"/>
        </w:rPr>
        <w:fldChar w:fldCharType="begin">
          <w:fldData xml:space="preserve">PEVuZE5vdGU+PENpdGU+PEF1dGhvcj5SaWNoYXJkPC9BdXRob3I+PFllYXI+MjAwNTwvWWVhcj48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</w:fldData>
        </w:fldChar>
      </w:r>
      <w:r w:rsidR="00C6436F">
        <w:rPr>
          <w:rFonts w:cs="Times New Roman"/>
          <w:color w:val="000000"/>
          <w:szCs w:val="22"/>
          <w:lang w:val="en-US"/>
        </w:rPr>
        <w:instrText xml:space="preserve"> ADDIN EN.CITE.DATA </w:instrText>
      </w:r>
      <w:r w:rsidR="00C6436F">
        <w:rPr>
          <w:rFonts w:cs="Times New Roman"/>
          <w:color w:val="000000"/>
          <w:szCs w:val="22"/>
          <w:lang w:val="en-US"/>
        </w:rPr>
      </w:r>
      <w:r w:rsidR="00C6436F">
        <w:rPr>
          <w:rFonts w:cs="Times New Roman"/>
          <w:color w:val="000000"/>
          <w:szCs w:val="22"/>
          <w:lang w:val="en-US"/>
        </w:rPr>
        <w:fldChar w:fldCharType="end"/>
      </w:r>
      <w:r w:rsidR="00121B43" w:rsidRPr="00C96C79">
        <w:rPr>
          <w:rFonts w:cs="Times New Roman"/>
          <w:color w:val="000000"/>
          <w:szCs w:val="22"/>
          <w:lang w:val="en-US"/>
        </w:rPr>
      </w:r>
      <w:r w:rsidR="00121B43" w:rsidRPr="00C96C79">
        <w:rPr>
          <w:rFonts w:cs="Times New Roman"/>
          <w:color w:val="000000"/>
          <w:szCs w:val="22"/>
          <w:lang w:val="en-US"/>
        </w:rPr>
        <w:fldChar w:fldCharType="separate"/>
      </w:r>
      <w:r w:rsidR="00C6436F">
        <w:rPr>
          <w:rFonts w:cs="Times New Roman"/>
          <w:noProof/>
          <w:color w:val="000000"/>
          <w:szCs w:val="22"/>
          <w:lang w:val="en-US"/>
        </w:rPr>
        <w:t>[9, 10]</w:t>
      </w:r>
      <w:r w:rsidR="00121B43" w:rsidRPr="00C96C79">
        <w:rPr>
          <w:rFonts w:cs="Times New Roman"/>
          <w:color w:val="000000"/>
          <w:szCs w:val="22"/>
          <w:lang w:val="en-US"/>
        </w:rPr>
        <w:fldChar w:fldCharType="end"/>
      </w:r>
      <w:r w:rsidR="00121B43" w:rsidRPr="00C96C79">
        <w:rPr>
          <w:rFonts w:cs="Times New Roman"/>
          <w:color w:val="000000"/>
          <w:szCs w:val="22"/>
          <w:lang w:val="en-US"/>
        </w:rPr>
        <w:t xml:space="preserve"> and the anode devolatilization </w:t>
      </w:r>
      <w:r w:rsidR="00121B43" w:rsidRPr="00C96C79">
        <w:rPr>
          <w:lang w:val="en-US"/>
        </w:rPr>
        <w:fldChar w:fldCharType="begin">
          <w:fldData xml:space="preserve">PEVuZE5vdGU+PENpdGU+PEF1dGhvcj5Lb2NhZWZlPC9BdXRob3I+PFllYXI+MTk5MDwvWWVhcj48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</w:fldData>
        </w:fldChar>
      </w:r>
      <w:r w:rsidR="00042FD1">
        <w:rPr>
          <w:lang w:val="en-US"/>
        </w:rPr>
        <w:instrText xml:space="preserve"> ADDIN EN.CITE </w:instrText>
      </w:r>
      <w:r w:rsidR="00042FD1">
        <w:rPr>
          <w:lang w:val="en-US"/>
        </w:rPr>
        <w:fldChar w:fldCharType="begin">
          <w:fldData xml:space="preserve">PEVuZE5vdGU+PENpdGU+PEF1dGhvcj5Lb2NhZWZlPC9BdXRob3I+PFllYXI+MTk5MDwvWWVhcj48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</w:fldData>
        </w:fldChar>
      </w:r>
      <w:r w:rsidR="00042FD1">
        <w:rPr>
          <w:lang w:val="en-US"/>
        </w:rPr>
        <w:instrText xml:space="preserve"> ADDIN EN.CITE.DATA </w:instrText>
      </w:r>
      <w:r w:rsidR="00042FD1">
        <w:rPr>
          <w:lang w:val="en-US"/>
        </w:rPr>
      </w:r>
      <w:r w:rsidR="00042FD1">
        <w:rPr>
          <w:lang w:val="en-US"/>
        </w:rPr>
        <w:fldChar w:fldCharType="end"/>
      </w:r>
      <w:r w:rsidR="00121B43" w:rsidRPr="00C96C79">
        <w:rPr>
          <w:lang w:val="en-US"/>
        </w:rPr>
      </w:r>
      <w:r w:rsidR="00121B43" w:rsidRPr="00C96C79">
        <w:rPr>
          <w:lang w:val="en-US"/>
        </w:rPr>
        <w:fldChar w:fldCharType="separate"/>
      </w:r>
      <w:r w:rsidR="00C6436F">
        <w:rPr>
          <w:noProof/>
          <w:lang w:val="en-US"/>
        </w:rPr>
        <w:t>[6-8]</w:t>
      </w:r>
      <w:r w:rsidR="00121B43" w:rsidRPr="00C96C79">
        <w:rPr>
          <w:lang w:val="en-US"/>
        </w:rPr>
        <w:fldChar w:fldCharType="end"/>
      </w:r>
      <w:r w:rsidR="00C634CA" w:rsidRPr="00C96C79">
        <w:rPr>
          <w:rFonts w:cs="Times New Roman"/>
          <w:color w:val="000000"/>
          <w:szCs w:val="22"/>
          <w:lang w:val="en-US"/>
        </w:rPr>
        <w:t>. Hence, its equation is given by:</w:t>
      </w:r>
    </w:p>
    <w:p w14:paraId="662D6C53" w14:textId="77777777" w:rsidR="00C634CA" w:rsidRPr="00862A55" w:rsidRDefault="00C634CA" w:rsidP="003750BC">
      <w:pPr>
        <w:autoSpaceDE w:val="0"/>
        <w:autoSpaceDN w:val="0"/>
        <w:adjustRightInd w:val="0"/>
        <w:rPr>
          <w:rFonts w:cs="Times New Roman"/>
          <w:color w:val="000000"/>
          <w:szCs w:val="22"/>
          <w:lang w:val="en-US"/>
        </w:rPr>
      </w:pPr>
    </w:p>
    <w:p w14:paraId="09BAD5CF" w14:textId="77777777" w:rsidR="00D95C31" w:rsidRPr="00C96C79" w:rsidRDefault="00D95C31" w:rsidP="00D95C31">
      <w:pPr>
        <w:tabs>
          <w:tab w:val="center" w:pos="3969"/>
          <w:tab w:val="right" w:pos="7938"/>
        </w:tabs>
        <w:autoSpaceDE w:val="0"/>
        <w:autoSpaceDN w:val="0"/>
        <w:adjustRightInd w:val="0"/>
        <w:rPr>
          <w:rFonts w:cs="Times New Roman"/>
          <w:color w:val="000000"/>
          <w:szCs w:val="22"/>
          <w:lang w:val="en-US"/>
        </w:rPr>
      </w:pPr>
      <w:r w:rsidRPr="00862A55">
        <w:rPr>
          <w:rFonts w:cs="Times New Roman"/>
          <w:color w:val="000000"/>
          <w:szCs w:val="22"/>
          <w:lang w:val="en-US"/>
        </w:rPr>
        <w:tab/>
      </w:r>
      <m:oMath>
        <m:f>
          <m:fPr>
            <m:ctrlPr>
              <w:rPr>
                <w:rFonts w:ascii="Cambria Math" w:hAnsi="Cambria Math" w:cs="Times New Roman"/>
                <w:i/>
                <w:color w:val="000000"/>
                <w:szCs w:val="22"/>
                <w:lang w:val="en-US"/>
              </w:rPr>
            </m:ctrlPr>
          </m:fPr>
          <m:num>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x</m:t>
                </m:r>
              </m:e>
              <m:sub>
                <m:r>
                  <w:rPr>
                    <w:rFonts w:ascii="Cambria Math" w:hAnsi="Cambria Math" w:cs="Times New Roman"/>
                    <w:color w:val="000000"/>
                    <w:szCs w:val="22"/>
                    <w:lang w:val="en-US"/>
                  </w:rPr>
                  <m:t>PT</m:t>
                </m:r>
              </m:sub>
            </m:sSub>
          </m:num>
          <m:den>
            <m:r>
              <w:rPr>
                <w:rFonts w:ascii="Cambria Math" w:hAnsi="Cambria Math" w:cs="Times New Roman"/>
                <w:color w:val="000000"/>
                <w:szCs w:val="22"/>
                <w:lang w:val="en-US"/>
              </w:rPr>
              <m:t>∂t</m:t>
            </m:r>
          </m:den>
        </m:f>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k</m:t>
            </m:r>
          </m:e>
          <m:sub>
            <m:r>
              <w:rPr>
                <w:rFonts w:ascii="Cambria Math" w:hAnsi="Cambria Math" w:cs="Times New Roman"/>
                <w:color w:val="000000"/>
                <w:szCs w:val="22"/>
                <w:lang w:val="en-US"/>
              </w:rPr>
              <m:t>0,app</m:t>
            </m:r>
          </m:sub>
        </m:sSub>
        <m:sSup>
          <m:sSupPr>
            <m:ctrlPr>
              <w:rPr>
                <w:rFonts w:ascii="Cambria Math" w:hAnsi="Cambria Math" w:cs="Times New Roman"/>
                <w:i/>
                <w:color w:val="000000"/>
                <w:szCs w:val="22"/>
                <w:lang w:val="en-US"/>
              </w:rPr>
            </m:ctrlPr>
          </m:sSupPr>
          <m:e>
            <m:d>
              <m:dPr>
                <m:ctrlPr>
                  <w:rPr>
                    <w:rFonts w:ascii="Cambria Math" w:hAnsi="Cambria Math" w:cs="Times New Roman"/>
                    <w:i/>
                    <w:color w:val="000000"/>
                    <w:szCs w:val="22"/>
                    <w:lang w:val="en-US"/>
                  </w:rPr>
                </m:ctrlPr>
              </m:dPr>
              <m:e>
                <m:r>
                  <w:rPr>
                    <w:rFonts w:ascii="Cambria Math" w:hAnsi="Cambria Math" w:cs="Times New Roman"/>
                    <w:color w:val="000000"/>
                    <w:szCs w:val="22"/>
                    <w:lang w:val="en-US"/>
                  </w:rPr>
                  <m:t>1-</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x</m:t>
                    </m:r>
                  </m:e>
                  <m:sub>
                    <m:r>
                      <w:rPr>
                        <w:rFonts w:ascii="Cambria Math" w:hAnsi="Cambria Math" w:cs="Times New Roman"/>
                        <w:color w:val="000000"/>
                        <w:szCs w:val="22"/>
                        <w:lang w:val="en-US"/>
                      </w:rPr>
                      <m:t>PC</m:t>
                    </m:r>
                  </m:sub>
                </m:sSub>
              </m:e>
            </m:d>
          </m:e>
          <m:sup>
            <m:r>
              <w:rPr>
                <w:rFonts w:ascii="Cambria Math" w:hAnsi="Cambria Math" w:cs="Times New Roman"/>
                <w:color w:val="000000"/>
                <w:szCs w:val="22"/>
                <w:lang w:val="en-US"/>
              </w:rPr>
              <m:t>n</m:t>
            </m:r>
          </m:sup>
        </m:sSup>
        <m:sSup>
          <m:sSupPr>
            <m:ctrlPr>
              <w:rPr>
                <w:rFonts w:ascii="Cambria Math" w:hAnsi="Cambria Math" w:cs="Times New Roman"/>
                <w:i/>
                <w:color w:val="000000"/>
                <w:szCs w:val="22"/>
                <w:lang w:val="en-US"/>
              </w:rPr>
            </m:ctrlPr>
          </m:sSupPr>
          <m:e>
            <m:r>
              <w:rPr>
                <w:rFonts w:ascii="Cambria Math" w:hAnsi="Cambria Math" w:cs="Times New Roman"/>
                <w:color w:val="000000"/>
                <w:szCs w:val="22"/>
                <w:lang w:val="en-US"/>
              </w:rPr>
              <m:t>e</m:t>
            </m:r>
          </m:e>
          <m:sup>
            <m:r>
              <w:rPr>
                <w:rFonts w:ascii="Cambria Math" w:hAnsi="Cambria Math" w:cs="Times New Roman"/>
                <w:color w:val="000000"/>
                <w:szCs w:val="22"/>
                <w:lang w:val="en-US"/>
              </w:rPr>
              <m:t>-</m:t>
            </m:r>
            <m:f>
              <m:fPr>
                <m:ctrlPr>
                  <w:rPr>
                    <w:rFonts w:ascii="Cambria Math" w:hAnsi="Cambria Math" w:cs="Times New Roman"/>
                    <w:i/>
                    <w:color w:val="000000"/>
                    <w:szCs w:val="22"/>
                    <w:lang w:val="en-US"/>
                  </w:rPr>
                </m:ctrlPr>
              </m:fPr>
              <m:num>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E</m:t>
                    </m:r>
                  </m:e>
                  <m:sub>
                    <m:r>
                      <w:rPr>
                        <w:rFonts w:ascii="Cambria Math" w:hAnsi="Cambria Math" w:cs="Times New Roman"/>
                        <w:color w:val="000000"/>
                        <w:szCs w:val="22"/>
                        <w:lang w:val="en-US"/>
                      </w:rPr>
                      <m:t>a</m:t>
                    </m:r>
                  </m:sub>
                </m:sSub>
              </m:num>
              <m:den>
                <m:r>
                  <w:rPr>
                    <w:rFonts w:ascii="Cambria Math" w:hAnsi="Cambria Math" w:cs="Times New Roman"/>
                    <w:color w:val="000000"/>
                    <w:szCs w:val="22"/>
                    <w:lang w:val="en-US"/>
                  </w:rPr>
                  <m:t>RT</m:t>
                </m:r>
              </m:den>
            </m:f>
          </m:sup>
        </m:sSup>
      </m:oMath>
      <w:r w:rsidRPr="00C96C79">
        <w:rPr>
          <w:lang w:val="en-US"/>
        </w:rPr>
        <w:tab/>
        <w:t>(</w:t>
      </w:r>
      <w:bookmarkStart w:id="7" w:name="ArrheniusEquationNumber"/>
      <w:r w:rsidRPr="00C96C79">
        <w:rPr>
          <w:lang w:val="en-US"/>
        </w:rPr>
        <w:fldChar w:fldCharType="begin"/>
      </w:r>
      <w:r w:rsidRPr="00C96C79">
        <w:rPr>
          <w:lang w:val="en-US"/>
        </w:rPr>
        <w:instrText xml:space="preserve"> SEQ Equation \* ARABIC </w:instrText>
      </w:r>
      <w:r w:rsidRPr="00C96C79">
        <w:rPr>
          <w:lang w:val="en-US"/>
        </w:rPr>
        <w:fldChar w:fldCharType="separate"/>
      </w:r>
      <w:r w:rsidR="000C5A4E">
        <w:rPr>
          <w:noProof/>
          <w:lang w:val="en-US"/>
        </w:rPr>
        <w:t>7</w:t>
      </w:r>
      <w:r w:rsidRPr="00C96C79">
        <w:rPr>
          <w:lang w:val="en-US"/>
        </w:rPr>
        <w:fldChar w:fldCharType="end"/>
      </w:r>
      <w:bookmarkEnd w:id="7"/>
      <w:r w:rsidRPr="00C96C79">
        <w:rPr>
          <w:lang w:val="en-US"/>
        </w:rPr>
        <w:t>)</w:t>
      </w:r>
    </w:p>
    <w:p w14:paraId="5FA91913" w14:textId="66DEF9DB" w:rsidR="00D95C31" w:rsidRPr="00C96C79" w:rsidRDefault="00D95C31" w:rsidP="00D95C31">
      <w:pPr>
        <w:autoSpaceDE w:val="0"/>
        <w:autoSpaceDN w:val="0"/>
        <w:adjustRightInd w:val="0"/>
        <w:rPr>
          <w:rFonts w:cs="Times New Roman"/>
          <w:color w:val="000000"/>
          <w:szCs w:val="22"/>
          <w:vertAlign w:val="superscript"/>
          <w:lang w:val="en-US"/>
        </w:rPr>
      </w:pPr>
      <w:r w:rsidRPr="00C96C79">
        <w:rPr>
          <w:rFonts w:cs="Times New Roman"/>
          <w:color w:val="000000"/>
          <w:szCs w:val="22"/>
          <w:lang w:val="en-US"/>
        </w:rPr>
        <w:t>where:</w:t>
      </w:r>
      <w:r w:rsidR="00B666DE">
        <w:rPr>
          <w:rFonts w:cs="Times New Roman"/>
          <w:color w:val="000000"/>
          <w:szCs w:val="22"/>
          <w:lang w:val="en-US"/>
        </w:rPr>
        <w:tab/>
      </w:r>
      <m:oMath>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k</m:t>
            </m:r>
          </m:e>
          <m:sub>
            <m:r>
              <w:rPr>
                <w:rFonts w:ascii="Cambria Math" w:hAnsi="Cambria Math" w:cs="Times New Roman"/>
                <w:color w:val="000000"/>
                <w:szCs w:val="22"/>
                <w:lang w:val="en-US"/>
              </w:rPr>
              <m:t>0,app</m:t>
            </m:r>
          </m:sub>
        </m:sSub>
      </m:oMath>
      <w:r w:rsidRPr="00C96C79">
        <w:rPr>
          <w:rFonts w:cs="Times New Roman"/>
          <w:color w:val="000000"/>
          <w:szCs w:val="22"/>
          <w:lang w:val="en-US"/>
        </w:rPr>
        <w:tab/>
        <w:t>Apparent pre-exponential factor, min</w:t>
      </w:r>
      <w:r w:rsidRPr="00C96C79">
        <w:rPr>
          <w:rFonts w:cs="Times New Roman"/>
          <w:color w:val="000000"/>
          <w:szCs w:val="22"/>
          <w:vertAlign w:val="superscript"/>
          <w:lang w:val="en-US"/>
        </w:rPr>
        <w:t>-1</w:t>
      </w:r>
    </w:p>
    <w:p w14:paraId="7533D48D" w14:textId="77777777" w:rsidR="00D95C31" w:rsidRPr="00862A55" w:rsidRDefault="00D95C31" w:rsidP="00D95C31">
      <w:pPr>
        <w:autoSpaceDE w:val="0"/>
        <w:autoSpaceDN w:val="0"/>
        <w:adjustRightInd w:val="0"/>
        <w:rPr>
          <w:rFonts w:cs="Times New Roman"/>
          <w:color w:val="000000"/>
          <w:szCs w:val="22"/>
          <w:lang w:val="en-US"/>
        </w:rPr>
      </w:pPr>
      <w:r w:rsidRPr="00862A55">
        <w:rPr>
          <w:rFonts w:cs="Times New Roman"/>
          <w:color w:val="000000"/>
          <w:szCs w:val="22"/>
          <w:lang w:val="en-US"/>
        </w:rPr>
        <w:lastRenderedPageBreak/>
        <w:tab/>
      </w:r>
      <m:oMath>
        <m:r>
          <w:rPr>
            <w:rFonts w:ascii="Cambria Math" w:hAnsi="Cambria Math" w:cs="Times New Roman"/>
            <w:color w:val="000000"/>
            <w:szCs w:val="22"/>
            <w:lang w:val="en-US"/>
          </w:rPr>
          <m:t>n</m:t>
        </m:r>
      </m:oMath>
      <w:r w:rsidRPr="00862A55">
        <w:rPr>
          <w:rFonts w:cs="Times New Roman"/>
          <w:color w:val="000000"/>
          <w:szCs w:val="22"/>
          <w:lang w:val="en-US"/>
        </w:rPr>
        <w:tab/>
        <w:t>Reaction order</w:t>
      </w:r>
    </w:p>
    <w:p w14:paraId="606E1F94" w14:textId="77777777" w:rsidR="00D95C31" w:rsidRPr="00C96C79" w:rsidRDefault="00D95C31" w:rsidP="00D95C31">
      <w:pPr>
        <w:autoSpaceDE w:val="0"/>
        <w:autoSpaceDN w:val="0"/>
        <w:adjustRightInd w:val="0"/>
        <w:rPr>
          <w:rFonts w:cs="Times New Roman"/>
          <w:color w:val="000000"/>
          <w:szCs w:val="22"/>
          <w:vertAlign w:val="superscript"/>
          <w:lang w:val="en-US"/>
        </w:rPr>
      </w:pPr>
      <w:r w:rsidRPr="00BF5E80">
        <w:rPr>
          <w:rFonts w:cs="Times New Roman"/>
          <w:color w:val="000000"/>
          <w:szCs w:val="22"/>
          <w:lang w:val="en-US"/>
        </w:rPr>
        <w:tab/>
      </w:r>
      <m:oMath>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E</m:t>
            </m:r>
          </m:e>
          <m:sub>
            <m:r>
              <w:rPr>
                <w:rFonts w:ascii="Cambria Math" w:hAnsi="Cambria Math" w:cs="Times New Roman"/>
                <w:color w:val="000000"/>
                <w:szCs w:val="22"/>
                <w:lang w:val="en-US"/>
              </w:rPr>
              <m:t>a</m:t>
            </m:r>
          </m:sub>
        </m:sSub>
      </m:oMath>
      <w:r w:rsidRPr="00C96C79">
        <w:rPr>
          <w:rFonts w:cs="Times New Roman"/>
          <w:color w:val="000000"/>
          <w:szCs w:val="22"/>
          <w:lang w:val="en-US"/>
        </w:rPr>
        <w:tab/>
        <w:t>Activation energy, kJ mol</w:t>
      </w:r>
      <w:r w:rsidRPr="00C96C79">
        <w:rPr>
          <w:rFonts w:cs="Times New Roman"/>
          <w:color w:val="000000"/>
          <w:szCs w:val="22"/>
          <w:vertAlign w:val="superscript"/>
          <w:lang w:val="en-US"/>
        </w:rPr>
        <w:t>-1</w:t>
      </w:r>
    </w:p>
    <w:p w14:paraId="7BBE626E" w14:textId="77777777" w:rsidR="00D95C31" w:rsidRPr="00862A55" w:rsidRDefault="00D95C31" w:rsidP="00D95C31">
      <w:pPr>
        <w:autoSpaceDE w:val="0"/>
        <w:autoSpaceDN w:val="0"/>
        <w:adjustRightInd w:val="0"/>
        <w:rPr>
          <w:rFonts w:cs="Times New Roman"/>
          <w:color w:val="000000"/>
          <w:szCs w:val="22"/>
          <w:lang w:val="en-US"/>
        </w:rPr>
      </w:pPr>
      <w:r w:rsidRPr="00862A55">
        <w:rPr>
          <w:rFonts w:cs="Times New Roman"/>
          <w:color w:val="000000"/>
          <w:szCs w:val="22"/>
          <w:lang w:val="en-US"/>
        </w:rPr>
        <w:tab/>
      </w:r>
      <m:oMath>
        <m:r>
          <w:rPr>
            <w:rFonts w:ascii="Cambria Math" w:hAnsi="Cambria Math" w:cs="Times New Roman"/>
            <w:color w:val="000000"/>
            <w:szCs w:val="22"/>
            <w:lang w:val="en-US"/>
          </w:rPr>
          <m:t>R</m:t>
        </m:r>
      </m:oMath>
      <w:r w:rsidRPr="00862A55">
        <w:rPr>
          <w:rFonts w:cs="Times New Roman"/>
          <w:color w:val="000000"/>
          <w:szCs w:val="22"/>
          <w:lang w:val="en-US"/>
        </w:rPr>
        <w:tab/>
        <w:t>Universal gas constant, J K</w:t>
      </w:r>
      <w:r w:rsidRPr="00862A55">
        <w:rPr>
          <w:rFonts w:cs="Times New Roman"/>
          <w:color w:val="000000"/>
          <w:szCs w:val="22"/>
          <w:vertAlign w:val="superscript"/>
          <w:lang w:val="en-US"/>
        </w:rPr>
        <w:t xml:space="preserve">-1 </w:t>
      </w:r>
      <w:r w:rsidRPr="00862A55">
        <w:rPr>
          <w:rFonts w:cs="Times New Roman"/>
          <w:color w:val="000000"/>
          <w:szCs w:val="22"/>
          <w:lang w:val="en-US"/>
        </w:rPr>
        <w:t>mol</w:t>
      </w:r>
      <w:r w:rsidRPr="00862A55">
        <w:rPr>
          <w:rFonts w:cs="Times New Roman"/>
          <w:color w:val="000000"/>
          <w:szCs w:val="22"/>
          <w:vertAlign w:val="superscript"/>
          <w:lang w:val="en-US"/>
        </w:rPr>
        <w:t>-1</w:t>
      </w:r>
    </w:p>
    <w:p w14:paraId="528A0CBC" w14:textId="77777777" w:rsidR="00D95C31" w:rsidRPr="00BF5E80" w:rsidRDefault="00D95C31" w:rsidP="003750BC">
      <w:pPr>
        <w:autoSpaceDE w:val="0"/>
        <w:autoSpaceDN w:val="0"/>
        <w:adjustRightInd w:val="0"/>
        <w:rPr>
          <w:rFonts w:cs="Times New Roman"/>
          <w:color w:val="000000"/>
          <w:szCs w:val="22"/>
          <w:lang w:val="en-US"/>
        </w:rPr>
      </w:pPr>
    </w:p>
    <w:p w14:paraId="15176AD5" w14:textId="4907CE07" w:rsidR="00D95C31" w:rsidRPr="00862A55" w:rsidRDefault="007864B0" w:rsidP="003750BC">
      <w:pPr>
        <w:autoSpaceDE w:val="0"/>
        <w:autoSpaceDN w:val="0"/>
        <w:adjustRightInd w:val="0"/>
        <w:rPr>
          <w:rFonts w:cs="Times New Roman"/>
          <w:color w:val="000000"/>
          <w:szCs w:val="22"/>
          <w:lang w:val="en-US"/>
        </w:rPr>
      </w:pPr>
      <w:r w:rsidRPr="00BF5E80">
        <w:rPr>
          <w:rFonts w:cs="Times New Roman"/>
          <w:color w:val="000000"/>
          <w:szCs w:val="22"/>
          <w:lang w:val="en-US"/>
        </w:rPr>
        <w:t xml:space="preserve">Similarly, the devolatilization phase strain mechanism was defined as a function of an evolution index. However, since the kinetic evolution for the </w:t>
      </w:r>
      <w:r w:rsidR="00094279" w:rsidRPr="00B53EFC">
        <w:rPr>
          <w:rFonts w:cs="Times New Roman"/>
          <w:color w:val="000000"/>
          <w:szCs w:val="22"/>
          <w:lang w:val="en-US"/>
        </w:rPr>
        <w:t>three</w:t>
      </w:r>
      <w:r w:rsidRPr="00B53EFC">
        <w:rPr>
          <w:rFonts w:cs="Times New Roman"/>
          <w:color w:val="000000"/>
          <w:szCs w:val="22"/>
          <w:lang w:val="en-US"/>
        </w:rPr>
        <w:t xml:space="preserve"> main product</w:t>
      </w:r>
      <w:r w:rsidR="00094279" w:rsidRPr="00B53EFC">
        <w:rPr>
          <w:rFonts w:cs="Times New Roman"/>
          <w:color w:val="000000"/>
          <w:szCs w:val="22"/>
          <w:lang w:val="en-US"/>
        </w:rPr>
        <w:t>s</w:t>
      </w:r>
      <w:r w:rsidRPr="004E1870">
        <w:rPr>
          <w:rFonts w:cs="Times New Roman"/>
          <w:color w:val="000000"/>
          <w:szCs w:val="22"/>
          <w:lang w:val="en-US"/>
        </w:rPr>
        <w:t xml:space="preserve"> of the devolatilization are known</w:t>
      </w:r>
      <w:r w:rsidR="00392E06" w:rsidRPr="0096435D">
        <w:rPr>
          <w:rFonts w:cs="Times New Roman"/>
          <w:color w:val="000000"/>
          <w:szCs w:val="22"/>
          <w:lang w:val="en-US"/>
        </w:rPr>
        <w:t>, the strain</w:t>
      </w:r>
      <w:r w:rsidR="009F6768" w:rsidRPr="0096435D">
        <w:rPr>
          <w:rFonts w:cs="Times New Roman"/>
          <w:color w:val="000000"/>
          <w:szCs w:val="22"/>
          <w:lang w:val="en-US"/>
        </w:rPr>
        <w:t xml:space="preserve"> was further subdivided in its constituents, namely the condensable gases, methane and hydrogen devolatilization strains. Evolution</w:t>
      </w:r>
      <w:r w:rsidR="00032AA3">
        <w:rPr>
          <w:rFonts w:cs="Times New Roman"/>
          <w:color w:val="000000"/>
          <w:szCs w:val="22"/>
          <w:lang w:val="en-US"/>
        </w:rPr>
        <w:t xml:space="preserve"> of each gas component</w:t>
      </w:r>
      <w:r w:rsidR="009F6768" w:rsidRPr="0096435D">
        <w:rPr>
          <w:rFonts w:cs="Times New Roman"/>
          <w:color w:val="000000"/>
          <w:szCs w:val="22"/>
          <w:lang w:val="en-US"/>
        </w:rPr>
        <w:t xml:space="preserve"> </w:t>
      </w:r>
      <w:r w:rsidR="00032AA3">
        <w:rPr>
          <w:rFonts w:cs="Times New Roman"/>
          <w:color w:val="000000"/>
          <w:szCs w:val="22"/>
          <w:lang w:val="en-US"/>
        </w:rPr>
        <w:t>can be expressed</w:t>
      </w:r>
      <w:r w:rsidR="009F6768" w:rsidRPr="0096435D">
        <w:rPr>
          <w:rFonts w:cs="Times New Roman"/>
          <w:color w:val="000000"/>
          <w:szCs w:val="22"/>
          <w:lang w:val="en-US"/>
        </w:rPr>
        <w:t xml:space="preserve"> </w:t>
      </w:r>
      <w:r w:rsidR="00032AA3">
        <w:rPr>
          <w:rFonts w:cs="Times New Roman"/>
          <w:color w:val="000000"/>
          <w:szCs w:val="22"/>
          <w:lang w:val="en-US"/>
        </w:rPr>
        <w:t xml:space="preserve">using </w:t>
      </w:r>
      <w:r w:rsidR="009F6768" w:rsidRPr="0096435D">
        <w:rPr>
          <w:rFonts w:cs="Times New Roman"/>
          <w:color w:val="000000"/>
          <w:szCs w:val="22"/>
          <w:lang w:val="en-US"/>
        </w:rPr>
        <w:t xml:space="preserve">an </w:t>
      </w:r>
      <w:r w:rsidR="006544D2" w:rsidRPr="00EE7D71">
        <w:rPr>
          <w:rFonts w:cs="Times New Roman"/>
          <w:color w:val="000000"/>
          <w:szCs w:val="22"/>
          <w:lang w:val="en-US"/>
        </w:rPr>
        <w:t>Arrhenius equation</w:t>
      </w:r>
      <w:r w:rsidR="009F6768" w:rsidRPr="00EE7D71">
        <w:rPr>
          <w:rFonts w:cs="Times New Roman"/>
          <w:color w:val="000000"/>
          <w:szCs w:val="22"/>
          <w:lang w:val="en-US"/>
        </w:rPr>
        <w:t xml:space="preserve">, as shown in previous works </w:t>
      </w:r>
      <w:r w:rsidR="009F6768" w:rsidRPr="00C96C79">
        <w:rPr>
          <w:lang w:val="en-US"/>
        </w:rPr>
        <w:fldChar w:fldCharType="begin">
          <w:fldData xml:space="preserve">PEVuZE5vdGU+PENpdGU+PEF1dGhvcj5Lb2NhZWZlPC9BdXRob3I+PFllYXI+MTk5MDwvWWVhcj48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</w:fldData>
        </w:fldChar>
      </w:r>
      <w:r w:rsidR="00042FD1">
        <w:rPr>
          <w:lang w:val="en-US"/>
        </w:rPr>
        <w:instrText xml:space="preserve"> ADDIN EN.CITE </w:instrText>
      </w:r>
      <w:r w:rsidR="00042FD1">
        <w:rPr>
          <w:lang w:val="en-US"/>
        </w:rPr>
        <w:fldChar w:fldCharType="begin">
          <w:fldData xml:space="preserve">PEVuZE5vdGU+PENpdGU+PEF1dGhvcj5Lb2NhZWZlPC9BdXRob3I+PFllYXI+MTk5MDwvWWVhcj48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</w:fldData>
        </w:fldChar>
      </w:r>
      <w:r w:rsidR="00042FD1">
        <w:rPr>
          <w:lang w:val="en-US"/>
        </w:rPr>
        <w:instrText xml:space="preserve"> ADDIN EN.CITE.DATA </w:instrText>
      </w:r>
      <w:r w:rsidR="00042FD1">
        <w:rPr>
          <w:lang w:val="en-US"/>
        </w:rPr>
      </w:r>
      <w:r w:rsidR="00042FD1">
        <w:rPr>
          <w:lang w:val="en-US"/>
        </w:rPr>
        <w:fldChar w:fldCharType="end"/>
      </w:r>
      <w:r w:rsidR="009F6768" w:rsidRPr="00C96C79">
        <w:rPr>
          <w:lang w:val="en-US"/>
        </w:rPr>
      </w:r>
      <w:r w:rsidR="009F6768" w:rsidRPr="00C96C79">
        <w:rPr>
          <w:lang w:val="en-US"/>
        </w:rPr>
        <w:fldChar w:fldCharType="separate"/>
      </w:r>
      <w:r w:rsidR="00C6436F">
        <w:rPr>
          <w:noProof/>
          <w:lang w:val="en-US"/>
        </w:rPr>
        <w:t>[6-8]</w:t>
      </w:r>
      <w:r w:rsidR="009F6768" w:rsidRPr="00C96C79">
        <w:rPr>
          <w:lang w:val="en-US"/>
        </w:rPr>
        <w:fldChar w:fldCharType="end"/>
      </w:r>
      <w:r w:rsidR="009F6768" w:rsidRPr="00C96C79">
        <w:rPr>
          <w:rFonts w:cs="Times New Roman"/>
          <w:color w:val="000000"/>
          <w:szCs w:val="22"/>
          <w:lang w:val="en-US"/>
        </w:rPr>
        <w:t>. The equation for the devolatilization strain mechanism is then:</w:t>
      </w:r>
    </w:p>
    <w:p w14:paraId="07A96CAD" w14:textId="77777777" w:rsidR="00D95C31" w:rsidRPr="00BF5E80" w:rsidRDefault="00D95C31" w:rsidP="003750BC">
      <w:pPr>
        <w:autoSpaceDE w:val="0"/>
        <w:autoSpaceDN w:val="0"/>
        <w:adjustRightInd w:val="0"/>
        <w:rPr>
          <w:rFonts w:cs="Times New Roman"/>
          <w:color w:val="000000"/>
          <w:szCs w:val="22"/>
          <w:lang w:val="en-US"/>
        </w:rPr>
      </w:pPr>
    </w:p>
    <w:p w14:paraId="5AE08D3A" w14:textId="562BCEAC" w:rsidR="009D420B" w:rsidRPr="00C96C79" w:rsidRDefault="009D420B" w:rsidP="009D420B">
      <w:pPr>
        <w:tabs>
          <w:tab w:val="center" w:pos="3969"/>
          <w:tab w:val="right" w:pos="7938"/>
        </w:tabs>
        <w:autoSpaceDE w:val="0"/>
        <w:autoSpaceDN w:val="0"/>
        <w:adjustRightInd w:val="0"/>
        <w:rPr>
          <w:rFonts w:cs="Times New Roman"/>
          <w:color w:val="000000"/>
          <w:szCs w:val="22"/>
          <w:lang w:val="en-US"/>
        </w:rPr>
      </w:pPr>
      <w:r w:rsidRPr="00BF5E80">
        <w:rPr>
          <w:rFonts w:cs="Times New Roman"/>
          <w:color w:val="000000"/>
          <w:szCs w:val="22"/>
          <w:lang w:val="en-US"/>
        </w:rPr>
        <w:tab/>
      </w:r>
      <m:oMath>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ε</m:t>
            </m:r>
          </m:e>
          <m:sub>
            <m:r>
              <w:rPr>
                <w:rFonts w:ascii="Cambria Math" w:hAnsi="Cambria Math" w:cs="Times New Roman"/>
                <w:color w:val="000000"/>
                <w:szCs w:val="22"/>
                <w:lang w:val="en-US"/>
              </w:rPr>
              <m:t>D</m:t>
            </m:r>
          </m:sub>
        </m:sSub>
        <m:r>
          <w:rPr>
            <w:rFonts w:ascii="Cambria Math" w:hAnsi="Cambria Math" w:cs="Times New Roman"/>
            <w:color w:val="000000"/>
            <w:szCs w:val="22"/>
            <w:lang w:val="en-US"/>
          </w:rPr>
          <m:t>=</m:t>
        </m:r>
        <m:limLow>
          <m:limLowPr>
            <m:ctrlPr>
              <w:rPr>
                <w:rFonts w:ascii="Cambria Math" w:hAnsi="Cambria Math" w:cs="Times New Roman"/>
                <w:i/>
                <w:color w:val="000000"/>
                <w:szCs w:val="22"/>
                <w:lang w:val="en-US"/>
              </w:rPr>
            </m:ctrlPr>
          </m:limLowPr>
          <m:e>
            <m:groupChr>
              <m:groupChrPr>
                <m:ctrlPr>
                  <w:rPr>
                    <w:rFonts w:ascii="Cambria Math" w:hAnsi="Cambria Math" w:cs="Times New Roman"/>
                    <w:i/>
                    <w:color w:val="000000"/>
                    <w:szCs w:val="22"/>
                    <w:lang w:val="en-US"/>
                  </w:rPr>
                </m:ctrlPr>
              </m:groupChrPr>
              <m:e>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f</m:t>
                    </m:r>
                  </m:e>
                  <m:sub>
                    <m:r>
                      <w:rPr>
                        <w:rFonts w:ascii="Cambria Math" w:hAnsi="Cambria Math" w:cs="Times New Roman"/>
                        <w:color w:val="000000"/>
                        <w:szCs w:val="22"/>
                        <w:lang w:val="en-US"/>
                      </w:rPr>
                      <m:t>cond</m:t>
                    </m:r>
                  </m:sub>
                </m:sSub>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x</m:t>
                    </m:r>
                  </m:e>
                  <m:sub>
                    <m:r>
                      <w:rPr>
                        <w:rFonts w:ascii="Cambria Math" w:hAnsi="Cambria Math" w:cs="Times New Roman"/>
                        <w:color w:val="000000"/>
                        <w:szCs w:val="22"/>
                        <w:lang w:val="en-US"/>
                      </w:rPr>
                      <m:t>cond</m:t>
                    </m:r>
                  </m:sub>
                </m:sSub>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x</m:t>
                    </m:r>
                  </m:e>
                  <m:sub>
                    <m:r>
                      <w:rPr>
                        <w:rFonts w:ascii="Cambria Math" w:hAnsi="Cambria Math" w:cs="Times New Roman"/>
                        <w:color w:val="000000"/>
                        <w:szCs w:val="22"/>
                        <w:lang w:val="en-US"/>
                      </w:rPr>
                      <m:t>cond</m:t>
                    </m:r>
                  </m:sub>
                </m:sSub>
              </m:e>
            </m:groupChr>
          </m:e>
          <m:lim>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ε</m:t>
                </m:r>
              </m:e>
              <m:sub>
                <m:r>
                  <w:rPr>
                    <w:rFonts w:ascii="Cambria Math" w:hAnsi="Cambria Math" w:cs="Times New Roman"/>
                    <w:color w:val="000000"/>
                    <w:szCs w:val="22"/>
                    <w:lang w:val="en-US"/>
                  </w:rPr>
                  <m:t>cond</m:t>
                </m:r>
              </m:sub>
            </m:sSub>
          </m:lim>
        </m:limLow>
        <m:r>
          <w:rPr>
            <w:rFonts w:ascii="Cambria Math" w:hAnsi="Cambria Math" w:cs="Times New Roman"/>
            <w:color w:val="000000"/>
            <w:szCs w:val="22"/>
            <w:lang w:val="en-US"/>
          </w:rPr>
          <m:t>+</m:t>
        </m:r>
        <m:limLow>
          <m:limLowPr>
            <m:ctrlPr>
              <w:rPr>
                <w:rFonts w:ascii="Cambria Math" w:hAnsi="Cambria Math" w:cs="Times New Roman"/>
                <w:i/>
                <w:color w:val="000000"/>
                <w:szCs w:val="22"/>
                <w:lang w:val="en-US"/>
              </w:rPr>
            </m:ctrlPr>
          </m:limLowPr>
          <m:e>
            <m:groupChr>
              <m:groupChrPr>
                <m:ctrlPr>
                  <w:rPr>
                    <w:rFonts w:ascii="Cambria Math" w:hAnsi="Cambria Math" w:cs="Times New Roman"/>
                    <w:i/>
                    <w:color w:val="000000"/>
                    <w:szCs w:val="22"/>
                    <w:lang w:val="en-US"/>
                  </w:rPr>
                </m:ctrlPr>
              </m:groupChrPr>
              <m:e>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f</m:t>
                    </m:r>
                  </m:e>
                  <m:sub>
                    <m:r>
                      <w:rPr>
                        <w:rFonts w:ascii="Cambria Math" w:hAnsi="Cambria Math" w:cs="Times New Roman"/>
                        <w:color w:val="000000"/>
                        <w:szCs w:val="22"/>
                        <w:lang w:val="en-US"/>
                      </w:rPr>
                      <m:t>C</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H</m:t>
                        </m:r>
                      </m:e>
                      <m:sub>
                        <m:r>
                          <w:rPr>
                            <w:rFonts w:ascii="Cambria Math" w:hAnsi="Cambria Math" w:cs="Times New Roman"/>
                            <w:color w:val="000000"/>
                            <w:szCs w:val="22"/>
                            <w:lang w:val="en-US"/>
                          </w:rPr>
                          <m:t>4</m:t>
                        </m:r>
                      </m:sub>
                    </m:sSub>
                  </m:sub>
                </m:sSub>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x</m:t>
                    </m:r>
                  </m:e>
                  <m:sub>
                    <m:r>
                      <w:rPr>
                        <w:rFonts w:ascii="Cambria Math" w:hAnsi="Cambria Math" w:cs="Times New Roman"/>
                        <w:color w:val="000000"/>
                        <w:szCs w:val="22"/>
                        <w:lang w:val="en-US"/>
                      </w:rPr>
                      <m:t>C</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H</m:t>
                        </m:r>
                      </m:e>
                      <m:sub>
                        <m:r>
                          <w:rPr>
                            <w:rFonts w:ascii="Cambria Math" w:hAnsi="Cambria Math" w:cs="Times New Roman"/>
                            <w:color w:val="000000"/>
                            <w:szCs w:val="22"/>
                            <w:lang w:val="en-US"/>
                          </w:rPr>
                          <m:t>4</m:t>
                        </m:r>
                      </m:sub>
                    </m:sSub>
                  </m:sub>
                </m:sSub>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x</m:t>
                    </m:r>
                  </m:e>
                  <m:sub>
                    <m:r>
                      <w:rPr>
                        <w:rFonts w:ascii="Cambria Math" w:hAnsi="Cambria Math" w:cs="Times New Roman"/>
                        <w:color w:val="000000"/>
                        <w:szCs w:val="22"/>
                        <w:lang w:val="en-US"/>
                      </w:rPr>
                      <m:t>C</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H</m:t>
                        </m:r>
                      </m:e>
                      <m:sub>
                        <m:r>
                          <w:rPr>
                            <w:rFonts w:ascii="Cambria Math" w:hAnsi="Cambria Math" w:cs="Times New Roman"/>
                            <w:color w:val="000000"/>
                            <w:szCs w:val="22"/>
                            <w:lang w:val="en-US"/>
                          </w:rPr>
                          <m:t>4</m:t>
                        </m:r>
                      </m:sub>
                    </m:sSub>
                  </m:sub>
                </m:sSub>
              </m:e>
            </m:groupChr>
          </m:e>
          <m:lim>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ε</m:t>
                </m:r>
              </m:e>
              <m:sub>
                <m:r>
                  <w:rPr>
                    <w:rFonts w:ascii="Cambria Math" w:hAnsi="Cambria Math" w:cs="Times New Roman"/>
                    <w:color w:val="000000"/>
                    <w:szCs w:val="22"/>
                    <w:lang w:val="en-US"/>
                  </w:rPr>
                  <m:t>C</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H</m:t>
                    </m:r>
                  </m:e>
                  <m:sub>
                    <m:r>
                      <w:rPr>
                        <w:rFonts w:ascii="Cambria Math" w:hAnsi="Cambria Math" w:cs="Times New Roman"/>
                        <w:color w:val="000000"/>
                        <w:szCs w:val="22"/>
                        <w:lang w:val="en-US"/>
                      </w:rPr>
                      <m:t>4</m:t>
                    </m:r>
                  </m:sub>
                </m:sSub>
              </m:sub>
            </m:sSub>
          </m:lim>
        </m:limLow>
        <m:r>
          <w:rPr>
            <w:rFonts w:ascii="Cambria Math" w:hAnsi="Cambria Math" w:cs="Times New Roman"/>
            <w:color w:val="000000"/>
            <w:szCs w:val="22"/>
            <w:lang w:val="en-US"/>
          </w:rPr>
          <m:t>+</m:t>
        </m:r>
        <m:limLow>
          <m:limLowPr>
            <m:ctrlPr>
              <w:rPr>
                <w:rFonts w:ascii="Cambria Math" w:hAnsi="Cambria Math" w:cs="Times New Roman"/>
                <w:i/>
                <w:color w:val="000000"/>
                <w:szCs w:val="22"/>
                <w:lang w:val="en-US"/>
              </w:rPr>
            </m:ctrlPr>
          </m:limLowPr>
          <m:e>
            <m:groupChr>
              <m:groupChrPr>
                <m:ctrlPr>
                  <w:rPr>
                    <w:rFonts w:ascii="Cambria Math" w:hAnsi="Cambria Math" w:cs="Times New Roman"/>
                    <w:i/>
                    <w:color w:val="000000"/>
                    <w:szCs w:val="22"/>
                    <w:lang w:val="en-US"/>
                  </w:rPr>
                </m:ctrlPr>
              </m:groupChrPr>
              <m:e>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f</m:t>
                    </m:r>
                  </m:e>
                  <m:sub>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H</m:t>
                        </m:r>
                      </m:e>
                      <m:sub>
                        <m:r>
                          <w:rPr>
                            <w:rFonts w:ascii="Cambria Math" w:hAnsi="Cambria Math" w:cs="Times New Roman"/>
                            <w:color w:val="000000"/>
                            <w:szCs w:val="22"/>
                            <w:lang w:val="en-US"/>
                          </w:rPr>
                          <m:t>2</m:t>
                        </m:r>
                      </m:sub>
                    </m:sSub>
                  </m:sub>
                </m:sSub>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x</m:t>
                    </m:r>
                  </m:e>
                  <m:sub>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H</m:t>
                        </m:r>
                      </m:e>
                      <m:sub>
                        <m:r>
                          <w:rPr>
                            <w:rFonts w:ascii="Cambria Math" w:hAnsi="Cambria Math" w:cs="Times New Roman"/>
                            <w:color w:val="000000"/>
                            <w:szCs w:val="22"/>
                            <w:lang w:val="en-US"/>
                          </w:rPr>
                          <m:t>2</m:t>
                        </m:r>
                      </m:sub>
                    </m:sSub>
                  </m:sub>
                </m:sSub>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x</m:t>
                    </m:r>
                  </m:e>
                  <m:sub>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H</m:t>
                        </m:r>
                      </m:e>
                      <m:sub>
                        <m:r>
                          <w:rPr>
                            <w:rFonts w:ascii="Cambria Math" w:hAnsi="Cambria Math" w:cs="Times New Roman"/>
                            <w:color w:val="000000"/>
                            <w:szCs w:val="22"/>
                            <w:lang w:val="en-US"/>
                          </w:rPr>
                          <m:t>2</m:t>
                        </m:r>
                      </m:sub>
                    </m:sSub>
                  </m:sub>
                </m:sSub>
              </m:e>
            </m:groupChr>
          </m:e>
          <m:lim>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ε</m:t>
                </m:r>
              </m:e>
              <m:sub>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H</m:t>
                    </m:r>
                  </m:e>
                  <m:sub>
                    <m:r>
                      <w:rPr>
                        <w:rFonts w:ascii="Cambria Math" w:hAnsi="Cambria Math" w:cs="Times New Roman"/>
                        <w:color w:val="000000"/>
                        <w:szCs w:val="22"/>
                        <w:lang w:val="en-US"/>
                      </w:rPr>
                      <m:t>2</m:t>
                    </m:r>
                  </m:sub>
                </m:sSub>
              </m:sub>
            </m:sSub>
          </m:lim>
        </m:limLow>
      </m:oMath>
      <w:r w:rsidR="007A5703" w:rsidRPr="00C96C79">
        <w:rPr>
          <w:lang w:val="en-US"/>
        </w:rPr>
        <w:tab/>
        <w:t>(</w:t>
      </w:r>
      <w:r w:rsidR="007A5703" w:rsidRPr="00C96C79">
        <w:rPr>
          <w:lang w:val="en-US"/>
        </w:rPr>
        <w:fldChar w:fldCharType="begin"/>
      </w:r>
      <w:r w:rsidR="007A5703" w:rsidRPr="00C96C79">
        <w:rPr>
          <w:lang w:val="en-US"/>
        </w:rPr>
        <w:instrText xml:space="preserve"> SEQ Equation \* ARABIC </w:instrText>
      </w:r>
      <w:r w:rsidR="007A5703" w:rsidRPr="00C96C79">
        <w:rPr>
          <w:lang w:val="en-US"/>
        </w:rPr>
        <w:fldChar w:fldCharType="separate"/>
      </w:r>
      <w:r w:rsidR="000C5A4E">
        <w:rPr>
          <w:noProof/>
          <w:lang w:val="en-US"/>
        </w:rPr>
        <w:t>8</w:t>
      </w:r>
      <w:r w:rsidR="007A5703" w:rsidRPr="00C96C79">
        <w:rPr>
          <w:lang w:val="en-US"/>
        </w:rPr>
        <w:fldChar w:fldCharType="end"/>
      </w:r>
      <w:r w:rsidR="007A5703" w:rsidRPr="00C96C79">
        <w:rPr>
          <w:lang w:val="en-US"/>
        </w:rPr>
        <w:t>)</w:t>
      </w:r>
    </w:p>
    <w:p w14:paraId="79231C1B" w14:textId="132431F0" w:rsidR="009D420B" w:rsidRPr="00C96C79" w:rsidRDefault="009D420B" w:rsidP="009D420B">
      <w:pPr>
        <w:autoSpaceDE w:val="0"/>
        <w:autoSpaceDN w:val="0"/>
        <w:adjustRightInd w:val="0"/>
        <w:rPr>
          <w:rFonts w:cs="Times New Roman"/>
          <w:color w:val="000000"/>
          <w:szCs w:val="22"/>
          <w:lang w:val="en-US"/>
        </w:rPr>
      </w:pPr>
      <w:r w:rsidRPr="00C96C79">
        <w:rPr>
          <w:rFonts w:cs="Times New Roman"/>
          <w:color w:val="000000"/>
          <w:szCs w:val="22"/>
          <w:lang w:val="en-US"/>
        </w:rPr>
        <w:t xml:space="preserve">where:  </w:t>
      </w:r>
      <w:r w:rsidRPr="00C96C79">
        <w:rPr>
          <w:rFonts w:cs="Times New Roman"/>
          <w:color w:val="000000"/>
          <w:szCs w:val="22"/>
          <w:lang w:val="en-US"/>
        </w:rPr>
        <w:tab/>
      </w:r>
      <m:oMath>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ε</m:t>
            </m:r>
          </m:e>
          <m:sub>
            <m:r>
              <w:rPr>
                <w:rFonts w:ascii="Cambria Math" w:hAnsi="Cambria Math" w:cs="Times New Roman"/>
                <w:color w:val="000000"/>
                <w:szCs w:val="22"/>
                <w:lang w:val="en-US"/>
              </w:rPr>
              <m:t>cond</m:t>
            </m:r>
          </m:sub>
        </m:sSub>
      </m:oMath>
      <w:r w:rsidRPr="00C96C79">
        <w:rPr>
          <w:rFonts w:cs="Times New Roman"/>
          <w:color w:val="000000"/>
          <w:szCs w:val="22"/>
          <w:lang w:val="en-US"/>
        </w:rPr>
        <w:tab/>
      </w:r>
      <w:r w:rsidR="00CD286A" w:rsidRPr="00C96C79">
        <w:rPr>
          <w:rFonts w:cs="Times New Roman"/>
          <w:color w:val="000000"/>
          <w:szCs w:val="22"/>
          <w:lang w:val="en-US"/>
        </w:rPr>
        <w:t>Condensable gas devolatilization</w:t>
      </w:r>
      <w:r w:rsidRPr="00C96C79">
        <w:rPr>
          <w:rFonts w:cs="Times New Roman"/>
          <w:color w:val="000000"/>
          <w:szCs w:val="22"/>
          <w:lang w:val="en-US"/>
        </w:rPr>
        <w:t xml:space="preserve"> strain</w:t>
      </w:r>
      <w:r w:rsidR="00CD286A" w:rsidRPr="00C96C79">
        <w:rPr>
          <w:rFonts w:cs="Times New Roman"/>
          <w:color w:val="000000"/>
          <w:szCs w:val="22"/>
          <w:lang w:val="en-US"/>
        </w:rPr>
        <w:t>, mm/mm</w:t>
      </w:r>
    </w:p>
    <w:p w14:paraId="7833D35D" w14:textId="46094B2B" w:rsidR="009D420B" w:rsidRPr="00C96C79" w:rsidRDefault="009D420B" w:rsidP="009D420B">
      <w:pPr>
        <w:autoSpaceDE w:val="0"/>
        <w:autoSpaceDN w:val="0"/>
        <w:adjustRightInd w:val="0"/>
        <w:rPr>
          <w:rFonts w:cs="Times New Roman"/>
          <w:color w:val="000000"/>
          <w:szCs w:val="22"/>
          <w:lang w:val="en-US"/>
        </w:rPr>
      </w:pPr>
      <w:r w:rsidRPr="00C96C79">
        <w:rPr>
          <w:rFonts w:cs="Times New Roman"/>
          <w:color w:val="000000"/>
          <w:szCs w:val="22"/>
          <w:lang w:val="en-US"/>
        </w:rPr>
        <w:tab/>
      </w:r>
      <m:oMath>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f</m:t>
            </m:r>
          </m:e>
          <m:sub>
            <m:r>
              <w:rPr>
                <w:rFonts w:ascii="Cambria Math" w:hAnsi="Cambria Math" w:cs="Times New Roman"/>
                <w:color w:val="000000"/>
                <w:szCs w:val="22"/>
                <w:lang w:val="en-US"/>
              </w:rPr>
              <m:t>cond</m:t>
            </m:r>
          </m:sub>
        </m:sSub>
      </m:oMath>
      <w:r w:rsidRPr="00C96C79">
        <w:rPr>
          <w:rFonts w:cs="Times New Roman"/>
          <w:color w:val="000000"/>
          <w:szCs w:val="22"/>
          <w:lang w:val="en-US"/>
        </w:rPr>
        <w:tab/>
      </w:r>
      <w:r w:rsidR="00CD286A" w:rsidRPr="00C96C79">
        <w:rPr>
          <w:rFonts w:cs="Times New Roman"/>
          <w:color w:val="000000"/>
          <w:szCs w:val="22"/>
          <w:lang w:val="en-US"/>
        </w:rPr>
        <w:t>Condensable gas devolatilization strain function</w:t>
      </w:r>
    </w:p>
    <w:p w14:paraId="6DD9105B" w14:textId="52455E34" w:rsidR="009D420B" w:rsidRPr="00C96C79" w:rsidRDefault="009D420B" w:rsidP="009D420B">
      <w:pPr>
        <w:autoSpaceDE w:val="0"/>
        <w:autoSpaceDN w:val="0"/>
        <w:adjustRightInd w:val="0"/>
        <w:rPr>
          <w:rFonts w:cs="Times New Roman"/>
          <w:color w:val="000000"/>
          <w:szCs w:val="22"/>
          <w:lang w:val="en-US"/>
        </w:rPr>
      </w:pPr>
      <w:r w:rsidRPr="00C96C79">
        <w:rPr>
          <w:rFonts w:cs="Times New Roman"/>
          <w:color w:val="000000"/>
          <w:szCs w:val="22"/>
          <w:lang w:val="en-US"/>
        </w:rPr>
        <w:tab/>
      </w:r>
      <m:oMath>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x</m:t>
            </m:r>
          </m:e>
          <m:sub>
            <m:r>
              <w:rPr>
                <w:rFonts w:ascii="Cambria Math" w:hAnsi="Cambria Math" w:cs="Times New Roman"/>
                <w:color w:val="000000"/>
                <w:szCs w:val="22"/>
                <w:lang w:val="en-US"/>
              </w:rPr>
              <m:t>cond</m:t>
            </m:r>
          </m:sub>
        </m:sSub>
      </m:oMath>
      <w:r w:rsidRPr="00C96C79">
        <w:rPr>
          <w:rFonts w:cs="Times New Roman"/>
          <w:color w:val="000000"/>
          <w:szCs w:val="22"/>
          <w:lang w:val="en-US"/>
        </w:rPr>
        <w:tab/>
      </w:r>
      <w:r w:rsidR="00CD286A" w:rsidRPr="00C96C79">
        <w:rPr>
          <w:rFonts w:cs="Times New Roman"/>
          <w:color w:val="000000"/>
          <w:szCs w:val="22"/>
          <w:lang w:val="en-US"/>
        </w:rPr>
        <w:t>Condensable gas devolatilization conversion index, %</w:t>
      </w:r>
    </w:p>
    <w:p w14:paraId="52FA4366" w14:textId="1D38FAE3" w:rsidR="009D420B" w:rsidRPr="00C96C79" w:rsidRDefault="009D420B" w:rsidP="009D420B">
      <w:pPr>
        <w:autoSpaceDE w:val="0"/>
        <w:autoSpaceDN w:val="0"/>
        <w:adjustRightInd w:val="0"/>
        <w:rPr>
          <w:rFonts w:cs="Times New Roman"/>
          <w:color w:val="000000"/>
          <w:szCs w:val="22"/>
          <w:lang w:val="en-US"/>
        </w:rPr>
      </w:pPr>
      <w:r w:rsidRPr="00C96C79">
        <w:rPr>
          <w:rFonts w:cs="Times New Roman"/>
          <w:color w:val="000000"/>
          <w:szCs w:val="22"/>
          <w:lang w:val="en-US"/>
        </w:rPr>
        <w:tab/>
      </w:r>
      <m:oMath>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ε</m:t>
            </m:r>
          </m:e>
          <m:sub>
            <m:r>
              <w:rPr>
                <w:rFonts w:ascii="Cambria Math" w:hAnsi="Cambria Math" w:cs="Times New Roman"/>
                <w:color w:val="000000"/>
                <w:szCs w:val="22"/>
                <w:lang w:val="en-US"/>
              </w:rPr>
              <m:t>C</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H</m:t>
                </m:r>
              </m:e>
              <m:sub>
                <m:r>
                  <w:rPr>
                    <w:rFonts w:ascii="Cambria Math" w:hAnsi="Cambria Math" w:cs="Times New Roman"/>
                    <w:color w:val="000000"/>
                    <w:szCs w:val="22"/>
                    <w:lang w:val="en-US"/>
                  </w:rPr>
                  <m:t>4</m:t>
                </m:r>
              </m:sub>
            </m:sSub>
          </m:sub>
        </m:sSub>
      </m:oMath>
      <w:r w:rsidRPr="00C96C79">
        <w:rPr>
          <w:rFonts w:cs="Times New Roman"/>
          <w:color w:val="000000"/>
          <w:szCs w:val="22"/>
          <w:lang w:val="en-US"/>
        </w:rPr>
        <w:tab/>
      </w:r>
      <w:r w:rsidR="00CD286A" w:rsidRPr="00C96C79">
        <w:rPr>
          <w:rFonts w:cs="Times New Roman"/>
          <w:color w:val="000000"/>
          <w:szCs w:val="22"/>
          <w:lang w:val="en-US"/>
        </w:rPr>
        <w:t>Methane devolatilization strain, mm/mm</w:t>
      </w:r>
    </w:p>
    <w:p w14:paraId="10B3EF79" w14:textId="2DFD89DE" w:rsidR="00847534" w:rsidRPr="00C96C79" w:rsidRDefault="00847534" w:rsidP="009D420B">
      <w:pPr>
        <w:autoSpaceDE w:val="0"/>
        <w:autoSpaceDN w:val="0"/>
        <w:adjustRightInd w:val="0"/>
        <w:rPr>
          <w:rFonts w:cs="Times New Roman"/>
          <w:color w:val="000000"/>
          <w:szCs w:val="22"/>
          <w:lang w:val="en-US"/>
        </w:rPr>
      </w:pPr>
      <w:r w:rsidRPr="00C96C79">
        <w:rPr>
          <w:rFonts w:cs="Times New Roman"/>
          <w:color w:val="000000"/>
          <w:szCs w:val="22"/>
          <w:lang w:val="en-US"/>
        </w:rPr>
        <w:tab/>
      </w:r>
      <m:oMath>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f</m:t>
            </m:r>
          </m:e>
          <m:sub>
            <m:r>
              <w:rPr>
                <w:rFonts w:ascii="Cambria Math" w:hAnsi="Cambria Math" w:cs="Times New Roman"/>
                <w:color w:val="000000"/>
                <w:szCs w:val="22"/>
                <w:lang w:val="en-US"/>
              </w:rPr>
              <m:t>C</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H</m:t>
                </m:r>
              </m:e>
              <m:sub>
                <m:r>
                  <w:rPr>
                    <w:rFonts w:ascii="Cambria Math" w:hAnsi="Cambria Math" w:cs="Times New Roman"/>
                    <w:color w:val="000000"/>
                    <w:szCs w:val="22"/>
                    <w:lang w:val="en-US"/>
                  </w:rPr>
                  <m:t>4</m:t>
                </m:r>
              </m:sub>
            </m:sSub>
          </m:sub>
        </m:sSub>
      </m:oMath>
      <w:r w:rsidRPr="00C96C79">
        <w:rPr>
          <w:rFonts w:cs="Times New Roman"/>
          <w:color w:val="000000"/>
          <w:szCs w:val="22"/>
          <w:lang w:val="en-US"/>
        </w:rPr>
        <w:tab/>
      </w:r>
      <w:r w:rsidR="00CD286A" w:rsidRPr="00C96C79">
        <w:rPr>
          <w:rFonts w:cs="Times New Roman"/>
          <w:color w:val="000000"/>
          <w:szCs w:val="22"/>
          <w:lang w:val="en-US"/>
        </w:rPr>
        <w:t>Methane devolatilization strain function</w:t>
      </w:r>
    </w:p>
    <w:p w14:paraId="5E916A71" w14:textId="4A3BE51B" w:rsidR="00847534" w:rsidRPr="00C96C79" w:rsidRDefault="00847534" w:rsidP="009D420B">
      <w:pPr>
        <w:autoSpaceDE w:val="0"/>
        <w:autoSpaceDN w:val="0"/>
        <w:adjustRightInd w:val="0"/>
        <w:rPr>
          <w:rFonts w:cs="Times New Roman"/>
          <w:color w:val="000000"/>
          <w:szCs w:val="22"/>
          <w:lang w:val="en-US"/>
        </w:rPr>
      </w:pPr>
      <w:r w:rsidRPr="00C96C79">
        <w:rPr>
          <w:rFonts w:cs="Times New Roman"/>
          <w:color w:val="000000"/>
          <w:szCs w:val="22"/>
          <w:lang w:val="en-US"/>
        </w:rPr>
        <w:tab/>
      </w:r>
      <m:oMath>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x</m:t>
            </m:r>
          </m:e>
          <m:sub>
            <m:r>
              <w:rPr>
                <w:rFonts w:ascii="Cambria Math" w:hAnsi="Cambria Math" w:cs="Times New Roman"/>
                <w:color w:val="000000"/>
                <w:szCs w:val="22"/>
                <w:lang w:val="en-US"/>
              </w:rPr>
              <m:t>C</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H</m:t>
                </m:r>
              </m:e>
              <m:sub>
                <m:r>
                  <w:rPr>
                    <w:rFonts w:ascii="Cambria Math" w:hAnsi="Cambria Math" w:cs="Times New Roman"/>
                    <w:color w:val="000000"/>
                    <w:szCs w:val="22"/>
                    <w:lang w:val="en-US"/>
                  </w:rPr>
                  <m:t>4</m:t>
                </m:r>
              </m:sub>
            </m:sSub>
          </m:sub>
        </m:sSub>
      </m:oMath>
      <w:r w:rsidRPr="00C96C79">
        <w:rPr>
          <w:rFonts w:cs="Times New Roman"/>
          <w:color w:val="000000"/>
          <w:szCs w:val="22"/>
          <w:lang w:val="en-US"/>
        </w:rPr>
        <w:tab/>
      </w:r>
      <w:r w:rsidR="00CD286A" w:rsidRPr="00C96C79">
        <w:rPr>
          <w:rFonts w:cs="Times New Roman"/>
          <w:color w:val="000000"/>
          <w:szCs w:val="22"/>
          <w:lang w:val="en-US"/>
        </w:rPr>
        <w:t>Methane devolatilization conversion index, %</w:t>
      </w:r>
    </w:p>
    <w:p w14:paraId="15681A6F" w14:textId="76D10C14" w:rsidR="009D420B" w:rsidRPr="00C96C79" w:rsidRDefault="009D420B" w:rsidP="009D420B">
      <w:pPr>
        <w:autoSpaceDE w:val="0"/>
        <w:autoSpaceDN w:val="0"/>
        <w:adjustRightInd w:val="0"/>
        <w:rPr>
          <w:rFonts w:cs="Times New Roman"/>
          <w:color w:val="000000"/>
          <w:szCs w:val="22"/>
          <w:lang w:val="en-US"/>
        </w:rPr>
      </w:pPr>
      <w:r w:rsidRPr="00C96C79">
        <w:rPr>
          <w:rFonts w:cs="Times New Roman"/>
          <w:color w:val="000000"/>
          <w:szCs w:val="22"/>
          <w:lang w:val="en-US"/>
        </w:rPr>
        <w:tab/>
      </w:r>
      <m:oMath>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ε</m:t>
            </m:r>
          </m:e>
          <m:sub>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H</m:t>
                </m:r>
              </m:e>
              <m:sub>
                <m:r>
                  <w:rPr>
                    <w:rFonts w:ascii="Cambria Math" w:hAnsi="Cambria Math" w:cs="Times New Roman"/>
                    <w:color w:val="000000"/>
                    <w:szCs w:val="22"/>
                    <w:lang w:val="en-US"/>
                  </w:rPr>
                  <m:t>2</m:t>
                </m:r>
              </m:sub>
            </m:sSub>
          </m:sub>
        </m:sSub>
      </m:oMath>
      <w:r w:rsidRPr="00C96C79">
        <w:rPr>
          <w:rFonts w:cs="Times New Roman"/>
          <w:color w:val="000000"/>
          <w:szCs w:val="22"/>
          <w:lang w:val="en-US"/>
        </w:rPr>
        <w:tab/>
      </w:r>
      <w:r w:rsidR="00CD286A" w:rsidRPr="00C96C79">
        <w:rPr>
          <w:rFonts w:cs="Times New Roman"/>
          <w:color w:val="000000"/>
          <w:szCs w:val="22"/>
          <w:lang w:val="en-US"/>
        </w:rPr>
        <w:t>Hydrogen devolatilization strain, mm/mm</w:t>
      </w:r>
    </w:p>
    <w:p w14:paraId="1E877A49" w14:textId="4CC96236" w:rsidR="00847534" w:rsidRPr="00C96C79" w:rsidRDefault="00847534" w:rsidP="009D420B">
      <w:pPr>
        <w:autoSpaceDE w:val="0"/>
        <w:autoSpaceDN w:val="0"/>
        <w:adjustRightInd w:val="0"/>
        <w:rPr>
          <w:rFonts w:cs="Times New Roman"/>
          <w:color w:val="000000"/>
          <w:szCs w:val="22"/>
          <w:lang w:val="en-US"/>
        </w:rPr>
      </w:pPr>
      <w:r w:rsidRPr="00C96C79">
        <w:rPr>
          <w:rFonts w:cs="Times New Roman"/>
          <w:color w:val="000000"/>
          <w:szCs w:val="22"/>
          <w:lang w:val="en-US"/>
        </w:rPr>
        <w:tab/>
      </w:r>
      <m:oMath>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f</m:t>
            </m:r>
          </m:e>
          <m:sub>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H</m:t>
                </m:r>
              </m:e>
              <m:sub>
                <m:r>
                  <w:rPr>
                    <w:rFonts w:ascii="Cambria Math" w:hAnsi="Cambria Math" w:cs="Times New Roman"/>
                    <w:color w:val="000000"/>
                    <w:szCs w:val="22"/>
                    <w:lang w:val="en-US"/>
                  </w:rPr>
                  <m:t>2</m:t>
                </m:r>
              </m:sub>
            </m:sSub>
          </m:sub>
        </m:sSub>
      </m:oMath>
      <w:r w:rsidRPr="00C96C79">
        <w:rPr>
          <w:rFonts w:cs="Times New Roman"/>
          <w:color w:val="000000"/>
          <w:szCs w:val="22"/>
          <w:lang w:val="en-US"/>
        </w:rPr>
        <w:tab/>
      </w:r>
      <w:r w:rsidR="00CD286A" w:rsidRPr="00C96C79">
        <w:rPr>
          <w:rFonts w:cs="Times New Roman"/>
          <w:color w:val="000000"/>
          <w:szCs w:val="22"/>
          <w:lang w:val="en-US"/>
        </w:rPr>
        <w:t>Hydrogen devolatilization strain function</w:t>
      </w:r>
    </w:p>
    <w:p w14:paraId="5442DD25" w14:textId="64C990B3" w:rsidR="00847534" w:rsidRPr="00C96C79" w:rsidRDefault="00847534" w:rsidP="009D420B">
      <w:pPr>
        <w:autoSpaceDE w:val="0"/>
        <w:autoSpaceDN w:val="0"/>
        <w:adjustRightInd w:val="0"/>
        <w:rPr>
          <w:rFonts w:cs="Times New Roman"/>
          <w:color w:val="000000"/>
          <w:szCs w:val="22"/>
          <w:lang w:val="en-US"/>
        </w:rPr>
      </w:pPr>
      <w:r w:rsidRPr="00C96C79">
        <w:rPr>
          <w:rFonts w:cs="Times New Roman"/>
          <w:color w:val="000000"/>
          <w:szCs w:val="22"/>
          <w:lang w:val="en-US"/>
        </w:rPr>
        <w:tab/>
      </w:r>
      <m:oMath>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x</m:t>
            </m:r>
          </m:e>
          <m:sub>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H</m:t>
                </m:r>
              </m:e>
              <m:sub>
                <m:r>
                  <w:rPr>
                    <w:rFonts w:ascii="Cambria Math" w:hAnsi="Cambria Math" w:cs="Times New Roman"/>
                    <w:color w:val="000000"/>
                    <w:szCs w:val="22"/>
                    <w:lang w:val="en-US"/>
                  </w:rPr>
                  <m:t>2</m:t>
                </m:r>
              </m:sub>
            </m:sSub>
          </m:sub>
        </m:sSub>
      </m:oMath>
      <w:r w:rsidRPr="00C96C79">
        <w:rPr>
          <w:rFonts w:cs="Times New Roman"/>
          <w:color w:val="000000"/>
          <w:szCs w:val="22"/>
          <w:lang w:val="en-US"/>
        </w:rPr>
        <w:tab/>
      </w:r>
      <w:r w:rsidR="00CD286A" w:rsidRPr="00C96C79">
        <w:rPr>
          <w:rFonts w:cs="Times New Roman"/>
          <w:color w:val="000000"/>
          <w:szCs w:val="22"/>
          <w:lang w:val="en-US"/>
        </w:rPr>
        <w:t>Hydrogen devolatilization conversion index, %</w:t>
      </w:r>
    </w:p>
    <w:p w14:paraId="16E6C900" w14:textId="77777777" w:rsidR="009D420B" w:rsidRPr="00862A55" w:rsidRDefault="009D420B" w:rsidP="003750BC">
      <w:pPr>
        <w:autoSpaceDE w:val="0"/>
        <w:autoSpaceDN w:val="0"/>
        <w:adjustRightInd w:val="0"/>
        <w:rPr>
          <w:rFonts w:cs="Times New Roman"/>
          <w:color w:val="000000"/>
          <w:szCs w:val="22"/>
          <w:lang w:val="en-US"/>
        </w:rPr>
      </w:pPr>
    </w:p>
    <w:p w14:paraId="2A731C11" w14:textId="0BECEAC2" w:rsidR="009D420B" w:rsidRPr="00862A55" w:rsidRDefault="009F6768" w:rsidP="003750BC">
      <w:pPr>
        <w:autoSpaceDE w:val="0"/>
        <w:autoSpaceDN w:val="0"/>
        <w:adjustRightInd w:val="0"/>
        <w:rPr>
          <w:rFonts w:cs="Times New Roman"/>
          <w:color w:val="000000"/>
          <w:szCs w:val="22"/>
          <w:lang w:val="en-US"/>
        </w:rPr>
      </w:pPr>
      <w:r w:rsidRPr="00BF5E80">
        <w:rPr>
          <w:rFonts w:cs="Times New Roman"/>
          <w:color w:val="000000"/>
          <w:szCs w:val="22"/>
          <w:lang w:val="en-US"/>
        </w:rPr>
        <w:t xml:space="preserve">Lastly, the graphitization strain mechanism is </w:t>
      </w:r>
      <w:r w:rsidR="006544D2" w:rsidRPr="00BF5E80">
        <w:rPr>
          <w:rFonts w:cs="Times New Roman"/>
          <w:color w:val="000000"/>
          <w:szCs w:val="22"/>
          <w:lang w:val="en-US"/>
        </w:rPr>
        <w:t xml:space="preserve">defined using the same approach </w:t>
      </w:r>
      <w:r w:rsidR="00032AA3">
        <w:rPr>
          <w:rFonts w:cs="Times New Roman"/>
          <w:color w:val="000000"/>
          <w:szCs w:val="22"/>
          <w:lang w:val="en-US"/>
        </w:rPr>
        <w:t>and</w:t>
      </w:r>
      <w:r w:rsidR="00032AA3" w:rsidRPr="00BF5E80">
        <w:rPr>
          <w:rFonts w:cs="Times New Roman"/>
          <w:color w:val="000000"/>
          <w:szCs w:val="22"/>
          <w:lang w:val="en-US"/>
        </w:rPr>
        <w:t xml:space="preserve"> </w:t>
      </w:r>
      <w:r w:rsidRPr="00BF5E80">
        <w:rPr>
          <w:rFonts w:cs="Times New Roman"/>
          <w:color w:val="000000"/>
          <w:szCs w:val="22"/>
          <w:lang w:val="en-US"/>
        </w:rPr>
        <w:t xml:space="preserve">an evolution index to </w:t>
      </w:r>
      <w:r w:rsidR="00032AA3">
        <w:rPr>
          <w:rFonts w:cs="Times New Roman"/>
          <w:color w:val="000000"/>
          <w:szCs w:val="22"/>
          <w:lang w:val="en-US"/>
        </w:rPr>
        <w:t>define</w:t>
      </w:r>
      <w:r w:rsidR="00032AA3" w:rsidRPr="00BF5E80">
        <w:rPr>
          <w:rFonts w:cs="Times New Roman"/>
          <w:color w:val="000000"/>
          <w:szCs w:val="22"/>
          <w:lang w:val="en-US"/>
        </w:rPr>
        <w:t xml:space="preserve"> </w:t>
      </w:r>
      <w:r w:rsidRPr="00BF5E80">
        <w:rPr>
          <w:rFonts w:cs="Times New Roman"/>
          <w:color w:val="000000"/>
          <w:szCs w:val="22"/>
          <w:lang w:val="en-US"/>
        </w:rPr>
        <w:t xml:space="preserve">the progress of the process. This approach was </w:t>
      </w:r>
      <w:r w:rsidR="004210D9" w:rsidRPr="00B53EFC">
        <w:rPr>
          <w:rFonts w:cs="Times New Roman"/>
          <w:color w:val="000000"/>
          <w:szCs w:val="22"/>
          <w:lang w:val="en-US"/>
        </w:rPr>
        <w:t>used</w:t>
      </w:r>
      <w:r w:rsidRPr="00B53EFC">
        <w:rPr>
          <w:rFonts w:cs="Times New Roman"/>
          <w:color w:val="000000"/>
          <w:szCs w:val="22"/>
          <w:lang w:val="en-US"/>
        </w:rPr>
        <w:t xml:space="preserve"> by </w:t>
      </w:r>
      <w:r w:rsidR="00960D20" w:rsidRPr="00B53EFC">
        <w:rPr>
          <w:rFonts w:cs="Times New Roman"/>
          <w:color w:val="000000"/>
          <w:szCs w:val="22"/>
          <w:lang w:val="en-US"/>
        </w:rPr>
        <w:t>Murty and al.</w:t>
      </w:r>
      <w:r w:rsidR="000C064C" w:rsidRPr="00C96C79">
        <w:rPr>
          <w:rFonts w:cs="Times New Roman"/>
          <w:color w:val="000000"/>
          <w:szCs w:val="22"/>
          <w:lang w:val="en-US"/>
        </w:rPr>
        <w:fldChar w:fldCharType="begin"/>
      </w:r>
      <w:r w:rsidR="00C6436F">
        <w:rPr>
          <w:rFonts w:cs="Times New Roman"/>
          <w:color w:val="000000"/>
          <w:szCs w:val="22"/>
          <w:lang w:val="en-US"/>
        </w:rPr>
        <w:instrText xml:space="preserve"> ADDIN EN.CITE &lt;EndNote&gt;&lt;Cite&gt;&lt;Author&gt;Murty&lt;/Author&gt;&lt;Year&gt;1969&lt;/Year&gt;&lt;RecNum&gt;176&lt;/RecNum&gt;&lt;DisplayText&gt;[11]&lt;/DisplayText&gt;&lt;record&gt;&lt;rec-number&gt;176&lt;/rec-number&gt;&lt;foreign-keys&gt;&lt;key app="EN" db-id="r2fdsst07psfpyewxt4psafxtwtrf09r0f2f" timestamp="1471369027"&gt;176&lt;/key&gt;&lt;/foreign-keys&gt;&lt;ref-type name="Journal Article"&gt;17&lt;/ref-type&gt;&lt;contributors&gt;&lt;authors&gt;&lt;author&gt;H. N. Murty&lt;/author&gt;&lt;author&gt;D. L. Biederman&lt;/author&gt;&lt;author&gt;E. A. Heintz&lt;/author&gt;&lt;/authors&gt;&lt;/contributors&gt;&lt;titles&gt;&lt;title&gt;Kinetics of Graphitization&lt;/title&gt;&lt;secondary-title&gt;Carbon 7&lt;/secondary-title&gt;&lt;/titles&gt;&lt;periodical&gt;&lt;full-title&gt;Carbon 7&lt;/full-title&gt;&lt;/periodical&gt;&lt;pages&gt;667-681&lt;/pages&gt;&lt;volume&gt;7&lt;/volume&gt;&lt;number&gt;6&lt;/number&gt;&lt;dates&gt;&lt;year&gt;1969&lt;/year&gt;&lt;/dates&gt;&lt;urls&gt;&lt;/urls&gt;&lt;/record&gt;&lt;/Cite&gt;&lt;/EndNote&gt;</w:instrText>
      </w:r>
      <w:r w:rsidR="000C064C" w:rsidRPr="00C96C79">
        <w:rPr>
          <w:rFonts w:cs="Times New Roman"/>
          <w:color w:val="000000"/>
          <w:szCs w:val="22"/>
          <w:lang w:val="en-US"/>
        </w:rPr>
        <w:fldChar w:fldCharType="separate"/>
      </w:r>
      <w:r w:rsidR="00C6436F">
        <w:rPr>
          <w:rFonts w:cs="Times New Roman"/>
          <w:noProof/>
          <w:color w:val="000000"/>
          <w:szCs w:val="22"/>
          <w:lang w:val="en-US"/>
        </w:rPr>
        <w:t>[11]</w:t>
      </w:r>
      <w:r w:rsidR="000C064C" w:rsidRPr="00C96C79">
        <w:rPr>
          <w:rFonts w:cs="Times New Roman"/>
          <w:color w:val="000000"/>
          <w:szCs w:val="22"/>
          <w:lang w:val="en-US"/>
        </w:rPr>
        <w:fldChar w:fldCharType="end"/>
      </w:r>
      <w:r w:rsidR="00D30234">
        <w:rPr>
          <w:rFonts w:cs="Times New Roman"/>
          <w:color w:val="000000"/>
          <w:szCs w:val="22"/>
          <w:lang w:val="en-US"/>
        </w:rPr>
        <w:t>,</w:t>
      </w:r>
      <w:r w:rsidR="00D30234" w:rsidRPr="00C96C79">
        <w:rPr>
          <w:rFonts w:cs="Times New Roman"/>
          <w:color w:val="000000"/>
          <w:szCs w:val="22"/>
          <w:lang w:val="en-US"/>
        </w:rPr>
        <w:t xml:space="preserve"> among</w:t>
      </w:r>
      <w:r w:rsidR="004210D9" w:rsidRPr="00C96C79">
        <w:rPr>
          <w:rFonts w:cs="Times New Roman"/>
          <w:color w:val="000000"/>
          <w:szCs w:val="22"/>
          <w:lang w:val="en-US"/>
        </w:rPr>
        <w:t xml:space="preserve"> others</w:t>
      </w:r>
      <w:r w:rsidR="00D30234">
        <w:rPr>
          <w:rFonts w:cs="Times New Roman"/>
          <w:color w:val="000000"/>
          <w:szCs w:val="22"/>
          <w:lang w:val="en-US"/>
        </w:rPr>
        <w:t>,</w:t>
      </w:r>
      <w:r w:rsidRPr="00C96C79">
        <w:rPr>
          <w:rFonts w:cs="Times New Roman"/>
          <w:color w:val="000000"/>
          <w:szCs w:val="22"/>
          <w:lang w:val="en-US"/>
        </w:rPr>
        <w:t xml:space="preserve"> assuming </w:t>
      </w:r>
      <w:r w:rsidR="006544D2" w:rsidRPr="00C96C79">
        <w:rPr>
          <w:rFonts w:cs="Times New Roman"/>
          <w:color w:val="000000"/>
          <w:szCs w:val="22"/>
          <w:lang w:val="en-US"/>
        </w:rPr>
        <w:t xml:space="preserve">that </w:t>
      </w:r>
      <w:r w:rsidRPr="00C96C79">
        <w:rPr>
          <w:rFonts w:cs="Times New Roman"/>
          <w:color w:val="000000"/>
          <w:szCs w:val="22"/>
          <w:lang w:val="en-US"/>
        </w:rPr>
        <w:t>the graphitization process is a temperature activated process that can be</w:t>
      </w:r>
      <w:r w:rsidR="00C26559">
        <w:rPr>
          <w:rFonts w:cs="Times New Roman"/>
          <w:color w:val="000000"/>
          <w:szCs w:val="22"/>
          <w:lang w:val="en-US"/>
        </w:rPr>
        <w:t xml:space="preserve"> </w:t>
      </w:r>
      <w:r w:rsidR="00032AA3">
        <w:rPr>
          <w:rFonts w:cs="Times New Roman"/>
          <w:color w:val="000000"/>
          <w:szCs w:val="22"/>
          <w:lang w:val="en-US"/>
        </w:rPr>
        <w:t>represented</w:t>
      </w:r>
      <w:r w:rsidR="006544D2" w:rsidRPr="00862A55">
        <w:rPr>
          <w:rFonts w:cs="Times New Roman"/>
          <w:color w:val="000000"/>
          <w:szCs w:val="22"/>
          <w:lang w:val="en-US"/>
        </w:rPr>
        <w:t xml:space="preserve"> by an Arrhenius equation</w:t>
      </w:r>
      <w:r w:rsidRPr="00862A55">
        <w:rPr>
          <w:rFonts w:cs="Times New Roman"/>
          <w:color w:val="000000"/>
          <w:szCs w:val="22"/>
          <w:lang w:val="en-US"/>
        </w:rPr>
        <w:t>.</w:t>
      </w:r>
      <w:r w:rsidR="006544D2" w:rsidRPr="00862A55">
        <w:rPr>
          <w:rFonts w:cs="Times New Roman"/>
          <w:color w:val="000000"/>
          <w:szCs w:val="22"/>
          <w:lang w:val="en-US"/>
        </w:rPr>
        <w:t xml:space="preserve"> The </w:t>
      </w:r>
      <w:r w:rsidR="00032AA3">
        <w:rPr>
          <w:rFonts w:cs="Times New Roman"/>
          <w:color w:val="000000"/>
          <w:szCs w:val="22"/>
          <w:lang w:val="en-US"/>
        </w:rPr>
        <w:t xml:space="preserve">equation of the </w:t>
      </w:r>
      <w:r w:rsidR="006544D2" w:rsidRPr="00862A55">
        <w:rPr>
          <w:rFonts w:cs="Times New Roman"/>
          <w:color w:val="000000"/>
          <w:szCs w:val="22"/>
          <w:lang w:val="en-US"/>
        </w:rPr>
        <w:t xml:space="preserve">mechanism is </w:t>
      </w:r>
      <w:r w:rsidR="00D30234">
        <w:rPr>
          <w:rFonts w:cs="Times New Roman"/>
          <w:color w:val="000000"/>
          <w:szCs w:val="22"/>
          <w:lang w:val="en-US"/>
        </w:rPr>
        <w:t xml:space="preserve">then </w:t>
      </w:r>
      <w:r w:rsidR="006544D2" w:rsidRPr="00862A55">
        <w:rPr>
          <w:rFonts w:cs="Times New Roman"/>
          <w:color w:val="000000"/>
          <w:szCs w:val="22"/>
          <w:lang w:val="en-US"/>
        </w:rPr>
        <w:t>given by:</w:t>
      </w:r>
    </w:p>
    <w:p w14:paraId="6BBD5EC1" w14:textId="77777777" w:rsidR="009D420B" w:rsidRPr="00BF5E80" w:rsidRDefault="009D420B" w:rsidP="003750BC">
      <w:pPr>
        <w:autoSpaceDE w:val="0"/>
        <w:autoSpaceDN w:val="0"/>
        <w:adjustRightInd w:val="0"/>
        <w:rPr>
          <w:rFonts w:cs="Times New Roman"/>
          <w:color w:val="000000"/>
          <w:szCs w:val="22"/>
          <w:lang w:val="en-US"/>
        </w:rPr>
      </w:pPr>
    </w:p>
    <w:p w14:paraId="35EFD31C" w14:textId="64118EB2" w:rsidR="009D420B" w:rsidRPr="00C96C79" w:rsidRDefault="009D420B" w:rsidP="009D420B">
      <w:pPr>
        <w:tabs>
          <w:tab w:val="center" w:pos="3969"/>
          <w:tab w:val="right" w:pos="7938"/>
        </w:tabs>
        <w:autoSpaceDE w:val="0"/>
        <w:autoSpaceDN w:val="0"/>
        <w:adjustRightInd w:val="0"/>
        <w:rPr>
          <w:rFonts w:cs="Times New Roman"/>
          <w:color w:val="000000"/>
          <w:szCs w:val="22"/>
          <w:lang w:val="en-US"/>
        </w:rPr>
      </w:pPr>
      <w:r w:rsidRPr="00BF5E80">
        <w:rPr>
          <w:rFonts w:cs="Times New Roman"/>
          <w:color w:val="000000"/>
          <w:szCs w:val="22"/>
          <w:lang w:val="en-US"/>
        </w:rPr>
        <w:tab/>
      </w:r>
      <m:oMath>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ε</m:t>
            </m:r>
          </m:e>
          <m:sub>
            <m:r>
              <w:rPr>
                <w:rFonts w:ascii="Cambria Math" w:hAnsi="Cambria Math" w:cs="Times New Roman"/>
                <w:color w:val="000000"/>
                <w:szCs w:val="22"/>
                <w:lang w:val="en-US"/>
              </w:rPr>
              <m:t>G</m:t>
            </m:r>
          </m:sub>
        </m:sSub>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f</m:t>
            </m:r>
          </m:e>
          <m:sub>
            <m:r>
              <w:rPr>
                <w:rFonts w:ascii="Cambria Math" w:hAnsi="Cambria Math" w:cs="Times New Roman"/>
                <w:color w:val="000000"/>
                <w:szCs w:val="22"/>
                <w:lang w:val="en-US"/>
              </w:rPr>
              <m:t>G</m:t>
            </m:r>
          </m:sub>
        </m:sSub>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x</m:t>
            </m:r>
          </m:e>
          <m:sub>
            <m:r>
              <w:rPr>
                <w:rFonts w:ascii="Cambria Math" w:hAnsi="Cambria Math" w:cs="Times New Roman"/>
                <w:color w:val="000000"/>
                <w:szCs w:val="22"/>
                <w:lang w:val="en-US"/>
              </w:rPr>
              <m:t>G</m:t>
            </m:r>
          </m:sub>
        </m:sSub>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x</m:t>
            </m:r>
          </m:e>
          <m:sub>
            <m:r>
              <w:rPr>
                <w:rFonts w:ascii="Cambria Math" w:hAnsi="Cambria Math" w:cs="Times New Roman"/>
                <w:color w:val="000000"/>
                <w:szCs w:val="22"/>
                <w:lang w:val="en-US"/>
              </w:rPr>
              <m:t>G</m:t>
            </m:r>
          </m:sub>
        </m:sSub>
      </m:oMath>
      <w:r w:rsidR="007A5703" w:rsidRPr="00C96C79">
        <w:rPr>
          <w:lang w:val="en-US"/>
        </w:rPr>
        <w:tab/>
        <w:t>(</w:t>
      </w:r>
      <w:r w:rsidR="007A5703" w:rsidRPr="00C96C79">
        <w:rPr>
          <w:lang w:val="en-US"/>
        </w:rPr>
        <w:fldChar w:fldCharType="begin"/>
      </w:r>
      <w:r w:rsidR="007A5703" w:rsidRPr="00C96C79">
        <w:rPr>
          <w:lang w:val="en-US"/>
        </w:rPr>
        <w:instrText xml:space="preserve"> SEQ Equation \* ARABIC </w:instrText>
      </w:r>
      <w:r w:rsidR="007A5703" w:rsidRPr="00C96C79">
        <w:rPr>
          <w:lang w:val="en-US"/>
        </w:rPr>
        <w:fldChar w:fldCharType="separate"/>
      </w:r>
      <w:r w:rsidR="000C5A4E">
        <w:rPr>
          <w:noProof/>
          <w:lang w:val="en-US"/>
        </w:rPr>
        <w:t>9</w:t>
      </w:r>
      <w:r w:rsidR="007A5703" w:rsidRPr="00C96C79">
        <w:rPr>
          <w:lang w:val="en-US"/>
        </w:rPr>
        <w:fldChar w:fldCharType="end"/>
      </w:r>
      <w:r w:rsidR="007A5703" w:rsidRPr="00C96C79">
        <w:rPr>
          <w:lang w:val="en-US"/>
        </w:rPr>
        <w:t>)</w:t>
      </w:r>
    </w:p>
    <w:p w14:paraId="49D011A7" w14:textId="10E525FF" w:rsidR="009D420B" w:rsidRPr="00C96C79" w:rsidRDefault="009D420B" w:rsidP="009D420B">
      <w:pPr>
        <w:autoSpaceDE w:val="0"/>
        <w:autoSpaceDN w:val="0"/>
        <w:adjustRightInd w:val="0"/>
        <w:rPr>
          <w:rFonts w:cs="Times New Roman"/>
          <w:color w:val="000000"/>
          <w:szCs w:val="22"/>
          <w:lang w:val="en-US"/>
        </w:rPr>
      </w:pPr>
      <w:r w:rsidRPr="00C96C79">
        <w:rPr>
          <w:rFonts w:cs="Times New Roman"/>
          <w:color w:val="000000"/>
          <w:szCs w:val="22"/>
          <w:lang w:val="en-US"/>
        </w:rPr>
        <w:t>where:</w:t>
      </w:r>
      <w:r w:rsidR="00B666DE">
        <w:rPr>
          <w:rFonts w:cs="Times New Roman"/>
          <w:color w:val="000000"/>
          <w:szCs w:val="22"/>
          <w:lang w:val="en-US"/>
        </w:rPr>
        <w:tab/>
      </w:r>
      <m:oMath>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f</m:t>
            </m:r>
          </m:e>
          <m:sub>
            <m:r>
              <w:rPr>
                <w:rFonts w:ascii="Cambria Math" w:hAnsi="Cambria Math" w:cs="Times New Roman"/>
                <w:color w:val="000000"/>
                <w:szCs w:val="22"/>
                <w:lang w:val="en-US"/>
              </w:rPr>
              <m:t>G</m:t>
            </m:r>
          </m:sub>
        </m:sSub>
      </m:oMath>
      <w:r w:rsidRPr="00C96C79">
        <w:rPr>
          <w:rFonts w:cs="Times New Roman"/>
          <w:color w:val="000000"/>
          <w:szCs w:val="22"/>
          <w:lang w:val="en-US"/>
        </w:rPr>
        <w:tab/>
        <w:t>Graphitization strain function</w:t>
      </w:r>
    </w:p>
    <w:p w14:paraId="353A28E9" w14:textId="1A335B95" w:rsidR="006544D2" w:rsidRPr="00C96C79" w:rsidRDefault="009D420B" w:rsidP="006544D2">
      <w:pPr>
        <w:autoSpaceDE w:val="0"/>
        <w:autoSpaceDN w:val="0"/>
        <w:adjustRightInd w:val="0"/>
        <w:rPr>
          <w:rFonts w:cs="Times New Roman"/>
          <w:color w:val="000000"/>
          <w:szCs w:val="22"/>
          <w:lang w:val="en-US"/>
        </w:rPr>
      </w:pPr>
      <w:r w:rsidRPr="00C96C79">
        <w:rPr>
          <w:rFonts w:cs="Times New Roman"/>
          <w:color w:val="000000"/>
          <w:szCs w:val="22"/>
          <w:lang w:val="en-US"/>
        </w:rPr>
        <w:tab/>
      </w:r>
      <m:oMath>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x</m:t>
            </m:r>
          </m:e>
          <m:sub>
            <m:r>
              <w:rPr>
                <w:rFonts w:ascii="Cambria Math" w:hAnsi="Cambria Math" w:cs="Times New Roman"/>
                <w:color w:val="000000"/>
                <w:szCs w:val="22"/>
                <w:lang w:val="en-US"/>
              </w:rPr>
              <m:t>G</m:t>
            </m:r>
          </m:sub>
        </m:sSub>
      </m:oMath>
      <w:r w:rsidRPr="00C96C79">
        <w:rPr>
          <w:rFonts w:cs="Times New Roman"/>
          <w:color w:val="000000"/>
          <w:szCs w:val="22"/>
          <w:lang w:val="en-US"/>
        </w:rPr>
        <w:tab/>
        <w:t xml:space="preserve">Graphitization </w:t>
      </w:r>
      <w:r w:rsidR="006544D2" w:rsidRPr="00C96C79">
        <w:rPr>
          <w:rFonts w:cs="Times New Roman"/>
          <w:color w:val="000000"/>
          <w:szCs w:val="22"/>
          <w:lang w:val="en-US"/>
        </w:rPr>
        <w:t>evolution</w:t>
      </w:r>
      <w:r w:rsidRPr="00C96C79">
        <w:rPr>
          <w:rFonts w:cs="Times New Roman"/>
          <w:color w:val="000000"/>
          <w:szCs w:val="22"/>
          <w:lang w:val="en-US"/>
        </w:rPr>
        <w:t xml:space="preserve"> index</w:t>
      </w:r>
    </w:p>
    <w:p w14:paraId="13404EBC" w14:textId="77777777" w:rsidR="006544D2" w:rsidRPr="00862A55" w:rsidRDefault="006544D2" w:rsidP="009D420B">
      <w:pPr>
        <w:autoSpaceDE w:val="0"/>
        <w:autoSpaceDN w:val="0"/>
        <w:adjustRightInd w:val="0"/>
        <w:rPr>
          <w:rFonts w:cs="Times New Roman"/>
          <w:color w:val="000000"/>
          <w:szCs w:val="22"/>
          <w:lang w:val="en-US"/>
        </w:rPr>
      </w:pPr>
    </w:p>
    <w:p w14:paraId="5608FB13" w14:textId="39401534" w:rsidR="009F6768" w:rsidRPr="00BF5E80" w:rsidRDefault="009F6768" w:rsidP="000C3657">
      <w:pPr>
        <w:pStyle w:val="Titre2"/>
      </w:pPr>
      <w:r w:rsidRPr="00BF5E80">
        <w:t>Parameter identification algorithm</w:t>
      </w:r>
    </w:p>
    <w:p w14:paraId="6301C5AA" w14:textId="77777777" w:rsidR="009F6768" w:rsidRPr="00BF5E80" w:rsidRDefault="009F6768" w:rsidP="003750BC">
      <w:pPr>
        <w:autoSpaceDE w:val="0"/>
        <w:autoSpaceDN w:val="0"/>
        <w:adjustRightInd w:val="0"/>
        <w:rPr>
          <w:rFonts w:cs="Times New Roman"/>
          <w:color w:val="000000"/>
          <w:szCs w:val="22"/>
          <w:lang w:val="en-US"/>
        </w:rPr>
      </w:pPr>
    </w:p>
    <w:p w14:paraId="062F1FA3" w14:textId="44A0C5BA" w:rsidR="006544D2" w:rsidRPr="004E1870" w:rsidRDefault="00C26559" w:rsidP="003750BC">
      <w:pPr>
        <w:autoSpaceDE w:val="0"/>
        <w:autoSpaceDN w:val="0"/>
        <w:adjustRightInd w:val="0"/>
        <w:rPr>
          <w:rFonts w:cs="Times New Roman"/>
          <w:color w:val="000000"/>
          <w:szCs w:val="22"/>
          <w:lang w:val="en-US"/>
        </w:rPr>
      </w:pPr>
      <w:r>
        <w:rPr>
          <w:rFonts w:cs="Times New Roman"/>
          <w:color w:val="000000"/>
          <w:szCs w:val="22"/>
          <w:lang w:val="en-US"/>
        </w:rPr>
        <w:t>After defining t</w:t>
      </w:r>
      <w:r w:rsidR="006544D2" w:rsidRPr="00B53EFC">
        <w:rPr>
          <w:rFonts w:cs="Times New Roman"/>
          <w:color w:val="000000"/>
          <w:szCs w:val="22"/>
          <w:lang w:val="en-US"/>
        </w:rPr>
        <w:t>he</w:t>
      </w:r>
      <w:r w:rsidR="005204F5">
        <w:rPr>
          <w:rFonts w:cs="Times New Roman"/>
          <w:color w:val="000000"/>
          <w:szCs w:val="22"/>
          <w:lang w:val="en-US"/>
        </w:rPr>
        <w:t xml:space="preserve"> load free</w:t>
      </w:r>
      <w:r w:rsidR="006544D2" w:rsidRPr="00B53EFC">
        <w:rPr>
          <w:rFonts w:cs="Times New Roman"/>
          <w:color w:val="000000"/>
          <w:szCs w:val="22"/>
          <w:lang w:val="en-US"/>
        </w:rPr>
        <w:t xml:space="preserve"> permanent strain sub-mechanisms, the time derivative of the </w:t>
      </w:r>
      <w:r w:rsidR="005204F5">
        <w:rPr>
          <w:rFonts w:cs="Times New Roman"/>
          <w:color w:val="000000"/>
          <w:szCs w:val="22"/>
          <w:lang w:val="en-US"/>
        </w:rPr>
        <w:t>load free permanent</w:t>
      </w:r>
      <w:r w:rsidR="006544D2" w:rsidRPr="00B53EFC">
        <w:rPr>
          <w:rFonts w:cs="Times New Roman"/>
          <w:color w:val="000000"/>
          <w:szCs w:val="22"/>
          <w:lang w:val="en-US"/>
        </w:rPr>
        <w:t xml:space="preserve"> strain</w:t>
      </w:r>
      <w:r w:rsidR="00960D20" w:rsidRPr="00B53EFC">
        <w:rPr>
          <w:rFonts w:cs="Times New Roman"/>
          <w:color w:val="000000"/>
          <w:szCs w:val="22"/>
          <w:lang w:val="en-US"/>
        </w:rPr>
        <w:t xml:space="preserve"> can now be evaluated</w:t>
      </w:r>
      <w:r w:rsidR="006544D2" w:rsidRPr="00B53EFC">
        <w:rPr>
          <w:rFonts w:cs="Times New Roman"/>
          <w:color w:val="000000"/>
          <w:szCs w:val="22"/>
          <w:lang w:val="en-US"/>
        </w:rPr>
        <w:t>. Using the</w:t>
      </w:r>
      <w:r w:rsidR="004210D9" w:rsidRPr="004E1870">
        <w:rPr>
          <w:rFonts w:cs="Times New Roman"/>
          <w:color w:val="000000"/>
          <w:szCs w:val="22"/>
          <w:lang w:val="en-US"/>
        </w:rPr>
        <w:t xml:space="preserve"> </w:t>
      </w:r>
      <w:r w:rsidR="006544D2" w:rsidRPr="004E1870">
        <w:rPr>
          <w:rFonts w:cs="Times New Roman"/>
          <w:color w:val="000000"/>
          <w:szCs w:val="22"/>
          <w:lang w:val="en-US"/>
        </w:rPr>
        <w:t>chain rule:</w:t>
      </w:r>
    </w:p>
    <w:p w14:paraId="58DD6C15" w14:textId="77777777" w:rsidR="006544D2" w:rsidRPr="0096435D" w:rsidRDefault="006544D2" w:rsidP="003750BC">
      <w:pPr>
        <w:autoSpaceDE w:val="0"/>
        <w:autoSpaceDN w:val="0"/>
        <w:adjustRightInd w:val="0"/>
        <w:rPr>
          <w:rFonts w:cs="Times New Roman"/>
          <w:color w:val="000000"/>
          <w:szCs w:val="22"/>
          <w:lang w:val="en-US"/>
        </w:rPr>
      </w:pPr>
    </w:p>
    <w:p w14:paraId="2E5695BA" w14:textId="2DC85701" w:rsidR="003750BC" w:rsidRPr="00C96C79" w:rsidRDefault="00CD286A" w:rsidP="00736F1B">
      <w:pPr>
        <w:tabs>
          <w:tab w:val="center" w:pos="3969"/>
          <w:tab w:val="right" w:pos="7938"/>
        </w:tabs>
        <w:autoSpaceDE w:val="0"/>
        <w:autoSpaceDN w:val="0"/>
        <w:adjustRightInd w:val="0"/>
        <w:rPr>
          <w:rFonts w:cs="Times New Roman"/>
          <w:color w:val="000000"/>
          <w:szCs w:val="22"/>
          <w:lang w:val="en-US"/>
        </w:rPr>
      </w:pPr>
      <w:r w:rsidRPr="00EE7D71">
        <w:rPr>
          <w:rFonts w:cs="Times New Roman"/>
          <w:color w:val="000000"/>
          <w:szCs w:val="22"/>
          <w:lang w:val="en-US"/>
        </w:rPr>
        <w:tab/>
      </w:r>
      <m:oMath>
        <m:sSub>
          <m:sSubPr>
            <m:ctrlPr>
              <w:rPr>
                <w:rFonts w:ascii="Cambria Math" w:hAnsi="Cambria Math" w:cs="Times New Roman"/>
                <w:i/>
                <w:color w:val="000000"/>
                <w:szCs w:val="22"/>
                <w:lang w:val="en-US"/>
              </w:rPr>
            </m:ctrlPr>
          </m:sSubPr>
          <m:e>
            <m:acc>
              <m:accPr>
                <m:chr m:val="̇"/>
                <m:ctrlPr>
                  <w:rPr>
                    <w:rFonts w:ascii="Cambria Math" w:hAnsi="Cambria Math" w:cs="Times New Roman"/>
                    <w:i/>
                    <w:color w:val="000000"/>
                    <w:szCs w:val="22"/>
                    <w:lang w:val="en-US"/>
                  </w:rPr>
                </m:ctrlPr>
              </m:accPr>
              <m:e>
                <m:r>
                  <w:rPr>
                    <w:rFonts w:ascii="Cambria Math" w:hAnsi="Cambria Math" w:cs="Times New Roman"/>
                    <w:color w:val="000000"/>
                    <w:szCs w:val="22"/>
                    <w:lang w:val="en-US"/>
                  </w:rPr>
                  <m:t>ε</m:t>
                </m:r>
              </m:e>
            </m:acc>
          </m:e>
          <m:sub>
            <m:r>
              <w:rPr>
                <w:rFonts w:ascii="Cambria Math" w:hAnsi="Cambria Math" w:cs="Times New Roman"/>
                <w:color w:val="000000"/>
                <w:szCs w:val="22"/>
                <w:lang w:val="en-US"/>
              </w:rPr>
              <m:t>LF</m:t>
            </m:r>
            <m:r>
              <w:rPr>
                <w:rFonts w:ascii="Cambria Math" w:hAnsi="Cambria Math" w:cs="Times New Roman"/>
                <w:color w:val="000000"/>
                <w:szCs w:val="22"/>
                <w:lang w:val="en-US"/>
              </w:rPr>
              <m:t>P</m:t>
            </m:r>
          </m:sub>
        </m:sSub>
        <m:r>
          <w:rPr>
            <w:rFonts w:ascii="Cambria Math" w:hAnsi="Cambria Math" w:cs="Times New Roman"/>
            <w:color w:val="000000"/>
            <w:szCs w:val="22"/>
            <w:lang w:val="en-US"/>
          </w:rPr>
          <m:t>=</m:t>
        </m:r>
        <m:f>
          <m:fPr>
            <m:ctrlPr>
              <w:rPr>
                <w:rFonts w:ascii="Cambria Math" w:hAnsi="Cambria Math" w:cs="Times New Roman"/>
                <w:i/>
                <w:color w:val="000000"/>
                <w:szCs w:val="22"/>
                <w:lang w:val="en-US"/>
              </w:rPr>
            </m:ctrlPr>
          </m:fPr>
          <m:num>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ε</m:t>
                </m:r>
              </m:e>
              <m:sub>
                <m:r>
                  <w:rPr>
                    <w:rFonts w:ascii="Cambria Math" w:hAnsi="Cambria Math" w:cs="Times New Roman"/>
                    <w:color w:val="000000"/>
                    <w:szCs w:val="22"/>
                    <w:lang w:val="en-US"/>
                  </w:rPr>
                  <m:t>PT</m:t>
                </m:r>
              </m:sub>
            </m:sSub>
          </m:num>
          <m:den>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x</m:t>
                </m:r>
              </m:e>
              <m:sub>
                <m:r>
                  <w:rPr>
                    <w:rFonts w:ascii="Cambria Math" w:hAnsi="Cambria Math" w:cs="Times New Roman"/>
                    <w:color w:val="000000"/>
                    <w:szCs w:val="22"/>
                    <w:lang w:val="en-US"/>
                  </w:rPr>
                  <m:t>PT</m:t>
                </m:r>
              </m:sub>
            </m:sSub>
          </m:den>
        </m:f>
        <m:r>
          <w:rPr>
            <w:rFonts w:ascii="Cambria Math" w:hAnsi="Cambria Math" w:cs="Times New Roman"/>
            <w:color w:val="000000"/>
            <w:szCs w:val="22"/>
            <w:lang w:val="en-US"/>
          </w:rPr>
          <m:t>⋅</m:t>
        </m:r>
        <m:f>
          <m:fPr>
            <m:ctrlPr>
              <w:rPr>
                <w:rFonts w:ascii="Cambria Math" w:hAnsi="Cambria Math" w:cs="Times New Roman"/>
                <w:i/>
                <w:color w:val="000000"/>
                <w:szCs w:val="22"/>
                <w:lang w:val="en-US"/>
              </w:rPr>
            </m:ctrlPr>
          </m:fPr>
          <m:num>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x</m:t>
                </m:r>
              </m:e>
              <m:sub>
                <m:r>
                  <w:rPr>
                    <w:rFonts w:ascii="Cambria Math" w:hAnsi="Cambria Math" w:cs="Times New Roman"/>
                    <w:color w:val="000000"/>
                    <w:szCs w:val="22"/>
                    <w:lang w:val="en-US"/>
                  </w:rPr>
                  <m:t>PT</m:t>
                </m:r>
              </m:sub>
            </m:sSub>
          </m:num>
          <m:den>
            <m:r>
              <w:rPr>
                <w:rFonts w:ascii="Cambria Math" w:hAnsi="Cambria Math" w:cs="Times New Roman"/>
                <w:color w:val="000000"/>
                <w:szCs w:val="22"/>
                <w:lang w:val="en-US"/>
              </w:rPr>
              <m:t>∂t</m:t>
            </m:r>
          </m:den>
        </m:f>
        <m:r>
          <w:rPr>
            <w:rFonts w:ascii="Cambria Math" w:hAnsi="Cambria Math" w:cs="Times New Roman"/>
            <w:color w:val="000000"/>
            <w:szCs w:val="22"/>
            <w:lang w:val="en-US"/>
          </w:rPr>
          <m:t>+</m:t>
        </m:r>
        <m:f>
          <m:fPr>
            <m:ctrlPr>
              <w:rPr>
                <w:rFonts w:ascii="Cambria Math" w:hAnsi="Cambria Math" w:cs="Times New Roman"/>
                <w:i/>
                <w:color w:val="000000"/>
                <w:szCs w:val="22"/>
                <w:lang w:val="en-US"/>
              </w:rPr>
            </m:ctrlPr>
          </m:fPr>
          <m:num>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ε</m:t>
                </m:r>
              </m:e>
              <m:sub>
                <m:r>
                  <w:rPr>
                    <w:rFonts w:ascii="Cambria Math" w:hAnsi="Cambria Math" w:cs="Times New Roman"/>
                    <w:color w:val="000000"/>
                    <w:szCs w:val="22"/>
                    <w:lang w:val="en-US"/>
                  </w:rPr>
                  <m:t>cond</m:t>
                </m:r>
              </m:sub>
            </m:sSub>
          </m:num>
          <m:den>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x</m:t>
                </m:r>
              </m:e>
              <m:sub>
                <m:r>
                  <w:rPr>
                    <w:rFonts w:ascii="Cambria Math" w:hAnsi="Cambria Math" w:cs="Times New Roman"/>
                    <w:color w:val="000000"/>
                    <w:szCs w:val="22"/>
                    <w:lang w:val="en-US"/>
                  </w:rPr>
                  <m:t>cond</m:t>
                </m:r>
              </m:sub>
            </m:sSub>
          </m:den>
        </m:f>
        <m:r>
          <w:rPr>
            <w:rFonts w:ascii="Cambria Math" w:hAnsi="Cambria Math" w:cs="Times New Roman"/>
            <w:color w:val="000000"/>
            <w:szCs w:val="22"/>
            <w:lang w:val="en-US"/>
          </w:rPr>
          <m:t>⋅</m:t>
        </m:r>
        <m:f>
          <m:fPr>
            <m:ctrlPr>
              <w:rPr>
                <w:rFonts w:ascii="Cambria Math" w:hAnsi="Cambria Math" w:cs="Times New Roman"/>
                <w:i/>
                <w:color w:val="000000"/>
                <w:szCs w:val="22"/>
                <w:lang w:val="en-US"/>
              </w:rPr>
            </m:ctrlPr>
          </m:fPr>
          <m:num>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x</m:t>
                </m:r>
              </m:e>
              <m:sub>
                <m:r>
                  <w:rPr>
                    <w:rFonts w:ascii="Cambria Math" w:hAnsi="Cambria Math" w:cs="Times New Roman"/>
                    <w:color w:val="000000"/>
                    <w:szCs w:val="22"/>
                    <w:lang w:val="en-US"/>
                  </w:rPr>
                  <m:t>cond</m:t>
                </m:r>
              </m:sub>
            </m:sSub>
          </m:num>
          <m:den>
            <m:r>
              <w:rPr>
                <w:rFonts w:ascii="Cambria Math" w:hAnsi="Cambria Math" w:cs="Times New Roman"/>
                <w:color w:val="000000"/>
                <w:szCs w:val="22"/>
                <w:lang w:val="en-US"/>
              </w:rPr>
              <m:t>∂t</m:t>
            </m:r>
          </m:den>
        </m:f>
        <m:r>
          <w:rPr>
            <w:rFonts w:ascii="Cambria Math" w:hAnsi="Cambria Math" w:cs="Times New Roman"/>
            <w:color w:val="000000"/>
            <w:szCs w:val="22"/>
            <w:lang w:val="en-US"/>
          </w:rPr>
          <m:t>+</m:t>
        </m:r>
        <m:f>
          <m:fPr>
            <m:ctrlPr>
              <w:rPr>
                <w:rFonts w:ascii="Cambria Math" w:hAnsi="Cambria Math" w:cs="Times New Roman"/>
                <w:i/>
                <w:color w:val="000000"/>
                <w:szCs w:val="22"/>
                <w:lang w:val="en-US"/>
              </w:rPr>
            </m:ctrlPr>
          </m:fPr>
          <m:num>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ε</m:t>
                </m:r>
              </m:e>
              <m:sub>
                <m:r>
                  <w:rPr>
                    <w:rFonts w:ascii="Cambria Math" w:hAnsi="Cambria Math" w:cs="Times New Roman"/>
                    <w:color w:val="000000"/>
                    <w:szCs w:val="22"/>
                    <w:lang w:val="en-US"/>
                  </w:rPr>
                  <m:t>C</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H</m:t>
                    </m:r>
                  </m:e>
                  <m:sub>
                    <m:r>
                      <w:rPr>
                        <w:rFonts w:ascii="Cambria Math" w:hAnsi="Cambria Math" w:cs="Times New Roman"/>
                        <w:color w:val="000000"/>
                        <w:szCs w:val="22"/>
                        <w:lang w:val="en-US"/>
                      </w:rPr>
                      <m:t>4</m:t>
                    </m:r>
                  </m:sub>
                </m:sSub>
              </m:sub>
            </m:sSub>
          </m:num>
          <m:den>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x</m:t>
                </m:r>
              </m:e>
              <m:sub>
                <m:r>
                  <w:rPr>
                    <w:rFonts w:ascii="Cambria Math" w:hAnsi="Cambria Math" w:cs="Times New Roman"/>
                    <w:color w:val="000000"/>
                    <w:szCs w:val="22"/>
                    <w:lang w:val="en-US"/>
                  </w:rPr>
                  <m:t>C</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H</m:t>
                    </m:r>
                  </m:e>
                  <m:sub>
                    <m:r>
                      <w:rPr>
                        <w:rFonts w:ascii="Cambria Math" w:hAnsi="Cambria Math" w:cs="Times New Roman"/>
                        <w:color w:val="000000"/>
                        <w:szCs w:val="22"/>
                        <w:lang w:val="en-US"/>
                      </w:rPr>
                      <m:t>4</m:t>
                    </m:r>
                  </m:sub>
                </m:sSub>
              </m:sub>
            </m:sSub>
          </m:den>
        </m:f>
        <m:r>
          <w:rPr>
            <w:rFonts w:ascii="Cambria Math" w:hAnsi="Cambria Math" w:cs="Times New Roman"/>
            <w:color w:val="000000"/>
            <w:szCs w:val="22"/>
            <w:lang w:val="en-US"/>
          </w:rPr>
          <m:t>⋅</m:t>
        </m:r>
        <m:f>
          <m:fPr>
            <m:ctrlPr>
              <w:rPr>
                <w:rFonts w:ascii="Cambria Math" w:hAnsi="Cambria Math" w:cs="Times New Roman"/>
                <w:i/>
                <w:color w:val="000000"/>
                <w:szCs w:val="22"/>
                <w:lang w:val="en-US"/>
              </w:rPr>
            </m:ctrlPr>
          </m:fPr>
          <m:num>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x</m:t>
                </m:r>
              </m:e>
              <m:sub>
                <m:r>
                  <w:rPr>
                    <w:rFonts w:ascii="Cambria Math" w:hAnsi="Cambria Math" w:cs="Times New Roman"/>
                    <w:color w:val="000000"/>
                    <w:szCs w:val="22"/>
                    <w:lang w:val="en-US"/>
                  </w:rPr>
                  <m:t>C</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H</m:t>
                    </m:r>
                  </m:e>
                  <m:sub>
                    <m:r>
                      <w:rPr>
                        <w:rFonts w:ascii="Cambria Math" w:hAnsi="Cambria Math" w:cs="Times New Roman"/>
                        <w:color w:val="000000"/>
                        <w:szCs w:val="22"/>
                        <w:lang w:val="en-US"/>
                      </w:rPr>
                      <m:t>4</m:t>
                    </m:r>
                  </m:sub>
                </m:sSub>
              </m:sub>
            </m:sSub>
          </m:num>
          <m:den>
            <m:r>
              <w:rPr>
                <w:rFonts w:ascii="Cambria Math" w:hAnsi="Cambria Math" w:cs="Times New Roman"/>
                <w:color w:val="000000"/>
                <w:szCs w:val="22"/>
                <w:lang w:val="en-US"/>
              </w:rPr>
              <m:t>∂t</m:t>
            </m:r>
          </m:den>
        </m:f>
        <m:r>
          <w:rPr>
            <w:rFonts w:ascii="Cambria Math" w:hAnsi="Cambria Math" w:cs="Times New Roman"/>
            <w:color w:val="000000"/>
            <w:szCs w:val="22"/>
            <w:lang w:val="en-US"/>
          </w:rPr>
          <m:t>+</m:t>
        </m:r>
        <m:f>
          <m:fPr>
            <m:ctrlPr>
              <w:rPr>
                <w:rFonts w:ascii="Cambria Math" w:hAnsi="Cambria Math" w:cs="Times New Roman"/>
                <w:i/>
                <w:color w:val="000000"/>
                <w:szCs w:val="22"/>
                <w:lang w:val="en-US"/>
              </w:rPr>
            </m:ctrlPr>
          </m:fPr>
          <m:num>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ε</m:t>
                </m:r>
              </m:e>
              <m:sub>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H</m:t>
                    </m:r>
                  </m:e>
                  <m:sub>
                    <m:r>
                      <w:rPr>
                        <w:rFonts w:ascii="Cambria Math" w:hAnsi="Cambria Math" w:cs="Times New Roman"/>
                        <w:color w:val="000000"/>
                        <w:szCs w:val="22"/>
                        <w:lang w:val="en-US"/>
                      </w:rPr>
                      <m:t>2</m:t>
                    </m:r>
                  </m:sub>
                </m:sSub>
                <m:r>
                  <w:rPr>
                    <w:rFonts w:ascii="Cambria Math" w:hAnsi="Cambria Math" w:cs="Times New Roman"/>
                    <w:color w:val="000000"/>
                    <w:szCs w:val="22"/>
                    <w:lang w:val="en-US"/>
                  </w:rPr>
                  <m:t xml:space="preserve"> </m:t>
                </m:r>
              </m:sub>
            </m:sSub>
          </m:num>
          <m:den>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x</m:t>
                </m:r>
              </m:e>
              <m:sub>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H</m:t>
                    </m:r>
                  </m:e>
                  <m:sub>
                    <m:r>
                      <w:rPr>
                        <w:rFonts w:ascii="Cambria Math" w:hAnsi="Cambria Math" w:cs="Times New Roman"/>
                        <w:color w:val="000000"/>
                        <w:szCs w:val="22"/>
                        <w:lang w:val="en-US"/>
                      </w:rPr>
                      <m:t>2</m:t>
                    </m:r>
                  </m:sub>
                </m:sSub>
              </m:sub>
            </m:sSub>
          </m:den>
        </m:f>
        <m:r>
          <w:rPr>
            <w:rFonts w:ascii="Cambria Math" w:hAnsi="Cambria Math" w:cs="Times New Roman"/>
            <w:color w:val="000000"/>
            <w:szCs w:val="22"/>
            <w:lang w:val="en-US"/>
          </w:rPr>
          <m:t>⋅</m:t>
        </m:r>
        <m:f>
          <m:fPr>
            <m:ctrlPr>
              <w:rPr>
                <w:rFonts w:ascii="Cambria Math" w:hAnsi="Cambria Math" w:cs="Times New Roman"/>
                <w:i/>
                <w:color w:val="000000"/>
                <w:szCs w:val="22"/>
                <w:lang w:val="en-US"/>
              </w:rPr>
            </m:ctrlPr>
          </m:fPr>
          <m:num>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x</m:t>
                </m:r>
              </m:e>
              <m:sub>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H</m:t>
                    </m:r>
                  </m:e>
                  <m:sub>
                    <m:r>
                      <w:rPr>
                        <w:rFonts w:ascii="Cambria Math" w:hAnsi="Cambria Math" w:cs="Times New Roman"/>
                        <w:color w:val="000000"/>
                        <w:szCs w:val="22"/>
                        <w:lang w:val="en-US"/>
                      </w:rPr>
                      <m:t>2</m:t>
                    </m:r>
                  </m:sub>
                </m:sSub>
              </m:sub>
            </m:sSub>
          </m:num>
          <m:den>
            <m:r>
              <w:rPr>
                <w:rFonts w:ascii="Cambria Math" w:hAnsi="Cambria Math" w:cs="Times New Roman"/>
                <w:color w:val="000000"/>
                <w:szCs w:val="22"/>
                <w:lang w:val="en-US"/>
              </w:rPr>
              <m:t>∂t</m:t>
            </m:r>
          </m:den>
        </m:f>
        <m:r>
          <w:rPr>
            <w:rFonts w:ascii="Cambria Math" w:hAnsi="Cambria Math" w:cs="Times New Roman"/>
            <w:color w:val="000000"/>
            <w:szCs w:val="22"/>
            <w:lang w:val="en-US"/>
          </w:rPr>
          <m:t>+</m:t>
        </m:r>
        <m:f>
          <m:fPr>
            <m:ctrlPr>
              <w:rPr>
                <w:rFonts w:ascii="Cambria Math" w:hAnsi="Cambria Math" w:cs="Times New Roman"/>
                <w:i/>
                <w:color w:val="000000"/>
                <w:szCs w:val="22"/>
                <w:lang w:val="en-US"/>
              </w:rPr>
            </m:ctrlPr>
          </m:fPr>
          <m:num>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ε</m:t>
                </m:r>
              </m:e>
              <m:sub>
                <m:r>
                  <w:rPr>
                    <w:rFonts w:ascii="Cambria Math" w:hAnsi="Cambria Math" w:cs="Times New Roman"/>
                    <w:color w:val="000000"/>
                    <w:szCs w:val="22"/>
                    <w:lang w:val="en-US"/>
                  </w:rPr>
                  <m:t>G</m:t>
                </m:r>
              </m:sub>
            </m:sSub>
          </m:num>
          <m:den>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x</m:t>
                </m:r>
              </m:e>
              <m:sub>
                <m:r>
                  <w:rPr>
                    <w:rFonts w:ascii="Cambria Math" w:hAnsi="Cambria Math" w:cs="Times New Roman"/>
                    <w:color w:val="000000"/>
                    <w:szCs w:val="22"/>
                    <w:lang w:val="en-US"/>
                  </w:rPr>
                  <m:t>G</m:t>
                </m:r>
              </m:sub>
            </m:sSub>
          </m:den>
        </m:f>
        <m:r>
          <w:rPr>
            <w:rFonts w:ascii="Cambria Math" w:hAnsi="Cambria Math" w:cs="Times New Roman"/>
            <w:color w:val="000000"/>
            <w:szCs w:val="22"/>
            <w:lang w:val="en-US"/>
          </w:rPr>
          <m:t>⋅</m:t>
        </m:r>
        <m:f>
          <m:fPr>
            <m:ctrlPr>
              <w:rPr>
                <w:rFonts w:ascii="Cambria Math" w:hAnsi="Cambria Math" w:cs="Times New Roman"/>
                <w:i/>
                <w:color w:val="000000"/>
                <w:szCs w:val="22"/>
                <w:lang w:val="en-US"/>
              </w:rPr>
            </m:ctrlPr>
          </m:fPr>
          <m:num>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x</m:t>
                </m:r>
              </m:e>
              <m:sub>
                <m:r>
                  <w:rPr>
                    <w:rFonts w:ascii="Cambria Math" w:hAnsi="Cambria Math" w:cs="Times New Roman"/>
                    <w:color w:val="000000"/>
                    <w:szCs w:val="22"/>
                    <w:lang w:val="en-US"/>
                  </w:rPr>
                  <m:t>G</m:t>
                </m:r>
              </m:sub>
            </m:sSub>
          </m:num>
          <m:den>
            <m:r>
              <w:rPr>
                <w:rFonts w:ascii="Cambria Math" w:hAnsi="Cambria Math" w:cs="Times New Roman"/>
                <w:color w:val="000000"/>
                <w:szCs w:val="22"/>
                <w:lang w:val="en-US"/>
              </w:rPr>
              <m:t>∂t</m:t>
            </m:r>
          </m:den>
        </m:f>
      </m:oMath>
      <w:r w:rsidR="007A5703" w:rsidRPr="00C96C79">
        <w:rPr>
          <w:lang w:val="en-US"/>
        </w:rPr>
        <w:tab/>
        <w:t>(</w:t>
      </w:r>
      <w:bookmarkStart w:id="8" w:name="dEpsdT_No"/>
      <w:r w:rsidR="007A5703" w:rsidRPr="00C96C79">
        <w:rPr>
          <w:lang w:val="en-US"/>
        </w:rPr>
        <w:fldChar w:fldCharType="begin"/>
      </w:r>
      <w:r w:rsidR="007A5703" w:rsidRPr="00C96C79">
        <w:rPr>
          <w:lang w:val="en-US"/>
        </w:rPr>
        <w:instrText xml:space="preserve"> SEQ Equation \* ARABIC </w:instrText>
      </w:r>
      <w:r w:rsidR="007A5703" w:rsidRPr="00C96C79">
        <w:rPr>
          <w:lang w:val="en-US"/>
        </w:rPr>
        <w:fldChar w:fldCharType="separate"/>
      </w:r>
      <w:r w:rsidR="000C5A4E">
        <w:rPr>
          <w:noProof/>
          <w:lang w:val="en-US"/>
        </w:rPr>
        <w:t>10</w:t>
      </w:r>
      <w:r w:rsidR="007A5703" w:rsidRPr="00C96C79">
        <w:rPr>
          <w:lang w:val="en-US"/>
        </w:rPr>
        <w:fldChar w:fldCharType="end"/>
      </w:r>
      <w:bookmarkEnd w:id="8"/>
      <w:r w:rsidR="007A5703" w:rsidRPr="00C96C79">
        <w:rPr>
          <w:lang w:val="en-US"/>
        </w:rPr>
        <w:t>)</w:t>
      </w:r>
    </w:p>
    <w:p w14:paraId="4943FE89" w14:textId="77777777" w:rsidR="00736F1B" w:rsidRPr="00862A55" w:rsidRDefault="00736F1B" w:rsidP="00736F1B">
      <w:pPr>
        <w:tabs>
          <w:tab w:val="center" w:pos="3969"/>
          <w:tab w:val="right" w:pos="7938"/>
        </w:tabs>
        <w:autoSpaceDE w:val="0"/>
        <w:autoSpaceDN w:val="0"/>
        <w:adjustRightInd w:val="0"/>
        <w:rPr>
          <w:rFonts w:cs="Times New Roman"/>
          <w:color w:val="000000"/>
          <w:szCs w:val="22"/>
          <w:lang w:val="en-US"/>
        </w:rPr>
      </w:pPr>
    </w:p>
    <w:p w14:paraId="269E3151" w14:textId="662AAB92" w:rsidR="00736F1B" w:rsidRPr="00B53EFC" w:rsidRDefault="006544D2" w:rsidP="00736F1B">
      <w:pPr>
        <w:tabs>
          <w:tab w:val="center" w:pos="3969"/>
          <w:tab w:val="right" w:pos="7938"/>
        </w:tabs>
        <w:autoSpaceDE w:val="0"/>
        <w:autoSpaceDN w:val="0"/>
        <w:adjustRightInd w:val="0"/>
        <w:rPr>
          <w:rFonts w:cs="Times New Roman"/>
          <w:color w:val="000000"/>
          <w:szCs w:val="22"/>
          <w:lang w:val="en-US"/>
        </w:rPr>
      </w:pPr>
      <w:r w:rsidRPr="00BF5E80">
        <w:rPr>
          <w:rFonts w:cs="Times New Roman"/>
          <w:color w:val="000000"/>
          <w:szCs w:val="22"/>
          <w:lang w:val="en-US"/>
        </w:rPr>
        <w:t xml:space="preserve">For each strain sub-mechanisms, the derivative in regard to the evolution index is </w:t>
      </w:r>
      <w:r w:rsidR="00C26559">
        <w:rPr>
          <w:rFonts w:cs="Times New Roman"/>
          <w:color w:val="000000"/>
          <w:szCs w:val="22"/>
          <w:lang w:val="en-US"/>
        </w:rPr>
        <w:t>expressed</w:t>
      </w:r>
      <w:r w:rsidR="00C26559" w:rsidRPr="00BF5E80">
        <w:rPr>
          <w:rFonts w:cs="Times New Roman"/>
          <w:color w:val="000000"/>
          <w:szCs w:val="22"/>
          <w:lang w:val="en-US"/>
        </w:rPr>
        <w:t xml:space="preserve"> </w:t>
      </w:r>
      <w:r w:rsidRPr="00BF5E80">
        <w:rPr>
          <w:rFonts w:cs="Times New Roman"/>
          <w:color w:val="000000"/>
          <w:szCs w:val="22"/>
          <w:lang w:val="en-US"/>
        </w:rPr>
        <w:t xml:space="preserve">by applying the same </w:t>
      </w:r>
      <w:r w:rsidR="004210D9" w:rsidRPr="00BF5E80">
        <w:rPr>
          <w:rFonts w:cs="Times New Roman"/>
          <w:color w:val="000000"/>
          <w:szCs w:val="22"/>
          <w:lang w:val="en-US"/>
        </w:rPr>
        <w:t xml:space="preserve">mathematical </w:t>
      </w:r>
      <w:r w:rsidRPr="00B53EFC">
        <w:rPr>
          <w:rFonts w:cs="Times New Roman"/>
          <w:color w:val="000000"/>
          <w:szCs w:val="22"/>
          <w:lang w:val="en-US"/>
        </w:rPr>
        <w:t>concept:</w:t>
      </w:r>
    </w:p>
    <w:p w14:paraId="5F467170" w14:textId="77777777" w:rsidR="00F47164" w:rsidRPr="00B53EFC" w:rsidRDefault="00F47164" w:rsidP="00AE0DF3">
      <w:pPr>
        <w:rPr>
          <w:lang w:val="en-US"/>
        </w:rPr>
      </w:pPr>
    </w:p>
    <w:p w14:paraId="6B2B86DC" w14:textId="6825538A" w:rsidR="00736F1B" w:rsidRPr="00C96C79" w:rsidRDefault="00736F1B" w:rsidP="00736F1B">
      <w:pPr>
        <w:tabs>
          <w:tab w:val="center" w:pos="3969"/>
          <w:tab w:val="right" w:pos="7938"/>
        </w:tabs>
        <w:autoSpaceDE w:val="0"/>
        <w:autoSpaceDN w:val="0"/>
        <w:adjustRightInd w:val="0"/>
        <w:rPr>
          <w:rFonts w:cs="Times New Roman"/>
          <w:color w:val="000000"/>
          <w:szCs w:val="22"/>
          <w:lang w:val="en-US"/>
        </w:rPr>
      </w:pPr>
      <w:r w:rsidRPr="00B53EFC">
        <w:rPr>
          <w:rFonts w:cs="Times New Roman"/>
          <w:color w:val="000000"/>
          <w:szCs w:val="22"/>
          <w:lang w:val="en-US"/>
        </w:rPr>
        <w:tab/>
      </w:r>
      <m:oMath>
        <m:f>
          <m:fPr>
            <m:ctrlPr>
              <w:rPr>
                <w:rFonts w:ascii="Cambria Math" w:hAnsi="Cambria Math" w:cs="Times New Roman"/>
                <w:i/>
                <w:color w:val="000000"/>
                <w:szCs w:val="22"/>
                <w:lang w:val="en-US"/>
              </w:rPr>
            </m:ctrlPr>
          </m:fPr>
          <m:num>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ε</m:t>
                </m:r>
              </m:e>
              <m:sub>
                <m:r>
                  <w:rPr>
                    <w:rFonts w:ascii="Cambria Math" w:hAnsi="Cambria Math" w:cs="Times New Roman"/>
                    <w:color w:val="000000"/>
                    <w:szCs w:val="22"/>
                    <w:lang w:val="en-US"/>
                  </w:rPr>
                  <m:t>PT</m:t>
                </m:r>
              </m:sub>
            </m:sSub>
          </m:num>
          <m:den>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x</m:t>
                </m:r>
              </m:e>
              <m:sub>
                <m:r>
                  <w:rPr>
                    <w:rFonts w:ascii="Cambria Math" w:hAnsi="Cambria Math" w:cs="Times New Roman"/>
                    <w:color w:val="000000"/>
                    <w:szCs w:val="22"/>
                    <w:lang w:val="en-US"/>
                  </w:rPr>
                  <m:t>PT</m:t>
                </m:r>
              </m:sub>
            </m:sSub>
          </m:den>
        </m:f>
        <m:r>
          <w:rPr>
            <w:rFonts w:ascii="Cambria Math" w:hAnsi="Cambria Math" w:cs="Times New Roman"/>
            <w:color w:val="000000"/>
            <w:szCs w:val="22"/>
            <w:lang w:val="en-US"/>
          </w:rPr>
          <m:t>=</m:t>
        </m:r>
        <m:f>
          <m:fPr>
            <m:ctrlPr>
              <w:rPr>
                <w:rFonts w:ascii="Cambria Math" w:hAnsi="Cambria Math" w:cs="Times New Roman"/>
                <w:i/>
                <w:color w:val="000000"/>
                <w:szCs w:val="22"/>
                <w:lang w:val="en-US"/>
              </w:rPr>
            </m:ctrlPr>
          </m:fPr>
          <m:num>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f</m:t>
                </m:r>
              </m:e>
              <m:sub>
                <m:r>
                  <w:rPr>
                    <w:rFonts w:ascii="Cambria Math" w:hAnsi="Cambria Math" w:cs="Times New Roman"/>
                    <w:color w:val="000000"/>
                    <w:szCs w:val="22"/>
                    <w:lang w:val="en-US"/>
                  </w:rPr>
                  <m:t>PT</m:t>
                </m:r>
              </m:sub>
            </m:sSub>
          </m:num>
          <m:den>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x</m:t>
                </m:r>
              </m:e>
              <m:sub>
                <m:r>
                  <w:rPr>
                    <w:rFonts w:ascii="Cambria Math" w:hAnsi="Cambria Math" w:cs="Times New Roman"/>
                    <w:color w:val="000000"/>
                    <w:szCs w:val="22"/>
                    <w:lang w:val="en-US"/>
                  </w:rPr>
                  <m:t>PT</m:t>
                </m:r>
              </m:sub>
            </m:sSub>
          </m:den>
        </m:f>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x</m:t>
            </m:r>
          </m:e>
          <m:sub>
            <m:r>
              <w:rPr>
                <w:rFonts w:ascii="Cambria Math" w:hAnsi="Cambria Math" w:cs="Times New Roman"/>
                <w:color w:val="000000"/>
                <w:szCs w:val="22"/>
                <w:lang w:val="en-US"/>
              </w:rPr>
              <m:t>PT</m:t>
            </m:r>
          </m:sub>
        </m:sSub>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f</m:t>
            </m:r>
          </m:e>
          <m:sub>
            <m:r>
              <w:rPr>
                <w:rFonts w:ascii="Cambria Math" w:hAnsi="Cambria Math" w:cs="Times New Roman"/>
                <w:color w:val="000000"/>
                <w:szCs w:val="22"/>
                <w:lang w:val="en-US"/>
              </w:rPr>
              <m:t>PT</m:t>
            </m:r>
          </m:sub>
        </m:sSub>
        <m:r>
          <w:rPr>
            <w:rFonts w:ascii="Cambria Math" w:hAnsi="Cambria Math" w:cs="Times New Roman"/>
            <w:color w:val="000000"/>
            <w:szCs w:val="22"/>
            <w:lang w:val="en-US"/>
          </w:rPr>
          <m:t>⋅</m:t>
        </m:r>
        <m:f>
          <m:fPr>
            <m:ctrlPr>
              <w:rPr>
                <w:rFonts w:ascii="Cambria Math" w:hAnsi="Cambria Math" w:cs="Times New Roman"/>
                <w:i/>
                <w:color w:val="000000"/>
                <w:szCs w:val="22"/>
                <w:lang w:val="en-US"/>
              </w:rPr>
            </m:ctrlPr>
          </m:fPr>
          <m:num>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x</m:t>
                </m:r>
              </m:e>
              <m:sub>
                <m:r>
                  <w:rPr>
                    <w:rFonts w:ascii="Cambria Math" w:hAnsi="Cambria Math" w:cs="Times New Roman"/>
                    <w:color w:val="000000"/>
                    <w:szCs w:val="22"/>
                    <w:lang w:val="en-US"/>
                  </w:rPr>
                  <m:t>PT</m:t>
                </m:r>
              </m:sub>
            </m:sSub>
          </m:num>
          <m:den>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x</m:t>
                </m:r>
              </m:e>
              <m:sub>
                <m:r>
                  <w:rPr>
                    <w:rFonts w:ascii="Cambria Math" w:hAnsi="Cambria Math" w:cs="Times New Roman"/>
                    <w:color w:val="000000"/>
                    <w:szCs w:val="22"/>
                    <w:lang w:val="en-US"/>
                  </w:rPr>
                  <m:t>PT</m:t>
                </m:r>
              </m:sub>
            </m:sSub>
          </m:den>
        </m:f>
      </m:oMath>
      <w:r w:rsidR="007A5703" w:rsidRPr="00862A55">
        <w:rPr>
          <w:lang w:val="en-US"/>
        </w:rPr>
        <w:tab/>
        <w:t>(</w:t>
      </w:r>
      <w:bookmarkStart w:id="9" w:name="dEpsdX_No"/>
      <w:r w:rsidR="007A5703" w:rsidRPr="00862A55">
        <w:rPr>
          <w:lang w:val="en-US"/>
        </w:rPr>
        <w:fldChar w:fldCharType="begin"/>
      </w:r>
      <w:r w:rsidR="007A5703" w:rsidRPr="00862A55">
        <w:rPr>
          <w:lang w:val="en-US"/>
        </w:rPr>
        <w:instrText xml:space="preserve"> SEQ Equation \* ARABIC </w:instrText>
      </w:r>
      <w:r w:rsidR="007A5703" w:rsidRPr="00862A55">
        <w:rPr>
          <w:lang w:val="en-US"/>
        </w:rPr>
        <w:fldChar w:fldCharType="separate"/>
      </w:r>
      <w:r w:rsidR="000C5A4E">
        <w:rPr>
          <w:noProof/>
          <w:lang w:val="en-US"/>
        </w:rPr>
        <w:t>11</w:t>
      </w:r>
      <w:r w:rsidR="007A5703" w:rsidRPr="00862A55">
        <w:rPr>
          <w:lang w:val="en-US"/>
        </w:rPr>
        <w:fldChar w:fldCharType="end"/>
      </w:r>
      <w:bookmarkEnd w:id="9"/>
      <w:r w:rsidR="007A5703" w:rsidRPr="00862A55">
        <w:rPr>
          <w:lang w:val="en-US"/>
        </w:rPr>
        <w:t>)</w:t>
      </w:r>
    </w:p>
    <w:p w14:paraId="2C7AB6CC" w14:textId="77777777" w:rsidR="00F47164" w:rsidRPr="00862A55" w:rsidRDefault="00F47164" w:rsidP="00AE0DF3">
      <w:pPr>
        <w:rPr>
          <w:lang w:val="en-US"/>
        </w:rPr>
      </w:pPr>
    </w:p>
    <w:p w14:paraId="65C6AB0F" w14:textId="79BE859F" w:rsidR="00736F1B" w:rsidRPr="00862A55" w:rsidRDefault="0028153E" w:rsidP="00AE0DF3">
      <w:pPr>
        <w:rPr>
          <w:lang w:val="en-US"/>
        </w:rPr>
      </w:pPr>
      <w:r w:rsidRPr="00862A55">
        <w:rPr>
          <w:lang w:val="en-US"/>
        </w:rPr>
        <w:lastRenderedPageBreak/>
        <w:t xml:space="preserve">As for the time derivative of the evolution index, the Arrhenius equation can be used directly as defined in </w:t>
      </w:r>
      <w:r w:rsidR="00C26559">
        <w:rPr>
          <w:lang w:val="en-US"/>
        </w:rPr>
        <w:t>E</w:t>
      </w:r>
      <w:r w:rsidRPr="00862A55">
        <w:rPr>
          <w:lang w:val="en-US"/>
        </w:rPr>
        <w:t xml:space="preserve">quation </w:t>
      </w:r>
      <w:r w:rsidR="00D30234">
        <w:rPr>
          <w:lang w:val="en-US"/>
        </w:rPr>
        <w:t>(</w:t>
      </w:r>
      <w:r w:rsidRPr="00C96C79">
        <w:rPr>
          <w:lang w:val="en-US"/>
        </w:rPr>
        <w:fldChar w:fldCharType="begin"/>
      </w:r>
      <w:r w:rsidRPr="00862A55">
        <w:rPr>
          <w:lang w:val="en-US"/>
        </w:rPr>
        <w:instrText xml:space="preserve"> REF ArrheniusEquationNumber \h </w:instrText>
      </w:r>
      <w:r w:rsidRPr="00C96C79">
        <w:rPr>
          <w:lang w:val="en-US"/>
        </w:rPr>
      </w:r>
      <w:r w:rsidRPr="00C96C79">
        <w:rPr>
          <w:lang w:val="en-US"/>
        </w:rPr>
        <w:fldChar w:fldCharType="separate"/>
      </w:r>
      <w:r w:rsidR="000C5A4E">
        <w:rPr>
          <w:noProof/>
          <w:lang w:val="en-US"/>
        </w:rPr>
        <w:t>7</w:t>
      </w:r>
      <w:r w:rsidRPr="00C96C79">
        <w:rPr>
          <w:lang w:val="en-US"/>
        </w:rPr>
        <w:fldChar w:fldCharType="end"/>
      </w:r>
      <w:r w:rsidR="00D30234">
        <w:rPr>
          <w:lang w:val="en-US"/>
        </w:rPr>
        <w:t>)</w:t>
      </w:r>
      <w:r w:rsidRPr="00C96C79">
        <w:rPr>
          <w:lang w:val="en-US"/>
        </w:rPr>
        <w:t xml:space="preserve">. Combining </w:t>
      </w:r>
      <w:r w:rsidR="00C26559">
        <w:rPr>
          <w:lang w:val="en-US"/>
        </w:rPr>
        <w:t>E</w:t>
      </w:r>
      <w:r w:rsidRPr="00C96C79">
        <w:rPr>
          <w:lang w:val="en-US"/>
        </w:rPr>
        <w:t xml:space="preserve">quation </w:t>
      </w:r>
      <w:r w:rsidR="00D30234">
        <w:rPr>
          <w:lang w:val="en-US"/>
        </w:rPr>
        <w:t>(</w:t>
      </w:r>
      <w:r w:rsidRPr="00C26559">
        <w:rPr>
          <w:lang w:val="en-US"/>
        </w:rPr>
        <w:fldChar w:fldCharType="begin"/>
      </w:r>
      <w:r w:rsidRPr="00C26559">
        <w:rPr>
          <w:lang w:val="en-US"/>
        </w:rPr>
        <w:instrText xml:space="preserve"> REF EpsTdt_No \h </w:instrText>
      </w:r>
      <w:r w:rsidR="00C26559" w:rsidRPr="00B666DE">
        <w:rPr>
          <w:lang w:val="en-US"/>
        </w:rPr>
        <w:instrText xml:space="preserve"> \* MERGEFORMAT </w:instrText>
      </w:r>
      <w:r w:rsidRPr="00C26559">
        <w:rPr>
          <w:lang w:val="en-US"/>
        </w:rPr>
      </w:r>
      <w:r w:rsidRPr="00C26559">
        <w:rPr>
          <w:lang w:val="en-US"/>
        </w:rPr>
        <w:fldChar w:fldCharType="separate"/>
      </w:r>
      <w:r w:rsidR="000C5A4E" w:rsidRPr="000C5A4E">
        <w:rPr>
          <w:rFonts w:cs="Times New Roman"/>
          <w:bCs/>
          <w:noProof/>
          <w:color w:val="000000"/>
          <w:szCs w:val="22"/>
          <w:lang w:val="en-US"/>
        </w:rPr>
        <w:t>3</w:t>
      </w:r>
      <w:r w:rsidRPr="00C26559">
        <w:rPr>
          <w:lang w:val="en-US"/>
        </w:rPr>
        <w:fldChar w:fldCharType="end"/>
      </w:r>
      <w:r w:rsidR="00D30234">
        <w:rPr>
          <w:lang w:val="en-US"/>
        </w:rPr>
        <w:t>)</w:t>
      </w:r>
      <w:r w:rsidRPr="00C96C79">
        <w:rPr>
          <w:lang w:val="en-US"/>
        </w:rPr>
        <w:t xml:space="preserve">, </w:t>
      </w:r>
      <w:r w:rsidR="00D30234">
        <w:rPr>
          <w:lang w:val="en-US"/>
        </w:rPr>
        <w:t>(</w:t>
      </w:r>
      <w:r w:rsidR="00D30234">
        <w:rPr>
          <w:lang w:val="en-US"/>
        </w:rPr>
        <w:fldChar w:fldCharType="begin"/>
      </w:r>
      <w:r w:rsidR="00D30234">
        <w:rPr>
          <w:lang w:val="en-US"/>
        </w:rPr>
        <w:instrText xml:space="preserve"> REF ArrheniusEquationNumber \h </w:instrText>
      </w:r>
      <w:r w:rsidR="00D30234">
        <w:rPr>
          <w:lang w:val="en-US"/>
        </w:rPr>
      </w:r>
      <w:r w:rsidR="00D30234">
        <w:rPr>
          <w:lang w:val="en-US"/>
        </w:rPr>
        <w:fldChar w:fldCharType="separate"/>
      </w:r>
      <w:r w:rsidR="00D30234">
        <w:rPr>
          <w:noProof/>
          <w:lang w:val="en-US"/>
        </w:rPr>
        <w:t>7</w:t>
      </w:r>
      <w:r w:rsidR="00D30234">
        <w:rPr>
          <w:lang w:val="en-US"/>
        </w:rPr>
        <w:fldChar w:fldCharType="end"/>
      </w:r>
      <w:r w:rsidR="00D30234">
        <w:rPr>
          <w:lang w:val="en-US"/>
        </w:rPr>
        <w:t>)</w:t>
      </w:r>
      <w:r w:rsidRPr="00C96C79">
        <w:rPr>
          <w:lang w:val="en-US"/>
        </w:rPr>
        <w:t xml:space="preserve">, </w:t>
      </w:r>
      <w:r w:rsidR="00D30234">
        <w:rPr>
          <w:lang w:val="en-US"/>
        </w:rPr>
        <w:t>(</w:t>
      </w:r>
      <w:r w:rsidRPr="00C96C79">
        <w:rPr>
          <w:lang w:val="en-US"/>
        </w:rPr>
        <w:fldChar w:fldCharType="begin"/>
      </w:r>
      <w:r w:rsidRPr="00862A55">
        <w:rPr>
          <w:lang w:val="en-US"/>
        </w:rPr>
        <w:instrText xml:space="preserve"> REF dEpsdT_No \h </w:instrText>
      </w:r>
      <w:r w:rsidRPr="00C96C79">
        <w:rPr>
          <w:lang w:val="en-US"/>
        </w:rPr>
      </w:r>
      <w:r w:rsidRPr="00C96C79">
        <w:rPr>
          <w:lang w:val="en-US"/>
        </w:rPr>
        <w:fldChar w:fldCharType="separate"/>
      </w:r>
      <w:r w:rsidR="000C5A4E">
        <w:rPr>
          <w:noProof/>
          <w:lang w:val="en-US"/>
        </w:rPr>
        <w:t>10</w:t>
      </w:r>
      <w:r w:rsidRPr="00C96C79">
        <w:rPr>
          <w:lang w:val="en-US"/>
        </w:rPr>
        <w:fldChar w:fldCharType="end"/>
      </w:r>
      <w:r w:rsidR="00D30234">
        <w:rPr>
          <w:lang w:val="en-US"/>
        </w:rPr>
        <w:t>)</w:t>
      </w:r>
      <w:r w:rsidRPr="00C96C79">
        <w:rPr>
          <w:lang w:val="en-US"/>
        </w:rPr>
        <w:t xml:space="preserve"> and </w:t>
      </w:r>
      <w:r w:rsidR="00D30234">
        <w:rPr>
          <w:lang w:val="en-US"/>
        </w:rPr>
        <w:t>(</w:t>
      </w:r>
      <w:r w:rsidRPr="00C96C79">
        <w:rPr>
          <w:lang w:val="en-US"/>
        </w:rPr>
        <w:fldChar w:fldCharType="begin"/>
      </w:r>
      <w:r w:rsidRPr="00862A55">
        <w:rPr>
          <w:lang w:val="en-US"/>
        </w:rPr>
        <w:instrText xml:space="preserve"> REF dEpsdX_No \h </w:instrText>
      </w:r>
      <w:r w:rsidRPr="00C96C79">
        <w:rPr>
          <w:lang w:val="en-US"/>
        </w:rPr>
      </w:r>
      <w:r w:rsidRPr="00C96C79">
        <w:rPr>
          <w:lang w:val="en-US"/>
        </w:rPr>
        <w:fldChar w:fldCharType="separate"/>
      </w:r>
      <w:r w:rsidR="000C5A4E">
        <w:rPr>
          <w:noProof/>
          <w:lang w:val="en-US"/>
        </w:rPr>
        <w:t>11</w:t>
      </w:r>
      <w:r w:rsidRPr="00C96C79">
        <w:rPr>
          <w:lang w:val="en-US"/>
        </w:rPr>
        <w:fldChar w:fldCharType="end"/>
      </w:r>
      <w:r w:rsidR="00D30234">
        <w:rPr>
          <w:lang w:val="en-US"/>
        </w:rPr>
        <w:t>)</w:t>
      </w:r>
      <w:r w:rsidRPr="00C96C79">
        <w:rPr>
          <w:lang w:val="en-US"/>
        </w:rPr>
        <w:t xml:space="preserve">, the solution for the </w:t>
      </w:r>
      <w:r w:rsidR="005204F5">
        <w:rPr>
          <w:lang w:val="en-US"/>
        </w:rPr>
        <w:t xml:space="preserve">load free </w:t>
      </w:r>
      <w:r w:rsidRPr="00C96C79">
        <w:rPr>
          <w:lang w:val="en-US"/>
        </w:rPr>
        <w:t>permanent strain at each time step</w:t>
      </w:r>
      <w:r w:rsidR="00960D20" w:rsidRPr="00862A55">
        <w:rPr>
          <w:lang w:val="en-US"/>
        </w:rPr>
        <w:t xml:space="preserve"> becomes</w:t>
      </w:r>
      <w:r w:rsidRPr="00862A55">
        <w:rPr>
          <w:lang w:val="en-US"/>
        </w:rPr>
        <w:t>:</w:t>
      </w:r>
    </w:p>
    <w:p w14:paraId="4528832F" w14:textId="77777777" w:rsidR="0028153E" w:rsidRPr="00862A55" w:rsidRDefault="0028153E" w:rsidP="00AE0DF3">
      <w:pPr>
        <w:rPr>
          <w:lang w:val="en-US"/>
        </w:rPr>
      </w:pPr>
    </w:p>
    <w:p w14:paraId="058023ED" w14:textId="382C7CE3" w:rsidR="00BA38B5" w:rsidRPr="00C96C79" w:rsidRDefault="00BA38B5" w:rsidP="00BA38B5">
      <w:pPr>
        <w:tabs>
          <w:tab w:val="center" w:pos="3969"/>
          <w:tab w:val="right" w:pos="7938"/>
        </w:tabs>
        <w:autoSpaceDE w:val="0"/>
        <w:autoSpaceDN w:val="0"/>
        <w:adjustRightInd w:val="0"/>
        <w:rPr>
          <w:rFonts w:cs="Times New Roman"/>
          <w:color w:val="000000"/>
          <w:szCs w:val="22"/>
          <w:lang w:val="en-US"/>
        </w:rPr>
      </w:pPr>
      <w:r w:rsidRPr="00862A55">
        <w:rPr>
          <w:rFonts w:cs="Times New Roman"/>
          <w:color w:val="000000"/>
          <w:szCs w:val="22"/>
          <w:lang w:val="en-US"/>
        </w:rPr>
        <w:tab/>
      </w:r>
      <m:oMath>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ε</m:t>
            </m:r>
          </m:e>
          <m:sub>
            <m:r>
              <w:rPr>
                <w:rFonts w:ascii="Cambria Math" w:hAnsi="Cambria Math" w:cs="Times New Roman"/>
                <w:color w:val="000000"/>
                <w:szCs w:val="22"/>
                <w:lang w:val="en-US"/>
              </w:rPr>
              <m:t>LF</m:t>
            </m:r>
            <m:r>
              <w:rPr>
                <w:rFonts w:ascii="Cambria Math" w:hAnsi="Cambria Math" w:cs="Times New Roman"/>
                <w:color w:val="000000"/>
                <w:szCs w:val="22"/>
                <w:lang w:val="en-US"/>
              </w:rPr>
              <m:t>P</m:t>
            </m:r>
          </m:sub>
        </m:sSub>
        <m:d>
          <m:dPr>
            <m:ctrlPr>
              <w:rPr>
                <w:rFonts w:ascii="Cambria Math" w:hAnsi="Cambria Math" w:cs="Times New Roman"/>
                <w:i/>
                <w:color w:val="000000"/>
                <w:szCs w:val="22"/>
                <w:lang w:val="en-US"/>
              </w:rPr>
            </m:ctrlPr>
          </m:dPr>
          <m:e>
            <m:r>
              <w:rPr>
                <w:rFonts w:ascii="Cambria Math" w:hAnsi="Cambria Math" w:cs="Times New Roman"/>
                <w:color w:val="000000"/>
                <w:szCs w:val="22"/>
                <w:lang w:val="en-US"/>
              </w:rPr>
              <m:t>t+</m:t>
            </m:r>
            <m:r>
              <m:rPr>
                <m:sty m:val="p"/>
              </m:rPr>
              <w:rPr>
                <w:rFonts w:ascii="Cambria Math" w:hAnsi="Cambria Math" w:cs="Times New Roman"/>
                <w:color w:val="000000"/>
                <w:szCs w:val="22"/>
                <w:lang w:val="en-US"/>
              </w:rPr>
              <m:t>Δ</m:t>
            </m:r>
            <m:r>
              <w:rPr>
                <w:rFonts w:ascii="Cambria Math" w:hAnsi="Cambria Math" w:cs="Times New Roman"/>
                <w:color w:val="000000"/>
                <w:szCs w:val="22"/>
                <w:lang w:val="en-US"/>
              </w:rPr>
              <m:t>t</m:t>
            </m:r>
          </m:e>
        </m:d>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ε</m:t>
            </m:r>
          </m:e>
          <m:sub>
            <m:r>
              <w:rPr>
                <w:rFonts w:ascii="Cambria Math" w:hAnsi="Cambria Math" w:cs="Times New Roman"/>
                <w:color w:val="000000"/>
                <w:szCs w:val="22"/>
                <w:lang w:val="en-US"/>
              </w:rPr>
              <m:t>LF</m:t>
            </m:r>
            <m:r>
              <w:rPr>
                <w:rFonts w:ascii="Cambria Math" w:hAnsi="Cambria Math" w:cs="Times New Roman"/>
                <w:color w:val="000000"/>
                <w:szCs w:val="22"/>
                <w:lang w:val="en-US"/>
              </w:rPr>
              <m:t>P</m:t>
            </m:r>
          </m:sub>
        </m:sSub>
        <m:d>
          <m:dPr>
            <m:ctrlPr>
              <w:rPr>
                <w:rFonts w:ascii="Cambria Math" w:hAnsi="Cambria Math" w:cs="Times New Roman"/>
                <w:i/>
                <w:color w:val="000000"/>
                <w:szCs w:val="22"/>
                <w:lang w:val="en-US"/>
              </w:rPr>
            </m:ctrlPr>
          </m:dPr>
          <m:e>
            <m:r>
              <w:rPr>
                <w:rFonts w:ascii="Cambria Math" w:hAnsi="Cambria Math" w:cs="Times New Roman"/>
                <w:color w:val="000000"/>
                <w:szCs w:val="22"/>
                <w:lang w:val="en-US"/>
              </w:rPr>
              <m:t>t</m:t>
            </m:r>
          </m:e>
        </m:d>
        <m:r>
          <w:rPr>
            <w:rFonts w:ascii="Cambria Math" w:hAnsi="Cambria Math" w:cs="Times New Roman"/>
            <w:color w:val="000000"/>
            <w:szCs w:val="22"/>
            <w:lang w:val="en-US"/>
          </w:rPr>
          <m:t>+</m:t>
        </m:r>
        <m:r>
          <m:rPr>
            <m:sty m:val="p"/>
          </m:rPr>
          <w:rPr>
            <w:rFonts w:ascii="Cambria Math" w:hAnsi="Cambria Math" w:cs="Times New Roman"/>
            <w:color w:val="000000"/>
            <w:szCs w:val="22"/>
            <w:lang w:val="en-US"/>
          </w:rPr>
          <m:t>Δ</m:t>
        </m:r>
        <m:r>
          <w:rPr>
            <w:rFonts w:ascii="Cambria Math" w:hAnsi="Cambria Math" w:cs="Times New Roman"/>
            <w:color w:val="000000"/>
            <w:szCs w:val="22"/>
            <w:lang w:val="en-US"/>
          </w:rPr>
          <m:t>t</m:t>
        </m:r>
        <m:d>
          <m:dPr>
            <m:ctrlPr>
              <w:rPr>
                <w:rFonts w:ascii="Cambria Math" w:hAnsi="Cambria Math" w:cs="Times New Roman"/>
                <w:i/>
                <w:color w:val="000000"/>
                <w:szCs w:val="22"/>
                <w:lang w:val="en-US"/>
              </w:rPr>
            </m:ctrlPr>
          </m:dPr>
          <m:e>
            <m:eqArr>
              <m:eqArrPr>
                <m:ctrlPr>
                  <w:rPr>
                    <w:rFonts w:ascii="Cambria Math" w:hAnsi="Cambria Math" w:cs="Times New Roman"/>
                    <w:i/>
                    <w:color w:val="000000"/>
                    <w:szCs w:val="22"/>
                    <w:lang w:val="en-US"/>
                  </w:rPr>
                </m:ctrlPr>
              </m:eqArrPr>
              <m:e>
                <m:d>
                  <m:dPr>
                    <m:ctrlPr>
                      <w:rPr>
                        <w:rFonts w:ascii="Cambria Math" w:hAnsi="Cambria Math" w:cs="Times New Roman"/>
                        <w:i/>
                        <w:color w:val="000000"/>
                        <w:szCs w:val="22"/>
                        <w:lang w:val="en-US"/>
                      </w:rPr>
                    </m:ctrlPr>
                  </m:dPr>
                  <m:e>
                    <m:f>
                      <m:fPr>
                        <m:ctrlPr>
                          <w:rPr>
                            <w:rFonts w:ascii="Cambria Math" w:hAnsi="Cambria Math" w:cs="Times New Roman"/>
                            <w:i/>
                            <w:color w:val="000000"/>
                            <w:szCs w:val="22"/>
                            <w:lang w:val="en-US"/>
                          </w:rPr>
                        </m:ctrlPr>
                      </m:fPr>
                      <m:num>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f</m:t>
                            </m:r>
                          </m:e>
                          <m:sub>
                            <m:r>
                              <w:rPr>
                                <w:rFonts w:ascii="Cambria Math" w:hAnsi="Cambria Math" w:cs="Times New Roman"/>
                                <w:color w:val="000000"/>
                                <w:szCs w:val="22"/>
                                <w:lang w:val="en-US"/>
                              </w:rPr>
                              <m:t>PT</m:t>
                            </m:r>
                          </m:sub>
                        </m:sSub>
                      </m:num>
                      <m:den>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x</m:t>
                            </m:r>
                          </m:e>
                          <m:sub>
                            <m:r>
                              <w:rPr>
                                <w:rFonts w:ascii="Cambria Math" w:hAnsi="Cambria Math" w:cs="Times New Roman"/>
                                <w:color w:val="000000"/>
                                <w:szCs w:val="22"/>
                                <w:lang w:val="en-US"/>
                              </w:rPr>
                              <m:t>PT</m:t>
                            </m:r>
                          </m:sub>
                        </m:sSub>
                      </m:den>
                    </m:f>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x</m:t>
                        </m:r>
                      </m:e>
                      <m:sub>
                        <m:r>
                          <w:rPr>
                            <w:rFonts w:ascii="Cambria Math" w:hAnsi="Cambria Math" w:cs="Times New Roman"/>
                            <w:color w:val="000000"/>
                            <w:szCs w:val="22"/>
                            <w:lang w:val="en-US"/>
                          </w:rPr>
                          <m:t>PT</m:t>
                        </m:r>
                      </m:sub>
                    </m:sSub>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f</m:t>
                        </m:r>
                      </m:e>
                      <m:sub>
                        <m:r>
                          <w:rPr>
                            <w:rFonts w:ascii="Cambria Math" w:hAnsi="Cambria Math" w:cs="Times New Roman"/>
                            <w:color w:val="000000"/>
                            <w:szCs w:val="22"/>
                            <w:lang w:val="en-US"/>
                          </w:rPr>
                          <m:t>PT</m:t>
                        </m:r>
                      </m:sub>
                    </m:sSub>
                  </m:e>
                </m:d>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k</m:t>
                    </m:r>
                  </m:e>
                  <m:sub>
                    <m:r>
                      <w:rPr>
                        <w:rFonts w:ascii="Cambria Math" w:hAnsi="Cambria Math" w:cs="Times New Roman"/>
                        <w:color w:val="000000"/>
                        <w:szCs w:val="22"/>
                        <w:lang w:val="en-US"/>
                      </w:rPr>
                      <m:t>0,PT</m:t>
                    </m:r>
                  </m:sub>
                </m:sSub>
                <m:sSup>
                  <m:sSupPr>
                    <m:ctrlPr>
                      <w:rPr>
                        <w:rFonts w:ascii="Cambria Math" w:hAnsi="Cambria Math" w:cs="Times New Roman"/>
                        <w:i/>
                        <w:color w:val="000000"/>
                        <w:szCs w:val="22"/>
                        <w:lang w:val="en-US"/>
                      </w:rPr>
                    </m:ctrlPr>
                  </m:sSupPr>
                  <m:e>
                    <m:d>
                      <m:dPr>
                        <m:ctrlPr>
                          <w:rPr>
                            <w:rFonts w:ascii="Cambria Math" w:hAnsi="Cambria Math" w:cs="Times New Roman"/>
                            <w:i/>
                            <w:color w:val="000000"/>
                            <w:szCs w:val="22"/>
                            <w:lang w:val="en-US"/>
                          </w:rPr>
                        </m:ctrlPr>
                      </m:dPr>
                      <m:e>
                        <m:r>
                          <w:rPr>
                            <w:rFonts w:ascii="Cambria Math" w:hAnsi="Cambria Math" w:cs="Times New Roman"/>
                            <w:color w:val="000000"/>
                            <w:szCs w:val="22"/>
                            <w:lang w:val="en-US"/>
                          </w:rPr>
                          <m:t>1-</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x</m:t>
                            </m:r>
                          </m:e>
                          <m:sub>
                            <m:r>
                              <w:rPr>
                                <w:rFonts w:ascii="Cambria Math" w:hAnsi="Cambria Math" w:cs="Times New Roman"/>
                                <w:color w:val="000000"/>
                                <w:szCs w:val="22"/>
                                <w:lang w:val="en-US"/>
                              </w:rPr>
                              <m:t>PC</m:t>
                            </m:r>
                          </m:sub>
                        </m:sSub>
                      </m:e>
                    </m:d>
                  </m:e>
                  <m:sup>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n</m:t>
                        </m:r>
                      </m:e>
                      <m:sub>
                        <m:r>
                          <w:rPr>
                            <w:rFonts w:ascii="Cambria Math" w:hAnsi="Cambria Math" w:cs="Times New Roman"/>
                            <w:color w:val="000000"/>
                            <w:szCs w:val="22"/>
                            <w:lang w:val="en-US"/>
                          </w:rPr>
                          <m:t>PT</m:t>
                        </m:r>
                      </m:sub>
                    </m:sSub>
                  </m:sup>
                </m:sSup>
                <m:sSup>
                  <m:sSupPr>
                    <m:ctrlPr>
                      <w:rPr>
                        <w:rFonts w:ascii="Cambria Math" w:hAnsi="Cambria Math" w:cs="Times New Roman"/>
                        <w:i/>
                        <w:color w:val="000000"/>
                        <w:szCs w:val="22"/>
                        <w:lang w:val="en-US"/>
                      </w:rPr>
                    </m:ctrlPr>
                  </m:sSupPr>
                  <m:e>
                    <m:r>
                      <w:rPr>
                        <w:rFonts w:ascii="Cambria Math" w:hAnsi="Cambria Math" w:cs="Times New Roman"/>
                        <w:color w:val="000000"/>
                        <w:szCs w:val="22"/>
                        <w:lang w:val="en-US"/>
                      </w:rPr>
                      <m:t>e</m:t>
                    </m:r>
                  </m:e>
                  <m:sup>
                    <m:r>
                      <w:rPr>
                        <w:rFonts w:ascii="Cambria Math" w:hAnsi="Cambria Math" w:cs="Times New Roman"/>
                        <w:color w:val="000000"/>
                        <w:szCs w:val="22"/>
                        <w:lang w:val="en-US"/>
                      </w:rPr>
                      <m:t>-</m:t>
                    </m:r>
                    <m:f>
                      <m:fPr>
                        <m:ctrlPr>
                          <w:rPr>
                            <w:rFonts w:ascii="Cambria Math" w:hAnsi="Cambria Math" w:cs="Times New Roman"/>
                            <w:i/>
                            <w:color w:val="000000"/>
                            <w:szCs w:val="22"/>
                            <w:lang w:val="en-US"/>
                          </w:rPr>
                        </m:ctrlPr>
                      </m:fPr>
                      <m:num>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E</m:t>
                            </m:r>
                          </m:e>
                          <m:sub>
                            <m:r>
                              <w:rPr>
                                <w:rFonts w:ascii="Cambria Math" w:hAnsi="Cambria Math" w:cs="Times New Roman"/>
                                <w:color w:val="000000"/>
                                <w:szCs w:val="22"/>
                                <w:lang w:val="en-US"/>
                              </w:rPr>
                              <m:t>a,PT</m:t>
                            </m:r>
                          </m:sub>
                        </m:sSub>
                      </m:num>
                      <m:den>
                        <m:r>
                          <w:rPr>
                            <w:rFonts w:ascii="Cambria Math" w:hAnsi="Cambria Math" w:cs="Times New Roman"/>
                            <w:color w:val="000000"/>
                            <w:szCs w:val="22"/>
                            <w:lang w:val="en-US"/>
                          </w:rPr>
                          <m:t>RT</m:t>
                        </m:r>
                      </m:den>
                    </m:f>
                  </m:sup>
                </m:sSup>
              </m:e>
              <m:e>
                <m:r>
                  <w:rPr>
                    <w:rFonts w:ascii="Cambria Math" w:hAnsi="Cambria Math" w:cs="Times New Roman"/>
                    <w:color w:val="000000"/>
                    <w:szCs w:val="22"/>
                    <w:lang w:val="en-US"/>
                  </w:rPr>
                  <m:t>+</m:t>
                </m:r>
                <m:d>
                  <m:dPr>
                    <m:ctrlPr>
                      <w:rPr>
                        <w:rFonts w:ascii="Cambria Math" w:hAnsi="Cambria Math" w:cs="Times New Roman"/>
                        <w:i/>
                        <w:color w:val="000000"/>
                        <w:szCs w:val="22"/>
                        <w:lang w:val="en-US"/>
                      </w:rPr>
                    </m:ctrlPr>
                  </m:dPr>
                  <m:e>
                    <m:f>
                      <m:fPr>
                        <m:ctrlPr>
                          <w:rPr>
                            <w:rFonts w:ascii="Cambria Math" w:hAnsi="Cambria Math" w:cs="Times New Roman"/>
                            <w:i/>
                            <w:color w:val="000000"/>
                            <w:szCs w:val="22"/>
                            <w:lang w:val="en-US"/>
                          </w:rPr>
                        </m:ctrlPr>
                      </m:fPr>
                      <m:num>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f</m:t>
                            </m:r>
                          </m:e>
                          <m:sub>
                            <m:r>
                              <w:rPr>
                                <w:rFonts w:ascii="Cambria Math" w:hAnsi="Cambria Math" w:cs="Times New Roman"/>
                                <w:color w:val="000000"/>
                                <w:szCs w:val="22"/>
                                <w:lang w:val="en-US"/>
                              </w:rPr>
                              <m:t>H2</m:t>
                            </m:r>
                          </m:sub>
                        </m:sSub>
                      </m:num>
                      <m:den>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x</m:t>
                            </m:r>
                          </m:e>
                          <m:sub>
                            <m:r>
                              <w:rPr>
                                <w:rFonts w:ascii="Cambria Math" w:hAnsi="Cambria Math" w:cs="Times New Roman"/>
                                <w:color w:val="000000"/>
                                <w:szCs w:val="22"/>
                                <w:lang w:val="en-US"/>
                              </w:rPr>
                              <m:t>H2</m:t>
                            </m:r>
                          </m:sub>
                        </m:sSub>
                      </m:den>
                    </m:f>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x</m:t>
                        </m:r>
                      </m:e>
                      <m:sub>
                        <m:r>
                          <w:rPr>
                            <w:rFonts w:ascii="Cambria Math" w:hAnsi="Cambria Math" w:cs="Times New Roman"/>
                            <w:color w:val="000000"/>
                            <w:szCs w:val="22"/>
                            <w:lang w:val="en-US"/>
                          </w:rPr>
                          <m:t>H2</m:t>
                        </m:r>
                      </m:sub>
                    </m:sSub>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f</m:t>
                        </m:r>
                      </m:e>
                      <m:sub>
                        <m:r>
                          <w:rPr>
                            <w:rFonts w:ascii="Cambria Math" w:hAnsi="Cambria Math" w:cs="Times New Roman"/>
                            <w:color w:val="000000"/>
                            <w:szCs w:val="22"/>
                            <w:lang w:val="en-US"/>
                          </w:rPr>
                          <m:t>H2</m:t>
                        </m:r>
                      </m:sub>
                    </m:sSub>
                  </m:e>
                </m:d>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k</m:t>
                    </m:r>
                  </m:e>
                  <m:sub>
                    <m:r>
                      <w:rPr>
                        <w:rFonts w:ascii="Cambria Math" w:hAnsi="Cambria Math" w:cs="Times New Roman"/>
                        <w:color w:val="000000"/>
                        <w:szCs w:val="22"/>
                        <w:lang w:val="en-US"/>
                      </w:rPr>
                      <m:t>0,</m:t>
                    </m:r>
                    <m:r>
                      <w:rPr>
                        <w:rFonts w:ascii="Cambria Math" w:hAnsi="Cambria Math" w:cs="Times New Roman"/>
                        <w:color w:val="000000"/>
                        <w:szCs w:val="22"/>
                        <w:lang w:val="en-US"/>
                      </w:rPr>
                      <m:t>H2</m:t>
                    </m:r>
                  </m:sub>
                </m:sSub>
                <m:sSup>
                  <m:sSupPr>
                    <m:ctrlPr>
                      <w:rPr>
                        <w:rFonts w:ascii="Cambria Math" w:hAnsi="Cambria Math" w:cs="Times New Roman"/>
                        <w:i/>
                        <w:color w:val="000000"/>
                        <w:szCs w:val="22"/>
                        <w:lang w:val="en-US"/>
                      </w:rPr>
                    </m:ctrlPr>
                  </m:sSupPr>
                  <m:e>
                    <m:d>
                      <m:dPr>
                        <m:ctrlPr>
                          <w:rPr>
                            <w:rFonts w:ascii="Cambria Math" w:hAnsi="Cambria Math" w:cs="Times New Roman"/>
                            <w:i/>
                            <w:color w:val="000000"/>
                            <w:szCs w:val="22"/>
                            <w:lang w:val="en-US"/>
                          </w:rPr>
                        </m:ctrlPr>
                      </m:dPr>
                      <m:e>
                        <m:r>
                          <w:rPr>
                            <w:rFonts w:ascii="Cambria Math" w:hAnsi="Cambria Math" w:cs="Times New Roman"/>
                            <w:color w:val="000000"/>
                            <w:szCs w:val="22"/>
                            <w:lang w:val="en-US"/>
                          </w:rPr>
                          <m:t>1-</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x</m:t>
                            </m:r>
                          </m:e>
                          <m:sub>
                            <m:r>
                              <w:rPr>
                                <w:rFonts w:ascii="Cambria Math" w:hAnsi="Cambria Math" w:cs="Times New Roman"/>
                                <w:color w:val="000000"/>
                                <w:szCs w:val="22"/>
                                <w:lang w:val="en-US"/>
                              </w:rPr>
                              <m:t>H2</m:t>
                            </m:r>
                          </m:sub>
                        </m:sSub>
                      </m:e>
                    </m:d>
                  </m:e>
                  <m:sup>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n</m:t>
                        </m:r>
                      </m:e>
                      <m:sub>
                        <m:r>
                          <w:rPr>
                            <w:rFonts w:ascii="Cambria Math" w:hAnsi="Cambria Math" w:cs="Times New Roman"/>
                            <w:color w:val="000000"/>
                            <w:szCs w:val="22"/>
                            <w:lang w:val="en-US"/>
                          </w:rPr>
                          <m:t>H2</m:t>
                        </m:r>
                      </m:sub>
                    </m:sSub>
                  </m:sup>
                </m:sSup>
                <m:sSup>
                  <m:sSupPr>
                    <m:ctrlPr>
                      <w:rPr>
                        <w:rFonts w:ascii="Cambria Math" w:hAnsi="Cambria Math" w:cs="Times New Roman"/>
                        <w:i/>
                        <w:color w:val="000000"/>
                        <w:szCs w:val="22"/>
                        <w:lang w:val="en-US"/>
                      </w:rPr>
                    </m:ctrlPr>
                  </m:sSupPr>
                  <m:e>
                    <m:r>
                      <w:rPr>
                        <w:rFonts w:ascii="Cambria Math" w:hAnsi="Cambria Math" w:cs="Times New Roman"/>
                        <w:color w:val="000000"/>
                        <w:szCs w:val="22"/>
                        <w:lang w:val="en-US"/>
                      </w:rPr>
                      <m:t>e</m:t>
                    </m:r>
                  </m:e>
                  <m:sup>
                    <m:r>
                      <w:rPr>
                        <w:rFonts w:ascii="Cambria Math" w:hAnsi="Cambria Math" w:cs="Times New Roman"/>
                        <w:color w:val="000000"/>
                        <w:szCs w:val="22"/>
                        <w:lang w:val="en-US"/>
                      </w:rPr>
                      <m:t>-</m:t>
                    </m:r>
                    <m:f>
                      <m:fPr>
                        <m:ctrlPr>
                          <w:rPr>
                            <w:rFonts w:ascii="Cambria Math" w:hAnsi="Cambria Math" w:cs="Times New Roman"/>
                            <w:i/>
                            <w:color w:val="000000"/>
                            <w:szCs w:val="22"/>
                            <w:lang w:val="en-US"/>
                          </w:rPr>
                        </m:ctrlPr>
                      </m:fPr>
                      <m:num>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E</m:t>
                            </m:r>
                          </m:e>
                          <m:sub>
                            <m:r>
                              <w:rPr>
                                <w:rFonts w:ascii="Cambria Math" w:hAnsi="Cambria Math" w:cs="Times New Roman"/>
                                <w:color w:val="000000"/>
                                <w:szCs w:val="22"/>
                                <w:lang w:val="en-US"/>
                              </w:rPr>
                              <m:t>a,</m:t>
                            </m:r>
                            <m:r>
                              <w:rPr>
                                <w:rFonts w:ascii="Cambria Math" w:hAnsi="Cambria Math" w:cs="Times New Roman"/>
                                <w:color w:val="000000"/>
                                <w:szCs w:val="22"/>
                                <w:lang w:val="en-US"/>
                              </w:rPr>
                              <m:t>H2</m:t>
                            </m:r>
                          </m:sub>
                        </m:sSub>
                      </m:num>
                      <m:den>
                        <m:r>
                          <w:rPr>
                            <w:rFonts w:ascii="Cambria Math" w:hAnsi="Cambria Math" w:cs="Times New Roman"/>
                            <w:color w:val="000000"/>
                            <w:szCs w:val="22"/>
                            <w:lang w:val="en-US"/>
                          </w:rPr>
                          <m:t>RT</m:t>
                        </m:r>
                      </m:den>
                    </m:f>
                  </m:sup>
                </m:sSup>
                <m:ctrlPr>
                  <w:rPr>
                    <w:rFonts w:ascii="Cambria Math" w:eastAsia="Cambria Math" w:hAnsi="Cambria Math" w:cs="Cambria Math"/>
                    <w:i/>
                    <w:color w:val="000000"/>
                    <w:lang w:val="en-US"/>
                  </w:rPr>
                </m:ctrlPr>
              </m:e>
              <m:e>
                <m:r>
                  <w:rPr>
                    <w:rFonts w:ascii="Cambria Math" w:hAnsi="Cambria Math" w:cs="Times New Roman"/>
                    <w:color w:val="000000"/>
                    <w:szCs w:val="22"/>
                    <w:lang w:val="en-US"/>
                  </w:rPr>
                  <m:t>+…</m:t>
                </m:r>
              </m:e>
            </m:eqArr>
          </m:e>
        </m:d>
      </m:oMath>
      <w:r w:rsidR="0028153E" w:rsidRPr="00C96C79">
        <w:rPr>
          <w:rFonts w:cs="Times New Roman"/>
          <w:color w:val="000000"/>
          <w:szCs w:val="22"/>
          <w:lang w:val="en-US"/>
        </w:rPr>
        <w:t xml:space="preserve"> </w:t>
      </w:r>
      <w:r w:rsidR="007A5703" w:rsidRPr="00862A55">
        <w:rPr>
          <w:lang w:val="en-US"/>
        </w:rPr>
        <w:tab/>
        <w:t>(</w:t>
      </w:r>
      <w:bookmarkStart w:id="10" w:name="finalEquation_No"/>
      <w:r w:rsidR="007A5703" w:rsidRPr="00862A55">
        <w:rPr>
          <w:lang w:val="en-US"/>
        </w:rPr>
        <w:fldChar w:fldCharType="begin"/>
      </w:r>
      <w:r w:rsidR="007A5703" w:rsidRPr="00862A55">
        <w:rPr>
          <w:lang w:val="en-US"/>
        </w:rPr>
        <w:instrText xml:space="preserve"> SEQ Equation \* ARABIC </w:instrText>
      </w:r>
      <w:r w:rsidR="007A5703" w:rsidRPr="00862A55">
        <w:rPr>
          <w:lang w:val="en-US"/>
        </w:rPr>
        <w:fldChar w:fldCharType="separate"/>
      </w:r>
      <w:r w:rsidR="000C5A4E">
        <w:rPr>
          <w:noProof/>
          <w:lang w:val="en-US"/>
        </w:rPr>
        <w:t>12</w:t>
      </w:r>
      <w:r w:rsidR="007A5703" w:rsidRPr="00862A55">
        <w:rPr>
          <w:lang w:val="en-US"/>
        </w:rPr>
        <w:fldChar w:fldCharType="end"/>
      </w:r>
      <w:bookmarkEnd w:id="10"/>
      <w:r w:rsidR="007A5703" w:rsidRPr="00862A55">
        <w:rPr>
          <w:lang w:val="en-US"/>
        </w:rPr>
        <w:t>)</w:t>
      </w:r>
    </w:p>
    <w:p w14:paraId="19244EEC" w14:textId="77777777" w:rsidR="00BA38B5" w:rsidRPr="00862A55" w:rsidRDefault="00BA38B5" w:rsidP="00AE0DF3">
      <w:pPr>
        <w:rPr>
          <w:lang w:val="en-US"/>
        </w:rPr>
      </w:pPr>
    </w:p>
    <w:p w14:paraId="20F47945" w14:textId="1D1910D0" w:rsidR="00BA38B5" w:rsidRPr="00EE7D71" w:rsidRDefault="00960D20" w:rsidP="00AE0DF3">
      <w:pPr>
        <w:rPr>
          <w:lang w:val="en-US"/>
        </w:rPr>
      </w:pPr>
      <w:r w:rsidRPr="00BF5E80">
        <w:rPr>
          <w:lang w:val="en-US"/>
        </w:rPr>
        <w:t xml:space="preserve">The parameter for the strain mechanisms equation are identified </w:t>
      </w:r>
      <w:r w:rsidR="003D4494">
        <w:rPr>
          <w:lang w:val="en-US"/>
        </w:rPr>
        <w:t xml:space="preserve">by </w:t>
      </w:r>
      <w:r w:rsidR="0028153E" w:rsidRPr="00BF5E80">
        <w:rPr>
          <w:lang w:val="en-US"/>
        </w:rPr>
        <w:t xml:space="preserve">an optimization process, knowing the solution of the </w:t>
      </w:r>
      <w:r w:rsidR="005204F5">
        <w:rPr>
          <w:lang w:val="en-US"/>
        </w:rPr>
        <w:t xml:space="preserve">load free </w:t>
      </w:r>
      <w:r w:rsidR="0028153E" w:rsidRPr="00BF5E80">
        <w:rPr>
          <w:lang w:val="en-US"/>
        </w:rPr>
        <w:t>permanent strain at each time step.</w:t>
      </w:r>
      <w:r w:rsidR="00674408" w:rsidRPr="00B53EFC">
        <w:rPr>
          <w:lang w:val="en-US"/>
        </w:rPr>
        <w:t xml:space="preserve"> </w:t>
      </w:r>
      <w:r w:rsidR="004210D9" w:rsidRPr="00B53EFC">
        <w:rPr>
          <w:lang w:val="en-US"/>
        </w:rPr>
        <w:t xml:space="preserve">However, each evolution process must be identified beforehand, which add another step prior to the strain mechanism parameter identification. </w:t>
      </w:r>
      <w:r w:rsidR="00674408" w:rsidRPr="0096435D">
        <w:rPr>
          <w:lang w:val="en-US"/>
        </w:rPr>
        <w:t xml:space="preserve">The following </w:t>
      </w:r>
      <w:r w:rsidR="003D4494">
        <w:rPr>
          <w:lang w:val="en-US"/>
        </w:rPr>
        <w:t xml:space="preserve">optimization </w:t>
      </w:r>
      <w:r w:rsidR="00674408" w:rsidRPr="0096435D">
        <w:rPr>
          <w:lang w:val="en-US"/>
        </w:rPr>
        <w:t xml:space="preserve">algorithm </w:t>
      </w:r>
      <w:r w:rsidR="00127DE7" w:rsidRPr="0096435D">
        <w:rPr>
          <w:lang w:val="en-US"/>
        </w:rPr>
        <w:t xml:space="preserve">was used for the present work to </w:t>
      </w:r>
      <w:r w:rsidR="003D4494">
        <w:rPr>
          <w:lang w:val="en-US"/>
        </w:rPr>
        <w:t>identify the parameters value</w:t>
      </w:r>
      <w:r w:rsidR="00127DE7" w:rsidRPr="0096435D">
        <w:rPr>
          <w:lang w:val="en-US"/>
        </w:rPr>
        <w:t>:</w:t>
      </w:r>
    </w:p>
    <w:p w14:paraId="1841FA5D" w14:textId="77777777" w:rsidR="00127DE7" w:rsidRPr="00EE7D71" w:rsidRDefault="00127DE7" w:rsidP="00AE0DF3">
      <w:pPr>
        <w:rPr>
          <w:lang w:val="en-US"/>
        </w:rPr>
      </w:pPr>
    </w:p>
    <w:p w14:paraId="79805913" w14:textId="473F5DF5" w:rsidR="001425DB" w:rsidRPr="003D4494" w:rsidRDefault="001425DB" w:rsidP="003D4494">
      <w:pPr>
        <w:pStyle w:val="Paragraphedeliste"/>
        <w:numPr>
          <w:ilvl w:val="0"/>
          <w:numId w:val="40"/>
        </w:numPr>
        <w:rPr>
          <w:i/>
          <w:u w:val="single"/>
        </w:rPr>
      </w:pPr>
      <w:r w:rsidRPr="003D4494">
        <w:rPr>
          <w:i/>
          <w:u w:val="single"/>
        </w:rPr>
        <w:t>Devolatilization strain sub-mechanisms optimization</w:t>
      </w:r>
    </w:p>
    <w:p w14:paraId="362E7BEE" w14:textId="324D1749" w:rsidR="00127DE7" w:rsidRPr="00032AA3" w:rsidRDefault="00127DE7" w:rsidP="003D4494">
      <w:pPr>
        <w:pStyle w:val="Paragraphedeliste"/>
        <w:numPr>
          <w:ilvl w:val="1"/>
          <w:numId w:val="40"/>
        </w:numPr>
      </w:pPr>
      <w:r w:rsidRPr="00095F78">
        <w:t xml:space="preserve">Evaluation of the devolatilization process evolution </w:t>
      </w:r>
      <w:r w:rsidR="008B290E" w:rsidRPr="00095F78">
        <w:t xml:space="preserve">solution </w:t>
      </w:r>
      <w:r w:rsidRPr="00095F78">
        <w:t xml:space="preserve">using </w:t>
      </w:r>
      <w:r w:rsidR="008B290E" w:rsidRPr="00E1171C">
        <w:t>parameter</w:t>
      </w:r>
      <w:r w:rsidR="00C26559">
        <w:t>s</w:t>
      </w:r>
      <w:r w:rsidR="008B290E" w:rsidRPr="00E1171C">
        <w:t xml:space="preserve"> </w:t>
      </w:r>
      <w:r w:rsidR="00C26559">
        <w:t xml:space="preserve">taken </w:t>
      </w:r>
      <w:r w:rsidR="008B290E" w:rsidRPr="00E1171C">
        <w:t xml:space="preserve">from </w:t>
      </w:r>
      <w:r w:rsidRPr="00E1171C">
        <w:t>Lu</w:t>
      </w:r>
      <w:r w:rsidR="008B290E" w:rsidRPr="00E1171C">
        <w:t xml:space="preserve"> </w:t>
      </w:r>
      <w:r w:rsidR="008B290E" w:rsidRPr="00032AA3">
        <w:fldChar w:fldCharType="begin"/>
      </w:r>
      <w:r w:rsidR="00042FD1">
        <w:instrText xml:space="preserve"> ADDIN EN.CITE &lt;EndNote&gt;&lt;Cite&gt;&lt;Author&gt;Lu&lt;/Author&gt;&lt;Year&gt;2016&lt;/Year&gt;&lt;RecNum&gt;175&lt;/RecNum&gt;&lt;DisplayText&gt;[8]&lt;/DisplayText&gt;&lt;record&gt;&lt;rec-number&gt;175&lt;/rec-number&gt;&lt;foreign-keys&gt;&lt;key app="EN" db-id="r2fdsst07psfpyewxt4psafxtwtrf09r0f2f" timestamp="1470597438"&gt;175&lt;/key&gt;&lt;/foreign-keys&gt;&lt;ref-type name="Thesis"&gt;32&lt;/ref-type&gt;&lt;contributors&gt;&lt;authors&gt;&lt;author&gt;Ying Lu&lt;/author&gt;&lt;/authors&gt;&lt;/contributors&gt;&lt;titles&gt;&lt;title&gt;Effect of pitch properties on anode properties&lt;/title&gt;&lt;secondary-title&gt;Département des sciences appliquées&lt;/secondary-title&gt;&lt;/titles&gt;&lt;volume&gt;Master&amp;apos;s thesis&lt;/volume&gt;&lt;dates&gt;&lt;year&gt;2016&lt;/year&gt;&lt;pub-dates&gt;&lt;date&gt;August 2016&lt;/date&gt;&lt;/pub-dates&gt;&lt;/dates&gt;&lt;pub-location&gt;Chicoutimi, Québec&lt;/pub-location&gt;&lt;publisher&gt;Université du Québec à Chicoutimi&lt;/publisher&gt;&lt;urls&gt;&lt;/urls&gt;&lt;/record&gt;&lt;/Cite&gt;&lt;/EndNote&gt;</w:instrText>
      </w:r>
      <w:r w:rsidR="008B290E" w:rsidRPr="00032AA3">
        <w:fldChar w:fldCharType="separate"/>
      </w:r>
      <w:r w:rsidR="00C6436F">
        <w:rPr>
          <w:noProof/>
        </w:rPr>
        <w:t>[8]</w:t>
      </w:r>
      <w:r w:rsidR="008B290E" w:rsidRPr="00032AA3">
        <w:fldChar w:fldCharType="end"/>
      </w:r>
      <w:r w:rsidRPr="00032AA3">
        <w:t>;</w:t>
      </w:r>
    </w:p>
    <w:p w14:paraId="0DEAC3A2" w14:textId="0EBA19C5" w:rsidR="00127DE7" w:rsidRPr="00C26559" w:rsidRDefault="00127DE7" w:rsidP="003D4494">
      <w:pPr>
        <w:pStyle w:val="Paragraphedeliste"/>
        <w:numPr>
          <w:ilvl w:val="1"/>
          <w:numId w:val="40"/>
        </w:numPr>
      </w:pPr>
      <w:r w:rsidRPr="00032AA3">
        <w:t xml:space="preserve">Identification of the devolatilization strain sub-mechanism equation parameters using </w:t>
      </w:r>
      <w:r w:rsidR="004C7E2A">
        <w:t>E</w:t>
      </w:r>
      <w:r w:rsidRPr="00032AA3">
        <w:t xml:space="preserve">quation </w:t>
      </w:r>
      <w:r w:rsidR="003D4494">
        <w:t>(</w:t>
      </w:r>
      <w:r w:rsidRPr="00C26559">
        <w:fldChar w:fldCharType="begin"/>
      </w:r>
      <w:r w:rsidRPr="00C26559">
        <w:instrText xml:space="preserve"> REF finalEquation_No \h </w:instrText>
      </w:r>
      <w:r w:rsidR="003D4494">
        <w:instrText xml:space="preserve"> \* MERGEFORMAT </w:instrText>
      </w:r>
      <w:r w:rsidRPr="00C26559">
        <w:fldChar w:fldCharType="separate"/>
      </w:r>
      <w:r w:rsidR="000C5A4E">
        <w:rPr>
          <w:noProof/>
        </w:rPr>
        <w:t>12</w:t>
      </w:r>
      <w:r w:rsidRPr="00C26559">
        <w:fldChar w:fldCharType="end"/>
      </w:r>
      <w:r w:rsidR="003D4494">
        <w:t>)</w:t>
      </w:r>
      <w:r w:rsidRPr="00C26559">
        <w:t xml:space="preserve"> </w:t>
      </w:r>
      <w:r w:rsidR="004C7E2A">
        <w:t xml:space="preserve">and </w:t>
      </w:r>
      <w:r w:rsidRPr="00C26559">
        <w:t>considering only the condensable gases, hydrogen and methane strain mechanisms;</w:t>
      </w:r>
    </w:p>
    <w:p w14:paraId="2EB6C77E" w14:textId="65A6AC57" w:rsidR="00127DE7" w:rsidRPr="004C7E2A" w:rsidRDefault="00127DE7" w:rsidP="003D4494">
      <w:pPr>
        <w:pStyle w:val="Paragraphedeliste"/>
        <w:numPr>
          <w:ilvl w:val="1"/>
          <w:numId w:val="40"/>
        </w:numPr>
      </w:pPr>
      <w:r w:rsidRPr="004C7E2A">
        <w:t xml:space="preserve">Subtraction of the devolatilization strain from the </w:t>
      </w:r>
      <w:r w:rsidR="001425DB" w:rsidRPr="004C7E2A">
        <w:t xml:space="preserve">experimental </w:t>
      </w:r>
      <w:r w:rsidR="005204F5">
        <w:t xml:space="preserve">load free </w:t>
      </w:r>
      <w:r w:rsidRPr="004C7E2A">
        <w:t>permanent strain</w:t>
      </w:r>
      <w:r w:rsidR="001425DB" w:rsidRPr="004C7E2A">
        <w:t xml:space="preserve"> values</w:t>
      </w:r>
      <w:r w:rsidRPr="004C7E2A">
        <w:t>;</w:t>
      </w:r>
    </w:p>
    <w:p w14:paraId="5858756B" w14:textId="73DD7ACB" w:rsidR="001425DB" w:rsidRPr="003D4494" w:rsidRDefault="001425DB" w:rsidP="003D4494">
      <w:pPr>
        <w:pStyle w:val="Paragraphedeliste"/>
        <w:numPr>
          <w:ilvl w:val="0"/>
          <w:numId w:val="40"/>
        </w:numPr>
        <w:rPr>
          <w:i/>
          <w:u w:val="single"/>
        </w:rPr>
      </w:pPr>
      <w:r w:rsidRPr="003D4494">
        <w:rPr>
          <w:i/>
          <w:u w:val="single"/>
        </w:rPr>
        <w:t>Phase transition strain sub-mechanism optimization</w:t>
      </w:r>
    </w:p>
    <w:p w14:paraId="37A90FF9" w14:textId="1B112384" w:rsidR="00127DE7" w:rsidRPr="00E94525" w:rsidRDefault="00127DE7" w:rsidP="003D4494">
      <w:pPr>
        <w:pStyle w:val="Paragraphedeliste"/>
        <w:numPr>
          <w:ilvl w:val="1"/>
          <w:numId w:val="40"/>
        </w:numPr>
      </w:pPr>
      <w:r w:rsidRPr="004D300E">
        <w:t xml:space="preserve">Identification of the phase transition evolution parameters using </w:t>
      </w:r>
      <m:oMath>
        <m:sSub>
          <m:sSubPr>
            <m:ctrlPr>
              <w:rPr>
                <w:rFonts w:ascii="Cambria Math" w:hAnsi="Cambria Math"/>
                <w:i/>
              </w:rPr>
            </m:ctrlPr>
          </m:sSubPr>
          <m:e>
            <m:r>
              <w:rPr>
                <w:rFonts w:ascii="Cambria Math" w:hAnsi="Cambria Math"/>
              </w:rPr>
              <m:t>ε</m:t>
            </m:r>
          </m:e>
          <m:sub>
            <m:r>
              <w:rPr>
                <w:rFonts w:ascii="Cambria Math" w:hAnsi="Cambria Math"/>
              </w:rPr>
              <m:t>p</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P</m:t>
            </m:r>
          </m:sub>
        </m:sSub>
        <m:d>
          <m:dPr>
            <m:ctrlPr>
              <w:rPr>
                <w:rFonts w:ascii="Cambria Math" w:hAnsi="Cambria Math"/>
                <w:i/>
              </w:rPr>
            </m:ctrlPr>
          </m:dPr>
          <m:e>
            <m:r>
              <w:rPr>
                <w:rFonts w:ascii="Cambria Math" w:hAnsi="Cambria Math"/>
              </w:rPr>
              <m:t>450°C</m:t>
            </m:r>
          </m:e>
        </m:d>
      </m:oMath>
      <w:r w:rsidR="001425DB" w:rsidRPr="004D300E">
        <w:rPr>
          <w:rFonts w:eastAsiaTheme="minorEastAsia"/>
        </w:rPr>
        <w:t xml:space="preserve"> as a first approximation of the evolution process;</w:t>
      </w:r>
    </w:p>
    <w:p w14:paraId="4134A0FF" w14:textId="147B4401" w:rsidR="001425DB" w:rsidRPr="004C7E2A" w:rsidRDefault="001425DB" w:rsidP="003D4494">
      <w:pPr>
        <w:pStyle w:val="Paragraphedeliste"/>
        <w:numPr>
          <w:ilvl w:val="1"/>
          <w:numId w:val="40"/>
        </w:numPr>
      </w:pPr>
      <w:r w:rsidRPr="006E496D">
        <w:rPr>
          <w:rFonts w:eastAsiaTheme="minorEastAsia"/>
        </w:rPr>
        <w:t xml:space="preserve">Identification of the phase transition strain sub-mechanism equation parameters using </w:t>
      </w:r>
      <w:r w:rsidR="004C7E2A">
        <w:t>E</w:t>
      </w:r>
      <w:r w:rsidRPr="004C7E2A">
        <w:t xml:space="preserve">quation </w:t>
      </w:r>
      <w:r w:rsidR="003D4494">
        <w:t>(</w:t>
      </w:r>
      <w:r w:rsidRPr="00C90089">
        <w:fldChar w:fldCharType="begin"/>
      </w:r>
      <w:r w:rsidRPr="00C90089">
        <w:instrText xml:space="preserve"> REF finalEquation_No \h </w:instrText>
      </w:r>
      <w:r w:rsidR="003D4494">
        <w:instrText xml:space="preserve"> \* MERGEFORMAT </w:instrText>
      </w:r>
      <w:r w:rsidRPr="00C90089">
        <w:fldChar w:fldCharType="separate"/>
      </w:r>
      <w:r w:rsidR="000C5A4E">
        <w:rPr>
          <w:noProof/>
        </w:rPr>
        <w:t>12</w:t>
      </w:r>
      <w:r w:rsidRPr="00C90089">
        <w:fldChar w:fldCharType="end"/>
      </w:r>
      <w:r w:rsidR="003D4494">
        <w:t>)</w:t>
      </w:r>
      <w:r w:rsidR="004C7E2A">
        <w:t xml:space="preserve"> and</w:t>
      </w:r>
      <w:r w:rsidRPr="004C7E2A">
        <w:t xml:space="preserve"> considering only phase transition;</w:t>
      </w:r>
      <w:r w:rsidRPr="004C7E2A">
        <w:rPr>
          <w:rFonts w:eastAsiaTheme="minorEastAsia"/>
        </w:rPr>
        <w:t xml:space="preserve"> </w:t>
      </w:r>
    </w:p>
    <w:p w14:paraId="29403135" w14:textId="462E68F6" w:rsidR="001425DB" w:rsidRPr="00C90089" w:rsidRDefault="001425DB" w:rsidP="003D4494">
      <w:pPr>
        <w:pStyle w:val="Paragraphedeliste"/>
        <w:numPr>
          <w:ilvl w:val="1"/>
          <w:numId w:val="40"/>
        </w:numPr>
      </w:pPr>
      <w:r w:rsidRPr="00C90089">
        <w:t xml:space="preserve">Subtraction of the phase transition strain from the experimental </w:t>
      </w:r>
      <w:r w:rsidR="005204F5">
        <w:t xml:space="preserve">load free </w:t>
      </w:r>
      <w:r w:rsidRPr="00C90089">
        <w:t>permanent strain values;</w:t>
      </w:r>
    </w:p>
    <w:p w14:paraId="3FA61470" w14:textId="12BCA6B9" w:rsidR="001425DB" w:rsidRPr="003D4494" w:rsidRDefault="001425DB" w:rsidP="003D4494">
      <w:pPr>
        <w:pStyle w:val="Paragraphedeliste"/>
        <w:numPr>
          <w:ilvl w:val="0"/>
          <w:numId w:val="40"/>
        </w:numPr>
        <w:rPr>
          <w:i/>
          <w:u w:val="single"/>
        </w:rPr>
      </w:pPr>
      <w:r w:rsidRPr="003D4494">
        <w:rPr>
          <w:i/>
          <w:u w:val="single"/>
        </w:rPr>
        <w:t>Graphitization strain sub-mechanism optimization</w:t>
      </w:r>
    </w:p>
    <w:p w14:paraId="6255FA3C" w14:textId="051518D9" w:rsidR="001425DB" w:rsidRPr="004C7E2A" w:rsidRDefault="001425DB" w:rsidP="003D4494">
      <w:pPr>
        <w:pStyle w:val="Paragraphedeliste"/>
        <w:numPr>
          <w:ilvl w:val="1"/>
          <w:numId w:val="40"/>
        </w:numPr>
      </w:pPr>
      <w:r w:rsidRPr="004D300E">
        <w:t xml:space="preserve">Identification of the graphitization evolution parameters using </w:t>
      </w:r>
      <m:oMath>
        <m:sSub>
          <m:sSubPr>
            <m:ctrlPr>
              <w:rPr>
                <w:rFonts w:ascii="Cambria Math" w:hAnsi="Cambria Math"/>
                <w:i/>
              </w:rPr>
            </m:ctrlPr>
          </m:sSubPr>
          <m:e>
            <m:r>
              <w:rPr>
                <w:rFonts w:ascii="Cambria Math" w:hAnsi="Cambria Math"/>
              </w:rPr>
              <m:t>ε</m:t>
            </m:r>
          </m:e>
          <m:sub>
            <m:r>
              <w:rPr>
                <w:rFonts w:ascii="Cambria Math" w:hAnsi="Cambria Math"/>
              </w:rPr>
              <m:t>p</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P</m:t>
            </m:r>
          </m:sub>
        </m:sSub>
        <m:d>
          <m:dPr>
            <m:ctrlPr>
              <w:rPr>
                <w:rFonts w:ascii="Cambria Math" w:hAnsi="Cambria Math"/>
                <w:i/>
              </w:rPr>
            </m:ctrlPr>
          </m:dPr>
          <m:e>
            <m:r>
              <w:rPr>
                <w:rFonts w:ascii="Cambria Math" w:hAnsi="Cambria Math"/>
              </w:rPr>
              <m:t>2500°C</m:t>
            </m:r>
          </m:e>
        </m:d>
      </m:oMath>
      <w:r w:rsidRPr="004D300E">
        <w:t xml:space="preserve"> as a first approximation of the evoluti</w:t>
      </w:r>
      <w:r w:rsidRPr="00E94525">
        <w:t>on process</w:t>
      </w:r>
      <w:r w:rsidR="004C7E2A">
        <w:t xml:space="preserve"> and</w:t>
      </w:r>
      <w:r w:rsidRPr="004C7E2A">
        <w:t xml:space="preserve"> assuming a constant evolution between 850°C and 2500°C;</w:t>
      </w:r>
    </w:p>
    <w:p w14:paraId="00915723" w14:textId="57EC9EFF" w:rsidR="00674408" w:rsidRPr="004C7E2A" w:rsidRDefault="001425DB" w:rsidP="003D4494">
      <w:pPr>
        <w:pStyle w:val="Paragraphedeliste"/>
        <w:numPr>
          <w:ilvl w:val="1"/>
          <w:numId w:val="40"/>
        </w:numPr>
      </w:pPr>
      <w:r w:rsidRPr="004C7E2A">
        <w:rPr>
          <w:rFonts w:eastAsiaTheme="minorEastAsia"/>
        </w:rPr>
        <w:t xml:space="preserve">Identification of the graphitization strain sub-mechanism equation parameters using </w:t>
      </w:r>
      <w:r w:rsidR="004C7E2A">
        <w:t>E</w:t>
      </w:r>
      <w:r w:rsidRPr="004C7E2A">
        <w:t xml:space="preserve">quation </w:t>
      </w:r>
      <w:r w:rsidR="003D4494">
        <w:t>(</w:t>
      </w:r>
      <w:r w:rsidRPr="00C90089">
        <w:fldChar w:fldCharType="begin"/>
      </w:r>
      <w:r w:rsidRPr="00C90089">
        <w:instrText xml:space="preserve"> REF finalEquation_No \h </w:instrText>
      </w:r>
      <w:r w:rsidR="003D4494">
        <w:instrText xml:space="preserve"> \* MERGEFORMAT </w:instrText>
      </w:r>
      <w:r w:rsidRPr="00C90089">
        <w:fldChar w:fldCharType="separate"/>
      </w:r>
      <w:r w:rsidR="000C5A4E">
        <w:rPr>
          <w:noProof/>
        </w:rPr>
        <w:t>12</w:t>
      </w:r>
      <w:r w:rsidRPr="00C90089">
        <w:fldChar w:fldCharType="end"/>
      </w:r>
      <w:r w:rsidR="003D4494">
        <w:t>)</w:t>
      </w:r>
      <w:r w:rsidRPr="00C90089">
        <w:t xml:space="preserve"> </w:t>
      </w:r>
      <w:r w:rsidR="004C7E2A">
        <w:t xml:space="preserve">and </w:t>
      </w:r>
      <w:r w:rsidRPr="004C7E2A">
        <w:t>considering only graphitization;</w:t>
      </w:r>
      <w:r w:rsidRPr="004C7E2A">
        <w:rPr>
          <w:rFonts w:eastAsiaTheme="minorEastAsia"/>
        </w:rPr>
        <w:t xml:space="preserve"> </w:t>
      </w:r>
    </w:p>
    <w:p w14:paraId="28F37121" w14:textId="713F3492" w:rsidR="00F6100B" w:rsidRPr="00C90089" w:rsidRDefault="004D300E" w:rsidP="000C3657">
      <w:pPr>
        <w:pStyle w:val="Titre1"/>
      </w:pPr>
      <w:r>
        <w:t>R</w:t>
      </w:r>
      <w:r w:rsidR="00F6100B" w:rsidRPr="00C90089">
        <w:t>esults and discussion</w:t>
      </w:r>
    </w:p>
    <w:p w14:paraId="5B51A28F" w14:textId="77777777" w:rsidR="00B06079" w:rsidRPr="004D300E" w:rsidRDefault="00B06079" w:rsidP="00B06079">
      <w:pPr>
        <w:rPr>
          <w:lang w:val="en-US"/>
        </w:rPr>
      </w:pPr>
    </w:p>
    <w:p w14:paraId="71A12230" w14:textId="7D7D79A8" w:rsidR="00B06079" w:rsidRPr="00B53EFC" w:rsidRDefault="003D4494" w:rsidP="00B06079">
      <w:pPr>
        <w:rPr>
          <w:lang w:val="en-US"/>
        </w:rPr>
      </w:pPr>
      <w:r>
        <w:rPr>
          <w:lang w:val="en-US"/>
        </w:rPr>
        <w:fldChar w:fldCharType="begin"/>
      </w:r>
      <w:r>
        <w:rPr>
          <w:lang w:val="en-US"/>
        </w:rPr>
        <w:instrText xml:space="preserve"> REF _Ref458358798 \h </w:instrText>
      </w:r>
      <w:r>
        <w:rPr>
          <w:lang w:val="en-US"/>
        </w:rPr>
      </w:r>
      <w:r>
        <w:rPr>
          <w:lang w:val="en-US"/>
        </w:rPr>
        <w:fldChar w:fldCharType="separate"/>
      </w:r>
      <w:r w:rsidRPr="00862A55">
        <w:rPr>
          <w:lang w:val="en-US"/>
        </w:rPr>
        <w:t xml:space="preserve">Figure </w:t>
      </w:r>
      <w:r>
        <w:rPr>
          <w:noProof/>
          <w:lang w:val="en-US"/>
        </w:rPr>
        <w:t>5</w:t>
      </w:r>
      <w:r>
        <w:rPr>
          <w:lang w:val="en-US"/>
        </w:rPr>
        <w:fldChar w:fldCharType="end"/>
      </w:r>
      <w:r>
        <w:rPr>
          <w:lang w:val="en-US"/>
        </w:rPr>
        <w:t xml:space="preserve"> </w:t>
      </w:r>
      <w:r w:rsidR="006C19D3" w:rsidRPr="00C96C79">
        <w:rPr>
          <w:lang w:val="en-US"/>
        </w:rPr>
        <w:t>show</w:t>
      </w:r>
      <w:r w:rsidR="004D300E">
        <w:rPr>
          <w:lang w:val="en-US"/>
        </w:rPr>
        <w:t>s</w:t>
      </w:r>
      <w:r w:rsidR="006C19D3" w:rsidRPr="00C96C79">
        <w:rPr>
          <w:lang w:val="en-US"/>
        </w:rPr>
        <w:t xml:space="preserve"> the optimization process results for the evolution parameters for each sub-mechanism. Using existing parameters for the devolatilization proc</w:t>
      </w:r>
      <w:r w:rsidR="006C19D3" w:rsidRPr="00862A55">
        <w:rPr>
          <w:lang w:val="en-US"/>
        </w:rPr>
        <w:t xml:space="preserve">ess allowed to easily identify evolution parameters for the remaining sub-mechanisms since the phase transition and graphitization were </w:t>
      </w:r>
      <w:r w:rsidR="00E17348" w:rsidRPr="00BF5E80">
        <w:rPr>
          <w:lang w:val="en-US"/>
        </w:rPr>
        <w:t>separated</w:t>
      </w:r>
      <w:r w:rsidR="006C19D3" w:rsidRPr="00BF5E80">
        <w:rPr>
          <w:lang w:val="en-US"/>
        </w:rPr>
        <w:t xml:space="preserve"> by the devolatilization evolution. </w:t>
      </w:r>
      <w:r w:rsidR="00E94525">
        <w:rPr>
          <w:lang w:val="en-US"/>
        </w:rPr>
        <w:t>Thus</w:t>
      </w:r>
      <w:r w:rsidR="006C19D3" w:rsidRPr="00BF5E80">
        <w:rPr>
          <w:lang w:val="en-US"/>
        </w:rPr>
        <w:t xml:space="preserve">, the phase transition takes into account only the beginning of the </w:t>
      </w:r>
      <w:r w:rsidR="005204F5">
        <w:rPr>
          <w:lang w:val="en-US"/>
        </w:rPr>
        <w:t xml:space="preserve">load free </w:t>
      </w:r>
      <w:r w:rsidR="006C19D3" w:rsidRPr="00BF5E80">
        <w:rPr>
          <w:lang w:val="en-US"/>
        </w:rPr>
        <w:t xml:space="preserve">permanent strain generation while the graphitization represent the </w:t>
      </w:r>
      <w:r w:rsidR="00E17348" w:rsidRPr="00B53EFC">
        <w:rPr>
          <w:lang w:val="en-US"/>
        </w:rPr>
        <w:t>ending</w:t>
      </w:r>
      <w:r w:rsidR="006C19D3" w:rsidRPr="00B53EFC">
        <w:rPr>
          <w:lang w:val="en-US"/>
        </w:rPr>
        <w:t xml:space="preserve"> section. </w:t>
      </w:r>
    </w:p>
    <w:p w14:paraId="536994E2" w14:textId="77777777" w:rsidR="00E50E92" w:rsidRPr="00B53EFC" w:rsidRDefault="00E50E92" w:rsidP="00B06079">
      <w:pPr>
        <w:rPr>
          <w:lang w:val="en-US"/>
        </w:rPr>
      </w:pPr>
    </w:p>
    <w:p w14:paraId="78A73370" w14:textId="77777777" w:rsidR="006C19D3" w:rsidRPr="00C90089" w:rsidRDefault="006C19D3" w:rsidP="006C19D3">
      <w:pPr>
        <w:keepNext/>
        <w:jc w:val="center"/>
        <w:rPr>
          <w:lang w:val="en-US"/>
        </w:rPr>
      </w:pPr>
      <w:r w:rsidRPr="00862A55">
        <w:rPr>
          <w:noProof/>
          <w:lang w:val="fr-CA" w:eastAsia="fr-CA"/>
        </w:rPr>
        <w:lastRenderedPageBreak/>
        <w:drawing>
          <wp:inline distT="0" distB="0" distL="0" distR="0" wp14:anchorId="1AC6C255" wp14:editId="0C3BC30C">
            <wp:extent cx="3873451" cy="2421467"/>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6638"/>
                    <a:stretch/>
                  </pic:blipFill>
                  <pic:spPr bwMode="auto">
                    <a:xfrm>
                      <a:off x="0" y="0"/>
                      <a:ext cx="3936266" cy="2460735"/>
                    </a:xfrm>
                    <a:prstGeom prst="rect">
                      <a:avLst/>
                    </a:prstGeom>
                    <a:ln>
                      <a:noFill/>
                    </a:ln>
                    <a:extLst>
                      <a:ext uri="{53640926-AAD7-44D8-BBD7-CCE9431645EC}">
                        <a14:shadowObscured xmlns:a14="http://schemas.microsoft.com/office/drawing/2010/main"/>
                      </a:ext>
                    </a:extLst>
                  </pic:spPr>
                </pic:pic>
              </a:graphicData>
            </a:graphic>
          </wp:inline>
        </w:drawing>
      </w:r>
    </w:p>
    <w:p w14:paraId="416D579C" w14:textId="51B12F7F" w:rsidR="006C19D3" w:rsidRPr="00C96C79" w:rsidRDefault="006C19D3" w:rsidP="006C19D3">
      <w:pPr>
        <w:pStyle w:val="Lgende"/>
        <w:rPr>
          <w:lang w:val="en-US"/>
        </w:rPr>
      </w:pPr>
      <w:bookmarkStart w:id="11" w:name="_Ref458356894"/>
      <w:r w:rsidRPr="00C90089">
        <w:rPr>
          <w:lang w:val="en-US"/>
        </w:rPr>
        <w:t xml:space="preserve">Figure </w:t>
      </w:r>
      <w:r w:rsidRPr="00C90089">
        <w:rPr>
          <w:lang w:val="en-US"/>
        </w:rPr>
        <w:fldChar w:fldCharType="begin"/>
      </w:r>
      <w:r w:rsidRPr="00C90089">
        <w:rPr>
          <w:lang w:val="en-US"/>
        </w:rPr>
        <w:instrText xml:space="preserve"> SEQ Figure \* ARABIC </w:instrText>
      </w:r>
      <w:r w:rsidRPr="00C90089">
        <w:rPr>
          <w:lang w:val="en-US"/>
        </w:rPr>
        <w:fldChar w:fldCharType="separate"/>
      </w:r>
      <w:r w:rsidR="000C5A4E">
        <w:rPr>
          <w:noProof/>
          <w:lang w:val="en-US"/>
        </w:rPr>
        <w:t>4</w:t>
      </w:r>
      <w:r w:rsidRPr="00C90089">
        <w:rPr>
          <w:lang w:val="en-US"/>
        </w:rPr>
        <w:fldChar w:fldCharType="end"/>
      </w:r>
      <w:bookmarkEnd w:id="11"/>
      <w:r w:rsidRPr="00C90089">
        <w:rPr>
          <w:lang w:val="en-US"/>
        </w:rPr>
        <w:t xml:space="preserve">: </w:t>
      </w:r>
      <w:r w:rsidR="00C90089">
        <w:rPr>
          <w:lang w:val="en-US"/>
        </w:rPr>
        <w:t xml:space="preserve">Evolution of </w:t>
      </w:r>
      <w:r w:rsidR="003D4494">
        <w:rPr>
          <w:lang w:val="en-US"/>
        </w:rPr>
        <w:t xml:space="preserve">the </w:t>
      </w:r>
      <w:r w:rsidR="005204F5">
        <w:rPr>
          <w:lang w:val="en-US"/>
        </w:rPr>
        <w:t xml:space="preserve">load free </w:t>
      </w:r>
      <w:r w:rsidR="00C90089">
        <w:rPr>
          <w:lang w:val="en-US"/>
        </w:rPr>
        <w:t>p</w:t>
      </w:r>
      <w:r w:rsidRPr="00C90089">
        <w:rPr>
          <w:lang w:val="en-US"/>
        </w:rPr>
        <w:t xml:space="preserve">ermanent strain sub-mechanisms </w:t>
      </w:r>
    </w:p>
    <w:p w14:paraId="5D2CF7B1" w14:textId="77777777" w:rsidR="006C19D3" w:rsidRPr="00862A55" w:rsidRDefault="006C19D3" w:rsidP="00B06079">
      <w:pPr>
        <w:rPr>
          <w:lang w:val="en-US"/>
        </w:rPr>
      </w:pPr>
    </w:p>
    <w:p w14:paraId="4BF9B8EE" w14:textId="4E0FFCD1" w:rsidR="001D70F7" w:rsidRPr="0096435D" w:rsidRDefault="008806BC" w:rsidP="00B06079">
      <w:pPr>
        <w:rPr>
          <w:lang w:val="en-US"/>
        </w:rPr>
      </w:pPr>
      <w:r w:rsidRPr="00BF5E80">
        <w:rPr>
          <w:lang w:val="en-US"/>
        </w:rPr>
        <w:t xml:space="preserve">As for the strain mechanisms equations, a </w:t>
      </w:r>
      <w:r w:rsidR="00960D20" w:rsidRPr="00BF5E80">
        <w:rPr>
          <w:lang w:val="en-US"/>
        </w:rPr>
        <w:t>3</w:t>
      </w:r>
      <w:r w:rsidR="00960D20" w:rsidRPr="00BF5E80">
        <w:rPr>
          <w:vertAlign w:val="superscript"/>
          <w:lang w:val="en-US"/>
        </w:rPr>
        <w:t>rd</w:t>
      </w:r>
      <w:r w:rsidR="00960D20" w:rsidRPr="00B53EFC">
        <w:rPr>
          <w:lang w:val="en-US"/>
        </w:rPr>
        <w:t xml:space="preserve"> degree </w:t>
      </w:r>
      <w:r w:rsidRPr="00B53EFC">
        <w:rPr>
          <w:lang w:val="en-US"/>
        </w:rPr>
        <w:t>polynomial</w:t>
      </w:r>
      <w:r w:rsidR="00960D20" w:rsidRPr="00B53EFC">
        <w:rPr>
          <w:lang w:val="en-US"/>
        </w:rPr>
        <w:t xml:space="preserve"> equation</w:t>
      </w:r>
      <w:r w:rsidRPr="00B53EFC">
        <w:rPr>
          <w:lang w:val="en-US"/>
        </w:rPr>
        <w:t xml:space="preserve"> was used for the strain function, </w:t>
      </w:r>
      <w:r w:rsidR="006E496D">
        <w:rPr>
          <w:lang w:val="en-US"/>
        </w:rPr>
        <w:t xml:space="preserve">hence, </w:t>
      </w:r>
      <w:r w:rsidRPr="0096435D">
        <w:rPr>
          <w:lang w:val="en-US"/>
        </w:rPr>
        <w:t xml:space="preserve">the </w:t>
      </w:r>
      <w:r w:rsidR="004832FF" w:rsidRPr="0096435D">
        <w:rPr>
          <w:lang w:val="en-US"/>
        </w:rPr>
        <w:t xml:space="preserve">strain </w:t>
      </w:r>
      <w:r w:rsidR="006E496D" w:rsidRPr="00B53EFC">
        <w:rPr>
          <w:lang w:val="en-US"/>
        </w:rPr>
        <w:t>for each sub-mechanism</w:t>
      </w:r>
      <w:r w:rsidR="006E496D" w:rsidRPr="0096435D">
        <w:rPr>
          <w:lang w:val="en-US"/>
        </w:rPr>
        <w:t xml:space="preserve"> </w:t>
      </w:r>
      <w:r w:rsidR="004832FF" w:rsidRPr="0096435D">
        <w:rPr>
          <w:lang w:val="en-US"/>
        </w:rPr>
        <w:t>is given by:</w:t>
      </w:r>
    </w:p>
    <w:p w14:paraId="3CE703B8" w14:textId="77777777" w:rsidR="006C19D3" w:rsidRPr="00EE7D71" w:rsidRDefault="006C19D3" w:rsidP="00B06079">
      <w:pPr>
        <w:rPr>
          <w:lang w:val="en-US"/>
        </w:rPr>
      </w:pPr>
    </w:p>
    <w:p w14:paraId="02C9165F" w14:textId="63059030" w:rsidR="008806BC" w:rsidRPr="00C96C79" w:rsidRDefault="008806BC" w:rsidP="008806BC">
      <w:pPr>
        <w:tabs>
          <w:tab w:val="center" w:pos="3969"/>
          <w:tab w:val="right" w:pos="7938"/>
        </w:tabs>
        <w:autoSpaceDE w:val="0"/>
        <w:autoSpaceDN w:val="0"/>
        <w:adjustRightInd w:val="0"/>
        <w:rPr>
          <w:rFonts w:cs="Times New Roman"/>
          <w:color w:val="000000"/>
          <w:szCs w:val="22"/>
          <w:lang w:val="en-US"/>
        </w:rPr>
      </w:pPr>
      <w:r w:rsidRPr="00EE7D71">
        <w:rPr>
          <w:rFonts w:cs="Times New Roman"/>
          <w:color w:val="000000"/>
          <w:szCs w:val="22"/>
          <w:lang w:val="en-US"/>
        </w:rPr>
        <w:tab/>
      </w:r>
      <m:oMath>
        <m:r>
          <w:rPr>
            <w:rFonts w:ascii="Cambria Math" w:hAnsi="Cambria Math" w:cs="Times New Roman"/>
            <w:color w:val="000000"/>
            <w:szCs w:val="22"/>
            <w:lang w:val="en-US"/>
          </w:rPr>
          <m:t>ε</m:t>
        </m:r>
        <m:d>
          <m:dPr>
            <m:ctrlPr>
              <w:rPr>
                <w:rFonts w:ascii="Cambria Math" w:hAnsi="Cambria Math" w:cs="Times New Roman"/>
                <w:i/>
                <w:color w:val="000000"/>
                <w:szCs w:val="22"/>
                <w:lang w:val="en-US"/>
              </w:rPr>
            </m:ctrlPr>
          </m:dPr>
          <m:e>
            <m:r>
              <w:rPr>
                <w:rFonts w:ascii="Cambria Math" w:hAnsi="Cambria Math" w:cs="Times New Roman"/>
                <w:color w:val="000000"/>
                <w:szCs w:val="22"/>
                <w:lang w:val="en-US"/>
              </w:rPr>
              <m:t>x</m:t>
            </m:r>
          </m:e>
        </m:d>
        <m:r>
          <w:rPr>
            <w:rFonts w:ascii="Cambria Math" w:hAnsi="Cambria Math" w:cs="Times New Roman"/>
            <w:color w:val="000000"/>
            <w:szCs w:val="22"/>
            <w:lang w:val="en-US"/>
          </w:rPr>
          <m:t>=</m:t>
        </m:r>
        <m:d>
          <m:dPr>
            <m:ctrlPr>
              <w:rPr>
                <w:rFonts w:ascii="Cambria Math" w:hAnsi="Cambria Math" w:cs="Times New Roman"/>
                <w:i/>
                <w:color w:val="000000"/>
                <w:szCs w:val="22"/>
                <w:lang w:val="en-US"/>
              </w:rPr>
            </m:ctrlPr>
          </m:dPr>
          <m:e>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A</m:t>
                </m:r>
              </m:e>
              <m:sub>
                <m:r>
                  <w:rPr>
                    <w:rFonts w:ascii="Cambria Math" w:hAnsi="Cambria Math" w:cs="Times New Roman"/>
                    <w:color w:val="000000"/>
                    <w:szCs w:val="22"/>
                    <w:lang w:val="en-US"/>
                  </w:rPr>
                  <m:t>0</m:t>
                </m:r>
              </m:sub>
            </m:sSub>
            <m:r>
              <w:rPr>
                <w:rFonts w:ascii="Cambria Math" w:hAnsi="Cambria Math" w:cs="Times New Roman"/>
                <w:color w:val="000000"/>
                <w:szCs w:val="22"/>
                <w:lang w:val="en-US"/>
              </w:rPr>
              <m:t>+</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A</m:t>
                </m:r>
              </m:e>
              <m:sub>
                <m:r>
                  <w:rPr>
                    <w:rFonts w:ascii="Cambria Math" w:hAnsi="Cambria Math" w:cs="Times New Roman"/>
                    <w:color w:val="000000"/>
                    <w:szCs w:val="22"/>
                    <w:lang w:val="en-US"/>
                  </w:rPr>
                  <m:t>1</m:t>
                </m:r>
              </m:sub>
            </m:sSub>
            <m:r>
              <w:rPr>
                <w:rFonts w:ascii="Cambria Math" w:hAnsi="Cambria Math" w:cs="Times New Roman"/>
                <w:color w:val="000000"/>
                <w:szCs w:val="22"/>
                <w:lang w:val="en-US"/>
              </w:rPr>
              <m:t>⋅x+</m:t>
            </m:r>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A</m:t>
                </m:r>
              </m:e>
              <m:sub>
                <m:r>
                  <w:rPr>
                    <w:rFonts w:ascii="Cambria Math" w:hAnsi="Cambria Math" w:cs="Times New Roman"/>
                    <w:color w:val="000000"/>
                    <w:szCs w:val="22"/>
                    <w:lang w:val="en-US"/>
                  </w:rPr>
                  <m:t>2</m:t>
                </m:r>
              </m:sub>
            </m:sSub>
            <m:r>
              <w:rPr>
                <w:rFonts w:ascii="Cambria Math" w:hAnsi="Cambria Math" w:cs="Times New Roman"/>
                <w:color w:val="000000"/>
                <w:szCs w:val="22"/>
                <w:lang w:val="en-US"/>
              </w:rPr>
              <m:t>⋅</m:t>
            </m:r>
            <m:sSup>
              <m:sSupPr>
                <m:ctrlPr>
                  <w:rPr>
                    <w:rFonts w:ascii="Cambria Math" w:hAnsi="Cambria Math" w:cs="Times New Roman"/>
                    <w:i/>
                    <w:color w:val="000000"/>
                    <w:szCs w:val="22"/>
                    <w:lang w:val="en-US"/>
                  </w:rPr>
                </m:ctrlPr>
              </m:sSupPr>
              <m:e>
                <m:r>
                  <w:rPr>
                    <w:rFonts w:ascii="Cambria Math" w:hAnsi="Cambria Math" w:cs="Times New Roman"/>
                    <w:color w:val="000000"/>
                    <w:szCs w:val="22"/>
                    <w:lang w:val="en-US"/>
                  </w:rPr>
                  <m:t>x</m:t>
                </m:r>
              </m:e>
              <m:sup>
                <m:r>
                  <w:rPr>
                    <w:rFonts w:ascii="Cambria Math" w:hAnsi="Cambria Math" w:cs="Times New Roman"/>
                    <w:color w:val="000000"/>
                    <w:szCs w:val="22"/>
                    <w:lang w:val="en-US"/>
                  </w:rPr>
                  <m:t>2</m:t>
                </m:r>
              </m:sup>
            </m:sSup>
          </m:e>
        </m:d>
        <m:r>
          <w:rPr>
            <w:rFonts w:ascii="Cambria Math" w:hAnsi="Cambria Math" w:cs="Times New Roman"/>
            <w:color w:val="000000"/>
            <w:szCs w:val="22"/>
            <w:lang w:val="en-US"/>
          </w:rPr>
          <m:t>⋅x</m:t>
        </m:r>
      </m:oMath>
      <w:r w:rsidRPr="00862A55">
        <w:rPr>
          <w:lang w:val="en-US"/>
        </w:rPr>
        <w:tab/>
        <w:t>(</w:t>
      </w:r>
      <w:r w:rsidRPr="00862A55">
        <w:rPr>
          <w:lang w:val="en-US"/>
        </w:rPr>
        <w:fldChar w:fldCharType="begin"/>
      </w:r>
      <w:r w:rsidRPr="00862A55">
        <w:rPr>
          <w:lang w:val="en-US"/>
        </w:rPr>
        <w:instrText xml:space="preserve"> SEQ Equation \* ARABIC </w:instrText>
      </w:r>
      <w:r w:rsidRPr="00862A55">
        <w:rPr>
          <w:lang w:val="en-US"/>
        </w:rPr>
        <w:fldChar w:fldCharType="separate"/>
      </w:r>
      <w:r w:rsidR="000C5A4E">
        <w:rPr>
          <w:noProof/>
          <w:lang w:val="en-US"/>
        </w:rPr>
        <w:t>13</w:t>
      </w:r>
      <w:r w:rsidRPr="00862A55">
        <w:rPr>
          <w:lang w:val="en-US"/>
        </w:rPr>
        <w:fldChar w:fldCharType="end"/>
      </w:r>
      <w:r w:rsidRPr="00862A55">
        <w:rPr>
          <w:lang w:val="en-US"/>
        </w:rPr>
        <w:t>)</w:t>
      </w:r>
    </w:p>
    <w:p w14:paraId="13072A80" w14:textId="77777777" w:rsidR="006C19D3" w:rsidRDefault="006C19D3" w:rsidP="00B06079">
      <w:pPr>
        <w:rPr>
          <w:lang w:val="en-US"/>
        </w:rPr>
      </w:pPr>
    </w:p>
    <w:p w14:paraId="04AEEB39" w14:textId="1FBAEDA4" w:rsidR="00252F86" w:rsidRPr="00B53EFC" w:rsidRDefault="00D9709F" w:rsidP="003D4494">
      <w:pPr>
        <w:rPr>
          <w:lang w:val="en-US"/>
        </w:rPr>
      </w:pPr>
      <w:r w:rsidRPr="00C96C79">
        <w:rPr>
          <w:lang w:val="en-US"/>
        </w:rPr>
        <w:fldChar w:fldCharType="begin"/>
      </w:r>
      <w:r w:rsidRPr="00862A55">
        <w:rPr>
          <w:lang w:val="en-US"/>
        </w:rPr>
        <w:instrText xml:space="preserve"> REF  _Ref458358798 \* FirstCap \h </w:instrText>
      </w:r>
      <w:r w:rsidR="003D4494">
        <w:rPr>
          <w:lang w:val="en-US"/>
        </w:rPr>
        <w:instrText xml:space="preserve"> \* MERGEFORMAT </w:instrText>
      </w:r>
      <w:r w:rsidRPr="00C96C79">
        <w:rPr>
          <w:lang w:val="en-US"/>
        </w:rPr>
      </w:r>
      <w:r w:rsidRPr="00C96C79">
        <w:rPr>
          <w:lang w:val="en-US"/>
        </w:rPr>
        <w:fldChar w:fldCharType="separate"/>
      </w:r>
      <w:r w:rsidR="000C5A4E" w:rsidRPr="00862A55">
        <w:rPr>
          <w:lang w:val="en-US"/>
        </w:rPr>
        <w:t xml:space="preserve">Figure </w:t>
      </w:r>
      <w:r w:rsidR="000C5A4E">
        <w:rPr>
          <w:noProof/>
          <w:lang w:val="en-US"/>
        </w:rPr>
        <w:t>5</w:t>
      </w:r>
      <w:r w:rsidRPr="00C96C79">
        <w:rPr>
          <w:lang w:val="en-US"/>
        </w:rPr>
        <w:fldChar w:fldCharType="end"/>
      </w:r>
      <w:r w:rsidR="004832FF" w:rsidRPr="00C96C79">
        <w:rPr>
          <w:lang w:val="en-US"/>
        </w:rPr>
        <w:t xml:space="preserve"> show</w:t>
      </w:r>
      <w:r w:rsidR="00EE7CF9">
        <w:rPr>
          <w:lang w:val="en-US"/>
        </w:rPr>
        <w:t>s</w:t>
      </w:r>
      <w:r w:rsidR="004832FF" w:rsidRPr="00C96C79">
        <w:rPr>
          <w:lang w:val="en-US"/>
        </w:rPr>
        <w:t xml:space="preserve"> the identified parameters for each sub-mechanism and the strain evolution </w:t>
      </w:r>
      <w:r w:rsidR="00EE7CF9">
        <w:rPr>
          <w:lang w:val="en-US"/>
        </w:rPr>
        <w:t>through</w:t>
      </w:r>
      <w:r w:rsidR="00EE7CF9" w:rsidRPr="00C96C79">
        <w:rPr>
          <w:lang w:val="en-US"/>
        </w:rPr>
        <w:t xml:space="preserve"> </w:t>
      </w:r>
      <w:r w:rsidR="004832FF" w:rsidRPr="00C96C79">
        <w:rPr>
          <w:lang w:val="en-US"/>
        </w:rPr>
        <w:t>the baking process.</w:t>
      </w:r>
      <w:r w:rsidR="00330812" w:rsidRPr="00862A55">
        <w:rPr>
          <w:lang w:val="en-US"/>
        </w:rPr>
        <w:t xml:space="preserve"> It can be observed that the devolatilization strain seems to be the most important, which confirms the importance of the carbonization of the pitch during baking. The model</w:t>
      </w:r>
      <w:r w:rsidR="00252F86" w:rsidRPr="00BF5E80">
        <w:rPr>
          <w:lang w:val="en-US"/>
        </w:rPr>
        <w:t xml:space="preserve"> also</w:t>
      </w:r>
      <w:r w:rsidR="00330812" w:rsidRPr="00BF5E80">
        <w:rPr>
          <w:lang w:val="en-US"/>
        </w:rPr>
        <w:t xml:space="preserve"> suggests</w:t>
      </w:r>
      <w:r w:rsidR="00252F86" w:rsidRPr="00BF5E80">
        <w:rPr>
          <w:lang w:val="en-US"/>
        </w:rPr>
        <w:t xml:space="preserve"> that the phase transition induce an expansion of the material whil</w:t>
      </w:r>
      <w:r w:rsidR="00252F86" w:rsidRPr="00B53EFC">
        <w:rPr>
          <w:lang w:val="en-US"/>
        </w:rPr>
        <w:t xml:space="preserve">e devolatilization and graphitization induce a contraction. These </w:t>
      </w:r>
      <w:r w:rsidR="00EE7CF9">
        <w:rPr>
          <w:lang w:val="en-US"/>
        </w:rPr>
        <w:t>findings</w:t>
      </w:r>
      <w:r w:rsidR="00EE7CF9" w:rsidRPr="00B53EFC">
        <w:rPr>
          <w:lang w:val="en-US"/>
        </w:rPr>
        <w:t xml:space="preserve"> </w:t>
      </w:r>
      <w:r w:rsidR="00252F86" w:rsidRPr="00B53EFC">
        <w:rPr>
          <w:lang w:val="en-US"/>
        </w:rPr>
        <w:t>seem to be in line with the underlying concepts associated with the sub-mechanisms since:</w:t>
      </w:r>
    </w:p>
    <w:p w14:paraId="62F78559" w14:textId="2E577D19" w:rsidR="00252F86" w:rsidRPr="003D4494" w:rsidRDefault="00187728" w:rsidP="003D4494">
      <w:pPr>
        <w:pStyle w:val="Paragraphedeliste"/>
      </w:pPr>
      <w:r w:rsidRPr="003D4494">
        <w:t>T</w:t>
      </w:r>
      <w:r w:rsidR="00252F86" w:rsidRPr="003D4494">
        <w:t>he stress release du</w:t>
      </w:r>
      <w:r w:rsidR="003D4494">
        <w:t xml:space="preserve">ring the phase transition </w:t>
      </w:r>
      <w:r w:rsidR="00252F86" w:rsidRPr="003D4494">
        <w:t>lead</w:t>
      </w:r>
      <w:r w:rsidR="003D4494">
        <w:t>s</w:t>
      </w:r>
      <w:r w:rsidR="00252F86" w:rsidRPr="003D4494">
        <w:t xml:space="preserve"> to an expansion, while the pitch migration in the coke matrix lead</w:t>
      </w:r>
      <w:r w:rsidR="003D4494">
        <w:t>s</w:t>
      </w:r>
      <w:r w:rsidR="00252F86" w:rsidRPr="003D4494">
        <w:t xml:space="preserve"> to a contraction. The positive strain value suggest</w:t>
      </w:r>
      <w:r w:rsidR="003D4494">
        <w:t>s</w:t>
      </w:r>
      <w:r w:rsidR="00252F86" w:rsidRPr="003D4494">
        <w:t xml:space="preserve"> that the stress release is then </w:t>
      </w:r>
      <w:r w:rsidR="00E17348" w:rsidRPr="003D4494">
        <w:t>more significant than the</w:t>
      </w:r>
      <w:r w:rsidR="00C6436F">
        <w:t xml:space="preserve"> pitch migration induced strain;</w:t>
      </w:r>
    </w:p>
    <w:p w14:paraId="3D593463" w14:textId="0796EEC9" w:rsidR="00187F90" w:rsidRPr="003D4494" w:rsidRDefault="00187728" w:rsidP="003D4494">
      <w:pPr>
        <w:pStyle w:val="Paragraphedeliste"/>
      </w:pPr>
      <w:r w:rsidRPr="003D4494">
        <w:t>T</w:t>
      </w:r>
      <w:r w:rsidR="00252F86" w:rsidRPr="003D4494">
        <w:t xml:space="preserve">he weight loss during devolatilization </w:t>
      </w:r>
      <w:r w:rsidRPr="003D4494">
        <w:t>lead</w:t>
      </w:r>
      <w:r w:rsidR="003D4494">
        <w:t>s</w:t>
      </w:r>
      <w:r w:rsidRPr="003D4494">
        <w:t xml:space="preserve"> to a shrinkage of the anode paste. However, the fact that this strain sub-mechanism seems to be stagnant during the majority of the weight loss process, which mainly occurs between 200°C and 500°C</w:t>
      </w:r>
      <w:r w:rsidR="00010EF7" w:rsidRPr="003D4494">
        <w:t>,</w:t>
      </w:r>
      <w:r w:rsidRPr="003D4494">
        <w:t xml:space="preserve"> </w:t>
      </w:r>
      <w:r w:rsidR="00010EF7" w:rsidRPr="003D4494">
        <w:t>points out that</w:t>
      </w:r>
      <w:r w:rsidRPr="003D4494">
        <w:t xml:space="preserve"> the carbonization process </w:t>
      </w:r>
      <w:r w:rsidR="00010EF7" w:rsidRPr="003D4494">
        <w:t xml:space="preserve">might </w:t>
      </w:r>
      <w:r w:rsidRPr="003D4494">
        <w:t>be responsible of the majority of the strain;</w:t>
      </w:r>
    </w:p>
    <w:p w14:paraId="0F9CC859" w14:textId="6D67042B" w:rsidR="00187728" w:rsidRPr="003D4494" w:rsidRDefault="00187728" w:rsidP="003D4494">
      <w:pPr>
        <w:pStyle w:val="Paragraphedeliste"/>
      </w:pPr>
      <w:r w:rsidRPr="003D4494">
        <w:t xml:space="preserve">The graphitization process of the carbon structure can easily cause a shrinkage of the sample since the reorganization of the structure means that the carbon chains take less places </w:t>
      </w:r>
      <w:r w:rsidR="00010EF7" w:rsidRPr="003D4494">
        <w:t>i</w:t>
      </w:r>
      <w:r w:rsidRPr="003D4494">
        <w:t>n the solid matrix.</w:t>
      </w:r>
    </w:p>
    <w:p w14:paraId="2846C491" w14:textId="6409F283" w:rsidR="004832FF" w:rsidRPr="00862A55" w:rsidRDefault="004832FF" w:rsidP="004832FF">
      <w:pPr>
        <w:keepNext/>
        <w:jc w:val="center"/>
        <w:rPr>
          <w:lang w:val="en-US"/>
        </w:rPr>
      </w:pPr>
      <w:r w:rsidRPr="00862A55">
        <w:rPr>
          <w:noProof/>
          <w:lang w:val="fr-CA" w:eastAsia="fr-CA"/>
        </w:rPr>
        <w:lastRenderedPageBreak/>
        <w:drawing>
          <wp:inline distT="0" distB="0" distL="0" distR="0" wp14:anchorId="6CA985F2" wp14:editId="60B666ED">
            <wp:extent cx="5231477" cy="2540000"/>
            <wp:effectExtent l="0" t="0" r="762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6434"/>
                    <a:stretch/>
                  </pic:blipFill>
                  <pic:spPr bwMode="auto">
                    <a:xfrm>
                      <a:off x="0" y="0"/>
                      <a:ext cx="5322468" cy="2584178"/>
                    </a:xfrm>
                    <a:prstGeom prst="rect">
                      <a:avLst/>
                    </a:prstGeom>
                    <a:ln>
                      <a:noFill/>
                    </a:ln>
                    <a:extLst>
                      <a:ext uri="{53640926-AAD7-44D8-BBD7-CCE9431645EC}">
                        <a14:shadowObscured xmlns:a14="http://schemas.microsoft.com/office/drawing/2010/main"/>
                      </a:ext>
                    </a:extLst>
                  </pic:spPr>
                </pic:pic>
              </a:graphicData>
            </a:graphic>
          </wp:inline>
        </w:drawing>
      </w:r>
    </w:p>
    <w:p w14:paraId="41A2B716" w14:textId="20993AAA" w:rsidR="00AE0DF3" w:rsidRPr="00C96C79" w:rsidRDefault="004832FF" w:rsidP="004832FF">
      <w:pPr>
        <w:pStyle w:val="Lgende"/>
        <w:rPr>
          <w:lang w:val="en-US"/>
        </w:rPr>
      </w:pPr>
      <w:bookmarkStart w:id="12" w:name="_Ref458358798"/>
      <w:r w:rsidRPr="00862A55">
        <w:rPr>
          <w:lang w:val="en-US"/>
        </w:rPr>
        <w:t xml:space="preserve">Figure </w:t>
      </w:r>
      <w:r w:rsidRPr="00862A55">
        <w:rPr>
          <w:lang w:val="en-US"/>
        </w:rPr>
        <w:fldChar w:fldCharType="begin"/>
      </w:r>
      <w:r w:rsidRPr="00862A55">
        <w:rPr>
          <w:lang w:val="en-US"/>
        </w:rPr>
        <w:instrText xml:space="preserve"> SEQ Figure \* ARABIC </w:instrText>
      </w:r>
      <w:r w:rsidRPr="00862A55">
        <w:rPr>
          <w:lang w:val="en-US"/>
        </w:rPr>
        <w:fldChar w:fldCharType="separate"/>
      </w:r>
      <w:r w:rsidR="000C5A4E">
        <w:rPr>
          <w:noProof/>
          <w:lang w:val="en-US"/>
        </w:rPr>
        <w:t>5</w:t>
      </w:r>
      <w:r w:rsidRPr="00862A55">
        <w:rPr>
          <w:lang w:val="en-US"/>
        </w:rPr>
        <w:fldChar w:fldCharType="end"/>
      </w:r>
      <w:bookmarkEnd w:id="12"/>
      <w:r w:rsidRPr="00862A55">
        <w:rPr>
          <w:lang w:val="en-US"/>
        </w:rPr>
        <w:t xml:space="preserve">: </w:t>
      </w:r>
      <w:r w:rsidR="005204F5">
        <w:rPr>
          <w:lang w:val="en-US"/>
        </w:rPr>
        <w:t>Load free p</w:t>
      </w:r>
      <w:r w:rsidRPr="00862A55">
        <w:rPr>
          <w:lang w:val="en-US"/>
        </w:rPr>
        <w:t>ermanent strain sub-mechanisms</w:t>
      </w:r>
    </w:p>
    <w:p w14:paraId="1A56AC00" w14:textId="77777777" w:rsidR="00AE0DF3" w:rsidRPr="00862A55" w:rsidRDefault="00AE0DF3" w:rsidP="00AE0DF3">
      <w:pPr>
        <w:rPr>
          <w:lang w:val="en-US"/>
        </w:rPr>
      </w:pPr>
    </w:p>
    <w:p w14:paraId="0342B748" w14:textId="316C4DFF" w:rsidR="00187728" w:rsidRPr="00B53EFC" w:rsidRDefault="00C6436F" w:rsidP="00187728">
      <w:pPr>
        <w:rPr>
          <w:lang w:val="en-US"/>
        </w:rPr>
      </w:pPr>
      <w:r>
        <w:rPr>
          <w:lang w:val="en-US"/>
        </w:rPr>
        <w:fldChar w:fldCharType="begin"/>
      </w:r>
      <w:r>
        <w:rPr>
          <w:lang w:val="en-US"/>
        </w:rPr>
        <w:instrText xml:space="preserve"> REF _Ref458360265 \h </w:instrText>
      </w:r>
      <w:r>
        <w:rPr>
          <w:lang w:val="en-US"/>
        </w:rPr>
      </w:r>
      <w:r>
        <w:rPr>
          <w:lang w:val="en-US"/>
        </w:rPr>
        <w:fldChar w:fldCharType="separate"/>
      </w:r>
      <w:r w:rsidRPr="00862A55">
        <w:rPr>
          <w:lang w:val="en-US"/>
        </w:rPr>
        <w:t xml:space="preserve">Figure </w:t>
      </w:r>
      <w:r>
        <w:rPr>
          <w:noProof/>
          <w:lang w:val="en-US"/>
        </w:rPr>
        <w:t>6</w:t>
      </w:r>
      <w:r>
        <w:rPr>
          <w:lang w:val="en-US"/>
        </w:rPr>
        <w:fldChar w:fldCharType="end"/>
      </w:r>
      <w:r>
        <w:rPr>
          <w:lang w:val="en-US"/>
        </w:rPr>
        <w:t xml:space="preserve"> </w:t>
      </w:r>
      <w:r w:rsidR="0053171A">
        <w:rPr>
          <w:lang w:val="en-US"/>
        </w:rPr>
        <w:t>compares</w:t>
      </w:r>
      <w:r w:rsidR="0053171A" w:rsidRPr="00C96C79">
        <w:rPr>
          <w:lang w:val="en-US"/>
        </w:rPr>
        <w:t xml:space="preserve"> </w:t>
      </w:r>
      <w:r w:rsidR="00187728" w:rsidRPr="00C96C79">
        <w:rPr>
          <w:lang w:val="en-US"/>
        </w:rPr>
        <w:t xml:space="preserve">the model results </w:t>
      </w:r>
      <w:r w:rsidR="0053171A">
        <w:rPr>
          <w:lang w:val="en-US"/>
        </w:rPr>
        <w:t>with</w:t>
      </w:r>
      <w:r w:rsidR="00187728" w:rsidRPr="00C96C79">
        <w:rPr>
          <w:lang w:val="en-US"/>
        </w:rPr>
        <w:t xml:space="preserve"> the experimental data. These results con</w:t>
      </w:r>
      <w:r w:rsidR="00C7260E" w:rsidRPr="00C96C79">
        <w:rPr>
          <w:lang w:val="en-US"/>
        </w:rPr>
        <w:t xml:space="preserve">firm that </w:t>
      </w:r>
      <w:r w:rsidR="0053171A">
        <w:rPr>
          <w:lang w:val="en-US"/>
        </w:rPr>
        <w:t xml:space="preserve">using the proposed approach, </w:t>
      </w:r>
      <w:r w:rsidR="00C7260E" w:rsidRPr="00C96C79">
        <w:rPr>
          <w:lang w:val="en-US"/>
        </w:rPr>
        <w:t xml:space="preserve">the </w:t>
      </w:r>
      <w:r w:rsidR="005204F5">
        <w:rPr>
          <w:lang w:val="en-US"/>
        </w:rPr>
        <w:t xml:space="preserve">load free </w:t>
      </w:r>
      <w:r w:rsidR="00C7260E" w:rsidRPr="00C96C79">
        <w:rPr>
          <w:lang w:val="en-US"/>
        </w:rPr>
        <w:t xml:space="preserve">permanent strain experimental data </w:t>
      </w:r>
      <w:r w:rsidR="0053171A">
        <w:rPr>
          <w:lang w:val="en-US"/>
        </w:rPr>
        <w:t xml:space="preserve">can be represented with the developed model </w:t>
      </w:r>
      <w:r w:rsidR="00C7260E" w:rsidRPr="00C96C79">
        <w:rPr>
          <w:lang w:val="en-US"/>
        </w:rPr>
        <w:t>while taking into account the vario</w:t>
      </w:r>
      <w:r w:rsidR="00C7260E" w:rsidRPr="00862A55">
        <w:rPr>
          <w:lang w:val="en-US"/>
        </w:rPr>
        <w:t xml:space="preserve">us phenomena </w:t>
      </w:r>
      <w:r w:rsidR="0053171A">
        <w:rPr>
          <w:lang w:val="en-US"/>
        </w:rPr>
        <w:t>taking place</w:t>
      </w:r>
      <w:r w:rsidR="0053171A" w:rsidRPr="00862A55">
        <w:rPr>
          <w:lang w:val="en-US"/>
        </w:rPr>
        <w:t xml:space="preserve"> </w:t>
      </w:r>
      <w:r w:rsidR="00C7260E" w:rsidRPr="00862A55">
        <w:rPr>
          <w:lang w:val="en-US"/>
        </w:rPr>
        <w:t xml:space="preserve">during </w:t>
      </w:r>
      <w:r w:rsidR="0053171A">
        <w:rPr>
          <w:lang w:val="en-US"/>
        </w:rPr>
        <w:t xml:space="preserve">anode </w:t>
      </w:r>
      <w:r w:rsidR="00C7260E" w:rsidRPr="00862A55">
        <w:rPr>
          <w:lang w:val="en-US"/>
        </w:rPr>
        <w:t xml:space="preserve">baking. The residual curve, representing the difference between </w:t>
      </w:r>
      <w:r w:rsidR="0053171A">
        <w:rPr>
          <w:lang w:val="en-US"/>
        </w:rPr>
        <w:t xml:space="preserve">the </w:t>
      </w:r>
      <w:r w:rsidR="00C7260E" w:rsidRPr="00862A55">
        <w:rPr>
          <w:lang w:val="en-US"/>
        </w:rPr>
        <w:t xml:space="preserve">experimental and </w:t>
      </w:r>
      <w:r w:rsidR="0053171A">
        <w:rPr>
          <w:lang w:val="en-US"/>
        </w:rPr>
        <w:t xml:space="preserve">the </w:t>
      </w:r>
      <w:r w:rsidR="00C7260E" w:rsidRPr="00862A55">
        <w:rPr>
          <w:lang w:val="en-US"/>
        </w:rPr>
        <w:t xml:space="preserve">model </w:t>
      </w:r>
      <w:r w:rsidR="0053171A">
        <w:rPr>
          <w:lang w:val="en-US"/>
        </w:rPr>
        <w:t>results</w:t>
      </w:r>
      <w:r w:rsidR="00C7260E" w:rsidRPr="00862A55">
        <w:rPr>
          <w:lang w:val="en-US"/>
        </w:rPr>
        <w:t>, is fairly small</w:t>
      </w:r>
      <w:r w:rsidR="002E2648">
        <w:rPr>
          <w:lang w:val="en-US"/>
        </w:rPr>
        <w:t>.</w:t>
      </w:r>
      <w:r w:rsidR="00C7260E" w:rsidRPr="00862A55">
        <w:rPr>
          <w:lang w:val="en-US"/>
        </w:rPr>
        <w:t xml:space="preserve"> </w:t>
      </w:r>
      <w:r w:rsidR="002E2648">
        <w:rPr>
          <w:lang w:val="en-US"/>
        </w:rPr>
        <w:t>I</w:t>
      </w:r>
      <w:r w:rsidR="00C7260E" w:rsidRPr="00862A55">
        <w:rPr>
          <w:lang w:val="en-US"/>
        </w:rPr>
        <w:t xml:space="preserve">ts maximum value </w:t>
      </w:r>
      <w:r w:rsidR="002E2648">
        <w:rPr>
          <w:lang w:val="en-US"/>
        </w:rPr>
        <w:t>is</w:t>
      </w:r>
      <w:r w:rsidR="002E2648" w:rsidRPr="00862A55">
        <w:rPr>
          <w:lang w:val="en-US"/>
        </w:rPr>
        <w:t xml:space="preserve"> </w:t>
      </w:r>
      <w:r w:rsidR="00C7260E" w:rsidRPr="00862A55">
        <w:rPr>
          <w:lang w:val="en-US"/>
        </w:rPr>
        <w:t>6.6856e-005</w:t>
      </w:r>
      <w:r w:rsidR="0053171A">
        <w:rPr>
          <w:lang w:val="en-US"/>
        </w:rPr>
        <w:t xml:space="preserve"> which occurs</w:t>
      </w:r>
      <w:r w:rsidR="00C7260E" w:rsidRPr="00862A55">
        <w:rPr>
          <w:lang w:val="en-US"/>
        </w:rPr>
        <w:t xml:space="preserve"> during the devolatilization arou</w:t>
      </w:r>
      <w:r w:rsidR="00C7260E" w:rsidRPr="00BF5E80">
        <w:rPr>
          <w:lang w:val="en-US"/>
        </w:rPr>
        <w:t xml:space="preserve">nd 500°C. This shows that while the </w:t>
      </w:r>
      <w:r w:rsidR="00F264B4">
        <w:rPr>
          <w:lang w:val="en-US"/>
        </w:rPr>
        <w:t xml:space="preserve"> kinetic parameters representing the release of volatiles for each gas component</w:t>
      </w:r>
      <w:r w:rsidR="00C7260E" w:rsidRPr="00BF5E80">
        <w:rPr>
          <w:lang w:val="en-US"/>
        </w:rPr>
        <w:t xml:space="preserve"> </w:t>
      </w:r>
      <w:r w:rsidR="00C7260E" w:rsidRPr="00C96C79">
        <w:rPr>
          <w:lang w:val="en-US"/>
        </w:rPr>
        <w:fldChar w:fldCharType="begin"/>
      </w:r>
      <w:r w:rsidR="00042FD1">
        <w:rPr>
          <w:lang w:val="en-US"/>
        </w:rPr>
        <w:instrText xml:space="preserve"> ADDIN EN.CITE &lt;EndNote&gt;&lt;Cite&gt;&lt;Author&gt;Lu&lt;/Author&gt;&lt;Year&gt;2016&lt;/Year&gt;&lt;RecNum&gt;175&lt;/RecNum&gt;&lt;DisplayText&gt;[8]&lt;/DisplayText&gt;&lt;record&gt;&lt;rec-number&gt;175&lt;/rec-number&gt;&lt;foreign-keys&gt;&lt;key app="EN" db-id="r2fdsst07psfpyewxt4psafxtwtrf09r0f2f" timestamp="1470597438"&gt;175&lt;/key&gt;&lt;/foreign-keys&gt;&lt;ref-type name="Thesis"&gt;32&lt;/ref-type&gt;&lt;contributors&gt;&lt;authors&gt;&lt;author&gt;Ying Lu&lt;/author&gt;&lt;/authors&gt;&lt;/contributors&gt;&lt;titles&gt;&lt;title&gt;Effect of pitch properties on anode properties&lt;/title&gt;&lt;secondary-title&gt;Département des sciences appliquées&lt;/secondary-title&gt;&lt;/titles&gt;&lt;volume&gt;Master&amp;apos;s thesis&lt;/volume&gt;&lt;dates&gt;&lt;year&gt;2016&lt;/year&gt;&lt;pub-dates&gt;&lt;date&gt;August 2016&lt;/date&gt;&lt;/pub-dates&gt;&lt;/dates&gt;&lt;pub-location&gt;Chicoutimi, Québec&lt;/pub-location&gt;&lt;publisher&gt;Université du Québec à Chicoutimi&lt;/publisher&gt;&lt;urls&gt;&lt;/urls&gt;&lt;/record&gt;&lt;/Cite&gt;&lt;/EndNote&gt;</w:instrText>
      </w:r>
      <w:r w:rsidR="00C7260E" w:rsidRPr="00C96C79">
        <w:rPr>
          <w:lang w:val="en-US"/>
        </w:rPr>
        <w:fldChar w:fldCharType="separate"/>
      </w:r>
      <w:r>
        <w:rPr>
          <w:noProof/>
          <w:lang w:val="en-US"/>
        </w:rPr>
        <w:t>[8]</w:t>
      </w:r>
      <w:r w:rsidR="00C7260E" w:rsidRPr="00C96C79">
        <w:rPr>
          <w:lang w:val="en-US"/>
        </w:rPr>
        <w:fldChar w:fldCharType="end"/>
      </w:r>
      <w:r w:rsidR="00ED2EB1" w:rsidRPr="00C96C79">
        <w:rPr>
          <w:lang w:val="en-US"/>
        </w:rPr>
        <w:t xml:space="preserve"> can describe the general tendency of the strain evolution during this phase, </w:t>
      </w:r>
      <w:r w:rsidR="00F264B4">
        <w:rPr>
          <w:lang w:val="en-US"/>
        </w:rPr>
        <w:t xml:space="preserve">further </w:t>
      </w:r>
      <w:r w:rsidR="00ED2EB1" w:rsidRPr="00862A55">
        <w:rPr>
          <w:lang w:val="en-US"/>
        </w:rPr>
        <w:t xml:space="preserve">optimization of these parameters </w:t>
      </w:r>
      <w:r>
        <w:rPr>
          <w:lang w:val="en-US"/>
        </w:rPr>
        <w:t xml:space="preserve">could be </w:t>
      </w:r>
      <w:r w:rsidR="002E2648">
        <w:rPr>
          <w:lang w:val="en-US"/>
        </w:rPr>
        <w:t>carried out</w:t>
      </w:r>
      <w:r w:rsidR="00ED2EB1" w:rsidRPr="00862A55">
        <w:rPr>
          <w:lang w:val="en-US"/>
        </w:rPr>
        <w:t xml:space="preserve"> to </w:t>
      </w:r>
      <w:r w:rsidR="00F264B4">
        <w:rPr>
          <w:lang w:val="en-US"/>
        </w:rPr>
        <w:t xml:space="preserve">improve </w:t>
      </w:r>
      <w:r w:rsidR="00ED2EB1" w:rsidRPr="00862A55">
        <w:rPr>
          <w:lang w:val="en-US"/>
        </w:rPr>
        <w:t xml:space="preserve">the precision of the model. As for the phase transition and graphitization, the defined strain mechanisms </w:t>
      </w:r>
      <w:r w:rsidR="00E17348" w:rsidRPr="00BF5E80">
        <w:rPr>
          <w:lang w:val="en-US"/>
        </w:rPr>
        <w:t>accurately model</w:t>
      </w:r>
      <w:r w:rsidR="00ED2EB1" w:rsidRPr="00BF5E80">
        <w:rPr>
          <w:lang w:val="en-US"/>
        </w:rPr>
        <w:t xml:space="preserve"> the experimental data.</w:t>
      </w:r>
    </w:p>
    <w:p w14:paraId="468359F0" w14:textId="77777777" w:rsidR="00187728" w:rsidRPr="00B53EFC" w:rsidRDefault="00187728" w:rsidP="00187728">
      <w:pPr>
        <w:rPr>
          <w:lang w:val="en-US"/>
        </w:rPr>
      </w:pPr>
    </w:p>
    <w:p w14:paraId="381E2D8F" w14:textId="77777777" w:rsidR="00187728" w:rsidRPr="00862A55" w:rsidRDefault="00187728" w:rsidP="00187728">
      <w:pPr>
        <w:keepNext/>
        <w:jc w:val="center"/>
        <w:rPr>
          <w:lang w:val="en-US"/>
        </w:rPr>
      </w:pPr>
      <w:r w:rsidRPr="00862A55">
        <w:rPr>
          <w:noProof/>
          <w:lang w:val="fr-CA" w:eastAsia="fr-CA"/>
        </w:rPr>
        <w:drawing>
          <wp:inline distT="0" distB="0" distL="0" distR="0" wp14:anchorId="746FB572" wp14:editId="39D19A53">
            <wp:extent cx="5326877" cy="2743200"/>
            <wp:effectExtent l="0" t="0" r="762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6534"/>
                    <a:stretch/>
                  </pic:blipFill>
                  <pic:spPr bwMode="auto">
                    <a:xfrm>
                      <a:off x="0" y="0"/>
                      <a:ext cx="5352099" cy="2756189"/>
                    </a:xfrm>
                    <a:prstGeom prst="rect">
                      <a:avLst/>
                    </a:prstGeom>
                    <a:ln>
                      <a:noFill/>
                    </a:ln>
                    <a:extLst>
                      <a:ext uri="{53640926-AAD7-44D8-BBD7-CCE9431645EC}">
                        <a14:shadowObscured xmlns:a14="http://schemas.microsoft.com/office/drawing/2010/main"/>
                      </a:ext>
                    </a:extLst>
                  </pic:spPr>
                </pic:pic>
              </a:graphicData>
            </a:graphic>
          </wp:inline>
        </w:drawing>
      </w:r>
    </w:p>
    <w:p w14:paraId="78C68F2D" w14:textId="0B4A29CD" w:rsidR="00187728" w:rsidRPr="00C96C79" w:rsidRDefault="00187728" w:rsidP="00187728">
      <w:pPr>
        <w:pStyle w:val="Lgende"/>
        <w:rPr>
          <w:lang w:val="en-US"/>
        </w:rPr>
      </w:pPr>
      <w:bookmarkStart w:id="13" w:name="_Ref458360265"/>
      <w:r w:rsidRPr="00862A55">
        <w:rPr>
          <w:lang w:val="en-US"/>
        </w:rPr>
        <w:t xml:space="preserve">Figure </w:t>
      </w:r>
      <w:r w:rsidRPr="00862A55">
        <w:rPr>
          <w:lang w:val="en-US"/>
        </w:rPr>
        <w:fldChar w:fldCharType="begin"/>
      </w:r>
      <w:r w:rsidRPr="00862A55">
        <w:rPr>
          <w:lang w:val="en-US"/>
        </w:rPr>
        <w:instrText xml:space="preserve"> SEQ Figure \* ARABIC </w:instrText>
      </w:r>
      <w:r w:rsidRPr="00862A55">
        <w:rPr>
          <w:lang w:val="en-US"/>
        </w:rPr>
        <w:fldChar w:fldCharType="separate"/>
      </w:r>
      <w:r w:rsidR="000C5A4E">
        <w:rPr>
          <w:noProof/>
          <w:lang w:val="en-US"/>
        </w:rPr>
        <w:t>6</w:t>
      </w:r>
      <w:r w:rsidRPr="00862A55">
        <w:rPr>
          <w:lang w:val="en-US"/>
        </w:rPr>
        <w:fldChar w:fldCharType="end"/>
      </w:r>
      <w:bookmarkEnd w:id="13"/>
      <w:r w:rsidRPr="00862A55">
        <w:rPr>
          <w:lang w:val="en-US"/>
        </w:rPr>
        <w:t xml:space="preserve">: </w:t>
      </w:r>
      <w:r w:rsidR="00F264B4">
        <w:rPr>
          <w:lang w:val="en-US"/>
        </w:rPr>
        <w:t xml:space="preserve">Comparison of </w:t>
      </w:r>
      <w:r w:rsidR="00C6436F">
        <w:rPr>
          <w:lang w:val="en-US"/>
        </w:rPr>
        <w:t>the</w:t>
      </w:r>
      <w:r w:rsidR="005204F5">
        <w:rPr>
          <w:lang w:val="en-US"/>
        </w:rPr>
        <w:t xml:space="preserve"> load free</w:t>
      </w:r>
      <w:r w:rsidR="00C6436F">
        <w:rPr>
          <w:lang w:val="en-US"/>
        </w:rPr>
        <w:t xml:space="preserve"> </w:t>
      </w:r>
      <w:r w:rsidR="00F264B4">
        <w:rPr>
          <w:lang w:val="en-US"/>
        </w:rPr>
        <w:t>p</w:t>
      </w:r>
      <w:r w:rsidRPr="00862A55">
        <w:rPr>
          <w:lang w:val="en-US"/>
        </w:rPr>
        <w:t xml:space="preserve">ermanent strain model results </w:t>
      </w:r>
      <w:r w:rsidR="005204F5">
        <w:rPr>
          <w:lang w:val="en-US"/>
        </w:rPr>
        <w:br/>
      </w:r>
      <w:r w:rsidR="00F264B4">
        <w:rPr>
          <w:lang w:val="en-US"/>
        </w:rPr>
        <w:t>with</w:t>
      </w:r>
      <w:r w:rsidRPr="00862A55">
        <w:rPr>
          <w:lang w:val="en-US"/>
        </w:rPr>
        <w:t xml:space="preserve"> experimental data</w:t>
      </w:r>
    </w:p>
    <w:p w14:paraId="46E3824B" w14:textId="7E14ECAD" w:rsidR="004B0F42" w:rsidRPr="00862A55" w:rsidRDefault="00ED2EB1" w:rsidP="00ED2EB1">
      <w:pPr>
        <w:pStyle w:val="Titre1"/>
      </w:pPr>
      <w:r w:rsidRPr="00862A55">
        <w:lastRenderedPageBreak/>
        <w:t>Conclusion</w:t>
      </w:r>
      <w:r w:rsidR="00862A55">
        <w:t>s</w:t>
      </w:r>
    </w:p>
    <w:p w14:paraId="0BADD0FA" w14:textId="77777777" w:rsidR="00ED2EB1" w:rsidRPr="00BF5E80" w:rsidRDefault="00ED2EB1" w:rsidP="00ED2EB1">
      <w:pPr>
        <w:rPr>
          <w:lang w:val="en-US"/>
        </w:rPr>
      </w:pPr>
    </w:p>
    <w:p w14:paraId="06BC2CF6" w14:textId="466ACE60" w:rsidR="00E17348" w:rsidRPr="00EE7D71" w:rsidRDefault="00E17348" w:rsidP="00ED2EB1">
      <w:pPr>
        <w:rPr>
          <w:lang w:val="en-US"/>
        </w:rPr>
      </w:pPr>
      <w:r w:rsidRPr="00BF5E80">
        <w:rPr>
          <w:lang w:val="en-US"/>
        </w:rPr>
        <w:t>In this paper, a mathematical model</w:t>
      </w:r>
      <w:r w:rsidR="009B2ECC">
        <w:rPr>
          <w:lang w:val="en-US"/>
        </w:rPr>
        <w:t>,</w:t>
      </w:r>
      <w:r w:rsidRPr="00BF5E80">
        <w:rPr>
          <w:lang w:val="en-US"/>
        </w:rPr>
        <w:t xml:space="preserve"> </w:t>
      </w:r>
      <w:r w:rsidR="0011324F">
        <w:rPr>
          <w:lang w:val="en-US"/>
        </w:rPr>
        <w:t xml:space="preserve">developed </w:t>
      </w:r>
      <w:r w:rsidR="00F264B4">
        <w:rPr>
          <w:lang w:val="en-US"/>
        </w:rPr>
        <w:t>to determine</w:t>
      </w:r>
      <w:r w:rsidR="00F264B4" w:rsidRPr="00BF5E80">
        <w:rPr>
          <w:lang w:val="en-US"/>
        </w:rPr>
        <w:t xml:space="preserve"> </w:t>
      </w:r>
      <w:r w:rsidRPr="00BF5E80">
        <w:rPr>
          <w:lang w:val="en-US"/>
        </w:rPr>
        <w:t xml:space="preserve">the </w:t>
      </w:r>
      <w:r w:rsidR="005204F5">
        <w:rPr>
          <w:lang w:val="en-US"/>
        </w:rPr>
        <w:t xml:space="preserve">load free </w:t>
      </w:r>
      <w:r w:rsidRPr="00BF5E80">
        <w:rPr>
          <w:lang w:val="en-US"/>
        </w:rPr>
        <w:t>permanent strain in carbon anodes</w:t>
      </w:r>
      <w:r w:rsidR="003C2A04" w:rsidRPr="00B53EFC">
        <w:rPr>
          <w:lang w:val="en-US"/>
        </w:rPr>
        <w:t xml:space="preserve"> based of the phenomen</w:t>
      </w:r>
      <w:r w:rsidR="002E2648">
        <w:rPr>
          <w:lang w:val="en-US"/>
        </w:rPr>
        <w:t>a</w:t>
      </w:r>
      <w:r w:rsidR="003C2A04" w:rsidRPr="00B53EFC">
        <w:rPr>
          <w:lang w:val="en-US"/>
        </w:rPr>
        <w:t xml:space="preserve"> observed during baking</w:t>
      </w:r>
      <w:r w:rsidR="009B2ECC">
        <w:rPr>
          <w:lang w:val="en-US"/>
        </w:rPr>
        <w:t>,</w:t>
      </w:r>
      <w:r w:rsidR="0011324F">
        <w:rPr>
          <w:lang w:val="en-US"/>
        </w:rPr>
        <w:t xml:space="preserve"> is presented</w:t>
      </w:r>
      <w:r w:rsidR="003C2A04" w:rsidRPr="00B53EFC">
        <w:rPr>
          <w:lang w:val="en-US"/>
        </w:rPr>
        <w:t xml:space="preserve">. The </w:t>
      </w:r>
      <w:r w:rsidR="005204F5">
        <w:rPr>
          <w:lang w:val="en-US"/>
        </w:rPr>
        <w:t xml:space="preserve">load free </w:t>
      </w:r>
      <w:r w:rsidR="003C2A04" w:rsidRPr="00B53EFC">
        <w:rPr>
          <w:lang w:val="en-US"/>
        </w:rPr>
        <w:t xml:space="preserve">permanent strain was subdivided </w:t>
      </w:r>
      <w:r w:rsidR="00C6436F">
        <w:rPr>
          <w:lang w:val="en-US"/>
        </w:rPr>
        <w:t>into</w:t>
      </w:r>
      <w:r w:rsidR="00F264B4">
        <w:rPr>
          <w:lang w:val="en-US"/>
        </w:rPr>
        <w:t xml:space="preserve"> five</w:t>
      </w:r>
      <w:r w:rsidR="003C2A04" w:rsidRPr="00B53EFC">
        <w:rPr>
          <w:lang w:val="en-US"/>
        </w:rPr>
        <w:t xml:space="preserve"> strain mechanisms representing the phase transition, the </w:t>
      </w:r>
      <w:r w:rsidR="00F264B4">
        <w:rPr>
          <w:lang w:val="en-US"/>
        </w:rPr>
        <w:t>release of three</w:t>
      </w:r>
      <w:r w:rsidR="003C2A04" w:rsidRPr="00B53EFC">
        <w:rPr>
          <w:lang w:val="en-US"/>
        </w:rPr>
        <w:t xml:space="preserve"> main volatile</w:t>
      </w:r>
      <w:r w:rsidR="003C2A04" w:rsidRPr="004E1870">
        <w:rPr>
          <w:lang w:val="en-US"/>
        </w:rPr>
        <w:t xml:space="preserve"> components and the graphitization. </w:t>
      </w:r>
      <w:r w:rsidR="0011324F">
        <w:rPr>
          <w:lang w:val="en-US"/>
        </w:rPr>
        <w:t>E</w:t>
      </w:r>
      <w:r w:rsidR="003C2A04" w:rsidRPr="004E1870">
        <w:rPr>
          <w:lang w:val="en-US"/>
        </w:rPr>
        <w:t xml:space="preserve">xisting </w:t>
      </w:r>
      <w:r w:rsidR="002E2648">
        <w:rPr>
          <w:lang w:val="en-US"/>
        </w:rPr>
        <w:t xml:space="preserve">kinetic </w:t>
      </w:r>
      <w:r w:rsidR="003C2A04" w:rsidRPr="004E1870">
        <w:rPr>
          <w:lang w:val="en-US"/>
        </w:rPr>
        <w:t xml:space="preserve">parameters </w:t>
      </w:r>
      <w:r w:rsidR="0011324F">
        <w:rPr>
          <w:lang w:val="en-US"/>
        </w:rPr>
        <w:t>were used to represent</w:t>
      </w:r>
      <w:r w:rsidR="0011324F" w:rsidRPr="004E1870">
        <w:rPr>
          <w:lang w:val="en-US"/>
        </w:rPr>
        <w:t xml:space="preserve"> </w:t>
      </w:r>
      <w:r w:rsidR="003C2A04" w:rsidRPr="004E1870">
        <w:rPr>
          <w:lang w:val="en-US"/>
        </w:rPr>
        <w:t xml:space="preserve">the </w:t>
      </w:r>
      <w:r w:rsidR="009B2ECC">
        <w:rPr>
          <w:lang w:val="en-US"/>
        </w:rPr>
        <w:t xml:space="preserve">devolatilization of </w:t>
      </w:r>
      <w:r w:rsidR="003C2A04" w:rsidRPr="004E1870">
        <w:rPr>
          <w:lang w:val="en-US"/>
        </w:rPr>
        <w:t>condensable gases, hydrogen and me</w:t>
      </w:r>
      <w:r w:rsidR="003C2A04" w:rsidRPr="0096435D">
        <w:rPr>
          <w:lang w:val="en-US"/>
        </w:rPr>
        <w:t>thane</w:t>
      </w:r>
      <w:r w:rsidR="0011324F">
        <w:rPr>
          <w:lang w:val="en-US"/>
        </w:rPr>
        <w:t>.</w:t>
      </w:r>
      <w:r w:rsidR="003C2A04" w:rsidRPr="0096435D">
        <w:rPr>
          <w:lang w:val="en-US"/>
        </w:rPr>
        <w:t xml:space="preserve"> </w:t>
      </w:r>
      <w:r w:rsidR="0011324F">
        <w:rPr>
          <w:lang w:val="en-US"/>
        </w:rPr>
        <w:t>T</w:t>
      </w:r>
      <w:r w:rsidR="003C2A04" w:rsidRPr="0096435D">
        <w:rPr>
          <w:lang w:val="en-US"/>
        </w:rPr>
        <w:t xml:space="preserve">he remaining parameters were successfully identified using a progressive optimization process. Numerical results </w:t>
      </w:r>
      <w:r w:rsidR="00F264B4">
        <w:rPr>
          <w:lang w:val="en-US"/>
        </w:rPr>
        <w:t>are in good agreement with</w:t>
      </w:r>
      <w:r w:rsidR="003C2A04" w:rsidRPr="0096435D">
        <w:rPr>
          <w:lang w:val="en-US"/>
        </w:rPr>
        <w:t xml:space="preserve"> the experimental results, allowing the different processes responsible for th</w:t>
      </w:r>
      <w:r w:rsidR="003C2A04" w:rsidRPr="00EE7D71">
        <w:rPr>
          <w:lang w:val="en-US"/>
        </w:rPr>
        <w:t xml:space="preserve">e final strain to be analyzed. This model will be used in a future work to compute the mechanical stress in </w:t>
      </w:r>
      <w:r w:rsidR="009B2ECC">
        <w:rPr>
          <w:lang w:val="en-US"/>
        </w:rPr>
        <w:t>a</w:t>
      </w:r>
      <w:r w:rsidR="003C2A04" w:rsidRPr="00EE7D71">
        <w:rPr>
          <w:lang w:val="en-US"/>
        </w:rPr>
        <w:t xml:space="preserve"> carbon anode during the baking phase.</w:t>
      </w:r>
    </w:p>
    <w:p w14:paraId="2636CC35" w14:textId="77777777" w:rsidR="00ED2EB1" w:rsidRPr="009A6EDB" w:rsidRDefault="00ED2EB1" w:rsidP="00ED2EB1">
      <w:pPr>
        <w:rPr>
          <w:lang w:val="en-US"/>
        </w:rPr>
      </w:pPr>
    </w:p>
    <w:p w14:paraId="1F44C860" w14:textId="5ACC97E7" w:rsidR="00ED2EB1" w:rsidRPr="00095F78" w:rsidRDefault="00ED2EB1" w:rsidP="00ED2EB1">
      <w:pPr>
        <w:pStyle w:val="Titre1"/>
      </w:pPr>
      <w:r w:rsidRPr="00095F78">
        <w:t>Acknowledgement</w:t>
      </w:r>
    </w:p>
    <w:p w14:paraId="4F7CB6D2" w14:textId="76A043A8" w:rsidR="00AE0DF3" w:rsidRPr="00E1171C" w:rsidRDefault="00AE0DF3" w:rsidP="00AE0DF3">
      <w:pPr>
        <w:rPr>
          <w:lang w:val="en-US"/>
        </w:rPr>
      </w:pPr>
    </w:p>
    <w:p w14:paraId="129D5327" w14:textId="04220746" w:rsidR="003F54CA" w:rsidRPr="00C96C79" w:rsidRDefault="00ED2EB1" w:rsidP="00A6544D">
      <w:pPr>
        <w:rPr>
          <w:rFonts w:cs="Times New Roman"/>
          <w:color w:val="000000"/>
          <w:szCs w:val="22"/>
          <w:lang w:val="en-US"/>
        </w:rPr>
      </w:pPr>
      <w:r w:rsidRPr="00862A55">
        <w:rPr>
          <w:lang w:val="en-US"/>
        </w:rPr>
        <w:t xml:space="preserve">The authors acknowledge Aluminerie Alouette Inc. for their financial and technical contributions as well as Natural Sciences and Engineering Research Council of Canada (NSERC) by the intermediary of the Aluminum Research Center – REGAL, Sept-Îles Economic Development, the University of Quebec </w:t>
      </w:r>
      <w:r w:rsidR="00862A55">
        <w:rPr>
          <w:lang w:val="en-US"/>
        </w:rPr>
        <w:t>at</w:t>
      </w:r>
      <w:r w:rsidRPr="00862A55">
        <w:rPr>
          <w:lang w:val="en-US"/>
        </w:rPr>
        <w:t xml:space="preserve"> Chicoutimi and the </w:t>
      </w:r>
      <w:r w:rsidR="00C6436F">
        <w:rPr>
          <w:lang w:val="en-US"/>
        </w:rPr>
        <w:t>U</w:t>
      </w:r>
      <w:r w:rsidR="00862A55">
        <w:rPr>
          <w:lang w:val="en-US"/>
        </w:rPr>
        <w:t xml:space="preserve">niversity of </w:t>
      </w:r>
      <w:r w:rsidRPr="00862A55">
        <w:rPr>
          <w:lang w:val="en-US"/>
        </w:rPr>
        <w:t xml:space="preserve">Quebec </w:t>
      </w:r>
      <w:r w:rsidR="00862A55">
        <w:rPr>
          <w:lang w:val="en-US"/>
        </w:rPr>
        <w:t>at</w:t>
      </w:r>
      <w:r w:rsidRPr="00862A55">
        <w:rPr>
          <w:lang w:val="en-US"/>
        </w:rPr>
        <w:t xml:space="preserve"> Chicoutimi </w:t>
      </w:r>
      <w:r w:rsidR="00C6436F">
        <w:rPr>
          <w:lang w:val="en-US"/>
        </w:rPr>
        <w:t xml:space="preserve">Foundation </w:t>
      </w:r>
      <w:r w:rsidRPr="00862A55">
        <w:rPr>
          <w:lang w:val="en-US"/>
        </w:rPr>
        <w:t>for their financial contributions.</w:t>
      </w:r>
    </w:p>
    <w:p w14:paraId="70D335D2" w14:textId="77777777" w:rsidR="00847D7F" w:rsidRPr="00862A55" w:rsidRDefault="00847D7F" w:rsidP="00B15F7B">
      <w:pPr>
        <w:autoSpaceDE w:val="0"/>
        <w:autoSpaceDN w:val="0"/>
        <w:adjustRightInd w:val="0"/>
        <w:ind w:left="770" w:hanging="770"/>
        <w:rPr>
          <w:rFonts w:cs="Times New Roman"/>
          <w:szCs w:val="22"/>
          <w:lang w:val="en-US"/>
        </w:rPr>
      </w:pPr>
    </w:p>
    <w:p w14:paraId="1D104079" w14:textId="77777777" w:rsidR="00816049" w:rsidRPr="00C96C79" w:rsidRDefault="00816049" w:rsidP="00816049">
      <w:pPr>
        <w:pStyle w:val="Titre1"/>
      </w:pPr>
      <w:r w:rsidRPr="00C96C79">
        <w:t>References</w:t>
      </w:r>
    </w:p>
    <w:p w14:paraId="0DD2C9A3" w14:textId="77777777" w:rsidR="00997584" w:rsidRPr="00862A55" w:rsidRDefault="00997584" w:rsidP="00997584">
      <w:pPr>
        <w:rPr>
          <w:lang w:val="en-US"/>
        </w:rPr>
      </w:pPr>
    </w:p>
    <w:p w14:paraId="2A07A33A" w14:textId="77777777" w:rsidR="00042FD1" w:rsidRPr="00042FD1" w:rsidRDefault="00816049" w:rsidP="00042FD1">
      <w:pPr>
        <w:pStyle w:val="EndNoteBibliography"/>
        <w:ind w:left="720" w:hanging="720"/>
      </w:pPr>
      <w:r w:rsidRPr="00C96C79">
        <w:rPr>
          <w:szCs w:val="22"/>
        </w:rPr>
        <w:fldChar w:fldCharType="begin"/>
      </w:r>
      <w:r w:rsidRPr="00862A55">
        <w:rPr>
          <w:szCs w:val="22"/>
        </w:rPr>
        <w:instrText xml:space="preserve"> ADDIN EN.REFLIST </w:instrText>
      </w:r>
      <w:r w:rsidRPr="00C96C79">
        <w:rPr>
          <w:szCs w:val="22"/>
        </w:rPr>
        <w:fldChar w:fldCharType="separate"/>
      </w:r>
      <w:r w:rsidR="00042FD1" w:rsidRPr="00042FD1">
        <w:t>1.</w:t>
      </w:r>
      <w:r w:rsidR="00042FD1" w:rsidRPr="00042FD1">
        <w:tab/>
        <w:t xml:space="preserve">T. Foosnaes and T. Naterstad, Carbon: Basics and principles, in </w:t>
      </w:r>
      <w:r w:rsidR="00042FD1" w:rsidRPr="00042FD1">
        <w:rPr>
          <w:i/>
        </w:rPr>
        <w:t>Introduction to aluminium electrolysis</w:t>
      </w:r>
      <w:r w:rsidR="00042FD1" w:rsidRPr="00042FD1">
        <w:t>, K. Grojtheim and H. Kvande, Editors. 1993, Aluminium-Verlag: Düsseldorf.  87-137.</w:t>
      </w:r>
    </w:p>
    <w:p w14:paraId="3D71C9BB" w14:textId="77777777" w:rsidR="00042FD1" w:rsidRPr="00042FD1" w:rsidRDefault="00042FD1" w:rsidP="00042FD1">
      <w:pPr>
        <w:pStyle w:val="EndNoteBibliography"/>
        <w:ind w:left="720" w:hanging="720"/>
      </w:pPr>
      <w:r w:rsidRPr="00042FD1">
        <w:t>2.</w:t>
      </w:r>
      <w:r w:rsidRPr="00042FD1">
        <w:tab/>
        <w:t xml:space="preserve">M.W. Meier, Cracking behaviour of anodes, 1996, </w:t>
      </w:r>
      <w:r w:rsidRPr="00042FD1">
        <w:rPr>
          <w:i/>
        </w:rPr>
        <w:t>Swill Federal Institute of Technology</w:t>
      </w:r>
      <w:r w:rsidRPr="00042FD1">
        <w:t>, Sierre, Switzerland.</w:t>
      </w:r>
    </w:p>
    <w:p w14:paraId="40BF72C4" w14:textId="77777777" w:rsidR="00042FD1" w:rsidRPr="00042FD1" w:rsidRDefault="00042FD1" w:rsidP="00042FD1">
      <w:pPr>
        <w:pStyle w:val="EndNoteBibliography"/>
        <w:ind w:left="720" w:hanging="720"/>
      </w:pPr>
      <w:r w:rsidRPr="00042FD1">
        <w:t>3.</w:t>
      </w:r>
      <w:r w:rsidRPr="00042FD1">
        <w:tab/>
        <w:t xml:space="preserve">M. Baiteche, Développement d’un modèle transitoire en 3d du four horizontal de cuisson d’anodes en carbone 2015, </w:t>
      </w:r>
      <w:r w:rsidRPr="00042FD1">
        <w:rPr>
          <w:i/>
        </w:rPr>
        <w:t>Université du Québec à Chicoutimi</w:t>
      </w:r>
      <w:r w:rsidRPr="00042FD1">
        <w:t>, Chicoutimi, Québec.</w:t>
      </w:r>
    </w:p>
    <w:p w14:paraId="7EC72C06" w14:textId="77777777" w:rsidR="00042FD1" w:rsidRPr="00042FD1" w:rsidRDefault="00042FD1" w:rsidP="00042FD1">
      <w:pPr>
        <w:pStyle w:val="EndNoteBibliography"/>
        <w:ind w:left="720" w:hanging="720"/>
      </w:pPr>
      <w:r w:rsidRPr="00042FD1">
        <w:t>4.</w:t>
      </w:r>
      <w:r w:rsidRPr="00042FD1">
        <w:tab/>
        <w:t xml:space="preserve">K.L. Hulse, Anode manufacture: Raw materials, formulation and processing parameters, 2000, </w:t>
      </w:r>
      <w:r w:rsidRPr="00042FD1">
        <w:rPr>
          <w:i/>
        </w:rPr>
        <w:t>The University of Aukland</w:t>
      </w:r>
      <w:r w:rsidRPr="00042FD1">
        <w:t>, Sierre, Switzerland.</w:t>
      </w:r>
    </w:p>
    <w:p w14:paraId="0A82AAFF" w14:textId="77777777" w:rsidR="00042FD1" w:rsidRPr="00042FD1" w:rsidRDefault="00042FD1" w:rsidP="00042FD1">
      <w:pPr>
        <w:pStyle w:val="EndNoteBibliography"/>
        <w:ind w:left="720" w:hanging="720"/>
      </w:pPr>
      <w:r w:rsidRPr="00042FD1">
        <w:t>5.</w:t>
      </w:r>
      <w:r w:rsidRPr="00042FD1">
        <w:tab/>
        <w:t xml:space="preserve">N. Bouchard, Pyrolyse de divers brais utilisés dans la technologie söderberg et analyse des matières volatiles, 1998, </w:t>
      </w:r>
      <w:r w:rsidRPr="00042FD1">
        <w:rPr>
          <w:i/>
        </w:rPr>
        <w:t>Université du Québec à Chicoutimi</w:t>
      </w:r>
      <w:r w:rsidRPr="00042FD1">
        <w:t>, Chicoutimi, Québec.</w:t>
      </w:r>
    </w:p>
    <w:p w14:paraId="193D6805" w14:textId="77777777" w:rsidR="00042FD1" w:rsidRPr="00042FD1" w:rsidRDefault="00042FD1" w:rsidP="00042FD1">
      <w:pPr>
        <w:pStyle w:val="EndNoteBibliography"/>
        <w:ind w:left="720" w:hanging="720"/>
      </w:pPr>
      <w:r w:rsidRPr="00042FD1">
        <w:t>6.</w:t>
      </w:r>
      <w:r w:rsidRPr="00042FD1">
        <w:tab/>
        <w:t xml:space="preserve">D. Kocaefe, et al., A kinetic-study of pyrolysis in pitch impregnated electrodes. </w:t>
      </w:r>
      <w:r w:rsidRPr="00042FD1">
        <w:rPr>
          <w:i/>
        </w:rPr>
        <w:t>Canadian Journal of Chemical Engineering,</w:t>
      </w:r>
      <w:r w:rsidRPr="00042FD1">
        <w:t xml:space="preserve"> 1990. 68(6), 988-996.</w:t>
      </w:r>
    </w:p>
    <w:p w14:paraId="3A3AB635" w14:textId="77777777" w:rsidR="00042FD1" w:rsidRPr="00042FD1" w:rsidRDefault="00042FD1" w:rsidP="00042FD1">
      <w:pPr>
        <w:pStyle w:val="EndNoteBibliography"/>
        <w:ind w:left="720" w:hanging="720"/>
      </w:pPr>
      <w:r w:rsidRPr="00042FD1">
        <w:t>7.</w:t>
      </w:r>
      <w:r w:rsidRPr="00042FD1">
        <w:tab/>
        <w:t xml:space="preserve">D. Kocaefe, et al., Thermogravimetric study on devolatilization kinetics of chinalco anodes during baking. </w:t>
      </w:r>
      <w:r w:rsidRPr="00042FD1">
        <w:rPr>
          <w:i/>
        </w:rPr>
        <w:t>Journal of Materials Science Research,</w:t>
      </w:r>
      <w:r w:rsidRPr="00042FD1">
        <w:t xml:space="preserve"> 2013. 2(2), 22-34.</w:t>
      </w:r>
    </w:p>
    <w:p w14:paraId="631FE4EA" w14:textId="77777777" w:rsidR="00042FD1" w:rsidRPr="00042FD1" w:rsidRDefault="00042FD1" w:rsidP="00042FD1">
      <w:pPr>
        <w:pStyle w:val="EndNoteBibliography"/>
        <w:ind w:left="720" w:hanging="720"/>
      </w:pPr>
      <w:r w:rsidRPr="00042FD1">
        <w:t>8.</w:t>
      </w:r>
      <w:r w:rsidRPr="00042FD1">
        <w:tab/>
        <w:t xml:space="preserve">Y. Lu, Effect of pitch properties on anode properties, 2016, </w:t>
      </w:r>
      <w:r w:rsidRPr="00042FD1">
        <w:rPr>
          <w:i/>
        </w:rPr>
        <w:t>Université du Québec à Chicoutimi</w:t>
      </w:r>
      <w:r w:rsidRPr="00042FD1">
        <w:t>, Chicoutimi, Québec.</w:t>
      </w:r>
    </w:p>
    <w:p w14:paraId="0A31D213" w14:textId="77777777" w:rsidR="00042FD1" w:rsidRPr="00042FD1" w:rsidRDefault="00042FD1" w:rsidP="00042FD1">
      <w:pPr>
        <w:pStyle w:val="EndNoteBibliography"/>
        <w:ind w:left="720" w:hanging="720"/>
      </w:pPr>
      <w:r w:rsidRPr="00042FD1">
        <w:t>9.</w:t>
      </w:r>
      <w:r w:rsidRPr="00042FD1">
        <w:tab/>
        <w:t xml:space="preserve">D. Richard, et al. Development and validation of a thermo-chemo-mechanical model of the baking of ramming paste. </w:t>
      </w:r>
      <w:r w:rsidRPr="00042FD1">
        <w:rPr>
          <w:i/>
        </w:rPr>
        <w:t>Light Metals 2005</w:t>
      </w:r>
      <w:r w:rsidRPr="00042FD1">
        <w:t>. 2005,733-738.</w:t>
      </w:r>
    </w:p>
    <w:p w14:paraId="5829AE0D" w14:textId="77777777" w:rsidR="00042FD1" w:rsidRPr="00042FD1" w:rsidRDefault="00042FD1" w:rsidP="00042FD1">
      <w:pPr>
        <w:pStyle w:val="EndNoteBibliography"/>
        <w:ind w:left="720" w:hanging="720"/>
      </w:pPr>
      <w:r w:rsidRPr="00042FD1">
        <w:t>10.</w:t>
      </w:r>
      <w:r w:rsidRPr="00042FD1">
        <w:tab/>
        <w:t xml:space="preserve">G. D'Amours, Développement de lois constitutives thermomécaniques pour les matériaux à base de carbone lors du préchauffage d'une cuve d'électrolyse, 2004, </w:t>
      </w:r>
      <w:r w:rsidRPr="00042FD1">
        <w:rPr>
          <w:i/>
        </w:rPr>
        <w:t>Université Laval</w:t>
      </w:r>
      <w:r w:rsidRPr="00042FD1">
        <w:t>, Québec, Canada.</w:t>
      </w:r>
    </w:p>
    <w:p w14:paraId="729E0787" w14:textId="1065D4F8" w:rsidR="00BE2196" w:rsidRPr="00C96C79" w:rsidRDefault="00042FD1" w:rsidP="0038447E">
      <w:pPr>
        <w:pStyle w:val="EndNoteBibliography"/>
        <w:ind w:left="720" w:hanging="720"/>
        <w:rPr>
          <w:szCs w:val="22"/>
        </w:rPr>
      </w:pPr>
      <w:r w:rsidRPr="00042FD1">
        <w:t>11.</w:t>
      </w:r>
      <w:r w:rsidRPr="00042FD1">
        <w:tab/>
        <w:t xml:space="preserve">H.N. Murty, D.L. Biederman, and E.A. Heintz, Kinetics of graphitization. </w:t>
      </w:r>
      <w:r w:rsidRPr="00042FD1">
        <w:rPr>
          <w:i/>
        </w:rPr>
        <w:t>Carbon 7,</w:t>
      </w:r>
      <w:r w:rsidRPr="00042FD1">
        <w:t xml:space="preserve"> 1969. 7(6), 667-681.</w:t>
      </w:r>
      <w:r w:rsidR="00816049" w:rsidRPr="00C96C79">
        <w:rPr>
          <w:szCs w:val="22"/>
        </w:rPr>
        <w:fldChar w:fldCharType="end"/>
      </w:r>
    </w:p>
    <w:sectPr w:rsidR="00BE2196" w:rsidRPr="00C96C79" w:rsidSect="00F31564">
      <w:footerReference w:type="default" r:id="rId19"/>
      <w:pgSz w:w="11907" w:h="16839" w:code="9"/>
      <w:pgMar w:top="1701" w:right="1701" w:bottom="1701" w:left="1701" w:header="720" w:footer="720" w:gutter="0"/>
      <w:cols w:space="720"/>
      <w:noEndnote/>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5806F3" w14:textId="77777777" w:rsidR="00A2385B" w:rsidRDefault="00A2385B" w:rsidP="004A157B">
      <w:r>
        <w:separator/>
      </w:r>
    </w:p>
    <w:p w14:paraId="240F6BE6" w14:textId="77777777" w:rsidR="00A2385B" w:rsidRDefault="00A2385B"/>
    <w:p w14:paraId="7EAB254D" w14:textId="77777777" w:rsidR="00A2385B" w:rsidRDefault="00A2385B" w:rsidP="003D0A07"/>
    <w:p w14:paraId="06C2F782" w14:textId="77777777" w:rsidR="00A2385B" w:rsidRDefault="00A2385B" w:rsidP="003D0A07"/>
    <w:p w14:paraId="009DE583" w14:textId="77777777" w:rsidR="00A2385B" w:rsidRDefault="00A2385B" w:rsidP="003D0A07"/>
    <w:p w14:paraId="447A774E" w14:textId="77777777" w:rsidR="00A2385B" w:rsidRDefault="00A2385B" w:rsidP="003D0A07"/>
    <w:p w14:paraId="293FC554" w14:textId="77777777" w:rsidR="00A2385B" w:rsidRDefault="00A2385B" w:rsidP="003D0A07"/>
    <w:p w14:paraId="0E81EC3A" w14:textId="77777777" w:rsidR="00A2385B" w:rsidRDefault="00A2385B" w:rsidP="003D0A07"/>
  </w:endnote>
  <w:endnote w:type="continuationSeparator" w:id="0">
    <w:p w14:paraId="053C2729" w14:textId="77777777" w:rsidR="00A2385B" w:rsidRDefault="00A2385B" w:rsidP="004A157B">
      <w:r>
        <w:continuationSeparator/>
      </w:r>
    </w:p>
    <w:p w14:paraId="6FB70132" w14:textId="77777777" w:rsidR="00A2385B" w:rsidRDefault="00A2385B"/>
    <w:p w14:paraId="5AB5C8EF" w14:textId="77777777" w:rsidR="00A2385B" w:rsidRDefault="00A2385B" w:rsidP="003D0A07"/>
    <w:p w14:paraId="0AEA56B7" w14:textId="77777777" w:rsidR="00A2385B" w:rsidRDefault="00A2385B" w:rsidP="003D0A07"/>
    <w:p w14:paraId="5B0D4E72" w14:textId="77777777" w:rsidR="00A2385B" w:rsidRDefault="00A2385B" w:rsidP="003D0A07"/>
    <w:p w14:paraId="28874C73" w14:textId="77777777" w:rsidR="00A2385B" w:rsidRDefault="00A2385B" w:rsidP="003D0A07"/>
    <w:p w14:paraId="698C93DE" w14:textId="77777777" w:rsidR="00A2385B" w:rsidRDefault="00A2385B" w:rsidP="003D0A07"/>
    <w:p w14:paraId="51119F69" w14:textId="77777777" w:rsidR="00A2385B" w:rsidRDefault="00A2385B" w:rsidP="003D0A0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8DFDED" w14:textId="77777777" w:rsidR="001337FD" w:rsidRDefault="001337FD">
    <w:pPr>
      <w:pStyle w:val="Pieddepage"/>
      <w:jc w:val="center"/>
    </w:pPr>
    <w:r>
      <w:fldChar w:fldCharType="begin"/>
    </w:r>
    <w:r>
      <w:instrText xml:space="preserve"> PAGE   \* MERGEFORMAT </w:instrText>
    </w:r>
    <w:r>
      <w:fldChar w:fldCharType="separate"/>
    </w:r>
    <w:r w:rsidR="005204F5">
      <w:rPr>
        <w:noProof/>
      </w:rPr>
      <w:t>3</w:t>
    </w:r>
    <w:r>
      <w:fldChar w:fldCharType="end"/>
    </w:r>
  </w:p>
  <w:p w14:paraId="265332B6" w14:textId="77777777" w:rsidR="001337FD" w:rsidRDefault="001337FD">
    <w:pPr>
      <w:pStyle w:val="Pieddepage"/>
    </w:pPr>
  </w:p>
  <w:p w14:paraId="60CD2547" w14:textId="77777777" w:rsidR="001337FD" w:rsidRDefault="001337FD"/>
  <w:p w14:paraId="391BFCFB" w14:textId="77777777" w:rsidR="001337FD" w:rsidRDefault="001337FD" w:rsidP="003D0A07"/>
  <w:p w14:paraId="01C505CD" w14:textId="77777777" w:rsidR="001337FD" w:rsidRDefault="001337FD" w:rsidP="003D0A07"/>
  <w:p w14:paraId="7E7C2A10" w14:textId="77777777" w:rsidR="001337FD" w:rsidRDefault="001337FD" w:rsidP="003D0A07"/>
  <w:p w14:paraId="7C66A88A" w14:textId="77777777" w:rsidR="001337FD" w:rsidRDefault="001337FD" w:rsidP="003D0A07"/>
  <w:p w14:paraId="095CA94D" w14:textId="77777777" w:rsidR="001337FD" w:rsidRDefault="001337FD" w:rsidP="003D0A07"/>
  <w:p w14:paraId="42D7A97E" w14:textId="77777777" w:rsidR="001337FD" w:rsidRDefault="001337FD" w:rsidP="003D0A07"/>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D885F4" w14:textId="77777777" w:rsidR="00A2385B" w:rsidRDefault="00A2385B" w:rsidP="004A157B">
      <w:r>
        <w:separator/>
      </w:r>
    </w:p>
    <w:p w14:paraId="7297BB41" w14:textId="77777777" w:rsidR="00A2385B" w:rsidRDefault="00A2385B"/>
    <w:p w14:paraId="41F78FBE" w14:textId="77777777" w:rsidR="00A2385B" w:rsidRDefault="00A2385B" w:rsidP="003D0A07"/>
    <w:p w14:paraId="515251DA" w14:textId="77777777" w:rsidR="00A2385B" w:rsidRDefault="00A2385B" w:rsidP="003D0A07"/>
    <w:p w14:paraId="5E1AEC43" w14:textId="77777777" w:rsidR="00A2385B" w:rsidRDefault="00A2385B" w:rsidP="003D0A07"/>
    <w:p w14:paraId="49E6BEE6" w14:textId="77777777" w:rsidR="00A2385B" w:rsidRDefault="00A2385B" w:rsidP="003D0A07"/>
    <w:p w14:paraId="3436615C" w14:textId="77777777" w:rsidR="00A2385B" w:rsidRDefault="00A2385B" w:rsidP="003D0A07"/>
    <w:p w14:paraId="2541DE2A" w14:textId="77777777" w:rsidR="00A2385B" w:rsidRDefault="00A2385B" w:rsidP="003D0A07"/>
  </w:footnote>
  <w:footnote w:type="continuationSeparator" w:id="0">
    <w:p w14:paraId="4A68838A" w14:textId="77777777" w:rsidR="00A2385B" w:rsidRDefault="00A2385B" w:rsidP="004A157B">
      <w:r>
        <w:continuationSeparator/>
      </w:r>
    </w:p>
    <w:p w14:paraId="268B2F4F" w14:textId="77777777" w:rsidR="00A2385B" w:rsidRDefault="00A2385B"/>
    <w:p w14:paraId="44A2ABF0" w14:textId="77777777" w:rsidR="00A2385B" w:rsidRDefault="00A2385B" w:rsidP="003D0A07"/>
    <w:p w14:paraId="2FAADF8B" w14:textId="77777777" w:rsidR="00A2385B" w:rsidRDefault="00A2385B" w:rsidP="003D0A07"/>
    <w:p w14:paraId="494EAAAB" w14:textId="77777777" w:rsidR="00A2385B" w:rsidRDefault="00A2385B" w:rsidP="003D0A07"/>
    <w:p w14:paraId="69F62D6C" w14:textId="77777777" w:rsidR="00A2385B" w:rsidRDefault="00A2385B" w:rsidP="003D0A07"/>
    <w:p w14:paraId="24397721" w14:textId="77777777" w:rsidR="00A2385B" w:rsidRDefault="00A2385B" w:rsidP="003D0A07"/>
    <w:p w14:paraId="4B9C003C" w14:textId="77777777" w:rsidR="00A2385B" w:rsidRDefault="00A2385B" w:rsidP="003D0A07"/>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987DEF"/>
    <w:multiLevelType w:val="hybridMultilevel"/>
    <w:tmpl w:val="1778C7D2"/>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 w15:restartNumberingAfterBreak="0">
    <w:nsid w:val="00D932CD"/>
    <w:multiLevelType w:val="hybridMultilevel"/>
    <w:tmpl w:val="207C8044"/>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 w15:restartNumberingAfterBreak="0">
    <w:nsid w:val="01FB3468"/>
    <w:multiLevelType w:val="hybridMultilevel"/>
    <w:tmpl w:val="B5727B88"/>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 w15:restartNumberingAfterBreak="0">
    <w:nsid w:val="02E0079A"/>
    <w:multiLevelType w:val="hybridMultilevel"/>
    <w:tmpl w:val="6B40D2EA"/>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04AF6D3D"/>
    <w:multiLevelType w:val="hybridMultilevel"/>
    <w:tmpl w:val="FCD2C1CC"/>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5" w15:restartNumberingAfterBreak="0">
    <w:nsid w:val="071032F2"/>
    <w:multiLevelType w:val="hybridMultilevel"/>
    <w:tmpl w:val="B5727B88"/>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6" w15:restartNumberingAfterBreak="0">
    <w:nsid w:val="071E3C75"/>
    <w:multiLevelType w:val="hybridMultilevel"/>
    <w:tmpl w:val="25CC4B12"/>
    <w:lvl w:ilvl="0" w:tplc="B526E01C">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0877634A"/>
    <w:multiLevelType w:val="hybridMultilevel"/>
    <w:tmpl w:val="AD52C8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096E684C"/>
    <w:multiLevelType w:val="hybridMultilevel"/>
    <w:tmpl w:val="F96E946C"/>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9" w15:restartNumberingAfterBreak="0">
    <w:nsid w:val="0A2D0642"/>
    <w:multiLevelType w:val="hybridMultilevel"/>
    <w:tmpl w:val="810656D0"/>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0" w15:restartNumberingAfterBreak="0">
    <w:nsid w:val="0B892F0A"/>
    <w:multiLevelType w:val="hybridMultilevel"/>
    <w:tmpl w:val="86B429C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1" w15:restartNumberingAfterBreak="0">
    <w:nsid w:val="148D1233"/>
    <w:multiLevelType w:val="hybridMultilevel"/>
    <w:tmpl w:val="E392DCAE"/>
    <w:lvl w:ilvl="0" w:tplc="0C0C000F">
      <w:start w:val="1"/>
      <w:numFmt w:val="decimal"/>
      <w:lvlText w:val="%1."/>
      <w:lvlJc w:val="left"/>
      <w:pPr>
        <w:tabs>
          <w:tab w:val="num" w:pos="720"/>
        </w:tabs>
        <w:ind w:left="720" w:hanging="360"/>
      </w:pPr>
    </w:lvl>
    <w:lvl w:ilvl="1" w:tplc="0C0C0019" w:tentative="1">
      <w:start w:val="1"/>
      <w:numFmt w:val="lowerLetter"/>
      <w:lvlText w:val="%2."/>
      <w:lvlJc w:val="left"/>
      <w:pPr>
        <w:tabs>
          <w:tab w:val="num" w:pos="1440"/>
        </w:tabs>
        <w:ind w:left="1440" w:hanging="360"/>
      </w:pPr>
    </w:lvl>
    <w:lvl w:ilvl="2" w:tplc="0C0C001B" w:tentative="1">
      <w:start w:val="1"/>
      <w:numFmt w:val="lowerRoman"/>
      <w:lvlText w:val="%3."/>
      <w:lvlJc w:val="right"/>
      <w:pPr>
        <w:tabs>
          <w:tab w:val="num" w:pos="2160"/>
        </w:tabs>
        <w:ind w:left="2160" w:hanging="180"/>
      </w:pPr>
    </w:lvl>
    <w:lvl w:ilvl="3" w:tplc="0C0C000F" w:tentative="1">
      <w:start w:val="1"/>
      <w:numFmt w:val="decimal"/>
      <w:lvlText w:val="%4."/>
      <w:lvlJc w:val="left"/>
      <w:pPr>
        <w:tabs>
          <w:tab w:val="num" w:pos="2880"/>
        </w:tabs>
        <w:ind w:left="2880" w:hanging="360"/>
      </w:pPr>
    </w:lvl>
    <w:lvl w:ilvl="4" w:tplc="0C0C0019" w:tentative="1">
      <w:start w:val="1"/>
      <w:numFmt w:val="lowerLetter"/>
      <w:lvlText w:val="%5."/>
      <w:lvlJc w:val="left"/>
      <w:pPr>
        <w:tabs>
          <w:tab w:val="num" w:pos="3600"/>
        </w:tabs>
        <w:ind w:left="3600" w:hanging="360"/>
      </w:pPr>
    </w:lvl>
    <w:lvl w:ilvl="5" w:tplc="0C0C001B" w:tentative="1">
      <w:start w:val="1"/>
      <w:numFmt w:val="lowerRoman"/>
      <w:lvlText w:val="%6."/>
      <w:lvlJc w:val="right"/>
      <w:pPr>
        <w:tabs>
          <w:tab w:val="num" w:pos="4320"/>
        </w:tabs>
        <w:ind w:left="4320" w:hanging="180"/>
      </w:pPr>
    </w:lvl>
    <w:lvl w:ilvl="6" w:tplc="0C0C000F" w:tentative="1">
      <w:start w:val="1"/>
      <w:numFmt w:val="decimal"/>
      <w:lvlText w:val="%7."/>
      <w:lvlJc w:val="left"/>
      <w:pPr>
        <w:tabs>
          <w:tab w:val="num" w:pos="5040"/>
        </w:tabs>
        <w:ind w:left="5040" w:hanging="360"/>
      </w:pPr>
    </w:lvl>
    <w:lvl w:ilvl="7" w:tplc="0C0C0019" w:tentative="1">
      <w:start w:val="1"/>
      <w:numFmt w:val="lowerLetter"/>
      <w:lvlText w:val="%8."/>
      <w:lvlJc w:val="left"/>
      <w:pPr>
        <w:tabs>
          <w:tab w:val="num" w:pos="5760"/>
        </w:tabs>
        <w:ind w:left="5760" w:hanging="360"/>
      </w:pPr>
    </w:lvl>
    <w:lvl w:ilvl="8" w:tplc="0C0C001B" w:tentative="1">
      <w:start w:val="1"/>
      <w:numFmt w:val="lowerRoman"/>
      <w:lvlText w:val="%9."/>
      <w:lvlJc w:val="right"/>
      <w:pPr>
        <w:tabs>
          <w:tab w:val="num" w:pos="6480"/>
        </w:tabs>
        <w:ind w:left="6480" w:hanging="180"/>
      </w:pPr>
    </w:lvl>
  </w:abstractNum>
  <w:abstractNum w:abstractNumId="12" w15:restartNumberingAfterBreak="0">
    <w:nsid w:val="16B259E6"/>
    <w:multiLevelType w:val="hybridMultilevel"/>
    <w:tmpl w:val="DCF433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1F4F4CB0"/>
    <w:multiLevelType w:val="hybridMultilevel"/>
    <w:tmpl w:val="A238E57C"/>
    <w:lvl w:ilvl="0" w:tplc="6E1EE45C">
      <w:start w:val="1"/>
      <w:numFmt w:val="bullet"/>
      <w:lvlText w:val="•"/>
      <w:lvlJc w:val="left"/>
      <w:pPr>
        <w:tabs>
          <w:tab w:val="num" w:pos="720"/>
        </w:tabs>
        <w:ind w:left="720" w:hanging="360"/>
      </w:pPr>
      <w:rPr>
        <w:rFonts w:ascii="Arial" w:hAnsi="Arial" w:hint="default"/>
      </w:rPr>
    </w:lvl>
    <w:lvl w:ilvl="1" w:tplc="5A0287AC" w:tentative="1">
      <w:start w:val="1"/>
      <w:numFmt w:val="bullet"/>
      <w:lvlText w:val="•"/>
      <w:lvlJc w:val="left"/>
      <w:pPr>
        <w:tabs>
          <w:tab w:val="num" w:pos="1440"/>
        </w:tabs>
        <w:ind w:left="1440" w:hanging="360"/>
      </w:pPr>
      <w:rPr>
        <w:rFonts w:ascii="Arial" w:hAnsi="Arial" w:hint="default"/>
      </w:rPr>
    </w:lvl>
    <w:lvl w:ilvl="2" w:tplc="481606BA" w:tentative="1">
      <w:start w:val="1"/>
      <w:numFmt w:val="bullet"/>
      <w:lvlText w:val="•"/>
      <w:lvlJc w:val="left"/>
      <w:pPr>
        <w:tabs>
          <w:tab w:val="num" w:pos="2160"/>
        </w:tabs>
        <w:ind w:left="2160" w:hanging="360"/>
      </w:pPr>
      <w:rPr>
        <w:rFonts w:ascii="Arial" w:hAnsi="Arial" w:hint="default"/>
      </w:rPr>
    </w:lvl>
    <w:lvl w:ilvl="3" w:tplc="83DADB74" w:tentative="1">
      <w:start w:val="1"/>
      <w:numFmt w:val="bullet"/>
      <w:lvlText w:val="•"/>
      <w:lvlJc w:val="left"/>
      <w:pPr>
        <w:tabs>
          <w:tab w:val="num" w:pos="2880"/>
        </w:tabs>
        <w:ind w:left="2880" w:hanging="360"/>
      </w:pPr>
      <w:rPr>
        <w:rFonts w:ascii="Arial" w:hAnsi="Arial" w:hint="default"/>
      </w:rPr>
    </w:lvl>
    <w:lvl w:ilvl="4" w:tplc="83BC556C" w:tentative="1">
      <w:start w:val="1"/>
      <w:numFmt w:val="bullet"/>
      <w:lvlText w:val="•"/>
      <w:lvlJc w:val="left"/>
      <w:pPr>
        <w:tabs>
          <w:tab w:val="num" w:pos="3600"/>
        </w:tabs>
        <w:ind w:left="3600" w:hanging="360"/>
      </w:pPr>
      <w:rPr>
        <w:rFonts w:ascii="Arial" w:hAnsi="Arial" w:hint="default"/>
      </w:rPr>
    </w:lvl>
    <w:lvl w:ilvl="5" w:tplc="9B78B64E" w:tentative="1">
      <w:start w:val="1"/>
      <w:numFmt w:val="bullet"/>
      <w:lvlText w:val="•"/>
      <w:lvlJc w:val="left"/>
      <w:pPr>
        <w:tabs>
          <w:tab w:val="num" w:pos="4320"/>
        </w:tabs>
        <w:ind w:left="4320" w:hanging="360"/>
      </w:pPr>
      <w:rPr>
        <w:rFonts w:ascii="Arial" w:hAnsi="Arial" w:hint="default"/>
      </w:rPr>
    </w:lvl>
    <w:lvl w:ilvl="6" w:tplc="6CD6BC30" w:tentative="1">
      <w:start w:val="1"/>
      <w:numFmt w:val="bullet"/>
      <w:lvlText w:val="•"/>
      <w:lvlJc w:val="left"/>
      <w:pPr>
        <w:tabs>
          <w:tab w:val="num" w:pos="5040"/>
        </w:tabs>
        <w:ind w:left="5040" w:hanging="360"/>
      </w:pPr>
      <w:rPr>
        <w:rFonts w:ascii="Arial" w:hAnsi="Arial" w:hint="default"/>
      </w:rPr>
    </w:lvl>
    <w:lvl w:ilvl="7" w:tplc="ECAE747C" w:tentative="1">
      <w:start w:val="1"/>
      <w:numFmt w:val="bullet"/>
      <w:lvlText w:val="•"/>
      <w:lvlJc w:val="left"/>
      <w:pPr>
        <w:tabs>
          <w:tab w:val="num" w:pos="5760"/>
        </w:tabs>
        <w:ind w:left="5760" w:hanging="360"/>
      </w:pPr>
      <w:rPr>
        <w:rFonts w:ascii="Arial" w:hAnsi="Arial" w:hint="default"/>
      </w:rPr>
    </w:lvl>
    <w:lvl w:ilvl="8" w:tplc="2D1292B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208007DF"/>
    <w:multiLevelType w:val="hybridMultilevel"/>
    <w:tmpl w:val="B5727B88"/>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5" w15:restartNumberingAfterBreak="0">
    <w:nsid w:val="20BB6B3F"/>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0CC6BF6"/>
    <w:multiLevelType w:val="hybridMultilevel"/>
    <w:tmpl w:val="17D00B8C"/>
    <w:lvl w:ilvl="0" w:tplc="576ACE80">
      <w:start w:val="1"/>
      <w:numFmt w:val="bullet"/>
      <w:lvlText w:val="•"/>
      <w:lvlJc w:val="left"/>
      <w:pPr>
        <w:tabs>
          <w:tab w:val="num" w:pos="720"/>
        </w:tabs>
        <w:ind w:left="720" w:hanging="360"/>
      </w:pPr>
      <w:rPr>
        <w:rFonts w:ascii="Arial" w:hAnsi="Arial" w:hint="default"/>
      </w:rPr>
    </w:lvl>
    <w:lvl w:ilvl="1" w:tplc="A2AAE1C4" w:tentative="1">
      <w:start w:val="1"/>
      <w:numFmt w:val="bullet"/>
      <w:lvlText w:val="•"/>
      <w:lvlJc w:val="left"/>
      <w:pPr>
        <w:tabs>
          <w:tab w:val="num" w:pos="1440"/>
        </w:tabs>
        <w:ind w:left="1440" w:hanging="360"/>
      </w:pPr>
      <w:rPr>
        <w:rFonts w:ascii="Arial" w:hAnsi="Arial" w:hint="default"/>
      </w:rPr>
    </w:lvl>
    <w:lvl w:ilvl="2" w:tplc="D8C21BCA" w:tentative="1">
      <w:start w:val="1"/>
      <w:numFmt w:val="bullet"/>
      <w:lvlText w:val="•"/>
      <w:lvlJc w:val="left"/>
      <w:pPr>
        <w:tabs>
          <w:tab w:val="num" w:pos="2160"/>
        </w:tabs>
        <w:ind w:left="2160" w:hanging="360"/>
      </w:pPr>
      <w:rPr>
        <w:rFonts w:ascii="Arial" w:hAnsi="Arial" w:hint="default"/>
      </w:rPr>
    </w:lvl>
    <w:lvl w:ilvl="3" w:tplc="620CEFE6" w:tentative="1">
      <w:start w:val="1"/>
      <w:numFmt w:val="bullet"/>
      <w:lvlText w:val="•"/>
      <w:lvlJc w:val="left"/>
      <w:pPr>
        <w:tabs>
          <w:tab w:val="num" w:pos="2880"/>
        </w:tabs>
        <w:ind w:left="2880" w:hanging="360"/>
      </w:pPr>
      <w:rPr>
        <w:rFonts w:ascii="Arial" w:hAnsi="Arial" w:hint="default"/>
      </w:rPr>
    </w:lvl>
    <w:lvl w:ilvl="4" w:tplc="FE00DEEA" w:tentative="1">
      <w:start w:val="1"/>
      <w:numFmt w:val="bullet"/>
      <w:lvlText w:val="•"/>
      <w:lvlJc w:val="left"/>
      <w:pPr>
        <w:tabs>
          <w:tab w:val="num" w:pos="3600"/>
        </w:tabs>
        <w:ind w:left="3600" w:hanging="360"/>
      </w:pPr>
      <w:rPr>
        <w:rFonts w:ascii="Arial" w:hAnsi="Arial" w:hint="default"/>
      </w:rPr>
    </w:lvl>
    <w:lvl w:ilvl="5" w:tplc="7500FD7A" w:tentative="1">
      <w:start w:val="1"/>
      <w:numFmt w:val="bullet"/>
      <w:lvlText w:val="•"/>
      <w:lvlJc w:val="left"/>
      <w:pPr>
        <w:tabs>
          <w:tab w:val="num" w:pos="4320"/>
        </w:tabs>
        <w:ind w:left="4320" w:hanging="360"/>
      </w:pPr>
      <w:rPr>
        <w:rFonts w:ascii="Arial" w:hAnsi="Arial" w:hint="default"/>
      </w:rPr>
    </w:lvl>
    <w:lvl w:ilvl="6" w:tplc="CC7C4CAE" w:tentative="1">
      <w:start w:val="1"/>
      <w:numFmt w:val="bullet"/>
      <w:lvlText w:val="•"/>
      <w:lvlJc w:val="left"/>
      <w:pPr>
        <w:tabs>
          <w:tab w:val="num" w:pos="5040"/>
        </w:tabs>
        <w:ind w:left="5040" w:hanging="360"/>
      </w:pPr>
      <w:rPr>
        <w:rFonts w:ascii="Arial" w:hAnsi="Arial" w:hint="default"/>
      </w:rPr>
    </w:lvl>
    <w:lvl w:ilvl="7" w:tplc="438CD170" w:tentative="1">
      <w:start w:val="1"/>
      <w:numFmt w:val="bullet"/>
      <w:lvlText w:val="•"/>
      <w:lvlJc w:val="left"/>
      <w:pPr>
        <w:tabs>
          <w:tab w:val="num" w:pos="5760"/>
        </w:tabs>
        <w:ind w:left="5760" w:hanging="360"/>
      </w:pPr>
      <w:rPr>
        <w:rFonts w:ascii="Arial" w:hAnsi="Arial" w:hint="default"/>
      </w:rPr>
    </w:lvl>
    <w:lvl w:ilvl="8" w:tplc="426EF33C"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229566A1"/>
    <w:multiLevelType w:val="multilevel"/>
    <w:tmpl w:val="5BC03400"/>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483630C"/>
    <w:multiLevelType w:val="hybridMultilevel"/>
    <w:tmpl w:val="B5727B88"/>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9" w15:restartNumberingAfterBreak="0">
    <w:nsid w:val="26873634"/>
    <w:multiLevelType w:val="hybridMultilevel"/>
    <w:tmpl w:val="618834EC"/>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0" w15:restartNumberingAfterBreak="0">
    <w:nsid w:val="2BF34484"/>
    <w:multiLevelType w:val="hybridMultilevel"/>
    <w:tmpl w:val="9FA637C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15:restartNumberingAfterBreak="0">
    <w:nsid w:val="2F395109"/>
    <w:multiLevelType w:val="hybridMultilevel"/>
    <w:tmpl w:val="AC6AEF10"/>
    <w:lvl w:ilvl="0" w:tplc="04090001">
      <w:start w:val="1"/>
      <w:numFmt w:val="bullet"/>
      <w:lvlText w:val=""/>
      <w:lvlJc w:val="left"/>
      <w:pPr>
        <w:ind w:left="1440" w:hanging="360"/>
      </w:pPr>
      <w:rPr>
        <w:rFonts w:ascii="Symbol" w:hAnsi="Symbol" w:hint="default"/>
      </w:rPr>
    </w:lvl>
    <w:lvl w:ilvl="1" w:tplc="0409000F">
      <w:start w:val="1"/>
      <w:numFmt w:val="decimal"/>
      <w:lvlText w:val="%2."/>
      <w:lvlJc w:val="left"/>
      <w:pPr>
        <w:tabs>
          <w:tab w:val="num" w:pos="2160"/>
        </w:tabs>
        <w:ind w:left="2160" w:hanging="360"/>
      </w:pPr>
      <w:rPr>
        <w:rFonts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hint="default"/>
      </w:rPr>
    </w:lvl>
    <w:lvl w:ilvl="8" w:tplc="04090005">
      <w:start w:val="1"/>
      <w:numFmt w:val="bullet"/>
      <w:lvlText w:val=""/>
      <w:lvlJc w:val="left"/>
      <w:pPr>
        <w:ind w:left="7200" w:hanging="360"/>
      </w:pPr>
      <w:rPr>
        <w:rFonts w:ascii="Wingdings" w:hAnsi="Wingdings" w:hint="default"/>
      </w:rPr>
    </w:lvl>
  </w:abstractNum>
  <w:abstractNum w:abstractNumId="22" w15:restartNumberingAfterBreak="0">
    <w:nsid w:val="35345874"/>
    <w:multiLevelType w:val="hybridMultilevel"/>
    <w:tmpl w:val="64988AB4"/>
    <w:lvl w:ilvl="0" w:tplc="0C0C0001">
      <w:start w:val="1"/>
      <w:numFmt w:val="bullet"/>
      <w:lvlText w:val=""/>
      <w:lvlJc w:val="left"/>
      <w:pPr>
        <w:ind w:left="1080" w:hanging="360"/>
      </w:pPr>
      <w:rPr>
        <w:rFonts w:ascii="Symbol" w:hAnsi="Symbol" w:hint="default"/>
      </w:rPr>
    </w:lvl>
    <w:lvl w:ilvl="1" w:tplc="0C0C0003" w:tentative="1">
      <w:start w:val="1"/>
      <w:numFmt w:val="bullet"/>
      <w:lvlText w:val="o"/>
      <w:lvlJc w:val="left"/>
      <w:pPr>
        <w:ind w:left="1800" w:hanging="360"/>
      </w:pPr>
      <w:rPr>
        <w:rFonts w:ascii="Courier New" w:hAnsi="Courier New" w:cs="Courier New" w:hint="default"/>
      </w:rPr>
    </w:lvl>
    <w:lvl w:ilvl="2" w:tplc="0C0C0005" w:tentative="1">
      <w:start w:val="1"/>
      <w:numFmt w:val="bullet"/>
      <w:lvlText w:val=""/>
      <w:lvlJc w:val="left"/>
      <w:pPr>
        <w:ind w:left="2520" w:hanging="360"/>
      </w:pPr>
      <w:rPr>
        <w:rFonts w:ascii="Wingdings" w:hAnsi="Wingdings" w:hint="default"/>
      </w:rPr>
    </w:lvl>
    <w:lvl w:ilvl="3" w:tplc="0C0C0001" w:tentative="1">
      <w:start w:val="1"/>
      <w:numFmt w:val="bullet"/>
      <w:lvlText w:val=""/>
      <w:lvlJc w:val="left"/>
      <w:pPr>
        <w:ind w:left="3240" w:hanging="360"/>
      </w:pPr>
      <w:rPr>
        <w:rFonts w:ascii="Symbol" w:hAnsi="Symbol" w:hint="default"/>
      </w:rPr>
    </w:lvl>
    <w:lvl w:ilvl="4" w:tplc="0C0C0003" w:tentative="1">
      <w:start w:val="1"/>
      <w:numFmt w:val="bullet"/>
      <w:lvlText w:val="o"/>
      <w:lvlJc w:val="left"/>
      <w:pPr>
        <w:ind w:left="3960" w:hanging="360"/>
      </w:pPr>
      <w:rPr>
        <w:rFonts w:ascii="Courier New" w:hAnsi="Courier New" w:cs="Courier New" w:hint="default"/>
      </w:rPr>
    </w:lvl>
    <w:lvl w:ilvl="5" w:tplc="0C0C0005" w:tentative="1">
      <w:start w:val="1"/>
      <w:numFmt w:val="bullet"/>
      <w:lvlText w:val=""/>
      <w:lvlJc w:val="left"/>
      <w:pPr>
        <w:ind w:left="4680" w:hanging="360"/>
      </w:pPr>
      <w:rPr>
        <w:rFonts w:ascii="Wingdings" w:hAnsi="Wingdings" w:hint="default"/>
      </w:rPr>
    </w:lvl>
    <w:lvl w:ilvl="6" w:tplc="0C0C0001" w:tentative="1">
      <w:start w:val="1"/>
      <w:numFmt w:val="bullet"/>
      <w:lvlText w:val=""/>
      <w:lvlJc w:val="left"/>
      <w:pPr>
        <w:ind w:left="5400" w:hanging="360"/>
      </w:pPr>
      <w:rPr>
        <w:rFonts w:ascii="Symbol" w:hAnsi="Symbol" w:hint="default"/>
      </w:rPr>
    </w:lvl>
    <w:lvl w:ilvl="7" w:tplc="0C0C0003" w:tentative="1">
      <w:start w:val="1"/>
      <w:numFmt w:val="bullet"/>
      <w:lvlText w:val="o"/>
      <w:lvlJc w:val="left"/>
      <w:pPr>
        <w:ind w:left="6120" w:hanging="360"/>
      </w:pPr>
      <w:rPr>
        <w:rFonts w:ascii="Courier New" w:hAnsi="Courier New" w:cs="Courier New" w:hint="default"/>
      </w:rPr>
    </w:lvl>
    <w:lvl w:ilvl="8" w:tplc="0C0C0005" w:tentative="1">
      <w:start w:val="1"/>
      <w:numFmt w:val="bullet"/>
      <w:lvlText w:val=""/>
      <w:lvlJc w:val="left"/>
      <w:pPr>
        <w:ind w:left="6840" w:hanging="360"/>
      </w:pPr>
      <w:rPr>
        <w:rFonts w:ascii="Wingdings" w:hAnsi="Wingdings" w:hint="default"/>
      </w:rPr>
    </w:lvl>
  </w:abstractNum>
  <w:abstractNum w:abstractNumId="23" w15:restartNumberingAfterBreak="0">
    <w:nsid w:val="39DD06E8"/>
    <w:multiLevelType w:val="hybridMultilevel"/>
    <w:tmpl w:val="AC104E76"/>
    <w:lvl w:ilvl="0" w:tplc="81FE78F8">
      <w:start w:val="1"/>
      <w:numFmt w:val="bullet"/>
      <w:pStyle w:val="Paragraphedeliste"/>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4" w15:restartNumberingAfterBreak="0">
    <w:nsid w:val="39FD61F7"/>
    <w:multiLevelType w:val="hybridMultilevel"/>
    <w:tmpl w:val="3AA08EAA"/>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5" w15:restartNumberingAfterBreak="0">
    <w:nsid w:val="48CB5CDE"/>
    <w:multiLevelType w:val="multilevel"/>
    <w:tmpl w:val="DE4A533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6" w15:restartNumberingAfterBreak="0">
    <w:nsid w:val="4F5E0465"/>
    <w:multiLevelType w:val="multilevel"/>
    <w:tmpl w:val="7F80AE8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7" w15:restartNumberingAfterBreak="0">
    <w:nsid w:val="53C2735F"/>
    <w:multiLevelType w:val="hybridMultilevel"/>
    <w:tmpl w:val="B5727B88"/>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8" w15:restartNumberingAfterBreak="0">
    <w:nsid w:val="5C96338C"/>
    <w:multiLevelType w:val="hybridMultilevel"/>
    <w:tmpl w:val="4AE0EB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5CC70350"/>
    <w:multiLevelType w:val="hybridMultilevel"/>
    <w:tmpl w:val="FCD2C1CC"/>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30" w15:restartNumberingAfterBreak="0">
    <w:nsid w:val="5F256BC3"/>
    <w:multiLevelType w:val="hybridMultilevel"/>
    <w:tmpl w:val="BDEA293C"/>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1" w15:restartNumberingAfterBreak="0">
    <w:nsid w:val="626B6CDA"/>
    <w:multiLevelType w:val="hybridMultilevel"/>
    <w:tmpl w:val="7EE6CA12"/>
    <w:lvl w:ilvl="0" w:tplc="0409000F">
      <w:start w:val="1"/>
      <w:numFmt w:val="decimal"/>
      <w:lvlText w:val="%1."/>
      <w:lvlJc w:val="left"/>
      <w:pPr>
        <w:tabs>
          <w:tab w:val="num" w:pos="1080"/>
        </w:tabs>
        <w:ind w:left="1080" w:hanging="360"/>
      </w:pPr>
    </w:lvl>
    <w:lvl w:ilvl="1" w:tplc="04090019">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start w:val="1"/>
      <w:numFmt w:val="decimal"/>
      <w:lvlText w:val="%4."/>
      <w:lvlJc w:val="left"/>
      <w:pPr>
        <w:tabs>
          <w:tab w:val="num" w:pos="3240"/>
        </w:tabs>
        <w:ind w:left="3240" w:hanging="360"/>
      </w:pPr>
    </w:lvl>
    <w:lvl w:ilvl="4" w:tplc="04090019">
      <w:start w:val="1"/>
      <w:numFmt w:val="lowerLetter"/>
      <w:lvlText w:val="%5."/>
      <w:lvlJc w:val="left"/>
      <w:pPr>
        <w:tabs>
          <w:tab w:val="num" w:pos="3960"/>
        </w:tabs>
        <w:ind w:left="3960" w:hanging="360"/>
      </w:pPr>
    </w:lvl>
    <w:lvl w:ilvl="5" w:tplc="0409001B">
      <w:start w:val="1"/>
      <w:numFmt w:val="lowerRoman"/>
      <w:lvlText w:val="%6."/>
      <w:lvlJc w:val="right"/>
      <w:pPr>
        <w:tabs>
          <w:tab w:val="num" w:pos="4680"/>
        </w:tabs>
        <w:ind w:left="4680" w:hanging="180"/>
      </w:pPr>
    </w:lvl>
    <w:lvl w:ilvl="6" w:tplc="0409000F">
      <w:start w:val="1"/>
      <w:numFmt w:val="decimal"/>
      <w:lvlText w:val="%7."/>
      <w:lvlJc w:val="left"/>
      <w:pPr>
        <w:tabs>
          <w:tab w:val="num" w:pos="5400"/>
        </w:tabs>
        <w:ind w:left="5400" w:hanging="360"/>
      </w:pPr>
    </w:lvl>
    <w:lvl w:ilvl="7" w:tplc="04090019">
      <w:start w:val="1"/>
      <w:numFmt w:val="lowerLetter"/>
      <w:lvlText w:val="%8."/>
      <w:lvlJc w:val="left"/>
      <w:pPr>
        <w:tabs>
          <w:tab w:val="num" w:pos="6120"/>
        </w:tabs>
        <w:ind w:left="6120" w:hanging="360"/>
      </w:pPr>
    </w:lvl>
    <w:lvl w:ilvl="8" w:tplc="0409001B">
      <w:start w:val="1"/>
      <w:numFmt w:val="lowerRoman"/>
      <w:lvlText w:val="%9."/>
      <w:lvlJc w:val="right"/>
      <w:pPr>
        <w:tabs>
          <w:tab w:val="num" w:pos="6840"/>
        </w:tabs>
        <w:ind w:left="6840" w:hanging="180"/>
      </w:pPr>
    </w:lvl>
  </w:abstractNum>
  <w:abstractNum w:abstractNumId="32" w15:restartNumberingAfterBreak="0">
    <w:nsid w:val="62897A30"/>
    <w:multiLevelType w:val="hybridMultilevel"/>
    <w:tmpl w:val="A84CE002"/>
    <w:lvl w:ilvl="0" w:tplc="04130001">
      <w:start w:val="1"/>
      <w:numFmt w:val="bullet"/>
      <w:lvlText w:val=""/>
      <w:lvlJc w:val="left"/>
      <w:pPr>
        <w:ind w:left="720" w:hanging="360"/>
      </w:pPr>
      <w:rPr>
        <w:rFonts w:ascii="Symbol" w:hAnsi="Symbol" w:hint="default"/>
      </w:rPr>
    </w:lvl>
    <w:lvl w:ilvl="1" w:tplc="04130003">
      <w:start w:val="1"/>
      <w:numFmt w:val="decimal"/>
      <w:lvlText w:val="%2."/>
      <w:lvlJc w:val="left"/>
      <w:pPr>
        <w:tabs>
          <w:tab w:val="num" w:pos="1440"/>
        </w:tabs>
        <w:ind w:left="1440" w:hanging="360"/>
      </w:pPr>
    </w:lvl>
    <w:lvl w:ilvl="2" w:tplc="04130005">
      <w:start w:val="1"/>
      <w:numFmt w:val="decimal"/>
      <w:lvlText w:val="%3."/>
      <w:lvlJc w:val="left"/>
      <w:pPr>
        <w:tabs>
          <w:tab w:val="num" w:pos="2160"/>
        </w:tabs>
        <w:ind w:left="2160" w:hanging="360"/>
      </w:pPr>
    </w:lvl>
    <w:lvl w:ilvl="3" w:tplc="04130001">
      <w:start w:val="1"/>
      <w:numFmt w:val="decimal"/>
      <w:lvlText w:val="%4."/>
      <w:lvlJc w:val="left"/>
      <w:pPr>
        <w:tabs>
          <w:tab w:val="num" w:pos="2880"/>
        </w:tabs>
        <w:ind w:left="2880" w:hanging="360"/>
      </w:pPr>
    </w:lvl>
    <w:lvl w:ilvl="4" w:tplc="04130003">
      <w:start w:val="1"/>
      <w:numFmt w:val="decimal"/>
      <w:lvlText w:val="%5."/>
      <w:lvlJc w:val="left"/>
      <w:pPr>
        <w:tabs>
          <w:tab w:val="num" w:pos="3600"/>
        </w:tabs>
        <w:ind w:left="3600" w:hanging="360"/>
      </w:pPr>
    </w:lvl>
    <w:lvl w:ilvl="5" w:tplc="04130005">
      <w:start w:val="1"/>
      <w:numFmt w:val="decimal"/>
      <w:lvlText w:val="%6."/>
      <w:lvlJc w:val="left"/>
      <w:pPr>
        <w:tabs>
          <w:tab w:val="num" w:pos="4320"/>
        </w:tabs>
        <w:ind w:left="4320" w:hanging="360"/>
      </w:pPr>
    </w:lvl>
    <w:lvl w:ilvl="6" w:tplc="04130001">
      <w:start w:val="1"/>
      <w:numFmt w:val="decimal"/>
      <w:lvlText w:val="%7."/>
      <w:lvlJc w:val="left"/>
      <w:pPr>
        <w:tabs>
          <w:tab w:val="num" w:pos="5040"/>
        </w:tabs>
        <w:ind w:left="5040" w:hanging="360"/>
      </w:pPr>
    </w:lvl>
    <w:lvl w:ilvl="7" w:tplc="04130003">
      <w:start w:val="1"/>
      <w:numFmt w:val="decimal"/>
      <w:lvlText w:val="%8."/>
      <w:lvlJc w:val="left"/>
      <w:pPr>
        <w:tabs>
          <w:tab w:val="num" w:pos="5760"/>
        </w:tabs>
        <w:ind w:left="5760" w:hanging="360"/>
      </w:pPr>
    </w:lvl>
    <w:lvl w:ilvl="8" w:tplc="04130005">
      <w:start w:val="1"/>
      <w:numFmt w:val="decimal"/>
      <w:lvlText w:val="%9."/>
      <w:lvlJc w:val="left"/>
      <w:pPr>
        <w:tabs>
          <w:tab w:val="num" w:pos="6480"/>
        </w:tabs>
        <w:ind w:left="6480" w:hanging="360"/>
      </w:pPr>
    </w:lvl>
  </w:abstractNum>
  <w:abstractNum w:abstractNumId="33" w15:restartNumberingAfterBreak="0">
    <w:nsid w:val="6A1E58C1"/>
    <w:multiLevelType w:val="hybridMultilevel"/>
    <w:tmpl w:val="6F3A85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34" w15:restartNumberingAfterBreak="0">
    <w:nsid w:val="6C1119C6"/>
    <w:multiLevelType w:val="hybridMultilevel"/>
    <w:tmpl w:val="F788E31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5" w15:restartNumberingAfterBreak="0">
    <w:nsid w:val="6CE14A91"/>
    <w:multiLevelType w:val="hybridMultilevel"/>
    <w:tmpl w:val="86B429C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6" w15:restartNumberingAfterBreak="0">
    <w:nsid w:val="6ECF41B9"/>
    <w:multiLevelType w:val="hybridMultilevel"/>
    <w:tmpl w:val="65B8BF24"/>
    <w:lvl w:ilvl="0" w:tplc="19B46EF6">
      <w:start w:val="1"/>
      <w:numFmt w:val="decimal"/>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37" w15:restartNumberingAfterBreak="0">
    <w:nsid w:val="6FE73A18"/>
    <w:multiLevelType w:val="hybridMultilevel"/>
    <w:tmpl w:val="B5727B88"/>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8" w15:restartNumberingAfterBreak="0">
    <w:nsid w:val="75CC7722"/>
    <w:multiLevelType w:val="hybridMultilevel"/>
    <w:tmpl w:val="2362DF06"/>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9" w15:restartNumberingAfterBreak="0">
    <w:nsid w:val="7B3B5B43"/>
    <w:multiLevelType w:val="hybridMultilevel"/>
    <w:tmpl w:val="B5727B88"/>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40" w15:restartNumberingAfterBreak="0">
    <w:nsid w:val="7C907A13"/>
    <w:multiLevelType w:val="hybridMultilevel"/>
    <w:tmpl w:val="01429C12"/>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1" w15:restartNumberingAfterBreak="0">
    <w:nsid w:val="7DBA0C8F"/>
    <w:multiLevelType w:val="hybridMultilevel"/>
    <w:tmpl w:val="F086FC72"/>
    <w:lvl w:ilvl="0" w:tplc="3C3EA32C">
      <w:start w:val="1"/>
      <w:numFmt w:val="bullet"/>
      <w:lvlText w:val="•"/>
      <w:lvlJc w:val="left"/>
      <w:pPr>
        <w:tabs>
          <w:tab w:val="num" w:pos="720"/>
        </w:tabs>
        <w:ind w:left="720" w:hanging="360"/>
      </w:pPr>
      <w:rPr>
        <w:rFonts w:ascii="Arial" w:hAnsi="Arial" w:hint="default"/>
      </w:rPr>
    </w:lvl>
    <w:lvl w:ilvl="1" w:tplc="7124FD04" w:tentative="1">
      <w:start w:val="1"/>
      <w:numFmt w:val="bullet"/>
      <w:lvlText w:val="•"/>
      <w:lvlJc w:val="left"/>
      <w:pPr>
        <w:tabs>
          <w:tab w:val="num" w:pos="1440"/>
        </w:tabs>
        <w:ind w:left="1440" w:hanging="360"/>
      </w:pPr>
      <w:rPr>
        <w:rFonts w:ascii="Arial" w:hAnsi="Arial" w:hint="default"/>
      </w:rPr>
    </w:lvl>
    <w:lvl w:ilvl="2" w:tplc="326485C6" w:tentative="1">
      <w:start w:val="1"/>
      <w:numFmt w:val="bullet"/>
      <w:lvlText w:val="•"/>
      <w:lvlJc w:val="left"/>
      <w:pPr>
        <w:tabs>
          <w:tab w:val="num" w:pos="2160"/>
        </w:tabs>
        <w:ind w:left="2160" w:hanging="360"/>
      </w:pPr>
      <w:rPr>
        <w:rFonts w:ascii="Arial" w:hAnsi="Arial" w:hint="default"/>
      </w:rPr>
    </w:lvl>
    <w:lvl w:ilvl="3" w:tplc="65BAED6C" w:tentative="1">
      <w:start w:val="1"/>
      <w:numFmt w:val="bullet"/>
      <w:lvlText w:val="•"/>
      <w:lvlJc w:val="left"/>
      <w:pPr>
        <w:tabs>
          <w:tab w:val="num" w:pos="2880"/>
        </w:tabs>
        <w:ind w:left="2880" w:hanging="360"/>
      </w:pPr>
      <w:rPr>
        <w:rFonts w:ascii="Arial" w:hAnsi="Arial" w:hint="default"/>
      </w:rPr>
    </w:lvl>
    <w:lvl w:ilvl="4" w:tplc="E864CA3C" w:tentative="1">
      <w:start w:val="1"/>
      <w:numFmt w:val="bullet"/>
      <w:lvlText w:val="•"/>
      <w:lvlJc w:val="left"/>
      <w:pPr>
        <w:tabs>
          <w:tab w:val="num" w:pos="3600"/>
        </w:tabs>
        <w:ind w:left="3600" w:hanging="360"/>
      </w:pPr>
      <w:rPr>
        <w:rFonts w:ascii="Arial" w:hAnsi="Arial" w:hint="default"/>
      </w:rPr>
    </w:lvl>
    <w:lvl w:ilvl="5" w:tplc="D3BC8A44" w:tentative="1">
      <w:start w:val="1"/>
      <w:numFmt w:val="bullet"/>
      <w:lvlText w:val="•"/>
      <w:lvlJc w:val="left"/>
      <w:pPr>
        <w:tabs>
          <w:tab w:val="num" w:pos="4320"/>
        </w:tabs>
        <w:ind w:left="4320" w:hanging="360"/>
      </w:pPr>
      <w:rPr>
        <w:rFonts w:ascii="Arial" w:hAnsi="Arial" w:hint="default"/>
      </w:rPr>
    </w:lvl>
    <w:lvl w:ilvl="6" w:tplc="F8E04CB8" w:tentative="1">
      <w:start w:val="1"/>
      <w:numFmt w:val="bullet"/>
      <w:lvlText w:val="•"/>
      <w:lvlJc w:val="left"/>
      <w:pPr>
        <w:tabs>
          <w:tab w:val="num" w:pos="5040"/>
        </w:tabs>
        <w:ind w:left="5040" w:hanging="360"/>
      </w:pPr>
      <w:rPr>
        <w:rFonts w:ascii="Arial" w:hAnsi="Arial" w:hint="default"/>
      </w:rPr>
    </w:lvl>
    <w:lvl w:ilvl="7" w:tplc="8B7E0C1C" w:tentative="1">
      <w:start w:val="1"/>
      <w:numFmt w:val="bullet"/>
      <w:lvlText w:val="•"/>
      <w:lvlJc w:val="left"/>
      <w:pPr>
        <w:tabs>
          <w:tab w:val="num" w:pos="5760"/>
        </w:tabs>
        <w:ind w:left="5760" w:hanging="360"/>
      </w:pPr>
      <w:rPr>
        <w:rFonts w:ascii="Arial" w:hAnsi="Arial" w:hint="default"/>
      </w:rPr>
    </w:lvl>
    <w:lvl w:ilvl="8" w:tplc="E4148E96" w:tentative="1">
      <w:start w:val="1"/>
      <w:numFmt w:val="bullet"/>
      <w:lvlText w:val="•"/>
      <w:lvlJc w:val="left"/>
      <w:pPr>
        <w:tabs>
          <w:tab w:val="num" w:pos="6480"/>
        </w:tabs>
        <w:ind w:left="6480" w:hanging="360"/>
      </w:pPr>
      <w:rPr>
        <w:rFonts w:ascii="Arial" w:hAnsi="Arial" w:hint="default"/>
      </w:rPr>
    </w:lvl>
  </w:abstractNum>
  <w:abstractNum w:abstractNumId="42" w15:restartNumberingAfterBreak="0">
    <w:nsid w:val="7DDB16E6"/>
    <w:multiLevelType w:val="multilevel"/>
    <w:tmpl w:val="55D682EE"/>
    <w:lvl w:ilvl="0">
      <w:start w:val="1"/>
      <w:numFmt w:val="decimal"/>
      <w:pStyle w:val="Titre1"/>
      <w:lvlText w:val="%1."/>
      <w:lvlJc w:val="left"/>
      <w:pPr>
        <w:ind w:left="360" w:hanging="360"/>
      </w:pPr>
      <w:rPr>
        <w:b/>
        <w:bCs/>
      </w:rPr>
    </w:lvl>
    <w:lvl w:ilvl="1">
      <w:start w:val="1"/>
      <w:numFmt w:val="decimal"/>
      <w:pStyle w:val="Titre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26"/>
  </w:num>
  <w:num w:numId="3">
    <w:abstractNumId w:val="25"/>
  </w:num>
  <w:num w:numId="4">
    <w:abstractNumId w:val="8"/>
  </w:num>
  <w:num w:numId="5">
    <w:abstractNumId w:val="33"/>
  </w:num>
  <w:num w:numId="6">
    <w:abstractNumId w:val="12"/>
  </w:num>
  <w:num w:numId="7">
    <w:abstractNumId w:val="21"/>
  </w:num>
  <w:num w:numId="8">
    <w:abstractNumId w:val="28"/>
  </w:num>
  <w:num w:numId="9">
    <w:abstractNumId w:val="31"/>
  </w:num>
  <w:num w:numId="10">
    <w:abstractNumId w:val="34"/>
  </w:num>
  <w:num w:numId="11">
    <w:abstractNumId w:val="27"/>
  </w:num>
  <w:num w:numId="12">
    <w:abstractNumId w:val="1"/>
  </w:num>
  <w:num w:numId="13">
    <w:abstractNumId w:val="37"/>
  </w:num>
  <w:num w:numId="14">
    <w:abstractNumId w:val="38"/>
  </w:num>
  <w:num w:numId="15">
    <w:abstractNumId w:val="3"/>
  </w:num>
  <w:num w:numId="16">
    <w:abstractNumId w:val="40"/>
  </w:num>
  <w:num w:numId="17">
    <w:abstractNumId w:val="36"/>
  </w:num>
  <w:num w:numId="18">
    <w:abstractNumId w:val="3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2"/>
  </w:num>
  <w:num w:numId="20">
    <w:abstractNumId w:val="39"/>
  </w:num>
  <w:num w:numId="21">
    <w:abstractNumId w:val="18"/>
  </w:num>
  <w:num w:numId="22">
    <w:abstractNumId w:val="5"/>
  </w:num>
  <w:num w:numId="23">
    <w:abstractNumId w:val="35"/>
  </w:num>
  <w:num w:numId="24">
    <w:abstractNumId w:val="2"/>
  </w:num>
  <w:num w:numId="25">
    <w:abstractNumId w:val="42"/>
  </w:num>
  <w:num w:numId="26">
    <w:abstractNumId w:val="15"/>
  </w:num>
  <w:num w:numId="27">
    <w:abstractNumId w:val="14"/>
  </w:num>
  <w:num w:numId="28">
    <w:abstractNumId w:val="20"/>
  </w:num>
  <w:num w:numId="29">
    <w:abstractNumId w:val="7"/>
  </w:num>
  <w:num w:numId="30">
    <w:abstractNumId w:val="6"/>
  </w:num>
  <w:num w:numId="31">
    <w:abstractNumId w:val="11"/>
  </w:num>
  <w:num w:numId="32">
    <w:abstractNumId w:val="9"/>
  </w:num>
  <w:num w:numId="33">
    <w:abstractNumId w:val="4"/>
  </w:num>
  <w:num w:numId="34">
    <w:abstractNumId w:val="0"/>
  </w:num>
  <w:num w:numId="35">
    <w:abstractNumId w:val="19"/>
  </w:num>
  <w:num w:numId="36">
    <w:abstractNumId w:val="29"/>
  </w:num>
  <w:num w:numId="37">
    <w:abstractNumId w:val="30"/>
  </w:num>
  <w:num w:numId="38">
    <w:abstractNumId w:val="22"/>
  </w:num>
  <w:num w:numId="39">
    <w:abstractNumId w:val="17"/>
  </w:num>
  <w:num w:numId="40">
    <w:abstractNumId w:val="17"/>
  </w:num>
  <w:num w:numId="41">
    <w:abstractNumId w:val="23"/>
  </w:num>
  <w:num w:numId="42">
    <w:abstractNumId w:val="24"/>
  </w:num>
  <w:num w:numId="43">
    <w:abstractNumId w:val="16"/>
  </w:num>
  <w:num w:numId="44">
    <w:abstractNumId w:val="13"/>
  </w:num>
  <w:num w:numId="45">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2"/>
  <w:embedSystemFonts/>
  <w:bordersDoNotSurroundHeader/>
  <w:bordersDoNotSurroundFooter/>
  <w:defaultTabStop w:val="720"/>
  <w:hyphenationZone w:val="425"/>
  <w:doNotHyphenateCaps/>
  <w:drawingGridHorizontalSpacing w:val="110"/>
  <w:drawingGridVerticalSpacing w:val="120"/>
  <w:displayHorizontalDrawingGridEvery w:val="0"/>
  <w:displayVerticalDrawingGridEvery w:val="3"/>
  <w:doNotShadeFormData/>
  <w:characterSpacingControl w:val="compressPunctuation"/>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LU0Mje2sDC0NDS3MDNX0lEKTi0uzszPAykwrgUAI2aTjywAAAA="/>
    <w:docVar w:name="EN.InstantFormat" w:val="&lt;ENInstantFormat&gt;&lt;Enabled&gt;1&lt;/Enabled&gt;&lt;ScanUnformatted&gt;1&lt;/ScanUnformatted&gt;&lt;ScanChanges&gt;1&lt;/ScanChanges&gt;&lt;Suspended&gt;0&lt;/Suspended&gt;&lt;/ENInstantFormat&gt;"/>
    <w:docVar w:name="EN.Layout" w:val="&lt;ENLayout&gt;&lt;Style&gt;Numbered ICSOBA&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fdsst07psfpyewxt4psafxtwtrf09r0f2f&quot;&gt;Bibliographie_FULL&lt;record-ids&gt;&lt;item&gt;2&lt;/item&gt;&lt;item&gt;8&lt;/item&gt;&lt;item&gt;25&lt;/item&gt;&lt;item&gt;31&lt;/item&gt;&lt;item&gt;40&lt;/item&gt;&lt;item&gt;62&lt;/item&gt;&lt;item&gt;63&lt;/item&gt;&lt;item&gt;169&lt;/item&gt;&lt;item&gt;175&lt;/item&gt;&lt;item&gt;176&lt;/item&gt;&lt;item&gt;178&lt;/item&gt;&lt;/record-ids&gt;&lt;/item&gt;&lt;/Libraries&gt;"/>
  </w:docVars>
  <w:rsids>
    <w:rsidRoot w:val="00E05783"/>
    <w:rsid w:val="00010EF7"/>
    <w:rsid w:val="00012431"/>
    <w:rsid w:val="000254A9"/>
    <w:rsid w:val="0002758C"/>
    <w:rsid w:val="000276DB"/>
    <w:rsid w:val="00032AA3"/>
    <w:rsid w:val="000423DE"/>
    <w:rsid w:val="00042FD1"/>
    <w:rsid w:val="00070B50"/>
    <w:rsid w:val="00071133"/>
    <w:rsid w:val="00071FB0"/>
    <w:rsid w:val="00076618"/>
    <w:rsid w:val="000849BD"/>
    <w:rsid w:val="00086464"/>
    <w:rsid w:val="00091AD5"/>
    <w:rsid w:val="00092EC5"/>
    <w:rsid w:val="00094279"/>
    <w:rsid w:val="00094A76"/>
    <w:rsid w:val="00095F78"/>
    <w:rsid w:val="000A1FED"/>
    <w:rsid w:val="000A40A6"/>
    <w:rsid w:val="000A7E94"/>
    <w:rsid w:val="000B13FC"/>
    <w:rsid w:val="000C064C"/>
    <w:rsid w:val="000C3657"/>
    <w:rsid w:val="000C5384"/>
    <w:rsid w:val="000C5A4E"/>
    <w:rsid w:val="000D37B8"/>
    <w:rsid w:val="000F46E1"/>
    <w:rsid w:val="000F79EA"/>
    <w:rsid w:val="00105320"/>
    <w:rsid w:val="001071CC"/>
    <w:rsid w:val="001126E6"/>
    <w:rsid w:val="0011324F"/>
    <w:rsid w:val="00121B43"/>
    <w:rsid w:val="00122A56"/>
    <w:rsid w:val="001232D1"/>
    <w:rsid w:val="00123658"/>
    <w:rsid w:val="00125158"/>
    <w:rsid w:val="00127DE7"/>
    <w:rsid w:val="001337FD"/>
    <w:rsid w:val="00135426"/>
    <w:rsid w:val="001425DB"/>
    <w:rsid w:val="00154106"/>
    <w:rsid w:val="00161347"/>
    <w:rsid w:val="00163D6F"/>
    <w:rsid w:val="00163D84"/>
    <w:rsid w:val="00182ADC"/>
    <w:rsid w:val="00187504"/>
    <w:rsid w:val="00187728"/>
    <w:rsid w:val="00187F90"/>
    <w:rsid w:val="001B039B"/>
    <w:rsid w:val="001B224D"/>
    <w:rsid w:val="001B76C1"/>
    <w:rsid w:val="001D0542"/>
    <w:rsid w:val="001D70F7"/>
    <w:rsid w:val="001E56D0"/>
    <w:rsid w:val="001F36C5"/>
    <w:rsid w:val="00205585"/>
    <w:rsid w:val="0020562D"/>
    <w:rsid w:val="00206439"/>
    <w:rsid w:val="0021313D"/>
    <w:rsid w:val="00215534"/>
    <w:rsid w:val="00220865"/>
    <w:rsid w:val="00236D39"/>
    <w:rsid w:val="00245C84"/>
    <w:rsid w:val="00252F86"/>
    <w:rsid w:val="00257506"/>
    <w:rsid w:val="00261B8C"/>
    <w:rsid w:val="00276031"/>
    <w:rsid w:val="00277E17"/>
    <w:rsid w:val="0028153E"/>
    <w:rsid w:val="00286B9B"/>
    <w:rsid w:val="002872C0"/>
    <w:rsid w:val="00291D04"/>
    <w:rsid w:val="002954BA"/>
    <w:rsid w:val="002A0391"/>
    <w:rsid w:val="002A5EAF"/>
    <w:rsid w:val="002B36E3"/>
    <w:rsid w:val="002B7CCF"/>
    <w:rsid w:val="002C0778"/>
    <w:rsid w:val="002C2A38"/>
    <w:rsid w:val="002D4367"/>
    <w:rsid w:val="002E0A12"/>
    <w:rsid w:val="002E2648"/>
    <w:rsid w:val="002F1E5C"/>
    <w:rsid w:val="002F205B"/>
    <w:rsid w:val="002F2D0C"/>
    <w:rsid w:val="002F35BB"/>
    <w:rsid w:val="002F4509"/>
    <w:rsid w:val="002F50DC"/>
    <w:rsid w:val="002F68E4"/>
    <w:rsid w:val="002F7DA3"/>
    <w:rsid w:val="00300E16"/>
    <w:rsid w:val="00303CC3"/>
    <w:rsid w:val="0031003E"/>
    <w:rsid w:val="0032131B"/>
    <w:rsid w:val="00322A22"/>
    <w:rsid w:val="00322C77"/>
    <w:rsid w:val="00326C4C"/>
    <w:rsid w:val="00327A79"/>
    <w:rsid w:val="00330812"/>
    <w:rsid w:val="00331BDF"/>
    <w:rsid w:val="00333EF3"/>
    <w:rsid w:val="00341B84"/>
    <w:rsid w:val="00346856"/>
    <w:rsid w:val="00347A41"/>
    <w:rsid w:val="00350C65"/>
    <w:rsid w:val="00354FD0"/>
    <w:rsid w:val="0035503B"/>
    <w:rsid w:val="00360A69"/>
    <w:rsid w:val="003750BC"/>
    <w:rsid w:val="00382046"/>
    <w:rsid w:val="0038447E"/>
    <w:rsid w:val="0038536D"/>
    <w:rsid w:val="003853EF"/>
    <w:rsid w:val="00385FFC"/>
    <w:rsid w:val="00392E06"/>
    <w:rsid w:val="003A271F"/>
    <w:rsid w:val="003B0848"/>
    <w:rsid w:val="003B18D0"/>
    <w:rsid w:val="003C1E91"/>
    <w:rsid w:val="003C2A04"/>
    <w:rsid w:val="003C5911"/>
    <w:rsid w:val="003C722E"/>
    <w:rsid w:val="003D0A07"/>
    <w:rsid w:val="003D0C14"/>
    <w:rsid w:val="003D4192"/>
    <w:rsid w:val="003D4494"/>
    <w:rsid w:val="003D708F"/>
    <w:rsid w:val="003D7A29"/>
    <w:rsid w:val="003E3CFF"/>
    <w:rsid w:val="003E459D"/>
    <w:rsid w:val="003E75EA"/>
    <w:rsid w:val="003F0539"/>
    <w:rsid w:val="003F292E"/>
    <w:rsid w:val="003F54CA"/>
    <w:rsid w:val="003F64CE"/>
    <w:rsid w:val="003F655D"/>
    <w:rsid w:val="0040493D"/>
    <w:rsid w:val="00410639"/>
    <w:rsid w:val="00410768"/>
    <w:rsid w:val="00417030"/>
    <w:rsid w:val="004210D9"/>
    <w:rsid w:val="00431A05"/>
    <w:rsid w:val="00446617"/>
    <w:rsid w:val="0047151B"/>
    <w:rsid w:val="004776B2"/>
    <w:rsid w:val="00482439"/>
    <w:rsid w:val="0048266B"/>
    <w:rsid w:val="004832FF"/>
    <w:rsid w:val="00483459"/>
    <w:rsid w:val="004846C8"/>
    <w:rsid w:val="00484E85"/>
    <w:rsid w:val="004873B7"/>
    <w:rsid w:val="00487895"/>
    <w:rsid w:val="0049640F"/>
    <w:rsid w:val="004A157B"/>
    <w:rsid w:val="004B0487"/>
    <w:rsid w:val="004B0F42"/>
    <w:rsid w:val="004B47BE"/>
    <w:rsid w:val="004B5350"/>
    <w:rsid w:val="004B7088"/>
    <w:rsid w:val="004C335B"/>
    <w:rsid w:val="004C61EE"/>
    <w:rsid w:val="004C695E"/>
    <w:rsid w:val="004C6EF7"/>
    <w:rsid w:val="004C77FD"/>
    <w:rsid w:val="004C7E2A"/>
    <w:rsid w:val="004D190D"/>
    <w:rsid w:val="004D300E"/>
    <w:rsid w:val="004D6924"/>
    <w:rsid w:val="004E0F92"/>
    <w:rsid w:val="004E1870"/>
    <w:rsid w:val="004E3EC7"/>
    <w:rsid w:val="00500F76"/>
    <w:rsid w:val="0050668B"/>
    <w:rsid w:val="00511C00"/>
    <w:rsid w:val="00514BC2"/>
    <w:rsid w:val="005204F5"/>
    <w:rsid w:val="00524903"/>
    <w:rsid w:val="0053171A"/>
    <w:rsid w:val="00533D7B"/>
    <w:rsid w:val="0054651E"/>
    <w:rsid w:val="00546E67"/>
    <w:rsid w:val="005523FF"/>
    <w:rsid w:val="00561BDF"/>
    <w:rsid w:val="00566C2F"/>
    <w:rsid w:val="00566EAE"/>
    <w:rsid w:val="005739F0"/>
    <w:rsid w:val="00577BA3"/>
    <w:rsid w:val="005838BD"/>
    <w:rsid w:val="005B27FC"/>
    <w:rsid w:val="005B30F5"/>
    <w:rsid w:val="005C79C1"/>
    <w:rsid w:val="005C7D4D"/>
    <w:rsid w:val="005D4A82"/>
    <w:rsid w:val="005E04C8"/>
    <w:rsid w:val="005E22DB"/>
    <w:rsid w:val="00606A2C"/>
    <w:rsid w:val="00611E99"/>
    <w:rsid w:val="00613742"/>
    <w:rsid w:val="006227B2"/>
    <w:rsid w:val="006362FF"/>
    <w:rsid w:val="00641998"/>
    <w:rsid w:val="00644692"/>
    <w:rsid w:val="00652217"/>
    <w:rsid w:val="006544D2"/>
    <w:rsid w:val="006621A7"/>
    <w:rsid w:val="00665DC7"/>
    <w:rsid w:val="00670A5F"/>
    <w:rsid w:val="00670ABF"/>
    <w:rsid w:val="006729F6"/>
    <w:rsid w:val="00674408"/>
    <w:rsid w:val="006903E1"/>
    <w:rsid w:val="0069279B"/>
    <w:rsid w:val="00693454"/>
    <w:rsid w:val="006946EC"/>
    <w:rsid w:val="00694FB7"/>
    <w:rsid w:val="006A4DCC"/>
    <w:rsid w:val="006B1BE0"/>
    <w:rsid w:val="006B7CCB"/>
    <w:rsid w:val="006C0095"/>
    <w:rsid w:val="006C19D3"/>
    <w:rsid w:val="006C1FDD"/>
    <w:rsid w:val="006C2C17"/>
    <w:rsid w:val="006C302D"/>
    <w:rsid w:val="006E496D"/>
    <w:rsid w:val="00700B82"/>
    <w:rsid w:val="0070657D"/>
    <w:rsid w:val="00707A2D"/>
    <w:rsid w:val="0071418A"/>
    <w:rsid w:val="00717F62"/>
    <w:rsid w:val="00721B7E"/>
    <w:rsid w:val="007248A2"/>
    <w:rsid w:val="00726095"/>
    <w:rsid w:val="00736C0A"/>
    <w:rsid w:val="00736F1B"/>
    <w:rsid w:val="00737FD7"/>
    <w:rsid w:val="00746FD9"/>
    <w:rsid w:val="00747D5E"/>
    <w:rsid w:val="007548D6"/>
    <w:rsid w:val="007638B3"/>
    <w:rsid w:val="0076433B"/>
    <w:rsid w:val="00764587"/>
    <w:rsid w:val="00766E79"/>
    <w:rsid w:val="0077015E"/>
    <w:rsid w:val="007722BE"/>
    <w:rsid w:val="00777E6E"/>
    <w:rsid w:val="0078235D"/>
    <w:rsid w:val="007864B0"/>
    <w:rsid w:val="00791AF7"/>
    <w:rsid w:val="00791D3A"/>
    <w:rsid w:val="00797523"/>
    <w:rsid w:val="007A012D"/>
    <w:rsid w:val="007A23B3"/>
    <w:rsid w:val="007A5703"/>
    <w:rsid w:val="007B18FB"/>
    <w:rsid w:val="007B58C2"/>
    <w:rsid w:val="007C0EB2"/>
    <w:rsid w:val="007D0CE1"/>
    <w:rsid w:val="007D4884"/>
    <w:rsid w:val="007E6140"/>
    <w:rsid w:val="007F1176"/>
    <w:rsid w:val="007F7448"/>
    <w:rsid w:val="008008D9"/>
    <w:rsid w:val="00800D7C"/>
    <w:rsid w:val="0080105C"/>
    <w:rsid w:val="0080139E"/>
    <w:rsid w:val="00801B39"/>
    <w:rsid w:val="00805E78"/>
    <w:rsid w:val="00807D54"/>
    <w:rsid w:val="00810373"/>
    <w:rsid w:val="008104F2"/>
    <w:rsid w:val="00814392"/>
    <w:rsid w:val="00816049"/>
    <w:rsid w:val="00816B3B"/>
    <w:rsid w:val="0081738F"/>
    <w:rsid w:val="0082246C"/>
    <w:rsid w:val="008225D0"/>
    <w:rsid w:val="0082618D"/>
    <w:rsid w:val="008307B3"/>
    <w:rsid w:val="00831732"/>
    <w:rsid w:val="00831CD2"/>
    <w:rsid w:val="00837DA4"/>
    <w:rsid w:val="008406A0"/>
    <w:rsid w:val="00841F85"/>
    <w:rsid w:val="0084235C"/>
    <w:rsid w:val="00846A02"/>
    <w:rsid w:val="00847534"/>
    <w:rsid w:val="00847D7F"/>
    <w:rsid w:val="008536AF"/>
    <w:rsid w:val="00853BA3"/>
    <w:rsid w:val="00860EDB"/>
    <w:rsid w:val="0086194C"/>
    <w:rsid w:val="00862A55"/>
    <w:rsid w:val="00864DF5"/>
    <w:rsid w:val="008723C0"/>
    <w:rsid w:val="008735DD"/>
    <w:rsid w:val="008806BC"/>
    <w:rsid w:val="008819B8"/>
    <w:rsid w:val="00882C9C"/>
    <w:rsid w:val="008849C6"/>
    <w:rsid w:val="008934D5"/>
    <w:rsid w:val="008B2242"/>
    <w:rsid w:val="008B254F"/>
    <w:rsid w:val="008B290E"/>
    <w:rsid w:val="008C72B7"/>
    <w:rsid w:val="008D4EDD"/>
    <w:rsid w:val="008E0D93"/>
    <w:rsid w:val="008E1D23"/>
    <w:rsid w:val="008E222D"/>
    <w:rsid w:val="008E48D2"/>
    <w:rsid w:val="008F22E7"/>
    <w:rsid w:val="008F5D42"/>
    <w:rsid w:val="008F7089"/>
    <w:rsid w:val="009012AB"/>
    <w:rsid w:val="00901E2E"/>
    <w:rsid w:val="00906DF1"/>
    <w:rsid w:val="009072B8"/>
    <w:rsid w:val="009223C6"/>
    <w:rsid w:val="009340BA"/>
    <w:rsid w:val="00946A01"/>
    <w:rsid w:val="00946A84"/>
    <w:rsid w:val="0095121C"/>
    <w:rsid w:val="00951FBE"/>
    <w:rsid w:val="00952FCD"/>
    <w:rsid w:val="00956D61"/>
    <w:rsid w:val="00960D20"/>
    <w:rsid w:val="009620BF"/>
    <w:rsid w:val="0096435D"/>
    <w:rsid w:val="00965761"/>
    <w:rsid w:val="00970DB3"/>
    <w:rsid w:val="009715F5"/>
    <w:rsid w:val="00974262"/>
    <w:rsid w:val="00976D58"/>
    <w:rsid w:val="00977C2E"/>
    <w:rsid w:val="00981DF1"/>
    <w:rsid w:val="009824C3"/>
    <w:rsid w:val="00991157"/>
    <w:rsid w:val="00997584"/>
    <w:rsid w:val="009A140A"/>
    <w:rsid w:val="009A3278"/>
    <w:rsid w:val="009A35FD"/>
    <w:rsid w:val="009A41BD"/>
    <w:rsid w:val="009A6EDB"/>
    <w:rsid w:val="009A7356"/>
    <w:rsid w:val="009A7D94"/>
    <w:rsid w:val="009A7DB7"/>
    <w:rsid w:val="009B29BB"/>
    <w:rsid w:val="009B2ECC"/>
    <w:rsid w:val="009C0F4B"/>
    <w:rsid w:val="009C34A7"/>
    <w:rsid w:val="009C5110"/>
    <w:rsid w:val="009C5A87"/>
    <w:rsid w:val="009D2E5F"/>
    <w:rsid w:val="009D31E5"/>
    <w:rsid w:val="009D420B"/>
    <w:rsid w:val="009D5F8C"/>
    <w:rsid w:val="009F187B"/>
    <w:rsid w:val="009F2428"/>
    <w:rsid w:val="009F6768"/>
    <w:rsid w:val="009F7151"/>
    <w:rsid w:val="00A11855"/>
    <w:rsid w:val="00A150F9"/>
    <w:rsid w:val="00A1520D"/>
    <w:rsid w:val="00A2385B"/>
    <w:rsid w:val="00A23A4F"/>
    <w:rsid w:val="00A25A60"/>
    <w:rsid w:val="00A32E31"/>
    <w:rsid w:val="00A5748B"/>
    <w:rsid w:val="00A6544D"/>
    <w:rsid w:val="00A65A95"/>
    <w:rsid w:val="00A73997"/>
    <w:rsid w:val="00A73ACC"/>
    <w:rsid w:val="00A753F0"/>
    <w:rsid w:val="00A80F6A"/>
    <w:rsid w:val="00A84CB3"/>
    <w:rsid w:val="00A91D60"/>
    <w:rsid w:val="00AA489D"/>
    <w:rsid w:val="00AA7AC8"/>
    <w:rsid w:val="00AC66F4"/>
    <w:rsid w:val="00AD25C2"/>
    <w:rsid w:val="00AD3C5B"/>
    <w:rsid w:val="00AE0DF3"/>
    <w:rsid w:val="00AF08CF"/>
    <w:rsid w:val="00AF4F1F"/>
    <w:rsid w:val="00AF5337"/>
    <w:rsid w:val="00B056AA"/>
    <w:rsid w:val="00B06079"/>
    <w:rsid w:val="00B1031C"/>
    <w:rsid w:val="00B15F7B"/>
    <w:rsid w:val="00B20F9B"/>
    <w:rsid w:val="00B265DC"/>
    <w:rsid w:val="00B345EC"/>
    <w:rsid w:val="00B350DB"/>
    <w:rsid w:val="00B3572F"/>
    <w:rsid w:val="00B419F2"/>
    <w:rsid w:val="00B440A4"/>
    <w:rsid w:val="00B447AF"/>
    <w:rsid w:val="00B4570B"/>
    <w:rsid w:val="00B4655B"/>
    <w:rsid w:val="00B5097C"/>
    <w:rsid w:val="00B53EFC"/>
    <w:rsid w:val="00B60A13"/>
    <w:rsid w:val="00B666DE"/>
    <w:rsid w:val="00B77DB9"/>
    <w:rsid w:val="00B83996"/>
    <w:rsid w:val="00B84DC2"/>
    <w:rsid w:val="00BA00AE"/>
    <w:rsid w:val="00BA2CBC"/>
    <w:rsid w:val="00BA38B5"/>
    <w:rsid w:val="00BA4415"/>
    <w:rsid w:val="00BA5AFB"/>
    <w:rsid w:val="00BA752B"/>
    <w:rsid w:val="00BC0D49"/>
    <w:rsid w:val="00BC0EA7"/>
    <w:rsid w:val="00BC12E8"/>
    <w:rsid w:val="00BC3847"/>
    <w:rsid w:val="00BC4C9F"/>
    <w:rsid w:val="00BD1303"/>
    <w:rsid w:val="00BD6409"/>
    <w:rsid w:val="00BE2196"/>
    <w:rsid w:val="00BE2A96"/>
    <w:rsid w:val="00BE3DCD"/>
    <w:rsid w:val="00BE4D47"/>
    <w:rsid w:val="00BE6D19"/>
    <w:rsid w:val="00BF1B05"/>
    <w:rsid w:val="00BF5E80"/>
    <w:rsid w:val="00C05538"/>
    <w:rsid w:val="00C14E3D"/>
    <w:rsid w:val="00C154F5"/>
    <w:rsid w:val="00C203C2"/>
    <w:rsid w:val="00C209BF"/>
    <w:rsid w:val="00C210DD"/>
    <w:rsid w:val="00C23101"/>
    <w:rsid w:val="00C23FA8"/>
    <w:rsid w:val="00C26559"/>
    <w:rsid w:val="00C30A7A"/>
    <w:rsid w:val="00C33625"/>
    <w:rsid w:val="00C3706F"/>
    <w:rsid w:val="00C40FCC"/>
    <w:rsid w:val="00C41028"/>
    <w:rsid w:val="00C43CB6"/>
    <w:rsid w:val="00C525A7"/>
    <w:rsid w:val="00C600A0"/>
    <w:rsid w:val="00C61602"/>
    <w:rsid w:val="00C634CA"/>
    <w:rsid w:val="00C6436F"/>
    <w:rsid w:val="00C645AE"/>
    <w:rsid w:val="00C66A22"/>
    <w:rsid w:val="00C7260E"/>
    <w:rsid w:val="00C75E25"/>
    <w:rsid w:val="00C767FD"/>
    <w:rsid w:val="00C809C2"/>
    <w:rsid w:val="00C81CF5"/>
    <w:rsid w:val="00C82108"/>
    <w:rsid w:val="00C90089"/>
    <w:rsid w:val="00C91496"/>
    <w:rsid w:val="00C93ABE"/>
    <w:rsid w:val="00C96C79"/>
    <w:rsid w:val="00CB0541"/>
    <w:rsid w:val="00CB098C"/>
    <w:rsid w:val="00CD286A"/>
    <w:rsid w:val="00CD69D1"/>
    <w:rsid w:val="00CE293B"/>
    <w:rsid w:val="00CE5064"/>
    <w:rsid w:val="00CF0364"/>
    <w:rsid w:val="00CF22AF"/>
    <w:rsid w:val="00CF758D"/>
    <w:rsid w:val="00D03EEB"/>
    <w:rsid w:val="00D0689A"/>
    <w:rsid w:val="00D07835"/>
    <w:rsid w:val="00D11C98"/>
    <w:rsid w:val="00D2277E"/>
    <w:rsid w:val="00D30234"/>
    <w:rsid w:val="00D32BC3"/>
    <w:rsid w:val="00D446BA"/>
    <w:rsid w:val="00D46462"/>
    <w:rsid w:val="00D60F78"/>
    <w:rsid w:val="00D6184C"/>
    <w:rsid w:val="00D732BD"/>
    <w:rsid w:val="00D762BE"/>
    <w:rsid w:val="00D76BF9"/>
    <w:rsid w:val="00D8214F"/>
    <w:rsid w:val="00D9026E"/>
    <w:rsid w:val="00D9182D"/>
    <w:rsid w:val="00D95C31"/>
    <w:rsid w:val="00D9709F"/>
    <w:rsid w:val="00DA0190"/>
    <w:rsid w:val="00DA1FEC"/>
    <w:rsid w:val="00DA478F"/>
    <w:rsid w:val="00DA6765"/>
    <w:rsid w:val="00DA6939"/>
    <w:rsid w:val="00DB22A7"/>
    <w:rsid w:val="00DB640B"/>
    <w:rsid w:val="00DC21F0"/>
    <w:rsid w:val="00DC768D"/>
    <w:rsid w:val="00DD30B3"/>
    <w:rsid w:val="00DE3024"/>
    <w:rsid w:val="00DF1C5C"/>
    <w:rsid w:val="00DF253A"/>
    <w:rsid w:val="00DF7ED9"/>
    <w:rsid w:val="00E05783"/>
    <w:rsid w:val="00E057B2"/>
    <w:rsid w:val="00E105D7"/>
    <w:rsid w:val="00E1171C"/>
    <w:rsid w:val="00E14613"/>
    <w:rsid w:val="00E17348"/>
    <w:rsid w:val="00E230FF"/>
    <w:rsid w:val="00E243DD"/>
    <w:rsid w:val="00E27916"/>
    <w:rsid w:val="00E339C7"/>
    <w:rsid w:val="00E365E1"/>
    <w:rsid w:val="00E41E86"/>
    <w:rsid w:val="00E45874"/>
    <w:rsid w:val="00E50E92"/>
    <w:rsid w:val="00E52AF4"/>
    <w:rsid w:val="00E52B86"/>
    <w:rsid w:val="00E54AA8"/>
    <w:rsid w:val="00E60684"/>
    <w:rsid w:val="00E614EE"/>
    <w:rsid w:val="00E64CB3"/>
    <w:rsid w:val="00E746E7"/>
    <w:rsid w:val="00E94525"/>
    <w:rsid w:val="00EA59A9"/>
    <w:rsid w:val="00EA7E1E"/>
    <w:rsid w:val="00EB1EB9"/>
    <w:rsid w:val="00EB1F20"/>
    <w:rsid w:val="00EC10EF"/>
    <w:rsid w:val="00EC1A92"/>
    <w:rsid w:val="00EC3609"/>
    <w:rsid w:val="00EC5B09"/>
    <w:rsid w:val="00EC6F3C"/>
    <w:rsid w:val="00ED2EB1"/>
    <w:rsid w:val="00ED6288"/>
    <w:rsid w:val="00ED7088"/>
    <w:rsid w:val="00EE558B"/>
    <w:rsid w:val="00EE65D1"/>
    <w:rsid w:val="00EE7CF9"/>
    <w:rsid w:val="00EE7D71"/>
    <w:rsid w:val="00EF3DB6"/>
    <w:rsid w:val="00F027B7"/>
    <w:rsid w:val="00F21DAC"/>
    <w:rsid w:val="00F21DF2"/>
    <w:rsid w:val="00F2610F"/>
    <w:rsid w:val="00F264B4"/>
    <w:rsid w:val="00F31564"/>
    <w:rsid w:val="00F41FA8"/>
    <w:rsid w:val="00F4377C"/>
    <w:rsid w:val="00F44127"/>
    <w:rsid w:val="00F462E8"/>
    <w:rsid w:val="00F46D00"/>
    <w:rsid w:val="00F47164"/>
    <w:rsid w:val="00F47454"/>
    <w:rsid w:val="00F516CF"/>
    <w:rsid w:val="00F55195"/>
    <w:rsid w:val="00F57DDF"/>
    <w:rsid w:val="00F6100B"/>
    <w:rsid w:val="00F62C2E"/>
    <w:rsid w:val="00F67AB6"/>
    <w:rsid w:val="00F72FA8"/>
    <w:rsid w:val="00F75AF2"/>
    <w:rsid w:val="00F75C23"/>
    <w:rsid w:val="00F76A09"/>
    <w:rsid w:val="00F776D9"/>
    <w:rsid w:val="00F800B6"/>
    <w:rsid w:val="00F82402"/>
    <w:rsid w:val="00F83E28"/>
    <w:rsid w:val="00F93475"/>
    <w:rsid w:val="00FA64CF"/>
    <w:rsid w:val="00FA7F98"/>
    <w:rsid w:val="00FB3325"/>
    <w:rsid w:val="00FB36FF"/>
    <w:rsid w:val="00FB568B"/>
    <w:rsid w:val="00FC0BA9"/>
    <w:rsid w:val="00FC4D52"/>
    <w:rsid w:val="00FC5654"/>
    <w:rsid w:val="00FC62BA"/>
    <w:rsid w:val="00FD1C3E"/>
    <w:rsid w:val="00FD2C6E"/>
    <w:rsid w:val="00FE05E2"/>
    <w:rsid w:val="00FE18F6"/>
    <w:rsid w:val="00FE3AB5"/>
    <w:rsid w:val="00FE3C70"/>
    <w:rsid w:val="00FE7D5B"/>
    <w:rsid w:val="00FF43AA"/>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FBC6426"/>
  <w15:docId w15:val="{F53BF94F-844F-4218-AE80-20D384913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fr-CA" w:eastAsia="fr-CA"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7E94"/>
    <w:pPr>
      <w:jc w:val="both"/>
    </w:pPr>
    <w:rPr>
      <w:rFonts w:cs="Arial"/>
      <w:sz w:val="22"/>
      <w:szCs w:val="24"/>
      <w:lang w:val="en-GB" w:eastAsia="en-US"/>
    </w:rPr>
  </w:style>
  <w:style w:type="paragraph" w:styleId="Titre1">
    <w:name w:val="heading 1"/>
    <w:basedOn w:val="Normal"/>
    <w:next w:val="Normal"/>
    <w:link w:val="Titre1Car"/>
    <w:uiPriority w:val="9"/>
    <w:qFormat/>
    <w:rsid w:val="003D0A07"/>
    <w:pPr>
      <w:numPr>
        <w:numId w:val="25"/>
      </w:numPr>
      <w:autoSpaceDE w:val="0"/>
      <w:autoSpaceDN w:val="0"/>
      <w:adjustRightInd w:val="0"/>
      <w:ind w:left="709" w:hanging="709"/>
      <w:outlineLvl w:val="0"/>
    </w:pPr>
    <w:rPr>
      <w:rFonts w:cs="Times New Roman"/>
      <w:b/>
      <w:color w:val="000000"/>
      <w:szCs w:val="22"/>
      <w:lang w:val="en-US"/>
    </w:rPr>
  </w:style>
  <w:style w:type="paragraph" w:styleId="Titre2">
    <w:name w:val="heading 2"/>
    <w:basedOn w:val="Normal"/>
    <w:next w:val="Normal"/>
    <w:link w:val="Titre2Car"/>
    <w:uiPriority w:val="9"/>
    <w:unhideWhenUsed/>
    <w:qFormat/>
    <w:rsid w:val="00220865"/>
    <w:pPr>
      <w:numPr>
        <w:ilvl w:val="1"/>
        <w:numId w:val="25"/>
      </w:numPr>
      <w:ind w:left="709" w:hanging="709"/>
      <w:outlineLvl w:val="1"/>
    </w:pPr>
    <w:rPr>
      <w:b/>
      <w:bCs/>
      <w:lang w:val="en-US"/>
    </w:rPr>
  </w:style>
  <w:style w:type="paragraph" w:styleId="Titre3">
    <w:name w:val="heading 3"/>
    <w:basedOn w:val="Normal"/>
    <w:next w:val="Normal"/>
    <w:link w:val="Titre3Car"/>
    <w:uiPriority w:val="9"/>
    <w:unhideWhenUsed/>
    <w:qFormat/>
    <w:rsid w:val="0081738F"/>
    <w:pPr>
      <w:keepNext/>
      <w:keepLines/>
      <w:spacing w:before="40"/>
      <w:outlineLvl w:val="2"/>
    </w:pPr>
    <w:rPr>
      <w:rFonts w:eastAsiaTheme="majorEastAsia" w:cs="Times New Roman"/>
      <w:b/>
      <w:i/>
      <w:u w:val="singl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Default">
    <w:name w:val="Default"/>
    <w:uiPriority w:val="99"/>
    <w:rsid w:val="00091AD5"/>
    <w:pPr>
      <w:widowControl w:val="0"/>
      <w:autoSpaceDE w:val="0"/>
      <w:autoSpaceDN w:val="0"/>
      <w:adjustRightInd w:val="0"/>
    </w:pPr>
    <w:rPr>
      <w:rFonts w:ascii="Arial" w:hAnsi="Arial" w:cs="Arial"/>
      <w:color w:val="000000"/>
      <w:sz w:val="24"/>
      <w:szCs w:val="24"/>
      <w:lang w:val="en-US" w:eastAsia="en-US"/>
    </w:rPr>
  </w:style>
  <w:style w:type="paragraph" w:customStyle="1" w:styleId="CM1">
    <w:name w:val="CM1"/>
    <w:basedOn w:val="Default"/>
    <w:next w:val="Default"/>
    <w:uiPriority w:val="99"/>
    <w:rsid w:val="00091AD5"/>
    <w:rPr>
      <w:color w:val="auto"/>
    </w:rPr>
  </w:style>
  <w:style w:type="paragraph" w:customStyle="1" w:styleId="CM2">
    <w:name w:val="CM2"/>
    <w:basedOn w:val="Default"/>
    <w:next w:val="Default"/>
    <w:uiPriority w:val="99"/>
    <w:rsid w:val="00091AD5"/>
    <w:pPr>
      <w:spacing w:line="346" w:lineRule="atLeast"/>
    </w:pPr>
    <w:rPr>
      <w:color w:val="auto"/>
    </w:rPr>
  </w:style>
  <w:style w:type="paragraph" w:customStyle="1" w:styleId="CM5">
    <w:name w:val="CM5"/>
    <w:basedOn w:val="Default"/>
    <w:next w:val="Default"/>
    <w:uiPriority w:val="99"/>
    <w:rsid w:val="00091AD5"/>
    <w:pPr>
      <w:spacing w:after="345"/>
    </w:pPr>
    <w:rPr>
      <w:color w:val="auto"/>
    </w:rPr>
  </w:style>
  <w:style w:type="paragraph" w:customStyle="1" w:styleId="CM3">
    <w:name w:val="CM3"/>
    <w:basedOn w:val="Default"/>
    <w:next w:val="Default"/>
    <w:uiPriority w:val="99"/>
    <w:rsid w:val="00091AD5"/>
    <w:pPr>
      <w:spacing w:line="346" w:lineRule="atLeast"/>
    </w:pPr>
    <w:rPr>
      <w:color w:val="auto"/>
    </w:rPr>
  </w:style>
  <w:style w:type="paragraph" w:customStyle="1" w:styleId="CM6">
    <w:name w:val="CM6"/>
    <w:basedOn w:val="Default"/>
    <w:next w:val="Default"/>
    <w:uiPriority w:val="99"/>
    <w:rsid w:val="00091AD5"/>
    <w:pPr>
      <w:spacing w:after="585"/>
    </w:pPr>
    <w:rPr>
      <w:color w:val="auto"/>
    </w:rPr>
  </w:style>
  <w:style w:type="paragraph" w:customStyle="1" w:styleId="CM4">
    <w:name w:val="CM4"/>
    <w:basedOn w:val="Default"/>
    <w:next w:val="Default"/>
    <w:uiPriority w:val="99"/>
    <w:rsid w:val="00091AD5"/>
    <w:pPr>
      <w:spacing w:line="346" w:lineRule="atLeast"/>
    </w:pPr>
    <w:rPr>
      <w:color w:val="auto"/>
    </w:rPr>
  </w:style>
  <w:style w:type="paragraph" w:customStyle="1" w:styleId="CM7">
    <w:name w:val="CM7"/>
    <w:basedOn w:val="Default"/>
    <w:next w:val="Default"/>
    <w:uiPriority w:val="99"/>
    <w:rsid w:val="00091AD5"/>
    <w:pPr>
      <w:spacing w:after="105"/>
    </w:pPr>
    <w:rPr>
      <w:color w:val="auto"/>
    </w:rPr>
  </w:style>
  <w:style w:type="paragraph" w:styleId="NormalWeb">
    <w:name w:val="Normal (Web)"/>
    <w:basedOn w:val="Normal"/>
    <w:uiPriority w:val="99"/>
    <w:rsid w:val="00E60684"/>
    <w:pPr>
      <w:spacing w:before="100" w:beforeAutospacing="1" w:after="100" w:afterAutospacing="1"/>
    </w:pPr>
  </w:style>
  <w:style w:type="character" w:styleId="Lienhypertexte">
    <w:name w:val="Hyperlink"/>
    <w:uiPriority w:val="99"/>
    <w:rsid w:val="00E60684"/>
    <w:rPr>
      <w:color w:val="0000FF"/>
      <w:u w:val="single"/>
    </w:rPr>
  </w:style>
  <w:style w:type="character" w:customStyle="1" w:styleId="citationbook">
    <w:name w:val="citation book"/>
    <w:basedOn w:val="Policepardfaut"/>
    <w:uiPriority w:val="99"/>
    <w:rsid w:val="003D708F"/>
  </w:style>
  <w:style w:type="character" w:customStyle="1" w:styleId="printonly">
    <w:name w:val="printonly"/>
    <w:basedOn w:val="Policepardfaut"/>
    <w:uiPriority w:val="99"/>
    <w:rsid w:val="003D708F"/>
  </w:style>
  <w:style w:type="paragraph" w:customStyle="1" w:styleId="Paragraphedeliste1">
    <w:name w:val="Paragraphe de liste1"/>
    <w:basedOn w:val="Normal"/>
    <w:uiPriority w:val="34"/>
    <w:qFormat/>
    <w:rsid w:val="00EE558B"/>
    <w:pPr>
      <w:ind w:left="720"/>
    </w:pPr>
    <w:rPr>
      <w:rFonts w:ascii="Calibri" w:eastAsia="Calibri" w:hAnsi="Calibri" w:cs="Calibri"/>
      <w:szCs w:val="22"/>
      <w:lang w:val="nl-NL" w:eastAsia="nl-NL"/>
    </w:rPr>
  </w:style>
  <w:style w:type="paragraph" w:styleId="En-tte">
    <w:name w:val="header"/>
    <w:basedOn w:val="Normal"/>
    <w:link w:val="En-tteCar"/>
    <w:uiPriority w:val="99"/>
    <w:semiHidden/>
    <w:unhideWhenUsed/>
    <w:rsid w:val="004A157B"/>
    <w:pPr>
      <w:tabs>
        <w:tab w:val="center" w:pos="4536"/>
        <w:tab w:val="right" w:pos="9072"/>
      </w:tabs>
    </w:pPr>
  </w:style>
  <w:style w:type="character" w:customStyle="1" w:styleId="En-tteCar">
    <w:name w:val="En-tête Car"/>
    <w:link w:val="En-tte"/>
    <w:uiPriority w:val="99"/>
    <w:semiHidden/>
    <w:rsid w:val="004A157B"/>
    <w:rPr>
      <w:rFonts w:cs="Arial"/>
      <w:sz w:val="22"/>
      <w:szCs w:val="24"/>
      <w:lang w:val="en-GB" w:eastAsia="en-US"/>
    </w:rPr>
  </w:style>
  <w:style w:type="paragraph" w:styleId="Pieddepage">
    <w:name w:val="footer"/>
    <w:basedOn w:val="Normal"/>
    <w:link w:val="PieddepageCar"/>
    <w:uiPriority w:val="99"/>
    <w:unhideWhenUsed/>
    <w:rsid w:val="004A157B"/>
    <w:pPr>
      <w:tabs>
        <w:tab w:val="center" w:pos="4536"/>
        <w:tab w:val="right" w:pos="9072"/>
      </w:tabs>
    </w:pPr>
  </w:style>
  <w:style w:type="character" w:customStyle="1" w:styleId="PieddepageCar">
    <w:name w:val="Pied de page Car"/>
    <w:link w:val="Pieddepage"/>
    <w:uiPriority w:val="99"/>
    <w:rsid w:val="004A157B"/>
    <w:rPr>
      <w:rFonts w:cs="Arial"/>
      <w:sz w:val="22"/>
      <w:szCs w:val="24"/>
      <w:lang w:val="en-GB" w:eastAsia="en-US"/>
    </w:rPr>
  </w:style>
  <w:style w:type="character" w:styleId="Marquedecommentaire">
    <w:name w:val="annotation reference"/>
    <w:uiPriority w:val="99"/>
    <w:semiHidden/>
    <w:unhideWhenUsed/>
    <w:rsid w:val="00E54AA8"/>
    <w:rPr>
      <w:sz w:val="16"/>
      <w:szCs w:val="16"/>
    </w:rPr>
  </w:style>
  <w:style w:type="paragraph" w:styleId="Commentaire">
    <w:name w:val="annotation text"/>
    <w:basedOn w:val="Normal"/>
    <w:link w:val="CommentaireCar"/>
    <w:uiPriority w:val="99"/>
    <w:semiHidden/>
    <w:unhideWhenUsed/>
    <w:rsid w:val="00E54AA8"/>
    <w:rPr>
      <w:sz w:val="20"/>
      <w:szCs w:val="20"/>
    </w:rPr>
  </w:style>
  <w:style w:type="character" w:customStyle="1" w:styleId="CommentaireCar">
    <w:name w:val="Commentaire Car"/>
    <w:link w:val="Commentaire"/>
    <w:uiPriority w:val="99"/>
    <w:semiHidden/>
    <w:rsid w:val="00E54AA8"/>
    <w:rPr>
      <w:rFonts w:cs="Arial"/>
      <w:lang w:val="en-GB"/>
    </w:rPr>
  </w:style>
  <w:style w:type="paragraph" w:styleId="Objetducommentaire">
    <w:name w:val="annotation subject"/>
    <w:basedOn w:val="Commentaire"/>
    <w:next w:val="Commentaire"/>
    <w:link w:val="ObjetducommentaireCar"/>
    <w:uiPriority w:val="99"/>
    <w:semiHidden/>
    <w:unhideWhenUsed/>
    <w:rsid w:val="00E54AA8"/>
    <w:rPr>
      <w:b/>
      <w:bCs/>
    </w:rPr>
  </w:style>
  <w:style w:type="character" w:customStyle="1" w:styleId="ObjetducommentaireCar">
    <w:name w:val="Objet du commentaire Car"/>
    <w:link w:val="Objetducommentaire"/>
    <w:uiPriority w:val="99"/>
    <w:semiHidden/>
    <w:rsid w:val="00E54AA8"/>
    <w:rPr>
      <w:rFonts w:cs="Arial"/>
      <w:b/>
      <w:bCs/>
      <w:lang w:val="en-GB"/>
    </w:rPr>
  </w:style>
  <w:style w:type="paragraph" w:styleId="Textedebulles">
    <w:name w:val="Balloon Text"/>
    <w:basedOn w:val="Normal"/>
    <w:link w:val="TextedebullesCar"/>
    <w:uiPriority w:val="99"/>
    <w:semiHidden/>
    <w:unhideWhenUsed/>
    <w:rsid w:val="00E54AA8"/>
    <w:rPr>
      <w:rFonts w:ascii="Arial" w:hAnsi="Arial"/>
      <w:sz w:val="16"/>
      <w:szCs w:val="16"/>
    </w:rPr>
  </w:style>
  <w:style w:type="character" w:customStyle="1" w:styleId="TextedebullesCar">
    <w:name w:val="Texte de bulles Car"/>
    <w:link w:val="Textedebulles"/>
    <w:uiPriority w:val="99"/>
    <w:semiHidden/>
    <w:rsid w:val="00E54AA8"/>
    <w:rPr>
      <w:rFonts w:ascii="Arial" w:hAnsi="Arial" w:cs="Arial"/>
      <w:sz w:val="16"/>
      <w:szCs w:val="16"/>
      <w:lang w:val="en-GB"/>
    </w:rPr>
  </w:style>
  <w:style w:type="paragraph" w:customStyle="1" w:styleId="AuthorAffiliation">
    <w:name w:val="AuthorAffiliation"/>
    <w:basedOn w:val="Normal"/>
    <w:link w:val="AuthorAffiliationCar"/>
    <w:qFormat/>
    <w:rsid w:val="00F4377C"/>
    <w:rPr>
      <w:rFonts w:eastAsia="Arial" w:cs="Times New Roman"/>
      <w:szCs w:val="22"/>
      <w:lang w:val="en-CA"/>
    </w:rPr>
  </w:style>
  <w:style w:type="character" w:customStyle="1" w:styleId="AuthorAffiliationCar">
    <w:name w:val="AuthorAffiliation Car"/>
    <w:link w:val="AuthorAffiliation"/>
    <w:rsid w:val="00F4377C"/>
    <w:rPr>
      <w:rFonts w:eastAsia="Arial"/>
      <w:sz w:val="22"/>
      <w:szCs w:val="22"/>
      <w:lang w:val="en-CA" w:eastAsia="en-US"/>
    </w:rPr>
  </w:style>
  <w:style w:type="paragraph" w:customStyle="1" w:styleId="Authors">
    <w:name w:val="Authors"/>
    <w:basedOn w:val="Normal"/>
    <w:link w:val="AuthorsCar"/>
    <w:qFormat/>
    <w:rsid w:val="00F4377C"/>
    <w:pPr>
      <w:jc w:val="center"/>
    </w:pPr>
    <w:rPr>
      <w:rFonts w:eastAsia="Arial" w:cs="Times New Roman"/>
      <w:b/>
      <w:szCs w:val="22"/>
      <w:lang w:val="en-CA"/>
    </w:rPr>
  </w:style>
  <w:style w:type="character" w:customStyle="1" w:styleId="AuthorsCar">
    <w:name w:val="Authors Car"/>
    <w:link w:val="Authors"/>
    <w:rsid w:val="00F4377C"/>
    <w:rPr>
      <w:rFonts w:eastAsia="Arial"/>
      <w:b/>
      <w:sz w:val="22"/>
      <w:szCs w:val="22"/>
      <w:lang w:val="en-CA" w:eastAsia="en-US"/>
    </w:rPr>
  </w:style>
  <w:style w:type="character" w:customStyle="1" w:styleId="Titre1Car">
    <w:name w:val="Titre 1 Car"/>
    <w:basedOn w:val="Policepardfaut"/>
    <w:link w:val="Titre1"/>
    <w:uiPriority w:val="9"/>
    <w:rsid w:val="003D0A07"/>
    <w:rPr>
      <w:b/>
      <w:color w:val="000000"/>
      <w:sz w:val="22"/>
      <w:szCs w:val="22"/>
      <w:lang w:val="en-US" w:eastAsia="en-US"/>
    </w:rPr>
  </w:style>
  <w:style w:type="character" w:customStyle="1" w:styleId="Titre2Car">
    <w:name w:val="Titre 2 Car"/>
    <w:basedOn w:val="Policepardfaut"/>
    <w:link w:val="Titre2"/>
    <w:uiPriority w:val="9"/>
    <w:rsid w:val="00220865"/>
    <w:rPr>
      <w:rFonts w:cs="Arial"/>
      <w:b/>
      <w:bCs/>
      <w:sz w:val="22"/>
      <w:szCs w:val="24"/>
      <w:lang w:val="en-US" w:eastAsia="en-US"/>
    </w:rPr>
  </w:style>
  <w:style w:type="paragraph" w:customStyle="1" w:styleId="intro">
    <w:name w:val="intro"/>
    <w:basedOn w:val="AuthorAffiliation"/>
    <w:link w:val="introCar"/>
    <w:qFormat/>
    <w:rsid w:val="003D0A07"/>
    <w:pPr>
      <w:jc w:val="center"/>
    </w:pPr>
    <w:rPr>
      <w:color w:val="000000"/>
    </w:rPr>
  </w:style>
  <w:style w:type="paragraph" w:styleId="Titre">
    <w:name w:val="Title"/>
    <w:basedOn w:val="Normal"/>
    <w:next w:val="Normal"/>
    <w:link w:val="TitreCar"/>
    <w:uiPriority w:val="10"/>
    <w:qFormat/>
    <w:rsid w:val="003D0A07"/>
    <w:pPr>
      <w:autoSpaceDE w:val="0"/>
      <w:autoSpaceDN w:val="0"/>
      <w:adjustRightInd w:val="0"/>
      <w:jc w:val="center"/>
    </w:pPr>
    <w:rPr>
      <w:rFonts w:eastAsia="Arial" w:cs="Times New Roman"/>
      <w:b/>
      <w:noProof/>
      <w:sz w:val="28"/>
      <w:szCs w:val="28"/>
      <w:lang w:val="en-CA" w:eastAsia="fr-CA"/>
    </w:rPr>
  </w:style>
  <w:style w:type="character" w:customStyle="1" w:styleId="introCar">
    <w:name w:val="intro Car"/>
    <w:basedOn w:val="AuthorAffiliationCar"/>
    <w:link w:val="intro"/>
    <w:rsid w:val="003D0A07"/>
    <w:rPr>
      <w:rFonts w:eastAsia="Arial"/>
      <w:color w:val="000000"/>
      <w:sz w:val="22"/>
      <w:szCs w:val="22"/>
      <w:lang w:val="en-CA" w:eastAsia="en-US"/>
    </w:rPr>
  </w:style>
  <w:style w:type="character" w:customStyle="1" w:styleId="TitreCar">
    <w:name w:val="Titre Car"/>
    <w:basedOn w:val="Policepardfaut"/>
    <w:link w:val="Titre"/>
    <w:uiPriority w:val="10"/>
    <w:rsid w:val="003D0A07"/>
    <w:rPr>
      <w:rFonts w:eastAsia="Arial"/>
      <w:b/>
      <w:noProof/>
      <w:sz w:val="28"/>
      <w:szCs w:val="28"/>
      <w:lang w:val="en-CA"/>
    </w:rPr>
  </w:style>
  <w:style w:type="paragraph" w:customStyle="1" w:styleId="abstracttitle">
    <w:name w:val="abstract title"/>
    <w:basedOn w:val="Normal"/>
    <w:link w:val="abstracttitleCar"/>
    <w:qFormat/>
    <w:rsid w:val="003D0A07"/>
    <w:pPr>
      <w:autoSpaceDE w:val="0"/>
      <w:autoSpaceDN w:val="0"/>
      <w:adjustRightInd w:val="0"/>
      <w:jc w:val="left"/>
    </w:pPr>
    <w:rPr>
      <w:rFonts w:cs="Times New Roman"/>
      <w:b/>
      <w:color w:val="000000"/>
      <w:szCs w:val="22"/>
      <w:lang w:val="en-US"/>
    </w:rPr>
  </w:style>
  <w:style w:type="character" w:styleId="Textedelespacerserv">
    <w:name w:val="Placeholder Text"/>
    <w:basedOn w:val="Policepardfaut"/>
    <w:uiPriority w:val="99"/>
    <w:semiHidden/>
    <w:rsid w:val="0038536D"/>
    <w:rPr>
      <w:color w:val="808080"/>
    </w:rPr>
  </w:style>
  <w:style w:type="character" w:customStyle="1" w:styleId="abstracttitleCar">
    <w:name w:val="abstract title Car"/>
    <w:basedOn w:val="Policepardfaut"/>
    <w:link w:val="abstracttitle"/>
    <w:rsid w:val="003D0A07"/>
    <w:rPr>
      <w:b/>
      <w:color w:val="000000"/>
      <w:sz w:val="22"/>
      <w:szCs w:val="22"/>
      <w:lang w:val="en-US" w:eastAsia="en-US"/>
    </w:rPr>
  </w:style>
  <w:style w:type="paragraph" w:styleId="Lgende">
    <w:name w:val="caption"/>
    <w:basedOn w:val="Normal"/>
    <w:next w:val="Normal"/>
    <w:uiPriority w:val="35"/>
    <w:unhideWhenUsed/>
    <w:qFormat/>
    <w:rsid w:val="008934D5"/>
    <w:pPr>
      <w:autoSpaceDE w:val="0"/>
      <w:autoSpaceDN w:val="0"/>
      <w:adjustRightInd w:val="0"/>
      <w:jc w:val="center"/>
    </w:pPr>
    <w:rPr>
      <w:b/>
      <w:bCs/>
    </w:rPr>
  </w:style>
  <w:style w:type="paragraph" w:customStyle="1" w:styleId="EndNoteBibliographyTitle">
    <w:name w:val="EndNote Bibliography Title"/>
    <w:basedOn w:val="Normal"/>
    <w:link w:val="EndNoteBibliographyTitleCar"/>
    <w:rsid w:val="00816049"/>
    <w:pPr>
      <w:jc w:val="center"/>
    </w:pPr>
    <w:rPr>
      <w:rFonts w:cs="Times New Roman"/>
      <w:noProof/>
      <w:lang w:val="en-US"/>
    </w:rPr>
  </w:style>
  <w:style w:type="character" w:customStyle="1" w:styleId="EndNoteBibliographyTitleCar">
    <w:name w:val="EndNote Bibliography Title Car"/>
    <w:basedOn w:val="Policepardfaut"/>
    <w:link w:val="EndNoteBibliographyTitle"/>
    <w:rsid w:val="00816049"/>
    <w:rPr>
      <w:noProof/>
      <w:sz w:val="22"/>
      <w:szCs w:val="24"/>
      <w:lang w:val="en-US" w:eastAsia="en-US"/>
    </w:rPr>
  </w:style>
  <w:style w:type="paragraph" w:customStyle="1" w:styleId="EndNoteBibliography">
    <w:name w:val="EndNote Bibliography"/>
    <w:basedOn w:val="Normal"/>
    <w:link w:val="EndNoteBibliographyCar"/>
    <w:rsid w:val="00816049"/>
    <w:rPr>
      <w:rFonts w:cs="Times New Roman"/>
      <w:noProof/>
      <w:lang w:val="en-US"/>
    </w:rPr>
  </w:style>
  <w:style w:type="character" w:customStyle="1" w:styleId="EndNoteBibliographyCar">
    <w:name w:val="EndNote Bibliography Car"/>
    <w:basedOn w:val="Policepardfaut"/>
    <w:link w:val="EndNoteBibliography"/>
    <w:rsid w:val="00816049"/>
    <w:rPr>
      <w:noProof/>
      <w:sz w:val="22"/>
      <w:szCs w:val="24"/>
      <w:lang w:val="en-US" w:eastAsia="en-US"/>
    </w:rPr>
  </w:style>
  <w:style w:type="paragraph" w:styleId="Paragraphedeliste">
    <w:name w:val="List Paragraph"/>
    <w:basedOn w:val="Normal"/>
    <w:uiPriority w:val="34"/>
    <w:qFormat/>
    <w:rsid w:val="003D4494"/>
    <w:pPr>
      <w:numPr>
        <w:numId w:val="41"/>
      </w:numPr>
      <w:spacing w:after="200"/>
      <w:ind w:left="284" w:hanging="284"/>
      <w:contextualSpacing/>
    </w:pPr>
    <w:rPr>
      <w:rFonts w:eastAsiaTheme="minorHAnsi" w:cs="Times New Roman"/>
      <w:szCs w:val="22"/>
      <w:lang w:val="en-US"/>
    </w:rPr>
  </w:style>
  <w:style w:type="character" w:customStyle="1" w:styleId="Titre3Car">
    <w:name w:val="Titre 3 Car"/>
    <w:basedOn w:val="Policepardfaut"/>
    <w:link w:val="Titre3"/>
    <w:uiPriority w:val="9"/>
    <w:rsid w:val="0081738F"/>
    <w:rPr>
      <w:rFonts w:eastAsiaTheme="majorEastAsia"/>
      <w:b/>
      <w:i/>
      <w:sz w:val="22"/>
      <w:szCs w:val="24"/>
      <w:u w:val="single"/>
      <w:lang w:val="en-GB" w:eastAsia="en-US"/>
    </w:rPr>
  </w:style>
  <w:style w:type="table" w:styleId="Grilledutableau">
    <w:name w:val="Table Grid"/>
    <w:basedOn w:val="TableauNormal"/>
    <w:uiPriority w:val="59"/>
    <w:rsid w:val="004B0F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nePrintedOutput">
    <w:name w:val="Line Printed Output"/>
    <w:uiPriority w:val="99"/>
    <w:rsid w:val="006C19D3"/>
    <w:rPr>
      <w:rFonts w:ascii="Courier New" w:hAnsi="Courier New" w:cs="Courier New"/>
      <w:color w:val="0000FF"/>
    </w:rPr>
  </w:style>
  <w:style w:type="paragraph" w:customStyle="1" w:styleId="LinePrintedOutput1">
    <w:name w:val="Line Printed Output1"/>
    <w:uiPriority w:val="99"/>
    <w:rsid w:val="006C19D3"/>
    <w:pPr>
      <w:autoSpaceDE w:val="0"/>
      <w:autoSpaceDN w:val="0"/>
      <w:adjustRightInd w:val="0"/>
    </w:pPr>
    <w:rPr>
      <w:sz w:val="24"/>
      <w:szCs w:val="24"/>
    </w:rPr>
  </w:style>
  <w:style w:type="character" w:customStyle="1" w:styleId="shorttext">
    <w:name w:val="short_text"/>
    <w:basedOn w:val="Policepardfaut"/>
    <w:rsid w:val="00327A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4198383">
      <w:bodyDiv w:val="1"/>
      <w:marLeft w:val="0"/>
      <w:marRight w:val="0"/>
      <w:marTop w:val="0"/>
      <w:marBottom w:val="0"/>
      <w:divBdr>
        <w:top w:val="none" w:sz="0" w:space="0" w:color="auto"/>
        <w:left w:val="none" w:sz="0" w:space="0" w:color="auto"/>
        <w:bottom w:val="none" w:sz="0" w:space="0" w:color="auto"/>
        <w:right w:val="none" w:sz="0" w:space="0" w:color="auto"/>
      </w:divBdr>
    </w:div>
    <w:div w:id="1233005642">
      <w:marLeft w:val="0"/>
      <w:marRight w:val="0"/>
      <w:marTop w:val="0"/>
      <w:marBottom w:val="0"/>
      <w:divBdr>
        <w:top w:val="none" w:sz="0" w:space="0" w:color="auto"/>
        <w:left w:val="none" w:sz="0" w:space="0" w:color="auto"/>
        <w:bottom w:val="none" w:sz="0" w:space="0" w:color="auto"/>
        <w:right w:val="none" w:sz="0" w:space="0" w:color="auto"/>
      </w:divBdr>
      <w:divsChild>
        <w:div w:id="1233005640">
          <w:marLeft w:val="0"/>
          <w:marRight w:val="0"/>
          <w:marTop w:val="0"/>
          <w:marBottom w:val="0"/>
          <w:divBdr>
            <w:top w:val="none" w:sz="0" w:space="0" w:color="auto"/>
            <w:left w:val="none" w:sz="0" w:space="0" w:color="auto"/>
            <w:bottom w:val="none" w:sz="0" w:space="0" w:color="auto"/>
            <w:right w:val="none" w:sz="0" w:space="0" w:color="auto"/>
          </w:divBdr>
        </w:div>
        <w:div w:id="1233005643">
          <w:marLeft w:val="0"/>
          <w:marRight w:val="0"/>
          <w:marTop w:val="0"/>
          <w:marBottom w:val="0"/>
          <w:divBdr>
            <w:top w:val="none" w:sz="0" w:space="0" w:color="auto"/>
            <w:left w:val="none" w:sz="0" w:space="0" w:color="auto"/>
            <w:bottom w:val="none" w:sz="0" w:space="0" w:color="auto"/>
            <w:right w:val="none" w:sz="0" w:space="0" w:color="auto"/>
          </w:divBdr>
          <w:divsChild>
            <w:div w:id="1233005641">
              <w:marLeft w:val="0"/>
              <w:marRight w:val="0"/>
              <w:marTop w:val="0"/>
              <w:marBottom w:val="0"/>
              <w:divBdr>
                <w:top w:val="none" w:sz="0" w:space="0" w:color="auto"/>
                <w:left w:val="none" w:sz="0" w:space="0" w:color="auto"/>
                <w:bottom w:val="none" w:sz="0" w:space="0" w:color="auto"/>
                <w:right w:val="none" w:sz="0" w:space="0" w:color="auto"/>
              </w:divBdr>
            </w:div>
            <w:div w:id="1233005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826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D:\Google%20Drive\2-Doctorat\4-Loi%20de%20Comportement\Expansion%20thermique%20et%20chimique\DILATO-Compilation%20Dilato%20Wali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36333333333334"/>
          <c:y val="3.8862360360152642E-2"/>
          <c:w val="0.72000525983881547"/>
          <c:h val="0.79680243483473789"/>
        </c:manualLayout>
      </c:layout>
      <c:scatterChart>
        <c:scatterStyle val="lineMarker"/>
        <c:varyColors val="0"/>
        <c:ser>
          <c:idx val="1"/>
          <c:order val="1"/>
          <c:tx>
            <c:v>15°C/h</c:v>
          </c:tx>
          <c:spPr>
            <a:ln w="19050" cap="rnd">
              <a:solidFill>
                <a:srgbClr val="FF0000"/>
              </a:solidFill>
              <a:round/>
            </a:ln>
            <a:effectLst/>
          </c:spPr>
          <c:marker>
            <c:symbol val="none"/>
          </c:marker>
          <c:xVal>
            <c:numRef>
              <c:f>Data!$P$6:$P$8457</c:f>
              <c:numCache>
                <c:formatCode>General</c:formatCode>
                <c:ptCount val="8452"/>
                <c:pt idx="0">
                  <c:v>22.5241966</c:v>
                </c:pt>
                <c:pt idx="1">
                  <c:v>22.559022899999999</c:v>
                </c:pt>
                <c:pt idx="2">
                  <c:v>22.596691100000001</c:v>
                </c:pt>
                <c:pt idx="3">
                  <c:v>22.645294199999999</c:v>
                </c:pt>
                <c:pt idx="4">
                  <c:v>22.6814842</c:v>
                </c:pt>
                <c:pt idx="5">
                  <c:v>22.724197400000001</c:v>
                </c:pt>
                <c:pt idx="6">
                  <c:v>22.778469099999999</c:v>
                </c:pt>
                <c:pt idx="7">
                  <c:v>22.8226738</c:v>
                </c:pt>
                <c:pt idx="8">
                  <c:v>22.882814400000001</c:v>
                </c:pt>
                <c:pt idx="9">
                  <c:v>22.934366199999999</c:v>
                </c:pt>
                <c:pt idx="10">
                  <c:v>22.992496500000001</c:v>
                </c:pt>
                <c:pt idx="11">
                  <c:v>23.053863499999999</c:v>
                </c:pt>
                <c:pt idx="12">
                  <c:v>23.119399999999999</c:v>
                </c:pt>
                <c:pt idx="13">
                  <c:v>23.178117799999999</c:v>
                </c:pt>
                <c:pt idx="14">
                  <c:v>23.245380399999998</c:v>
                </c:pt>
                <c:pt idx="15">
                  <c:v>23.307090800000001</c:v>
                </c:pt>
                <c:pt idx="16">
                  <c:v>23.388011899999999</c:v>
                </c:pt>
                <c:pt idx="17">
                  <c:v>23.455709500000001</c:v>
                </c:pt>
                <c:pt idx="18">
                  <c:v>23.529416999999999</c:v>
                </c:pt>
                <c:pt idx="19">
                  <c:v>23.6120682</c:v>
                </c:pt>
                <c:pt idx="20">
                  <c:v>23.6839294</c:v>
                </c:pt>
                <c:pt idx="21">
                  <c:v>23.7650547</c:v>
                </c:pt>
                <c:pt idx="22">
                  <c:v>23.854187</c:v>
                </c:pt>
                <c:pt idx="23">
                  <c:v>23.936380400000001</c:v>
                </c:pt>
                <c:pt idx="24">
                  <c:v>24.0179653</c:v>
                </c:pt>
                <c:pt idx="25">
                  <c:v>24.104005799999999</c:v>
                </c:pt>
                <c:pt idx="26">
                  <c:v>24.202114099999999</c:v>
                </c:pt>
                <c:pt idx="27">
                  <c:v>24.294464099999999</c:v>
                </c:pt>
                <c:pt idx="28">
                  <c:v>24.381845500000001</c:v>
                </c:pt>
                <c:pt idx="29">
                  <c:v>24.4870415</c:v>
                </c:pt>
                <c:pt idx="30">
                  <c:v>24.577810299999999</c:v>
                </c:pt>
                <c:pt idx="31">
                  <c:v>24.684829700000002</c:v>
                </c:pt>
                <c:pt idx="32">
                  <c:v>24.788461699999999</c:v>
                </c:pt>
                <c:pt idx="33">
                  <c:v>24.889860200000001</c:v>
                </c:pt>
                <c:pt idx="34">
                  <c:v>24.9914722</c:v>
                </c:pt>
                <c:pt idx="35">
                  <c:v>25.093822500000002</c:v>
                </c:pt>
                <c:pt idx="36">
                  <c:v>25.194498100000001</c:v>
                </c:pt>
                <c:pt idx="37">
                  <c:v>25.309308999999999</c:v>
                </c:pt>
                <c:pt idx="38">
                  <c:v>25.415443400000001</c:v>
                </c:pt>
                <c:pt idx="39">
                  <c:v>25.532993300000001</c:v>
                </c:pt>
                <c:pt idx="40">
                  <c:v>25.641992599999998</c:v>
                </c:pt>
                <c:pt idx="41">
                  <c:v>25.750183100000001</c:v>
                </c:pt>
                <c:pt idx="42">
                  <c:v>25.871677399999999</c:v>
                </c:pt>
                <c:pt idx="43">
                  <c:v>25.984052699999999</c:v>
                </c:pt>
                <c:pt idx="44">
                  <c:v>26.1070995</c:v>
                </c:pt>
                <c:pt idx="45">
                  <c:v>26.218294100000001</c:v>
                </c:pt>
                <c:pt idx="46">
                  <c:v>26.340343499999999</c:v>
                </c:pt>
                <c:pt idx="47">
                  <c:v>26.469232600000002</c:v>
                </c:pt>
                <c:pt idx="48">
                  <c:v>26.594621700000001</c:v>
                </c:pt>
                <c:pt idx="49">
                  <c:v>26.707923900000001</c:v>
                </c:pt>
                <c:pt idx="50">
                  <c:v>26.849155400000001</c:v>
                </c:pt>
                <c:pt idx="51">
                  <c:v>26.977310200000002</c:v>
                </c:pt>
                <c:pt idx="52">
                  <c:v>27.095945400000002</c:v>
                </c:pt>
                <c:pt idx="53">
                  <c:v>27.240079900000001</c:v>
                </c:pt>
                <c:pt idx="54">
                  <c:v>27.378555299999999</c:v>
                </c:pt>
                <c:pt idx="55">
                  <c:v>27.5096779</c:v>
                </c:pt>
                <c:pt idx="56">
                  <c:v>27.645601299999999</c:v>
                </c:pt>
                <c:pt idx="57">
                  <c:v>27.796224599999999</c:v>
                </c:pt>
                <c:pt idx="58">
                  <c:v>27.9329815</c:v>
                </c:pt>
                <c:pt idx="59">
                  <c:v>28.080974600000001</c:v>
                </c:pt>
                <c:pt idx="60">
                  <c:v>28.208252000000002</c:v>
                </c:pt>
                <c:pt idx="61">
                  <c:v>28.354589499999999</c:v>
                </c:pt>
                <c:pt idx="62">
                  <c:v>28.4958344</c:v>
                </c:pt>
                <c:pt idx="63">
                  <c:v>28.6494827</c:v>
                </c:pt>
                <c:pt idx="64">
                  <c:v>28.7872524</c:v>
                </c:pt>
                <c:pt idx="65">
                  <c:v>28.936800000000002</c:v>
                </c:pt>
                <c:pt idx="66">
                  <c:v>29.0790787</c:v>
                </c:pt>
                <c:pt idx="67">
                  <c:v>29.228178</c:v>
                </c:pt>
                <c:pt idx="68">
                  <c:v>29.381458299999998</c:v>
                </c:pt>
                <c:pt idx="69">
                  <c:v>29.536893800000001</c:v>
                </c:pt>
                <c:pt idx="70">
                  <c:v>29.696382499999999</c:v>
                </c:pt>
                <c:pt idx="71">
                  <c:v>29.851230600000001</c:v>
                </c:pt>
                <c:pt idx="72">
                  <c:v>30.004276300000001</c:v>
                </c:pt>
                <c:pt idx="73">
                  <c:v>30.169782600000001</c:v>
                </c:pt>
                <c:pt idx="74">
                  <c:v>30.326528499999998</c:v>
                </c:pt>
                <c:pt idx="75">
                  <c:v>30.481634100000001</c:v>
                </c:pt>
                <c:pt idx="76">
                  <c:v>30.657663299999999</c:v>
                </c:pt>
                <c:pt idx="77">
                  <c:v>30.822420099999999</c:v>
                </c:pt>
                <c:pt idx="78">
                  <c:v>30.9808865</c:v>
                </c:pt>
                <c:pt idx="79">
                  <c:v>31.150899899999999</c:v>
                </c:pt>
                <c:pt idx="80">
                  <c:v>31.306917200000001</c:v>
                </c:pt>
                <c:pt idx="81">
                  <c:v>31.468690899999999</c:v>
                </c:pt>
                <c:pt idx="82">
                  <c:v>31.636827499999999</c:v>
                </c:pt>
                <c:pt idx="83">
                  <c:v>31.800960499999999</c:v>
                </c:pt>
                <c:pt idx="84">
                  <c:v>31.970836599999998</c:v>
                </c:pt>
                <c:pt idx="85">
                  <c:v>32.140582999999999</c:v>
                </c:pt>
                <c:pt idx="86">
                  <c:v>32.3153839</c:v>
                </c:pt>
                <c:pt idx="87">
                  <c:v>32.487121600000002</c:v>
                </c:pt>
                <c:pt idx="88">
                  <c:v>32.6561241</c:v>
                </c:pt>
                <c:pt idx="89">
                  <c:v>32.821392099999997</c:v>
                </c:pt>
                <c:pt idx="90">
                  <c:v>32.997135200000002</c:v>
                </c:pt>
                <c:pt idx="91">
                  <c:v>33.171909300000003</c:v>
                </c:pt>
                <c:pt idx="92">
                  <c:v>33.337245899999999</c:v>
                </c:pt>
                <c:pt idx="93">
                  <c:v>33.516597699999998</c:v>
                </c:pt>
                <c:pt idx="94">
                  <c:v>33.7025261</c:v>
                </c:pt>
                <c:pt idx="95">
                  <c:v>33.873405499999997</c:v>
                </c:pt>
                <c:pt idx="96">
                  <c:v>34.050353999999999</c:v>
                </c:pt>
                <c:pt idx="97">
                  <c:v>34.226081800000003</c:v>
                </c:pt>
                <c:pt idx="98">
                  <c:v>34.414489699999997</c:v>
                </c:pt>
                <c:pt idx="99">
                  <c:v>34.593345599999999</c:v>
                </c:pt>
                <c:pt idx="100">
                  <c:v>34.769420599999997</c:v>
                </c:pt>
                <c:pt idx="101">
                  <c:v>34.963359799999999</c:v>
                </c:pt>
                <c:pt idx="102">
                  <c:v>35.156223300000001</c:v>
                </c:pt>
                <c:pt idx="103">
                  <c:v>35.337333700000002</c:v>
                </c:pt>
                <c:pt idx="104">
                  <c:v>35.512817400000003</c:v>
                </c:pt>
                <c:pt idx="105">
                  <c:v>35.700797999999999</c:v>
                </c:pt>
                <c:pt idx="106">
                  <c:v>35.8778267</c:v>
                </c:pt>
                <c:pt idx="107">
                  <c:v>36.068393700000001</c:v>
                </c:pt>
                <c:pt idx="108">
                  <c:v>36.257583599999997</c:v>
                </c:pt>
                <c:pt idx="109">
                  <c:v>36.438591000000002</c:v>
                </c:pt>
                <c:pt idx="110">
                  <c:v>36.626098599999999</c:v>
                </c:pt>
                <c:pt idx="111">
                  <c:v>36.820297199999999</c:v>
                </c:pt>
                <c:pt idx="112">
                  <c:v>37.015689799999997</c:v>
                </c:pt>
                <c:pt idx="113">
                  <c:v>37.206977799999997</c:v>
                </c:pt>
                <c:pt idx="114">
                  <c:v>37.396354700000003</c:v>
                </c:pt>
                <c:pt idx="115">
                  <c:v>37.581180600000003</c:v>
                </c:pt>
                <c:pt idx="116">
                  <c:v>37.782596599999998</c:v>
                </c:pt>
                <c:pt idx="117">
                  <c:v>37.969314599999997</c:v>
                </c:pt>
                <c:pt idx="118">
                  <c:v>38.168224299999999</c:v>
                </c:pt>
                <c:pt idx="119">
                  <c:v>38.352939599999999</c:v>
                </c:pt>
                <c:pt idx="120">
                  <c:v>38.541866300000002</c:v>
                </c:pt>
                <c:pt idx="121">
                  <c:v>38.738464399999998</c:v>
                </c:pt>
                <c:pt idx="122">
                  <c:v>38.927928899999998</c:v>
                </c:pt>
                <c:pt idx="123">
                  <c:v>39.120883900000003</c:v>
                </c:pt>
                <c:pt idx="124">
                  <c:v>39.328926099999997</c:v>
                </c:pt>
                <c:pt idx="125">
                  <c:v>39.524299599999999</c:v>
                </c:pt>
                <c:pt idx="126">
                  <c:v>39.703716300000004</c:v>
                </c:pt>
                <c:pt idx="127">
                  <c:v>39.9081993</c:v>
                </c:pt>
                <c:pt idx="128">
                  <c:v>40.102268199999997</c:v>
                </c:pt>
                <c:pt idx="129">
                  <c:v>40.2956924</c:v>
                </c:pt>
                <c:pt idx="130">
                  <c:v>40.517135600000003</c:v>
                </c:pt>
                <c:pt idx="131">
                  <c:v>40.709964800000002</c:v>
                </c:pt>
                <c:pt idx="132">
                  <c:v>40.895145399999997</c:v>
                </c:pt>
                <c:pt idx="133">
                  <c:v>41.107875800000002</c:v>
                </c:pt>
                <c:pt idx="134">
                  <c:v>41.299476599999998</c:v>
                </c:pt>
                <c:pt idx="135">
                  <c:v>41.4921875</c:v>
                </c:pt>
                <c:pt idx="136">
                  <c:v>41.701991999999997</c:v>
                </c:pt>
                <c:pt idx="137">
                  <c:v>41.877246900000003</c:v>
                </c:pt>
                <c:pt idx="138">
                  <c:v>42.081897699999999</c:v>
                </c:pt>
                <c:pt idx="139">
                  <c:v>42.283206900000003</c:v>
                </c:pt>
                <c:pt idx="140">
                  <c:v>42.497627299999998</c:v>
                </c:pt>
                <c:pt idx="141">
                  <c:v>42.692531600000002</c:v>
                </c:pt>
                <c:pt idx="142">
                  <c:v>42.899986300000002</c:v>
                </c:pt>
                <c:pt idx="143">
                  <c:v>43.110248599999998</c:v>
                </c:pt>
                <c:pt idx="144">
                  <c:v>43.3003578</c:v>
                </c:pt>
                <c:pt idx="145">
                  <c:v>43.503604899999999</c:v>
                </c:pt>
                <c:pt idx="146">
                  <c:v>43.714927699999997</c:v>
                </c:pt>
                <c:pt idx="147">
                  <c:v>43.910030399999997</c:v>
                </c:pt>
                <c:pt idx="148">
                  <c:v>44.123916600000001</c:v>
                </c:pt>
                <c:pt idx="149">
                  <c:v>44.3342247</c:v>
                </c:pt>
                <c:pt idx="150">
                  <c:v>44.540771499999998</c:v>
                </c:pt>
                <c:pt idx="151">
                  <c:v>44.7401695</c:v>
                </c:pt>
                <c:pt idx="152">
                  <c:v>44.954128300000001</c:v>
                </c:pt>
                <c:pt idx="153">
                  <c:v>45.170932800000003</c:v>
                </c:pt>
                <c:pt idx="154">
                  <c:v>45.3750839</c:v>
                </c:pt>
                <c:pt idx="155">
                  <c:v>45.5803528</c:v>
                </c:pt>
                <c:pt idx="156">
                  <c:v>45.788856500000001</c:v>
                </c:pt>
                <c:pt idx="157">
                  <c:v>45.984184300000003</c:v>
                </c:pt>
                <c:pt idx="158">
                  <c:v>46.206405599999997</c:v>
                </c:pt>
                <c:pt idx="159">
                  <c:v>46.413555100000004</c:v>
                </c:pt>
                <c:pt idx="160">
                  <c:v>46.614189099999997</c:v>
                </c:pt>
                <c:pt idx="161">
                  <c:v>46.8280411</c:v>
                </c:pt>
                <c:pt idx="162">
                  <c:v>47.032005300000002</c:v>
                </c:pt>
                <c:pt idx="163">
                  <c:v>47.248199499999998</c:v>
                </c:pt>
                <c:pt idx="164">
                  <c:v>47.443477600000001</c:v>
                </c:pt>
                <c:pt idx="165">
                  <c:v>47.661495199999997</c:v>
                </c:pt>
                <c:pt idx="166">
                  <c:v>47.855258900000003</c:v>
                </c:pt>
                <c:pt idx="167">
                  <c:v>48.076686899999999</c:v>
                </c:pt>
                <c:pt idx="168">
                  <c:v>48.288135500000003</c:v>
                </c:pt>
                <c:pt idx="169">
                  <c:v>48.482456200000001</c:v>
                </c:pt>
                <c:pt idx="170">
                  <c:v>48.700988799999998</c:v>
                </c:pt>
                <c:pt idx="171">
                  <c:v>48.911548600000003</c:v>
                </c:pt>
                <c:pt idx="172">
                  <c:v>49.125148799999998</c:v>
                </c:pt>
                <c:pt idx="173">
                  <c:v>49.352512400000002</c:v>
                </c:pt>
                <c:pt idx="174">
                  <c:v>49.563995400000003</c:v>
                </c:pt>
                <c:pt idx="175">
                  <c:v>49.771743800000003</c:v>
                </c:pt>
                <c:pt idx="176">
                  <c:v>49.988632199999998</c:v>
                </c:pt>
                <c:pt idx="177">
                  <c:v>50.208221399999999</c:v>
                </c:pt>
                <c:pt idx="178">
                  <c:v>50.430755599999998</c:v>
                </c:pt>
                <c:pt idx="179">
                  <c:v>50.6257515</c:v>
                </c:pt>
                <c:pt idx="180">
                  <c:v>50.844352700000002</c:v>
                </c:pt>
                <c:pt idx="181">
                  <c:v>51.0578918</c:v>
                </c:pt>
                <c:pt idx="182">
                  <c:v>51.2557106</c:v>
                </c:pt>
                <c:pt idx="183">
                  <c:v>51.472305300000002</c:v>
                </c:pt>
                <c:pt idx="184">
                  <c:v>51.700584399999997</c:v>
                </c:pt>
                <c:pt idx="185">
                  <c:v>51.911796600000002</c:v>
                </c:pt>
                <c:pt idx="186">
                  <c:v>52.118793500000002</c:v>
                </c:pt>
                <c:pt idx="187">
                  <c:v>52.364288299999998</c:v>
                </c:pt>
                <c:pt idx="188">
                  <c:v>52.5664558</c:v>
                </c:pt>
                <c:pt idx="189">
                  <c:v>52.800685899999998</c:v>
                </c:pt>
                <c:pt idx="190">
                  <c:v>53.017108899999997</c:v>
                </c:pt>
                <c:pt idx="191">
                  <c:v>53.230258900000003</c:v>
                </c:pt>
                <c:pt idx="192">
                  <c:v>53.455390899999998</c:v>
                </c:pt>
                <c:pt idx="193">
                  <c:v>53.661441799999999</c:v>
                </c:pt>
                <c:pt idx="194">
                  <c:v>53.868969</c:v>
                </c:pt>
                <c:pt idx="195">
                  <c:v>54.075637800000003</c:v>
                </c:pt>
                <c:pt idx="196">
                  <c:v>54.327228499999997</c:v>
                </c:pt>
                <c:pt idx="197">
                  <c:v>54.535518600000003</c:v>
                </c:pt>
                <c:pt idx="198">
                  <c:v>54.764259299999999</c:v>
                </c:pt>
                <c:pt idx="199">
                  <c:v>54.978755999999997</c:v>
                </c:pt>
                <c:pt idx="200">
                  <c:v>55.200302100000002</c:v>
                </c:pt>
                <c:pt idx="201">
                  <c:v>55.435318000000002</c:v>
                </c:pt>
                <c:pt idx="202">
                  <c:v>55.663211799999999</c:v>
                </c:pt>
                <c:pt idx="203">
                  <c:v>55.885414099999998</c:v>
                </c:pt>
                <c:pt idx="204">
                  <c:v>56.0941124</c:v>
                </c:pt>
                <c:pt idx="205">
                  <c:v>56.309600799999998</c:v>
                </c:pt>
                <c:pt idx="206">
                  <c:v>56.531497999999999</c:v>
                </c:pt>
                <c:pt idx="207">
                  <c:v>56.760929099999998</c:v>
                </c:pt>
                <c:pt idx="208">
                  <c:v>56.960475899999999</c:v>
                </c:pt>
                <c:pt idx="209">
                  <c:v>57.179290799999997</c:v>
                </c:pt>
                <c:pt idx="210">
                  <c:v>57.409099599999998</c:v>
                </c:pt>
                <c:pt idx="211">
                  <c:v>57.638332400000003</c:v>
                </c:pt>
                <c:pt idx="212">
                  <c:v>57.840404499999998</c:v>
                </c:pt>
                <c:pt idx="213">
                  <c:v>58.065570800000003</c:v>
                </c:pt>
                <c:pt idx="214">
                  <c:v>58.306663499999999</c:v>
                </c:pt>
                <c:pt idx="215">
                  <c:v>58.535648299999998</c:v>
                </c:pt>
                <c:pt idx="216">
                  <c:v>58.755962400000001</c:v>
                </c:pt>
                <c:pt idx="217">
                  <c:v>58.9849739</c:v>
                </c:pt>
                <c:pt idx="218">
                  <c:v>59.198345199999999</c:v>
                </c:pt>
                <c:pt idx="219">
                  <c:v>59.421073900000003</c:v>
                </c:pt>
                <c:pt idx="220">
                  <c:v>59.644374800000001</c:v>
                </c:pt>
                <c:pt idx="221">
                  <c:v>59.865138999999999</c:v>
                </c:pt>
                <c:pt idx="222">
                  <c:v>60.103679700000001</c:v>
                </c:pt>
                <c:pt idx="223">
                  <c:v>60.314106000000002</c:v>
                </c:pt>
                <c:pt idx="224">
                  <c:v>60.527107200000003</c:v>
                </c:pt>
                <c:pt idx="225">
                  <c:v>60.760730700000003</c:v>
                </c:pt>
                <c:pt idx="226">
                  <c:v>60.998920400000003</c:v>
                </c:pt>
                <c:pt idx="227">
                  <c:v>61.217174499999999</c:v>
                </c:pt>
                <c:pt idx="228">
                  <c:v>61.422798200000003</c:v>
                </c:pt>
                <c:pt idx="229">
                  <c:v>61.677162199999998</c:v>
                </c:pt>
                <c:pt idx="230">
                  <c:v>61.931114200000003</c:v>
                </c:pt>
                <c:pt idx="231">
                  <c:v>62.155811300000003</c:v>
                </c:pt>
                <c:pt idx="232">
                  <c:v>62.377223999999998</c:v>
                </c:pt>
                <c:pt idx="233">
                  <c:v>62.589481399999997</c:v>
                </c:pt>
                <c:pt idx="234">
                  <c:v>62.798450500000001</c:v>
                </c:pt>
                <c:pt idx="235">
                  <c:v>63.029914900000001</c:v>
                </c:pt>
                <c:pt idx="236">
                  <c:v>63.264057200000003</c:v>
                </c:pt>
                <c:pt idx="237">
                  <c:v>63.502204900000002</c:v>
                </c:pt>
                <c:pt idx="238">
                  <c:v>63.743122100000001</c:v>
                </c:pt>
                <c:pt idx="239">
                  <c:v>63.9530563</c:v>
                </c:pt>
                <c:pt idx="240">
                  <c:v>64.189537000000001</c:v>
                </c:pt>
                <c:pt idx="241">
                  <c:v>64.386810299999993</c:v>
                </c:pt>
                <c:pt idx="242">
                  <c:v>64.590995800000002</c:v>
                </c:pt>
                <c:pt idx="243">
                  <c:v>64.849128699999994</c:v>
                </c:pt>
                <c:pt idx="244">
                  <c:v>65.083396899999997</c:v>
                </c:pt>
                <c:pt idx="245">
                  <c:v>65.312789899999999</c:v>
                </c:pt>
                <c:pt idx="246">
                  <c:v>65.542671200000001</c:v>
                </c:pt>
                <c:pt idx="247">
                  <c:v>65.756401100000005</c:v>
                </c:pt>
                <c:pt idx="248">
                  <c:v>65.994682299999994</c:v>
                </c:pt>
                <c:pt idx="249">
                  <c:v>66.217582699999994</c:v>
                </c:pt>
                <c:pt idx="250">
                  <c:v>66.432281500000002</c:v>
                </c:pt>
                <c:pt idx="251">
                  <c:v>66.705230700000001</c:v>
                </c:pt>
                <c:pt idx="252">
                  <c:v>66.934036300000002</c:v>
                </c:pt>
                <c:pt idx="253">
                  <c:v>67.155761699999999</c:v>
                </c:pt>
                <c:pt idx="254">
                  <c:v>67.403289799999996</c:v>
                </c:pt>
                <c:pt idx="255">
                  <c:v>67.623580899999993</c:v>
                </c:pt>
                <c:pt idx="256">
                  <c:v>67.827949500000003</c:v>
                </c:pt>
                <c:pt idx="257">
                  <c:v>68.074386599999997</c:v>
                </c:pt>
                <c:pt idx="258">
                  <c:v>68.289741500000005</c:v>
                </c:pt>
                <c:pt idx="259">
                  <c:v>68.555732699999993</c:v>
                </c:pt>
                <c:pt idx="260">
                  <c:v>68.809555099999997</c:v>
                </c:pt>
                <c:pt idx="261">
                  <c:v>69.029853799999998</c:v>
                </c:pt>
                <c:pt idx="262">
                  <c:v>69.252624499999996</c:v>
                </c:pt>
                <c:pt idx="263">
                  <c:v>69.486404399999998</c:v>
                </c:pt>
                <c:pt idx="264">
                  <c:v>69.704521200000002</c:v>
                </c:pt>
                <c:pt idx="265">
                  <c:v>69.944984399999996</c:v>
                </c:pt>
                <c:pt idx="266">
                  <c:v>70.160186800000005</c:v>
                </c:pt>
                <c:pt idx="267">
                  <c:v>70.427688599999996</c:v>
                </c:pt>
                <c:pt idx="268">
                  <c:v>70.641746499999996</c:v>
                </c:pt>
                <c:pt idx="269">
                  <c:v>70.878807100000003</c:v>
                </c:pt>
                <c:pt idx="270">
                  <c:v>71.113632199999998</c:v>
                </c:pt>
                <c:pt idx="271">
                  <c:v>71.341880799999998</c:v>
                </c:pt>
                <c:pt idx="272">
                  <c:v>71.586654699999997</c:v>
                </c:pt>
                <c:pt idx="273">
                  <c:v>71.813491799999994</c:v>
                </c:pt>
                <c:pt idx="274">
                  <c:v>72.034347499999996</c:v>
                </c:pt>
                <c:pt idx="275">
                  <c:v>72.259773300000006</c:v>
                </c:pt>
                <c:pt idx="276">
                  <c:v>72.508682300000004</c:v>
                </c:pt>
                <c:pt idx="277">
                  <c:v>72.760894800000003</c:v>
                </c:pt>
                <c:pt idx="278">
                  <c:v>73.004089399999998</c:v>
                </c:pt>
                <c:pt idx="279">
                  <c:v>73.253379800000005</c:v>
                </c:pt>
                <c:pt idx="280">
                  <c:v>73.521659900000003</c:v>
                </c:pt>
                <c:pt idx="281">
                  <c:v>73.726905799999997</c:v>
                </c:pt>
                <c:pt idx="282">
                  <c:v>73.9351044</c:v>
                </c:pt>
                <c:pt idx="283">
                  <c:v>74.180130000000005</c:v>
                </c:pt>
                <c:pt idx="284">
                  <c:v>74.422355699999997</c:v>
                </c:pt>
                <c:pt idx="285">
                  <c:v>74.674690200000001</c:v>
                </c:pt>
                <c:pt idx="286">
                  <c:v>74.902091999999996</c:v>
                </c:pt>
                <c:pt idx="287">
                  <c:v>75.150093100000007</c:v>
                </c:pt>
                <c:pt idx="288">
                  <c:v>75.382011399999996</c:v>
                </c:pt>
                <c:pt idx="289">
                  <c:v>75.587692300000001</c:v>
                </c:pt>
                <c:pt idx="290">
                  <c:v>75.876319899999999</c:v>
                </c:pt>
                <c:pt idx="291">
                  <c:v>76.071357699999993</c:v>
                </c:pt>
                <c:pt idx="292">
                  <c:v>76.283508299999994</c:v>
                </c:pt>
                <c:pt idx="293">
                  <c:v>76.551925699999998</c:v>
                </c:pt>
                <c:pt idx="294">
                  <c:v>76.8116074</c:v>
                </c:pt>
                <c:pt idx="295">
                  <c:v>77.0365982</c:v>
                </c:pt>
                <c:pt idx="296">
                  <c:v>77.269073500000005</c:v>
                </c:pt>
                <c:pt idx="297">
                  <c:v>77.496635400000002</c:v>
                </c:pt>
                <c:pt idx="298">
                  <c:v>77.762664799999996</c:v>
                </c:pt>
                <c:pt idx="299">
                  <c:v>77.999465900000004</c:v>
                </c:pt>
                <c:pt idx="300">
                  <c:v>78.247932399999996</c:v>
                </c:pt>
                <c:pt idx="301">
                  <c:v>78.443847700000006</c:v>
                </c:pt>
                <c:pt idx="302">
                  <c:v>78.682487499999993</c:v>
                </c:pt>
                <c:pt idx="303">
                  <c:v>78.9634018</c:v>
                </c:pt>
                <c:pt idx="304">
                  <c:v>79.205726600000006</c:v>
                </c:pt>
                <c:pt idx="305">
                  <c:v>79.4524689</c:v>
                </c:pt>
                <c:pt idx="306">
                  <c:v>79.708702099999996</c:v>
                </c:pt>
                <c:pt idx="307">
                  <c:v>79.936721800000001</c:v>
                </c:pt>
                <c:pt idx="308">
                  <c:v>80.184211700000006</c:v>
                </c:pt>
                <c:pt idx="309">
                  <c:v>80.376899699999996</c:v>
                </c:pt>
                <c:pt idx="310">
                  <c:v>80.600891099999998</c:v>
                </c:pt>
                <c:pt idx="311">
                  <c:v>80.816856400000006</c:v>
                </c:pt>
                <c:pt idx="312">
                  <c:v>81.075927699999994</c:v>
                </c:pt>
                <c:pt idx="313">
                  <c:v>81.327476500000003</c:v>
                </c:pt>
                <c:pt idx="314">
                  <c:v>81.588203399999998</c:v>
                </c:pt>
                <c:pt idx="315">
                  <c:v>81.839340199999995</c:v>
                </c:pt>
                <c:pt idx="316">
                  <c:v>82.054962200000006</c:v>
                </c:pt>
                <c:pt idx="317">
                  <c:v>82.291664100000006</c:v>
                </c:pt>
                <c:pt idx="318">
                  <c:v>82.508102399999999</c:v>
                </c:pt>
                <c:pt idx="319">
                  <c:v>82.753936800000005</c:v>
                </c:pt>
                <c:pt idx="320">
                  <c:v>82.983207699999994</c:v>
                </c:pt>
                <c:pt idx="321">
                  <c:v>83.278984100000002</c:v>
                </c:pt>
                <c:pt idx="322">
                  <c:v>83.506523099999995</c:v>
                </c:pt>
                <c:pt idx="323">
                  <c:v>83.735687299999995</c:v>
                </c:pt>
                <c:pt idx="324">
                  <c:v>84.007019</c:v>
                </c:pt>
                <c:pt idx="325">
                  <c:v>84.242637599999995</c:v>
                </c:pt>
                <c:pt idx="326">
                  <c:v>84.445487999999997</c:v>
                </c:pt>
                <c:pt idx="327">
                  <c:v>84.679481499999994</c:v>
                </c:pt>
                <c:pt idx="328">
                  <c:v>84.918182400000006</c:v>
                </c:pt>
                <c:pt idx="329">
                  <c:v>85.179298399999993</c:v>
                </c:pt>
                <c:pt idx="330">
                  <c:v>85.405853300000004</c:v>
                </c:pt>
                <c:pt idx="331">
                  <c:v>85.663284300000001</c:v>
                </c:pt>
                <c:pt idx="332">
                  <c:v>85.899810799999997</c:v>
                </c:pt>
                <c:pt idx="333">
                  <c:v>86.173789999999997</c:v>
                </c:pt>
                <c:pt idx="334">
                  <c:v>86.370277400000006</c:v>
                </c:pt>
                <c:pt idx="335">
                  <c:v>86.593589800000004</c:v>
                </c:pt>
                <c:pt idx="336">
                  <c:v>86.8384705</c:v>
                </c:pt>
                <c:pt idx="337">
                  <c:v>87.132911699999994</c:v>
                </c:pt>
                <c:pt idx="338">
                  <c:v>87.364585899999994</c:v>
                </c:pt>
                <c:pt idx="339">
                  <c:v>87.579139699999999</c:v>
                </c:pt>
                <c:pt idx="340">
                  <c:v>87.794670100000005</c:v>
                </c:pt>
                <c:pt idx="341">
                  <c:v>88.049812299999999</c:v>
                </c:pt>
                <c:pt idx="342">
                  <c:v>88.319625900000005</c:v>
                </c:pt>
                <c:pt idx="343">
                  <c:v>88.570846599999996</c:v>
                </c:pt>
                <c:pt idx="344">
                  <c:v>88.782150299999998</c:v>
                </c:pt>
                <c:pt idx="345">
                  <c:v>89.037063599999996</c:v>
                </c:pt>
                <c:pt idx="346">
                  <c:v>89.3184586</c:v>
                </c:pt>
                <c:pt idx="347">
                  <c:v>89.521843000000004</c:v>
                </c:pt>
                <c:pt idx="348">
                  <c:v>89.738975499999995</c:v>
                </c:pt>
                <c:pt idx="349">
                  <c:v>89.988151599999995</c:v>
                </c:pt>
                <c:pt idx="350">
                  <c:v>90.275260900000006</c:v>
                </c:pt>
                <c:pt idx="351">
                  <c:v>90.518447899999998</c:v>
                </c:pt>
                <c:pt idx="352">
                  <c:v>90.759292599999995</c:v>
                </c:pt>
                <c:pt idx="353">
                  <c:v>90.992782599999998</c:v>
                </c:pt>
                <c:pt idx="354">
                  <c:v>91.283775300000002</c:v>
                </c:pt>
                <c:pt idx="355">
                  <c:v>91.462631200000004</c:v>
                </c:pt>
                <c:pt idx="356">
                  <c:v>91.673713699999993</c:v>
                </c:pt>
                <c:pt idx="357">
                  <c:v>91.928939799999995</c:v>
                </c:pt>
                <c:pt idx="358">
                  <c:v>92.191558799999996</c:v>
                </c:pt>
                <c:pt idx="359">
                  <c:v>92.460975599999998</c:v>
                </c:pt>
                <c:pt idx="360">
                  <c:v>92.711219799999995</c:v>
                </c:pt>
                <c:pt idx="361">
                  <c:v>92.996353099999993</c:v>
                </c:pt>
                <c:pt idx="362">
                  <c:v>93.211975100000004</c:v>
                </c:pt>
                <c:pt idx="363">
                  <c:v>93.456611600000002</c:v>
                </c:pt>
                <c:pt idx="364">
                  <c:v>93.7168274</c:v>
                </c:pt>
                <c:pt idx="365">
                  <c:v>93.969604500000003</c:v>
                </c:pt>
                <c:pt idx="366">
                  <c:v>94.219871499999996</c:v>
                </c:pt>
                <c:pt idx="367">
                  <c:v>94.462493899999998</c:v>
                </c:pt>
                <c:pt idx="368">
                  <c:v>94.687233000000006</c:v>
                </c:pt>
                <c:pt idx="369">
                  <c:v>94.982253999999998</c:v>
                </c:pt>
                <c:pt idx="370">
                  <c:v>95.254699700000003</c:v>
                </c:pt>
                <c:pt idx="371">
                  <c:v>95.458381700000004</c:v>
                </c:pt>
                <c:pt idx="372">
                  <c:v>95.665817300000001</c:v>
                </c:pt>
                <c:pt idx="373">
                  <c:v>95.921691899999999</c:v>
                </c:pt>
                <c:pt idx="374">
                  <c:v>96.192031900000003</c:v>
                </c:pt>
                <c:pt idx="375">
                  <c:v>96.433677700000004</c:v>
                </c:pt>
                <c:pt idx="376">
                  <c:v>96.640770000000003</c:v>
                </c:pt>
                <c:pt idx="377">
                  <c:v>96.869087199999996</c:v>
                </c:pt>
                <c:pt idx="378">
                  <c:v>97.108215299999998</c:v>
                </c:pt>
                <c:pt idx="379">
                  <c:v>97.384147600000006</c:v>
                </c:pt>
                <c:pt idx="380">
                  <c:v>97.596054100000003</c:v>
                </c:pt>
                <c:pt idx="381">
                  <c:v>97.848693800000007</c:v>
                </c:pt>
                <c:pt idx="382">
                  <c:v>98.084533699999994</c:v>
                </c:pt>
                <c:pt idx="383">
                  <c:v>98.393897999999993</c:v>
                </c:pt>
                <c:pt idx="384">
                  <c:v>98.631591799999995</c:v>
                </c:pt>
                <c:pt idx="385">
                  <c:v>98.798904399999998</c:v>
                </c:pt>
                <c:pt idx="386">
                  <c:v>99.040535000000006</c:v>
                </c:pt>
                <c:pt idx="387">
                  <c:v>99.310173000000006</c:v>
                </c:pt>
                <c:pt idx="388">
                  <c:v>99.507926900000001</c:v>
                </c:pt>
                <c:pt idx="389">
                  <c:v>99.801528899999994</c:v>
                </c:pt>
                <c:pt idx="390">
                  <c:v>100.03928399999999</c:v>
                </c:pt>
                <c:pt idx="391">
                  <c:v>100.306923</c:v>
                </c:pt>
                <c:pt idx="392">
                  <c:v>100.51763200000001</c:v>
                </c:pt>
                <c:pt idx="393">
                  <c:v>100.78422500000001</c:v>
                </c:pt>
                <c:pt idx="394">
                  <c:v>101.007462</c:v>
                </c:pt>
                <c:pt idx="395">
                  <c:v>101.257248</c:v>
                </c:pt>
                <c:pt idx="396">
                  <c:v>101.532524</c:v>
                </c:pt>
                <c:pt idx="397">
                  <c:v>101.747513</c:v>
                </c:pt>
                <c:pt idx="398">
                  <c:v>101.97094</c:v>
                </c:pt>
                <c:pt idx="399">
                  <c:v>102.283562</c:v>
                </c:pt>
                <c:pt idx="400">
                  <c:v>102.525795</c:v>
                </c:pt>
                <c:pt idx="401">
                  <c:v>102.814003</c:v>
                </c:pt>
                <c:pt idx="402">
                  <c:v>103.017166</c:v>
                </c:pt>
                <c:pt idx="403">
                  <c:v>103.230011</c:v>
                </c:pt>
                <c:pt idx="404">
                  <c:v>103.51149700000001</c:v>
                </c:pt>
                <c:pt idx="405">
                  <c:v>103.731567</c:v>
                </c:pt>
                <c:pt idx="406">
                  <c:v>104.01913500000001</c:v>
                </c:pt>
                <c:pt idx="407">
                  <c:v>104.201622</c:v>
                </c:pt>
                <c:pt idx="408">
                  <c:v>104.48436700000001</c:v>
                </c:pt>
                <c:pt idx="409">
                  <c:v>104.68806499999999</c:v>
                </c:pt>
                <c:pt idx="410">
                  <c:v>104.85923</c:v>
                </c:pt>
                <c:pt idx="411">
                  <c:v>105.106461</c:v>
                </c:pt>
                <c:pt idx="412">
                  <c:v>105.329033</c:v>
                </c:pt>
                <c:pt idx="413">
                  <c:v>105.586716</c:v>
                </c:pt>
                <c:pt idx="414">
                  <c:v>105.812279</c:v>
                </c:pt>
                <c:pt idx="415">
                  <c:v>106.03569</c:v>
                </c:pt>
                <c:pt idx="416">
                  <c:v>106.306229</c:v>
                </c:pt>
                <c:pt idx="417">
                  <c:v>106.591522</c:v>
                </c:pt>
                <c:pt idx="418">
                  <c:v>106.814178</c:v>
                </c:pt>
                <c:pt idx="419">
                  <c:v>107.058075</c:v>
                </c:pt>
                <c:pt idx="420">
                  <c:v>107.276337</c:v>
                </c:pt>
                <c:pt idx="421">
                  <c:v>107.516266</c:v>
                </c:pt>
                <c:pt idx="422">
                  <c:v>107.784531</c:v>
                </c:pt>
                <c:pt idx="423">
                  <c:v>107.95573400000001</c:v>
                </c:pt>
                <c:pt idx="424">
                  <c:v>108.19197800000001</c:v>
                </c:pt>
                <c:pt idx="425">
                  <c:v>108.529701</c:v>
                </c:pt>
                <c:pt idx="426">
                  <c:v>108.755264</c:v>
                </c:pt>
                <c:pt idx="427">
                  <c:v>109.006721</c:v>
                </c:pt>
                <c:pt idx="428">
                  <c:v>109.246208</c:v>
                </c:pt>
                <c:pt idx="429">
                  <c:v>109.49942</c:v>
                </c:pt>
                <c:pt idx="430">
                  <c:v>109.717484</c:v>
                </c:pt>
                <c:pt idx="431">
                  <c:v>109.942757</c:v>
                </c:pt>
                <c:pt idx="432">
                  <c:v>110.226578</c:v>
                </c:pt>
                <c:pt idx="433">
                  <c:v>110.527351</c:v>
                </c:pt>
                <c:pt idx="434">
                  <c:v>110.79104599999999</c:v>
                </c:pt>
                <c:pt idx="435">
                  <c:v>111.008026</c:v>
                </c:pt>
                <c:pt idx="436">
                  <c:v>111.26442</c:v>
                </c:pt>
                <c:pt idx="437">
                  <c:v>111.491249</c:v>
                </c:pt>
                <c:pt idx="438">
                  <c:v>111.758644</c:v>
                </c:pt>
                <c:pt idx="439">
                  <c:v>112.02666499999999</c:v>
                </c:pt>
                <c:pt idx="440">
                  <c:v>112.232422</c:v>
                </c:pt>
                <c:pt idx="441">
                  <c:v>112.521721</c:v>
                </c:pt>
                <c:pt idx="442">
                  <c:v>112.816734</c:v>
                </c:pt>
                <c:pt idx="443">
                  <c:v>113.035431</c:v>
                </c:pt>
                <c:pt idx="444">
                  <c:v>113.290932</c:v>
                </c:pt>
                <c:pt idx="445">
                  <c:v>113.51458</c:v>
                </c:pt>
                <c:pt idx="446">
                  <c:v>113.775093</c:v>
                </c:pt>
                <c:pt idx="447">
                  <c:v>114.04695100000001</c:v>
                </c:pt>
                <c:pt idx="448">
                  <c:v>114.26741800000001</c:v>
                </c:pt>
                <c:pt idx="449">
                  <c:v>114.453751</c:v>
                </c:pt>
                <c:pt idx="450">
                  <c:v>114.77836600000001</c:v>
                </c:pt>
                <c:pt idx="451">
                  <c:v>115.008629</c:v>
                </c:pt>
                <c:pt idx="452">
                  <c:v>115.27664900000001</c:v>
                </c:pt>
                <c:pt idx="453">
                  <c:v>115.45352200000001</c:v>
                </c:pt>
                <c:pt idx="454">
                  <c:v>115.799751</c:v>
                </c:pt>
                <c:pt idx="455">
                  <c:v>116.08111599999999</c:v>
                </c:pt>
                <c:pt idx="456">
                  <c:v>116.394623</c:v>
                </c:pt>
                <c:pt idx="457">
                  <c:v>116.573357</c:v>
                </c:pt>
                <c:pt idx="458">
                  <c:v>116.747505</c:v>
                </c:pt>
                <c:pt idx="459">
                  <c:v>117.056183</c:v>
                </c:pt>
                <c:pt idx="460">
                  <c:v>117.302025</c:v>
                </c:pt>
                <c:pt idx="461">
                  <c:v>117.551018</c:v>
                </c:pt>
                <c:pt idx="462">
                  <c:v>117.747986</c:v>
                </c:pt>
                <c:pt idx="463">
                  <c:v>118.016396</c:v>
                </c:pt>
                <c:pt idx="464">
                  <c:v>118.2668</c:v>
                </c:pt>
                <c:pt idx="465">
                  <c:v>118.519279</c:v>
                </c:pt>
                <c:pt idx="466">
                  <c:v>118.79769899999999</c:v>
                </c:pt>
                <c:pt idx="467">
                  <c:v>119.075333</c:v>
                </c:pt>
                <c:pt idx="468">
                  <c:v>119.353577</c:v>
                </c:pt>
                <c:pt idx="469">
                  <c:v>119.62947800000001</c:v>
                </c:pt>
                <c:pt idx="470">
                  <c:v>119.755241</c:v>
                </c:pt>
                <c:pt idx="471">
                  <c:v>119.967636</c:v>
                </c:pt>
                <c:pt idx="472">
                  <c:v>120.32253300000001</c:v>
                </c:pt>
                <c:pt idx="473">
                  <c:v>120.544518</c:v>
                </c:pt>
                <c:pt idx="474">
                  <c:v>120.804863</c:v>
                </c:pt>
                <c:pt idx="475">
                  <c:v>121.057411</c:v>
                </c:pt>
                <c:pt idx="476">
                  <c:v>121.274345</c:v>
                </c:pt>
                <c:pt idx="477">
                  <c:v>121.523308</c:v>
                </c:pt>
                <c:pt idx="478">
                  <c:v>121.780586</c:v>
                </c:pt>
                <c:pt idx="479">
                  <c:v>122.011047</c:v>
                </c:pt>
                <c:pt idx="480">
                  <c:v>122.307152</c:v>
                </c:pt>
                <c:pt idx="481">
                  <c:v>122.612213</c:v>
                </c:pt>
                <c:pt idx="482">
                  <c:v>122.88091300000001</c:v>
                </c:pt>
                <c:pt idx="483">
                  <c:v>123.04933200000001</c:v>
                </c:pt>
                <c:pt idx="484">
                  <c:v>123.272362</c:v>
                </c:pt>
                <c:pt idx="485">
                  <c:v>123.504265</c:v>
                </c:pt>
                <c:pt idx="486">
                  <c:v>123.835838</c:v>
                </c:pt>
                <c:pt idx="487">
                  <c:v>124.121422</c:v>
                </c:pt>
                <c:pt idx="488">
                  <c:v>124.33902</c:v>
                </c:pt>
                <c:pt idx="489">
                  <c:v>124.626892</c:v>
                </c:pt>
                <c:pt idx="490">
                  <c:v>124.936722</c:v>
                </c:pt>
                <c:pt idx="491">
                  <c:v>125.178741</c:v>
                </c:pt>
                <c:pt idx="492">
                  <c:v>125.44508399999999</c:v>
                </c:pt>
                <c:pt idx="493">
                  <c:v>125.66184199999999</c:v>
                </c:pt>
                <c:pt idx="494">
                  <c:v>125.838234</c:v>
                </c:pt>
                <c:pt idx="495">
                  <c:v>126.10977200000001</c:v>
                </c:pt>
                <c:pt idx="496">
                  <c:v>126.49284400000001</c:v>
                </c:pt>
                <c:pt idx="497">
                  <c:v>126.70566599999999</c:v>
                </c:pt>
                <c:pt idx="498">
                  <c:v>126.938637</c:v>
                </c:pt>
                <c:pt idx="499">
                  <c:v>127.127106</c:v>
                </c:pt>
                <c:pt idx="500">
                  <c:v>127.464142</c:v>
                </c:pt>
                <c:pt idx="501">
                  <c:v>127.696327</c:v>
                </c:pt>
                <c:pt idx="502">
                  <c:v>127.94330600000001</c:v>
                </c:pt>
                <c:pt idx="503">
                  <c:v>128.22326699999999</c:v>
                </c:pt>
                <c:pt idx="504">
                  <c:v>128.509094</c:v>
                </c:pt>
                <c:pt idx="505">
                  <c:v>128.708099</c:v>
                </c:pt>
                <c:pt idx="506">
                  <c:v>128.92936700000001</c:v>
                </c:pt>
                <c:pt idx="507">
                  <c:v>129.18862899999999</c:v>
                </c:pt>
                <c:pt idx="508">
                  <c:v>129.42944299999999</c:v>
                </c:pt>
                <c:pt idx="509">
                  <c:v>129.693161</c:v>
                </c:pt>
                <c:pt idx="510">
                  <c:v>129.97226000000001</c:v>
                </c:pt>
                <c:pt idx="511">
                  <c:v>130.16684000000001</c:v>
                </c:pt>
                <c:pt idx="512">
                  <c:v>130.49636799999999</c:v>
                </c:pt>
                <c:pt idx="513">
                  <c:v>130.73071300000001</c:v>
                </c:pt>
                <c:pt idx="514">
                  <c:v>131.023697</c:v>
                </c:pt>
                <c:pt idx="515">
                  <c:v>131.32527200000001</c:v>
                </c:pt>
                <c:pt idx="516">
                  <c:v>131.613876</c:v>
                </c:pt>
                <c:pt idx="517">
                  <c:v>131.78016700000001</c:v>
                </c:pt>
                <c:pt idx="518">
                  <c:v>132.069489</c:v>
                </c:pt>
                <c:pt idx="519">
                  <c:v>132.35295099999999</c:v>
                </c:pt>
                <c:pt idx="520">
                  <c:v>132.63960299999999</c:v>
                </c:pt>
                <c:pt idx="521">
                  <c:v>132.83026100000001</c:v>
                </c:pt>
                <c:pt idx="522">
                  <c:v>133.06750500000001</c:v>
                </c:pt>
                <c:pt idx="523">
                  <c:v>133.358261</c:v>
                </c:pt>
                <c:pt idx="524">
                  <c:v>133.59108000000001</c:v>
                </c:pt>
                <c:pt idx="525">
                  <c:v>133.73889199999999</c:v>
                </c:pt>
                <c:pt idx="526">
                  <c:v>134.012787</c:v>
                </c:pt>
                <c:pt idx="527">
                  <c:v>134.307098</c:v>
                </c:pt>
                <c:pt idx="528">
                  <c:v>134.56173699999999</c:v>
                </c:pt>
                <c:pt idx="529">
                  <c:v>134.90400700000001</c:v>
                </c:pt>
                <c:pt idx="530">
                  <c:v>135.095596</c:v>
                </c:pt>
                <c:pt idx="531">
                  <c:v>135.35853599999999</c:v>
                </c:pt>
                <c:pt idx="532">
                  <c:v>135.614227</c:v>
                </c:pt>
                <c:pt idx="533">
                  <c:v>135.80898999999999</c:v>
                </c:pt>
                <c:pt idx="534">
                  <c:v>136.161057</c:v>
                </c:pt>
                <c:pt idx="535">
                  <c:v>136.404236</c:v>
                </c:pt>
                <c:pt idx="536">
                  <c:v>136.64097599999999</c:v>
                </c:pt>
                <c:pt idx="537">
                  <c:v>136.94111599999999</c:v>
                </c:pt>
                <c:pt idx="538">
                  <c:v>137.13235499999999</c:v>
                </c:pt>
                <c:pt idx="539">
                  <c:v>137.38433800000001</c:v>
                </c:pt>
                <c:pt idx="540">
                  <c:v>137.74101300000001</c:v>
                </c:pt>
                <c:pt idx="541">
                  <c:v>138.00599700000001</c:v>
                </c:pt>
                <c:pt idx="542">
                  <c:v>138.30041499999999</c:v>
                </c:pt>
                <c:pt idx="543">
                  <c:v>138.524384</c:v>
                </c:pt>
                <c:pt idx="544">
                  <c:v>138.734039</c:v>
                </c:pt>
                <c:pt idx="545">
                  <c:v>138.93795800000001</c:v>
                </c:pt>
                <c:pt idx="546">
                  <c:v>139.260895</c:v>
                </c:pt>
                <c:pt idx="547">
                  <c:v>139.41857899999999</c:v>
                </c:pt>
                <c:pt idx="548">
                  <c:v>139.68841599999999</c:v>
                </c:pt>
                <c:pt idx="549">
                  <c:v>140.00006099999999</c:v>
                </c:pt>
                <c:pt idx="550">
                  <c:v>140.35789500000001</c:v>
                </c:pt>
                <c:pt idx="551">
                  <c:v>140.55371099999999</c:v>
                </c:pt>
                <c:pt idx="552">
                  <c:v>140.78204299999999</c:v>
                </c:pt>
                <c:pt idx="553">
                  <c:v>140.93821700000001</c:v>
                </c:pt>
                <c:pt idx="554">
                  <c:v>141.25657699999999</c:v>
                </c:pt>
                <c:pt idx="555">
                  <c:v>141.578262</c:v>
                </c:pt>
                <c:pt idx="556">
                  <c:v>141.77491800000001</c:v>
                </c:pt>
                <c:pt idx="557">
                  <c:v>142.07536300000001</c:v>
                </c:pt>
                <c:pt idx="558">
                  <c:v>142.32913199999999</c:v>
                </c:pt>
                <c:pt idx="559">
                  <c:v>142.515488</c:v>
                </c:pt>
                <c:pt idx="560">
                  <c:v>142.86656199999999</c:v>
                </c:pt>
                <c:pt idx="561">
                  <c:v>143.225922</c:v>
                </c:pt>
                <c:pt idx="562">
                  <c:v>143.429382</c:v>
                </c:pt>
                <c:pt idx="563">
                  <c:v>143.708023</c:v>
                </c:pt>
                <c:pt idx="564">
                  <c:v>143.95109600000001</c:v>
                </c:pt>
                <c:pt idx="565">
                  <c:v>144.24281300000001</c:v>
                </c:pt>
                <c:pt idx="566">
                  <c:v>144.430939</c:v>
                </c:pt>
                <c:pt idx="567">
                  <c:v>144.66767899999999</c:v>
                </c:pt>
                <c:pt idx="568">
                  <c:v>145.01878400000001</c:v>
                </c:pt>
                <c:pt idx="569">
                  <c:v>145.20517000000001</c:v>
                </c:pt>
                <c:pt idx="570">
                  <c:v>145.45442199999999</c:v>
                </c:pt>
                <c:pt idx="571">
                  <c:v>145.723602</c:v>
                </c:pt>
                <c:pt idx="572">
                  <c:v>146.01586900000001</c:v>
                </c:pt>
                <c:pt idx="573">
                  <c:v>146.278595</c:v>
                </c:pt>
                <c:pt idx="574">
                  <c:v>146.560699</c:v>
                </c:pt>
                <c:pt idx="575">
                  <c:v>146.777725</c:v>
                </c:pt>
                <c:pt idx="576">
                  <c:v>147.046494</c:v>
                </c:pt>
                <c:pt idx="577">
                  <c:v>147.30165099999999</c:v>
                </c:pt>
                <c:pt idx="578">
                  <c:v>147.52667199999999</c:v>
                </c:pt>
                <c:pt idx="579">
                  <c:v>147.8965</c:v>
                </c:pt>
                <c:pt idx="580">
                  <c:v>148.12737999999999</c:v>
                </c:pt>
                <c:pt idx="581">
                  <c:v>148.25926200000001</c:v>
                </c:pt>
                <c:pt idx="582">
                  <c:v>148.531845</c:v>
                </c:pt>
                <c:pt idx="583">
                  <c:v>148.723343</c:v>
                </c:pt>
                <c:pt idx="584">
                  <c:v>149.02583300000001</c:v>
                </c:pt>
                <c:pt idx="585">
                  <c:v>149.373413</c:v>
                </c:pt>
                <c:pt idx="586">
                  <c:v>149.65136699999999</c:v>
                </c:pt>
                <c:pt idx="587">
                  <c:v>149.89007599999999</c:v>
                </c:pt>
                <c:pt idx="588">
                  <c:v>150.14730800000001</c:v>
                </c:pt>
                <c:pt idx="589">
                  <c:v>150.300949</c:v>
                </c:pt>
                <c:pt idx="590">
                  <c:v>150.603058</c:v>
                </c:pt>
                <c:pt idx="591">
                  <c:v>150.89576700000001</c:v>
                </c:pt>
                <c:pt idx="592">
                  <c:v>151.169296</c:v>
                </c:pt>
                <c:pt idx="593">
                  <c:v>151.404968</c:v>
                </c:pt>
                <c:pt idx="594">
                  <c:v>151.62567100000001</c:v>
                </c:pt>
                <c:pt idx="595">
                  <c:v>151.87329099999999</c:v>
                </c:pt>
                <c:pt idx="596">
                  <c:v>152.21620200000001</c:v>
                </c:pt>
                <c:pt idx="597">
                  <c:v>152.395432</c:v>
                </c:pt>
                <c:pt idx="598">
                  <c:v>152.71267700000001</c:v>
                </c:pt>
                <c:pt idx="599">
                  <c:v>152.929733</c:v>
                </c:pt>
                <c:pt idx="600">
                  <c:v>153.25929300000001</c:v>
                </c:pt>
                <c:pt idx="601">
                  <c:v>153.544479</c:v>
                </c:pt>
                <c:pt idx="602">
                  <c:v>153.827438</c:v>
                </c:pt>
                <c:pt idx="603">
                  <c:v>154.03945899999999</c:v>
                </c:pt>
                <c:pt idx="604">
                  <c:v>154.336411</c:v>
                </c:pt>
                <c:pt idx="605">
                  <c:v>154.58189400000001</c:v>
                </c:pt>
                <c:pt idx="606">
                  <c:v>154.78573600000001</c:v>
                </c:pt>
                <c:pt idx="607">
                  <c:v>155.12742600000001</c:v>
                </c:pt>
                <c:pt idx="608">
                  <c:v>155.39604199999999</c:v>
                </c:pt>
                <c:pt idx="609">
                  <c:v>155.6884</c:v>
                </c:pt>
                <c:pt idx="610">
                  <c:v>155.91029399999999</c:v>
                </c:pt>
                <c:pt idx="611">
                  <c:v>156.09973099999999</c:v>
                </c:pt>
                <c:pt idx="612">
                  <c:v>156.46369899999999</c:v>
                </c:pt>
                <c:pt idx="613">
                  <c:v>156.77417</c:v>
                </c:pt>
                <c:pt idx="614">
                  <c:v>156.91880800000001</c:v>
                </c:pt>
                <c:pt idx="615">
                  <c:v>157.115982</c:v>
                </c:pt>
                <c:pt idx="616">
                  <c:v>157.41722100000001</c:v>
                </c:pt>
                <c:pt idx="617">
                  <c:v>157.663712</c:v>
                </c:pt>
                <c:pt idx="618">
                  <c:v>157.923157</c:v>
                </c:pt>
                <c:pt idx="619">
                  <c:v>158.15921</c:v>
                </c:pt>
                <c:pt idx="620">
                  <c:v>158.350281</c:v>
                </c:pt>
                <c:pt idx="621">
                  <c:v>158.66021699999999</c:v>
                </c:pt>
                <c:pt idx="622">
                  <c:v>158.92353800000001</c:v>
                </c:pt>
                <c:pt idx="623">
                  <c:v>159.14378400000001</c:v>
                </c:pt>
                <c:pt idx="624">
                  <c:v>159.42424</c:v>
                </c:pt>
                <c:pt idx="625">
                  <c:v>159.738235</c:v>
                </c:pt>
                <c:pt idx="626">
                  <c:v>159.996094</c:v>
                </c:pt>
                <c:pt idx="627">
                  <c:v>160.18838500000001</c:v>
                </c:pt>
                <c:pt idx="628">
                  <c:v>160.435349</c:v>
                </c:pt>
                <c:pt idx="629">
                  <c:v>160.699951</c:v>
                </c:pt>
                <c:pt idx="630">
                  <c:v>160.99388099999999</c:v>
                </c:pt>
                <c:pt idx="631">
                  <c:v>161.23654199999999</c:v>
                </c:pt>
                <c:pt idx="632">
                  <c:v>161.50131200000001</c:v>
                </c:pt>
                <c:pt idx="633">
                  <c:v>161.69770800000001</c:v>
                </c:pt>
                <c:pt idx="634">
                  <c:v>162.011032</c:v>
                </c:pt>
                <c:pt idx="635">
                  <c:v>162.27758800000001</c:v>
                </c:pt>
                <c:pt idx="636">
                  <c:v>162.524475</c:v>
                </c:pt>
                <c:pt idx="637">
                  <c:v>162.76106300000001</c:v>
                </c:pt>
                <c:pt idx="638">
                  <c:v>163.006866</c:v>
                </c:pt>
                <c:pt idx="639">
                  <c:v>163.246521</c:v>
                </c:pt>
                <c:pt idx="640">
                  <c:v>163.564865</c:v>
                </c:pt>
                <c:pt idx="641">
                  <c:v>163.79338100000001</c:v>
                </c:pt>
                <c:pt idx="642">
                  <c:v>164.02877799999999</c:v>
                </c:pt>
                <c:pt idx="643">
                  <c:v>164.259705</c:v>
                </c:pt>
                <c:pt idx="644">
                  <c:v>164.601685</c:v>
                </c:pt>
                <c:pt idx="645">
                  <c:v>164.77095</c:v>
                </c:pt>
                <c:pt idx="646">
                  <c:v>164.98912000000001</c:v>
                </c:pt>
                <c:pt idx="647">
                  <c:v>165.35908499999999</c:v>
                </c:pt>
                <c:pt idx="648">
                  <c:v>165.68012999999999</c:v>
                </c:pt>
                <c:pt idx="649">
                  <c:v>165.76387</c:v>
                </c:pt>
                <c:pt idx="650">
                  <c:v>165.97915599999999</c:v>
                </c:pt>
                <c:pt idx="651">
                  <c:v>166.291168</c:v>
                </c:pt>
                <c:pt idx="652">
                  <c:v>166.60081500000001</c:v>
                </c:pt>
                <c:pt idx="653">
                  <c:v>166.89956699999999</c:v>
                </c:pt>
                <c:pt idx="654">
                  <c:v>167.19360399999999</c:v>
                </c:pt>
                <c:pt idx="655">
                  <c:v>167.42425499999999</c:v>
                </c:pt>
                <c:pt idx="656">
                  <c:v>167.69984400000001</c:v>
                </c:pt>
                <c:pt idx="657">
                  <c:v>167.79982000000001</c:v>
                </c:pt>
                <c:pt idx="658">
                  <c:v>168.139084</c:v>
                </c:pt>
                <c:pt idx="659">
                  <c:v>168.46095299999999</c:v>
                </c:pt>
                <c:pt idx="660">
                  <c:v>168.66223099999999</c:v>
                </c:pt>
                <c:pt idx="661">
                  <c:v>168.925613</c:v>
                </c:pt>
                <c:pt idx="662">
                  <c:v>169.13571200000001</c:v>
                </c:pt>
                <c:pt idx="663">
                  <c:v>169.47340399999999</c:v>
                </c:pt>
                <c:pt idx="664">
                  <c:v>169.66186500000001</c:v>
                </c:pt>
                <c:pt idx="665">
                  <c:v>169.90759299999999</c:v>
                </c:pt>
                <c:pt idx="666">
                  <c:v>170.17590300000001</c:v>
                </c:pt>
                <c:pt idx="667">
                  <c:v>170.40829500000001</c:v>
                </c:pt>
                <c:pt idx="668">
                  <c:v>170.622818</c:v>
                </c:pt>
                <c:pt idx="669">
                  <c:v>170.96949799999999</c:v>
                </c:pt>
                <c:pt idx="670">
                  <c:v>171.24854999999999</c:v>
                </c:pt>
                <c:pt idx="671">
                  <c:v>171.421921</c:v>
                </c:pt>
                <c:pt idx="672">
                  <c:v>171.74115</c:v>
                </c:pt>
                <c:pt idx="673">
                  <c:v>171.97039799999999</c:v>
                </c:pt>
                <c:pt idx="674">
                  <c:v>172.213638</c:v>
                </c:pt>
                <c:pt idx="675">
                  <c:v>172.43373099999999</c:v>
                </c:pt>
                <c:pt idx="676">
                  <c:v>172.80221599999999</c:v>
                </c:pt>
                <c:pt idx="677">
                  <c:v>172.926987</c:v>
                </c:pt>
                <c:pt idx="678">
                  <c:v>173.24993900000001</c:v>
                </c:pt>
                <c:pt idx="679">
                  <c:v>173.45687899999999</c:v>
                </c:pt>
                <c:pt idx="680">
                  <c:v>173.76048299999999</c:v>
                </c:pt>
                <c:pt idx="681">
                  <c:v>174.03123500000001</c:v>
                </c:pt>
                <c:pt idx="682">
                  <c:v>174.26651000000001</c:v>
                </c:pt>
                <c:pt idx="683">
                  <c:v>174.61660800000001</c:v>
                </c:pt>
                <c:pt idx="684">
                  <c:v>174.79019199999999</c:v>
                </c:pt>
                <c:pt idx="685">
                  <c:v>174.945877</c:v>
                </c:pt>
                <c:pt idx="686">
                  <c:v>175.26828</c:v>
                </c:pt>
                <c:pt idx="687">
                  <c:v>175.595688</c:v>
                </c:pt>
                <c:pt idx="688">
                  <c:v>175.82250999999999</c:v>
                </c:pt>
                <c:pt idx="689">
                  <c:v>176.115036</c:v>
                </c:pt>
                <c:pt idx="690">
                  <c:v>176.44920300000001</c:v>
                </c:pt>
                <c:pt idx="691">
                  <c:v>176.67988600000001</c:v>
                </c:pt>
                <c:pt idx="692">
                  <c:v>176.94506799999999</c:v>
                </c:pt>
                <c:pt idx="693">
                  <c:v>177.20590200000001</c:v>
                </c:pt>
                <c:pt idx="694">
                  <c:v>177.49714700000001</c:v>
                </c:pt>
                <c:pt idx="695">
                  <c:v>177.58876000000001</c:v>
                </c:pt>
                <c:pt idx="696">
                  <c:v>178.011032</c:v>
                </c:pt>
                <c:pt idx="697">
                  <c:v>178.21727000000001</c:v>
                </c:pt>
                <c:pt idx="698">
                  <c:v>178.51507599999999</c:v>
                </c:pt>
                <c:pt idx="699">
                  <c:v>178.701584</c:v>
                </c:pt>
                <c:pt idx="700">
                  <c:v>178.90419</c:v>
                </c:pt>
                <c:pt idx="701">
                  <c:v>179.20605499999999</c:v>
                </c:pt>
                <c:pt idx="702">
                  <c:v>179.55413799999999</c:v>
                </c:pt>
                <c:pt idx="703">
                  <c:v>179.857193</c:v>
                </c:pt>
                <c:pt idx="704">
                  <c:v>179.98706100000001</c:v>
                </c:pt>
                <c:pt idx="705">
                  <c:v>180.36419699999999</c:v>
                </c:pt>
                <c:pt idx="706">
                  <c:v>180.658905</c:v>
                </c:pt>
                <c:pt idx="707">
                  <c:v>180.835251</c:v>
                </c:pt>
                <c:pt idx="708">
                  <c:v>181.127396</c:v>
                </c:pt>
                <c:pt idx="709">
                  <c:v>181.430069</c:v>
                </c:pt>
                <c:pt idx="710">
                  <c:v>181.63046299999999</c:v>
                </c:pt>
                <c:pt idx="711">
                  <c:v>181.90220600000001</c:v>
                </c:pt>
                <c:pt idx="712">
                  <c:v>182.167877</c:v>
                </c:pt>
                <c:pt idx="713">
                  <c:v>182.452316</c:v>
                </c:pt>
                <c:pt idx="714">
                  <c:v>182.58535800000001</c:v>
                </c:pt>
                <c:pt idx="715">
                  <c:v>182.845337</c:v>
                </c:pt>
                <c:pt idx="716">
                  <c:v>183.03381300000001</c:v>
                </c:pt>
                <c:pt idx="717">
                  <c:v>183.358994</c:v>
                </c:pt>
                <c:pt idx="718">
                  <c:v>183.62441999999999</c:v>
                </c:pt>
                <c:pt idx="719">
                  <c:v>183.82615699999999</c:v>
                </c:pt>
                <c:pt idx="720">
                  <c:v>184.18452500000001</c:v>
                </c:pt>
                <c:pt idx="721">
                  <c:v>184.3638</c:v>
                </c:pt>
                <c:pt idx="722">
                  <c:v>184.54672199999999</c:v>
                </c:pt>
                <c:pt idx="723">
                  <c:v>184.827988</c:v>
                </c:pt>
                <c:pt idx="724">
                  <c:v>185.081558</c:v>
                </c:pt>
                <c:pt idx="725">
                  <c:v>185.34913599999999</c:v>
                </c:pt>
                <c:pt idx="726">
                  <c:v>185.67510999999999</c:v>
                </c:pt>
                <c:pt idx="727">
                  <c:v>185.82656900000001</c:v>
                </c:pt>
                <c:pt idx="728">
                  <c:v>186.07637</c:v>
                </c:pt>
                <c:pt idx="729">
                  <c:v>186.42778000000001</c:v>
                </c:pt>
                <c:pt idx="730">
                  <c:v>186.69842499999999</c:v>
                </c:pt>
                <c:pt idx="731">
                  <c:v>187.057526</c:v>
                </c:pt>
                <c:pt idx="732">
                  <c:v>187.27387999999999</c:v>
                </c:pt>
                <c:pt idx="733">
                  <c:v>187.52934300000001</c:v>
                </c:pt>
                <c:pt idx="734">
                  <c:v>187.82983400000001</c:v>
                </c:pt>
                <c:pt idx="735">
                  <c:v>187.92865</c:v>
                </c:pt>
                <c:pt idx="736">
                  <c:v>188.11837800000001</c:v>
                </c:pt>
                <c:pt idx="737">
                  <c:v>188.376541</c:v>
                </c:pt>
                <c:pt idx="738">
                  <c:v>188.77424600000001</c:v>
                </c:pt>
                <c:pt idx="739">
                  <c:v>189.028809</c:v>
                </c:pt>
                <c:pt idx="740">
                  <c:v>189.285034</c:v>
                </c:pt>
                <c:pt idx="741">
                  <c:v>189.445007</c:v>
                </c:pt>
                <c:pt idx="742">
                  <c:v>189.72006200000001</c:v>
                </c:pt>
                <c:pt idx="743">
                  <c:v>190.13481100000001</c:v>
                </c:pt>
                <c:pt idx="744">
                  <c:v>190.244888</c:v>
                </c:pt>
                <c:pt idx="745">
                  <c:v>190.64155600000001</c:v>
                </c:pt>
                <c:pt idx="746">
                  <c:v>190.90121500000001</c:v>
                </c:pt>
                <c:pt idx="747">
                  <c:v>191.15881300000001</c:v>
                </c:pt>
                <c:pt idx="748">
                  <c:v>191.305161</c:v>
                </c:pt>
                <c:pt idx="749">
                  <c:v>191.56355300000001</c:v>
                </c:pt>
                <c:pt idx="750">
                  <c:v>191.852127</c:v>
                </c:pt>
                <c:pt idx="751">
                  <c:v>192.10560599999999</c:v>
                </c:pt>
                <c:pt idx="752">
                  <c:v>192.42271400000001</c:v>
                </c:pt>
                <c:pt idx="753">
                  <c:v>192.77404799999999</c:v>
                </c:pt>
                <c:pt idx="754">
                  <c:v>192.905609</c:v>
                </c:pt>
                <c:pt idx="755">
                  <c:v>193.11724899999999</c:v>
                </c:pt>
                <c:pt idx="756">
                  <c:v>193.50308200000001</c:v>
                </c:pt>
                <c:pt idx="757">
                  <c:v>193.672516</c:v>
                </c:pt>
                <c:pt idx="758">
                  <c:v>193.83712800000001</c:v>
                </c:pt>
                <c:pt idx="759">
                  <c:v>194.13078300000001</c:v>
                </c:pt>
                <c:pt idx="760">
                  <c:v>194.465225</c:v>
                </c:pt>
                <c:pt idx="761">
                  <c:v>194.781418</c:v>
                </c:pt>
                <c:pt idx="762">
                  <c:v>194.99678</c:v>
                </c:pt>
                <c:pt idx="763">
                  <c:v>195.19686899999999</c:v>
                </c:pt>
                <c:pt idx="764">
                  <c:v>195.52671799999999</c:v>
                </c:pt>
                <c:pt idx="765">
                  <c:v>195.63912999999999</c:v>
                </c:pt>
                <c:pt idx="766">
                  <c:v>196.025375</c:v>
                </c:pt>
                <c:pt idx="767">
                  <c:v>196.323654</c:v>
                </c:pt>
                <c:pt idx="768">
                  <c:v>196.587219</c:v>
                </c:pt>
                <c:pt idx="769">
                  <c:v>196.887238</c:v>
                </c:pt>
                <c:pt idx="770">
                  <c:v>197.15373199999999</c:v>
                </c:pt>
                <c:pt idx="771">
                  <c:v>197.31088299999999</c:v>
                </c:pt>
                <c:pt idx="772">
                  <c:v>197.64059399999999</c:v>
                </c:pt>
                <c:pt idx="773">
                  <c:v>197.89352400000001</c:v>
                </c:pt>
                <c:pt idx="774">
                  <c:v>198.23983799999999</c:v>
                </c:pt>
                <c:pt idx="775">
                  <c:v>198.448105</c:v>
                </c:pt>
                <c:pt idx="776">
                  <c:v>198.713989</c:v>
                </c:pt>
                <c:pt idx="777">
                  <c:v>198.96534700000001</c:v>
                </c:pt>
                <c:pt idx="778">
                  <c:v>199.185822</c:v>
                </c:pt>
                <c:pt idx="779">
                  <c:v>199.60997</c:v>
                </c:pt>
                <c:pt idx="780">
                  <c:v>199.77803</c:v>
                </c:pt>
                <c:pt idx="781">
                  <c:v>199.94792200000001</c:v>
                </c:pt>
                <c:pt idx="782">
                  <c:v>200.285416</c:v>
                </c:pt>
                <c:pt idx="783">
                  <c:v>200.59747300000001</c:v>
                </c:pt>
                <c:pt idx="784">
                  <c:v>200.902084</c:v>
                </c:pt>
                <c:pt idx="785">
                  <c:v>201.12670900000001</c:v>
                </c:pt>
                <c:pt idx="786">
                  <c:v>201.32792699999999</c:v>
                </c:pt>
                <c:pt idx="787">
                  <c:v>201.631516</c:v>
                </c:pt>
                <c:pt idx="788">
                  <c:v>201.96227999999999</c:v>
                </c:pt>
                <c:pt idx="789">
                  <c:v>202.18112199999999</c:v>
                </c:pt>
                <c:pt idx="790">
                  <c:v>202.45459</c:v>
                </c:pt>
                <c:pt idx="791">
                  <c:v>202.659592</c:v>
                </c:pt>
                <c:pt idx="792">
                  <c:v>202.962875</c:v>
                </c:pt>
                <c:pt idx="793">
                  <c:v>203.14004499999999</c:v>
                </c:pt>
                <c:pt idx="794">
                  <c:v>203.508667</c:v>
                </c:pt>
                <c:pt idx="795">
                  <c:v>203.76412999999999</c:v>
                </c:pt>
                <c:pt idx="796">
                  <c:v>203.98899800000001</c:v>
                </c:pt>
                <c:pt idx="797">
                  <c:v>204.291168</c:v>
                </c:pt>
                <c:pt idx="798">
                  <c:v>204.51507599999999</c:v>
                </c:pt>
                <c:pt idx="799">
                  <c:v>204.835983</c:v>
                </c:pt>
                <c:pt idx="800">
                  <c:v>205.12316899999999</c:v>
                </c:pt>
                <c:pt idx="801">
                  <c:v>205.385818</c:v>
                </c:pt>
                <c:pt idx="802">
                  <c:v>205.60755900000001</c:v>
                </c:pt>
                <c:pt idx="803">
                  <c:v>205.82115200000001</c:v>
                </c:pt>
                <c:pt idx="804">
                  <c:v>206.17120399999999</c:v>
                </c:pt>
                <c:pt idx="805">
                  <c:v>206.38679500000001</c:v>
                </c:pt>
                <c:pt idx="806">
                  <c:v>206.63725299999999</c:v>
                </c:pt>
                <c:pt idx="807">
                  <c:v>206.932526</c:v>
                </c:pt>
                <c:pt idx="808">
                  <c:v>207.15609699999999</c:v>
                </c:pt>
                <c:pt idx="809">
                  <c:v>207.47215299999999</c:v>
                </c:pt>
                <c:pt idx="810">
                  <c:v>207.769409</c:v>
                </c:pt>
                <c:pt idx="811">
                  <c:v>207.973083</c:v>
                </c:pt>
                <c:pt idx="812">
                  <c:v>208.01757799999999</c:v>
                </c:pt>
                <c:pt idx="813">
                  <c:v>208.35157799999999</c:v>
                </c:pt>
                <c:pt idx="814">
                  <c:v>208.588684</c:v>
                </c:pt>
                <c:pt idx="815">
                  <c:v>209.00393700000001</c:v>
                </c:pt>
                <c:pt idx="816">
                  <c:v>209.261246</c:v>
                </c:pt>
                <c:pt idx="817">
                  <c:v>209.48065199999999</c:v>
                </c:pt>
                <c:pt idx="818">
                  <c:v>209.748154</c:v>
                </c:pt>
                <c:pt idx="819">
                  <c:v>209.98602299999999</c:v>
                </c:pt>
                <c:pt idx="820">
                  <c:v>210.28538499999999</c:v>
                </c:pt>
                <c:pt idx="821">
                  <c:v>210.58178699999999</c:v>
                </c:pt>
                <c:pt idx="822">
                  <c:v>210.88922099999999</c:v>
                </c:pt>
                <c:pt idx="823">
                  <c:v>211.19252</c:v>
                </c:pt>
                <c:pt idx="824">
                  <c:v>211.49382</c:v>
                </c:pt>
                <c:pt idx="825">
                  <c:v>211.702393</c:v>
                </c:pt>
                <c:pt idx="826">
                  <c:v>211.96693400000001</c:v>
                </c:pt>
                <c:pt idx="827">
                  <c:v>212.28598</c:v>
                </c:pt>
                <c:pt idx="828">
                  <c:v>212.523056</c:v>
                </c:pt>
                <c:pt idx="829">
                  <c:v>212.78581199999999</c:v>
                </c:pt>
                <c:pt idx="830">
                  <c:v>213.02418499999999</c:v>
                </c:pt>
                <c:pt idx="831">
                  <c:v>213.28121899999999</c:v>
                </c:pt>
                <c:pt idx="832">
                  <c:v>213.696609</c:v>
                </c:pt>
                <c:pt idx="833">
                  <c:v>213.966476</c:v>
                </c:pt>
                <c:pt idx="834">
                  <c:v>214.31939700000001</c:v>
                </c:pt>
                <c:pt idx="835">
                  <c:v>214.48097200000001</c:v>
                </c:pt>
                <c:pt idx="836">
                  <c:v>214.61172500000001</c:v>
                </c:pt>
                <c:pt idx="837">
                  <c:v>215.033829</c:v>
                </c:pt>
                <c:pt idx="838">
                  <c:v>215.33107000000001</c:v>
                </c:pt>
                <c:pt idx="839">
                  <c:v>215.59071399999999</c:v>
                </c:pt>
                <c:pt idx="840">
                  <c:v>215.782837</c:v>
                </c:pt>
                <c:pt idx="841">
                  <c:v>216.01611299999999</c:v>
                </c:pt>
                <c:pt idx="842">
                  <c:v>216.26676900000001</c:v>
                </c:pt>
                <c:pt idx="843">
                  <c:v>216.448883</c:v>
                </c:pt>
                <c:pt idx="844">
                  <c:v>216.93331900000001</c:v>
                </c:pt>
                <c:pt idx="845">
                  <c:v>217.16835</c:v>
                </c:pt>
                <c:pt idx="846">
                  <c:v>217.20924400000001</c:v>
                </c:pt>
                <c:pt idx="847">
                  <c:v>217.46847500000001</c:v>
                </c:pt>
                <c:pt idx="848">
                  <c:v>217.877579</c:v>
                </c:pt>
                <c:pt idx="849">
                  <c:v>218.09785500000001</c:v>
                </c:pt>
                <c:pt idx="850">
                  <c:v>218.362854</c:v>
                </c:pt>
                <c:pt idx="851">
                  <c:v>218.60137900000001</c:v>
                </c:pt>
                <c:pt idx="852">
                  <c:v>218.97491500000001</c:v>
                </c:pt>
                <c:pt idx="853">
                  <c:v>219.181793</c:v>
                </c:pt>
                <c:pt idx="854">
                  <c:v>219.453506</c:v>
                </c:pt>
                <c:pt idx="855">
                  <c:v>219.711975</c:v>
                </c:pt>
                <c:pt idx="856">
                  <c:v>220.07299800000001</c:v>
                </c:pt>
                <c:pt idx="857">
                  <c:v>220.32441700000001</c:v>
                </c:pt>
                <c:pt idx="858">
                  <c:v>220.53263899999999</c:v>
                </c:pt>
                <c:pt idx="859">
                  <c:v>220.83512899999999</c:v>
                </c:pt>
                <c:pt idx="860">
                  <c:v>221.093445</c:v>
                </c:pt>
                <c:pt idx="861">
                  <c:v>221.292877</c:v>
                </c:pt>
                <c:pt idx="862">
                  <c:v>221.61900299999999</c:v>
                </c:pt>
                <c:pt idx="863">
                  <c:v>221.81811500000001</c:v>
                </c:pt>
                <c:pt idx="864">
                  <c:v>222.19700599999999</c:v>
                </c:pt>
                <c:pt idx="865">
                  <c:v>222.458786</c:v>
                </c:pt>
                <c:pt idx="866">
                  <c:v>222.69693000000001</c:v>
                </c:pt>
                <c:pt idx="867">
                  <c:v>222.853836</c:v>
                </c:pt>
                <c:pt idx="868">
                  <c:v>223.12704500000001</c:v>
                </c:pt>
                <c:pt idx="869">
                  <c:v>223.457581</c:v>
                </c:pt>
                <c:pt idx="870">
                  <c:v>223.63931299999999</c:v>
                </c:pt>
                <c:pt idx="871">
                  <c:v>223.97157300000001</c:v>
                </c:pt>
                <c:pt idx="872">
                  <c:v>224.33467099999999</c:v>
                </c:pt>
                <c:pt idx="873">
                  <c:v>224.598175</c:v>
                </c:pt>
                <c:pt idx="874">
                  <c:v>224.78315699999999</c:v>
                </c:pt>
                <c:pt idx="875">
                  <c:v>225.11637899999999</c:v>
                </c:pt>
                <c:pt idx="876">
                  <c:v>225.43779000000001</c:v>
                </c:pt>
                <c:pt idx="877">
                  <c:v>225.64752200000001</c:v>
                </c:pt>
                <c:pt idx="878">
                  <c:v>225.89863600000001</c:v>
                </c:pt>
                <c:pt idx="879">
                  <c:v>226.255234</c:v>
                </c:pt>
                <c:pt idx="880">
                  <c:v>226.44770800000001</c:v>
                </c:pt>
                <c:pt idx="881">
                  <c:v>226.79710399999999</c:v>
                </c:pt>
                <c:pt idx="882">
                  <c:v>227.04006999999999</c:v>
                </c:pt>
                <c:pt idx="883">
                  <c:v>227.24925200000001</c:v>
                </c:pt>
                <c:pt idx="884">
                  <c:v>227.62951699999999</c:v>
                </c:pt>
                <c:pt idx="885">
                  <c:v>227.793182</c:v>
                </c:pt>
                <c:pt idx="886">
                  <c:v>228.133881</c:v>
                </c:pt>
                <c:pt idx="887">
                  <c:v>228.483643</c:v>
                </c:pt>
                <c:pt idx="888">
                  <c:v>228.76885999999999</c:v>
                </c:pt>
                <c:pt idx="889">
                  <c:v>228.971802</c:v>
                </c:pt>
                <c:pt idx="890">
                  <c:v>229.194412</c:v>
                </c:pt>
                <c:pt idx="891">
                  <c:v>229.56220999999999</c:v>
                </c:pt>
                <c:pt idx="892">
                  <c:v>229.73464999999999</c:v>
                </c:pt>
                <c:pt idx="893">
                  <c:v>230.102509</c:v>
                </c:pt>
                <c:pt idx="894">
                  <c:v>230.31256099999999</c:v>
                </c:pt>
                <c:pt idx="895">
                  <c:v>230.55641199999999</c:v>
                </c:pt>
                <c:pt idx="896">
                  <c:v>230.92892499999999</c:v>
                </c:pt>
                <c:pt idx="897">
                  <c:v>231.077133</c:v>
                </c:pt>
                <c:pt idx="898">
                  <c:v>231.386414</c:v>
                </c:pt>
                <c:pt idx="899">
                  <c:v>231.78466800000001</c:v>
                </c:pt>
                <c:pt idx="900">
                  <c:v>231.90566999999999</c:v>
                </c:pt>
                <c:pt idx="901">
                  <c:v>232.24388099999999</c:v>
                </c:pt>
                <c:pt idx="902">
                  <c:v>232.35275300000001</c:v>
                </c:pt>
                <c:pt idx="903">
                  <c:v>232.73057600000001</c:v>
                </c:pt>
                <c:pt idx="904">
                  <c:v>232.988708</c:v>
                </c:pt>
                <c:pt idx="905">
                  <c:v>233.355209</c:v>
                </c:pt>
                <c:pt idx="906">
                  <c:v>233.59440599999999</c:v>
                </c:pt>
                <c:pt idx="907">
                  <c:v>233.794434</c:v>
                </c:pt>
                <c:pt idx="908">
                  <c:v>234.16113300000001</c:v>
                </c:pt>
                <c:pt idx="909">
                  <c:v>234.31823700000001</c:v>
                </c:pt>
                <c:pt idx="910">
                  <c:v>234.67301900000001</c:v>
                </c:pt>
                <c:pt idx="911">
                  <c:v>235.01466400000001</c:v>
                </c:pt>
                <c:pt idx="912">
                  <c:v>235.17392000000001</c:v>
                </c:pt>
                <c:pt idx="913">
                  <c:v>235.47666899999999</c:v>
                </c:pt>
                <c:pt idx="914">
                  <c:v>235.87312299999999</c:v>
                </c:pt>
                <c:pt idx="915">
                  <c:v>236.106033</c:v>
                </c:pt>
                <c:pt idx="916">
                  <c:v>236.29722599999999</c:v>
                </c:pt>
                <c:pt idx="917">
                  <c:v>236.54960600000001</c:v>
                </c:pt>
                <c:pt idx="918">
                  <c:v>236.891907</c:v>
                </c:pt>
                <c:pt idx="919">
                  <c:v>237.249054</c:v>
                </c:pt>
                <c:pt idx="920">
                  <c:v>237.328644</c:v>
                </c:pt>
                <c:pt idx="921">
                  <c:v>237.598907</c:v>
                </c:pt>
                <c:pt idx="922">
                  <c:v>237.97979699999999</c:v>
                </c:pt>
                <c:pt idx="923">
                  <c:v>238.286743</c:v>
                </c:pt>
                <c:pt idx="924">
                  <c:v>238.400665</c:v>
                </c:pt>
                <c:pt idx="925">
                  <c:v>238.70637500000001</c:v>
                </c:pt>
                <c:pt idx="926">
                  <c:v>238.85647599999999</c:v>
                </c:pt>
                <c:pt idx="927">
                  <c:v>239.15901199999999</c:v>
                </c:pt>
                <c:pt idx="928">
                  <c:v>239.393677</c:v>
                </c:pt>
                <c:pt idx="929">
                  <c:v>239.72563199999999</c:v>
                </c:pt>
                <c:pt idx="930">
                  <c:v>239.99797100000001</c:v>
                </c:pt>
                <c:pt idx="931">
                  <c:v>240.29574600000001</c:v>
                </c:pt>
                <c:pt idx="932">
                  <c:v>240.56173699999999</c:v>
                </c:pt>
                <c:pt idx="933">
                  <c:v>240.60127299999999</c:v>
                </c:pt>
                <c:pt idx="934">
                  <c:v>241.07037399999999</c:v>
                </c:pt>
                <c:pt idx="935">
                  <c:v>241.36187699999999</c:v>
                </c:pt>
                <c:pt idx="936">
                  <c:v>241.550735</c:v>
                </c:pt>
                <c:pt idx="937">
                  <c:v>241.91139200000001</c:v>
                </c:pt>
                <c:pt idx="938">
                  <c:v>242.257294</c:v>
                </c:pt>
                <c:pt idx="939">
                  <c:v>242.52642800000001</c:v>
                </c:pt>
                <c:pt idx="940">
                  <c:v>242.75135800000001</c:v>
                </c:pt>
                <c:pt idx="941">
                  <c:v>242.91885400000001</c:v>
                </c:pt>
                <c:pt idx="942">
                  <c:v>243.19984400000001</c:v>
                </c:pt>
                <c:pt idx="943">
                  <c:v>243.58270300000001</c:v>
                </c:pt>
                <c:pt idx="944">
                  <c:v>243.57226600000001</c:v>
                </c:pt>
                <c:pt idx="945">
                  <c:v>243.790649</c:v>
                </c:pt>
                <c:pt idx="946">
                  <c:v>244.21021999999999</c:v>
                </c:pt>
                <c:pt idx="947">
                  <c:v>244.40609699999999</c:v>
                </c:pt>
                <c:pt idx="948">
                  <c:v>244.79776000000001</c:v>
                </c:pt>
                <c:pt idx="949">
                  <c:v>245.18396000000001</c:v>
                </c:pt>
                <c:pt idx="950">
                  <c:v>245.35562100000001</c:v>
                </c:pt>
                <c:pt idx="951">
                  <c:v>245.59378100000001</c:v>
                </c:pt>
                <c:pt idx="952">
                  <c:v>245.922012</c:v>
                </c:pt>
                <c:pt idx="953">
                  <c:v>246.30085800000001</c:v>
                </c:pt>
                <c:pt idx="954">
                  <c:v>246.46260100000001</c:v>
                </c:pt>
                <c:pt idx="955">
                  <c:v>246.73841899999999</c:v>
                </c:pt>
                <c:pt idx="956">
                  <c:v>247.05886799999999</c:v>
                </c:pt>
                <c:pt idx="957">
                  <c:v>247.43159499999999</c:v>
                </c:pt>
                <c:pt idx="958">
                  <c:v>247.53083799999999</c:v>
                </c:pt>
                <c:pt idx="959">
                  <c:v>247.75559999999999</c:v>
                </c:pt>
                <c:pt idx="960">
                  <c:v>248.00753800000001</c:v>
                </c:pt>
                <c:pt idx="961">
                  <c:v>248.33474699999999</c:v>
                </c:pt>
                <c:pt idx="962">
                  <c:v>248.520645</c:v>
                </c:pt>
                <c:pt idx="963">
                  <c:v>248.981796</c:v>
                </c:pt>
                <c:pt idx="964">
                  <c:v>249.26200900000001</c:v>
                </c:pt>
                <c:pt idx="965">
                  <c:v>249.584091</c:v>
                </c:pt>
                <c:pt idx="966">
                  <c:v>249.86998</c:v>
                </c:pt>
                <c:pt idx="967">
                  <c:v>250.13314800000001</c:v>
                </c:pt>
                <c:pt idx="968">
                  <c:v>250.27310199999999</c:v>
                </c:pt>
                <c:pt idx="969">
                  <c:v>250.63288900000001</c:v>
                </c:pt>
                <c:pt idx="970">
                  <c:v>250.955063</c:v>
                </c:pt>
                <c:pt idx="971">
                  <c:v>251.18014500000001</c:v>
                </c:pt>
                <c:pt idx="972">
                  <c:v>251.472092</c:v>
                </c:pt>
                <c:pt idx="973">
                  <c:v>251.640625</c:v>
                </c:pt>
                <c:pt idx="974">
                  <c:v>251.90303</c:v>
                </c:pt>
                <c:pt idx="975">
                  <c:v>252.266266</c:v>
                </c:pt>
                <c:pt idx="976">
                  <c:v>252.54248000000001</c:v>
                </c:pt>
                <c:pt idx="977">
                  <c:v>252.74714700000001</c:v>
                </c:pt>
                <c:pt idx="978">
                  <c:v>253.09101899999999</c:v>
                </c:pt>
                <c:pt idx="979">
                  <c:v>253.29501300000001</c:v>
                </c:pt>
                <c:pt idx="980">
                  <c:v>253.42248499999999</c:v>
                </c:pt>
                <c:pt idx="981">
                  <c:v>253.82238799999999</c:v>
                </c:pt>
                <c:pt idx="982">
                  <c:v>254.14297500000001</c:v>
                </c:pt>
                <c:pt idx="983">
                  <c:v>254.40501399999999</c:v>
                </c:pt>
                <c:pt idx="984">
                  <c:v>254.72503699999999</c:v>
                </c:pt>
                <c:pt idx="985">
                  <c:v>254.84404000000001</c:v>
                </c:pt>
                <c:pt idx="986">
                  <c:v>255.146378</c:v>
                </c:pt>
                <c:pt idx="987">
                  <c:v>255.54437300000001</c:v>
                </c:pt>
                <c:pt idx="988">
                  <c:v>255.687195</c:v>
                </c:pt>
                <c:pt idx="989">
                  <c:v>255.993774</c:v>
                </c:pt>
                <c:pt idx="990">
                  <c:v>256.16223100000002</c:v>
                </c:pt>
                <c:pt idx="991">
                  <c:v>256.40683000000001</c:v>
                </c:pt>
                <c:pt idx="992">
                  <c:v>256.79007000000001</c:v>
                </c:pt>
                <c:pt idx="993">
                  <c:v>257.11181599999998</c:v>
                </c:pt>
                <c:pt idx="994">
                  <c:v>257.42038000000002</c:v>
                </c:pt>
                <c:pt idx="995">
                  <c:v>257.59991500000001</c:v>
                </c:pt>
                <c:pt idx="996">
                  <c:v>257.89798000000002</c:v>
                </c:pt>
                <c:pt idx="997">
                  <c:v>258.20150799999999</c:v>
                </c:pt>
                <c:pt idx="998">
                  <c:v>258.49633799999998</c:v>
                </c:pt>
                <c:pt idx="999">
                  <c:v>258.64999399999999</c:v>
                </c:pt>
                <c:pt idx="1000">
                  <c:v>258.967804</c:v>
                </c:pt>
                <c:pt idx="1001">
                  <c:v>259.23947099999998</c:v>
                </c:pt>
                <c:pt idx="1002">
                  <c:v>259.53268400000002</c:v>
                </c:pt>
                <c:pt idx="1003">
                  <c:v>259.89486699999998</c:v>
                </c:pt>
                <c:pt idx="1004">
                  <c:v>260.11587500000002</c:v>
                </c:pt>
                <c:pt idx="1005">
                  <c:v>260.39453099999997</c:v>
                </c:pt>
                <c:pt idx="1006">
                  <c:v>260.62301600000001</c:v>
                </c:pt>
                <c:pt idx="1007">
                  <c:v>260.963348</c:v>
                </c:pt>
                <c:pt idx="1008">
                  <c:v>261.29287699999998</c:v>
                </c:pt>
                <c:pt idx="1009">
                  <c:v>261.329071</c:v>
                </c:pt>
                <c:pt idx="1010">
                  <c:v>261.611694</c:v>
                </c:pt>
                <c:pt idx="1011">
                  <c:v>262.00604199999998</c:v>
                </c:pt>
                <c:pt idx="1012">
                  <c:v>262.27581800000002</c:v>
                </c:pt>
                <c:pt idx="1013">
                  <c:v>262.50347900000003</c:v>
                </c:pt>
                <c:pt idx="1014">
                  <c:v>262.72711199999998</c:v>
                </c:pt>
                <c:pt idx="1015">
                  <c:v>263.04028299999999</c:v>
                </c:pt>
                <c:pt idx="1016">
                  <c:v>263.29376200000002</c:v>
                </c:pt>
                <c:pt idx="1017">
                  <c:v>263.56109600000002</c:v>
                </c:pt>
                <c:pt idx="1018">
                  <c:v>263.800568</c:v>
                </c:pt>
                <c:pt idx="1019">
                  <c:v>264.223816</c:v>
                </c:pt>
                <c:pt idx="1020">
                  <c:v>264.44235200000003</c:v>
                </c:pt>
                <c:pt idx="1021">
                  <c:v>264.684326</c:v>
                </c:pt>
                <c:pt idx="1022">
                  <c:v>264.99117999999999</c:v>
                </c:pt>
                <c:pt idx="1023">
                  <c:v>265.32382200000001</c:v>
                </c:pt>
                <c:pt idx="1024">
                  <c:v>265.63855000000001</c:v>
                </c:pt>
                <c:pt idx="1025">
                  <c:v>265.80938700000002</c:v>
                </c:pt>
                <c:pt idx="1026">
                  <c:v>266.15454099999999</c:v>
                </c:pt>
                <c:pt idx="1027">
                  <c:v>266.52700800000002</c:v>
                </c:pt>
                <c:pt idx="1028">
                  <c:v>266.64233400000001</c:v>
                </c:pt>
                <c:pt idx="1029">
                  <c:v>266.94140599999997</c:v>
                </c:pt>
                <c:pt idx="1030">
                  <c:v>267.28707900000001</c:v>
                </c:pt>
                <c:pt idx="1031">
                  <c:v>267.50756799999999</c:v>
                </c:pt>
                <c:pt idx="1032">
                  <c:v>267.89798000000002</c:v>
                </c:pt>
                <c:pt idx="1033">
                  <c:v>268.094177</c:v>
                </c:pt>
                <c:pt idx="1034">
                  <c:v>268.42211900000001</c:v>
                </c:pt>
                <c:pt idx="1035">
                  <c:v>268.63501000000002</c:v>
                </c:pt>
                <c:pt idx="1036">
                  <c:v>268.99505599999998</c:v>
                </c:pt>
                <c:pt idx="1037">
                  <c:v>269.19369499999999</c:v>
                </c:pt>
                <c:pt idx="1038">
                  <c:v>269.44381700000002</c:v>
                </c:pt>
                <c:pt idx="1039">
                  <c:v>269.66030899999998</c:v>
                </c:pt>
                <c:pt idx="1040">
                  <c:v>269.91027800000001</c:v>
                </c:pt>
                <c:pt idx="1041">
                  <c:v>270.22869900000001</c:v>
                </c:pt>
                <c:pt idx="1042">
                  <c:v>270.53048699999999</c:v>
                </c:pt>
                <c:pt idx="1043">
                  <c:v>270.82607999999999</c:v>
                </c:pt>
                <c:pt idx="1044">
                  <c:v>271.19598400000001</c:v>
                </c:pt>
                <c:pt idx="1045">
                  <c:v>271.46127300000001</c:v>
                </c:pt>
                <c:pt idx="1046">
                  <c:v>271.79394500000001</c:v>
                </c:pt>
                <c:pt idx="1047">
                  <c:v>272.04452500000002</c:v>
                </c:pt>
                <c:pt idx="1048">
                  <c:v>272.36975100000001</c:v>
                </c:pt>
                <c:pt idx="1049">
                  <c:v>272.58041400000002</c:v>
                </c:pt>
                <c:pt idx="1050">
                  <c:v>272.85461400000003</c:v>
                </c:pt>
                <c:pt idx="1051">
                  <c:v>273.18905599999999</c:v>
                </c:pt>
                <c:pt idx="1052">
                  <c:v>273.32556199999999</c:v>
                </c:pt>
                <c:pt idx="1053">
                  <c:v>273.61752300000001</c:v>
                </c:pt>
                <c:pt idx="1054">
                  <c:v>273.89709499999998</c:v>
                </c:pt>
                <c:pt idx="1055">
                  <c:v>274.25219700000002</c:v>
                </c:pt>
                <c:pt idx="1056">
                  <c:v>274.548248</c:v>
                </c:pt>
                <c:pt idx="1057">
                  <c:v>274.75805700000001</c:v>
                </c:pt>
                <c:pt idx="1058">
                  <c:v>275.08075000000002</c:v>
                </c:pt>
                <c:pt idx="1059">
                  <c:v>275.36437999999998</c:v>
                </c:pt>
                <c:pt idx="1060">
                  <c:v>275.68652300000002</c:v>
                </c:pt>
                <c:pt idx="1061">
                  <c:v>275.84420799999998</c:v>
                </c:pt>
                <c:pt idx="1062">
                  <c:v>276.21939099999997</c:v>
                </c:pt>
                <c:pt idx="1063">
                  <c:v>276.43093900000002</c:v>
                </c:pt>
                <c:pt idx="1064">
                  <c:v>276.75689699999998</c:v>
                </c:pt>
                <c:pt idx="1065">
                  <c:v>276.95169099999998</c:v>
                </c:pt>
                <c:pt idx="1066">
                  <c:v>277.318085</c:v>
                </c:pt>
                <c:pt idx="1067">
                  <c:v>277.57833900000003</c:v>
                </c:pt>
                <c:pt idx="1068">
                  <c:v>277.755585</c:v>
                </c:pt>
                <c:pt idx="1069">
                  <c:v>278.09667999999999</c:v>
                </c:pt>
                <c:pt idx="1070">
                  <c:v>278.20156900000001</c:v>
                </c:pt>
                <c:pt idx="1071">
                  <c:v>278.515289</c:v>
                </c:pt>
                <c:pt idx="1072">
                  <c:v>278.79159499999997</c:v>
                </c:pt>
                <c:pt idx="1073">
                  <c:v>279.15377799999999</c:v>
                </c:pt>
                <c:pt idx="1074">
                  <c:v>279.59637500000002</c:v>
                </c:pt>
                <c:pt idx="1075">
                  <c:v>279.86785900000001</c:v>
                </c:pt>
                <c:pt idx="1076">
                  <c:v>280.09420799999998</c:v>
                </c:pt>
                <c:pt idx="1077">
                  <c:v>280.35791</c:v>
                </c:pt>
                <c:pt idx="1078">
                  <c:v>280.57183800000001</c:v>
                </c:pt>
                <c:pt idx="1079">
                  <c:v>280.83004799999998</c:v>
                </c:pt>
                <c:pt idx="1080">
                  <c:v>281.161743</c:v>
                </c:pt>
                <c:pt idx="1081">
                  <c:v>281.45837399999999</c:v>
                </c:pt>
                <c:pt idx="1082">
                  <c:v>281.72637900000001</c:v>
                </c:pt>
                <c:pt idx="1083">
                  <c:v>281.90609699999999</c:v>
                </c:pt>
                <c:pt idx="1084">
                  <c:v>282.28125</c:v>
                </c:pt>
                <c:pt idx="1085">
                  <c:v>282.59741200000002</c:v>
                </c:pt>
                <c:pt idx="1086">
                  <c:v>282.806152</c:v>
                </c:pt>
                <c:pt idx="1087">
                  <c:v>283.06750499999998</c:v>
                </c:pt>
                <c:pt idx="1088">
                  <c:v>283.37530500000003</c:v>
                </c:pt>
                <c:pt idx="1089">
                  <c:v>283.717377</c:v>
                </c:pt>
                <c:pt idx="1090">
                  <c:v>283.92520100000002</c:v>
                </c:pt>
                <c:pt idx="1091">
                  <c:v>284.11886600000003</c:v>
                </c:pt>
                <c:pt idx="1092">
                  <c:v>284.29104599999999</c:v>
                </c:pt>
                <c:pt idx="1093">
                  <c:v>284.63531499999999</c:v>
                </c:pt>
                <c:pt idx="1094">
                  <c:v>284.99694799999997</c:v>
                </c:pt>
                <c:pt idx="1095">
                  <c:v>285.26641799999999</c:v>
                </c:pt>
                <c:pt idx="1096">
                  <c:v>285.50988799999999</c:v>
                </c:pt>
                <c:pt idx="1097">
                  <c:v>285.64816300000001</c:v>
                </c:pt>
                <c:pt idx="1098">
                  <c:v>286.061646</c:v>
                </c:pt>
                <c:pt idx="1099">
                  <c:v>286.35522500000002</c:v>
                </c:pt>
                <c:pt idx="1100">
                  <c:v>286.67309599999999</c:v>
                </c:pt>
                <c:pt idx="1101">
                  <c:v>286.97589099999999</c:v>
                </c:pt>
                <c:pt idx="1102">
                  <c:v>287.19396999999998</c:v>
                </c:pt>
                <c:pt idx="1103">
                  <c:v>287.41030899999998</c:v>
                </c:pt>
                <c:pt idx="1104">
                  <c:v>287.65045199999997</c:v>
                </c:pt>
                <c:pt idx="1105">
                  <c:v>287.98400900000001</c:v>
                </c:pt>
                <c:pt idx="1106">
                  <c:v>288.37527499999999</c:v>
                </c:pt>
                <c:pt idx="1107">
                  <c:v>288.67214999999999</c:v>
                </c:pt>
                <c:pt idx="1108">
                  <c:v>288.97879</c:v>
                </c:pt>
                <c:pt idx="1109">
                  <c:v>289.26394699999997</c:v>
                </c:pt>
                <c:pt idx="1110">
                  <c:v>289.42401100000001</c:v>
                </c:pt>
                <c:pt idx="1111">
                  <c:v>289.84405500000003</c:v>
                </c:pt>
                <c:pt idx="1112">
                  <c:v>290.03350799999998</c:v>
                </c:pt>
                <c:pt idx="1113">
                  <c:v>290.28183000000001</c:v>
                </c:pt>
                <c:pt idx="1114">
                  <c:v>290.56091300000003</c:v>
                </c:pt>
                <c:pt idx="1115">
                  <c:v>290.819031</c:v>
                </c:pt>
                <c:pt idx="1116">
                  <c:v>291.13116500000001</c:v>
                </c:pt>
                <c:pt idx="1117">
                  <c:v>291.47198500000002</c:v>
                </c:pt>
                <c:pt idx="1118">
                  <c:v>291.75707999999997</c:v>
                </c:pt>
                <c:pt idx="1119">
                  <c:v>291.94052099999999</c:v>
                </c:pt>
                <c:pt idx="1120">
                  <c:v>292.29754600000001</c:v>
                </c:pt>
                <c:pt idx="1121">
                  <c:v>292.69302399999998</c:v>
                </c:pt>
                <c:pt idx="1122">
                  <c:v>292.92746</c:v>
                </c:pt>
                <c:pt idx="1123">
                  <c:v>293.16082799999998</c:v>
                </c:pt>
                <c:pt idx="1124">
                  <c:v>293.345551</c:v>
                </c:pt>
                <c:pt idx="1125">
                  <c:v>293.68362400000001</c:v>
                </c:pt>
                <c:pt idx="1126">
                  <c:v>293.89889499999998</c:v>
                </c:pt>
                <c:pt idx="1127">
                  <c:v>294.17630000000003</c:v>
                </c:pt>
                <c:pt idx="1128">
                  <c:v>294.503784</c:v>
                </c:pt>
                <c:pt idx="1129">
                  <c:v>294.97073399999999</c:v>
                </c:pt>
                <c:pt idx="1130">
                  <c:v>295.079071</c:v>
                </c:pt>
                <c:pt idx="1131">
                  <c:v>295.381348</c:v>
                </c:pt>
                <c:pt idx="1132">
                  <c:v>295.61779799999999</c:v>
                </c:pt>
                <c:pt idx="1133">
                  <c:v>295.86025999999998</c:v>
                </c:pt>
                <c:pt idx="1134">
                  <c:v>296.21533199999999</c:v>
                </c:pt>
                <c:pt idx="1135">
                  <c:v>296.49191300000001</c:v>
                </c:pt>
                <c:pt idx="1136">
                  <c:v>296.74679600000002</c:v>
                </c:pt>
                <c:pt idx="1137">
                  <c:v>297.07763699999998</c:v>
                </c:pt>
                <c:pt idx="1138">
                  <c:v>297.33856200000002</c:v>
                </c:pt>
                <c:pt idx="1139">
                  <c:v>297.54061899999999</c:v>
                </c:pt>
                <c:pt idx="1140">
                  <c:v>297.84652699999998</c:v>
                </c:pt>
                <c:pt idx="1141">
                  <c:v>298.10049400000003</c:v>
                </c:pt>
                <c:pt idx="1142">
                  <c:v>298.40640300000001</c:v>
                </c:pt>
                <c:pt idx="1143">
                  <c:v>298.782532</c:v>
                </c:pt>
                <c:pt idx="1144">
                  <c:v>299.06860399999999</c:v>
                </c:pt>
                <c:pt idx="1145">
                  <c:v>299.449524</c:v>
                </c:pt>
                <c:pt idx="1146">
                  <c:v>299.643036</c:v>
                </c:pt>
                <c:pt idx="1147">
                  <c:v>299.84756499999997</c:v>
                </c:pt>
                <c:pt idx="1148">
                  <c:v>300.07235700000001</c:v>
                </c:pt>
                <c:pt idx="1149">
                  <c:v>300.259613</c:v>
                </c:pt>
                <c:pt idx="1150">
                  <c:v>300.64306599999998</c:v>
                </c:pt>
                <c:pt idx="1151">
                  <c:v>300.95010400000001</c:v>
                </c:pt>
                <c:pt idx="1152">
                  <c:v>301.25250199999999</c:v>
                </c:pt>
                <c:pt idx="1153">
                  <c:v>301.39807100000002</c:v>
                </c:pt>
                <c:pt idx="1154">
                  <c:v>301.80044600000002</c:v>
                </c:pt>
                <c:pt idx="1155">
                  <c:v>301.96487400000001</c:v>
                </c:pt>
                <c:pt idx="1156">
                  <c:v>302.38278200000002</c:v>
                </c:pt>
                <c:pt idx="1157">
                  <c:v>302.56393400000002</c:v>
                </c:pt>
                <c:pt idx="1158">
                  <c:v>302.83670000000001</c:v>
                </c:pt>
                <c:pt idx="1159">
                  <c:v>303.13067599999999</c:v>
                </c:pt>
                <c:pt idx="1160">
                  <c:v>303.30718999999999</c:v>
                </c:pt>
                <c:pt idx="1161">
                  <c:v>303.77706899999998</c:v>
                </c:pt>
                <c:pt idx="1162">
                  <c:v>304.029877</c:v>
                </c:pt>
                <c:pt idx="1163">
                  <c:v>304.35504200000003</c:v>
                </c:pt>
                <c:pt idx="1164">
                  <c:v>304.56527699999998</c:v>
                </c:pt>
                <c:pt idx="1165">
                  <c:v>304.87597699999998</c:v>
                </c:pt>
                <c:pt idx="1166">
                  <c:v>305.04409800000002</c:v>
                </c:pt>
                <c:pt idx="1167">
                  <c:v>305.371826</c:v>
                </c:pt>
                <c:pt idx="1168">
                  <c:v>305.481537</c:v>
                </c:pt>
                <c:pt idx="1169">
                  <c:v>305.802795</c:v>
                </c:pt>
                <c:pt idx="1170">
                  <c:v>306.07193000000001</c:v>
                </c:pt>
                <c:pt idx="1171">
                  <c:v>306.37591600000002</c:v>
                </c:pt>
                <c:pt idx="1172">
                  <c:v>306.722534</c:v>
                </c:pt>
                <c:pt idx="1173">
                  <c:v>306.88558999999998</c:v>
                </c:pt>
                <c:pt idx="1174">
                  <c:v>307.15133700000001</c:v>
                </c:pt>
                <c:pt idx="1175">
                  <c:v>307.41980000000001</c:v>
                </c:pt>
                <c:pt idx="1176">
                  <c:v>307.75048800000002</c:v>
                </c:pt>
                <c:pt idx="1177">
                  <c:v>308.10159299999998</c:v>
                </c:pt>
                <c:pt idx="1178">
                  <c:v>308.36352499999998</c:v>
                </c:pt>
                <c:pt idx="1179">
                  <c:v>308.70751999999999</c:v>
                </c:pt>
                <c:pt idx="1180">
                  <c:v>308.91836499999999</c:v>
                </c:pt>
                <c:pt idx="1181">
                  <c:v>309.16922</c:v>
                </c:pt>
                <c:pt idx="1182">
                  <c:v>309.54525799999999</c:v>
                </c:pt>
                <c:pt idx="1183">
                  <c:v>309.63671900000003</c:v>
                </c:pt>
                <c:pt idx="1184">
                  <c:v>309.92114299999997</c:v>
                </c:pt>
                <c:pt idx="1185">
                  <c:v>310.25125100000002</c:v>
                </c:pt>
                <c:pt idx="1186">
                  <c:v>310.62460299999998</c:v>
                </c:pt>
                <c:pt idx="1187">
                  <c:v>310.74523900000003</c:v>
                </c:pt>
                <c:pt idx="1188">
                  <c:v>311.03753699999999</c:v>
                </c:pt>
                <c:pt idx="1189">
                  <c:v>311.27804600000002</c:v>
                </c:pt>
                <c:pt idx="1190">
                  <c:v>311.57824699999998</c:v>
                </c:pt>
                <c:pt idx="1191">
                  <c:v>311.803833</c:v>
                </c:pt>
                <c:pt idx="1192">
                  <c:v>312.19409200000001</c:v>
                </c:pt>
                <c:pt idx="1193">
                  <c:v>312.56317100000001</c:v>
                </c:pt>
                <c:pt idx="1194">
                  <c:v>312.86871300000001</c:v>
                </c:pt>
                <c:pt idx="1195">
                  <c:v>312.96765099999999</c:v>
                </c:pt>
                <c:pt idx="1196">
                  <c:v>313.31915299999997</c:v>
                </c:pt>
                <c:pt idx="1197">
                  <c:v>313.67987099999999</c:v>
                </c:pt>
                <c:pt idx="1198">
                  <c:v>313.89688100000001</c:v>
                </c:pt>
                <c:pt idx="1199">
                  <c:v>313.99731400000002</c:v>
                </c:pt>
                <c:pt idx="1200">
                  <c:v>314.41305499999999</c:v>
                </c:pt>
                <c:pt idx="1201">
                  <c:v>314.646637</c:v>
                </c:pt>
                <c:pt idx="1202">
                  <c:v>314.98486300000002</c:v>
                </c:pt>
                <c:pt idx="1203">
                  <c:v>315.25119000000001</c:v>
                </c:pt>
                <c:pt idx="1204">
                  <c:v>315.53256199999998</c:v>
                </c:pt>
                <c:pt idx="1205">
                  <c:v>315.87133799999998</c:v>
                </c:pt>
                <c:pt idx="1206">
                  <c:v>316.17785600000002</c:v>
                </c:pt>
                <c:pt idx="1207">
                  <c:v>316.31948899999998</c:v>
                </c:pt>
                <c:pt idx="1208">
                  <c:v>316.49420199999997</c:v>
                </c:pt>
                <c:pt idx="1209">
                  <c:v>316.86706500000003</c:v>
                </c:pt>
                <c:pt idx="1210">
                  <c:v>317.18719499999997</c:v>
                </c:pt>
                <c:pt idx="1211">
                  <c:v>317.45107999999999</c:v>
                </c:pt>
                <c:pt idx="1212">
                  <c:v>317.78527800000001</c:v>
                </c:pt>
                <c:pt idx="1213">
                  <c:v>317.97125199999999</c:v>
                </c:pt>
                <c:pt idx="1214">
                  <c:v>318.29183999999998</c:v>
                </c:pt>
                <c:pt idx="1215">
                  <c:v>318.52645899999999</c:v>
                </c:pt>
                <c:pt idx="1216">
                  <c:v>318.94168100000002</c:v>
                </c:pt>
                <c:pt idx="1217">
                  <c:v>319.18988000000002</c:v>
                </c:pt>
                <c:pt idx="1218">
                  <c:v>319.32086199999998</c:v>
                </c:pt>
                <c:pt idx="1219">
                  <c:v>319.64950599999997</c:v>
                </c:pt>
                <c:pt idx="1220">
                  <c:v>319.92269900000002</c:v>
                </c:pt>
                <c:pt idx="1221">
                  <c:v>320.20019500000001</c:v>
                </c:pt>
                <c:pt idx="1222">
                  <c:v>320.43804899999998</c:v>
                </c:pt>
                <c:pt idx="1223">
                  <c:v>320.74240099999997</c:v>
                </c:pt>
                <c:pt idx="1224">
                  <c:v>321.15527300000002</c:v>
                </c:pt>
                <c:pt idx="1225">
                  <c:v>321.31680299999999</c:v>
                </c:pt>
                <c:pt idx="1226">
                  <c:v>321.67553700000002</c:v>
                </c:pt>
                <c:pt idx="1227">
                  <c:v>321.922821</c:v>
                </c:pt>
                <c:pt idx="1228">
                  <c:v>322.17498799999998</c:v>
                </c:pt>
                <c:pt idx="1229">
                  <c:v>322.48455799999999</c:v>
                </c:pt>
                <c:pt idx="1230">
                  <c:v>322.88204999999999</c:v>
                </c:pt>
                <c:pt idx="1231">
                  <c:v>323.067657</c:v>
                </c:pt>
                <c:pt idx="1232">
                  <c:v>323.374908</c:v>
                </c:pt>
                <c:pt idx="1233">
                  <c:v>323.747345</c:v>
                </c:pt>
                <c:pt idx="1234">
                  <c:v>324.09030200000001</c:v>
                </c:pt>
                <c:pt idx="1235">
                  <c:v>324.294983</c:v>
                </c:pt>
                <c:pt idx="1236">
                  <c:v>324.57772799999998</c:v>
                </c:pt>
                <c:pt idx="1237">
                  <c:v>324.99939000000001</c:v>
                </c:pt>
                <c:pt idx="1238">
                  <c:v>325.20480300000003</c:v>
                </c:pt>
                <c:pt idx="1239">
                  <c:v>325.31854199999998</c:v>
                </c:pt>
                <c:pt idx="1240">
                  <c:v>325.55117799999999</c:v>
                </c:pt>
                <c:pt idx="1241">
                  <c:v>326.07080100000002</c:v>
                </c:pt>
                <c:pt idx="1242">
                  <c:v>326.24380500000001</c:v>
                </c:pt>
                <c:pt idx="1243">
                  <c:v>326.49911500000002</c:v>
                </c:pt>
                <c:pt idx="1244">
                  <c:v>326.81033300000001</c:v>
                </c:pt>
                <c:pt idx="1245">
                  <c:v>327.06591800000001</c:v>
                </c:pt>
                <c:pt idx="1246">
                  <c:v>327.30764799999997</c:v>
                </c:pt>
                <c:pt idx="1247">
                  <c:v>327.551086</c:v>
                </c:pt>
                <c:pt idx="1248">
                  <c:v>327.93572999999998</c:v>
                </c:pt>
                <c:pt idx="1249">
                  <c:v>328.25891100000001</c:v>
                </c:pt>
                <c:pt idx="1250">
                  <c:v>328.359467</c:v>
                </c:pt>
                <c:pt idx="1251">
                  <c:v>328.66479500000003</c:v>
                </c:pt>
                <c:pt idx="1252">
                  <c:v>329.009705</c:v>
                </c:pt>
                <c:pt idx="1253">
                  <c:v>329.28970299999997</c:v>
                </c:pt>
                <c:pt idx="1254">
                  <c:v>329.52246100000002</c:v>
                </c:pt>
                <c:pt idx="1255">
                  <c:v>329.74829099999999</c:v>
                </c:pt>
                <c:pt idx="1256">
                  <c:v>330.16372699999999</c:v>
                </c:pt>
                <c:pt idx="1257">
                  <c:v>330.35266100000001</c:v>
                </c:pt>
                <c:pt idx="1258">
                  <c:v>330.57153299999999</c:v>
                </c:pt>
                <c:pt idx="1259">
                  <c:v>330.85269199999999</c:v>
                </c:pt>
                <c:pt idx="1260">
                  <c:v>331.17825299999998</c:v>
                </c:pt>
                <c:pt idx="1261">
                  <c:v>331.56530800000002</c:v>
                </c:pt>
                <c:pt idx="1262">
                  <c:v>331.76004</c:v>
                </c:pt>
                <c:pt idx="1263">
                  <c:v>331.94430499999999</c:v>
                </c:pt>
                <c:pt idx="1264">
                  <c:v>332.21276899999998</c:v>
                </c:pt>
                <c:pt idx="1265">
                  <c:v>332.65744000000001</c:v>
                </c:pt>
                <c:pt idx="1266">
                  <c:v>332.94589200000001</c:v>
                </c:pt>
                <c:pt idx="1267">
                  <c:v>333.08578499999999</c:v>
                </c:pt>
                <c:pt idx="1268">
                  <c:v>333.36084</c:v>
                </c:pt>
                <c:pt idx="1269">
                  <c:v>333.61935399999999</c:v>
                </c:pt>
                <c:pt idx="1270">
                  <c:v>334.02050800000001</c:v>
                </c:pt>
                <c:pt idx="1271">
                  <c:v>334.22134399999999</c:v>
                </c:pt>
                <c:pt idx="1272">
                  <c:v>334.502411</c:v>
                </c:pt>
                <c:pt idx="1273">
                  <c:v>334.72824100000003</c:v>
                </c:pt>
                <c:pt idx="1274">
                  <c:v>334.90570100000002</c:v>
                </c:pt>
                <c:pt idx="1275">
                  <c:v>335.25012199999998</c:v>
                </c:pt>
                <c:pt idx="1276">
                  <c:v>335.55679300000003</c:v>
                </c:pt>
                <c:pt idx="1277">
                  <c:v>335.91033900000002</c:v>
                </c:pt>
                <c:pt idx="1278">
                  <c:v>336.14465300000001</c:v>
                </c:pt>
                <c:pt idx="1279">
                  <c:v>336.41073599999999</c:v>
                </c:pt>
                <c:pt idx="1280">
                  <c:v>336.37393200000002</c:v>
                </c:pt>
                <c:pt idx="1281">
                  <c:v>336.86520400000001</c:v>
                </c:pt>
                <c:pt idx="1282">
                  <c:v>337.12948599999999</c:v>
                </c:pt>
                <c:pt idx="1283">
                  <c:v>337.46798699999999</c:v>
                </c:pt>
                <c:pt idx="1284">
                  <c:v>337.72186299999998</c:v>
                </c:pt>
                <c:pt idx="1285">
                  <c:v>337.84072900000001</c:v>
                </c:pt>
                <c:pt idx="1286">
                  <c:v>338.19317599999999</c:v>
                </c:pt>
                <c:pt idx="1287">
                  <c:v>338.51733400000001</c:v>
                </c:pt>
                <c:pt idx="1288">
                  <c:v>338.84310900000003</c:v>
                </c:pt>
                <c:pt idx="1289">
                  <c:v>339.20239299999997</c:v>
                </c:pt>
                <c:pt idx="1290">
                  <c:v>339.48034699999999</c:v>
                </c:pt>
                <c:pt idx="1291">
                  <c:v>339.74826000000002</c:v>
                </c:pt>
                <c:pt idx="1292">
                  <c:v>339.98855600000002</c:v>
                </c:pt>
                <c:pt idx="1293">
                  <c:v>340.36111499999998</c:v>
                </c:pt>
                <c:pt idx="1294">
                  <c:v>340.57278400000001</c:v>
                </c:pt>
                <c:pt idx="1295">
                  <c:v>340.96664399999997</c:v>
                </c:pt>
                <c:pt idx="1296">
                  <c:v>341.229309</c:v>
                </c:pt>
                <c:pt idx="1297">
                  <c:v>341.40011600000003</c:v>
                </c:pt>
                <c:pt idx="1298">
                  <c:v>341.74157700000001</c:v>
                </c:pt>
                <c:pt idx="1299">
                  <c:v>342.06942700000002</c:v>
                </c:pt>
                <c:pt idx="1300">
                  <c:v>342.24056999999999</c:v>
                </c:pt>
                <c:pt idx="1301">
                  <c:v>342.52694700000001</c:v>
                </c:pt>
                <c:pt idx="1302">
                  <c:v>342.73931900000002</c:v>
                </c:pt>
                <c:pt idx="1303">
                  <c:v>343.18383799999998</c:v>
                </c:pt>
                <c:pt idx="1304">
                  <c:v>343.47610500000002</c:v>
                </c:pt>
                <c:pt idx="1305">
                  <c:v>343.68810999999999</c:v>
                </c:pt>
                <c:pt idx="1306">
                  <c:v>344.08416699999998</c:v>
                </c:pt>
                <c:pt idx="1307">
                  <c:v>344.22747800000002</c:v>
                </c:pt>
                <c:pt idx="1308">
                  <c:v>344.42514</c:v>
                </c:pt>
                <c:pt idx="1309">
                  <c:v>344.86810300000002</c:v>
                </c:pt>
                <c:pt idx="1310">
                  <c:v>344.95931999999999</c:v>
                </c:pt>
                <c:pt idx="1311">
                  <c:v>345.32858299999998</c:v>
                </c:pt>
                <c:pt idx="1312">
                  <c:v>345.61175500000002</c:v>
                </c:pt>
                <c:pt idx="1313">
                  <c:v>345.94751000000002</c:v>
                </c:pt>
                <c:pt idx="1314">
                  <c:v>346.22406000000001</c:v>
                </c:pt>
                <c:pt idx="1315">
                  <c:v>346.464966</c:v>
                </c:pt>
                <c:pt idx="1316">
                  <c:v>346.84588600000001</c:v>
                </c:pt>
                <c:pt idx="1317">
                  <c:v>347.17602499999998</c:v>
                </c:pt>
                <c:pt idx="1318">
                  <c:v>347.46267699999999</c:v>
                </c:pt>
                <c:pt idx="1319">
                  <c:v>347.50863600000002</c:v>
                </c:pt>
                <c:pt idx="1320">
                  <c:v>347.961365</c:v>
                </c:pt>
                <c:pt idx="1321">
                  <c:v>348.10269199999999</c:v>
                </c:pt>
                <c:pt idx="1322">
                  <c:v>348.396637</c:v>
                </c:pt>
                <c:pt idx="1323">
                  <c:v>348.65469400000001</c:v>
                </c:pt>
                <c:pt idx="1324">
                  <c:v>348.852936</c:v>
                </c:pt>
                <c:pt idx="1325">
                  <c:v>349.27172899999999</c:v>
                </c:pt>
                <c:pt idx="1326">
                  <c:v>349.636414</c:v>
                </c:pt>
                <c:pt idx="1327">
                  <c:v>349.77862499999998</c:v>
                </c:pt>
                <c:pt idx="1328">
                  <c:v>350.10806300000002</c:v>
                </c:pt>
                <c:pt idx="1329">
                  <c:v>350.36047400000001</c:v>
                </c:pt>
                <c:pt idx="1330">
                  <c:v>350.68038899999999</c:v>
                </c:pt>
                <c:pt idx="1331">
                  <c:v>350.992187</c:v>
                </c:pt>
                <c:pt idx="1332">
                  <c:v>351.33673099999999</c:v>
                </c:pt>
                <c:pt idx="1333">
                  <c:v>351.54699699999998</c:v>
                </c:pt>
                <c:pt idx="1334">
                  <c:v>351.74115</c:v>
                </c:pt>
                <c:pt idx="1335">
                  <c:v>352.00170900000001</c:v>
                </c:pt>
                <c:pt idx="1336">
                  <c:v>352.29605099999998</c:v>
                </c:pt>
                <c:pt idx="1337">
                  <c:v>352.57733200000001</c:v>
                </c:pt>
                <c:pt idx="1338">
                  <c:v>352.840485</c:v>
                </c:pt>
                <c:pt idx="1339">
                  <c:v>353.00408900000002</c:v>
                </c:pt>
                <c:pt idx="1340">
                  <c:v>353.40741000000003</c:v>
                </c:pt>
                <c:pt idx="1341">
                  <c:v>353.77911399999999</c:v>
                </c:pt>
                <c:pt idx="1342">
                  <c:v>353.88378899999998</c:v>
                </c:pt>
                <c:pt idx="1343">
                  <c:v>354.321594</c:v>
                </c:pt>
                <c:pt idx="1344">
                  <c:v>354.593414</c:v>
                </c:pt>
                <c:pt idx="1345">
                  <c:v>354.86312900000001</c:v>
                </c:pt>
                <c:pt idx="1346">
                  <c:v>355.11908</c:v>
                </c:pt>
                <c:pt idx="1347">
                  <c:v>355.36300699999998</c:v>
                </c:pt>
                <c:pt idx="1348">
                  <c:v>355.625519</c:v>
                </c:pt>
                <c:pt idx="1349">
                  <c:v>355.863159</c:v>
                </c:pt>
                <c:pt idx="1350">
                  <c:v>356.12359600000002</c:v>
                </c:pt>
                <c:pt idx="1351">
                  <c:v>356.44070399999998</c:v>
                </c:pt>
                <c:pt idx="1352">
                  <c:v>356.59063700000002</c:v>
                </c:pt>
                <c:pt idx="1353">
                  <c:v>356.916473</c:v>
                </c:pt>
                <c:pt idx="1354">
                  <c:v>357.42742900000002</c:v>
                </c:pt>
                <c:pt idx="1355">
                  <c:v>357.69363399999997</c:v>
                </c:pt>
                <c:pt idx="1356">
                  <c:v>358.02188100000001</c:v>
                </c:pt>
                <c:pt idx="1357">
                  <c:v>358.25439499999999</c:v>
                </c:pt>
                <c:pt idx="1358">
                  <c:v>358.58163500000001</c:v>
                </c:pt>
                <c:pt idx="1359">
                  <c:v>358.92080700000002</c:v>
                </c:pt>
                <c:pt idx="1360">
                  <c:v>359.04351800000001</c:v>
                </c:pt>
                <c:pt idx="1361">
                  <c:v>359.32000699999998</c:v>
                </c:pt>
                <c:pt idx="1362">
                  <c:v>359.51687600000002</c:v>
                </c:pt>
                <c:pt idx="1363">
                  <c:v>359.79406699999998</c:v>
                </c:pt>
                <c:pt idx="1364">
                  <c:v>360.17669699999999</c:v>
                </c:pt>
                <c:pt idx="1365">
                  <c:v>360.35488900000001</c:v>
                </c:pt>
                <c:pt idx="1366">
                  <c:v>360.81106599999998</c:v>
                </c:pt>
                <c:pt idx="1367">
                  <c:v>361.04538000000002</c:v>
                </c:pt>
                <c:pt idx="1368">
                  <c:v>361.28924599999999</c:v>
                </c:pt>
                <c:pt idx="1369">
                  <c:v>361.51028400000001</c:v>
                </c:pt>
                <c:pt idx="1370">
                  <c:v>361.85311899999999</c:v>
                </c:pt>
                <c:pt idx="1371">
                  <c:v>362.07626299999998</c:v>
                </c:pt>
                <c:pt idx="1372">
                  <c:v>362.39801</c:v>
                </c:pt>
                <c:pt idx="1373">
                  <c:v>362.713776</c:v>
                </c:pt>
                <c:pt idx="1374">
                  <c:v>362.92974900000002</c:v>
                </c:pt>
                <c:pt idx="1375">
                  <c:v>363.24838299999999</c:v>
                </c:pt>
                <c:pt idx="1376">
                  <c:v>363.55224600000003</c:v>
                </c:pt>
                <c:pt idx="1377">
                  <c:v>363.89968900000002</c:v>
                </c:pt>
                <c:pt idx="1378">
                  <c:v>364.20556599999998</c:v>
                </c:pt>
                <c:pt idx="1379">
                  <c:v>364.45098899999999</c:v>
                </c:pt>
                <c:pt idx="1380">
                  <c:v>364.65643299999999</c:v>
                </c:pt>
                <c:pt idx="1381">
                  <c:v>364.96185300000002</c:v>
                </c:pt>
                <c:pt idx="1382">
                  <c:v>365.30835000000002</c:v>
                </c:pt>
                <c:pt idx="1383">
                  <c:v>365.36788899999999</c:v>
                </c:pt>
                <c:pt idx="1384">
                  <c:v>365.657532</c:v>
                </c:pt>
                <c:pt idx="1385">
                  <c:v>365.94348100000002</c:v>
                </c:pt>
                <c:pt idx="1386">
                  <c:v>366.36630200000002</c:v>
                </c:pt>
                <c:pt idx="1387">
                  <c:v>366.567139</c:v>
                </c:pt>
                <c:pt idx="1388">
                  <c:v>366.81308000000001</c:v>
                </c:pt>
                <c:pt idx="1389">
                  <c:v>367.12194799999997</c:v>
                </c:pt>
                <c:pt idx="1390">
                  <c:v>367.46731599999998</c:v>
                </c:pt>
                <c:pt idx="1391">
                  <c:v>367.72869900000001</c:v>
                </c:pt>
                <c:pt idx="1392">
                  <c:v>368.00857500000001</c:v>
                </c:pt>
                <c:pt idx="1393">
                  <c:v>368.28875699999998</c:v>
                </c:pt>
                <c:pt idx="1394">
                  <c:v>368.51080300000001</c:v>
                </c:pt>
                <c:pt idx="1395">
                  <c:v>368.93881199999998</c:v>
                </c:pt>
                <c:pt idx="1396">
                  <c:v>369.05715900000001</c:v>
                </c:pt>
                <c:pt idx="1397">
                  <c:v>369.42437699999999</c:v>
                </c:pt>
                <c:pt idx="1398">
                  <c:v>369.72113000000002</c:v>
                </c:pt>
                <c:pt idx="1399">
                  <c:v>370.08203099999997</c:v>
                </c:pt>
                <c:pt idx="1400">
                  <c:v>370.31243899999998</c:v>
                </c:pt>
                <c:pt idx="1401">
                  <c:v>370.59686299999998</c:v>
                </c:pt>
                <c:pt idx="1402">
                  <c:v>370.90441900000002</c:v>
                </c:pt>
                <c:pt idx="1403">
                  <c:v>371.23220800000001</c:v>
                </c:pt>
                <c:pt idx="1404">
                  <c:v>371.46328699999998</c:v>
                </c:pt>
                <c:pt idx="1405">
                  <c:v>371.63107300000001</c:v>
                </c:pt>
                <c:pt idx="1406">
                  <c:v>372.00338699999998</c:v>
                </c:pt>
                <c:pt idx="1407">
                  <c:v>372.23046900000003</c:v>
                </c:pt>
                <c:pt idx="1408">
                  <c:v>372.53048699999999</c:v>
                </c:pt>
                <c:pt idx="1409">
                  <c:v>372.867706</c:v>
                </c:pt>
                <c:pt idx="1410">
                  <c:v>373.05859400000003</c:v>
                </c:pt>
                <c:pt idx="1411">
                  <c:v>373.32931500000001</c:v>
                </c:pt>
                <c:pt idx="1412">
                  <c:v>373.56530800000002</c:v>
                </c:pt>
                <c:pt idx="1413">
                  <c:v>373.92202800000001</c:v>
                </c:pt>
                <c:pt idx="1414">
                  <c:v>374.175049</c:v>
                </c:pt>
                <c:pt idx="1415">
                  <c:v>374.29809599999999</c:v>
                </c:pt>
                <c:pt idx="1416">
                  <c:v>374.71328699999998</c:v>
                </c:pt>
                <c:pt idx="1417">
                  <c:v>375.05853300000001</c:v>
                </c:pt>
                <c:pt idx="1418">
                  <c:v>375.39160199999998</c:v>
                </c:pt>
                <c:pt idx="1419">
                  <c:v>375.61730999999997</c:v>
                </c:pt>
                <c:pt idx="1420">
                  <c:v>375.999481</c:v>
                </c:pt>
                <c:pt idx="1421">
                  <c:v>376.12942500000003</c:v>
                </c:pt>
                <c:pt idx="1422">
                  <c:v>376.46301299999999</c:v>
                </c:pt>
                <c:pt idx="1423">
                  <c:v>376.805542</c:v>
                </c:pt>
                <c:pt idx="1424">
                  <c:v>377.05380200000002</c:v>
                </c:pt>
                <c:pt idx="1425">
                  <c:v>377.32281499999999</c:v>
                </c:pt>
                <c:pt idx="1426">
                  <c:v>377.45675699999998</c:v>
                </c:pt>
                <c:pt idx="1427">
                  <c:v>377.75430299999999</c:v>
                </c:pt>
                <c:pt idx="1428">
                  <c:v>378.07171599999998</c:v>
                </c:pt>
                <c:pt idx="1429">
                  <c:v>378.39297499999998</c:v>
                </c:pt>
                <c:pt idx="1430">
                  <c:v>378.74017300000003</c:v>
                </c:pt>
                <c:pt idx="1431">
                  <c:v>379.09484900000001</c:v>
                </c:pt>
                <c:pt idx="1432">
                  <c:v>379.282196</c:v>
                </c:pt>
                <c:pt idx="1433">
                  <c:v>379.49060100000003</c:v>
                </c:pt>
                <c:pt idx="1434">
                  <c:v>380.05639600000001</c:v>
                </c:pt>
                <c:pt idx="1435">
                  <c:v>380.25531000000001</c:v>
                </c:pt>
                <c:pt idx="1436">
                  <c:v>380.53662100000003</c:v>
                </c:pt>
                <c:pt idx="1437">
                  <c:v>380.86068699999998</c:v>
                </c:pt>
                <c:pt idx="1438">
                  <c:v>381.09716800000001</c:v>
                </c:pt>
                <c:pt idx="1439">
                  <c:v>381.50433299999997</c:v>
                </c:pt>
                <c:pt idx="1440">
                  <c:v>381.61773699999998</c:v>
                </c:pt>
                <c:pt idx="1441">
                  <c:v>382.00314300000002</c:v>
                </c:pt>
                <c:pt idx="1442">
                  <c:v>382.22439600000001</c:v>
                </c:pt>
                <c:pt idx="1443">
                  <c:v>382.56262199999998</c:v>
                </c:pt>
                <c:pt idx="1444">
                  <c:v>382.88433800000001</c:v>
                </c:pt>
                <c:pt idx="1445">
                  <c:v>383.07739299999997</c:v>
                </c:pt>
                <c:pt idx="1446">
                  <c:v>383.365906</c:v>
                </c:pt>
                <c:pt idx="1447">
                  <c:v>383.67681900000002</c:v>
                </c:pt>
                <c:pt idx="1448">
                  <c:v>383.96710200000001</c:v>
                </c:pt>
                <c:pt idx="1449">
                  <c:v>384.17068499999999</c:v>
                </c:pt>
                <c:pt idx="1450">
                  <c:v>384.439819</c:v>
                </c:pt>
                <c:pt idx="1451">
                  <c:v>384.76806599999998</c:v>
                </c:pt>
                <c:pt idx="1452">
                  <c:v>385.07559199999997</c:v>
                </c:pt>
                <c:pt idx="1453">
                  <c:v>385.32510400000001</c:v>
                </c:pt>
                <c:pt idx="1454">
                  <c:v>385.64056399999998</c:v>
                </c:pt>
                <c:pt idx="1455">
                  <c:v>385.72677599999997</c:v>
                </c:pt>
                <c:pt idx="1456">
                  <c:v>386.09591699999999</c:v>
                </c:pt>
                <c:pt idx="1457">
                  <c:v>386.33303799999999</c:v>
                </c:pt>
                <c:pt idx="1458">
                  <c:v>386.561646</c:v>
                </c:pt>
                <c:pt idx="1459">
                  <c:v>386.79830900000002</c:v>
                </c:pt>
                <c:pt idx="1460">
                  <c:v>387.10116599999998</c:v>
                </c:pt>
                <c:pt idx="1461">
                  <c:v>387.38089000000002</c:v>
                </c:pt>
                <c:pt idx="1462">
                  <c:v>387.70849600000003</c:v>
                </c:pt>
                <c:pt idx="1463">
                  <c:v>388.02066000000002</c:v>
                </c:pt>
                <c:pt idx="1464">
                  <c:v>388.24267600000002</c:v>
                </c:pt>
                <c:pt idx="1465">
                  <c:v>388.45379600000001</c:v>
                </c:pt>
                <c:pt idx="1466">
                  <c:v>388.643463</c:v>
                </c:pt>
                <c:pt idx="1467">
                  <c:v>389.05148300000002</c:v>
                </c:pt>
                <c:pt idx="1468">
                  <c:v>389.32928500000003</c:v>
                </c:pt>
                <c:pt idx="1469">
                  <c:v>389.62786899999998</c:v>
                </c:pt>
                <c:pt idx="1470">
                  <c:v>389.91024800000002</c:v>
                </c:pt>
                <c:pt idx="1471">
                  <c:v>390.16949499999998</c:v>
                </c:pt>
                <c:pt idx="1472">
                  <c:v>390.39651500000002</c:v>
                </c:pt>
                <c:pt idx="1473">
                  <c:v>390.64813199999998</c:v>
                </c:pt>
                <c:pt idx="1474">
                  <c:v>390.90222199999999</c:v>
                </c:pt>
                <c:pt idx="1475">
                  <c:v>391.168274</c:v>
                </c:pt>
                <c:pt idx="1476">
                  <c:v>391.44348100000002</c:v>
                </c:pt>
                <c:pt idx="1477">
                  <c:v>391.56375100000002</c:v>
                </c:pt>
                <c:pt idx="1478">
                  <c:v>391.914917</c:v>
                </c:pt>
                <c:pt idx="1479">
                  <c:v>392.21636999999998</c:v>
                </c:pt>
                <c:pt idx="1480">
                  <c:v>392.62383999999997</c:v>
                </c:pt>
                <c:pt idx="1481">
                  <c:v>392.73132299999997</c:v>
                </c:pt>
                <c:pt idx="1482">
                  <c:v>393.049194</c:v>
                </c:pt>
                <c:pt idx="1483">
                  <c:v>393.393036</c:v>
                </c:pt>
                <c:pt idx="1484">
                  <c:v>393.67031900000001</c:v>
                </c:pt>
                <c:pt idx="1485">
                  <c:v>393.94226099999997</c:v>
                </c:pt>
                <c:pt idx="1486">
                  <c:v>394.29660000000001</c:v>
                </c:pt>
                <c:pt idx="1487">
                  <c:v>394.56475799999998</c:v>
                </c:pt>
                <c:pt idx="1488">
                  <c:v>394.61697400000003</c:v>
                </c:pt>
                <c:pt idx="1489">
                  <c:v>394.972015</c:v>
                </c:pt>
                <c:pt idx="1490">
                  <c:v>395.31994600000002</c:v>
                </c:pt>
                <c:pt idx="1491">
                  <c:v>395.60107399999998</c:v>
                </c:pt>
                <c:pt idx="1492">
                  <c:v>395.94555700000001</c:v>
                </c:pt>
                <c:pt idx="1493">
                  <c:v>396.181488</c:v>
                </c:pt>
                <c:pt idx="1494">
                  <c:v>396.33966099999998</c:v>
                </c:pt>
                <c:pt idx="1495">
                  <c:v>396.63403299999999</c:v>
                </c:pt>
                <c:pt idx="1496">
                  <c:v>396.87390099999999</c:v>
                </c:pt>
                <c:pt idx="1497">
                  <c:v>397.04159499999997</c:v>
                </c:pt>
                <c:pt idx="1498">
                  <c:v>397.31271400000003</c:v>
                </c:pt>
                <c:pt idx="1499">
                  <c:v>397.54812600000002</c:v>
                </c:pt>
                <c:pt idx="1500">
                  <c:v>397.85983299999998</c:v>
                </c:pt>
                <c:pt idx="1501">
                  <c:v>398.129211</c:v>
                </c:pt>
                <c:pt idx="1502">
                  <c:v>398.31616200000002</c:v>
                </c:pt>
                <c:pt idx="1503">
                  <c:v>398.79007000000001</c:v>
                </c:pt>
                <c:pt idx="1504">
                  <c:v>398.98168900000002</c:v>
                </c:pt>
                <c:pt idx="1505">
                  <c:v>399.331909</c:v>
                </c:pt>
                <c:pt idx="1506">
                  <c:v>399.64248700000002</c:v>
                </c:pt>
                <c:pt idx="1507">
                  <c:v>399.87133799999998</c:v>
                </c:pt>
                <c:pt idx="1508">
                  <c:v>400.21875</c:v>
                </c:pt>
                <c:pt idx="1509">
                  <c:v>400.4776</c:v>
                </c:pt>
                <c:pt idx="1510">
                  <c:v>400.683807</c:v>
                </c:pt>
                <c:pt idx="1511">
                  <c:v>400.96124300000002</c:v>
                </c:pt>
                <c:pt idx="1512">
                  <c:v>401.03973400000001</c:v>
                </c:pt>
                <c:pt idx="1513">
                  <c:v>401.37914999999998</c:v>
                </c:pt>
                <c:pt idx="1514">
                  <c:v>401.679596</c:v>
                </c:pt>
                <c:pt idx="1515">
                  <c:v>401.87496900000002</c:v>
                </c:pt>
                <c:pt idx="1516">
                  <c:v>402.094269</c:v>
                </c:pt>
                <c:pt idx="1517">
                  <c:v>402.44650300000001</c:v>
                </c:pt>
                <c:pt idx="1518">
                  <c:v>402.732483</c:v>
                </c:pt>
                <c:pt idx="1519">
                  <c:v>402.765198</c:v>
                </c:pt>
                <c:pt idx="1520">
                  <c:v>403.15051299999999</c:v>
                </c:pt>
                <c:pt idx="1521">
                  <c:v>403.423767</c:v>
                </c:pt>
                <c:pt idx="1522">
                  <c:v>403.57369999999997</c:v>
                </c:pt>
                <c:pt idx="1523">
                  <c:v>403.93206800000002</c:v>
                </c:pt>
                <c:pt idx="1524">
                  <c:v>404.24115</c:v>
                </c:pt>
                <c:pt idx="1525">
                  <c:v>404.52487200000002</c:v>
                </c:pt>
                <c:pt idx="1526">
                  <c:v>404.85372899999999</c:v>
                </c:pt>
                <c:pt idx="1527">
                  <c:v>404.99255399999998</c:v>
                </c:pt>
                <c:pt idx="1528">
                  <c:v>405.21661399999999</c:v>
                </c:pt>
                <c:pt idx="1529">
                  <c:v>405.700287</c:v>
                </c:pt>
                <c:pt idx="1530">
                  <c:v>405.81423999999998</c:v>
                </c:pt>
                <c:pt idx="1531">
                  <c:v>406.08349600000003</c:v>
                </c:pt>
                <c:pt idx="1532">
                  <c:v>406.40612800000002</c:v>
                </c:pt>
                <c:pt idx="1533">
                  <c:v>406.69241299999999</c:v>
                </c:pt>
                <c:pt idx="1534">
                  <c:v>407.10647599999999</c:v>
                </c:pt>
                <c:pt idx="1535">
                  <c:v>407.39041099999997</c:v>
                </c:pt>
                <c:pt idx="1536">
                  <c:v>407.596497</c:v>
                </c:pt>
                <c:pt idx="1537">
                  <c:v>407.843414</c:v>
                </c:pt>
                <c:pt idx="1538">
                  <c:v>408.21942100000001</c:v>
                </c:pt>
                <c:pt idx="1539">
                  <c:v>408.40252700000002</c:v>
                </c:pt>
                <c:pt idx="1540">
                  <c:v>408.66610700000001</c:v>
                </c:pt>
                <c:pt idx="1541">
                  <c:v>408.91076700000002</c:v>
                </c:pt>
                <c:pt idx="1542">
                  <c:v>409.18087800000001</c:v>
                </c:pt>
                <c:pt idx="1543">
                  <c:v>409.60861199999999</c:v>
                </c:pt>
                <c:pt idx="1544">
                  <c:v>409.89178500000003</c:v>
                </c:pt>
                <c:pt idx="1545">
                  <c:v>410.13665800000001</c:v>
                </c:pt>
                <c:pt idx="1546">
                  <c:v>410.43948399999999</c:v>
                </c:pt>
                <c:pt idx="1547">
                  <c:v>410.69400000000002</c:v>
                </c:pt>
                <c:pt idx="1548">
                  <c:v>410.80310100000003</c:v>
                </c:pt>
                <c:pt idx="1549">
                  <c:v>410.98529100000002</c:v>
                </c:pt>
                <c:pt idx="1550">
                  <c:v>411.39254799999998</c:v>
                </c:pt>
                <c:pt idx="1551">
                  <c:v>411.71697999999998</c:v>
                </c:pt>
                <c:pt idx="1552">
                  <c:v>412.01001000000002</c:v>
                </c:pt>
                <c:pt idx="1553">
                  <c:v>412.31915299999997</c:v>
                </c:pt>
                <c:pt idx="1554">
                  <c:v>412.53424100000001</c:v>
                </c:pt>
                <c:pt idx="1555">
                  <c:v>412.59265099999999</c:v>
                </c:pt>
                <c:pt idx="1556">
                  <c:v>413.17138699999998</c:v>
                </c:pt>
                <c:pt idx="1557">
                  <c:v>413.38028000000003</c:v>
                </c:pt>
                <c:pt idx="1558">
                  <c:v>413.68960600000003</c:v>
                </c:pt>
                <c:pt idx="1559">
                  <c:v>413.87420700000001</c:v>
                </c:pt>
                <c:pt idx="1560">
                  <c:v>414.09161399999999</c:v>
                </c:pt>
                <c:pt idx="1561">
                  <c:v>414.37905899999998</c:v>
                </c:pt>
                <c:pt idx="1562">
                  <c:v>414.776184</c:v>
                </c:pt>
                <c:pt idx="1563">
                  <c:v>414.95538299999998</c:v>
                </c:pt>
                <c:pt idx="1564">
                  <c:v>415.16882299999997</c:v>
                </c:pt>
                <c:pt idx="1565">
                  <c:v>415.49618500000003</c:v>
                </c:pt>
                <c:pt idx="1566">
                  <c:v>415.85128800000001</c:v>
                </c:pt>
                <c:pt idx="1567">
                  <c:v>416.02615400000002</c:v>
                </c:pt>
                <c:pt idx="1568">
                  <c:v>416.25555400000002</c:v>
                </c:pt>
                <c:pt idx="1569">
                  <c:v>416.58340500000003</c:v>
                </c:pt>
                <c:pt idx="1570">
                  <c:v>416.93359400000003</c:v>
                </c:pt>
                <c:pt idx="1571">
                  <c:v>417.24121100000002</c:v>
                </c:pt>
                <c:pt idx="1572">
                  <c:v>417.44244400000002</c:v>
                </c:pt>
                <c:pt idx="1573">
                  <c:v>417.73123199999998</c:v>
                </c:pt>
                <c:pt idx="1574">
                  <c:v>417.97226000000001</c:v>
                </c:pt>
                <c:pt idx="1575">
                  <c:v>418.16784699999999</c:v>
                </c:pt>
                <c:pt idx="1576">
                  <c:v>418.56753500000002</c:v>
                </c:pt>
                <c:pt idx="1577">
                  <c:v>418.69131499999997</c:v>
                </c:pt>
                <c:pt idx="1578">
                  <c:v>419.03359999999998</c:v>
                </c:pt>
                <c:pt idx="1579">
                  <c:v>419.20532200000002</c:v>
                </c:pt>
                <c:pt idx="1580">
                  <c:v>419.62313799999998</c:v>
                </c:pt>
                <c:pt idx="1581">
                  <c:v>419.73968500000001</c:v>
                </c:pt>
                <c:pt idx="1582">
                  <c:v>420.04925500000002</c:v>
                </c:pt>
                <c:pt idx="1583">
                  <c:v>420.30624399999999</c:v>
                </c:pt>
                <c:pt idx="1584">
                  <c:v>420.43301400000001</c:v>
                </c:pt>
                <c:pt idx="1585">
                  <c:v>420.79666099999997</c:v>
                </c:pt>
                <c:pt idx="1586">
                  <c:v>421.15527300000002</c:v>
                </c:pt>
                <c:pt idx="1587">
                  <c:v>421.37716699999999</c:v>
                </c:pt>
                <c:pt idx="1588">
                  <c:v>421.72494499999999</c:v>
                </c:pt>
                <c:pt idx="1589">
                  <c:v>421.948059</c:v>
                </c:pt>
                <c:pt idx="1590">
                  <c:v>422.28628500000002</c:v>
                </c:pt>
                <c:pt idx="1591">
                  <c:v>422.58334400000001</c:v>
                </c:pt>
                <c:pt idx="1592">
                  <c:v>422.80718999999999</c:v>
                </c:pt>
                <c:pt idx="1593">
                  <c:v>423.035797</c:v>
                </c:pt>
                <c:pt idx="1594">
                  <c:v>423.23440599999998</c:v>
                </c:pt>
                <c:pt idx="1595">
                  <c:v>423.47460899999999</c:v>
                </c:pt>
                <c:pt idx="1596">
                  <c:v>423.717804</c:v>
                </c:pt>
                <c:pt idx="1597">
                  <c:v>424.02450599999997</c:v>
                </c:pt>
                <c:pt idx="1598">
                  <c:v>424.34628300000003</c:v>
                </c:pt>
                <c:pt idx="1599">
                  <c:v>424.60046399999999</c:v>
                </c:pt>
                <c:pt idx="1600">
                  <c:v>424.77072099999998</c:v>
                </c:pt>
                <c:pt idx="1601">
                  <c:v>425.13305700000001</c:v>
                </c:pt>
                <c:pt idx="1602">
                  <c:v>425.32110599999999</c:v>
                </c:pt>
                <c:pt idx="1603">
                  <c:v>425.68905599999999</c:v>
                </c:pt>
                <c:pt idx="1604">
                  <c:v>425.94055200000003</c:v>
                </c:pt>
                <c:pt idx="1605">
                  <c:v>426.15072600000002</c:v>
                </c:pt>
                <c:pt idx="1606">
                  <c:v>426.43084700000003</c:v>
                </c:pt>
                <c:pt idx="1607">
                  <c:v>426.74542200000002</c:v>
                </c:pt>
                <c:pt idx="1608">
                  <c:v>426.99795499999999</c:v>
                </c:pt>
                <c:pt idx="1609">
                  <c:v>427.12347399999999</c:v>
                </c:pt>
                <c:pt idx="1610">
                  <c:v>427.44311499999998</c:v>
                </c:pt>
                <c:pt idx="1611">
                  <c:v>427.69873000000001</c:v>
                </c:pt>
                <c:pt idx="1612">
                  <c:v>427.95788599999997</c:v>
                </c:pt>
                <c:pt idx="1613">
                  <c:v>428.20626800000002</c:v>
                </c:pt>
                <c:pt idx="1614">
                  <c:v>428.52505500000001</c:v>
                </c:pt>
                <c:pt idx="1615">
                  <c:v>428.82592799999998</c:v>
                </c:pt>
                <c:pt idx="1616">
                  <c:v>429.07278400000001</c:v>
                </c:pt>
                <c:pt idx="1617">
                  <c:v>429.26062000000002</c:v>
                </c:pt>
                <c:pt idx="1618">
                  <c:v>429.57034299999998</c:v>
                </c:pt>
                <c:pt idx="1619">
                  <c:v>429.86615</c:v>
                </c:pt>
                <c:pt idx="1620">
                  <c:v>430.02474999999998</c:v>
                </c:pt>
                <c:pt idx="1621">
                  <c:v>430.40399200000002</c:v>
                </c:pt>
                <c:pt idx="1622">
                  <c:v>430.68133499999999</c:v>
                </c:pt>
                <c:pt idx="1623">
                  <c:v>431.07070900000002</c:v>
                </c:pt>
                <c:pt idx="1624">
                  <c:v>431.225616</c:v>
                </c:pt>
                <c:pt idx="1625">
                  <c:v>431.46383700000001</c:v>
                </c:pt>
                <c:pt idx="1626">
                  <c:v>431.729736</c:v>
                </c:pt>
                <c:pt idx="1627">
                  <c:v>431.97378500000002</c:v>
                </c:pt>
                <c:pt idx="1628">
                  <c:v>432.15054300000003</c:v>
                </c:pt>
                <c:pt idx="1629">
                  <c:v>432.33166499999999</c:v>
                </c:pt>
                <c:pt idx="1630">
                  <c:v>432.63784800000002</c:v>
                </c:pt>
                <c:pt idx="1631">
                  <c:v>432.98254400000002</c:v>
                </c:pt>
                <c:pt idx="1632">
                  <c:v>433.40679899999998</c:v>
                </c:pt>
                <c:pt idx="1633">
                  <c:v>433.41210899999999</c:v>
                </c:pt>
                <c:pt idx="1634">
                  <c:v>433.64328</c:v>
                </c:pt>
                <c:pt idx="1635">
                  <c:v>434.07476800000001</c:v>
                </c:pt>
                <c:pt idx="1636">
                  <c:v>434.18090799999999</c:v>
                </c:pt>
                <c:pt idx="1637">
                  <c:v>434.34646600000002</c:v>
                </c:pt>
                <c:pt idx="1638">
                  <c:v>434.789154</c:v>
                </c:pt>
                <c:pt idx="1639">
                  <c:v>435.02175899999997</c:v>
                </c:pt>
                <c:pt idx="1640">
                  <c:v>435.22360200000003</c:v>
                </c:pt>
                <c:pt idx="1641">
                  <c:v>435.40078699999998</c:v>
                </c:pt>
                <c:pt idx="1642">
                  <c:v>435.77560399999999</c:v>
                </c:pt>
                <c:pt idx="1643">
                  <c:v>435.970978</c:v>
                </c:pt>
                <c:pt idx="1644">
                  <c:v>436.27328499999999</c:v>
                </c:pt>
                <c:pt idx="1645">
                  <c:v>436.672821</c:v>
                </c:pt>
                <c:pt idx="1646">
                  <c:v>436.82794200000001</c:v>
                </c:pt>
                <c:pt idx="1647">
                  <c:v>437.00030500000003</c:v>
                </c:pt>
                <c:pt idx="1648">
                  <c:v>437.39633199999997</c:v>
                </c:pt>
                <c:pt idx="1649">
                  <c:v>437.71523999999999</c:v>
                </c:pt>
                <c:pt idx="1650">
                  <c:v>437.87155200000001</c:v>
                </c:pt>
                <c:pt idx="1651">
                  <c:v>438.07501200000002</c:v>
                </c:pt>
                <c:pt idx="1652">
                  <c:v>438.38568099999998</c:v>
                </c:pt>
                <c:pt idx="1653">
                  <c:v>438.756866</c:v>
                </c:pt>
                <c:pt idx="1654">
                  <c:v>439.11947600000002</c:v>
                </c:pt>
                <c:pt idx="1655">
                  <c:v>439.29977400000001</c:v>
                </c:pt>
                <c:pt idx="1656">
                  <c:v>439.584656</c:v>
                </c:pt>
                <c:pt idx="1657">
                  <c:v>439.78323399999999</c:v>
                </c:pt>
                <c:pt idx="1658">
                  <c:v>439.972534</c:v>
                </c:pt>
                <c:pt idx="1659">
                  <c:v>440.26782200000002</c:v>
                </c:pt>
                <c:pt idx="1660">
                  <c:v>440.59176600000001</c:v>
                </c:pt>
                <c:pt idx="1661">
                  <c:v>440.78509500000001</c:v>
                </c:pt>
                <c:pt idx="1662">
                  <c:v>440.91839599999997</c:v>
                </c:pt>
                <c:pt idx="1663">
                  <c:v>441.248718</c:v>
                </c:pt>
                <c:pt idx="1664">
                  <c:v>441.46923800000002</c:v>
                </c:pt>
                <c:pt idx="1665">
                  <c:v>441.604645</c:v>
                </c:pt>
                <c:pt idx="1666">
                  <c:v>441.92172199999999</c:v>
                </c:pt>
                <c:pt idx="1667">
                  <c:v>442.15533399999998</c:v>
                </c:pt>
                <c:pt idx="1668">
                  <c:v>442.47464000000002</c:v>
                </c:pt>
                <c:pt idx="1669">
                  <c:v>442.84787</c:v>
                </c:pt>
                <c:pt idx="1670">
                  <c:v>443.16873199999998</c:v>
                </c:pt>
                <c:pt idx="1671">
                  <c:v>443.31686400000001</c:v>
                </c:pt>
                <c:pt idx="1672">
                  <c:v>443.67346199999997</c:v>
                </c:pt>
                <c:pt idx="1673">
                  <c:v>443.86035199999998</c:v>
                </c:pt>
                <c:pt idx="1674">
                  <c:v>444.184235</c:v>
                </c:pt>
                <c:pt idx="1675">
                  <c:v>444.61508199999997</c:v>
                </c:pt>
                <c:pt idx="1676">
                  <c:v>444.73031600000002</c:v>
                </c:pt>
                <c:pt idx="1677">
                  <c:v>444.99755900000002</c:v>
                </c:pt>
                <c:pt idx="1678">
                  <c:v>445.24206500000003</c:v>
                </c:pt>
                <c:pt idx="1679">
                  <c:v>445.55423000000002</c:v>
                </c:pt>
                <c:pt idx="1680">
                  <c:v>445.77615400000002</c:v>
                </c:pt>
                <c:pt idx="1681">
                  <c:v>446.020599</c:v>
                </c:pt>
                <c:pt idx="1682">
                  <c:v>446.21801799999997</c:v>
                </c:pt>
                <c:pt idx="1683">
                  <c:v>446.606628</c:v>
                </c:pt>
                <c:pt idx="1684">
                  <c:v>446.85760499999998</c:v>
                </c:pt>
                <c:pt idx="1685">
                  <c:v>447.04156499999999</c:v>
                </c:pt>
                <c:pt idx="1686">
                  <c:v>447.33139</c:v>
                </c:pt>
                <c:pt idx="1687">
                  <c:v>447.68032799999997</c:v>
                </c:pt>
                <c:pt idx="1688">
                  <c:v>447.85992399999998</c:v>
                </c:pt>
                <c:pt idx="1689">
                  <c:v>448.10110500000002</c:v>
                </c:pt>
                <c:pt idx="1690">
                  <c:v>448.37301600000001</c:v>
                </c:pt>
                <c:pt idx="1691">
                  <c:v>448.77773999999999</c:v>
                </c:pt>
                <c:pt idx="1692">
                  <c:v>448.95935100000003</c:v>
                </c:pt>
                <c:pt idx="1693">
                  <c:v>449.14917000000003</c:v>
                </c:pt>
                <c:pt idx="1694">
                  <c:v>449.38815299999999</c:v>
                </c:pt>
                <c:pt idx="1695">
                  <c:v>449.75436400000001</c:v>
                </c:pt>
                <c:pt idx="1696">
                  <c:v>450.03582799999998</c:v>
                </c:pt>
                <c:pt idx="1697">
                  <c:v>450.25656099999998</c:v>
                </c:pt>
                <c:pt idx="1698">
                  <c:v>450.43035900000001</c:v>
                </c:pt>
                <c:pt idx="1699">
                  <c:v>450.77114899999998</c:v>
                </c:pt>
                <c:pt idx="1700">
                  <c:v>450.96389799999997</c:v>
                </c:pt>
                <c:pt idx="1701">
                  <c:v>451.33904999999999</c:v>
                </c:pt>
                <c:pt idx="1702">
                  <c:v>451.58813500000002</c:v>
                </c:pt>
                <c:pt idx="1703">
                  <c:v>451.83776899999998</c:v>
                </c:pt>
                <c:pt idx="1704">
                  <c:v>452.09552000000002</c:v>
                </c:pt>
                <c:pt idx="1705">
                  <c:v>452.23416099999997</c:v>
                </c:pt>
                <c:pt idx="1706">
                  <c:v>452.60540800000001</c:v>
                </c:pt>
                <c:pt idx="1707">
                  <c:v>452.82757600000002</c:v>
                </c:pt>
                <c:pt idx="1708">
                  <c:v>453.11514299999999</c:v>
                </c:pt>
                <c:pt idx="1709">
                  <c:v>453.423676</c:v>
                </c:pt>
                <c:pt idx="1710">
                  <c:v>453.86431900000002</c:v>
                </c:pt>
                <c:pt idx="1711">
                  <c:v>454.026611</c:v>
                </c:pt>
                <c:pt idx="1712">
                  <c:v>454.38317899999998</c:v>
                </c:pt>
                <c:pt idx="1713">
                  <c:v>454.51303100000001</c:v>
                </c:pt>
                <c:pt idx="1714">
                  <c:v>454.78363000000002</c:v>
                </c:pt>
                <c:pt idx="1715">
                  <c:v>455.08468599999998</c:v>
                </c:pt>
                <c:pt idx="1716">
                  <c:v>455.420074</c:v>
                </c:pt>
                <c:pt idx="1717">
                  <c:v>455.61697400000003</c:v>
                </c:pt>
                <c:pt idx="1718">
                  <c:v>455.85406499999999</c:v>
                </c:pt>
                <c:pt idx="1719">
                  <c:v>456.10079999999999</c:v>
                </c:pt>
                <c:pt idx="1720">
                  <c:v>456.41073599999999</c:v>
                </c:pt>
                <c:pt idx="1721">
                  <c:v>456.60211199999998</c:v>
                </c:pt>
                <c:pt idx="1722">
                  <c:v>456.92593399999998</c:v>
                </c:pt>
                <c:pt idx="1723">
                  <c:v>457.209991</c:v>
                </c:pt>
                <c:pt idx="1724">
                  <c:v>457.52581800000002</c:v>
                </c:pt>
                <c:pt idx="1725">
                  <c:v>457.84558099999998</c:v>
                </c:pt>
                <c:pt idx="1726">
                  <c:v>458.15167200000002</c:v>
                </c:pt>
                <c:pt idx="1727">
                  <c:v>458.22161899999998</c:v>
                </c:pt>
                <c:pt idx="1728">
                  <c:v>458.449005</c:v>
                </c:pt>
                <c:pt idx="1729">
                  <c:v>458.736786</c:v>
                </c:pt>
                <c:pt idx="1730">
                  <c:v>458.93487499999998</c:v>
                </c:pt>
                <c:pt idx="1731">
                  <c:v>459.18923999999998</c:v>
                </c:pt>
                <c:pt idx="1732">
                  <c:v>459.55471799999998</c:v>
                </c:pt>
                <c:pt idx="1733">
                  <c:v>459.80508400000002</c:v>
                </c:pt>
                <c:pt idx="1734">
                  <c:v>459.99771099999998</c:v>
                </c:pt>
                <c:pt idx="1735">
                  <c:v>460.34750400000001</c:v>
                </c:pt>
                <c:pt idx="1736">
                  <c:v>460.68454000000003</c:v>
                </c:pt>
                <c:pt idx="1737">
                  <c:v>460.92990099999997</c:v>
                </c:pt>
                <c:pt idx="1738">
                  <c:v>461.11602799999997</c:v>
                </c:pt>
                <c:pt idx="1739">
                  <c:v>461.27603099999999</c:v>
                </c:pt>
                <c:pt idx="1740">
                  <c:v>461.59329200000002</c:v>
                </c:pt>
                <c:pt idx="1741">
                  <c:v>461.801849</c:v>
                </c:pt>
                <c:pt idx="1742">
                  <c:v>462.10394300000002</c:v>
                </c:pt>
                <c:pt idx="1743">
                  <c:v>462.26754799999998</c:v>
                </c:pt>
                <c:pt idx="1744">
                  <c:v>462.596405</c:v>
                </c:pt>
                <c:pt idx="1745">
                  <c:v>462.89547700000003</c:v>
                </c:pt>
                <c:pt idx="1746">
                  <c:v>463.13833599999998</c:v>
                </c:pt>
                <c:pt idx="1747">
                  <c:v>463.40219100000002</c:v>
                </c:pt>
                <c:pt idx="1748">
                  <c:v>463.582764</c:v>
                </c:pt>
                <c:pt idx="1749">
                  <c:v>463.80215500000003</c:v>
                </c:pt>
                <c:pt idx="1750">
                  <c:v>464.18398999999999</c:v>
                </c:pt>
                <c:pt idx="1751">
                  <c:v>464.41653400000001</c:v>
                </c:pt>
                <c:pt idx="1752">
                  <c:v>464.65564000000001</c:v>
                </c:pt>
                <c:pt idx="1753">
                  <c:v>465.00936899999999</c:v>
                </c:pt>
                <c:pt idx="1754">
                  <c:v>465.14721700000001</c:v>
                </c:pt>
                <c:pt idx="1755">
                  <c:v>465.48812900000001</c:v>
                </c:pt>
                <c:pt idx="1756">
                  <c:v>465.82711799999998</c:v>
                </c:pt>
                <c:pt idx="1757">
                  <c:v>465.99783300000001</c:v>
                </c:pt>
                <c:pt idx="1758">
                  <c:v>466.28125</c:v>
                </c:pt>
                <c:pt idx="1759">
                  <c:v>466.539062</c:v>
                </c:pt>
                <c:pt idx="1760">
                  <c:v>466.90093999999999</c:v>
                </c:pt>
                <c:pt idx="1761">
                  <c:v>467.18515000000002</c:v>
                </c:pt>
                <c:pt idx="1762">
                  <c:v>467.42404199999999</c:v>
                </c:pt>
                <c:pt idx="1763">
                  <c:v>467.66708399999999</c:v>
                </c:pt>
                <c:pt idx="1764">
                  <c:v>467.98611499999998</c:v>
                </c:pt>
                <c:pt idx="1765">
                  <c:v>468.09420799999998</c:v>
                </c:pt>
                <c:pt idx="1766">
                  <c:v>468.38128699999999</c:v>
                </c:pt>
                <c:pt idx="1767">
                  <c:v>468.71402</c:v>
                </c:pt>
                <c:pt idx="1768">
                  <c:v>468.96697999999998</c:v>
                </c:pt>
                <c:pt idx="1769">
                  <c:v>469.12838699999998</c:v>
                </c:pt>
                <c:pt idx="1770">
                  <c:v>469.31839000000002</c:v>
                </c:pt>
                <c:pt idx="1771">
                  <c:v>469.75555400000002</c:v>
                </c:pt>
                <c:pt idx="1772">
                  <c:v>470.04363999999998</c:v>
                </c:pt>
                <c:pt idx="1773">
                  <c:v>470.192993</c:v>
                </c:pt>
                <c:pt idx="1774">
                  <c:v>470.55044600000002</c:v>
                </c:pt>
                <c:pt idx="1775">
                  <c:v>470.74539199999998</c:v>
                </c:pt>
                <c:pt idx="1776">
                  <c:v>471.08676100000002</c:v>
                </c:pt>
                <c:pt idx="1777">
                  <c:v>471.40597500000001</c:v>
                </c:pt>
                <c:pt idx="1778">
                  <c:v>471.69638099999997</c:v>
                </c:pt>
                <c:pt idx="1779">
                  <c:v>471.94790599999999</c:v>
                </c:pt>
                <c:pt idx="1780">
                  <c:v>472.11346400000002</c:v>
                </c:pt>
                <c:pt idx="1781">
                  <c:v>472.35299700000002</c:v>
                </c:pt>
                <c:pt idx="1782">
                  <c:v>472.63235500000002</c:v>
                </c:pt>
                <c:pt idx="1783">
                  <c:v>472.99700899999999</c:v>
                </c:pt>
                <c:pt idx="1784">
                  <c:v>473.09155299999998</c:v>
                </c:pt>
                <c:pt idx="1785">
                  <c:v>473.33596799999998</c:v>
                </c:pt>
                <c:pt idx="1786">
                  <c:v>473.729401</c:v>
                </c:pt>
                <c:pt idx="1787">
                  <c:v>473.851135</c:v>
                </c:pt>
                <c:pt idx="1788">
                  <c:v>474.08206200000001</c:v>
                </c:pt>
                <c:pt idx="1789">
                  <c:v>474.40649400000001</c:v>
                </c:pt>
                <c:pt idx="1790">
                  <c:v>474.75387599999999</c:v>
                </c:pt>
                <c:pt idx="1791">
                  <c:v>474.91842700000001</c:v>
                </c:pt>
                <c:pt idx="1792">
                  <c:v>475.18630999999999</c:v>
                </c:pt>
                <c:pt idx="1793">
                  <c:v>475.49050899999997</c:v>
                </c:pt>
                <c:pt idx="1794">
                  <c:v>475.66476399999999</c:v>
                </c:pt>
                <c:pt idx="1795">
                  <c:v>475.97170999999997</c:v>
                </c:pt>
                <c:pt idx="1796">
                  <c:v>476.21447799999999</c:v>
                </c:pt>
                <c:pt idx="1797">
                  <c:v>476.43127399999997</c:v>
                </c:pt>
                <c:pt idx="1798">
                  <c:v>476.68911700000001</c:v>
                </c:pt>
                <c:pt idx="1799">
                  <c:v>477.04363999999998</c:v>
                </c:pt>
                <c:pt idx="1800">
                  <c:v>477.164154</c:v>
                </c:pt>
                <c:pt idx="1801">
                  <c:v>477.51684599999999</c:v>
                </c:pt>
                <c:pt idx="1802">
                  <c:v>477.848297</c:v>
                </c:pt>
                <c:pt idx="1803">
                  <c:v>478.07055700000001</c:v>
                </c:pt>
                <c:pt idx="1804">
                  <c:v>478.281158</c:v>
                </c:pt>
                <c:pt idx="1805">
                  <c:v>478.73431399999998</c:v>
                </c:pt>
                <c:pt idx="1806">
                  <c:v>478.92568999999997</c:v>
                </c:pt>
                <c:pt idx="1807">
                  <c:v>479.11053500000003</c:v>
                </c:pt>
                <c:pt idx="1808">
                  <c:v>479.32330300000001</c:v>
                </c:pt>
                <c:pt idx="1809">
                  <c:v>479.65972900000003</c:v>
                </c:pt>
                <c:pt idx="1810">
                  <c:v>479.89160199999998</c:v>
                </c:pt>
                <c:pt idx="1811">
                  <c:v>480.15045199999997</c:v>
                </c:pt>
                <c:pt idx="1812">
                  <c:v>480.54510499999998</c:v>
                </c:pt>
                <c:pt idx="1813">
                  <c:v>480.49801600000001</c:v>
                </c:pt>
                <c:pt idx="1814">
                  <c:v>480.71807899999999</c:v>
                </c:pt>
                <c:pt idx="1815">
                  <c:v>481.06805400000002</c:v>
                </c:pt>
                <c:pt idx="1816">
                  <c:v>481.16644300000002</c:v>
                </c:pt>
                <c:pt idx="1817">
                  <c:v>481.472443</c:v>
                </c:pt>
                <c:pt idx="1818">
                  <c:v>482.00613399999997</c:v>
                </c:pt>
                <c:pt idx="1819">
                  <c:v>482.35427900000002</c:v>
                </c:pt>
                <c:pt idx="1820">
                  <c:v>482.483002</c:v>
                </c:pt>
                <c:pt idx="1821">
                  <c:v>482.68670700000001</c:v>
                </c:pt>
                <c:pt idx="1822">
                  <c:v>483.00430299999999</c:v>
                </c:pt>
                <c:pt idx="1823">
                  <c:v>483.23941000000002</c:v>
                </c:pt>
                <c:pt idx="1824">
                  <c:v>483.58273300000002</c:v>
                </c:pt>
                <c:pt idx="1825">
                  <c:v>483.69250499999998</c:v>
                </c:pt>
                <c:pt idx="1826">
                  <c:v>483.98178100000001</c:v>
                </c:pt>
                <c:pt idx="1827">
                  <c:v>484.29943800000001</c:v>
                </c:pt>
                <c:pt idx="1828">
                  <c:v>484.588776</c:v>
                </c:pt>
                <c:pt idx="1829">
                  <c:v>484.782532</c:v>
                </c:pt>
                <c:pt idx="1830">
                  <c:v>485.159088</c:v>
                </c:pt>
                <c:pt idx="1831">
                  <c:v>485.39782700000001</c:v>
                </c:pt>
                <c:pt idx="1832">
                  <c:v>485.70983899999999</c:v>
                </c:pt>
                <c:pt idx="1833">
                  <c:v>485.998108</c:v>
                </c:pt>
                <c:pt idx="1834">
                  <c:v>486.31356799999998</c:v>
                </c:pt>
                <c:pt idx="1835">
                  <c:v>486.60711700000002</c:v>
                </c:pt>
                <c:pt idx="1836">
                  <c:v>486.764252</c:v>
                </c:pt>
                <c:pt idx="1837">
                  <c:v>487.05578600000001</c:v>
                </c:pt>
                <c:pt idx="1838">
                  <c:v>487.189911</c:v>
                </c:pt>
                <c:pt idx="1839">
                  <c:v>487.43325800000002</c:v>
                </c:pt>
                <c:pt idx="1840">
                  <c:v>487.73718300000002</c:v>
                </c:pt>
                <c:pt idx="1841">
                  <c:v>488.01205399999998</c:v>
                </c:pt>
                <c:pt idx="1842">
                  <c:v>488.23443600000002</c:v>
                </c:pt>
                <c:pt idx="1843">
                  <c:v>488.490723</c:v>
                </c:pt>
                <c:pt idx="1844">
                  <c:v>488.85287499999998</c:v>
                </c:pt>
                <c:pt idx="1845">
                  <c:v>489.007385</c:v>
                </c:pt>
                <c:pt idx="1846">
                  <c:v>489.27261399999998</c:v>
                </c:pt>
                <c:pt idx="1847">
                  <c:v>489.49932899999999</c:v>
                </c:pt>
                <c:pt idx="1848">
                  <c:v>489.845123</c:v>
                </c:pt>
                <c:pt idx="1849">
                  <c:v>490.13445999999999</c:v>
                </c:pt>
                <c:pt idx="1850">
                  <c:v>490.39691199999999</c:v>
                </c:pt>
                <c:pt idx="1851">
                  <c:v>490.60617100000002</c:v>
                </c:pt>
                <c:pt idx="1852">
                  <c:v>490.89862099999999</c:v>
                </c:pt>
                <c:pt idx="1853">
                  <c:v>491.22701999999998</c:v>
                </c:pt>
                <c:pt idx="1854">
                  <c:v>491.42886399999998</c:v>
                </c:pt>
                <c:pt idx="1855">
                  <c:v>491.73004200000003</c:v>
                </c:pt>
                <c:pt idx="1856">
                  <c:v>492.04290800000001</c:v>
                </c:pt>
                <c:pt idx="1857">
                  <c:v>492.32525600000002</c:v>
                </c:pt>
                <c:pt idx="1858">
                  <c:v>492.54983499999997</c:v>
                </c:pt>
                <c:pt idx="1859">
                  <c:v>492.72671500000001</c:v>
                </c:pt>
                <c:pt idx="1860">
                  <c:v>493.013824</c:v>
                </c:pt>
                <c:pt idx="1861">
                  <c:v>493.20871</c:v>
                </c:pt>
                <c:pt idx="1862">
                  <c:v>493.46484400000003</c:v>
                </c:pt>
                <c:pt idx="1863">
                  <c:v>493.81161500000002</c:v>
                </c:pt>
                <c:pt idx="1864">
                  <c:v>494.02380399999998</c:v>
                </c:pt>
                <c:pt idx="1865">
                  <c:v>494.30273399999999</c:v>
                </c:pt>
                <c:pt idx="1866">
                  <c:v>494.60595699999999</c:v>
                </c:pt>
                <c:pt idx="1867">
                  <c:v>494.75744600000002</c:v>
                </c:pt>
                <c:pt idx="1868">
                  <c:v>495.05456500000003</c:v>
                </c:pt>
                <c:pt idx="1869">
                  <c:v>495.34439099999997</c:v>
                </c:pt>
                <c:pt idx="1870">
                  <c:v>495.49731400000002</c:v>
                </c:pt>
                <c:pt idx="1871">
                  <c:v>495.85034200000001</c:v>
                </c:pt>
                <c:pt idx="1872">
                  <c:v>496.090912</c:v>
                </c:pt>
                <c:pt idx="1873">
                  <c:v>496.317139</c:v>
                </c:pt>
                <c:pt idx="1874">
                  <c:v>496.61785900000001</c:v>
                </c:pt>
                <c:pt idx="1875">
                  <c:v>496.80599999999998</c:v>
                </c:pt>
                <c:pt idx="1876">
                  <c:v>497.06189000000001</c:v>
                </c:pt>
                <c:pt idx="1877">
                  <c:v>497.34387199999998</c:v>
                </c:pt>
                <c:pt idx="1878">
                  <c:v>497.39816300000001</c:v>
                </c:pt>
                <c:pt idx="1879">
                  <c:v>497.76254299999999</c:v>
                </c:pt>
                <c:pt idx="1880">
                  <c:v>498.04916400000002</c:v>
                </c:pt>
                <c:pt idx="1881">
                  <c:v>498.409424</c:v>
                </c:pt>
                <c:pt idx="1882">
                  <c:v>498.52096599999999</c:v>
                </c:pt>
                <c:pt idx="1883">
                  <c:v>498.93533300000001</c:v>
                </c:pt>
                <c:pt idx="1884">
                  <c:v>499.17819200000002</c:v>
                </c:pt>
                <c:pt idx="1885">
                  <c:v>499.343658</c:v>
                </c:pt>
                <c:pt idx="1886">
                  <c:v>499.59097300000002</c:v>
                </c:pt>
                <c:pt idx="1887">
                  <c:v>499.83355699999998</c:v>
                </c:pt>
                <c:pt idx="1888">
                  <c:v>500.033569</c:v>
                </c:pt>
                <c:pt idx="1889">
                  <c:v>500.38073700000001</c:v>
                </c:pt>
                <c:pt idx="1890">
                  <c:v>500.68325800000002</c:v>
                </c:pt>
                <c:pt idx="1891">
                  <c:v>500.88894699999997</c:v>
                </c:pt>
                <c:pt idx="1892">
                  <c:v>501.29098499999998</c:v>
                </c:pt>
                <c:pt idx="1893">
                  <c:v>501.34002700000002</c:v>
                </c:pt>
                <c:pt idx="1894">
                  <c:v>501.72100799999998</c:v>
                </c:pt>
                <c:pt idx="1895">
                  <c:v>501.95916699999998</c:v>
                </c:pt>
                <c:pt idx="1896">
                  <c:v>502.18530299999998</c:v>
                </c:pt>
                <c:pt idx="1897">
                  <c:v>502.442474</c:v>
                </c:pt>
                <c:pt idx="1898">
                  <c:v>502.71554600000002</c:v>
                </c:pt>
                <c:pt idx="1899">
                  <c:v>502.98898300000002</c:v>
                </c:pt>
                <c:pt idx="1900">
                  <c:v>503.31750499999998</c:v>
                </c:pt>
                <c:pt idx="1901">
                  <c:v>503.62673999999998</c:v>
                </c:pt>
                <c:pt idx="1902">
                  <c:v>503.79296900000003</c:v>
                </c:pt>
                <c:pt idx="1903">
                  <c:v>504.08880599999998</c:v>
                </c:pt>
                <c:pt idx="1904">
                  <c:v>504.33468599999998</c:v>
                </c:pt>
                <c:pt idx="1905">
                  <c:v>504.45715300000001</c:v>
                </c:pt>
                <c:pt idx="1906">
                  <c:v>504.73095699999999</c:v>
                </c:pt>
                <c:pt idx="1907">
                  <c:v>505.02758799999998</c:v>
                </c:pt>
                <c:pt idx="1908">
                  <c:v>505.187408</c:v>
                </c:pt>
                <c:pt idx="1909">
                  <c:v>505.49829099999999</c:v>
                </c:pt>
                <c:pt idx="1910">
                  <c:v>505.74069200000002</c:v>
                </c:pt>
                <c:pt idx="1911">
                  <c:v>505.98391700000002</c:v>
                </c:pt>
                <c:pt idx="1912">
                  <c:v>506.29110700000001</c:v>
                </c:pt>
                <c:pt idx="1913">
                  <c:v>506.52972399999999</c:v>
                </c:pt>
                <c:pt idx="1914">
                  <c:v>506.741333</c:v>
                </c:pt>
                <c:pt idx="1915">
                  <c:v>506.95205700000002</c:v>
                </c:pt>
                <c:pt idx="1916">
                  <c:v>507.27874800000001</c:v>
                </c:pt>
                <c:pt idx="1917">
                  <c:v>507.44482399999998</c:v>
                </c:pt>
                <c:pt idx="1918">
                  <c:v>507.78414900000001</c:v>
                </c:pt>
                <c:pt idx="1919">
                  <c:v>508.09805299999999</c:v>
                </c:pt>
                <c:pt idx="1920">
                  <c:v>508.29968300000002</c:v>
                </c:pt>
                <c:pt idx="1921">
                  <c:v>508.447113</c:v>
                </c:pt>
                <c:pt idx="1922">
                  <c:v>508.72952299999997</c:v>
                </c:pt>
                <c:pt idx="1923">
                  <c:v>509.12118500000003</c:v>
                </c:pt>
                <c:pt idx="1924">
                  <c:v>509.38729899999998</c:v>
                </c:pt>
                <c:pt idx="1925">
                  <c:v>509.69036899999998</c:v>
                </c:pt>
                <c:pt idx="1926">
                  <c:v>509.92541499999999</c:v>
                </c:pt>
                <c:pt idx="1927">
                  <c:v>510.10821499999997</c:v>
                </c:pt>
                <c:pt idx="1928">
                  <c:v>510.43212899999997</c:v>
                </c:pt>
                <c:pt idx="1929">
                  <c:v>510.68121300000001</c:v>
                </c:pt>
                <c:pt idx="1930">
                  <c:v>510.871399</c:v>
                </c:pt>
                <c:pt idx="1931">
                  <c:v>511.19415299999997</c:v>
                </c:pt>
                <c:pt idx="1932">
                  <c:v>511.33288599999997</c:v>
                </c:pt>
                <c:pt idx="1933">
                  <c:v>511.70541400000002</c:v>
                </c:pt>
                <c:pt idx="1934">
                  <c:v>511.96701000000002</c:v>
                </c:pt>
                <c:pt idx="1935">
                  <c:v>512.17797900000005</c:v>
                </c:pt>
                <c:pt idx="1936">
                  <c:v>512.64831500000003</c:v>
                </c:pt>
                <c:pt idx="1937">
                  <c:v>512.80480999999997</c:v>
                </c:pt>
                <c:pt idx="1938">
                  <c:v>513.06707800000004</c:v>
                </c:pt>
                <c:pt idx="1939">
                  <c:v>513.24670400000002</c:v>
                </c:pt>
                <c:pt idx="1940">
                  <c:v>513.54217500000004</c:v>
                </c:pt>
                <c:pt idx="1941">
                  <c:v>513.79486099999997</c:v>
                </c:pt>
                <c:pt idx="1942">
                  <c:v>514.03045699999996</c:v>
                </c:pt>
                <c:pt idx="1943">
                  <c:v>514.28088400000001</c:v>
                </c:pt>
                <c:pt idx="1944">
                  <c:v>514.46991000000003</c:v>
                </c:pt>
                <c:pt idx="1945">
                  <c:v>514.80865500000004</c:v>
                </c:pt>
                <c:pt idx="1946">
                  <c:v>515.07635500000004</c:v>
                </c:pt>
                <c:pt idx="1947">
                  <c:v>515.29315199999996</c:v>
                </c:pt>
                <c:pt idx="1948">
                  <c:v>515.52770999999996</c:v>
                </c:pt>
                <c:pt idx="1949">
                  <c:v>515.74859600000002</c:v>
                </c:pt>
                <c:pt idx="1950">
                  <c:v>515.96441700000003</c:v>
                </c:pt>
                <c:pt idx="1951">
                  <c:v>516.24230999999997</c:v>
                </c:pt>
                <c:pt idx="1952">
                  <c:v>516.52624500000002</c:v>
                </c:pt>
                <c:pt idx="1953">
                  <c:v>516.83715800000004</c:v>
                </c:pt>
                <c:pt idx="1954">
                  <c:v>517.02032499999996</c:v>
                </c:pt>
                <c:pt idx="1955">
                  <c:v>517.42364499999996</c:v>
                </c:pt>
                <c:pt idx="1956">
                  <c:v>517.54748500000005</c:v>
                </c:pt>
                <c:pt idx="1957">
                  <c:v>517.74768099999994</c:v>
                </c:pt>
                <c:pt idx="1958">
                  <c:v>518.02587900000003</c:v>
                </c:pt>
                <c:pt idx="1959">
                  <c:v>518.44018600000004</c:v>
                </c:pt>
                <c:pt idx="1960">
                  <c:v>518.66216999999995</c:v>
                </c:pt>
                <c:pt idx="1961">
                  <c:v>518.91693099999998</c:v>
                </c:pt>
                <c:pt idx="1962">
                  <c:v>519.25244099999998</c:v>
                </c:pt>
                <c:pt idx="1963">
                  <c:v>519.62988299999995</c:v>
                </c:pt>
                <c:pt idx="1964">
                  <c:v>519.80651899999998</c:v>
                </c:pt>
                <c:pt idx="1965">
                  <c:v>520.07269299999996</c:v>
                </c:pt>
                <c:pt idx="1966">
                  <c:v>520.32086200000003</c:v>
                </c:pt>
                <c:pt idx="1967">
                  <c:v>520.51232900000002</c:v>
                </c:pt>
                <c:pt idx="1968">
                  <c:v>520.644409</c:v>
                </c:pt>
                <c:pt idx="1969">
                  <c:v>521.02087400000005</c:v>
                </c:pt>
                <c:pt idx="1970">
                  <c:v>521.11334199999999</c:v>
                </c:pt>
                <c:pt idx="1971">
                  <c:v>521.49932899999999</c:v>
                </c:pt>
                <c:pt idx="1972">
                  <c:v>521.81848100000002</c:v>
                </c:pt>
                <c:pt idx="1973">
                  <c:v>522.09313999999995</c:v>
                </c:pt>
                <c:pt idx="1974">
                  <c:v>522.27044699999999</c:v>
                </c:pt>
                <c:pt idx="1975">
                  <c:v>522.51892099999998</c:v>
                </c:pt>
                <c:pt idx="1976">
                  <c:v>522.90344200000004</c:v>
                </c:pt>
                <c:pt idx="1977">
                  <c:v>523.08819600000004</c:v>
                </c:pt>
                <c:pt idx="1978">
                  <c:v>523.38226299999997</c:v>
                </c:pt>
                <c:pt idx="1979">
                  <c:v>523.64257799999996</c:v>
                </c:pt>
                <c:pt idx="1980">
                  <c:v>523.83892800000001</c:v>
                </c:pt>
                <c:pt idx="1981">
                  <c:v>524.13195800000005</c:v>
                </c:pt>
                <c:pt idx="1982">
                  <c:v>524.41058299999997</c:v>
                </c:pt>
                <c:pt idx="1983">
                  <c:v>524.63952600000005</c:v>
                </c:pt>
                <c:pt idx="1984">
                  <c:v>524.86193800000001</c:v>
                </c:pt>
                <c:pt idx="1985">
                  <c:v>525.18981900000006</c:v>
                </c:pt>
                <c:pt idx="1986">
                  <c:v>525.33349599999997</c:v>
                </c:pt>
                <c:pt idx="1987">
                  <c:v>525.62237500000003</c:v>
                </c:pt>
                <c:pt idx="1988">
                  <c:v>525.723389</c:v>
                </c:pt>
                <c:pt idx="1989">
                  <c:v>525.90454099999999</c:v>
                </c:pt>
                <c:pt idx="1990">
                  <c:v>526.25824</c:v>
                </c:pt>
                <c:pt idx="1991">
                  <c:v>526.40228300000001</c:v>
                </c:pt>
                <c:pt idx="1992">
                  <c:v>526.67407200000002</c:v>
                </c:pt>
                <c:pt idx="1993">
                  <c:v>527.03747599999997</c:v>
                </c:pt>
                <c:pt idx="1994">
                  <c:v>527.36041299999999</c:v>
                </c:pt>
                <c:pt idx="1995">
                  <c:v>527.57794200000001</c:v>
                </c:pt>
                <c:pt idx="1996">
                  <c:v>527.95971699999996</c:v>
                </c:pt>
                <c:pt idx="1997">
                  <c:v>528.19744900000001</c:v>
                </c:pt>
                <c:pt idx="1998">
                  <c:v>528.49987799999997</c:v>
                </c:pt>
                <c:pt idx="1999">
                  <c:v>528.62927200000001</c:v>
                </c:pt>
                <c:pt idx="2000">
                  <c:v>528.99603300000001</c:v>
                </c:pt>
                <c:pt idx="2001">
                  <c:v>529.13189699999998</c:v>
                </c:pt>
                <c:pt idx="2002">
                  <c:v>529.41882299999997</c:v>
                </c:pt>
                <c:pt idx="2003">
                  <c:v>529.72820999999999</c:v>
                </c:pt>
                <c:pt idx="2004">
                  <c:v>530.03106700000001</c:v>
                </c:pt>
                <c:pt idx="2005">
                  <c:v>530.40905799999996</c:v>
                </c:pt>
                <c:pt idx="2006">
                  <c:v>530.71826199999998</c:v>
                </c:pt>
                <c:pt idx="2007">
                  <c:v>530.84527600000001</c:v>
                </c:pt>
                <c:pt idx="2008">
                  <c:v>531.13147000000004</c:v>
                </c:pt>
                <c:pt idx="2009">
                  <c:v>531.30371100000002</c:v>
                </c:pt>
                <c:pt idx="2010">
                  <c:v>531.48150599999997</c:v>
                </c:pt>
                <c:pt idx="2011">
                  <c:v>531.822632</c:v>
                </c:pt>
                <c:pt idx="2012">
                  <c:v>532.18426499999998</c:v>
                </c:pt>
                <c:pt idx="2013">
                  <c:v>532.40716599999996</c:v>
                </c:pt>
                <c:pt idx="2014">
                  <c:v>532.64868200000001</c:v>
                </c:pt>
                <c:pt idx="2015">
                  <c:v>532.99230999999997</c:v>
                </c:pt>
                <c:pt idx="2016">
                  <c:v>533.21283000000005</c:v>
                </c:pt>
                <c:pt idx="2017">
                  <c:v>533.53332499999999</c:v>
                </c:pt>
                <c:pt idx="2018">
                  <c:v>533.64355499999999</c:v>
                </c:pt>
                <c:pt idx="2019">
                  <c:v>533.99176</c:v>
                </c:pt>
                <c:pt idx="2020">
                  <c:v>534.09704599999998</c:v>
                </c:pt>
                <c:pt idx="2021">
                  <c:v>534.48400900000001</c:v>
                </c:pt>
                <c:pt idx="2022">
                  <c:v>534.75323500000002</c:v>
                </c:pt>
                <c:pt idx="2023">
                  <c:v>534.99475099999995</c:v>
                </c:pt>
                <c:pt idx="2024">
                  <c:v>535.07824700000003</c:v>
                </c:pt>
                <c:pt idx="2025">
                  <c:v>535.31457499999999</c:v>
                </c:pt>
                <c:pt idx="2026">
                  <c:v>535.69842500000004</c:v>
                </c:pt>
                <c:pt idx="2027">
                  <c:v>535.94616699999995</c:v>
                </c:pt>
                <c:pt idx="2028">
                  <c:v>536.11541699999998</c:v>
                </c:pt>
                <c:pt idx="2029">
                  <c:v>536.32824700000003</c:v>
                </c:pt>
                <c:pt idx="2030">
                  <c:v>536.720642</c:v>
                </c:pt>
                <c:pt idx="2031">
                  <c:v>536.86456299999998</c:v>
                </c:pt>
                <c:pt idx="2032">
                  <c:v>537.19921899999997</c:v>
                </c:pt>
                <c:pt idx="2033">
                  <c:v>537.46258499999999</c:v>
                </c:pt>
                <c:pt idx="2034">
                  <c:v>537.81530799999996</c:v>
                </c:pt>
                <c:pt idx="2035">
                  <c:v>538.05725099999995</c:v>
                </c:pt>
                <c:pt idx="2036">
                  <c:v>538.35992399999998</c:v>
                </c:pt>
                <c:pt idx="2037">
                  <c:v>538.69769299999996</c:v>
                </c:pt>
                <c:pt idx="2038">
                  <c:v>538.80145300000004</c:v>
                </c:pt>
                <c:pt idx="2039">
                  <c:v>539.01147500000002</c:v>
                </c:pt>
                <c:pt idx="2040">
                  <c:v>539.25164800000005</c:v>
                </c:pt>
                <c:pt idx="2041">
                  <c:v>539.53631600000006</c:v>
                </c:pt>
                <c:pt idx="2042">
                  <c:v>539.92675799999995</c:v>
                </c:pt>
                <c:pt idx="2043">
                  <c:v>540.08624299999997</c:v>
                </c:pt>
                <c:pt idx="2044">
                  <c:v>540.30676300000005</c:v>
                </c:pt>
                <c:pt idx="2045">
                  <c:v>540.60742200000004</c:v>
                </c:pt>
                <c:pt idx="2046">
                  <c:v>540.92449999999997</c:v>
                </c:pt>
                <c:pt idx="2047">
                  <c:v>541.15142800000001</c:v>
                </c:pt>
                <c:pt idx="2048">
                  <c:v>541.41925000000003</c:v>
                </c:pt>
                <c:pt idx="2049">
                  <c:v>541.76904300000001</c:v>
                </c:pt>
                <c:pt idx="2050">
                  <c:v>542.05718999999999</c:v>
                </c:pt>
                <c:pt idx="2051">
                  <c:v>542.12744099999998</c:v>
                </c:pt>
                <c:pt idx="2052">
                  <c:v>542.38311799999997</c:v>
                </c:pt>
                <c:pt idx="2053">
                  <c:v>542.65960700000005</c:v>
                </c:pt>
                <c:pt idx="2054">
                  <c:v>542.85040300000003</c:v>
                </c:pt>
                <c:pt idx="2055">
                  <c:v>543.16558799999996</c:v>
                </c:pt>
                <c:pt idx="2056">
                  <c:v>543.42407200000002</c:v>
                </c:pt>
                <c:pt idx="2057">
                  <c:v>543.72668499999997</c:v>
                </c:pt>
                <c:pt idx="2058">
                  <c:v>543.93402100000003</c:v>
                </c:pt>
                <c:pt idx="2059">
                  <c:v>544.23242200000004</c:v>
                </c:pt>
                <c:pt idx="2060">
                  <c:v>544.37164299999995</c:v>
                </c:pt>
                <c:pt idx="2061">
                  <c:v>544.72369400000002</c:v>
                </c:pt>
                <c:pt idx="2062">
                  <c:v>544.97772199999997</c:v>
                </c:pt>
                <c:pt idx="2063">
                  <c:v>545.15612799999997</c:v>
                </c:pt>
                <c:pt idx="2064">
                  <c:v>545.43609600000002</c:v>
                </c:pt>
                <c:pt idx="2065">
                  <c:v>545.69219999999996</c:v>
                </c:pt>
                <c:pt idx="2066">
                  <c:v>545.95831299999998</c:v>
                </c:pt>
                <c:pt idx="2067">
                  <c:v>546.22961399999997</c:v>
                </c:pt>
                <c:pt idx="2068">
                  <c:v>546.471497</c:v>
                </c:pt>
                <c:pt idx="2069">
                  <c:v>546.771118</c:v>
                </c:pt>
                <c:pt idx="2070">
                  <c:v>547.04101600000001</c:v>
                </c:pt>
                <c:pt idx="2071">
                  <c:v>547.18292199999996</c:v>
                </c:pt>
                <c:pt idx="2072">
                  <c:v>547.53601100000003</c:v>
                </c:pt>
                <c:pt idx="2073">
                  <c:v>547.86877400000003</c:v>
                </c:pt>
                <c:pt idx="2074">
                  <c:v>548.07971199999997</c:v>
                </c:pt>
                <c:pt idx="2075">
                  <c:v>548.29290800000001</c:v>
                </c:pt>
                <c:pt idx="2076">
                  <c:v>548.58593699999994</c:v>
                </c:pt>
                <c:pt idx="2077">
                  <c:v>548.85949700000003</c:v>
                </c:pt>
                <c:pt idx="2078">
                  <c:v>549.08502199999998</c:v>
                </c:pt>
                <c:pt idx="2079">
                  <c:v>549.38543700000002</c:v>
                </c:pt>
                <c:pt idx="2080">
                  <c:v>549.60034199999996</c:v>
                </c:pt>
                <c:pt idx="2081">
                  <c:v>549.90295400000002</c:v>
                </c:pt>
                <c:pt idx="2082">
                  <c:v>550.02343800000006</c:v>
                </c:pt>
                <c:pt idx="2083">
                  <c:v>550.35186799999997</c:v>
                </c:pt>
                <c:pt idx="2084">
                  <c:v>550.63678000000004</c:v>
                </c:pt>
                <c:pt idx="2085">
                  <c:v>550.77581799999996</c:v>
                </c:pt>
                <c:pt idx="2086">
                  <c:v>551.08520499999997</c:v>
                </c:pt>
                <c:pt idx="2087">
                  <c:v>551.38592500000004</c:v>
                </c:pt>
                <c:pt idx="2088">
                  <c:v>551.692139</c:v>
                </c:pt>
                <c:pt idx="2089">
                  <c:v>551.90460199999995</c:v>
                </c:pt>
                <c:pt idx="2090">
                  <c:v>552.17657499999996</c:v>
                </c:pt>
                <c:pt idx="2091">
                  <c:v>552.52056900000002</c:v>
                </c:pt>
                <c:pt idx="2092">
                  <c:v>552.68493699999999</c:v>
                </c:pt>
                <c:pt idx="2093">
                  <c:v>552.97247300000004</c:v>
                </c:pt>
                <c:pt idx="2094">
                  <c:v>553.25945999999999</c:v>
                </c:pt>
                <c:pt idx="2095">
                  <c:v>553.62420699999996</c:v>
                </c:pt>
                <c:pt idx="2096">
                  <c:v>553.81939699999998</c:v>
                </c:pt>
                <c:pt idx="2097">
                  <c:v>554.05621299999996</c:v>
                </c:pt>
                <c:pt idx="2098">
                  <c:v>554.24847399999999</c:v>
                </c:pt>
                <c:pt idx="2099">
                  <c:v>554.49633800000004</c:v>
                </c:pt>
                <c:pt idx="2100">
                  <c:v>554.76684599999999</c:v>
                </c:pt>
                <c:pt idx="2101">
                  <c:v>554.94988999999998</c:v>
                </c:pt>
                <c:pt idx="2102">
                  <c:v>555.17437700000005</c:v>
                </c:pt>
                <c:pt idx="2103">
                  <c:v>555.44067399999994</c:v>
                </c:pt>
                <c:pt idx="2104">
                  <c:v>555.74133300000005</c:v>
                </c:pt>
                <c:pt idx="2105">
                  <c:v>555.96661400000005</c:v>
                </c:pt>
                <c:pt idx="2106">
                  <c:v>556.30224599999997</c:v>
                </c:pt>
                <c:pt idx="2107">
                  <c:v>556.54388400000005</c:v>
                </c:pt>
                <c:pt idx="2108">
                  <c:v>556.669128</c:v>
                </c:pt>
                <c:pt idx="2109">
                  <c:v>557.04339600000003</c:v>
                </c:pt>
                <c:pt idx="2110">
                  <c:v>557.35052499999995</c:v>
                </c:pt>
                <c:pt idx="2111">
                  <c:v>557.47808799999996</c:v>
                </c:pt>
                <c:pt idx="2112">
                  <c:v>557.79540999999995</c:v>
                </c:pt>
                <c:pt idx="2113">
                  <c:v>558.07104500000003</c:v>
                </c:pt>
                <c:pt idx="2114">
                  <c:v>558.28881799999999</c:v>
                </c:pt>
                <c:pt idx="2115">
                  <c:v>558.49078399999996</c:v>
                </c:pt>
                <c:pt idx="2116">
                  <c:v>558.81402600000001</c:v>
                </c:pt>
                <c:pt idx="2117">
                  <c:v>559.03546100000005</c:v>
                </c:pt>
                <c:pt idx="2118">
                  <c:v>559.26904300000001</c:v>
                </c:pt>
                <c:pt idx="2119">
                  <c:v>559.578979</c:v>
                </c:pt>
                <c:pt idx="2120">
                  <c:v>559.83801300000005</c:v>
                </c:pt>
                <c:pt idx="2121">
                  <c:v>560.05810499999995</c:v>
                </c:pt>
                <c:pt idx="2122">
                  <c:v>560.27221699999996</c:v>
                </c:pt>
                <c:pt idx="2123">
                  <c:v>560.62493900000004</c:v>
                </c:pt>
                <c:pt idx="2124">
                  <c:v>560.83429000000001</c:v>
                </c:pt>
                <c:pt idx="2125">
                  <c:v>561.20190400000001</c:v>
                </c:pt>
                <c:pt idx="2126">
                  <c:v>561.45983899999999</c:v>
                </c:pt>
                <c:pt idx="2127">
                  <c:v>561.729919</c:v>
                </c:pt>
                <c:pt idx="2128">
                  <c:v>561.944885</c:v>
                </c:pt>
                <c:pt idx="2129">
                  <c:v>561.98468000000003</c:v>
                </c:pt>
                <c:pt idx="2130">
                  <c:v>562.34149200000002</c:v>
                </c:pt>
                <c:pt idx="2131">
                  <c:v>562.72033699999997</c:v>
                </c:pt>
                <c:pt idx="2132">
                  <c:v>562.86822500000005</c:v>
                </c:pt>
                <c:pt idx="2133">
                  <c:v>563.25512700000002</c:v>
                </c:pt>
                <c:pt idx="2134">
                  <c:v>563.48156700000004</c:v>
                </c:pt>
                <c:pt idx="2135">
                  <c:v>563.77325399999995</c:v>
                </c:pt>
                <c:pt idx="2136">
                  <c:v>564.07708700000001</c:v>
                </c:pt>
                <c:pt idx="2137">
                  <c:v>564.34551999999996</c:v>
                </c:pt>
                <c:pt idx="2138">
                  <c:v>564.59918200000004</c:v>
                </c:pt>
                <c:pt idx="2139">
                  <c:v>564.90954599999998</c:v>
                </c:pt>
                <c:pt idx="2140">
                  <c:v>565.20812999999998</c:v>
                </c:pt>
                <c:pt idx="2141">
                  <c:v>565.28851299999997</c:v>
                </c:pt>
                <c:pt idx="2142">
                  <c:v>565.37329099999999</c:v>
                </c:pt>
                <c:pt idx="2143">
                  <c:v>565.77325399999995</c:v>
                </c:pt>
                <c:pt idx="2144">
                  <c:v>566.05438200000003</c:v>
                </c:pt>
                <c:pt idx="2145">
                  <c:v>566.33288600000003</c:v>
                </c:pt>
                <c:pt idx="2146">
                  <c:v>566.65844700000002</c:v>
                </c:pt>
                <c:pt idx="2147">
                  <c:v>566.87182600000006</c:v>
                </c:pt>
                <c:pt idx="2148">
                  <c:v>567.068848</c:v>
                </c:pt>
                <c:pt idx="2149">
                  <c:v>567.34588599999995</c:v>
                </c:pt>
                <c:pt idx="2150">
                  <c:v>567.64721699999996</c:v>
                </c:pt>
                <c:pt idx="2151">
                  <c:v>567.81542999999999</c:v>
                </c:pt>
                <c:pt idx="2152">
                  <c:v>568.08630400000004</c:v>
                </c:pt>
                <c:pt idx="2153">
                  <c:v>568.43322799999999</c:v>
                </c:pt>
                <c:pt idx="2154">
                  <c:v>568.597351</c:v>
                </c:pt>
                <c:pt idx="2155">
                  <c:v>568.84173599999997</c:v>
                </c:pt>
                <c:pt idx="2156">
                  <c:v>568.98339799999997</c:v>
                </c:pt>
                <c:pt idx="2157">
                  <c:v>569.27563499999997</c:v>
                </c:pt>
                <c:pt idx="2158">
                  <c:v>569.56591800000001</c:v>
                </c:pt>
                <c:pt idx="2159">
                  <c:v>569.70599400000003</c:v>
                </c:pt>
                <c:pt idx="2160">
                  <c:v>570.11779799999999</c:v>
                </c:pt>
                <c:pt idx="2161">
                  <c:v>570.26971400000002</c:v>
                </c:pt>
                <c:pt idx="2162">
                  <c:v>570.53479000000004</c:v>
                </c:pt>
                <c:pt idx="2163">
                  <c:v>570.70172100000002</c:v>
                </c:pt>
                <c:pt idx="2164">
                  <c:v>571.01946999999996</c:v>
                </c:pt>
                <c:pt idx="2165">
                  <c:v>571.20629899999994</c:v>
                </c:pt>
                <c:pt idx="2166">
                  <c:v>571.58630400000004</c:v>
                </c:pt>
                <c:pt idx="2167">
                  <c:v>571.80828899999995</c:v>
                </c:pt>
                <c:pt idx="2168">
                  <c:v>572.16046100000005</c:v>
                </c:pt>
                <c:pt idx="2169">
                  <c:v>572.27117899999996</c:v>
                </c:pt>
                <c:pt idx="2170">
                  <c:v>572.668274</c:v>
                </c:pt>
                <c:pt idx="2171">
                  <c:v>572.79852300000005</c:v>
                </c:pt>
                <c:pt idx="2172">
                  <c:v>573.02172900000005</c:v>
                </c:pt>
                <c:pt idx="2173">
                  <c:v>573.42077600000005</c:v>
                </c:pt>
                <c:pt idx="2174">
                  <c:v>573.62658699999997</c:v>
                </c:pt>
                <c:pt idx="2175">
                  <c:v>573.88818400000002</c:v>
                </c:pt>
                <c:pt idx="2176">
                  <c:v>574.30267300000003</c:v>
                </c:pt>
                <c:pt idx="2177">
                  <c:v>574.34912099999997</c:v>
                </c:pt>
                <c:pt idx="2178">
                  <c:v>574.57330300000001</c:v>
                </c:pt>
                <c:pt idx="2179">
                  <c:v>574.87573199999997</c:v>
                </c:pt>
                <c:pt idx="2180">
                  <c:v>575.03295900000001</c:v>
                </c:pt>
                <c:pt idx="2181">
                  <c:v>575.31585700000005</c:v>
                </c:pt>
                <c:pt idx="2182">
                  <c:v>575.612122</c:v>
                </c:pt>
                <c:pt idx="2183">
                  <c:v>575.84643600000004</c:v>
                </c:pt>
                <c:pt idx="2184">
                  <c:v>576.12786900000003</c:v>
                </c:pt>
                <c:pt idx="2185">
                  <c:v>576.34478799999999</c:v>
                </c:pt>
                <c:pt idx="2186">
                  <c:v>576.64453100000003</c:v>
                </c:pt>
                <c:pt idx="2187">
                  <c:v>576.92712400000005</c:v>
                </c:pt>
                <c:pt idx="2188">
                  <c:v>577.18218999999999</c:v>
                </c:pt>
                <c:pt idx="2189">
                  <c:v>577.45068400000002</c:v>
                </c:pt>
                <c:pt idx="2190">
                  <c:v>577.70513900000003</c:v>
                </c:pt>
                <c:pt idx="2191">
                  <c:v>578.04113800000005</c:v>
                </c:pt>
                <c:pt idx="2192">
                  <c:v>578.30627400000003</c:v>
                </c:pt>
                <c:pt idx="2193">
                  <c:v>578.608521</c:v>
                </c:pt>
                <c:pt idx="2194">
                  <c:v>578.69335899999999</c:v>
                </c:pt>
                <c:pt idx="2195">
                  <c:v>578.98260500000004</c:v>
                </c:pt>
                <c:pt idx="2196">
                  <c:v>579.31591800000001</c:v>
                </c:pt>
                <c:pt idx="2197">
                  <c:v>579.51037599999995</c:v>
                </c:pt>
                <c:pt idx="2198">
                  <c:v>579.80950900000005</c:v>
                </c:pt>
                <c:pt idx="2199">
                  <c:v>579.98974599999997</c:v>
                </c:pt>
                <c:pt idx="2200">
                  <c:v>580.28936799999997</c:v>
                </c:pt>
                <c:pt idx="2201">
                  <c:v>580.59216300000003</c:v>
                </c:pt>
                <c:pt idx="2202">
                  <c:v>580.74871800000005</c:v>
                </c:pt>
                <c:pt idx="2203">
                  <c:v>581.12213099999997</c:v>
                </c:pt>
                <c:pt idx="2204">
                  <c:v>581.32501200000002</c:v>
                </c:pt>
                <c:pt idx="2205">
                  <c:v>581.51574700000003</c:v>
                </c:pt>
                <c:pt idx="2206">
                  <c:v>581.80865500000004</c:v>
                </c:pt>
                <c:pt idx="2207">
                  <c:v>582.04931599999998</c:v>
                </c:pt>
                <c:pt idx="2208">
                  <c:v>582.26611300000002</c:v>
                </c:pt>
                <c:pt idx="2209">
                  <c:v>582.54986599999995</c:v>
                </c:pt>
                <c:pt idx="2210">
                  <c:v>582.851135</c:v>
                </c:pt>
                <c:pt idx="2211">
                  <c:v>583.18170199999997</c:v>
                </c:pt>
                <c:pt idx="2212">
                  <c:v>583.49792500000001</c:v>
                </c:pt>
                <c:pt idx="2213">
                  <c:v>583.61834699999997</c:v>
                </c:pt>
                <c:pt idx="2214">
                  <c:v>584.01129200000003</c:v>
                </c:pt>
                <c:pt idx="2215">
                  <c:v>584.18151899999998</c:v>
                </c:pt>
                <c:pt idx="2216">
                  <c:v>584.44958499999996</c:v>
                </c:pt>
                <c:pt idx="2217">
                  <c:v>584.79211399999997</c:v>
                </c:pt>
                <c:pt idx="2218">
                  <c:v>585.03332499999999</c:v>
                </c:pt>
                <c:pt idx="2219">
                  <c:v>585.25897199999997</c:v>
                </c:pt>
                <c:pt idx="2220">
                  <c:v>585.58581500000003</c:v>
                </c:pt>
                <c:pt idx="2221">
                  <c:v>585.71722399999999</c:v>
                </c:pt>
                <c:pt idx="2222">
                  <c:v>585.92700200000002</c:v>
                </c:pt>
                <c:pt idx="2223">
                  <c:v>586.16522199999997</c:v>
                </c:pt>
                <c:pt idx="2224">
                  <c:v>586.38592500000004</c:v>
                </c:pt>
                <c:pt idx="2225">
                  <c:v>586.70245399999999</c:v>
                </c:pt>
                <c:pt idx="2226">
                  <c:v>586.93792699999995</c:v>
                </c:pt>
                <c:pt idx="2227">
                  <c:v>587.28802499999995</c:v>
                </c:pt>
                <c:pt idx="2228">
                  <c:v>587.342896</c:v>
                </c:pt>
                <c:pt idx="2229">
                  <c:v>587.623108</c:v>
                </c:pt>
                <c:pt idx="2230">
                  <c:v>587.92980999999997</c:v>
                </c:pt>
                <c:pt idx="2231">
                  <c:v>588.21142599999996</c:v>
                </c:pt>
                <c:pt idx="2232">
                  <c:v>588.410889</c:v>
                </c:pt>
                <c:pt idx="2233">
                  <c:v>588.67852800000003</c:v>
                </c:pt>
                <c:pt idx="2234">
                  <c:v>588.92456100000004</c:v>
                </c:pt>
                <c:pt idx="2235">
                  <c:v>589.15612799999997</c:v>
                </c:pt>
                <c:pt idx="2236">
                  <c:v>589.54486099999997</c:v>
                </c:pt>
                <c:pt idx="2237">
                  <c:v>589.81109600000002</c:v>
                </c:pt>
                <c:pt idx="2238">
                  <c:v>590.04467799999998</c:v>
                </c:pt>
                <c:pt idx="2239">
                  <c:v>590.24938999999995</c:v>
                </c:pt>
                <c:pt idx="2240">
                  <c:v>590.58593800000006</c:v>
                </c:pt>
                <c:pt idx="2241">
                  <c:v>590.82086200000003</c:v>
                </c:pt>
                <c:pt idx="2242">
                  <c:v>590.97772199999997</c:v>
                </c:pt>
                <c:pt idx="2243">
                  <c:v>591.36639400000001</c:v>
                </c:pt>
                <c:pt idx="2244">
                  <c:v>591.62988299999995</c:v>
                </c:pt>
                <c:pt idx="2245">
                  <c:v>591.84069799999997</c:v>
                </c:pt>
                <c:pt idx="2246">
                  <c:v>592.08917199999996</c:v>
                </c:pt>
                <c:pt idx="2247">
                  <c:v>592.37445100000002</c:v>
                </c:pt>
                <c:pt idx="2248">
                  <c:v>592.73053000000004</c:v>
                </c:pt>
                <c:pt idx="2249">
                  <c:v>593.01000999999997</c:v>
                </c:pt>
                <c:pt idx="2250">
                  <c:v>593.08813499999997</c:v>
                </c:pt>
                <c:pt idx="2251">
                  <c:v>593.45611599999995</c:v>
                </c:pt>
                <c:pt idx="2252">
                  <c:v>593.71331799999996</c:v>
                </c:pt>
                <c:pt idx="2253">
                  <c:v>593.93725600000005</c:v>
                </c:pt>
                <c:pt idx="2254">
                  <c:v>594.21752900000001</c:v>
                </c:pt>
                <c:pt idx="2255">
                  <c:v>594.51702899999998</c:v>
                </c:pt>
                <c:pt idx="2256">
                  <c:v>594.70495600000004</c:v>
                </c:pt>
                <c:pt idx="2257">
                  <c:v>594.90057400000001</c:v>
                </c:pt>
                <c:pt idx="2258">
                  <c:v>595.18426499999998</c:v>
                </c:pt>
                <c:pt idx="2259">
                  <c:v>595.46478300000001</c:v>
                </c:pt>
                <c:pt idx="2260">
                  <c:v>595.71331799999996</c:v>
                </c:pt>
                <c:pt idx="2261">
                  <c:v>595.94519000000003</c:v>
                </c:pt>
                <c:pt idx="2262">
                  <c:v>596.09161400000005</c:v>
                </c:pt>
                <c:pt idx="2263">
                  <c:v>596.36206100000004</c:v>
                </c:pt>
                <c:pt idx="2264">
                  <c:v>596.62091099999998</c:v>
                </c:pt>
                <c:pt idx="2265">
                  <c:v>596.92230199999995</c:v>
                </c:pt>
                <c:pt idx="2266">
                  <c:v>597.14544699999999</c:v>
                </c:pt>
                <c:pt idx="2267">
                  <c:v>597.46740699999998</c:v>
                </c:pt>
                <c:pt idx="2268">
                  <c:v>597.59057600000006</c:v>
                </c:pt>
                <c:pt idx="2269">
                  <c:v>597.84515399999998</c:v>
                </c:pt>
                <c:pt idx="2270">
                  <c:v>598.14453100000003</c:v>
                </c:pt>
                <c:pt idx="2271">
                  <c:v>598.49468999999999</c:v>
                </c:pt>
                <c:pt idx="2272">
                  <c:v>598.66027799999995</c:v>
                </c:pt>
                <c:pt idx="2273">
                  <c:v>599.01574700000003</c:v>
                </c:pt>
                <c:pt idx="2274">
                  <c:v>599.22869900000001</c:v>
                </c:pt>
                <c:pt idx="2275">
                  <c:v>599.49127199999998</c:v>
                </c:pt>
                <c:pt idx="2276">
                  <c:v>599.74841300000003</c:v>
                </c:pt>
                <c:pt idx="2277">
                  <c:v>600.10961899999995</c:v>
                </c:pt>
                <c:pt idx="2278">
                  <c:v>600.38830599999994</c:v>
                </c:pt>
                <c:pt idx="2279">
                  <c:v>600.55145300000004</c:v>
                </c:pt>
                <c:pt idx="2280">
                  <c:v>600.73742700000003</c:v>
                </c:pt>
                <c:pt idx="2281">
                  <c:v>601.09503199999995</c:v>
                </c:pt>
                <c:pt idx="2282">
                  <c:v>601.39843699999994</c:v>
                </c:pt>
                <c:pt idx="2283">
                  <c:v>601.67877199999998</c:v>
                </c:pt>
                <c:pt idx="2284">
                  <c:v>601.834656</c:v>
                </c:pt>
                <c:pt idx="2285">
                  <c:v>602.08917199999996</c:v>
                </c:pt>
                <c:pt idx="2286">
                  <c:v>602.27484100000004</c:v>
                </c:pt>
                <c:pt idx="2287">
                  <c:v>602.58886700000005</c:v>
                </c:pt>
                <c:pt idx="2288">
                  <c:v>602.83618200000001</c:v>
                </c:pt>
                <c:pt idx="2289">
                  <c:v>602.89965800000004</c:v>
                </c:pt>
                <c:pt idx="2290">
                  <c:v>603.29064900000003</c:v>
                </c:pt>
                <c:pt idx="2291">
                  <c:v>603.52453600000001</c:v>
                </c:pt>
                <c:pt idx="2292">
                  <c:v>603.81384300000002</c:v>
                </c:pt>
                <c:pt idx="2293">
                  <c:v>604.01892099999998</c:v>
                </c:pt>
                <c:pt idx="2294">
                  <c:v>604.34857199999999</c:v>
                </c:pt>
                <c:pt idx="2295">
                  <c:v>604.75665300000003</c:v>
                </c:pt>
                <c:pt idx="2296">
                  <c:v>604.88836700000002</c:v>
                </c:pt>
                <c:pt idx="2297">
                  <c:v>605.12719700000002</c:v>
                </c:pt>
                <c:pt idx="2298">
                  <c:v>605.30963099999997</c:v>
                </c:pt>
                <c:pt idx="2299">
                  <c:v>605.53735400000005</c:v>
                </c:pt>
                <c:pt idx="2300">
                  <c:v>605.80242899999996</c:v>
                </c:pt>
                <c:pt idx="2301">
                  <c:v>606.10522500000002</c:v>
                </c:pt>
                <c:pt idx="2302">
                  <c:v>606.31304899999998</c:v>
                </c:pt>
                <c:pt idx="2303">
                  <c:v>606.61578399999996</c:v>
                </c:pt>
                <c:pt idx="2304">
                  <c:v>606.89074700000003</c:v>
                </c:pt>
                <c:pt idx="2305">
                  <c:v>607.13519299999996</c:v>
                </c:pt>
                <c:pt idx="2306">
                  <c:v>607.34491000000003</c:v>
                </c:pt>
                <c:pt idx="2307">
                  <c:v>607.58783000000005</c:v>
                </c:pt>
                <c:pt idx="2308">
                  <c:v>607.73175000000003</c:v>
                </c:pt>
                <c:pt idx="2309">
                  <c:v>608.04528800000003</c:v>
                </c:pt>
                <c:pt idx="2310">
                  <c:v>608.31878700000004</c:v>
                </c:pt>
                <c:pt idx="2311">
                  <c:v>608.66137700000002</c:v>
                </c:pt>
                <c:pt idx="2312">
                  <c:v>608.86499000000003</c:v>
                </c:pt>
                <c:pt idx="2313">
                  <c:v>609.06225600000005</c:v>
                </c:pt>
                <c:pt idx="2314">
                  <c:v>609.34930399999996</c:v>
                </c:pt>
                <c:pt idx="2315">
                  <c:v>609.74322500000005</c:v>
                </c:pt>
                <c:pt idx="2316">
                  <c:v>609.94549600000005</c:v>
                </c:pt>
                <c:pt idx="2317">
                  <c:v>610.15972899999997</c:v>
                </c:pt>
                <c:pt idx="2318">
                  <c:v>610.54589799999997</c:v>
                </c:pt>
                <c:pt idx="2319">
                  <c:v>610.86840800000004</c:v>
                </c:pt>
                <c:pt idx="2320">
                  <c:v>611.104919</c:v>
                </c:pt>
                <c:pt idx="2321">
                  <c:v>611.25012200000003</c:v>
                </c:pt>
                <c:pt idx="2322">
                  <c:v>611.49395800000002</c:v>
                </c:pt>
                <c:pt idx="2323">
                  <c:v>611.70031700000004</c:v>
                </c:pt>
                <c:pt idx="2324">
                  <c:v>611.99133300000005</c:v>
                </c:pt>
                <c:pt idx="2325">
                  <c:v>612.27435300000002</c:v>
                </c:pt>
                <c:pt idx="2326">
                  <c:v>612.47454800000003</c:v>
                </c:pt>
                <c:pt idx="2327">
                  <c:v>612.61798099999999</c:v>
                </c:pt>
                <c:pt idx="2328">
                  <c:v>613.03222700000003</c:v>
                </c:pt>
                <c:pt idx="2329">
                  <c:v>613.26983600000005</c:v>
                </c:pt>
                <c:pt idx="2330">
                  <c:v>613.59844999999996</c:v>
                </c:pt>
                <c:pt idx="2331">
                  <c:v>613.81396500000005</c:v>
                </c:pt>
                <c:pt idx="2332">
                  <c:v>614.07849099999999</c:v>
                </c:pt>
                <c:pt idx="2333">
                  <c:v>614.27758800000004</c:v>
                </c:pt>
                <c:pt idx="2334">
                  <c:v>614.52581799999996</c:v>
                </c:pt>
                <c:pt idx="2335">
                  <c:v>614.87182600000006</c:v>
                </c:pt>
                <c:pt idx="2336">
                  <c:v>615.00482199999999</c:v>
                </c:pt>
                <c:pt idx="2337">
                  <c:v>615.32305899999994</c:v>
                </c:pt>
                <c:pt idx="2338">
                  <c:v>615.59082000000001</c:v>
                </c:pt>
                <c:pt idx="2339">
                  <c:v>615.90936299999998</c:v>
                </c:pt>
                <c:pt idx="2340">
                  <c:v>616.18005400000004</c:v>
                </c:pt>
                <c:pt idx="2341">
                  <c:v>616.39520300000004</c:v>
                </c:pt>
                <c:pt idx="2342">
                  <c:v>616.65551800000003</c:v>
                </c:pt>
                <c:pt idx="2343">
                  <c:v>616.839294</c:v>
                </c:pt>
                <c:pt idx="2344">
                  <c:v>617.02130099999999</c:v>
                </c:pt>
                <c:pt idx="2345">
                  <c:v>617.433899</c:v>
                </c:pt>
                <c:pt idx="2346">
                  <c:v>617.58044400000006</c:v>
                </c:pt>
                <c:pt idx="2347">
                  <c:v>617.84167500000001</c:v>
                </c:pt>
                <c:pt idx="2348">
                  <c:v>618.167419</c:v>
                </c:pt>
                <c:pt idx="2349">
                  <c:v>618.24493399999994</c:v>
                </c:pt>
                <c:pt idx="2350">
                  <c:v>618.59497099999999</c:v>
                </c:pt>
                <c:pt idx="2351">
                  <c:v>618.85162400000002</c:v>
                </c:pt>
                <c:pt idx="2352">
                  <c:v>619.04632600000002</c:v>
                </c:pt>
                <c:pt idx="2353">
                  <c:v>619.37695299999996</c:v>
                </c:pt>
                <c:pt idx="2354">
                  <c:v>619.56384300000002</c:v>
                </c:pt>
                <c:pt idx="2355">
                  <c:v>619.86163299999998</c:v>
                </c:pt>
                <c:pt idx="2356">
                  <c:v>620.02807600000006</c:v>
                </c:pt>
                <c:pt idx="2357">
                  <c:v>620.254639</c:v>
                </c:pt>
                <c:pt idx="2358">
                  <c:v>620.53918499999997</c:v>
                </c:pt>
                <c:pt idx="2359">
                  <c:v>620.87664800000005</c:v>
                </c:pt>
                <c:pt idx="2360">
                  <c:v>621.04760699999997</c:v>
                </c:pt>
                <c:pt idx="2361">
                  <c:v>621.37616000000003</c:v>
                </c:pt>
                <c:pt idx="2362">
                  <c:v>621.66632100000004</c:v>
                </c:pt>
                <c:pt idx="2363">
                  <c:v>621.88220200000001</c:v>
                </c:pt>
                <c:pt idx="2364">
                  <c:v>622.21197500000005</c:v>
                </c:pt>
                <c:pt idx="2365">
                  <c:v>622.41766399999995</c:v>
                </c:pt>
                <c:pt idx="2366">
                  <c:v>622.77081299999998</c:v>
                </c:pt>
                <c:pt idx="2367">
                  <c:v>623.03637700000002</c:v>
                </c:pt>
                <c:pt idx="2368">
                  <c:v>623.29675299999997</c:v>
                </c:pt>
                <c:pt idx="2369">
                  <c:v>623.50891100000001</c:v>
                </c:pt>
                <c:pt idx="2370">
                  <c:v>623.78057899999999</c:v>
                </c:pt>
                <c:pt idx="2371">
                  <c:v>624.06774900000005</c:v>
                </c:pt>
                <c:pt idx="2372">
                  <c:v>624.252747</c:v>
                </c:pt>
                <c:pt idx="2373">
                  <c:v>624.48767099999998</c:v>
                </c:pt>
                <c:pt idx="2374">
                  <c:v>624.801514</c:v>
                </c:pt>
                <c:pt idx="2375">
                  <c:v>625.02477999999996</c:v>
                </c:pt>
                <c:pt idx="2376">
                  <c:v>625.41705300000001</c:v>
                </c:pt>
                <c:pt idx="2377">
                  <c:v>625.46771200000001</c:v>
                </c:pt>
                <c:pt idx="2378">
                  <c:v>625.82556199999999</c:v>
                </c:pt>
                <c:pt idx="2379">
                  <c:v>626.09088099999997</c:v>
                </c:pt>
                <c:pt idx="2380">
                  <c:v>626.300476</c:v>
                </c:pt>
                <c:pt idx="2381">
                  <c:v>626.44665499999996</c:v>
                </c:pt>
                <c:pt idx="2382">
                  <c:v>626.74743699999999</c:v>
                </c:pt>
                <c:pt idx="2383">
                  <c:v>627.08783000000005</c:v>
                </c:pt>
                <c:pt idx="2384">
                  <c:v>627.31201199999998</c:v>
                </c:pt>
                <c:pt idx="2385">
                  <c:v>627.57513400000005</c:v>
                </c:pt>
                <c:pt idx="2386">
                  <c:v>627.83624299999997</c:v>
                </c:pt>
                <c:pt idx="2387">
                  <c:v>628.06219499999997</c:v>
                </c:pt>
                <c:pt idx="2388">
                  <c:v>628.43524200000002</c:v>
                </c:pt>
                <c:pt idx="2389">
                  <c:v>628.78460700000005</c:v>
                </c:pt>
                <c:pt idx="2390">
                  <c:v>628.95880099999999</c:v>
                </c:pt>
                <c:pt idx="2391">
                  <c:v>629.19036900000003</c:v>
                </c:pt>
                <c:pt idx="2392">
                  <c:v>629.39135699999997</c:v>
                </c:pt>
                <c:pt idx="2393">
                  <c:v>629.63281300000006</c:v>
                </c:pt>
                <c:pt idx="2394">
                  <c:v>629.99243200000001</c:v>
                </c:pt>
                <c:pt idx="2395">
                  <c:v>630.17370600000004</c:v>
                </c:pt>
                <c:pt idx="2396">
                  <c:v>630.46386700000005</c:v>
                </c:pt>
                <c:pt idx="2397">
                  <c:v>630.69604500000003</c:v>
                </c:pt>
                <c:pt idx="2398">
                  <c:v>630.94030799999996</c:v>
                </c:pt>
                <c:pt idx="2399">
                  <c:v>631.13385000000005</c:v>
                </c:pt>
                <c:pt idx="2400">
                  <c:v>631.40795900000001</c:v>
                </c:pt>
                <c:pt idx="2401">
                  <c:v>631.74163799999997</c:v>
                </c:pt>
                <c:pt idx="2402">
                  <c:v>631.979736</c:v>
                </c:pt>
                <c:pt idx="2403">
                  <c:v>632.32421899999997</c:v>
                </c:pt>
                <c:pt idx="2404">
                  <c:v>632.52593999999999</c:v>
                </c:pt>
                <c:pt idx="2405">
                  <c:v>632.77191200000004</c:v>
                </c:pt>
                <c:pt idx="2406">
                  <c:v>632.97009300000002</c:v>
                </c:pt>
                <c:pt idx="2407">
                  <c:v>633.20929000000001</c:v>
                </c:pt>
                <c:pt idx="2408">
                  <c:v>633.49652100000003</c:v>
                </c:pt>
                <c:pt idx="2409">
                  <c:v>633.77020300000004</c:v>
                </c:pt>
                <c:pt idx="2410">
                  <c:v>634.01415999999995</c:v>
                </c:pt>
                <c:pt idx="2411">
                  <c:v>634.24798599999997</c:v>
                </c:pt>
                <c:pt idx="2412">
                  <c:v>634.52929700000004</c:v>
                </c:pt>
                <c:pt idx="2413">
                  <c:v>634.75897199999997</c:v>
                </c:pt>
                <c:pt idx="2414">
                  <c:v>634.99932899999999</c:v>
                </c:pt>
                <c:pt idx="2415">
                  <c:v>635.30627400000003</c:v>
                </c:pt>
                <c:pt idx="2416">
                  <c:v>635.54858400000001</c:v>
                </c:pt>
                <c:pt idx="2417">
                  <c:v>635.783997</c:v>
                </c:pt>
                <c:pt idx="2418">
                  <c:v>636.12353499999995</c:v>
                </c:pt>
                <c:pt idx="2419">
                  <c:v>636.33642599999996</c:v>
                </c:pt>
                <c:pt idx="2420">
                  <c:v>636.59777799999995</c:v>
                </c:pt>
                <c:pt idx="2421">
                  <c:v>636.73315400000001</c:v>
                </c:pt>
                <c:pt idx="2422">
                  <c:v>637.04742399999998</c:v>
                </c:pt>
                <c:pt idx="2423">
                  <c:v>637.37176499999998</c:v>
                </c:pt>
                <c:pt idx="2424">
                  <c:v>637.67889400000001</c:v>
                </c:pt>
                <c:pt idx="2425">
                  <c:v>637.97662400000002</c:v>
                </c:pt>
                <c:pt idx="2426">
                  <c:v>638.21698000000004</c:v>
                </c:pt>
                <c:pt idx="2427">
                  <c:v>638.364014</c:v>
                </c:pt>
                <c:pt idx="2428">
                  <c:v>638.66973900000005</c:v>
                </c:pt>
                <c:pt idx="2429">
                  <c:v>638.84362799999997</c:v>
                </c:pt>
                <c:pt idx="2430">
                  <c:v>639.01135299999999</c:v>
                </c:pt>
                <c:pt idx="2431">
                  <c:v>639.35919200000001</c:v>
                </c:pt>
                <c:pt idx="2432">
                  <c:v>639.69683799999996</c:v>
                </c:pt>
                <c:pt idx="2433">
                  <c:v>640.01367200000004</c:v>
                </c:pt>
                <c:pt idx="2434">
                  <c:v>640.26153599999998</c:v>
                </c:pt>
                <c:pt idx="2435">
                  <c:v>640.43255599999998</c:v>
                </c:pt>
                <c:pt idx="2436">
                  <c:v>640.66027799999995</c:v>
                </c:pt>
                <c:pt idx="2437">
                  <c:v>640.87329099999999</c:v>
                </c:pt>
                <c:pt idx="2438">
                  <c:v>641.13232400000004</c:v>
                </c:pt>
                <c:pt idx="2439">
                  <c:v>641.40570100000002</c:v>
                </c:pt>
                <c:pt idx="2440">
                  <c:v>641.68316700000003</c:v>
                </c:pt>
                <c:pt idx="2441">
                  <c:v>641.99883999999997</c:v>
                </c:pt>
                <c:pt idx="2442">
                  <c:v>642.18493699999999</c:v>
                </c:pt>
                <c:pt idx="2443">
                  <c:v>642.38281300000006</c:v>
                </c:pt>
                <c:pt idx="2444">
                  <c:v>642.68988000000002</c:v>
                </c:pt>
                <c:pt idx="2445">
                  <c:v>642.90411400000005</c:v>
                </c:pt>
                <c:pt idx="2446">
                  <c:v>643.14825399999995</c:v>
                </c:pt>
                <c:pt idx="2447">
                  <c:v>643.32086200000003</c:v>
                </c:pt>
                <c:pt idx="2448">
                  <c:v>643.578125</c:v>
                </c:pt>
                <c:pt idx="2449">
                  <c:v>643.82641599999999</c:v>
                </c:pt>
                <c:pt idx="2450">
                  <c:v>644.05175799999995</c:v>
                </c:pt>
                <c:pt idx="2451">
                  <c:v>644.23034700000005</c:v>
                </c:pt>
                <c:pt idx="2452">
                  <c:v>644.55163600000003</c:v>
                </c:pt>
                <c:pt idx="2453">
                  <c:v>644.89502000000005</c:v>
                </c:pt>
                <c:pt idx="2454">
                  <c:v>645.053406</c:v>
                </c:pt>
                <c:pt idx="2455">
                  <c:v>645.43139599999995</c:v>
                </c:pt>
                <c:pt idx="2456">
                  <c:v>645.54925500000002</c:v>
                </c:pt>
                <c:pt idx="2457">
                  <c:v>645.787781</c:v>
                </c:pt>
                <c:pt idx="2458">
                  <c:v>646.12670900000001</c:v>
                </c:pt>
                <c:pt idx="2459">
                  <c:v>646.39996299999996</c:v>
                </c:pt>
                <c:pt idx="2460">
                  <c:v>646.65441899999996</c:v>
                </c:pt>
                <c:pt idx="2461">
                  <c:v>646.96978799999999</c:v>
                </c:pt>
                <c:pt idx="2462">
                  <c:v>647.23852499999998</c:v>
                </c:pt>
                <c:pt idx="2463">
                  <c:v>647.45727499999998</c:v>
                </c:pt>
                <c:pt idx="2464">
                  <c:v>647.74371299999996</c:v>
                </c:pt>
                <c:pt idx="2465">
                  <c:v>648.05096400000002</c:v>
                </c:pt>
                <c:pt idx="2466">
                  <c:v>648.16882299999997</c:v>
                </c:pt>
                <c:pt idx="2467">
                  <c:v>648.39569100000006</c:v>
                </c:pt>
                <c:pt idx="2468">
                  <c:v>648.615906</c:v>
                </c:pt>
                <c:pt idx="2469">
                  <c:v>648.91680899999994</c:v>
                </c:pt>
                <c:pt idx="2470">
                  <c:v>649.15167199999996</c:v>
                </c:pt>
                <c:pt idx="2471">
                  <c:v>649.40014599999995</c:v>
                </c:pt>
                <c:pt idx="2472">
                  <c:v>649.61151099999995</c:v>
                </c:pt>
                <c:pt idx="2473">
                  <c:v>649.89977999999996</c:v>
                </c:pt>
                <c:pt idx="2474">
                  <c:v>650.16558799999996</c:v>
                </c:pt>
                <c:pt idx="2475">
                  <c:v>650.36193800000001</c:v>
                </c:pt>
                <c:pt idx="2476">
                  <c:v>650.58807400000001</c:v>
                </c:pt>
                <c:pt idx="2477">
                  <c:v>650.83300799999995</c:v>
                </c:pt>
                <c:pt idx="2478">
                  <c:v>651.18817100000001</c:v>
                </c:pt>
                <c:pt idx="2479">
                  <c:v>651.46905500000003</c:v>
                </c:pt>
                <c:pt idx="2480">
                  <c:v>651.75994900000001</c:v>
                </c:pt>
                <c:pt idx="2481">
                  <c:v>652.01867700000003</c:v>
                </c:pt>
                <c:pt idx="2482">
                  <c:v>652.31347700000003</c:v>
                </c:pt>
                <c:pt idx="2483">
                  <c:v>652.49768099999994</c:v>
                </c:pt>
                <c:pt idx="2484">
                  <c:v>652.73669400000006</c:v>
                </c:pt>
                <c:pt idx="2485">
                  <c:v>653.06927499999995</c:v>
                </c:pt>
                <c:pt idx="2486">
                  <c:v>653.23205599999994</c:v>
                </c:pt>
                <c:pt idx="2487">
                  <c:v>653.49102800000003</c:v>
                </c:pt>
                <c:pt idx="2488">
                  <c:v>653.75836200000003</c:v>
                </c:pt>
                <c:pt idx="2489">
                  <c:v>653.95709199999999</c:v>
                </c:pt>
                <c:pt idx="2490">
                  <c:v>654.278503</c:v>
                </c:pt>
                <c:pt idx="2491">
                  <c:v>654.55395499999997</c:v>
                </c:pt>
                <c:pt idx="2492">
                  <c:v>654.85022000000004</c:v>
                </c:pt>
                <c:pt idx="2493">
                  <c:v>654.99585000000002</c:v>
                </c:pt>
                <c:pt idx="2494">
                  <c:v>655.28155500000003</c:v>
                </c:pt>
                <c:pt idx="2495">
                  <c:v>655.57586700000002</c:v>
                </c:pt>
                <c:pt idx="2496">
                  <c:v>655.81103499999995</c:v>
                </c:pt>
                <c:pt idx="2497">
                  <c:v>656.06366000000003</c:v>
                </c:pt>
                <c:pt idx="2498">
                  <c:v>656.33575399999995</c:v>
                </c:pt>
                <c:pt idx="2499">
                  <c:v>656.63177499999995</c:v>
                </c:pt>
                <c:pt idx="2500">
                  <c:v>656.89093000000003</c:v>
                </c:pt>
                <c:pt idx="2501">
                  <c:v>657.04150400000003</c:v>
                </c:pt>
                <c:pt idx="2502">
                  <c:v>657.35260000000005</c:v>
                </c:pt>
                <c:pt idx="2503">
                  <c:v>657.57312000000002</c:v>
                </c:pt>
                <c:pt idx="2504">
                  <c:v>657.91510000000005</c:v>
                </c:pt>
                <c:pt idx="2505">
                  <c:v>658.23358199999996</c:v>
                </c:pt>
                <c:pt idx="2506">
                  <c:v>658.46643099999994</c:v>
                </c:pt>
                <c:pt idx="2507">
                  <c:v>658.722534</c:v>
                </c:pt>
                <c:pt idx="2508">
                  <c:v>658.967896</c:v>
                </c:pt>
                <c:pt idx="2509">
                  <c:v>659.18914800000005</c:v>
                </c:pt>
                <c:pt idx="2510">
                  <c:v>659.57855199999995</c:v>
                </c:pt>
                <c:pt idx="2511">
                  <c:v>659.74560499999995</c:v>
                </c:pt>
                <c:pt idx="2512">
                  <c:v>659.93695100000002</c:v>
                </c:pt>
                <c:pt idx="2513">
                  <c:v>660.21826199999998</c:v>
                </c:pt>
                <c:pt idx="2514">
                  <c:v>660.49859600000002</c:v>
                </c:pt>
                <c:pt idx="2515">
                  <c:v>660.72924799999998</c:v>
                </c:pt>
                <c:pt idx="2516">
                  <c:v>661.08380099999999</c:v>
                </c:pt>
                <c:pt idx="2517">
                  <c:v>661.31866500000001</c:v>
                </c:pt>
                <c:pt idx="2518">
                  <c:v>661.66644299999996</c:v>
                </c:pt>
                <c:pt idx="2519">
                  <c:v>661.75891100000001</c:v>
                </c:pt>
                <c:pt idx="2520">
                  <c:v>661.99993900000004</c:v>
                </c:pt>
                <c:pt idx="2521">
                  <c:v>662.29711899999995</c:v>
                </c:pt>
                <c:pt idx="2522">
                  <c:v>662.51306199999999</c:v>
                </c:pt>
                <c:pt idx="2523">
                  <c:v>662.74609399999997</c:v>
                </c:pt>
                <c:pt idx="2524">
                  <c:v>663.07446300000004</c:v>
                </c:pt>
                <c:pt idx="2525">
                  <c:v>663.33325200000002</c:v>
                </c:pt>
                <c:pt idx="2526">
                  <c:v>663.62207000000001</c:v>
                </c:pt>
                <c:pt idx="2527">
                  <c:v>663.84375</c:v>
                </c:pt>
                <c:pt idx="2528">
                  <c:v>664.11120600000004</c:v>
                </c:pt>
                <c:pt idx="2529">
                  <c:v>664.27447500000005</c:v>
                </c:pt>
                <c:pt idx="2530">
                  <c:v>664.60650599999997</c:v>
                </c:pt>
                <c:pt idx="2531">
                  <c:v>664.76745600000004</c:v>
                </c:pt>
                <c:pt idx="2532">
                  <c:v>665.09210199999995</c:v>
                </c:pt>
                <c:pt idx="2533">
                  <c:v>665.36511199999995</c:v>
                </c:pt>
                <c:pt idx="2534">
                  <c:v>665.497253</c:v>
                </c:pt>
                <c:pt idx="2535">
                  <c:v>665.8125</c:v>
                </c:pt>
                <c:pt idx="2536">
                  <c:v>665.95623799999998</c:v>
                </c:pt>
                <c:pt idx="2537">
                  <c:v>666.31475799999998</c:v>
                </c:pt>
                <c:pt idx="2538">
                  <c:v>666.58215299999995</c:v>
                </c:pt>
                <c:pt idx="2539">
                  <c:v>666.738831</c:v>
                </c:pt>
                <c:pt idx="2540">
                  <c:v>667.02203399999996</c:v>
                </c:pt>
                <c:pt idx="2541">
                  <c:v>667.34240699999998</c:v>
                </c:pt>
                <c:pt idx="2542">
                  <c:v>667.56921399999999</c:v>
                </c:pt>
                <c:pt idx="2543">
                  <c:v>667.88732900000002</c:v>
                </c:pt>
                <c:pt idx="2544">
                  <c:v>668.12072799999999</c:v>
                </c:pt>
                <c:pt idx="2545">
                  <c:v>668.50134300000002</c:v>
                </c:pt>
                <c:pt idx="2546">
                  <c:v>668.67218000000003</c:v>
                </c:pt>
                <c:pt idx="2547">
                  <c:v>668.86450200000002</c:v>
                </c:pt>
                <c:pt idx="2548">
                  <c:v>669.09704599999998</c:v>
                </c:pt>
                <c:pt idx="2549">
                  <c:v>669.34295699999996</c:v>
                </c:pt>
                <c:pt idx="2550">
                  <c:v>669.57653800000003</c:v>
                </c:pt>
                <c:pt idx="2551">
                  <c:v>669.887024</c:v>
                </c:pt>
                <c:pt idx="2552">
                  <c:v>670.02972399999999</c:v>
                </c:pt>
                <c:pt idx="2553">
                  <c:v>670.31048599999997</c:v>
                </c:pt>
                <c:pt idx="2554">
                  <c:v>670.51025400000003</c:v>
                </c:pt>
                <c:pt idx="2555">
                  <c:v>670.86377000000005</c:v>
                </c:pt>
                <c:pt idx="2556">
                  <c:v>671.09704599999998</c:v>
                </c:pt>
                <c:pt idx="2557">
                  <c:v>671.41137700000002</c:v>
                </c:pt>
                <c:pt idx="2558">
                  <c:v>671.70105000000001</c:v>
                </c:pt>
                <c:pt idx="2559">
                  <c:v>671.96417199999996</c:v>
                </c:pt>
                <c:pt idx="2560">
                  <c:v>672.18878199999995</c:v>
                </c:pt>
                <c:pt idx="2561">
                  <c:v>672.40283199999999</c:v>
                </c:pt>
                <c:pt idx="2562">
                  <c:v>672.66601600000001</c:v>
                </c:pt>
                <c:pt idx="2563">
                  <c:v>673.09771699999999</c:v>
                </c:pt>
                <c:pt idx="2564">
                  <c:v>673.20074499999998</c:v>
                </c:pt>
                <c:pt idx="2565">
                  <c:v>673.35260000000005</c:v>
                </c:pt>
                <c:pt idx="2566">
                  <c:v>673.71283000000005</c:v>
                </c:pt>
                <c:pt idx="2567">
                  <c:v>673.81646699999999</c:v>
                </c:pt>
                <c:pt idx="2568">
                  <c:v>674.07000700000003</c:v>
                </c:pt>
                <c:pt idx="2569">
                  <c:v>674.32556199999999</c:v>
                </c:pt>
                <c:pt idx="2570">
                  <c:v>674.61657700000001</c:v>
                </c:pt>
                <c:pt idx="2571">
                  <c:v>674.81133999999997</c:v>
                </c:pt>
                <c:pt idx="2572">
                  <c:v>675.21698000000004</c:v>
                </c:pt>
                <c:pt idx="2573">
                  <c:v>675.41839600000003</c:v>
                </c:pt>
                <c:pt idx="2574">
                  <c:v>675.68426499999998</c:v>
                </c:pt>
                <c:pt idx="2575">
                  <c:v>675.89587400000005</c:v>
                </c:pt>
                <c:pt idx="2576">
                  <c:v>676.20172100000002</c:v>
                </c:pt>
                <c:pt idx="2577">
                  <c:v>676.53326400000003</c:v>
                </c:pt>
                <c:pt idx="2578">
                  <c:v>676.77496299999996</c:v>
                </c:pt>
                <c:pt idx="2579">
                  <c:v>676.84966999999995</c:v>
                </c:pt>
                <c:pt idx="2580">
                  <c:v>677.15087900000003</c:v>
                </c:pt>
                <c:pt idx="2581">
                  <c:v>677.37524399999995</c:v>
                </c:pt>
                <c:pt idx="2582">
                  <c:v>677.61462400000005</c:v>
                </c:pt>
                <c:pt idx="2583">
                  <c:v>677.83349599999997</c:v>
                </c:pt>
                <c:pt idx="2584">
                  <c:v>678.097534</c:v>
                </c:pt>
                <c:pt idx="2585">
                  <c:v>678.40563999999995</c:v>
                </c:pt>
                <c:pt idx="2586">
                  <c:v>678.57269299999996</c:v>
                </c:pt>
                <c:pt idx="2587">
                  <c:v>678.938354</c:v>
                </c:pt>
                <c:pt idx="2588">
                  <c:v>679.15686000000005</c:v>
                </c:pt>
                <c:pt idx="2589">
                  <c:v>679.36370799999997</c:v>
                </c:pt>
                <c:pt idx="2590">
                  <c:v>679.65130599999998</c:v>
                </c:pt>
                <c:pt idx="2591">
                  <c:v>679.92614700000001</c:v>
                </c:pt>
                <c:pt idx="2592">
                  <c:v>680.23425299999997</c:v>
                </c:pt>
                <c:pt idx="2593">
                  <c:v>680.48956299999998</c:v>
                </c:pt>
                <c:pt idx="2594">
                  <c:v>680.71594200000004</c:v>
                </c:pt>
                <c:pt idx="2595">
                  <c:v>680.94995100000006</c:v>
                </c:pt>
                <c:pt idx="2596">
                  <c:v>681.171021</c:v>
                </c:pt>
                <c:pt idx="2597">
                  <c:v>681.47357199999999</c:v>
                </c:pt>
                <c:pt idx="2598">
                  <c:v>681.59777799999995</c:v>
                </c:pt>
                <c:pt idx="2599">
                  <c:v>681.92108199999996</c:v>
                </c:pt>
                <c:pt idx="2600">
                  <c:v>682.22009300000002</c:v>
                </c:pt>
                <c:pt idx="2601">
                  <c:v>682.433716</c:v>
                </c:pt>
                <c:pt idx="2602">
                  <c:v>682.80883800000004</c:v>
                </c:pt>
                <c:pt idx="2603">
                  <c:v>682.97051999999996</c:v>
                </c:pt>
                <c:pt idx="2604">
                  <c:v>683.33026099999995</c:v>
                </c:pt>
                <c:pt idx="2605">
                  <c:v>683.67120399999999</c:v>
                </c:pt>
                <c:pt idx="2606">
                  <c:v>683.90093999999999</c:v>
                </c:pt>
                <c:pt idx="2607">
                  <c:v>684.05865500000004</c:v>
                </c:pt>
                <c:pt idx="2608">
                  <c:v>684.28509499999996</c:v>
                </c:pt>
                <c:pt idx="2609">
                  <c:v>684.55688499999997</c:v>
                </c:pt>
                <c:pt idx="2610">
                  <c:v>684.71331799999996</c:v>
                </c:pt>
                <c:pt idx="2611">
                  <c:v>684.95288100000005</c:v>
                </c:pt>
                <c:pt idx="2612">
                  <c:v>685.26788299999998</c:v>
                </c:pt>
                <c:pt idx="2613">
                  <c:v>685.62463400000001</c:v>
                </c:pt>
                <c:pt idx="2614">
                  <c:v>685.86175500000002</c:v>
                </c:pt>
                <c:pt idx="2615">
                  <c:v>685.94702099999995</c:v>
                </c:pt>
                <c:pt idx="2616">
                  <c:v>686.23254399999996</c:v>
                </c:pt>
                <c:pt idx="2617">
                  <c:v>686.58148200000005</c:v>
                </c:pt>
                <c:pt idx="2618">
                  <c:v>686.88855000000001</c:v>
                </c:pt>
                <c:pt idx="2619">
                  <c:v>687.17040999999995</c:v>
                </c:pt>
                <c:pt idx="2620">
                  <c:v>687.39679000000001</c:v>
                </c:pt>
                <c:pt idx="2621">
                  <c:v>687.63055399999996</c:v>
                </c:pt>
                <c:pt idx="2622">
                  <c:v>688.07910200000003</c:v>
                </c:pt>
                <c:pt idx="2623">
                  <c:v>688.21795699999996</c:v>
                </c:pt>
                <c:pt idx="2624">
                  <c:v>688.45867899999996</c:v>
                </c:pt>
                <c:pt idx="2625">
                  <c:v>688.71752900000001</c:v>
                </c:pt>
                <c:pt idx="2626">
                  <c:v>688.96356200000002</c:v>
                </c:pt>
                <c:pt idx="2627">
                  <c:v>689.20581100000004</c:v>
                </c:pt>
                <c:pt idx="2628">
                  <c:v>689.47485400000005</c:v>
                </c:pt>
                <c:pt idx="2629">
                  <c:v>689.68127400000003</c:v>
                </c:pt>
                <c:pt idx="2630">
                  <c:v>689.870544</c:v>
                </c:pt>
                <c:pt idx="2631">
                  <c:v>690.10357699999997</c:v>
                </c:pt>
                <c:pt idx="2632">
                  <c:v>690.37762499999997</c:v>
                </c:pt>
                <c:pt idx="2633">
                  <c:v>690.63604699999996</c:v>
                </c:pt>
                <c:pt idx="2634">
                  <c:v>690.87512200000003</c:v>
                </c:pt>
                <c:pt idx="2635">
                  <c:v>691.02886999999998</c:v>
                </c:pt>
                <c:pt idx="2636">
                  <c:v>691.34722899999997</c:v>
                </c:pt>
                <c:pt idx="2637">
                  <c:v>691.53832999999997</c:v>
                </c:pt>
                <c:pt idx="2638">
                  <c:v>691.74017300000003</c:v>
                </c:pt>
                <c:pt idx="2639">
                  <c:v>692.04089399999998</c:v>
                </c:pt>
                <c:pt idx="2640">
                  <c:v>692.29144299999996</c:v>
                </c:pt>
                <c:pt idx="2641">
                  <c:v>692.64166299999999</c:v>
                </c:pt>
                <c:pt idx="2642">
                  <c:v>692.81597899999997</c:v>
                </c:pt>
                <c:pt idx="2643">
                  <c:v>693.08343500000001</c:v>
                </c:pt>
                <c:pt idx="2644">
                  <c:v>693.36181599999998</c:v>
                </c:pt>
                <c:pt idx="2645">
                  <c:v>693.65448000000004</c:v>
                </c:pt>
                <c:pt idx="2646">
                  <c:v>693.98663299999998</c:v>
                </c:pt>
                <c:pt idx="2647">
                  <c:v>694.25292999999999</c:v>
                </c:pt>
                <c:pt idx="2648">
                  <c:v>694.51946999999996</c:v>
                </c:pt>
                <c:pt idx="2649">
                  <c:v>694.78338599999995</c:v>
                </c:pt>
                <c:pt idx="2650">
                  <c:v>695.00164800000005</c:v>
                </c:pt>
                <c:pt idx="2651">
                  <c:v>695.20623799999998</c:v>
                </c:pt>
                <c:pt idx="2652">
                  <c:v>695.54162599999995</c:v>
                </c:pt>
                <c:pt idx="2653">
                  <c:v>695.84692399999994</c:v>
                </c:pt>
                <c:pt idx="2654">
                  <c:v>696.03295900000001</c:v>
                </c:pt>
                <c:pt idx="2655">
                  <c:v>696.38745100000006</c:v>
                </c:pt>
                <c:pt idx="2656">
                  <c:v>696.51080300000001</c:v>
                </c:pt>
                <c:pt idx="2657">
                  <c:v>696.71539299999995</c:v>
                </c:pt>
                <c:pt idx="2658">
                  <c:v>696.87548800000002</c:v>
                </c:pt>
                <c:pt idx="2659">
                  <c:v>697.139771</c:v>
                </c:pt>
                <c:pt idx="2660">
                  <c:v>697.44567900000004</c:v>
                </c:pt>
                <c:pt idx="2661">
                  <c:v>697.69091800000001</c:v>
                </c:pt>
                <c:pt idx="2662">
                  <c:v>697.93444799999997</c:v>
                </c:pt>
                <c:pt idx="2663">
                  <c:v>698.180969</c:v>
                </c:pt>
                <c:pt idx="2664">
                  <c:v>698.55407700000001</c:v>
                </c:pt>
                <c:pt idx="2665">
                  <c:v>698.67334000000005</c:v>
                </c:pt>
                <c:pt idx="2666">
                  <c:v>698.99530000000004</c:v>
                </c:pt>
                <c:pt idx="2667">
                  <c:v>699.39331100000004</c:v>
                </c:pt>
                <c:pt idx="2668">
                  <c:v>699.59143099999994</c:v>
                </c:pt>
                <c:pt idx="2669">
                  <c:v>699.95373500000005</c:v>
                </c:pt>
                <c:pt idx="2670">
                  <c:v>700.16387899999995</c:v>
                </c:pt>
                <c:pt idx="2671">
                  <c:v>700.49444600000004</c:v>
                </c:pt>
                <c:pt idx="2672">
                  <c:v>700.66918899999996</c:v>
                </c:pt>
                <c:pt idx="2673">
                  <c:v>700.93872099999999</c:v>
                </c:pt>
                <c:pt idx="2674">
                  <c:v>701.19348100000002</c:v>
                </c:pt>
                <c:pt idx="2675">
                  <c:v>701.36718800000006</c:v>
                </c:pt>
                <c:pt idx="2676">
                  <c:v>701.70452899999998</c:v>
                </c:pt>
                <c:pt idx="2677">
                  <c:v>701.87988299999995</c:v>
                </c:pt>
                <c:pt idx="2678">
                  <c:v>702.17346199999997</c:v>
                </c:pt>
                <c:pt idx="2679">
                  <c:v>702.452271</c:v>
                </c:pt>
                <c:pt idx="2680">
                  <c:v>702.70056199999999</c:v>
                </c:pt>
                <c:pt idx="2681">
                  <c:v>702.98223900000005</c:v>
                </c:pt>
                <c:pt idx="2682">
                  <c:v>703.31237799999997</c:v>
                </c:pt>
                <c:pt idx="2683">
                  <c:v>703.65728799999999</c:v>
                </c:pt>
                <c:pt idx="2684">
                  <c:v>703.78033400000004</c:v>
                </c:pt>
                <c:pt idx="2685">
                  <c:v>704.06036400000005</c:v>
                </c:pt>
                <c:pt idx="2686">
                  <c:v>704.26550299999997</c:v>
                </c:pt>
                <c:pt idx="2687">
                  <c:v>704.54675299999997</c:v>
                </c:pt>
                <c:pt idx="2688">
                  <c:v>704.91094999999996</c:v>
                </c:pt>
                <c:pt idx="2689">
                  <c:v>705.03894000000003</c:v>
                </c:pt>
                <c:pt idx="2690">
                  <c:v>705.401611</c:v>
                </c:pt>
                <c:pt idx="2691">
                  <c:v>705.51568599999996</c:v>
                </c:pt>
                <c:pt idx="2692">
                  <c:v>705.80267300000003</c:v>
                </c:pt>
                <c:pt idx="2693">
                  <c:v>705.94018600000004</c:v>
                </c:pt>
                <c:pt idx="2694">
                  <c:v>706.30041500000004</c:v>
                </c:pt>
                <c:pt idx="2695">
                  <c:v>706.45025599999997</c:v>
                </c:pt>
                <c:pt idx="2696">
                  <c:v>706.71490500000004</c:v>
                </c:pt>
                <c:pt idx="2697">
                  <c:v>706.92767300000003</c:v>
                </c:pt>
                <c:pt idx="2698">
                  <c:v>707.18701199999998</c:v>
                </c:pt>
                <c:pt idx="2699">
                  <c:v>707.51159700000005</c:v>
                </c:pt>
                <c:pt idx="2700">
                  <c:v>707.80773899999997</c:v>
                </c:pt>
                <c:pt idx="2701">
                  <c:v>708.06909199999996</c:v>
                </c:pt>
                <c:pt idx="2702">
                  <c:v>708.300476</c:v>
                </c:pt>
                <c:pt idx="2703">
                  <c:v>708.62707499999999</c:v>
                </c:pt>
                <c:pt idx="2704">
                  <c:v>708.78716999999995</c:v>
                </c:pt>
                <c:pt idx="2705">
                  <c:v>709.11395300000004</c:v>
                </c:pt>
                <c:pt idx="2706">
                  <c:v>709.45812999999998</c:v>
                </c:pt>
                <c:pt idx="2707">
                  <c:v>709.73297100000002</c:v>
                </c:pt>
                <c:pt idx="2708">
                  <c:v>710.00994900000001</c:v>
                </c:pt>
                <c:pt idx="2709">
                  <c:v>710.24468999999999</c:v>
                </c:pt>
                <c:pt idx="2710">
                  <c:v>710.53216599999996</c:v>
                </c:pt>
                <c:pt idx="2711">
                  <c:v>710.77325399999995</c:v>
                </c:pt>
                <c:pt idx="2712">
                  <c:v>710.99511700000005</c:v>
                </c:pt>
                <c:pt idx="2713">
                  <c:v>711.27044699999999</c:v>
                </c:pt>
                <c:pt idx="2714">
                  <c:v>711.42724599999997</c:v>
                </c:pt>
                <c:pt idx="2715">
                  <c:v>711.76251200000002</c:v>
                </c:pt>
                <c:pt idx="2716">
                  <c:v>712.04119900000001</c:v>
                </c:pt>
                <c:pt idx="2717">
                  <c:v>712.11431900000002</c:v>
                </c:pt>
                <c:pt idx="2718">
                  <c:v>712.42858899999999</c:v>
                </c:pt>
                <c:pt idx="2719">
                  <c:v>712.72576900000001</c:v>
                </c:pt>
                <c:pt idx="2720">
                  <c:v>712.87298599999997</c:v>
                </c:pt>
                <c:pt idx="2721">
                  <c:v>713.18365500000004</c:v>
                </c:pt>
                <c:pt idx="2722">
                  <c:v>713.51666299999999</c:v>
                </c:pt>
                <c:pt idx="2723">
                  <c:v>713.73413100000005</c:v>
                </c:pt>
                <c:pt idx="2724">
                  <c:v>713.92071499999997</c:v>
                </c:pt>
                <c:pt idx="2725">
                  <c:v>714.205017</c:v>
                </c:pt>
                <c:pt idx="2726">
                  <c:v>714.40148899999997</c:v>
                </c:pt>
                <c:pt idx="2727">
                  <c:v>714.63214100000005</c:v>
                </c:pt>
                <c:pt idx="2728">
                  <c:v>714.91357400000004</c:v>
                </c:pt>
                <c:pt idx="2729">
                  <c:v>715.13067599999999</c:v>
                </c:pt>
                <c:pt idx="2730">
                  <c:v>715.35375999999997</c:v>
                </c:pt>
                <c:pt idx="2731">
                  <c:v>715.58300799999995</c:v>
                </c:pt>
                <c:pt idx="2732">
                  <c:v>715.85510299999999</c:v>
                </c:pt>
                <c:pt idx="2733">
                  <c:v>716.14477499999998</c:v>
                </c:pt>
                <c:pt idx="2734">
                  <c:v>716.33074999999997</c:v>
                </c:pt>
                <c:pt idx="2735">
                  <c:v>716.701233</c:v>
                </c:pt>
                <c:pt idx="2736">
                  <c:v>716.86242700000003</c:v>
                </c:pt>
                <c:pt idx="2737">
                  <c:v>717.19988999999998</c:v>
                </c:pt>
                <c:pt idx="2738">
                  <c:v>717.31652799999995</c:v>
                </c:pt>
                <c:pt idx="2739">
                  <c:v>717.68261700000005</c:v>
                </c:pt>
                <c:pt idx="2740">
                  <c:v>717.89434800000004</c:v>
                </c:pt>
                <c:pt idx="2741">
                  <c:v>718.14733899999999</c:v>
                </c:pt>
                <c:pt idx="2742">
                  <c:v>718.45886199999995</c:v>
                </c:pt>
                <c:pt idx="2743">
                  <c:v>718.74133300000005</c:v>
                </c:pt>
                <c:pt idx="2744">
                  <c:v>718.92010500000004</c:v>
                </c:pt>
                <c:pt idx="2745">
                  <c:v>719.23113999999998</c:v>
                </c:pt>
                <c:pt idx="2746">
                  <c:v>719.52618399999994</c:v>
                </c:pt>
                <c:pt idx="2747">
                  <c:v>719.73571800000002</c:v>
                </c:pt>
                <c:pt idx="2748">
                  <c:v>720.09844999999996</c:v>
                </c:pt>
                <c:pt idx="2749">
                  <c:v>720.36798099999999</c:v>
                </c:pt>
                <c:pt idx="2750">
                  <c:v>720.57836899999995</c:v>
                </c:pt>
                <c:pt idx="2751">
                  <c:v>720.803406</c:v>
                </c:pt>
                <c:pt idx="2752">
                  <c:v>721.03100600000005</c:v>
                </c:pt>
                <c:pt idx="2753">
                  <c:v>721.24755900000002</c:v>
                </c:pt>
                <c:pt idx="2754">
                  <c:v>721.53405799999996</c:v>
                </c:pt>
                <c:pt idx="2755">
                  <c:v>721.79925500000002</c:v>
                </c:pt>
                <c:pt idx="2756">
                  <c:v>721.99285899999995</c:v>
                </c:pt>
                <c:pt idx="2757">
                  <c:v>722.246399</c:v>
                </c:pt>
                <c:pt idx="2758">
                  <c:v>722.57904099999996</c:v>
                </c:pt>
                <c:pt idx="2759">
                  <c:v>722.85333300000002</c:v>
                </c:pt>
                <c:pt idx="2760">
                  <c:v>723.18566899999996</c:v>
                </c:pt>
                <c:pt idx="2761">
                  <c:v>723.35406499999999</c:v>
                </c:pt>
                <c:pt idx="2762">
                  <c:v>723.53802499999995</c:v>
                </c:pt>
                <c:pt idx="2763">
                  <c:v>723.91131600000006</c:v>
                </c:pt>
                <c:pt idx="2764">
                  <c:v>724.229919</c:v>
                </c:pt>
                <c:pt idx="2765">
                  <c:v>724.48614499999996</c:v>
                </c:pt>
                <c:pt idx="2766">
                  <c:v>724.77148399999999</c:v>
                </c:pt>
                <c:pt idx="2767">
                  <c:v>724.97717299999999</c:v>
                </c:pt>
                <c:pt idx="2768">
                  <c:v>725.18627900000001</c:v>
                </c:pt>
                <c:pt idx="2769">
                  <c:v>725.43969700000002</c:v>
                </c:pt>
                <c:pt idx="2770">
                  <c:v>725.63201900000001</c:v>
                </c:pt>
                <c:pt idx="2771">
                  <c:v>725.86669900000004</c:v>
                </c:pt>
                <c:pt idx="2772">
                  <c:v>726.24481200000002</c:v>
                </c:pt>
                <c:pt idx="2773">
                  <c:v>726.39764400000001</c:v>
                </c:pt>
                <c:pt idx="2774">
                  <c:v>726.67468299999996</c:v>
                </c:pt>
                <c:pt idx="2775">
                  <c:v>726.89446999999996</c:v>
                </c:pt>
                <c:pt idx="2776">
                  <c:v>727.19171100000005</c:v>
                </c:pt>
                <c:pt idx="2777">
                  <c:v>727.45172100000002</c:v>
                </c:pt>
                <c:pt idx="2778">
                  <c:v>727.74761999999998</c:v>
                </c:pt>
                <c:pt idx="2779">
                  <c:v>728.02728300000001</c:v>
                </c:pt>
                <c:pt idx="2780">
                  <c:v>728.26080300000001</c:v>
                </c:pt>
                <c:pt idx="2781">
                  <c:v>728.52313200000003</c:v>
                </c:pt>
                <c:pt idx="2782">
                  <c:v>728.78607199999999</c:v>
                </c:pt>
                <c:pt idx="2783">
                  <c:v>728.93633999999997</c:v>
                </c:pt>
                <c:pt idx="2784">
                  <c:v>729.26269500000001</c:v>
                </c:pt>
                <c:pt idx="2785">
                  <c:v>729.40850799999998</c:v>
                </c:pt>
                <c:pt idx="2786">
                  <c:v>729.72589100000005</c:v>
                </c:pt>
                <c:pt idx="2787">
                  <c:v>729.92926</c:v>
                </c:pt>
                <c:pt idx="2788">
                  <c:v>730.13372800000002</c:v>
                </c:pt>
                <c:pt idx="2789">
                  <c:v>730.512024</c:v>
                </c:pt>
                <c:pt idx="2790">
                  <c:v>730.66693099999998</c:v>
                </c:pt>
                <c:pt idx="2791">
                  <c:v>730.87481700000001</c:v>
                </c:pt>
                <c:pt idx="2792">
                  <c:v>731.17004399999996</c:v>
                </c:pt>
                <c:pt idx="2793">
                  <c:v>731.40069600000004</c:v>
                </c:pt>
                <c:pt idx="2794">
                  <c:v>731.67053199999998</c:v>
                </c:pt>
                <c:pt idx="2795">
                  <c:v>731.94238299999995</c:v>
                </c:pt>
                <c:pt idx="2796">
                  <c:v>732.15747099999999</c:v>
                </c:pt>
                <c:pt idx="2797">
                  <c:v>732.43926999999996</c:v>
                </c:pt>
                <c:pt idx="2798">
                  <c:v>732.61267099999998</c:v>
                </c:pt>
                <c:pt idx="2799">
                  <c:v>732.92645300000004</c:v>
                </c:pt>
                <c:pt idx="2800">
                  <c:v>733.24853499999995</c:v>
                </c:pt>
                <c:pt idx="2801">
                  <c:v>733.372253</c:v>
                </c:pt>
                <c:pt idx="2802">
                  <c:v>733.69818099999998</c:v>
                </c:pt>
                <c:pt idx="2803">
                  <c:v>733.93469200000004</c:v>
                </c:pt>
                <c:pt idx="2804">
                  <c:v>734.11157200000002</c:v>
                </c:pt>
                <c:pt idx="2805">
                  <c:v>734.47308299999997</c:v>
                </c:pt>
                <c:pt idx="2806">
                  <c:v>734.69183299999997</c:v>
                </c:pt>
                <c:pt idx="2807">
                  <c:v>734.94091800000001</c:v>
                </c:pt>
                <c:pt idx="2808">
                  <c:v>735.20153800000003</c:v>
                </c:pt>
                <c:pt idx="2809">
                  <c:v>735.53704800000003</c:v>
                </c:pt>
                <c:pt idx="2810">
                  <c:v>735.77587900000003</c:v>
                </c:pt>
                <c:pt idx="2811">
                  <c:v>736.15502900000001</c:v>
                </c:pt>
                <c:pt idx="2812">
                  <c:v>736.327271</c:v>
                </c:pt>
                <c:pt idx="2813">
                  <c:v>736.658142</c:v>
                </c:pt>
                <c:pt idx="2814">
                  <c:v>736.88635299999999</c:v>
                </c:pt>
                <c:pt idx="2815">
                  <c:v>737.18719499999997</c:v>
                </c:pt>
                <c:pt idx="2816">
                  <c:v>737.48565699999995</c:v>
                </c:pt>
                <c:pt idx="2817">
                  <c:v>737.72711200000003</c:v>
                </c:pt>
                <c:pt idx="2818">
                  <c:v>737.97497599999997</c:v>
                </c:pt>
                <c:pt idx="2819">
                  <c:v>738.22357199999999</c:v>
                </c:pt>
                <c:pt idx="2820">
                  <c:v>738.49487299999998</c:v>
                </c:pt>
                <c:pt idx="2821">
                  <c:v>738.68817100000001</c:v>
                </c:pt>
                <c:pt idx="2822">
                  <c:v>738.99304199999995</c:v>
                </c:pt>
                <c:pt idx="2823">
                  <c:v>739.30078100000003</c:v>
                </c:pt>
                <c:pt idx="2824">
                  <c:v>739.52825900000005</c:v>
                </c:pt>
                <c:pt idx="2825">
                  <c:v>739.81591800000001</c:v>
                </c:pt>
                <c:pt idx="2826">
                  <c:v>740.09112500000003</c:v>
                </c:pt>
                <c:pt idx="2827">
                  <c:v>740.39843800000006</c:v>
                </c:pt>
                <c:pt idx="2828">
                  <c:v>740.56317100000001</c:v>
                </c:pt>
                <c:pt idx="2829">
                  <c:v>740.66033900000002</c:v>
                </c:pt>
                <c:pt idx="2830">
                  <c:v>740.99920699999996</c:v>
                </c:pt>
                <c:pt idx="2831">
                  <c:v>741.22534199999996</c:v>
                </c:pt>
                <c:pt idx="2832">
                  <c:v>741.40191700000003</c:v>
                </c:pt>
                <c:pt idx="2833">
                  <c:v>741.59375</c:v>
                </c:pt>
                <c:pt idx="2834">
                  <c:v>741.90130599999998</c:v>
                </c:pt>
                <c:pt idx="2835">
                  <c:v>742.192993</c:v>
                </c:pt>
                <c:pt idx="2836">
                  <c:v>742.31829800000003</c:v>
                </c:pt>
                <c:pt idx="2837">
                  <c:v>742.48785399999997</c:v>
                </c:pt>
                <c:pt idx="2838">
                  <c:v>742.882385</c:v>
                </c:pt>
                <c:pt idx="2839">
                  <c:v>743.21386700000005</c:v>
                </c:pt>
                <c:pt idx="2840">
                  <c:v>743.44360400000005</c:v>
                </c:pt>
                <c:pt idx="2841">
                  <c:v>743.61828600000001</c:v>
                </c:pt>
                <c:pt idx="2842">
                  <c:v>743.90173300000004</c:v>
                </c:pt>
                <c:pt idx="2843">
                  <c:v>744.14636199999995</c:v>
                </c:pt>
                <c:pt idx="2844">
                  <c:v>744.33477800000003</c:v>
                </c:pt>
                <c:pt idx="2845">
                  <c:v>744.63659700000005</c:v>
                </c:pt>
                <c:pt idx="2846">
                  <c:v>744.78973399999995</c:v>
                </c:pt>
                <c:pt idx="2847">
                  <c:v>745.08136000000002</c:v>
                </c:pt>
                <c:pt idx="2848">
                  <c:v>745.33270300000004</c:v>
                </c:pt>
                <c:pt idx="2849">
                  <c:v>745.54205300000001</c:v>
                </c:pt>
                <c:pt idx="2850">
                  <c:v>745.75805700000001</c:v>
                </c:pt>
                <c:pt idx="2851">
                  <c:v>746.00390600000003</c:v>
                </c:pt>
                <c:pt idx="2852">
                  <c:v>746.25439500000005</c:v>
                </c:pt>
                <c:pt idx="2853">
                  <c:v>746.60449200000005</c:v>
                </c:pt>
                <c:pt idx="2854">
                  <c:v>746.84954800000003</c:v>
                </c:pt>
                <c:pt idx="2855">
                  <c:v>747.00824</c:v>
                </c:pt>
                <c:pt idx="2856">
                  <c:v>747.31671100000005</c:v>
                </c:pt>
                <c:pt idx="2857">
                  <c:v>747.48266599999999</c:v>
                </c:pt>
                <c:pt idx="2858">
                  <c:v>747.66198699999995</c:v>
                </c:pt>
                <c:pt idx="2859">
                  <c:v>747.94921899999997</c:v>
                </c:pt>
                <c:pt idx="2860">
                  <c:v>748.26306199999999</c:v>
                </c:pt>
                <c:pt idx="2861">
                  <c:v>748.54315199999996</c:v>
                </c:pt>
                <c:pt idx="2862">
                  <c:v>748.77758800000004</c:v>
                </c:pt>
                <c:pt idx="2863">
                  <c:v>748.98919699999999</c:v>
                </c:pt>
                <c:pt idx="2864">
                  <c:v>749.17773399999999</c:v>
                </c:pt>
                <c:pt idx="2865">
                  <c:v>749.44757100000004</c:v>
                </c:pt>
                <c:pt idx="2866">
                  <c:v>749.76055899999994</c:v>
                </c:pt>
                <c:pt idx="2867">
                  <c:v>750.03643799999998</c:v>
                </c:pt>
                <c:pt idx="2868">
                  <c:v>750.18695100000002</c:v>
                </c:pt>
                <c:pt idx="2869">
                  <c:v>750.37371800000005</c:v>
                </c:pt>
                <c:pt idx="2870">
                  <c:v>750.66332999999997</c:v>
                </c:pt>
                <c:pt idx="2871">
                  <c:v>750.85485800000004</c:v>
                </c:pt>
                <c:pt idx="2872">
                  <c:v>751.19549600000005</c:v>
                </c:pt>
                <c:pt idx="2873">
                  <c:v>751.36273200000005</c:v>
                </c:pt>
                <c:pt idx="2874">
                  <c:v>751.615723</c:v>
                </c:pt>
                <c:pt idx="2875">
                  <c:v>751.75311299999998</c:v>
                </c:pt>
                <c:pt idx="2876">
                  <c:v>751.92040999999995</c:v>
                </c:pt>
                <c:pt idx="2877">
                  <c:v>752.233521</c:v>
                </c:pt>
                <c:pt idx="2878">
                  <c:v>752.50012200000003</c:v>
                </c:pt>
                <c:pt idx="2879">
                  <c:v>752.74035600000002</c:v>
                </c:pt>
                <c:pt idx="2880">
                  <c:v>752.96160899999995</c:v>
                </c:pt>
                <c:pt idx="2881">
                  <c:v>753.25354000000004</c:v>
                </c:pt>
                <c:pt idx="2882">
                  <c:v>753.48889199999996</c:v>
                </c:pt>
                <c:pt idx="2883">
                  <c:v>753.68225099999995</c:v>
                </c:pt>
                <c:pt idx="2884">
                  <c:v>753.97314500000005</c:v>
                </c:pt>
                <c:pt idx="2885">
                  <c:v>754.21801800000003</c:v>
                </c:pt>
                <c:pt idx="2886">
                  <c:v>754.44592299999999</c:v>
                </c:pt>
                <c:pt idx="2887">
                  <c:v>754.73504600000001</c:v>
                </c:pt>
                <c:pt idx="2888">
                  <c:v>755.066284</c:v>
                </c:pt>
                <c:pt idx="2889">
                  <c:v>755.22906499999999</c:v>
                </c:pt>
                <c:pt idx="2890">
                  <c:v>755.45721400000002</c:v>
                </c:pt>
                <c:pt idx="2891">
                  <c:v>755.71765100000005</c:v>
                </c:pt>
                <c:pt idx="2892">
                  <c:v>756.019409</c:v>
                </c:pt>
                <c:pt idx="2893">
                  <c:v>756.26855499999999</c:v>
                </c:pt>
                <c:pt idx="2894">
                  <c:v>756.45574999999997</c:v>
                </c:pt>
                <c:pt idx="2895">
                  <c:v>756.67712400000005</c:v>
                </c:pt>
                <c:pt idx="2896">
                  <c:v>756.943848</c:v>
                </c:pt>
                <c:pt idx="2897">
                  <c:v>757.10693400000002</c:v>
                </c:pt>
                <c:pt idx="2898">
                  <c:v>757.39739999999995</c:v>
                </c:pt>
                <c:pt idx="2899">
                  <c:v>757.653503</c:v>
                </c:pt>
                <c:pt idx="2900">
                  <c:v>757.87011700000005</c:v>
                </c:pt>
                <c:pt idx="2901">
                  <c:v>758.10369900000001</c:v>
                </c:pt>
                <c:pt idx="2902">
                  <c:v>758.30096400000002</c:v>
                </c:pt>
                <c:pt idx="2903">
                  <c:v>758.60613999999998</c:v>
                </c:pt>
                <c:pt idx="2904">
                  <c:v>758.91064500000005</c:v>
                </c:pt>
                <c:pt idx="2905">
                  <c:v>759.14306599999998</c:v>
                </c:pt>
                <c:pt idx="2906">
                  <c:v>759.42663600000003</c:v>
                </c:pt>
                <c:pt idx="2907">
                  <c:v>759.681152</c:v>
                </c:pt>
                <c:pt idx="2908">
                  <c:v>759.87402299999997</c:v>
                </c:pt>
                <c:pt idx="2909">
                  <c:v>760.03057899999999</c:v>
                </c:pt>
                <c:pt idx="2910">
                  <c:v>760.32098399999995</c:v>
                </c:pt>
                <c:pt idx="2911">
                  <c:v>760.57580599999994</c:v>
                </c:pt>
                <c:pt idx="2912">
                  <c:v>760.82495100000006</c:v>
                </c:pt>
                <c:pt idx="2913">
                  <c:v>760.99468999999999</c:v>
                </c:pt>
                <c:pt idx="2914">
                  <c:v>761.26403800000003</c:v>
                </c:pt>
                <c:pt idx="2915">
                  <c:v>761.41241500000001</c:v>
                </c:pt>
                <c:pt idx="2916">
                  <c:v>761.71160899999995</c:v>
                </c:pt>
                <c:pt idx="2917">
                  <c:v>761.85730000000001</c:v>
                </c:pt>
                <c:pt idx="2918">
                  <c:v>762.30230700000004</c:v>
                </c:pt>
                <c:pt idx="2919">
                  <c:v>762.53857400000004</c:v>
                </c:pt>
                <c:pt idx="2920">
                  <c:v>762.83819600000004</c:v>
                </c:pt>
                <c:pt idx="2921">
                  <c:v>762.91699200000005</c:v>
                </c:pt>
                <c:pt idx="2922">
                  <c:v>763.21740699999998</c:v>
                </c:pt>
                <c:pt idx="2923">
                  <c:v>763.43762200000003</c:v>
                </c:pt>
                <c:pt idx="2924">
                  <c:v>763.65856900000006</c:v>
                </c:pt>
                <c:pt idx="2925">
                  <c:v>763.86199999999997</c:v>
                </c:pt>
                <c:pt idx="2926">
                  <c:v>764.12188700000002</c:v>
                </c:pt>
                <c:pt idx="2927">
                  <c:v>764.43359399999997</c:v>
                </c:pt>
                <c:pt idx="2928">
                  <c:v>764.75305200000003</c:v>
                </c:pt>
                <c:pt idx="2929">
                  <c:v>764.93395999999996</c:v>
                </c:pt>
                <c:pt idx="2930">
                  <c:v>765.20471199999997</c:v>
                </c:pt>
                <c:pt idx="2931">
                  <c:v>765.43225099999995</c:v>
                </c:pt>
                <c:pt idx="2932">
                  <c:v>765.50933799999996</c:v>
                </c:pt>
                <c:pt idx="2933">
                  <c:v>765.80255099999999</c:v>
                </c:pt>
                <c:pt idx="2934">
                  <c:v>766.01843299999996</c:v>
                </c:pt>
                <c:pt idx="2935">
                  <c:v>766.226135</c:v>
                </c:pt>
                <c:pt idx="2936">
                  <c:v>766.53387499999997</c:v>
                </c:pt>
                <c:pt idx="2937">
                  <c:v>766.73223900000005</c:v>
                </c:pt>
                <c:pt idx="2938">
                  <c:v>766.95752000000005</c:v>
                </c:pt>
                <c:pt idx="2939">
                  <c:v>767.222534</c:v>
                </c:pt>
                <c:pt idx="2940">
                  <c:v>767.44268799999998</c:v>
                </c:pt>
                <c:pt idx="2941">
                  <c:v>767.65820299999996</c:v>
                </c:pt>
                <c:pt idx="2942">
                  <c:v>767.95752000000005</c:v>
                </c:pt>
                <c:pt idx="2943">
                  <c:v>768.18524200000002</c:v>
                </c:pt>
                <c:pt idx="2944">
                  <c:v>768.39770499999997</c:v>
                </c:pt>
                <c:pt idx="2945">
                  <c:v>768.70678699999996</c:v>
                </c:pt>
                <c:pt idx="2946">
                  <c:v>768.93798800000002</c:v>
                </c:pt>
                <c:pt idx="2947">
                  <c:v>769.08203100000003</c:v>
                </c:pt>
                <c:pt idx="2948">
                  <c:v>769.37243699999999</c:v>
                </c:pt>
                <c:pt idx="2949">
                  <c:v>769.55145300000004</c:v>
                </c:pt>
                <c:pt idx="2950">
                  <c:v>769.86792000000003</c:v>
                </c:pt>
                <c:pt idx="2951">
                  <c:v>770.12597700000003</c:v>
                </c:pt>
                <c:pt idx="2952">
                  <c:v>770.41656499999999</c:v>
                </c:pt>
                <c:pt idx="2953">
                  <c:v>770.65319799999997</c:v>
                </c:pt>
                <c:pt idx="2954">
                  <c:v>770.85400400000003</c:v>
                </c:pt>
                <c:pt idx="2955">
                  <c:v>771.12640399999998</c:v>
                </c:pt>
                <c:pt idx="2956">
                  <c:v>771.33209199999999</c:v>
                </c:pt>
                <c:pt idx="2957">
                  <c:v>771.51190199999996</c:v>
                </c:pt>
                <c:pt idx="2958">
                  <c:v>771.75689699999998</c:v>
                </c:pt>
                <c:pt idx="2959">
                  <c:v>772.04303000000004</c:v>
                </c:pt>
                <c:pt idx="2960">
                  <c:v>772.16992200000004</c:v>
                </c:pt>
                <c:pt idx="2961">
                  <c:v>772.50012200000003</c:v>
                </c:pt>
                <c:pt idx="2962">
                  <c:v>772.669128</c:v>
                </c:pt>
                <c:pt idx="2963">
                  <c:v>772.90753199999995</c:v>
                </c:pt>
                <c:pt idx="2964">
                  <c:v>773.18633999999997</c:v>
                </c:pt>
                <c:pt idx="2965">
                  <c:v>773.48669400000006</c:v>
                </c:pt>
                <c:pt idx="2966">
                  <c:v>773.67773399999999</c:v>
                </c:pt>
                <c:pt idx="2967">
                  <c:v>773.90698199999997</c:v>
                </c:pt>
                <c:pt idx="2968">
                  <c:v>774.198486</c:v>
                </c:pt>
                <c:pt idx="2969">
                  <c:v>774.73205599999994</c:v>
                </c:pt>
                <c:pt idx="2970">
                  <c:v>774.75103799999999</c:v>
                </c:pt>
                <c:pt idx="2971">
                  <c:v>774.974243</c:v>
                </c:pt>
                <c:pt idx="2972">
                  <c:v>775.25982699999997</c:v>
                </c:pt>
                <c:pt idx="2973">
                  <c:v>775.42144800000005</c:v>
                </c:pt>
                <c:pt idx="2974">
                  <c:v>775.69219999999996</c:v>
                </c:pt>
                <c:pt idx="2975">
                  <c:v>775.85693400000002</c:v>
                </c:pt>
                <c:pt idx="2976">
                  <c:v>776.02905299999998</c:v>
                </c:pt>
                <c:pt idx="2977">
                  <c:v>776.43884300000002</c:v>
                </c:pt>
                <c:pt idx="2978">
                  <c:v>776.52856399999996</c:v>
                </c:pt>
                <c:pt idx="2979">
                  <c:v>776.79113800000005</c:v>
                </c:pt>
                <c:pt idx="2980">
                  <c:v>777.07135000000005</c:v>
                </c:pt>
                <c:pt idx="2981">
                  <c:v>777.26965299999995</c:v>
                </c:pt>
                <c:pt idx="2982">
                  <c:v>777.50476100000003</c:v>
                </c:pt>
                <c:pt idx="2983">
                  <c:v>777.76238999999998</c:v>
                </c:pt>
                <c:pt idx="2984">
                  <c:v>777.994507</c:v>
                </c:pt>
                <c:pt idx="2985">
                  <c:v>778.27062999999998</c:v>
                </c:pt>
                <c:pt idx="2986">
                  <c:v>778.52252199999998</c:v>
                </c:pt>
                <c:pt idx="2987">
                  <c:v>778.74340800000004</c:v>
                </c:pt>
                <c:pt idx="2988">
                  <c:v>779.01977499999998</c:v>
                </c:pt>
                <c:pt idx="2989">
                  <c:v>779.34655799999996</c:v>
                </c:pt>
                <c:pt idx="2990">
                  <c:v>779.53247099999999</c:v>
                </c:pt>
                <c:pt idx="2991">
                  <c:v>779.74737500000003</c:v>
                </c:pt>
                <c:pt idx="2992">
                  <c:v>779.99560499999995</c:v>
                </c:pt>
                <c:pt idx="2993">
                  <c:v>780.15924099999995</c:v>
                </c:pt>
                <c:pt idx="2994">
                  <c:v>780.37616000000003</c:v>
                </c:pt>
                <c:pt idx="2995">
                  <c:v>780.64386000000002</c:v>
                </c:pt>
                <c:pt idx="2996">
                  <c:v>780.97460899999999</c:v>
                </c:pt>
                <c:pt idx="2997">
                  <c:v>781.28967299999999</c:v>
                </c:pt>
                <c:pt idx="2998">
                  <c:v>781.47003199999995</c:v>
                </c:pt>
                <c:pt idx="2999">
                  <c:v>781.75647000000004</c:v>
                </c:pt>
                <c:pt idx="3000">
                  <c:v>781.95733600000005</c:v>
                </c:pt>
                <c:pt idx="3001">
                  <c:v>782.20513900000003</c:v>
                </c:pt>
                <c:pt idx="3002">
                  <c:v>782.48492399999998</c:v>
                </c:pt>
                <c:pt idx="3003">
                  <c:v>782.73290999999995</c:v>
                </c:pt>
                <c:pt idx="3004">
                  <c:v>782.92309599999999</c:v>
                </c:pt>
                <c:pt idx="3005">
                  <c:v>783.12902799999995</c:v>
                </c:pt>
                <c:pt idx="3006">
                  <c:v>783.41235400000005</c:v>
                </c:pt>
                <c:pt idx="3007">
                  <c:v>783.60797100000002</c:v>
                </c:pt>
                <c:pt idx="3008">
                  <c:v>783.77606200000002</c:v>
                </c:pt>
                <c:pt idx="3009">
                  <c:v>784.05639599999995</c:v>
                </c:pt>
                <c:pt idx="3010">
                  <c:v>784.402649</c:v>
                </c:pt>
                <c:pt idx="3011">
                  <c:v>784.63678000000004</c:v>
                </c:pt>
                <c:pt idx="3012">
                  <c:v>784.86560099999997</c:v>
                </c:pt>
                <c:pt idx="3013">
                  <c:v>785.21618699999999</c:v>
                </c:pt>
                <c:pt idx="3014">
                  <c:v>785.31133999999997</c:v>
                </c:pt>
                <c:pt idx="3015">
                  <c:v>785.46112100000005</c:v>
                </c:pt>
                <c:pt idx="3016">
                  <c:v>785.74566700000003</c:v>
                </c:pt>
                <c:pt idx="3017">
                  <c:v>786.02142300000003</c:v>
                </c:pt>
                <c:pt idx="3018">
                  <c:v>786.26269500000001</c:v>
                </c:pt>
                <c:pt idx="3019">
                  <c:v>786.405396</c:v>
                </c:pt>
                <c:pt idx="3020">
                  <c:v>786.621399</c:v>
                </c:pt>
                <c:pt idx="3021">
                  <c:v>786.92254600000001</c:v>
                </c:pt>
                <c:pt idx="3022">
                  <c:v>787.18811000000005</c:v>
                </c:pt>
                <c:pt idx="3023">
                  <c:v>787.42620799999997</c:v>
                </c:pt>
                <c:pt idx="3024">
                  <c:v>787.64770499999997</c:v>
                </c:pt>
                <c:pt idx="3025">
                  <c:v>788.01049799999998</c:v>
                </c:pt>
                <c:pt idx="3026">
                  <c:v>788.13397199999997</c:v>
                </c:pt>
                <c:pt idx="3027">
                  <c:v>788.37383999999997</c:v>
                </c:pt>
                <c:pt idx="3028">
                  <c:v>788.60626200000002</c:v>
                </c:pt>
                <c:pt idx="3029">
                  <c:v>788.77832000000001</c:v>
                </c:pt>
                <c:pt idx="3030">
                  <c:v>789.04608199999996</c:v>
                </c:pt>
                <c:pt idx="3031">
                  <c:v>789.33831799999996</c:v>
                </c:pt>
                <c:pt idx="3032">
                  <c:v>789.572632</c:v>
                </c:pt>
                <c:pt idx="3033">
                  <c:v>789.78338599999995</c:v>
                </c:pt>
                <c:pt idx="3034">
                  <c:v>790.02533000000005</c:v>
                </c:pt>
                <c:pt idx="3035">
                  <c:v>790.41906700000004</c:v>
                </c:pt>
                <c:pt idx="3036">
                  <c:v>790.61975099999995</c:v>
                </c:pt>
                <c:pt idx="3037">
                  <c:v>790.75671399999999</c:v>
                </c:pt>
                <c:pt idx="3038">
                  <c:v>790.942993</c:v>
                </c:pt>
                <c:pt idx="3039">
                  <c:v>791.21002199999998</c:v>
                </c:pt>
                <c:pt idx="3040">
                  <c:v>791.41790800000001</c:v>
                </c:pt>
                <c:pt idx="3041">
                  <c:v>791.727844</c:v>
                </c:pt>
                <c:pt idx="3042">
                  <c:v>791.91906700000004</c:v>
                </c:pt>
                <c:pt idx="3043">
                  <c:v>792.14910899999995</c:v>
                </c:pt>
                <c:pt idx="3044">
                  <c:v>792.46002199999998</c:v>
                </c:pt>
                <c:pt idx="3045">
                  <c:v>792.61328100000003</c:v>
                </c:pt>
                <c:pt idx="3046">
                  <c:v>792.89068599999996</c:v>
                </c:pt>
                <c:pt idx="3047">
                  <c:v>793.10797100000002</c:v>
                </c:pt>
                <c:pt idx="3048">
                  <c:v>793.41455099999996</c:v>
                </c:pt>
                <c:pt idx="3049">
                  <c:v>793.64074700000003</c:v>
                </c:pt>
                <c:pt idx="3050">
                  <c:v>793.978882</c:v>
                </c:pt>
                <c:pt idx="3051">
                  <c:v>794.22466999999995</c:v>
                </c:pt>
                <c:pt idx="3052">
                  <c:v>794.55127000000005</c:v>
                </c:pt>
                <c:pt idx="3053">
                  <c:v>794.65423599999997</c:v>
                </c:pt>
                <c:pt idx="3054">
                  <c:v>794.92480499999999</c:v>
                </c:pt>
                <c:pt idx="3055">
                  <c:v>795.26574700000003</c:v>
                </c:pt>
                <c:pt idx="3056">
                  <c:v>795.60107400000004</c:v>
                </c:pt>
                <c:pt idx="3057">
                  <c:v>795.71862799999997</c:v>
                </c:pt>
                <c:pt idx="3058">
                  <c:v>795.96441700000003</c:v>
                </c:pt>
                <c:pt idx="3059">
                  <c:v>796.18505900000002</c:v>
                </c:pt>
                <c:pt idx="3060">
                  <c:v>796.482483</c:v>
                </c:pt>
                <c:pt idx="3061">
                  <c:v>796.69787599999995</c:v>
                </c:pt>
                <c:pt idx="3062">
                  <c:v>796.983521</c:v>
                </c:pt>
                <c:pt idx="3063">
                  <c:v>797.15063499999997</c:v>
                </c:pt>
                <c:pt idx="3064">
                  <c:v>797.43499799999995</c:v>
                </c:pt>
                <c:pt idx="3065">
                  <c:v>797.91436799999997</c:v>
                </c:pt>
                <c:pt idx="3066">
                  <c:v>798.00799600000005</c:v>
                </c:pt>
                <c:pt idx="3067">
                  <c:v>798.16589399999998</c:v>
                </c:pt>
                <c:pt idx="3068">
                  <c:v>798.49273700000003</c:v>
                </c:pt>
                <c:pt idx="3069">
                  <c:v>798.74389599999995</c:v>
                </c:pt>
                <c:pt idx="3070">
                  <c:v>798.91870100000006</c:v>
                </c:pt>
                <c:pt idx="3071">
                  <c:v>799.17816200000004</c:v>
                </c:pt>
                <c:pt idx="3072">
                  <c:v>799.52783199999999</c:v>
                </c:pt>
                <c:pt idx="3073">
                  <c:v>799.89489700000001</c:v>
                </c:pt>
                <c:pt idx="3074">
                  <c:v>799.93084699999997</c:v>
                </c:pt>
                <c:pt idx="3075">
                  <c:v>800.14135699999997</c:v>
                </c:pt>
                <c:pt idx="3076">
                  <c:v>800.37432899999999</c:v>
                </c:pt>
                <c:pt idx="3077">
                  <c:v>800.60540800000001</c:v>
                </c:pt>
                <c:pt idx="3078">
                  <c:v>800.80346699999996</c:v>
                </c:pt>
                <c:pt idx="3079">
                  <c:v>801.04656999999997</c:v>
                </c:pt>
                <c:pt idx="3080">
                  <c:v>801.31036400000005</c:v>
                </c:pt>
                <c:pt idx="3081">
                  <c:v>801.45922900000005</c:v>
                </c:pt>
                <c:pt idx="3082">
                  <c:v>801.79370100000006</c:v>
                </c:pt>
                <c:pt idx="3083">
                  <c:v>802.02783199999999</c:v>
                </c:pt>
                <c:pt idx="3084">
                  <c:v>802.34020999999996</c:v>
                </c:pt>
                <c:pt idx="3085">
                  <c:v>802.458618</c:v>
                </c:pt>
                <c:pt idx="3086">
                  <c:v>802.72924799999998</c:v>
                </c:pt>
                <c:pt idx="3087">
                  <c:v>802.87286400000005</c:v>
                </c:pt>
                <c:pt idx="3088">
                  <c:v>803.17053199999998</c:v>
                </c:pt>
                <c:pt idx="3089">
                  <c:v>803.34216300000003</c:v>
                </c:pt>
                <c:pt idx="3090">
                  <c:v>803.62933299999997</c:v>
                </c:pt>
                <c:pt idx="3091">
                  <c:v>803.87634300000002</c:v>
                </c:pt>
                <c:pt idx="3092">
                  <c:v>804.13537599999995</c:v>
                </c:pt>
                <c:pt idx="3093">
                  <c:v>804.35833700000001</c:v>
                </c:pt>
                <c:pt idx="3094">
                  <c:v>804.56451400000003</c:v>
                </c:pt>
                <c:pt idx="3095">
                  <c:v>804.88000499999998</c:v>
                </c:pt>
                <c:pt idx="3096">
                  <c:v>805.12274200000002</c:v>
                </c:pt>
                <c:pt idx="3097">
                  <c:v>805.32299799999998</c:v>
                </c:pt>
                <c:pt idx="3098">
                  <c:v>805.56878700000004</c:v>
                </c:pt>
                <c:pt idx="3099">
                  <c:v>805.92950399999995</c:v>
                </c:pt>
                <c:pt idx="3100">
                  <c:v>806.03973399999995</c:v>
                </c:pt>
                <c:pt idx="3101">
                  <c:v>806.38110400000005</c:v>
                </c:pt>
                <c:pt idx="3102">
                  <c:v>806.58282499999996</c:v>
                </c:pt>
                <c:pt idx="3103">
                  <c:v>806.74835199999995</c:v>
                </c:pt>
                <c:pt idx="3104">
                  <c:v>807.07849099999999</c:v>
                </c:pt>
                <c:pt idx="3105">
                  <c:v>807.33026099999995</c:v>
                </c:pt>
                <c:pt idx="3106">
                  <c:v>807.53887899999995</c:v>
                </c:pt>
                <c:pt idx="3107">
                  <c:v>807.78857400000004</c:v>
                </c:pt>
                <c:pt idx="3108">
                  <c:v>807.97760000000005</c:v>
                </c:pt>
                <c:pt idx="3109">
                  <c:v>808.13147000000004</c:v>
                </c:pt>
                <c:pt idx="3110">
                  <c:v>808.60430899999994</c:v>
                </c:pt>
                <c:pt idx="3111">
                  <c:v>808.691956</c:v>
                </c:pt>
                <c:pt idx="3112">
                  <c:v>808.90039100000001</c:v>
                </c:pt>
                <c:pt idx="3113">
                  <c:v>809.18029799999999</c:v>
                </c:pt>
                <c:pt idx="3114">
                  <c:v>809.41711399999997</c:v>
                </c:pt>
                <c:pt idx="3115">
                  <c:v>809.70843500000001</c:v>
                </c:pt>
                <c:pt idx="3116">
                  <c:v>809.92858899999999</c:v>
                </c:pt>
                <c:pt idx="3117">
                  <c:v>810.19287099999997</c:v>
                </c:pt>
                <c:pt idx="3118">
                  <c:v>810.43493699999999</c:v>
                </c:pt>
                <c:pt idx="3119">
                  <c:v>810.88757299999997</c:v>
                </c:pt>
                <c:pt idx="3120">
                  <c:v>810.91021699999999</c:v>
                </c:pt>
                <c:pt idx="3121">
                  <c:v>811.168274</c:v>
                </c:pt>
                <c:pt idx="3122">
                  <c:v>811.36938499999997</c:v>
                </c:pt>
                <c:pt idx="3123">
                  <c:v>811.61822500000005</c:v>
                </c:pt>
                <c:pt idx="3124">
                  <c:v>811.88024900000005</c:v>
                </c:pt>
                <c:pt idx="3125">
                  <c:v>812.15429700000004</c:v>
                </c:pt>
                <c:pt idx="3126">
                  <c:v>812.34216300000003</c:v>
                </c:pt>
                <c:pt idx="3127">
                  <c:v>812.60656700000004</c:v>
                </c:pt>
                <c:pt idx="3128">
                  <c:v>812.88415499999996</c:v>
                </c:pt>
                <c:pt idx="3129">
                  <c:v>813.07037400000002</c:v>
                </c:pt>
                <c:pt idx="3130">
                  <c:v>813.40753199999995</c:v>
                </c:pt>
                <c:pt idx="3131">
                  <c:v>813.45684800000004</c:v>
                </c:pt>
                <c:pt idx="3132">
                  <c:v>813.73870799999997</c:v>
                </c:pt>
                <c:pt idx="3133">
                  <c:v>813.93994099999998</c:v>
                </c:pt>
                <c:pt idx="3134">
                  <c:v>814.20935099999997</c:v>
                </c:pt>
                <c:pt idx="3135">
                  <c:v>814.48974599999997</c:v>
                </c:pt>
                <c:pt idx="3136">
                  <c:v>814.74456799999996</c:v>
                </c:pt>
                <c:pt idx="3137">
                  <c:v>814.97326699999996</c:v>
                </c:pt>
                <c:pt idx="3138">
                  <c:v>815.34088099999997</c:v>
                </c:pt>
                <c:pt idx="3139">
                  <c:v>815.60400400000003</c:v>
                </c:pt>
                <c:pt idx="3140">
                  <c:v>815.90344200000004</c:v>
                </c:pt>
                <c:pt idx="3141">
                  <c:v>816.05059800000004</c:v>
                </c:pt>
                <c:pt idx="3142">
                  <c:v>816.26709000000005</c:v>
                </c:pt>
                <c:pt idx="3143">
                  <c:v>816.57122800000002</c:v>
                </c:pt>
                <c:pt idx="3144">
                  <c:v>816.78851299999997</c:v>
                </c:pt>
                <c:pt idx="3145">
                  <c:v>817.027649</c:v>
                </c:pt>
                <c:pt idx="3146">
                  <c:v>817.27362100000005</c:v>
                </c:pt>
                <c:pt idx="3147">
                  <c:v>817.48773200000005</c:v>
                </c:pt>
                <c:pt idx="3148">
                  <c:v>817.60858199999996</c:v>
                </c:pt>
                <c:pt idx="3149">
                  <c:v>817.98907499999996</c:v>
                </c:pt>
                <c:pt idx="3150">
                  <c:v>818.17919900000004</c:v>
                </c:pt>
                <c:pt idx="3151">
                  <c:v>818.35632299999997</c:v>
                </c:pt>
                <c:pt idx="3152">
                  <c:v>818.624146</c:v>
                </c:pt>
                <c:pt idx="3153">
                  <c:v>818.86425799999995</c:v>
                </c:pt>
                <c:pt idx="3154">
                  <c:v>819.09704599999998</c:v>
                </c:pt>
                <c:pt idx="3155">
                  <c:v>819.31945800000005</c:v>
                </c:pt>
                <c:pt idx="3156">
                  <c:v>819.56103499999995</c:v>
                </c:pt>
                <c:pt idx="3157">
                  <c:v>819.89831500000003</c:v>
                </c:pt>
                <c:pt idx="3158">
                  <c:v>820.25195299999996</c:v>
                </c:pt>
                <c:pt idx="3159">
                  <c:v>820.33532700000001</c:v>
                </c:pt>
                <c:pt idx="3160">
                  <c:v>820.62957800000004</c:v>
                </c:pt>
                <c:pt idx="3161">
                  <c:v>820.93060300000002</c:v>
                </c:pt>
                <c:pt idx="3162">
                  <c:v>821.15051300000005</c:v>
                </c:pt>
                <c:pt idx="3163">
                  <c:v>821.49468999999999</c:v>
                </c:pt>
                <c:pt idx="3164">
                  <c:v>821.65289299999995</c:v>
                </c:pt>
                <c:pt idx="3165">
                  <c:v>821.90423599999997</c:v>
                </c:pt>
                <c:pt idx="3166">
                  <c:v>822.10217299999999</c:v>
                </c:pt>
                <c:pt idx="3167">
                  <c:v>822.45007299999997</c:v>
                </c:pt>
                <c:pt idx="3168">
                  <c:v>822.67327899999998</c:v>
                </c:pt>
                <c:pt idx="3169">
                  <c:v>822.984375</c:v>
                </c:pt>
                <c:pt idx="3170">
                  <c:v>823.21002199999998</c:v>
                </c:pt>
                <c:pt idx="3171">
                  <c:v>823.294128</c:v>
                </c:pt>
                <c:pt idx="3172">
                  <c:v>823.47241199999996</c:v>
                </c:pt>
                <c:pt idx="3173">
                  <c:v>823.78509499999996</c:v>
                </c:pt>
                <c:pt idx="3174">
                  <c:v>823.97137499999997</c:v>
                </c:pt>
                <c:pt idx="3175">
                  <c:v>824.23358199999996</c:v>
                </c:pt>
                <c:pt idx="3176">
                  <c:v>824.46191399999998</c:v>
                </c:pt>
                <c:pt idx="3177">
                  <c:v>824.76965299999995</c:v>
                </c:pt>
                <c:pt idx="3178">
                  <c:v>825.02642800000001</c:v>
                </c:pt>
                <c:pt idx="3179">
                  <c:v>825.23663299999998</c:v>
                </c:pt>
                <c:pt idx="3180">
                  <c:v>825.46630900000002</c:v>
                </c:pt>
                <c:pt idx="3181">
                  <c:v>825.862122</c:v>
                </c:pt>
                <c:pt idx="3182">
                  <c:v>826.04303000000004</c:v>
                </c:pt>
                <c:pt idx="3183">
                  <c:v>826.20434599999999</c:v>
                </c:pt>
                <c:pt idx="3184">
                  <c:v>826.40704300000004</c:v>
                </c:pt>
                <c:pt idx="3185">
                  <c:v>826.72680700000001</c:v>
                </c:pt>
                <c:pt idx="3186">
                  <c:v>826.91394000000003</c:v>
                </c:pt>
                <c:pt idx="3187">
                  <c:v>827.06860400000005</c:v>
                </c:pt>
                <c:pt idx="3188">
                  <c:v>827.44555700000001</c:v>
                </c:pt>
                <c:pt idx="3189">
                  <c:v>827.68231200000002</c:v>
                </c:pt>
                <c:pt idx="3190">
                  <c:v>827.84985400000005</c:v>
                </c:pt>
                <c:pt idx="3191">
                  <c:v>828.20141599999999</c:v>
                </c:pt>
                <c:pt idx="3192">
                  <c:v>828.39617899999996</c:v>
                </c:pt>
                <c:pt idx="3193">
                  <c:v>828.64520300000004</c:v>
                </c:pt>
                <c:pt idx="3194">
                  <c:v>828.90069600000004</c:v>
                </c:pt>
                <c:pt idx="3195">
                  <c:v>829.13269000000003</c:v>
                </c:pt>
                <c:pt idx="3196">
                  <c:v>829.326233</c:v>
                </c:pt>
                <c:pt idx="3197">
                  <c:v>829.55334500000004</c:v>
                </c:pt>
                <c:pt idx="3198">
                  <c:v>829.91564900000003</c:v>
                </c:pt>
                <c:pt idx="3199">
                  <c:v>830.069885</c:v>
                </c:pt>
                <c:pt idx="3200">
                  <c:v>830.21203600000001</c:v>
                </c:pt>
                <c:pt idx="3201">
                  <c:v>830.58874500000002</c:v>
                </c:pt>
                <c:pt idx="3202">
                  <c:v>830.97259499999996</c:v>
                </c:pt>
                <c:pt idx="3203">
                  <c:v>831.06481900000006</c:v>
                </c:pt>
                <c:pt idx="3204">
                  <c:v>831.34045400000002</c:v>
                </c:pt>
                <c:pt idx="3205">
                  <c:v>831.53887899999995</c:v>
                </c:pt>
                <c:pt idx="3206">
                  <c:v>831.72485400000005</c:v>
                </c:pt>
                <c:pt idx="3207">
                  <c:v>831.95648200000005</c:v>
                </c:pt>
                <c:pt idx="3208">
                  <c:v>832.19201699999996</c:v>
                </c:pt>
                <c:pt idx="3209">
                  <c:v>832.41027799999995</c:v>
                </c:pt>
                <c:pt idx="3210">
                  <c:v>832.64477499999998</c:v>
                </c:pt>
                <c:pt idx="3211">
                  <c:v>832.853882</c:v>
                </c:pt>
                <c:pt idx="3212">
                  <c:v>833.06951900000001</c:v>
                </c:pt>
                <c:pt idx="3213">
                  <c:v>833.29577600000005</c:v>
                </c:pt>
                <c:pt idx="3214">
                  <c:v>833.63586399999997</c:v>
                </c:pt>
                <c:pt idx="3215">
                  <c:v>833.79907200000002</c:v>
                </c:pt>
                <c:pt idx="3216">
                  <c:v>834.03955099999996</c:v>
                </c:pt>
                <c:pt idx="3217">
                  <c:v>834.45324700000003</c:v>
                </c:pt>
                <c:pt idx="3218">
                  <c:v>834.66510000000005</c:v>
                </c:pt>
                <c:pt idx="3219">
                  <c:v>834.82171600000004</c:v>
                </c:pt>
                <c:pt idx="3220">
                  <c:v>835.138733</c:v>
                </c:pt>
                <c:pt idx="3221">
                  <c:v>835.31939699999998</c:v>
                </c:pt>
                <c:pt idx="3222">
                  <c:v>835.55157499999996</c:v>
                </c:pt>
                <c:pt idx="3223">
                  <c:v>835.78790300000003</c:v>
                </c:pt>
                <c:pt idx="3224">
                  <c:v>836.00354000000004</c:v>
                </c:pt>
                <c:pt idx="3225">
                  <c:v>836.26403800000003</c:v>
                </c:pt>
                <c:pt idx="3226">
                  <c:v>836.54791299999999</c:v>
                </c:pt>
                <c:pt idx="3227">
                  <c:v>836.78887899999995</c:v>
                </c:pt>
                <c:pt idx="3228">
                  <c:v>837.12219200000004</c:v>
                </c:pt>
                <c:pt idx="3229">
                  <c:v>837.23016399999995</c:v>
                </c:pt>
                <c:pt idx="3230">
                  <c:v>837.44647199999997</c:v>
                </c:pt>
                <c:pt idx="3231">
                  <c:v>837.72125200000005</c:v>
                </c:pt>
                <c:pt idx="3232">
                  <c:v>837.85998500000005</c:v>
                </c:pt>
                <c:pt idx="3233">
                  <c:v>838.10308799999996</c:v>
                </c:pt>
                <c:pt idx="3234">
                  <c:v>838.46569799999997</c:v>
                </c:pt>
                <c:pt idx="3235">
                  <c:v>838.62713599999995</c:v>
                </c:pt>
                <c:pt idx="3236">
                  <c:v>838.95300299999997</c:v>
                </c:pt>
                <c:pt idx="3237">
                  <c:v>839.21209699999997</c:v>
                </c:pt>
                <c:pt idx="3238">
                  <c:v>839.58264199999996</c:v>
                </c:pt>
                <c:pt idx="3239">
                  <c:v>839.80798300000004</c:v>
                </c:pt>
                <c:pt idx="3240">
                  <c:v>840.00280799999996</c:v>
                </c:pt>
                <c:pt idx="3241">
                  <c:v>840.32959000000005</c:v>
                </c:pt>
                <c:pt idx="3242">
                  <c:v>840.50414999999998</c:v>
                </c:pt>
                <c:pt idx="3243">
                  <c:v>840.85504200000003</c:v>
                </c:pt>
                <c:pt idx="3244">
                  <c:v>840.98223900000005</c:v>
                </c:pt>
                <c:pt idx="3245">
                  <c:v>841.18786599999999</c:v>
                </c:pt>
                <c:pt idx="3246">
                  <c:v>841.46283000000005</c:v>
                </c:pt>
                <c:pt idx="3247">
                  <c:v>841.62939500000005</c:v>
                </c:pt>
                <c:pt idx="3248">
                  <c:v>841.89410399999997</c:v>
                </c:pt>
                <c:pt idx="3249">
                  <c:v>842.31011999999998</c:v>
                </c:pt>
                <c:pt idx="3250">
                  <c:v>842.370544</c:v>
                </c:pt>
                <c:pt idx="3251">
                  <c:v>842.57952899999998</c:v>
                </c:pt>
                <c:pt idx="3252">
                  <c:v>842.91589399999998</c:v>
                </c:pt>
                <c:pt idx="3253">
                  <c:v>843.02417000000003</c:v>
                </c:pt>
                <c:pt idx="3254">
                  <c:v>843.20550500000002</c:v>
                </c:pt>
                <c:pt idx="3255">
                  <c:v>843.48925799999995</c:v>
                </c:pt>
                <c:pt idx="3256">
                  <c:v>843.69073500000002</c:v>
                </c:pt>
                <c:pt idx="3257">
                  <c:v>844.00677499999995</c:v>
                </c:pt>
                <c:pt idx="3258">
                  <c:v>844.28326400000003</c:v>
                </c:pt>
                <c:pt idx="3259">
                  <c:v>844.48773200000005</c:v>
                </c:pt>
                <c:pt idx="3260">
                  <c:v>844.78680399999996</c:v>
                </c:pt>
                <c:pt idx="3261">
                  <c:v>845.04193099999998</c:v>
                </c:pt>
                <c:pt idx="3262">
                  <c:v>845.26977499999998</c:v>
                </c:pt>
                <c:pt idx="3263">
                  <c:v>845.55035399999997</c:v>
                </c:pt>
                <c:pt idx="3264">
                  <c:v>845.85046399999999</c:v>
                </c:pt>
                <c:pt idx="3265">
                  <c:v>846.01769999999999</c:v>
                </c:pt>
                <c:pt idx="3266">
                  <c:v>846.33764599999995</c:v>
                </c:pt>
                <c:pt idx="3267">
                  <c:v>846.51257299999997</c:v>
                </c:pt>
                <c:pt idx="3268">
                  <c:v>846.74951199999998</c:v>
                </c:pt>
                <c:pt idx="3269">
                  <c:v>847.01879899999994</c:v>
                </c:pt>
                <c:pt idx="3270">
                  <c:v>847.22979699999996</c:v>
                </c:pt>
                <c:pt idx="3271">
                  <c:v>847.51251200000002</c:v>
                </c:pt>
                <c:pt idx="3272">
                  <c:v>847.72412099999997</c:v>
                </c:pt>
                <c:pt idx="3273">
                  <c:v>847.97552499999995</c:v>
                </c:pt>
                <c:pt idx="3274">
                  <c:v>848.17468299999996</c:v>
                </c:pt>
                <c:pt idx="3275">
                  <c:v>848.44164999999998</c:v>
                </c:pt>
                <c:pt idx="3276">
                  <c:v>848.76342799999998</c:v>
                </c:pt>
                <c:pt idx="3277">
                  <c:v>848.91522199999997</c:v>
                </c:pt>
                <c:pt idx="3278">
                  <c:v>849.18804899999998</c:v>
                </c:pt>
                <c:pt idx="3279">
                  <c:v>849.33166500000004</c:v>
                </c:pt>
                <c:pt idx="3280">
                  <c:v>849.59039299999995</c:v>
                </c:pt>
                <c:pt idx="3281">
                  <c:v>849.80364999999995</c:v>
                </c:pt>
                <c:pt idx="3282">
                  <c:v>850.11602800000003</c:v>
                </c:pt>
                <c:pt idx="3283">
                  <c:v>850.28051800000003</c:v>
                </c:pt>
                <c:pt idx="3284">
                  <c:v>850.57550000000003</c:v>
                </c:pt>
                <c:pt idx="3285">
                  <c:v>850.74780299999998</c:v>
                </c:pt>
                <c:pt idx="3286">
                  <c:v>850.97094700000002</c:v>
                </c:pt>
                <c:pt idx="3287">
                  <c:v>851.230591</c:v>
                </c:pt>
                <c:pt idx="3288">
                  <c:v>851.46527100000003</c:v>
                </c:pt>
                <c:pt idx="3289">
                  <c:v>851.81109600000002</c:v>
                </c:pt>
                <c:pt idx="3290">
                  <c:v>851.972351</c:v>
                </c:pt>
                <c:pt idx="3291">
                  <c:v>852.21905500000003</c:v>
                </c:pt>
                <c:pt idx="3292">
                  <c:v>852.55932600000006</c:v>
                </c:pt>
                <c:pt idx="3293">
                  <c:v>852.76696800000002</c:v>
                </c:pt>
                <c:pt idx="3294">
                  <c:v>853.05169699999999</c:v>
                </c:pt>
                <c:pt idx="3295">
                  <c:v>853.29431199999999</c:v>
                </c:pt>
                <c:pt idx="3296">
                  <c:v>853.62835700000005</c:v>
                </c:pt>
                <c:pt idx="3297">
                  <c:v>853.73181199999999</c:v>
                </c:pt>
                <c:pt idx="3298">
                  <c:v>854.04376200000002</c:v>
                </c:pt>
                <c:pt idx="3299">
                  <c:v>854.32189900000003</c:v>
                </c:pt>
                <c:pt idx="3300">
                  <c:v>854.471497</c:v>
                </c:pt>
                <c:pt idx="3301">
                  <c:v>854.722534</c:v>
                </c:pt>
                <c:pt idx="3302">
                  <c:v>855.13592500000004</c:v>
                </c:pt>
                <c:pt idx="3303">
                  <c:v>855.27795400000002</c:v>
                </c:pt>
                <c:pt idx="3304">
                  <c:v>855.57476799999995</c:v>
                </c:pt>
                <c:pt idx="3305">
                  <c:v>855.75677499999995</c:v>
                </c:pt>
                <c:pt idx="3306">
                  <c:v>856.05212400000005</c:v>
                </c:pt>
                <c:pt idx="3307">
                  <c:v>856.20202600000005</c:v>
                </c:pt>
                <c:pt idx="3308">
                  <c:v>856.46820100000002</c:v>
                </c:pt>
                <c:pt idx="3309">
                  <c:v>856.68780500000003</c:v>
                </c:pt>
                <c:pt idx="3310">
                  <c:v>856.99359100000004</c:v>
                </c:pt>
                <c:pt idx="3311">
                  <c:v>857.20636000000002</c:v>
                </c:pt>
                <c:pt idx="3312">
                  <c:v>857.48913600000003</c:v>
                </c:pt>
                <c:pt idx="3313">
                  <c:v>857.76440400000001</c:v>
                </c:pt>
                <c:pt idx="3314">
                  <c:v>858.08477800000003</c:v>
                </c:pt>
                <c:pt idx="3315">
                  <c:v>858.33459500000004</c:v>
                </c:pt>
                <c:pt idx="3316">
                  <c:v>858.54028300000004</c:v>
                </c:pt>
                <c:pt idx="3317">
                  <c:v>858.74511700000005</c:v>
                </c:pt>
                <c:pt idx="3318">
                  <c:v>858.86676</c:v>
                </c:pt>
                <c:pt idx="3319">
                  <c:v>859.14965800000004</c:v>
                </c:pt>
                <c:pt idx="3320">
                  <c:v>859.47717299999999</c:v>
                </c:pt>
                <c:pt idx="3321">
                  <c:v>859.66015600000003</c:v>
                </c:pt>
                <c:pt idx="3322">
                  <c:v>859.88214100000005</c:v>
                </c:pt>
                <c:pt idx="3323">
                  <c:v>860.16180399999996</c:v>
                </c:pt>
                <c:pt idx="3324">
                  <c:v>860.52160600000002</c:v>
                </c:pt>
                <c:pt idx="3325">
                  <c:v>860.74670400000002</c:v>
                </c:pt>
                <c:pt idx="3326">
                  <c:v>860.88543700000002</c:v>
                </c:pt>
                <c:pt idx="3327">
                  <c:v>861.27349900000002</c:v>
                </c:pt>
                <c:pt idx="3328">
                  <c:v>861.47399900000005</c:v>
                </c:pt>
                <c:pt idx="3329">
                  <c:v>861.60803199999998</c:v>
                </c:pt>
                <c:pt idx="3330">
                  <c:v>861.97351100000003</c:v>
                </c:pt>
                <c:pt idx="3331">
                  <c:v>862.080872</c:v>
                </c:pt>
                <c:pt idx="3332">
                  <c:v>862.33129899999994</c:v>
                </c:pt>
                <c:pt idx="3333">
                  <c:v>862.54217500000004</c:v>
                </c:pt>
                <c:pt idx="3334">
                  <c:v>862.89550799999995</c:v>
                </c:pt>
                <c:pt idx="3335">
                  <c:v>863.09551999999996</c:v>
                </c:pt>
                <c:pt idx="3336">
                  <c:v>863.32049600000005</c:v>
                </c:pt>
                <c:pt idx="3337">
                  <c:v>863.76892099999998</c:v>
                </c:pt>
                <c:pt idx="3338">
                  <c:v>863.75457800000004</c:v>
                </c:pt>
                <c:pt idx="3339">
                  <c:v>864.02893099999994</c:v>
                </c:pt>
                <c:pt idx="3340">
                  <c:v>864.30529799999999</c:v>
                </c:pt>
                <c:pt idx="3341">
                  <c:v>864.62292500000001</c:v>
                </c:pt>
                <c:pt idx="3342">
                  <c:v>864.78094499999997</c:v>
                </c:pt>
                <c:pt idx="3343">
                  <c:v>865.11157200000002</c:v>
                </c:pt>
                <c:pt idx="3344">
                  <c:v>865.51031499999999</c:v>
                </c:pt>
                <c:pt idx="3345">
                  <c:v>865.54650900000001</c:v>
                </c:pt>
                <c:pt idx="3346">
                  <c:v>865.89166299999999</c:v>
                </c:pt>
                <c:pt idx="3347">
                  <c:v>866.10125700000003</c:v>
                </c:pt>
                <c:pt idx="3348">
                  <c:v>866.34686299999998</c:v>
                </c:pt>
                <c:pt idx="3349">
                  <c:v>866.56457499999999</c:v>
                </c:pt>
                <c:pt idx="3350">
                  <c:v>866.82342500000004</c:v>
                </c:pt>
                <c:pt idx="3351">
                  <c:v>867.05755599999998</c:v>
                </c:pt>
                <c:pt idx="3352">
                  <c:v>867.33538799999997</c:v>
                </c:pt>
                <c:pt idx="3353">
                  <c:v>867.59686299999998</c:v>
                </c:pt>
                <c:pt idx="3354">
                  <c:v>867.79492200000004</c:v>
                </c:pt>
                <c:pt idx="3355">
                  <c:v>867.98663299999998</c:v>
                </c:pt>
                <c:pt idx="3356">
                  <c:v>868.339111</c:v>
                </c:pt>
                <c:pt idx="3357">
                  <c:v>868.63330099999996</c:v>
                </c:pt>
                <c:pt idx="3358">
                  <c:v>868.78472899999997</c:v>
                </c:pt>
                <c:pt idx="3359">
                  <c:v>868.90313700000002</c:v>
                </c:pt>
                <c:pt idx="3360">
                  <c:v>869.21020499999997</c:v>
                </c:pt>
                <c:pt idx="3361">
                  <c:v>869.41735800000004</c:v>
                </c:pt>
                <c:pt idx="3362">
                  <c:v>869.630493</c:v>
                </c:pt>
                <c:pt idx="3363">
                  <c:v>869.96148700000003</c:v>
                </c:pt>
                <c:pt idx="3364">
                  <c:v>870.11816399999998</c:v>
                </c:pt>
                <c:pt idx="3365">
                  <c:v>870.20977800000003</c:v>
                </c:pt>
                <c:pt idx="3366">
                  <c:v>870.45019500000001</c:v>
                </c:pt>
                <c:pt idx="3367">
                  <c:v>870.64141800000004</c:v>
                </c:pt>
                <c:pt idx="3368">
                  <c:v>871.15472399999999</c:v>
                </c:pt>
                <c:pt idx="3369">
                  <c:v>871.12176499999998</c:v>
                </c:pt>
                <c:pt idx="3370">
                  <c:v>871.41223100000002</c:v>
                </c:pt>
                <c:pt idx="3371">
                  <c:v>871.68139599999995</c:v>
                </c:pt>
                <c:pt idx="3372">
                  <c:v>871.95886199999995</c:v>
                </c:pt>
                <c:pt idx="3373">
                  <c:v>872.122253</c:v>
                </c:pt>
                <c:pt idx="3374">
                  <c:v>872.38818400000002</c:v>
                </c:pt>
                <c:pt idx="3375">
                  <c:v>872.70410200000003</c:v>
                </c:pt>
                <c:pt idx="3376">
                  <c:v>872.98767099999998</c:v>
                </c:pt>
                <c:pt idx="3377">
                  <c:v>873.26599099999999</c:v>
                </c:pt>
                <c:pt idx="3378">
                  <c:v>873.489014</c:v>
                </c:pt>
                <c:pt idx="3379">
                  <c:v>873.76715100000001</c:v>
                </c:pt>
                <c:pt idx="3380">
                  <c:v>874.11248799999998</c:v>
                </c:pt>
                <c:pt idx="3381">
                  <c:v>874.25604199999998</c:v>
                </c:pt>
                <c:pt idx="3382">
                  <c:v>874.54754600000001</c:v>
                </c:pt>
                <c:pt idx="3383">
                  <c:v>874.714294</c:v>
                </c:pt>
                <c:pt idx="3384">
                  <c:v>875.02600099999995</c:v>
                </c:pt>
                <c:pt idx="3385">
                  <c:v>875.20153800000003</c:v>
                </c:pt>
                <c:pt idx="3386">
                  <c:v>875.41021699999999</c:v>
                </c:pt>
                <c:pt idx="3387">
                  <c:v>875.59436000000005</c:v>
                </c:pt>
                <c:pt idx="3388">
                  <c:v>875.82519500000001</c:v>
                </c:pt>
                <c:pt idx="3389">
                  <c:v>876.06463599999995</c:v>
                </c:pt>
                <c:pt idx="3390">
                  <c:v>876.30877699999996</c:v>
                </c:pt>
                <c:pt idx="3391">
                  <c:v>876.53887899999995</c:v>
                </c:pt>
                <c:pt idx="3392">
                  <c:v>876.80743399999994</c:v>
                </c:pt>
                <c:pt idx="3393">
                  <c:v>877.11871299999996</c:v>
                </c:pt>
                <c:pt idx="3394">
                  <c:v>877.35308799999996</c:v>
                </c:pt>
                <c:pt idx="3395">
                  <c:v>877.59222399999999</c:v>
                </c:pt>
                <c:pt idx="3396">
                  <c:v>877.85711700000002</c:v>
                </c:pt>
                <c:pt idx="3397">
                  <c:v>878.202271</c:v>
                </c:pt>
                <c:pt idx="3398">
                  <c:v>878.40399200000002</c:v>
                </c:pt>
                <c:pt idx="3399">
                  <c:v>878.58660899999995</c:v>
                </c:pt>
                <c:pt idx="3400">
                  <c:v>878.80261199999995</c:v>
                </c:pt>
                <c:pt idx="3401">
                  <c:v>879.135986</c:v>
                </c:pt>
                <c:pt idx="3402">
                  <c:v>879.37011700000005</c:v>
                </c:pt>
                <c:pt idx="3403">
                  <c:v>879.60406499999999</c:v>
                </c:pt>
                <c:pt idx="3404">
                  <c:v>879.77777100000003</c:v>
                </c:pt>
                <c:pt idx="3405">
                  <c:v>879.94592299999999</c:v>
                </c:pt>
                <c:pt idx="3406">
                  <c:v>880.17236300000002</c:v>
                </c:pt>
                <c:pt idx="3407">
                  <c:v>880.46179199999995</c:v>
                </c:pt>
                <c:pt idx="3408">
                  <c:v>880.60668899999996</c:v>
                </c:pt>
                <c:pt idx="3409">
                  <c:v>880.99591099999998</c:v>
                </c:pt>
                <c:pt idx="3410">
                  <c:v>881.14538600000003</c:v>
                </c:pt>
                <c:pt idx="3411">
                  <c:v>881.38403300000004</c:v>
                </c:pt>
                <c:pt idx="3412">
                  <c:v>881.65924099999995</c:v>
                </c:pt>
                <c:pt idx="3413">
                  <c:v>881.86291500000004</c:v>
                </c:pt>
                <c:pt idx="3414">
                  <c:v>882.14929199999995</c:v>
                </c:pt>
                <c:pt idx="3415">
                  <c:v>882.50244099999998</c:v>
                </c:pt>
                <c:pt idx="3416">
                  <c:v>882.64837599999998</c:v>
                </c:pt>
                <c:pt idx="3417">
                  <c:v>883.15466300000003</c:v>
                </c:pt>
                <c:pt idx="3418">
                  <c:v>883.31707800000004</c:v>
                </c:pt>
                <c:pt idx="3419">
                  <c:v>883.475281</c:v>
                </c:pt>
                <c:pt idx="3420">
                  <c:v>883.783997</c:v>
                </c:pt>
                <c:pt idx="3421">
                  <c:v>884.15325900000005</c:v>
                </c:pt>
                <c:pt idx="3422">
                  <c:v>884.17431599999998</c:v>
                </c:pt>
                <c:pt idx="3423">
                  <c:v>884.35870399999999</c:v>
                </c:pt>
                <c:pt idx="3424">
                  <c:v>884.61621100000002</c:v>
                </c:pt>
                <c:pt idx="3425">
                  <c:v>884.86456299999998</c:v>
                </c:pt>
                <c:pt idx="3426">
                  <c:v>885.14306599999998</c:v>
                </c:pt>
                <c:pt idx="3427">
                  <c:v>885.35607900000002</c:v>
                </c:pt>
                <c:pt idx="3428">
                  <c:v>885.58496100000002</c:v>
                </c:pt>
                <c:pt idx="3429">
                  <c:v>885.80413799999997</c:v>
                </c:pt>
                <c:pt idx="3430">
                  <c:v>886.22906499999999</c:v>
                </c:pt>
                <c:pt idx="3431">
                  <c:v>886.22418200000004</c:v>
                </c:pt>
                <c:pt idx="3432">
                  <c:v>886.47552499999995</c:v>
                </c:pt>
                <c:pt idx="3433">
                  <c:v>886.60076900000001</c:v>
                </c:pt>
                <c:pt idx="3434">
                  <c:v>886.95519999999999</c:v>
                </c:pt>
                <c:pt idx="3435">
                  <c:v>887.15142800000001</c:v>
                </c:pt>
                <c:pt idx="3436">
                  <c:v>887.55224599999997</c:v>
                </c:pt>
                <c:pt idx="3437">
                  <c:v>887.75317399999994</c:v>
                </c:pt>
                <c:pt idx="3438">
                  <c:v>887.97369400000002</c:v>
                </c:pt>
                <c:pt idx="3439">
                  <c:v>888.15325900000005</c:v>
                </c:pt>
                <c:pt idx="3440">
                  <c:v>888.42596400000002</c:v>
                </c:pt>
                <c:pt idx="3441">
                  <c:v>888.67474400000003</c:v>
                </c:pt>
                <c:pt idx="3442">
                  <c:v>888.92456100000004</c:v>
                </c:pt>
                <c:pt idx="3443">
                  <c:v>889.15808100000004</c:v>
                </c:pt>
                <c:pt idx="3444">
                  <c:v>889.43554700000004</c:v>
                </c:pt>
                <c:pt idx="3445">
                  <c:v>889.68188499999997</c:v>
                </c:pt>
                <c:pt idx="3446">
                  <c:v>889.818848</c:v>
                </c:pt>
                <c:pt idx="3447">
                  <c:v>889.99096699999996</c:v>
                </c:pt>
                <c:pt idx="3448">
                  <c:v>890.33886700000005</c:v>
                </c:pt>
                <c:pt idx="3449">
                  <c:v>890.66058299999997</c:v>
                </c:pt>
                <c:pt idx="3450">
                  <c:v>890.79107699999997</c:v>
                </c:pt>
                <c:pt idx="3451">
                  <c:v>891.10687299999995</c:v>
                </c:pt>
                <c:pt idx="3452">
                  <c:v>891.24713099999997</c:v>
                </c:pt>
                <c:pt idx="3453">
                  <c:v>891.59466599999996</c:v>
                </c:pt>
                <c:pt idx="3454">
                  <c:v>891.90460199999995</c:v>
                </c:pt>
                <c:pt idx="3455">
                  <c:v>892.14752199999998</c:v>
                </c:pt>
                <c:pt idx="3456">
                  <c:v>892.28198199999997</c:v>
                </c:pt>
                <c:pt idx="3457">
                  <c:v>892.46551499999998</c:v>
                </c:pt>
                <c:pt idx="3458">
                  <c:v>892.67443800000001</c:v>
                </c:pt>
                <c:pt idx="3459">
                  <c:v>892.99627699999996</c:v>
                </c:pt>
                <c:pt idx="3460">
                  <c:v>893.21105999999997</c:v>
                </c:pt>
                <c:pt idx="3461">
                  <c:v>893.43194600000004</c:v>
                </c:pt>
                <c:pt idx="3462">
                  <c:v>893.66803000000004</c:v>
                </c:pt>
                <c:pt idx="3463">
                  <c:v>894.02832000000001</c:v>
                </c:pt>
                <c:pt idx="3464">
                  <c:v>894.16168200000004</c:v>
                </c:pt>
                <c:pt idx="3465">
                  <c:v>894.54333499999996</c:v>
                </c:pt>
                <c:pt idx="3466">
                  <c:v>894.729736</c:v>
                </c:pt>
                <c:pt idx="3467">
                  <c:v>894.87207000000001</c:v>
                </c:pt>
                <c:pt idx="3468">
                  <c:v>895.07507299999997</c:v>
                </c:pt>
                <c:pt idx="3469">
                  <c:v>895.36273200000005</c:v>
                </c:pt>
                <c:pt idx="3470">
                  <c:v>895.62976100000003</c:v>
                </c:pt>
                <c:pt idx="3471">
                  <c:v>896.046021</c:v>
                </c:pt>
                <c:pt idx="3472">
                  <c:v>896.15033000000005</c:v>
                </c:pt>
                <c:pt idx="3473">
                  <c:v>896.25408900000002</c:v>
                </c:pt>
                <c:pt idx="3474">
                  <c:v>896.39160200000003</c:v>
                </c:pt>
                <c:pt idx="3475">
                  <c:v>896.60260000000005</c:v>
                </c:pt>
                <c:pt idx="3476">
                  <c:v>896.82904099999996</c:v>
                </c:pt>
                <c:pt idx="3477">
                  <c:v>897.12176499999998</c:v>
                </c:pt>
                <c:pt idx="3478">
                  <c:v>897.38671899999997</c:v>
                </c:pt>
                <c:pt idx="3479">
                  <c:v>897.63458300000002</c:v>
                </c:pt>
                <c:pt idx="3480">
                  <c:v>898.02477999999996</c:v>
                </c:pt>
                <c:pt idx="3481">
                  <c:v>898.10235599999999</c:v>
                </c:pt>
                <c:pt idx="3482">
                  <c:v>898.33990500000004</c:v>
                </c:pt>
                <c:pt idx="3483">
                  <c:v>898.72644000000003</c:v>
                </c:pt>
                <c:pt idx="3484">
                  <c:v>898.99633800000004</c:v>
                </c:pt>
                <c:pt idx="3485">
                  <c:v>899.03448500000002</c:v>
                </c:pt>
                <c:pt idx="3486">
                  <c:v>899.24938999999995</c:v>
                </c:pt>
                <c:pt idx="3487">
                  <c:v>899.64538600000003</c:v>
                </c:pt>
                <c:pt idx="3488">
                  <c:v>899.745544</c:v>
                </c:pt>
                <c:pt idx="3489">
                  <c:v>899.99035600000002</c:v>
                </c:pt>
                <c:pt idx="3490">
                  <c:v>900.412598</c:v>
                </c:pt>
                <c:pt idx="3491">
                  <c:v>900.60516399999995</c:v>
                </c:pt>
                <c:pt idx="3492">
                  <c:v>900.92401099999995</c:v>
                </c:pt>
                <c:pt idx="3493">
                  <c:v>901.10479699999996</c:v>
                </c:pt>
                <c:pt idx="3494">
                  <c:v>901.34082000000001</c:v>
                </c:pt>
                <c:pt idx="3495">
                  <c:v>901.67810099999997</c:v>
                </c:pt>
                <c:pt idx="3496">
                  <c:v>902.030396</c:v>
                </c:pt>
                <c:pt idx="3497">
                  <c:v>902.23419200000001</c:v>
                </c:pt>
                <c:pt idx="3498">
                  <c:v>902.36560099999997</c:v>
                </c:pt>
                <c:pt idx="3499">
                  <c:v>902.54425000000003</c:v>
                </c:pt>
                <c:pt idx="3500">
                  <c:v>902.69317599999999</c:v>
                </c:pt>
                <c:pt idx="3501">
                  <c:v>903.08264199999996</c:v>
                </c:pt>
                <c:pt idx="3502">
                  <c:v>903.26068099999998</c:v>
                </c:pt>
                <c:pt idx="3503">
                  <c:v>903.54577600000005</c:v>
                </c:pt>
                <c:pt idx="3504">
                  <c:v>903.70935099999997</c:v>
                </c:pt>
                <c:pt idx="3505">
                  <c:v>903.92645300000004</c:v>
                </c:pt>
                <c:pt idx="3506">
                  <c:v>904.12817399999994</c:v>
                </c:pt>
                <c:pt idx="3507">
                  <c:v>904.28179899999998</c:v>
                </c:pt>
                <c:pt idx="3508">
                  <c:v>904.54370100000006</c:v>
                </c:pt>
                <c:pt idx="3509">
                  <c:v>904.72857699999997</c:v>
                </c:pt>
                <c:pt idx="3510">
                  <c:v>905.02154499999995</c:v>
                </c:pt>
                <c:pt idx="3511">
                  <c:v>905.59039299999995</c:v>
                </c:pt>
                <c:pt idx="3512">
                  <c:v>905.84619099999998</c:v>
                </c:pt>
                <c:pt idx="3513">
                  <c:v>905.78326400000003</c:v>
                </c:pt>
                <c:pt idx="3514">
                  <c:v>906.07940699999995</c:v>
                </c:pt>
                <c:pt idx="3515">
                  <c:v>906.23138400000005</c:v>
                </c:pt>
                <c:pt idx="3516">
                  <c:v>906.56402600000001</c:v>
                </c:pt>
                <c:pt idx="3517">
                  <c:v>906.94470200000001</c:v>
                </c:pt>
                <c:pt idx="3518">
                  <c:v>907.161743</c:v>
                </c:pt>
                <c:pt idx="3519">
                  <c:v>907.30328399999996</c:v>
                </c:pt>
                <c:pt idx="3520">
                  <c:v>907.55621299999996</c:v>
                </c:pt>
                <c:pt idx="3521">
                  <c:v>907.80273399999999</c:v>
                </c:pt>
                <c:pt idx="3522">
                  <c:v>908.23571800000002</c:v>
                </c:pt>
                <c:pt idx="3523">
                  <c:v>908.32959000000005</c:v>
                </c:pt>
                <c:pt idx="3524">
                  <c:v>908.49505599999998</c:v>
                </c:pt>
                <c:pt idx="3525">
                  <c:v>908.81854199999998</c:v>
                </c:pt>
                <c:pt idx="3526">
                  <c:v>909.04345699999999</c:v>
                </c:pt>
                <c:pt idx="3527">
                  <c:v>909.39056400000004</c:v>
                </c:pt>
                <c:pt idx="3528">
                  <c:v>909.59167500000001</c:v>
                </c:pt>
                <c:pt idx="3529">
                  <c:v>910.01635699999997</c:v>
                </c:pt>
                <c:pt idx="3530">
                  <c:v>910.07916299999999</c:v>
                </c:pt>
                <c:pt idx="3531">
                  <c:v>910.35687299999995</c:v>
                </c:pt>
                <c:pt idx="3532">
                  <c:v>910.59228499999995</c:v>
                </c:pt>
                <c:pt idx="3533">
                  <c:v>910.85668899999996</c:v>
                </c:pt>
                <c:pt idx="3534">
                  <c:v>911.12115500000004</c:v>
                </c:pt>
                <c:pt idx="3535">
                  <c:v>911.36084000000005</c:v>
                </c:pt>
                <c:pt idx="3536">
                  <c:v>911.50775099999998</c:v>
                </c:pt>
                <c:pt idx="3537">
                  <c:v>911.61236599999995</c:v>
                </c:pt>
                <c:pt idx="3538">
                  <c:v>911.99176</c:v>
                </c:pt>
                <c:pt idx="3539">
                  <c:v>912.46563700000002</c:v>
                </c:pt>
                <c:pt idx="3540">
                  <c:v>912.46105999999997</c:v>
                </c:pt>
                <c:pt idx="3541">
                  <c:v>912.62487799999997</c:v>
                </c:pt>
                <c:pt idx="3542">
                  <c:v>912.91412400000002</c:v>
                </c:pt>
                <c:pt idx="3543">
                  <c:v>913.104919</c:v>
                </c:pt>
                <c:pt idx="3544">
                  <c:v>913.38537599999995</c:v>
                </c:pt>
                <c:pt idx="3545">
                  <c:v>913.61346400000002</c:v>
                </c:pt>
                <c:pt idx="3546">
                  <c:v>913.89269999999999</c:v>
                </c:pt>
                <c:pt idx="3547">
                  <c:v>914.10449200000005</c:v>
                </c:pt>
                <c:pt idx="3548">
                  <c:v>914.63299600000005</c:v>
                </c:pt>
                <c:pt idx="3549">
                  <c:v>914.59234600000002</c:v>
                </c:pt>
                <c:pt idx="3550">
                  <c:v>914.80071999999996</c:v>
                </c:pt>
                <c:pt idx="3551">
                  <c:v>915.07653800000003</c:v>
                </c:pt>
                <c:pt idx="3552">
                  <c:v>915.23651099999995</c:v>
                </c:pt>
                <c:pt idx="3553">
                  <c:v>915.47943099999998</c:v>
                </c:pt>
                <c:pt idx="3554">
                  <c:v>915.78887899999995</c:v>
                </c:pt>
                <c:pt idx="3555">
                  <c:v>915.91387899999995</c:v>
                </c:pt>
                <c:pt idx="3556">
                  <c:v>916.128601</c:v>
                </c:pt>
                <c:pt idx="3557">
                  <c:v>916.44580099999996</c:v>
                </c:pt>
                <c:pt idx="3558">
                  <c:v>916.64758300000005</c:v>
                </c:pt>
                <c:pt idx="3559">
                  <c:v>916.86474599999997</c:v>
                </c:pt>
                <c:pt idx="3560">
                  <c:v>917.17028800000003</c:v>
                </c:pt>
                <c:pt idx="3561">
                  <c:v>917.50042699999995</c:v>
                </c:pt>
                <c:pt idx="3562">
                  <c:v>917.603027</c:v>
                </c:pt>
                <c:pt idx="3563">
                  <c:v>917.87664800000005</c:v>
                </c:pt>
                <c:pt idx="3564">
                  <c:v>918.08874500000002</c:v>
                </c:pt>
                <c:pt idx="3565">
                  <c:v>918.203125</c:v>
                </c:pt>
                <c:pt idx="3566">
                  <c:v>918.42291299999999</c:v>
                </c:pt>
                <c:pt idx="3567">
                  <c:v>918.71905500000003</c:v>
                </c:pt>
                <c:pt idx="3568">
                  <c:v>918.86852999999996</c:v>
                </c:pt>
                <c:pt idx="3569">
                  <c:v>919.22186299999998</c:v>
                </c:pt>
                <c:pt idx="3570">
                  <c:v>919.32342500000004</c:v>
                </c:pt>
                <c:pt idx="3571">
                  <c:v>919.54260299999999</c:v>
                </c:pt>
                <c:pt idx="3572">
                  <c:v>919.95391800000004</c:v>
                </c:pt>
                <c:pt idx="3573">
                  <c:v>920.02710000000002</c:v>
                </c:pt>
                <c:pt idx="3574">
                  <c:v>920.23754899999994</c:v>
                </c:pt>
                <c:pt idx="3575">
                  <c:v>920.428406</c:v>
                </c:pt>
                <c:pt idx="3576">
                  <c:v>920.867615</c:v>
                </c:pt>
                <c:pt idx="3577">
                  <c:v>921.00616500000001</c:v>
                </c:pt>
                <c:pt idx="3578">
                  <c:v>921.34594700000002</c:v>
                </c:pt>
                <c:pt idx="3579">
                  <c:v>921.35058600000002</c:v>
                </c:pt>
                <c:pt idx="3580">
                  <c:v>921.601135</c:v>
                </c:pt>
                <c:pt idx="3581">
                  <c:v>921.82714799999997</c:v>
                </c:pt>
                <c:pt idx="3582">
                  <c:v>922.29125999999997</c:v>
                </c:pt>
                <c:pt idx="3583">
                  <c:v>922.60839799999997</c:v>
                </c:pt>
                <c:pt idx="3584">
                  <c:v>922.62847899999997</c:v>
                </c:pt>
                <c:pt idx="3585">
                  <c:v>922.721497</c:v>
                </c:pt>
                <c:pt idx="3586">
                  <c:v>922.92627000000005</c:v>
                </c:pt>
                <c:pt idx="3587">
                  <c:v>923.33410600000002</c:v>
                </c:pt>
                <c:pt idx="3588">
                  <c:v>923.69073500000002</c:v>
                </c:pt>
                <c:pt idx="3589">
                  <c:v>923.69348100000002</c:v>
                </c:pt>
                <c:pt idx="3590">
                  <c:v>923.73931900000002</c:v>
                </c:pt>
                <c:pt idx="3591">
                  <c:v>924.08868399999994</c:v>
                </c:pt>
                <c:pt idx="3592">
                  <c:v>924.451233</c:v>
                </c:pt>
                <c:pt idx="3593">
                  <c:v>924.644409</c:v>
                </c:pt>
                <c:pt idx="3594">
                  <c:v>924.93450900000005</c:v>
                </c:pt>
                <c:pt idx="3595">
                  <c:v>925.03363000000002</c:v>
                </c:pt>
                <c:pt idx="3596">
                  <c:v>925.20678699999996</c:v>
                </c:pt>
                <c:pt idx="3597">
                  <c:v>925.45165999999995</c:v>
                </c:pt>
                <c:pt idx="3598">
                  <c:v>925.58325200000002</c:v>
                </c:pt>
                <c:pt idx="3599">
                  <c:v>925.94885299999999</c:v>
                </c:pt>
                <c:pt idx="3600">
                  <c:v>926.09948699999995</c:v>
                </c:pt>
                <c:pt idx="3601">
                  <c:v>926.662781</c:v>
                </c:pt>
                <c:pt idx="3602">
                  <c:v>926.63311799999997</c:v>
                </c:pt>
                <c:pt idx="3603">
                  <c:v>926.77899200000002</c:v>
                </c:pt>
                <c:pt idx="3604">
                  <c:v>927.18951400000003</c:v>
                </c:pt>
                <c:pt idx="3605">
                  <c:v>927.243469</c:v>
                </c:pt>
                <c:pt idx="3606">
                  <c:v>927.478027</c:v>
                </c:pt>
                <c:pt idx="3607">
                  <c:v>927.82708700000001</c:v>
                </c:pt>
                <c:pt idx="3608">
                  <c:v>928.10424799999998</c:v>
                </c:pt>
                <c:pt idx="3609">
                  <c:v>928.15045199999997</c:v>
                </c:pt>
                <c:pt idx="3610">
                  <c:v>928.40466300000003</c:v>
                </c:pt>
                <c:pt idx="3611">
                  <c:v>928.87567100000001</c:v>
                </c:pt>
                <c:pt idx="3612">
                  <c:v>928.80139199999996</c:v>
                </c:pt>
                <c:pt idx="3613">
                  <c:v>929.05084199999999</c:v>
                </c:pt>
                <c:pt idx="3614">
                  <c:v>929.21826199999998</c:v>
                </c:pt>
                <c:pt idx="3615">
                  <c:v>929.63165300000003</c:v>
                </c:pt>
                <c:pt idx="3616">
                  <c:v>929.88555899999994</c:v>
                </c:pt>
                <c:pt idx="3617">
                  <c:v>930.00854500000003</c:v>
                </c:pt>
                <c:pt idx="3618">
                  <c:v>930.20892300000003</c:v>
                </c:pt>
                <c:pt idx="3619">
                  <c:v>930.40863000000002</c:v>
                </c:pt>
                <c:pt idx="3620">
                  <c:v>930.743469</c:v>
                </c:pt>
                <c:pt idx="3621">
                  <c:v>930.807007</c:v>
                </c:pt>
                <c:pt idx="3622">
                  <c:v>931.06231700000001</c:v>
                </c:pt>
                <c:pt idx="3623">
                  <c:v>931.39233400000001</c:v>
                </c:pt>
                <c:pt idx="3624">
                  <c:v>931.56677200000001</c:v>
                </c:pt>
                <c:pt idx="3625">
                  <c:v>931.91815199999996</c:v>
                </c:pt>
                <c:pt idx="3626">
                  <c:v>932.033142</c:v>
                </c:pt>
                <c:pt idx="3627">
                  <c:v>932.18102999999996</c:v>
                </c:pt>
                <c:pt idx="3628">
                  <c:v>932.41009499999996</c:v>
                </c:pt>
                <c:pt idx="3629">
                  <c:v>932.69476299999997</c:v>
                </c:pt>
                <c:pt idx="3630">
                  <c:v>932.887878</c:v>
                </c:pt>
                <c:pt idx="3631">
                  <c:v>933.11413600000003</c:v>
                </c:pt>
                <c:pt idx="3632">
                  <c:v>933.39172399999995</c:v>
                </c:pt>
                <c:pt idx="3633">
                  <c:v>933.66851799999995</c:v>
                </c:pt>
                <c:pt idx="3634">
                  <c:v>933.87445100000002</c:v>
                </c:pt>
                <c:pt idx="3635">
                  <c:v>934.095642</c:v>
                </c:pt>
                <c:pt idx="3636">
                  <c:v>934.44397000000004</c:v>
                </c:pt>
                <c:pt idx="3637">
                  <c:v>934.572632</c:v>
                </c:pt>
                <c:pt idx="3638">
                  <c:v>934.94695999999999</c:v>
                </c:pt>
                <c:pt idx="3639">
                  <c:v>935.05712900000003</c:v>
                </c:pt>
                <c:pt idx="3640">
                  <c:v>935.23974599999997</c:v>
                </c:pt>
                <c:pt idx="3641">
                  <c:v>935.52911400000005</c:v>
                </c:pt>
                <c:pt idx="3642">
                  <c:v>935.57098399999995</c:v>
                </c:pt>
                <c:pt idx="3643">
                  <c:v>935.85320999999999</c:v>
                </c:pt>
                <c:pt idx="3644">
                  <c:v>936.12152100000003</c:v>
                </c:pt>
                <c:pt idx="3645">
                  <c:v>936.42388900000003</c:v>
                </c:pt>
                <c:pt idx="3646">
                  <c:v>936.49359100000004</c:v>
                </c:pt>
                <c:pt idx="3647">
                  <c:v>936.76470900000004</c:v>
                </c:pt>
                <c:pt idx="3648">
                  <c:v>937.05950900000005</c:v>
                </c:pt>
                <c:pt idx="3649">
                  <c:v>937.134094</c:v>
                </c:pt>
                <c:pt idx="3650">
                  <c:v>937.45916699999998</c:v>
                </c:pt>
                <c:pt idx="3651">
                  <c:v>937.62866199999996</c:v>
                </c:pt>
                <c:pt idx="3652">
                  <c:v>937.92407200000002</c:v>
                </c:pt>
                <c:pt idx="3653">
                  <c:v>938.21386700000005</c:v>
                </c:pt>
                <c:pt idx="3654">
                  <c:v>938.49255400000004</c:v>
                </c:pt>
                <c:pt idx="3655">
                  <c:v>938.68029799999999</c:v>
                </c:pt>
                <c:pt idx="3656">
                  <c:v>938.85320999999999</c:v>
                </c:pt>
                <c:pt idx="3657">
                  <c:v>939.05670199999997</c:v>
                </c:pt>
                <c:pt idx="3658">
                  <c:v>939.47607400000004</c:v>
                </c:pt>
                <c:pt idx="3659">
                  <c:v>939.59063700000002</c:v>
                </c:pt>
                <c:pt idx="3660">
                  <c:v>939.71508800000004</c:v>
                </c:pt>
                <c:pt idx="3661">
                  <c:v>939.90625</c:v>
                </c:pt>
                <c:pt idx="3662">
                  <c:v>940.15362500000003</c:v>
                </c:pt>
                <c:pt idx="3663">
                  <c:v>940.20696999999996</c:v>
                </c:pt>
                <c:pt idx="3664">
                  <c:v>940.59320100000002</c:v>
                </c:pt>
                <c:pt idx="3665">
                  <c:v>940.95459000000005</c:v>
                </c:pt>
                <c:pt idx="3666">
                  <c:v>941.33819600000004</c:v>
                </c:pt>
                <c:pt idx="3667">
                  <c:v>941.38928199999998</c:v>
                </c:pt>
                <c:pt idx="3668">
                  <c:v>941.87835700000005</c:v>
                </c:pt>
                <c:pt idx="3669">
                  <c:v>941.90893600000004</c:v>
                </c:pt>
                <c:pt idx="3670">
                  <c:v>942.02789299999995</c:v>
                </c:pt>
                <c:pt idx="3671">
                  <c:v>942.20391800000004</c:v>
                </c:pt>
                <c:pt idx="3672">
                  <c:v>942.37872300000004</c:v>
                </c:pt>
                <c:pt idx="3673">
                  <c:v>942.621216</c:v>
                </c:pt>
                <c:pt idx="3674">
                  <c:v>942.86456299999998</c:v>
                </c:pt>
                <c:pt idx="3675">
                  <c:v>943.10742200000004</c:v>
                </c:pt>
                <c:pt idx="3676">
                  <c:v>943.50830099999996</c:v>
                </c:pt>
                <c:pt idx="3677">
                  <c:v>943.63525400000003</c:v>
                </c:pt>
                <c:pt idx="3678">
                  <c:v>943.92974900000002</c:v>
                </c:pt>
                <c:pt idx="3679">
                  <c:v>944.05877699999996</c:v>
                </c:pt>
                <c:pt idx="3680">
                  <c:v>944.36425799999995</c:v>
                </c:pt>
                <c:pt idx="3681">
                  <c:v>944.74066200000004</c:v>
                </c:pt>
                <c:pt idx="3682">
                  <c:v>944.753601</c:v>
                </c:pt>
                <c:pt idx="3683">
                  <c:v>945.16058299999997</c:v>
                </c:pt>
                <c:pt idx="3684">
                  <c:v>945.19854699999996</c:v>
                </c:pt>
                <c:pt idx="3685">
                  <c:v>945.34332300000005</c:v>
                </c:pt>
                <c:pt idx="3686">
                  <c:v>945.57806400000004</c:v>
                </c:pt>
                <c:pt idx="3687">
                  <c:v>945.94836399999997</c:v>
                </c:pt>
                <c:pt idx="3688">
                  <c:v>946.13201900000001</c:v>
                </c:pt>
                <c:pt idx="3689">
                  <c:v>946.32836899999995</c:v>
                </c:pt>
                <c:pt idx="3690">
                  <c:v>946.55371100000002</c:v>
                </c:pt>
                <c:pt idx="3691">
                  <c:v>946.72625700000003</c:v>
                </c:pt>
                <c:pt idx="3692">
                  <c:v>947.11035200000003</c:v>
                </c:pt>
                <c:pt idx="3693">
                  <c:v>947.33587599999998</c:v>
                </c:pt>
                <c:pt idx="3694">
                  <c:v>947.53814699999998</c:v>
                </c:pt>
                <c:pt idx="3695">
                  <c:v>948.04528800000003</c:v>
                </c:pt>
                <c:pt idx="3696">
                  <c:v>947.98632799999996</c:v>
                </c:pt>
                <c:pt idx="3697">
                  <c:v>948.18652299999997</c:v>
                </c:pt>
                <c:pt idx="3698">
                  <c:v>948.34075900000005</c:v>
                </c:pt>
                <c:pt idx="3699">
                  <c:v>949.02410899999995</c:v>
                </c:pt>
                <c:pt idx="3700">
                  <c:v>948.99987799999997</c:v>
                </c:pt>
                <c:pt idx="3701">
                  <c:v>949.213257</c:v>
                </c:pt>
                <c:pt idx="3702">
                  <c:v>949.54443400000002</c:v>
                </c:pt>
                <c:pt idx="3703">
                  <c:v>949.65454099999999</c:v>
                </c:pt>
                <c:pt idx="3704">
                  <c:v>950.07226600000001</c:v>
                </c:pt>
                <c:pt idx="3705">
                  <c:v>950.15869099999998</c:v>
                </c:pt>
                <c:pt idx="3706">
                  <c:v>950.33099400000003</c:v>
                </c:pt>
                <c:pt idx="3707">
                  <c:v>950.526611</c:v>
                </c:pt>
                <c:pt idx="3708">
                  <c:v>950.71441700000003</c:v>
                </c:pt>
                <c:pt idx="3709">
                  <c:v>951.09808299999997</c:v>
                </c:pt>
                <c:pt idx="3710">
                  <c:v>951.14190699999995</c:v>
                </c:pt>
                <c:pt idx="3711">
                  <c:v>951.42010500000004</c:v>
                </c:pt>
                <c:pt idx="3712">
                  <c:v>951.71112100000005</c:v>
                </c:pt>
                <c:pt idx="3713">
                  <c:v>951.86187700000005</c:v>
                </c:pt>
                <c:pt idx="3714">
                  <c:v>952.06152299999997</c:v>
                </c:pt>
                <c:pt idx="3715">
                  <c:v>952.58496100000002</c:v>
                </c:pt>
                <c:pt idx="3716">
                  <c:v>952.45800799999995</c:v>
                </c:pt>
                <c:pt idx="3717">
                  <c:v>952.86370799999997</c:v>
                </c:pt>
                <c:pt idx="3718">
                  <c:v>952.85650599999997</c:v>
                </c:pt>
                <c:pt idx="3719">
                  <c:v>953.17999299999997</c:v>
                </c:pt>
                <c:pt idx="3720">
                  <c:v>953.31878700000004</c:v>
                </c:pt>
                <c:pt idx="3721">
                  <c:v>953.60253899999998</c:v>
                </c:pt>
                <c:pt idx="3722">
                  <c:v>953.84881600000006</c:v>
                </c:pt>
                <c:pt idx="3723">
                  <c:v>953.91632100000004</c:v>
                </c:pt>
                <c:pt idx="3724">
                  <c:v>954.21929899999998</c:v>
                </c:pt>
                <c:pt idx="3725">
                  <c:v>954.42169200000001</c:v>
                </c:pt>
                <c:pt idx="3726">
                  <c:v>954.65826400000003</c:v>
                </c:pt>
                <c:pt idx="3727">
                  <c:v>954.83044400000006</c:v>
                </c:pt>
                <c:pt idx="3728">
                  <c:v>955.183044</c:v>
                </c:pt>
                <c:pt idx="3729">
                  <c:v>955.44830300000001</c:v>
                </c:pt>
                <c:pt idx="3730">
                  <c:v>955.66400099999998</c:v>
                </c:pt>
                <c:pt idx="3731">
                  <c:v>955.73101799999995</c:v>
                </c:pt>
                <c:pt idx="3732">
                  <c:v>956.03277600000001</c:v>
                </c:pt>
                <c:pt idx="3733">
                  <c:v>956.39434800000004</c:v>
                </c:pt>
                <c:pt idx="3734">
                  <c:v>956.58697500000005</c:v>
                </c:pt>
                <c:pt idx="3735">
                  <c:v>956.91510000000005</c:v>
                </c:pt>
                <c:pt idx="3736">
                  <c:v>957.07788100000005</c:v>
                </c:pt>
                <c:pt idx="3737">
                  <c:v>957.34777799999995</c:v>
                </c:pt>
                <c:pt idx="3738">
                  <c:v>957.54064900000003</c:v>
                </c:pt>
                <c:pt idx="3739">
                  <c:v>957.82598900000005</c:v>
                </c:pt>
                <c:pt idx="3740">
                  <c:v>957.98785399999997</c:v>
                </c:pt>
                <c:pt idx="3741">
                  <c:v>958.34295699999996</c:v>
                </c:pt>
                <c:pt idx="3742">
                  <c:v>958.56195100000002</c:v>
                </c:pt>
                <c:pt idx="3743">
                  <c:v>958.63452099999995</c:v>
                </c:pt>
                <c:pt idx="3744">
                  <c:v>959.00366199999996</c:v>
                </c:pt>
                <c:pt idx="3745">
                  <c:v>959.11029099999996</c:v>
                </c:pt>
                <c:pt idx="3746">
                  <c:v>959.46490500000004</c:v>
                </c:pt>
                <c:pt idx="3747">
                  <c:v>959.50305200000003</c:v>
                </c:pt>
                <c:pt idx="3748">
                  <c:v>959.97582999999997</c:v>
                </c:pt>
                <c:pt idx="3749">
                  <c:v>959.98498500000005</c:v>
                </c:pt>
                <c:pt idx="3750">
                  <c:v>960.12469499999997</c:v>
                </c:pt>
                <c:pt idx="3751">
                  <c:v>960.27954099999999</c:v>
                </c:pt>
                <c:pt idx="3752">
                  <c:v>960.49585000000002</c:v>
                </c:pt>
                <c:pt idx="3753">
                  <c:v>960.77410899999995</c:v>
                </c:pt>
                <c:pt idx="3754">
                  <c:v>961.06719999999996</c:v>
                </c:pt>
                <c:pt idx="3755">
                  <c:v>961.35644500000001</c:v>
                </c:pt>
                <c:pt idx="3756">
                  <c:v>961.72961399999997</c:v>
                </c:pt>
                <c:pt idx="3757">
                  <c:v>961.69824200000005</c:v>
                </c:pt>
                <c:pt idx="3758">
                  <c:v>961.95611599999995</c:v>
                </c:pt>
                <c:pt idx="3759">
                  <c:v>962.16418499999997</c:v>
                </c:pt>
                <c:pt idx="3760">
                  <c:v>962.33679199999995</c:v>
                </c:pt>
                <c:pt idx="3761">
                  <c:v>962.730591</c:v>
                </c:pt>
                <c:pt idx="3762">
                  <c:v>962.88171399999999</c:v>
                </c:pt>
                <c:pt idx="3763">
                  <c:v>963.31372099999999</c:v>
                </c:pt>
                <c:pt idx="3764">
                  <c:v>963.36834699999997</c:v>
                </c:pt>
                <c:pt idx="3765">
                  <c:v>963.57104500000003</c:v>
                </c:pt>
                <c:pt idx="3766">
                  <c:v>963.95929000000001</c:v>
                </c:pt>
                <c:pt idx="3767">
                  <c:v>964.00744599999996</c:v>
                </c:pt>
                <c:pt idx="3768">
                  <c:v>964.39477499999998</c:v>
                </c:pt>
                <c:pt idx="3769">
                  <c:v>964.53680399999996</c:v>
                </c:pt>
                <c:pt idx="3770">
                  <c:v>964.799622</c:v>
                </c:pt>
                <c:pt idx="3771">
                  <c:v>965.20916699999998</c:v>
                </c:pt>
                <c:pt idx="3772">
                  <c:v>965.25677499999995</c:v>
                </c:pt>
                <c:pt idx="3773">
                  <c:v>965.49438499999997</c:v>
                </c:pt>
                <c:pt idx="3774">
                  <c:v>965.77331500000003</c:v>
                </c:pt>
                <c:pt idx="3775">
                  <c:v>965.99755900000002</c:v>
                </c:pt>
                <c:pt idx="3776">
                  <c:v>966.39642300000003</c:v>
                </c:pt>
                <c:pt idx="3777">
                  <c:v>966.35101299999997</c:v>
                </c:pt>
                <c:pt idx="3778">
                  <c:v>966.52832000000001</c:v>
                </c:pt>
                <c:pt idx="3779">
                  <c:v>966.75305200000003</c:v>
                </c:pt>
                <c:pt idx="3780">
                  <c:v>967.33367899999996</c:v>
                </c:pt>
                <c:pt idx="3781">
                  <c:v>967.52740500000004</c:v>
                </c:pt>
                <c:pt idx="3782">
                  <c:v>967.44360400000005</c:v>
                </c:pt>
                <c:pt idx="3783">
                  <c:v>967.82006799999999</c:v>
                </c:pt>
                <c:pt idx="3784">
                  <c:v>967.82379200000003</c:v>
                </c:pt>
                <c:pt idx="3785">
                  <c:v>968.10137899999995</c:v>
                </c:pt>
                <c:pt idx="3786">
                  <c:v>968.31317100000001</c:v>
                </c:pt>
                <c:pt idx="3787">
                  <c:v>968.50982699999997</c:v>
                </c:pt>
                <c:pt idx="3788">
                  <c:v>968.86468500000001</c:v>
                </c:pt>
                <c:pt idx="3789">
                  <c:v>969.07019000000003</c:v>
                </c:pt>
                <c:pt idx="3790">
                  <c:v>969.26220699999999</c:v>
                </c:pt>
                <c:pt idx="3791">
                  <c:v>969.77062999999998</c:v>
                </c:pt>
                <c:pt idx="3792">
                  <c:v>969.82946800000002</c:v>
                </c:pt>
                <c:pt idx="3793">
                  <c:v>969.98400900000001</c:v>
                </c:pt>
                <c:pt idx="3794">
                  <c:v>970.27728300000001</c:v>
                </c:pt>
                <c:pt idx="3795">
                  <c:v>970.36755400000004</c:v>
                </c:pt>
                <c:pt idx="3796">
                  <c:v>970.52593999999999</c:v>
                </c:pt>
                <c:pt idx="3797">
                  <c:v>970.761169</c:v>
                </c:pt>
                <c:pt idx="3798">
                  <c:v>970.92742899999996</c:v>
                </c:pt>
                <c:pt idx="3799">
                  <c:v>971.13946499999997</c:v>
                </c:pt>
                <c:pt idx="3800">
                  <c:v>971.50500499999998</c:v>
                </c:pt>
                <c:pt idx="3801">
                  <c:v>972.01232900000002</c:v>
                </c:pt>
                <c:pt idx="3802">
                  <c:v>971.94671600000004</c:v>
                </c:pt>
                <c:pt idx="3803">
                  <c:v>972.52777100000003</c:v>
                </c:pt>
                <c:pt idx="3804">
                  <c:v>972.67327899999998</c:v>
                </c:pt>
                <c:pt idx="3805">
                  <c:v>972.78997800000002</c:v>
                </c:pt>
                <c:pt idx="3806">
                  <c:v>972.98004200000003</c:v>
                </c:pt>
                <c:pt idx="3807">
                  <c:v>973.11102300000005</c:v>
                </c:pt>
                <c:pt idx="3808">
                  <c:v>973.34167500000001</c:v>
                </c:pt>
                <c:pt idx="3809">
                  <c:v>973.52917500000001</c:v>
                </c:pt>
                <c:pt idx="3810">
                  <c:v>973.94818099999998</c:v>
                </c:pt>
                <c:pt idx="3811">
                  <c:v>973.97937000000002</c:v>
                </c:pt>
                <c:pt idx="3812">
                  <c:v>974.17901600000005</c:v>
                </c:pt>
                <c:pt idx="3813">
                  <c:v>974.43872099999999</c:v>
                </c:pt>
                <c:pt idx="3814">
                  <c:v>974.69146699999999</c:v>
                </c:pt>
                <c:pt idx="3815">
                  <c:v>974.97723399999995</c:v>
                </c:pt>
                <c:pt idx="3816">
                  <c:v>975.28820800000005</c:v>
                </c:pt>
                <c:pt idx="3817">
                  <c:v>975.40393099999994</c:v>
                </c:pt>
                <c:pt idx="3818">
                  <c:v>975.52484100000004</c:v>
                </c:pt>
                <c:pt idx="3819">
                  <c:v>975.85540800000001</c:v>
                </c:pt>
                <c:pt idx="3820">
                  <c:v>976.12591599999996</c:v>
                </c:pt>
                <c:pt idx="3821">
                  <c:v>976.21582000000001</c:v>
                </c:pt>
                <c:pt idx="3822">
                  <c:v>976.74755900000002</c:v>
                </c:pt>
                <c:pt idx="3823">
                  <c:v>976.74475099999995</c:v>
                </c:pt>
                <c:pt idx="3824">
                  <c:v>977.06689500000005</c:v>
                </c:pt>
                <c:pt idx="3825">
                  <c:v>977.25683600000002</c:v>
                </c:pt>
                <c:pt idx="3826">
                  <c:v>977.479736</c:v>
                </c:pt>
                <c:pt idx="3827">
                  <c:v>977.58105499999999</c:v>
                </c:pt>
                <c:pt idx="3828">
                  <c:v>977.83538799999997</c:v>
                </c:pt>
                <c:pt idx="3829">
                  <c:v>978.05645800000002</c:v>
                </c:pt>
                <c:pt idx="3830">
                  <c:v>978.34301800000003</c:v>
                </c:pt>
                <c:pt idx="3831">
                  <c:v>978.55041500000004</c:v>
                </c:pt>
                <c:pt idx="3832">
                  <c:v>978.785706</c:v>
                </c:pt>
                <c:pt idx="3833">
                  <c:v>978.98156700000004</c:v>
                </c:pt>
                <c:pt idx="3834">
                  <c:v>979.33648700000003</c:v>
                </c:pt>
                <c:pt idx="3835">
                  <c:v>979.342896</c:v>
                </c:pt>
                <c:pt idx="3836">
                  <c:v>979.62304700000004</c:v>
                </c:pt>
                <c:pt idx="3837">
                  <c:v>979.96313499999997</c:v>
                </c:pt>
                <c:pt idx="3838">
                  <c:v>980.06170699999996</c:v>
                </c:pt>
                <c:pt idx="3839">
                  <c:v>980.38781700000004</c:v>
                </c:pt>
                <c:pt idx="3840">
                  <c:v>980.60827600000005</c:v>
                </c:pt>
                <c:pt idx="3841">
                  <c:v>980.722534</c:v>
                </c:pt>
                <c:pt idx="3842">
                  <c:v>981.03802499999995</c:v>
                </c:pt>
                <c:pt idx="3843">
                  <c:v>981.249146</c:v>
                </c:pt>
                <c:pt idx="3844">
                  <c:v>981.76043700000002</c:v>
                </c:pt>
                <c:pt idx="3845">
                  <c:v>981.97155799999996</c:v>
                </c:pt>
                <c:pt idx="3846">
                  <c:v>982.00469999999996</c:v>
                </c:pt>
                <c:pt idx="3847">
                  <c:v>982.16479500000003</c:v>
                </c:pt>
                <c:pt idx="3848">
                  <c:v>982.37152100000003</c:v>
                </c:pt>
                <c:pt idx="3849">
                  <c:v>982.92034899999999</c:v>
                </c:pt>
                <c:pt idx="3850">
                  <c:v>983.08093299999996</c:v>
                </c:pt>
                <c:pt idx="3851">
                  <c:v>983.44500700000003</c:v>
                </c:pt>
                <c:pt idx="3852">
                  <c:v>983.58105499999999</c:v>
                </c:pt>
                <c:pt idx="3853">
                  <c:v>983.89245600000004</c:v>
                </c:pt>
                <c:pt idx="3854">
                  <c:v>983.71307400000001</c:v>
                </c:pt>
                <c:pt idx="3855">
                  <c:v>984.20983899999999</c:v>
                </c:pt>
                <c:pt idx="3856">
                  <c:v>984.22729500000003</c:v>
                </c:pt>
                <c:pt idx="3857">
                  <c:v>984.356628</c:v>
                </c:pt>
                <c:pt idx="3858">
                  <c:v>984.662598</c:v>
                </c:pt>
                <c:pt idx="3859">
                  <c:v>984.77246100000002</c:v>
                </c:pt>
                <c:pt idx="3860">
                  <c:v>985.00140399999998</c:v>
                </c:pt>
                <c:pt idx="3861">
                  <c:v>985.12652600000001</c:v>
                </c:pt>
                <c:pt idx="3862">
                  <c:v>985.46252400000003</c:v>
                </c:pt>
                <c:pt idx="3863">
                  <c:v>985.67553699999996</c:v>
                </c:pt>
                <c:pt idx="3864">
                  <c:v>985.80987500000003</c:v>
                </c:pt>
                <c:pt idx="3865">
                  <c:v>986.01861599999995</c:v>
                </c:pt>
                <c:pt idx="3866">
                  <c:v>986.42608600000005</c:v>
                </c:pt>
                <c:pt idx="3867">
                  <c:v>986.55602999999996</c:v>
                </c:pt>
                <c:pt idx="3868">
                  <c:v>986.66711399999997</c:v>
                </c:pt>
                <c:pt idx="3869">
                  <c:v>986.97723399999995</c:v>
                </c:pt>
                <c:pt idx="3870">
                  <c:v>987.14312700000005</c:v>
                </c:pt>
                <c:pt idx="3871">
                  <c:v>987.69348100000002</c:v>
                </c:pt>
                <c:pt idx="3872">
                  <c:v>988.11016800000004</c:v>
                </c:pt>
                <c:pt idx="3873">
                  <c:v>988.06530799999996</c:v>
                </c:pt>
                <c:pt idx="3874">
                  <c:v>988.26367200000004</c:v>
                </c:pt>
                <c:pt idx="3875">
                  <c:v>988.59088099999997</c:v>
                </c:pt>
                <c:pt idx="3876">
                  <c:v>989.135986</c:v>
                </c:pt>
                <c:pt idx="3877">
                  <c:v>989.33679199999995</c:v>
                </c:pt>
                <c:pt idx="3878">
                  <c:v>989.60693400000002</c:v>
                </c:pt>
                <c:pt idx="3879">
                  <c:v>989.57733199999996</c:v>
                </c:pt>
                <c:pt idx="3880">
                  <c:v>989.97210700000005</c:v>
                </c:pt>
                <c:pt idx="3881">
                  <c:v>990.11901899999998</c:v>
                </c:pt>
                <c:pt idx="3882">
                  <c:v>990.39758300000005</c:v>
                </c:pt>
                <c:pt idx="3883">
                  <c:v>990.48266599999999</c:v>
                </c:pt>
                <c:pt idx="3884">
                  <c:v>990.72820999999999</c:v>
                </c:pt>
                <c:pt idx="3885">
                  <c:v>990.99163799999997</c:v>
                </c:pt>
                <c:pt idx="3886">
                  <c:v>991.34442100000001</c:v>
                </c:pt>
                <c:pt idx="3887">
                  <c:v>991.44482400000004</c:v>
                </c:pt>
                <c:pt idx="3888">
                  <c:v>991.60125700000003</c:v>
                </c:pt>
                <c:pt idx="3889">
                  <c:v>991.96661400000005</c:v>
                </c:pt>
                <c:pt idx="3890">
                  <c:v>992.26483199999996</c:v>
                </c:pt>
                <c:pt idx="3891">
                  <c:v>992.60320999999999</c:v>
                </c:pt>
                <c:pt idx="3892">
                  <c:v>992.61908000000005</c:v>
                </c:pt>
                <c:pt idx="3893">
                  <c:v>992.787781</c:v>
                </c:pt>
                <c:pt idx="3894">
                  <c:v>993.18621800000005</c:v>
                </c:pt>
                <c:pt idx="3895">
                  <c:v>993.26336700000002</c:v>
                </c:pt>
                <c:pt idx="3896">
                  <c:v>993.39514199999996</c:v>
                </c:pt>
                <c:pt idx="3897">
                  <c:v>993.584656</c:v>
                </c:pt>
                <c:pt idx="3898">
                  <c:v>993.98962400000005</c:v>
                </c:pt>
                <c:pt idx="3899">
                  <c:v>994.17169200000001</c:v>
                </c:pt>
                <c:pt idx="3900">
                  <c:v>994.44543499999997</c:v>
                </c:pt>
                <c:pt idx="3901">
                  <c:v>994.73565699999995</c:v>
                </c:pt>
                <c:pt idx="3902">
                  <c:v>994.91412400000002</c:v>
                </c:pt>
                <c:pt idx="3903">
                  <c:v>995.134277</c:v>
                </c:pt>
                <c:pt idx="3904">
                  <c:v>995.37469499999997</c:v>
                </c:pt>
                <c:pt idx="3905">
                  <c:v>995.53033400000004</c:v>
                </c:pt>
                <c:pt idx="3906">
                  <c:v>995.90759300000002</c:v>
                </c:pt>
                <c:pt idx="3907">
                  <c:v>996.02301</c:v>
                </c:pt>
                <c:pt idx="3908">
                  <c:v>996.386169</c:v>
                </c:pt>
                <c:pt idx="3909">
                  <c:v>996.276611</c:v>
                </c:pt>
                <c:pt idx="3910">
                  <c:v>996.57519500000001</c:v>
                </c:pt>
                <c:pt idx="3911">
                  <c:v>996.70031700000004</c:v>
                </c:pt>
                <c:pt idx="3912">
                  <c:v>996.89544699999999</c:v>
                </c:pt>
                <c:pt idx="3913">
                  <c:v>996.93511999999998</c:v>
                </c:pt>
                <c:pt idx="3914">
                  <c:v>997.14117399999998</c:v>
                </c:pt>
                <c:pt idx="3915">
                  <c:v>997.51293899999996</c:v>
                </c:pt>
                <c:pt idx="3916">
                  <c:v>997.71002199999998</c:v>
                </c:pt>
                <c:pt idx="3917">
                  <c:v>998.02777100000003</c:v>
                </c:pt>
                <c:pt idx="3918">
                  <c:v>998.11547900000005</c:v>
                </c:pt>
                <c:pt idx="3919">
                  <c:v>998.32232699999997</c:v>
                </c:pt>
                <c:pt idx="3920">
                  <c:v>998.59436000000005</c:v>
                </c:pt>
                <c:pt idx="3921">
                  <c:v>998.89001499999995</c:v>
                </c:pt>
                <c:pt idx="3922">
                  <c:v>999.07031199999994</c:v>
                </c:pt>
                <c:pt idx="3923">
                  <c:v>999.467896</c:v>
                </c:pt>
                <c:pt idx="3924">
                  <c:v>999.65545699999996</c:v>
                </c:pt>
                <c:pt idx="3925">
                  <c:v>1000.01099</c:v>
                </c:pt>
                <c:pt idx="3926">
                  <c:v>1000.04968</c:v>
                </c:pt>
                <c:pt idx="3927">
                  <c:v>1000.08911</c:v>
                </c:pt>
                <c:pt idx="3928">
                  <c:v>1000.23517</c:v>
                </c:pt>
                <c:pt idx="3929">
                  <c:v>1000.4166300000001</c:v>
                </c:pt>
                <c:pt idx="3930">
                  <c:v>1000.79846</c:v>
                </c:pt>
                <c:pt idx="3931">
                  <c:v>1000.97327</c:v>
                </c:pt>
                <c:pt idx="3932">
                  <c:v>1001.56403</c:v>
                </c:pt>
                <c:pt idx="3933">
                  <c:v>1001.65448</c:v>
                </c:pt>
                <c:pt idx="3934">
                  <c:v>1001.65082</c:v>
                </c:pt>
                <c:pt idx="3935">
                  <c:v>1001.92035</c:v>
                </c:pt>
                <c:pt idx="3936">
                  <c:v>1002.078</c:v>
                </c:pt>
                <c:pt idx="3937">
                  <c:v>1002.258</c:v>
                </c:pt>
                <c:pt idx="3938">
                  <c:v>1002.50269</c:v>
                </c:pt>
                <c:pt idx="3939">
                  <c:v>1002.73468</c:v>
                </c:pt>
                <c:pt idx="3940">
                  <c:v>1003.21399</c:v>
                </c:pt>
                <c:pt idx="3941">
                  <c:v>1003.18787</c:v>
                </c:pt>
                <c:pt idx="3942">
                  <c:v>1003.5715300000001</c:v>
                </c:pt>
                <c:pt idx="3943">
                  <c:v>1003.69006</c:v>
                </c:pt>
                <c:pt idx="3944">
                  <c:v>1004.19318</c:v>
                </c:pt>
                <c:pt idx="3945">
                  <c:v>1004.4648999999999</c:v>
                </c:pt>
                <c:pt idx="3946">
                  <c:v>1004.40808</c:v>
                </c:pt>
                <c:pt idx="3947">
                  <c:v>1004.6532</c:v>
                </c:pt>
                <c:pt idx="3948">
                  <c:v>1005.14075</c:v>
                </c:pt>
                <c:pt idx="3949">
                  <c:v>1005.37347</c:v>
                </c:pt>
                <c:pt idx="3950">
                  <c:v>1005.474</c:v>
                </c:pt>
                <c:pt idx="3951">
                  <c:v>1005.7656899999999</c:v>
                </c:pt>
                <c:pt idx="3952">
                  <c:v>1005.87091</c:v>
                </c:pt>
                <c:pt idx="3953">
                  <c:v>1006.133</c:v>
                </c:pt>
                <c:pt idx="3954">
                  <c:v>1006.26495</c:v>
                </c:pt>
                <c:pt idx="3955">
                  <c:v>1006.45996</c:v>
                </c:pt>
                <c:pt idx="3956">
                  <c:v>1006.75354</c:v>
                </c:pt>
                <c:pt idx="3957">
                  <c:v>1006.90601</c:v>
                </c:pt>
                <c:pt idx="3958">
                  <c:v>1007.07269</c:v>
                </c:pt>
                <c:pt idx="3959">
                  <c:v>1007.49353</c:v>
                </c:pt>
                <c:pt idx="3960">
                  <c:v>1007.53259</c:v>
                </c:pt>
                <c:pt idx="3961">
                  <c:v>1007.87402</c:v>
                </c:pt>
                <c:pt idx="3962">
                  <c:v>1007.97272</c:v>
                </c:pt>
                <c:pt idx="3963">
                  <c:v>1008.2865</c:v>
                </c:pt>
                <c:pt idx="3964">
                  <c:v>1008.7605</c:v>
                </c:pt>
                <c:pt idx="3965">
                  <c:v>1008.88654</c:v>
                </c:pt>
                <c:pt idx="3966">
                  <c:v>1008.84424</c:v>
                </c:pt>
                <c:pt idx="3967">
                  <c:v>1008.97601</c:v>
                </c:pt>
                <c:pt idx="3968">
                  <c:v>1009.3075</c:v>
                </c:pt>
                <c:pt idx="3969">
                  <c:v>1009.77594</c:v>
                </c:pt>
                <c:pt idx="3970">
                  <c:v>1009.7708699999999</c:v>
                </c:pt>
                <c:pt idx="3971">
                  <c:v>1010.05939</c:v>
                </c:pt>
                <c:pt idx="3972">
                  <c:v>1010.20941</c:v>
                </c:pt>
                <c:pt idx="3973">
                  <c:v>1010.34229</c:v>
                </c:pt>
                <c:pt idx="3974">
                  <c:v>1010.65002</c:v>
                </c:pt>
                <c:pt idx="3975">
                  <c:v>1010.95514</c:v>
                </c:pt>
                <c:pt idx="3976">
                  <c:v>1011.38995</c:v>
                </c:pt>
                <c:pt idx="3977">
                  <c:v>1011.45404</c:v>
                </c:pt>
                <c:pt idx="3978">
                  <c:v>1011.6915299999999</c:v>
                </c:pt>
                <c:pt idx="3979">
                  <c:v>1011.87897</c:v>
                </c:pt>
                <c:pt idx="3980">
                  <c:v>1012.05609</c:v>
                </c:pt>
                <c:pt idx="3981">
                  <c:v>1012.43567</c:v>
                </c:pt>
                <c:pt idx="3982">
                  <c:v>1012.6217</c:v>
                </c:pt>
                <c:pt idx="3983">
                  <c:v>1012.974</c:v>
                </c:pt>
                <c:pt idx="3984">
                  <c:v>1013.01819</c:v>
                </c:pt>
                <c:pt idx="3985">
                  <c:v>1013.19269</c:v>
                </c:pt>
                <c:pt idx="3986">
                  <c:v>1013.62103</c:v>
                </c:pt>
                <c:pt idx="3987">
                  <c:v>1013.71851</c:v>
                </c:pt>
                <c:pt idx="3988">
                  <c:v>1014.14331</c:v>
                </c:pt>
                <c:pt idx="3989">
                  <c:v>1014.26465</c:v>
                </c:pt>
                <c:pt idx="3990">
                  <c:v>1014.68042</c:v>
                </c:pt>
                <c:pt idx="3991">
                  <c:v>1014.63324</c:v>
                </c:pt>
                <c:pt idx="3992">
                  <c:v>1014.92017</c:v>
                </c:pt>
                <c:pt idx="3993">
                  <c:v>1015.00476</c:v>
                </c:pt>
                <c:pt idx="3994">
                  <c:v>1015.33496</c:v>
                </c:pt>
                <c:pt idx="3995">
                  <c:v>1015.41791</c:v>
                </c:pt>
                <c:pt idx="3996">
                  <c:v>1015.91205</c:v>
                </c:pt>
                <c:pt idx="3997">
                  <c:v>1015.87329</c:v>
                </c:pt>
                <c:pt idx="3998">
                  <c:v>1016.1391</c:v>
                </c:pt>
                <c:pt idx="3999">
                  <c:v>1016.5333900000001</c:v>
                </c:pt>
                <c:pt idx="4000">
                  <c:v>1016.54083</c:v>
                </c:pt>
                <c:pt idx="4001">
                  <c:v>1016.71338</c:v>
                </c:pt>
                <c:pt idx="4002">
                  <c:v>1017.03503</c:v>
                </c:pt>
                <c:pt idx="4003">
                  <c:v>1017.28125</c:v>
                </c:pt>
                <c:pt idx="4004">
                  <c:v>1017.65472</c:v>
                </c:pt>
                <c:pt idx="4005">
                  <c:v>1017.77368</c:v>
                </c:pt>
                <c:pt idx="4006">
                  <c:v>1017.96051</c:v>
                </c:pt>
                <c:pt idx="4007">
                  <c:v>1018.23663</c:v>
                </c:pt>
                <c:pt idx="4008">
                  <c:v>1018.36115</c:v>
                </c:pt>
                <c:pt idx="4009">
                  <c:v>1018.63873</c:v>
                </c:pt>
                <c:pt idx="4010">
                  <c:v>1018.78522</c:v>
                </c:pt>
                <c:pt idx="4011">
                  <c:v>1019.34491</c:v>
                </c:pt>
                <c:pt idx="4012">
                  <c:v>1019.54907</c:v>
                </c:pt>
                <c:pt idx="4013">
                  <c:v>1019.57587</c:v>
                </c:pt>
                <c:pt idx="4014">
                  <c:v>1019.84021</c:v>
                </c:pt>
                <c:pt idx="4015">
                  <c:v>1020.2210700000001</c:v>
                </c:pt>
                <c:pt idx="4016">
                  <c:v>1020.5268600000001</c:v>
                </c:pt>
                <c:pt idx="4017">
                  <c:v>1020.88257</c:v>
                </c:pt>
                <c:pt idx="4018">
                  <c:v>1021.12152</c:v>
                </c:pt>
                <c:pt idx="4019">
                  <c:v>1021.1242099999999</c:v>
                </c:pt>
                <c:pt idx="4020">
                  <c:v>1021.21191</c:v>
                </c:pt>
                <c:pt idx="4021">
                  <c:v>1021.7666</c:v>
                </c:pt>
                <c:pt idx="4022">
                  <c:v>1021.82275</c:v>
                </c:pt>
                <c:pt idx="4023">
                  <c:v>1022.04877</c:v>
                </c:pt>
                <c:pt idx="4024">
                  <c:v>1022.42841</c:v>
                </c:pt>
                <c:pt idx="4025">
                  <c:v>1022.43341</c:v>
                </c:pt>
                <c:pt idx="4026">
                  <c:v>1022.6896400000001</c:v>
                </c:pt>
                <c:pt idx="4027">
                  <c:v>1022.86072</c:v>
                </c:pt>
                <c:pt idx="4028">
                  <c:v>1023.1391</c:v>
                </c:pt>
                <c:pt idx="4029">
                  <c:v>1023.26617</c:v>
                </c:pt>
                <c:pt idx="4030">
                  <c:v>1023.50348</c:v>
                </c:pt>
                <c:pt idx="4031">
                  <c:v>1023.67249</c:v>
                </c:pt>
                <c:pt idx="4032">
                  <c:v>1023.92096</c:v>
                </c:pt>
                <c:pt idx="4033">
                  <c:v>1024.1449</c:v>
                </c:pt>
                <c:pt idx="4034">
                  <c:v>1024.271</c:v>
                </c:pt>
                <c:pt idx="4035">
                  <c:v>1024.43958</c:v>
                </c:pt>
                <c:pt idx="4036">
                  <c:v>1024.8298299999999</c:v>
                </c:pt>
                <c:pt idx="4037">
                  <c:v>1025.1319599999999</c:v>
                </c:pt>
                <c:pt idx="4038">
                  <c:v>1025.2644</c:v>
                </c:pt>
                <c:pt idx="4039">
                  <c:v>1025.4932899999999</c:v>
                </c:pt>
                <c:pt idx="4040">
                  <c:v>1025.74963</c:v>
                </c:pt>
                <c:pt idx="4041">
                  <c:v>1026.0214800000001</c:v>
                </c:pt>
                <c:pt idx="4042">
                  <c:v>1026.2982199999999</c:v>
                </c:pt>
                <c:pt idx="4043">
                  <c:v>1026.5165999999999</c:v>
                </c:pt>
                <c:pt idx="4044">
                  <c:v>1026.6529499999999</c:v>
                </c:pt>
                <c:pt idx="4045">
                  <c:v>1026.83887</c:v>
                </c:pt>
                <c:pt idx="4046">
                  <c:v>1027.14636</c:v>
                </c:pt>
                <c:pt idx="4047">
                  <c:v>1027.2989500000001</c:v>
                </c:pt>
                <c:pt idx="4048">
                  <c:v>1027.4757099999999</c:v>
                </c:pt>
                <c:pt idx="4049">
                  <c:v>1027.66455</c:v>
                </c:pt>
                <c:pt idx="4050">
                  <c:v>1028.0591999999999</c:v>
                </c:pt>
                <c:pt idx="4051">
                  <c:v>1028.14282</c:v>
                </c:pt>
                <c:pt idx="4052">
                  <c:v>1028.54944</c:v>
                </c:pt>
                <c:pt idx="4053">
                  <c:v>1028.8396</c:v>
                </c:pt>
                <c:pt idx="4054">
                  <c:v>1028.9027100000001</c:v>
                </c:pt>
                <c:pt idx="4055">
                  <c:v>1029.1792</c:v>
                </c:pt>
                <c:pt idx="4056">
                  <c:v>1029.4133300000001</c:v>
                </c:pt>
                <c:pt idx="4057">
                  <c:v>1029.5972899999999</c:v>
                </c:pt>
                <c:pt idx="4058">
                  <c:v>1029.9538600000001</c:v>
                </c:pt>
                <c:pt idx="4059">
                  <c:v>1030.0466300000001</c:v>
                </c:pt>
                <c:pt idx="4060">
                  <c:v>1030.22534</c:v>
                </c:pt>
                <c:pt idx="4061">
                  <c:v>1030.51953</c:v>
                </c:pt>
                <c:pt idx="4062">
                  <c:v>1030.6673599999999</c:v>
                </c:pt>
                <c:pt idx="4063">
                  <c:v>1031.03674</c:v>
                </c:pt>
                <c:pt idx="4064">
                  <c:v>1031.3658399999999</c:v>
                </c:pt>
                <c:pt idx="4065">
                  <c:v>1031.4386</c:v>
                </c:pt>
                <c:pt idx="4066">
                  <c:v>1031.60742</c:v>
                </c:pt>
                <c:pt idx="4067">
                  <c:v>1031.8273899999999</c:v>
                </c:pt>
                <c:pt idx="4068">
                  <c:v>1032.0531000000001</c:v>
                </c:pt>
                <c:pt idx="4069">
                  <c:v>1032.23254</c:v>
                </c:pt>
                <c:pt idx="4070">
                  <c:v>1032.4462900000001</c:v>
                </c:pt>
                <c:pt idx="4071">
                  <c:v>1032.6273200000001</c:v>
                </c:pt>
                <c:pt idx="4072">
                  <c:v>1032.9483600000001</c:v>
                </c:pt>
                <c:pt idx="4073">
                  <c:v>1033.12048</c:v>
                </c:pt>
                <c:pt idx="4074">
                  <c:v>1033.3807400000001</c:v>
                </c:pt>
                <c:pt idx="4075">
                  <c:v>1033.65698</c:v>
                </c:pt>
                <c:pt idx="4076">
                  <c:v>1033.9163799999999</c:v>
                </c:pt>
                <c:pt idx="4077">
                  <c:v>1034.26331</c:v>
                </c:pt>
                <c:pt idx="4078">
                  <c:v>1034.2957799999999</c:v>
                </c:pt>
                <c:pt idx="4079">
                  <c:v>1034.5258799999999</c:v>
                </c:pt>
                <c:pt idx="4080">
                  <c:v>1034.7112999999999</c:v>
                </c:pt>
                <c:pt idx="4081">
                  <c:v>1035.0072</c:v>
                </c:pt>
                <c:pt idx="4082">
                  <c:v>1035.40112</c:v>
                </c:pt>
                <c:pt idx="4083">
                  <c:v>1035.5142800000001</c:v>
                </c:pt>
                <c:pt idx="4084">
                  <c:v>1035.7659900000001</c:v>
                </c:pt>
                <c:pt idx="4085">
                  <c:v>1035.7869900000001</c:v>
                </c:pt>
                <c:pt idx="4086">
                  <c:v>1036.30737</c:v>
                </c:pt>
                <c:pt idx="4087">
                  <c:v>1036.4421400000001</c:v>
                </c:pt>
                <c:pt idx="4088">
                  <c:v>1036.7218</c:v>
                </c:pt>
                <c:pt idx="4089">
                  <c:v>1036.7782</c:v>
                </c:pt>
                <c:pt idx="4090">
                  <c:v>1037.0231900000001</c:v>
                </c:pt>
                <c:pt idx="4091">
                  <c:v>1037.41345</c:v>
                </c:pt>
                <c:pt idx="4092">
                  <c:v>1037.6106</c:v>
                </c:pt>
                <c:pt idx="4093">
                  <c:v>1037.64319</c:v>
                </c:pt>
                <c:pt idx="4094">
                  <c:v>1037.8857399999999</c:v>
                </c:pt>
                <c:pt idx="4095">
                  <c:v>1038.2415800000001</c:v>
                </c:pt>
                <c:pt idx="4096">
                  <c:v>1038.4029499999999</c:v>
                </c:pt>
                <c:pt idx="4097">
                  <c:v>1038.5853300000001</c:v>
                </c:pt>
                <c:pt idx="4098">
                  <c:v>1038.7769800000001</c:v>
                </c:pt>
                <c:pt idx="4099">
                  <c:v>1038.9597200000001</c:v>
                </c:pt>
                <c:pt idx="4100">
                  <c:v>1039.26782</c:v>
                </c:pt>
                <c:pt idx="4101">
                  <c:v>1039.44092</c:v>
                </c:pt>
                <c:pt idx="4102">
                  <c:v>1039.5258799999999</c:v>
                </c:pt>
                <c:pt idx="4103">
                  <c:v>1039.8768299999999</c:v>
                </c:pt>
                <c:pt idx="4104">
                  <c:v>1040.0970500000001</c:v>
                </c:pt>
                <c:pt idx="4105">
                  <c:v>1040.3415500000001</c:v>
                </c:pt>
                <c:pt idx="4106">
                  <c:v>1040.4281000000001</c:v>
                </c:pt>
                <c:pt idx="4107">
                  <c:v>1040.53223</c:v>
                </c:pt>
                <c:pt idx="4108">
                  <c:v>1041.1368399999999</c:v>
                </c:pt>
                <c:pt idx="4109">
                  <c:v>1041.1226799999999</c:v>
                </c:pt>
                <c:pt idx="4110">
                  <c:v>1041.2127700000001</c:v>
                </c:pt>
                <c:pt idx="4111">
                  <c:v>1041.3991699999999</c:v>
                </c:pt>
                <c:pt idx="4112">
                  <c:v>1041.64807</c:v>
                </c:pt>
                <c:pt idx="4113">
                  <c:v>1042.2849100000001</c:v>
                </c:pt>
                <c:pt idx="4114">
                  <c:v>1042.20569</c:v>
                </c:pt>
                <c:pt idx="4115">
                  <c:v>1042.45361</c:v>
                </c:pt>
                <c:pt idx="4116">
                  <c:v>1043.04639</c:v>
                </c:pt>
                <c:pt idx="4117">
                  <c:v>1043.0942399999999</c:v>
                </c:pt>
                <c:pt idx="4118">
                  <c:v>1043.29529</c:v>
                </c:pt>
                <c:pt idx="4119">
                  <c:v>1043.44678</c:v>
                </c:pt>
                <c:pt idx="4120">
                  <c:v>1043.5582300000001</c:v>
                </c:pt>
                <c:pt idx="4121">
                  <c:v>1043.88843</c:v>
                </c:pt>
                <c:pt idx="4122">
                  <c:v>1043.9491</c:v>
                </c:pt>
                <c:pt idx="4123">
                  <c:v>1044.42542</c:v>
                </c:pt>
                <c:pt idx="4124">
                  <c:v>1044.65942</c:v>
                </c:pt>
                <c:pt idx="4125">
                  <c:v>1044.89319</c:v>
                </c:pt>
                <c:pt idx="4126">
                  <c:v>1044.9005099999999</c:v>
                </c:pt>
                <c:pt idx="4127">
                  <c:v>1045.22522</c:v>
                </c:pt>
                <c:pt idx="4128">
                  <c:v>1045.7388900000001</c:v>
                </c:pt>
                <c:pt idx="4129">
                  <c:v>1045.8195800000001</c:v>
                </c:pt>
                <c:pt idx="4130">
                  <c:v>1045.9176</c:v>
                </c:pt>
                <c:pt idx="4131">
                  <c:v>1046.01685</c:v>
                </c:pt>
                <c:pt idx="4132">
                  <c:v>1046.5481</c:v>
                </c:pt>
                <c:pt idx="4133">
                  <c:v>1047.01514</c:v>
                </c:pt>
                <c:pt idx="4134">
                  <c:v>1047.1478300000001</c:v>
                </c:pt>
                <c:pt idx="4135">
                  <c:v>1047.19202</c:v>
                </c:pt>
                <c:pt idx="4136">
                  <c:v>1047.3146999999999</c:v>
                </c:pt>
                <c:pt idx="4137">
                  <c:v>1047.71948</c:v>
                </c:pt>
                <c:pt idx="4138">
                  <c:v>1047.78125</c:v>
                </c:pt>
                <c:pt idx="4139">
                  <c:v>1047.89526</c:v>
                </c:pt>
                <c:pt idx="4140">
                  <c:v>1047.9775400000001</c:v>
                </c:pt>
                <c:pt idx="4141">
                  <c:v>1048.55286</c:v>
                </c:pt>
                <c:pt idx="4142">
                  <c:v>1048.51025</c:v>
                </c:pt>
                <c:pt idx="4143">
                  <c:v>1048.82178</c:v>
                </c:pt>
                <c:pt idx="4144">
                  <c:v>1049.01758</c:v>
                </c:pt>
                <c:pt idx="4145">
                  <c:v>1049.1481900000001</c:v>
                </c:pt>
                <c:pt idx="4146">
                  <c:v>1049.3765900000001</c:v>
                </c:pt>
                <c:pt idx="4147">
                  <c:v>1049.6398899999999</c:v>
                </c:pt>
                <c:pt idx="4148">
                  <c:v>1049.7756300000001</c:v>
                </c:pt>
                <c:pt idx="4149">
                  <c:v>1049.94885</c:v>
                </c:pt>
                <c:pt idx="4150">
                  <c:v>1050.32251</c:v>
                </c:pt>
                <c:pt idx="4151">
                  <c:v>1050.5606700000001</c:v>
                </c:pt>
                <c:pt idx="4152">
                  <c:v>1051.3222699999999</c:v>
                </c:pt>
                <c:pt idx="4153">
                  <c:v>1051.1093800000001</c:v>
                </c:pt>
                <c:pt idx="4154">
                  <c:v>1051.1721199999999</c:v>
                </c:pt>
                <c:pt idx="4155">
                  <c:v>1051.64563</c:v>
                </c:pt>
                <c:pt idx="4156">
                  <c:v>1051.68823</c:v>
                </c:pt>
                <c:pt idx="4157">
                  <c:v>1051.9868200000001</c:v>
                </c:pt>
                <c:pt idx="4158">
                  <c:v>1052.43823</c:v>
                </c:pt>
                <c:pt idx="4159">
                  <c:v>1052.49902</c:v>
                </c:pt>
                <c:pt idx="4160">
                  <c:v>1052.9177199999999</c:v>
                </c:pt>
                <c:pt idx="4161">
                  <c:v>1052.9798599999999</c:v>
                </c:pt>
                <c:pt idx="4162">
                  <c:v>1053.2616</c:v>
                </c:pt>
                <c:pt idx="4163">
                  <c:v>1053.67004</c:v>
                </c:pt>
                <c:pt idx="4164">
                  <c:v>1054.0001199999999</c:v>
                </c:pt>
                <c:pt idx="4165">
                  <c:v>1053.97668</c:v>
                </c:pt>
                <c:pt idx="4166">
                  <c:v>1054.3544899999999</c:v>
                </c:pt>
                <c:pt idx="4167">
                  <c:v>1054.82385</c:v>
                </c:pt>
                <c:pt idx="4168">
                  <c:v>1054.63904</c:v>
                </c:pt>
                <c:pt idx="4169">
                  <c:v>1055.0682400000001</c:v>
                </c:pt>
                <c:pt idx="4170">
                  <c:v>1055.28809</c:v>
                </c:pt>
                <c:pt idx="4171">
                  <c:v>1055.37366</c:v>
                </c:pt>
                <c:pt idx="4172">
                  <c:v>1055.8017600000001</c:v>
                </c:pt>
                <c:pt idx="4173">
                  <c:v>1055.9263900000001</c:v>
                </c:pt>
                <c:pt idx="4174">
                  <c:v>1056.1066900000001</c:v>
                </c:pt>
                <c:pt idx="4175">
                  <c:v>1056.2686799999999</c:v>
                </c:pt>
                <c:pt idx="4176">
                  <c:v>1056.6216999999999</c:v>
                </c:pt>
                <c:pt idx="4177">
                  <c:v>1056.5289299999999</c:v>
                </c:pt>
                <c:pt idx="4178">
                  <c:v>1056.8662099999999</c:v>
                </c:pt>
                <c:pt idx="4179">
                  <c:v>1057.30493</c:v>
                </c:pt>
                <c:pt idx="4180">
                  <c:v>1057.5627400000001</c:v>
                </c:pt>
                <c:pt idx="4181">
                  <c:v>1057.45398</c:v>
                </c:pt>
                <c:pt idx="4182">
                  <c:v>1057.6474599999999</c:v>
                </c:pt>
                <c:pt idx="4183">
                  <c:v>1057.94983</c:v>
                </c:pt>
                <c:pt idx="4184">
                  <c:v>1058.0310099999999</c:v>
                </c:pt>
                <c:pt idx="4185">
                  <c:v>1058.2233900000001</c:v>
                </c:pt>
                <c:pt idx="4186">
                  <c:v>1058.5163600000001</c:v>
                </c:pt>
                <c:pt idx="4187">
                  <c:v>1058.8082300000001</c:v>
                </c:pt>
                <c:pt idx="4188">
                  <c:v>1058.9782700000001</c:v>
                </c:pt>
                <c:pt idx="4189">
                  <c:v>1059.38184</c:v>
                </c:pt>
                <c:pt idx="4190">
                  <c:v>1059.3463099999999</c:v>
                </c:pt>
                <c:pt idx="4191">
                  <c:v>1059.6345200000001</c:v>
                </c:pt>
                <c:pt idx="4192">
                  <c:v>1060.2927199999999</c:v>
                </c:pt>
                <c:pt idx="4193">
                  <c:v>1060.1124299999999</c:v>
                </c:pt>
                <c:pt idx="4194">
                  <c:v>1060.4269999999999</c:v>
                </c:pt>
                <c:pt idx="4195">
                  <c:v>1060.8292200000001</c:v>
                </c:pt>
                <c:pt idx="4196">
                  <c:v>1060.9542200000001</c:v>
                </c:pt>
                <c:pt idx="4197">
                  <c:v>1061.0987500000001</c:v>
                </c:pt>
                <c:pt idx="4198">
                  <c:v>1061.3877</c:v>
                </c:pt>
                <c:pt idx="4199">
                  <c:v>1061.58691</c:v>
                </c:pt>
                <c:pt idx="4200">
                  <c:v>1061.7574500000001</c:v>
                </c:pt>
                <c:pt idx="4201">
                  <c:v>1062.1381799999999</c:v>
                </c:pt>
                <c:pt idx="4202">
                  <c:v>1062.38599</c:v>
                </c:pt>
                <c:pt idx="4203">
                  <c:v>1062.4527599999999</c:v>
                </c:pt>
                <c:pt idx="4204">
                  <c:v>1063.0517600000001</c:v>
                </c:pt>
                <c:pt idx="4205">
                  <c:v>1063.3538799999999</c:v>
                </c:pt>
                <c:pt idx="4206">
                  <c:v>1063.2523200000001</c:v>
                </c:pt>
                <c:pt idx="4207">
                  <c:v>1063.5955799999999</c:v>
                </c:pt>
                <c:pt idx="4208">
                  <c:v>1063.6458700000001</c:v>
                </c:pt>
                <c:pt idx="4209">
                  <c:v>1063.9093</c:v>
                </c:pt>
                <c:pt idx="4210">
                  <c:v>1063.9885300000001</c:v>
                </c:pt>
                <c:pt idx="4211">
                  <c:v>1064.11499</c:v>
                </c:pt>
                <c:pt idx="4212">
                  <c:v>1064.3638900000001</c:v>
                </c:pt>
                <c:pt idx="4213">
                  <c:v>1064.65515</c:v>
                </c:pt>
                <c:pt idx="4214">
                  <c:v>1064.9022199999999</c:v>
                </c:pt>
                <c:pt idx="4215">
                  <c:v>1065.2205799999999</c:v>
                </c:pt>
                <c:pt idx="4216">
                  <c:v>1065.31519</c:v>
                </c:pt>
                <c:pt idx="4217">
                  <c:v>1065.63147</c:v>
                </c:pt>
                <c:pt idx="4218">
                  <c:v>1065.8247100000001</c:v>
                </c:pt>
                <c:pt idx="4219">
                  <c:v>1066.08215</c:v>
                </c:pt>
                <c:pt idx="4220">
                  <c:v>1066.3154300000001</c:v>
                </c:pt>
                <c:pt idx="4221">
                  <c:v>1066.89624</c:v>
                </c:pt>
                <c:pt idx="4222">
                  <c:v>1066.9104</c:v>
                </c:pt>
                <c:pt idx="4223">
                  <c:v>1067.3663300000001</c:v>
                </c:pt>
                <c:pt idx="4224">
                  <c:v>1067.4478799999999</c:v>
                </c:pt>
                <c:pt idx="4225">
                  <c:v>1067.5877700000001</c:v>
                </c:pt>
                <c:pt idx="4226">
                  <c:v>1067.96252</c:v>
                </c:pt>
                <c:pt idx="4227">
                  <c:v>1068.6213399999999</c:v>
                </c:pt>
                <c:pt idx="4228">
                  <c:v>1068.8542500000001</c:v>
                </c:pt>
                <c:pt idx="4229">
                  <c:v>1069.1801800000001</c:v>
                </c:pt>
                <c:pt idx="4230">
                  <c:v>1069.4140600000001</c:v>
                </c:pt>
                <c:pt idx="4231">
                  <c:v>1069.7354700000001</c:v>
                </c:pt>
                <c:pt idx="4232">
                  <c:v>1070.0402799999999</c:v>
                </c:pt>
                <c:pt idx="4233">
                  <c:v>1070.4376199999999</c:v>
                </c:pt>
                <c:pt idx="4234">
                  <c:v>1070.60059</c:v>
                </c:pt>
                <c:pt idx="4235">
                  <c:v>1070.76477</c:v>
                </c:pt>
                <c:pt idx="4236">
                  <c:v>1071.0643299999999</c:v>
                </c:pt>
                <c:pt idx="4237">
                  <c:v>1071.28052</c:v>
                </c:pt>
                <c:pt idx="4238">
                  <c:v>1071.6712600000001</c:v>
                </c:pt>
                <c:pt idx="4239">
                  <c:v>1071.8940399999999</c:v>
                </c:pt>
                <c:pt idx="4240">
                  <c:v>1072.2000700000001</c:v>
                </c:pt>
                <c:pt idx="4241">
                  <c:v>1072.4997599999999</c:v>
                </c:pt>
                <c:pt idx="4242">
                  <c:v>1072.7683099999999</c:v>
                </c:pt>
                <c:pt idx="4243">
                  <c:v>1073.1614999999999</c:v>
                </c:pt>
                <c:pt idx="4244">
                  <c:v>1073.0292999999999</c:v>
                </c:pt>
                <c:pt idx="4245">
                  <c:v>1073.21326</c:v>
                </c:pt>
                <c:pt idx="4246">
                  <c:v>1073.5904499999999</c:v>
                </c:pt>
                <c:pt idx="4247">
                  <c:v>1073.6080300000001</c:v>
                </c:pt>
                <c:pt idx="4248">
                  <c:v>1073.95984</c:v>
                </c:pt>
                <c:pt idx="4249">
                  <c:v>1074.1993399999999</c:v>
                </c:pt>
                <c:pt idx="4250">
                  <c:v>1074.5551800000001</c:v>
                </c:pt>
                <c:pt idx="4251">
                  <c:v>1074.67749</c:v>
                </c:pt>
                <c:pt idx="4252">
                  <c:v>1075.1051</c:v>
                </c:pt>
                <c:pt idx="4253">
                  <c:v>1075.2207000000001</c:v>
                </c:pt>
                <c:pt idx="4254">
                  <c:v>1075.8477800000001</c:v>
                </c:pt>
                <c:pt idx="4255">
                  <c:v>1075.6815200000001</c:v>
                </c:pt>
                <c:pt idx="4256">
                  <c:v>1076.0379600000001</c:v>
                </c:pt>
                <c:pt idx="4257">
                  <c:v>1076.0976599999999</c:v>
                </c:pt>
                <c:pt idx="4258">
                  <c:v>1076.3542500000001</c:v>
                </c:pt>
                <c:pt idx="4259">
                  <c:v>1076.5275899999999</c:v>
                </c:pt>
                <c:pt idx="4260">
                  <c:v>1076.83899</c:v>
                </c:pt>
                <c:pt idx="4261">
                  <c:v>1077.06897</c:v>
                </c:pt>
                <c:pt idx="4262">
                  <c:v>1077.4245599999999</c:v>
                </c:pt>
                <c:pt idx="4263">
                  <c:v>1077.71631</c:v>
                </c:pt>
                <c:pt idx="4264">
                  <c:v>1078.3256799999999</c:v>
                </c:pt>
                <c:pt idx="4265">
                  <c:v>1078.2915</c:v>
                </c:pt>
                <c:pt idx="4266">
                  <c:v>1078.48083</c:v>
                </c:pt>
                <c:pt idx="4267">
                  <c:v>1078.59717</c:v>
                </c:pt>
                <c:pt idx="4268">
                  <c:v>1078.83105</c:v>
                </c:pt>
                <c:pt idx="4269">
                  <c:v>1079.1124299999999</c:v>
                </c:pt>
                <c:pt idx="4270">
                  <c:v>1079.25818</c:v>
                </c:pt>
                <c:pt idx="4271">
                  <c:v>1079.4997599999999</c:v>
                </c:pt>
                <c:pt idx="4272">
                  <c:v>1079.75415</c:v>
                </c:pt>
                <c:pt idx="4273">
                  <c:v>1079.9794899999999</c:v>
                </c:pt>
                <c:pt idx="4274">
                  <c:v>1080.08386</c:v>
                </c:pt>
                <c:pt idx="4275">
                  <c:v>1080.3699999999999</c:v>
                </c:pt>
                <c:pt idx="4276">
                  <c:v>1080.7838099999999</c:v>
                </c:pt>
                <c:pt idx="4277">
                  <c:v>1080.9218800000001</c:v>
                </c:pt>
                <c:pt idx="4278">
                  <c:v>1081.2097200000001</c:v>
                </c:pt>
                <c:pt idx="4279">
                  <c:v>1081.3561999999999</c:v>
                </c:pt>
                <c:pt idx="4280">
                  <c:v>1081.5472400000001</c:v>
                </c:pt>
                <c:pt idx="4281">
                  <c:v>1082.0893599999999</c:v>
                </c:pt>
                <c:pt idx="4282">
                  <c:v>1082.03333</c:v>
                </c:pt>
                <c:pt idx="4283">
                  <c:v>1082.0994900000001</c:v>
                </c:pt>
                <c:pt idx="4284">
                  <c:v>1082.2979700000001</c:v>
                </c:pt>
                <c:pt idx="4285">
                  <c:v>1082.3171400000001</c:v>
                </c:pt>
                <c:pt idx="4286">
                  <c:v>1082.46777</c:v>
                </c:pt>
                <c:pt idx="4287">
                  <c:v>1082.57898</c:v>
                </c:pt>
                <c:pt idx="4288">
                  <c:v>1082.4796100000001</c:v>
                </c:pt>
                <c:pt idx="4289">
                  <c:v>1082.7023899999999</c:v>
                </c:pt>
                <c:pt idx="4290">
                  <c:v>1082.5314900000001</c:v>
                </c:pt>
                <c:pt idx="4291">
                  <c:v>1082.7110600000001</c:v>
                </c:pt>
                <c:pt idx="4292">
                  <c:v>1082.5004899999999</c:v>
                </c:pt>
                <c:pt idx="4293">
                  <c:v>1082.43237</c:v>
                </c:pt>
                <c:pt idx="4294">
                  <c:v>1082.5423599999999</c:v>
                </c:pt>
                <c:pt idx="4295">
                  <c:v>1082.5190399999999</c:v>
                </c:pt>
                <c:pt idx="4296">
                  <c:v>1082.39563</c:v>
                </c:pt>
                <c:pt idx="4297">
                  <c:v>1082.53088</c:v>
                </c:pt>
                <c:pt idx="4298">
                  <c:v>1082.5128199999999</c:v>
                </c:pt>
                <c:pt idx="4299">
                  <c:v>1082.5239300000001</c:v>
                </c:pt>
                <c:pt idx="4300">
                  <c:v>1082.55151</c:v>
                </c:pt>
                <c:pt idx="4301">
                  <c:v>1082.48792</c:v>
                </c:pt>
                <c:pt idx="4302">
                  <c:v>1082.7404799999999</c:v>
                </c:pt>
                <c:pt idx="4303">
                  <c:v>1082.6269500000001</c:v>
                </c:pt>
                <c:pt idx="4304">
                  <c:v>1082.9470200000001</c:v>
                </c:pt>
                <c:pt idx="4305">
                  <c:v>1082.69958</c:v>
                </c:pt>
                <c:pt idx="4306">
                  <c:v>1082.71497</c:v>
                </c:pt>
                <c:pt idx="4307">
                  <c:v>1082.9593500000001</c:v>
                </c:pt>
                <c:pt idx="4308">
                  <c:v>1082.8793900000001</c:v>
                </c:pt>
                <c:pt idx="4309">
                  <c:v>1082.87817</c:v>
                </c:pt>
                <c:pt idx="4310">
                  <c:v>1082.9661900000001</c:v>
                </c:pt>
                <c:pt idx="4311">
                  <c:v>1082.7262000000001</c:v>
                </c:pt>
                <c:pt idx="4312">
                  <c:v>1082.95154</c:v>
                </c:pt>
                <c:pt idx="4313">
                  <c:v>1082.67517</c:v>
                </c:pt>
                <c:pt idx="4314">
                  <c:v>1082.6328100000001</c:v>
                </c:pt>
                <c:pt idx="4315">
                  <c:v>1082.61157</c:v>
                </c:pt>
                <c:pt idx="4316">
                  <c:v>1082.62048</c:v>
                </c:pt>
                <c:pt idx="4317">
                  <c:v>1082.74182</c:v>
                </c:pt>
                <c:pt idx="4318">
                  <c:v>1082.53674</c:v>
                </c:pt>
                <c:pt idx="4319">
                  <c:v>1082.6676</c:v>
                </c:pt>
                <c:pt idx="4320">
                  <c:v>1082.6663799999999</c:v>
                </c:pt>
                <c:pt idx="4321">
                  <c:v>1082.7556199999999</c:v>
                </c:pt>
                <c:pt idx="4322">
                  <c:v>1082.646</c:v>
                </c:pt>
                <c:pt idx="4323">
                  <c:v>1082.8218999999999</c:v>
                </c:pt>
                <c:pt idx="4324">
                  <c:v>1082.81104</c:v>
                </c:pt>
                <c:pt idx="4325">
                  <c:v>1082.80359</c:v>
                </c:pt>
                <c:pt idx="4326">
                  <c:v>1082.8122599999999</c:v>
                </c:pt>
                <c:pt idx="4327">
                  <c:v>1083.0356400000001</c:v>
                </c:pt>
                <c:pt idx="4328">
                  <c:v>1082.9718</c:v>
                </c:pt>
                <c:pt idx="4329">
                  <c:v>1083.0496800000001</c:v>
                </c:pt>
                <c:pt idx="4330">
                  <c:v>1083.1474599999999</c:v>
                </c:pt>
                <c:pt idx="4331">
                  <c:v>1083.1864</c:v>
                </c:pt>
                <c:pt idx="4332">
                  <c:v>1083.34106</c:v>
                </c:pt>
                <c:pt idx="4333">
                  <c:v>1083.38318</c:v>
                </c:pt>
                <c:pt idx="4334">
                  <c:v>1083.34851</c:v>
                </c:pt>
                <c:pt idx="4335">
                  <c:v>1083.19226</c:v>
                </c:pt>
                <c:pt idx="4336">
                  <c:v>1083.2927199999999</c:v>
                </c:pt>
                <c:pt idx="4337">
                  <c:v>1083.2631799999999</c:v>
                </c:pt>
                <c:pt idx="4338">
                  <c:v>1083.2233900000001</c:v>
                </c:pt>
                <c:pt idx="4339">
                  <c:v>1083.3168900000001</c:v>
                </c:pt>
                <c:pt idx="4340">
                  <c:v>1083.2268099999999</c:v>
                </c:pt>
                <c:pt idx="4341">
                  <c:v>1083.1707799999999</c:v>
                </c:pt>
                <c:pt idx="4342">
                  <c:v>1083.17859</c:v>
                </c:pt>
                <c:pt idx="4343">
                  <c:v>1083.28088</c:v>
                </c:pt>
                <c:pt idx="4344">
                  <c:v>1083.2103300000001</c:v>
                </c:pt>
                <c:pt idx="4345">
                  <c:v>1083.2916299999999</c:v>
                </c:pt>
                <c:pt idx="4346">
                  <c:v>1083.2869900000001</c:v>
                </c:pt>
                <c:pt idx="4347">
                  <c:v>1083.2755099999999</c:v>
                </c:pt>
                <c:pt idx="4348">
                  <c:v>1083.1619900000001</c:v>
                </c:pt>
                <c:pt idx="4349">
                  <c:v>1083.1980000000001</c:v>
                </c:pt>
                <c:pt idx="4350">
                  <c:v>1083.4091800000001</c:v>
                </c:pt>
                <c:pt idx="4351">
                  <c:v>1083.3892800000001</c:v>
                </c:pt>
                <c:pt idx="4352">
                  <c:v>1083.3177499999999</c:v>
                </c:pt>
                <c:pt idx="4353">
                  <c:v>1083.1556399999999</c:v>
                </c:pt>
                <c:pt idx="4354">
                  <c:v>1083.104</c:v>
                </c:pt>
                <c:pt idx="4355">
                  <c:v>1083.25891</c:v>
                </c:pt>
                <c:pt idx="4356">
                  <c:v>1083.18958</c:v>
                </c:pt>
                <c:pt idx="4357">
                  <c:v>1083.1489300000001</c:v>
                </c:pt>
                <c:pt idx="4358">
                  <c:v>1083.45129</c:v>
                </c:pt>
                <c:pt idx="4359">
                  <c:v>1083.4266399999999</c:v>
                </c:pt>
                <c:pt idx="4360">
                  <c:v>1083.24902</c:v>
                </c:pt>
                <c:pt idx="4361">
                  <c:v>1083.3398400000001</c:v>
                </c:pt>
                <c:pt idx="4362">
                  <c:v>1083.34058</c:v>
                </c:pt>
                <c:pt idx="4363">
                  <c:v>1083.3786600000001</c:v>
                </c:pt>
                <c:pt idx="4364">
                  <c:v>1083.47803</c:v>
                </c:pt>
                <c:pt idx="4365">
                  <c:v>1083.3748800000001</c:v>
                </c:pt>
                <c:pt idx="4366">
                  <c:v>1083.4149199999999</c:v>
                </c:pt>
                <c:pt idx="4367">
                  <c:v>1083.40076</c:v>
                </c:pt>
                <c:pt idx="4368">
                  <c:v>1083.40515</c:v>
                </c:pt>
                <c:pt idx="4369">
                  <c:v>1083.8292200000001</c:v>
                </c:pt>
                <c:pt idx="4370">
                  <c:v>1083.6209699999999</c:v>
                </c:pt>
                <c:pt idx="4371">
                  <c:v>1083.61365</c:v>
                </c:pt>
                <c:pt idx="4372">
                  <c:v>1083.7979700000001</c:v>
                </c:pt>
                <c:pt idx="4373">
                  <c:v>1083.7213099999999</c:v>
                </c:pt>
                <c:pt idx="4374">
                  <c:v>1083.83923</c:v>
                </c:pt>
                <c:pt idx="4375">
                  <c:v>1083.8143299999999</c:v>
                </c:pt>
                <c:pt idx="4376">
                  <c:v>1083.6141399999999</c:v>
                </c:pt>
                <c:pt idx="4377">
                  <c:v>1083.6822500000001</c:v>
                </c:pt>
                <c:pt idx="4378">
                  <c:v>1083.7824700000001</c:v>
                </c:pt>
                <c:pt idx="4379">
                  <c:v>1083.61121</c:v>
                </c:pt>
                <c:pt idx="4380">
                  <c:v>1083.6818800000001</c:v>
                </c:pt>
                <c:pt idx="4381">
                  <c:v>1083.90173</c:v>
                </c:pt>
                <c:pt idx="4382">
                  <c:v>1083.8254400000001</c:v>
                </c:pt>
                <c:pt idx="4383">
                  <c:v>1083.7419400000001</c:v>
                </c:pt>
                <c:pt idx="4384">
                  <c:v>1083.67554</c:v>
                </c:pt>
                <c:pt idx="4385">
                  <c:v>1083.74585</c:v>
                </c:pt>
                <c:pt idx="4386">
                  <c:v>1083.60132</c:v>
                </c:pt>
                <c:pt idx="4387">
                  <c:v>1083.64246</c:v>
                </c:pt>
                <c:pt idx="4388">
                  <c:v>1083.6970200000001</c:v>
                </c:pt>
                <c:pt idx="4389">
                  <c:v>1083.6104700000001</c:v>
                </c:pt>
                <c:pt idx="4390">
                  <c:v>1083.80933</c:v>
                </c:pt>
                <c:pt idx="4391">
                  <c:v>1083.7394999999999</c:v>
                </c:pt>
                <c:pt idx="4392">
                  <c:v>1083.76685</c:v>
                </c:pt>
                <c:pt idx="4393">
                  <c:v>1083.7739300000001</c:v>
                </c:pt>
                <c:pt idx="4394">
                  <c:v>1083.7762499999999</c:v>
                </c:pt>
                <c:pt idx="4395">
                  <c:v>1083.6374499999999</c:v>
                </c:pt>
                <c:pt idx="4396">
                  <c:v>1083.7291299999999</c:v>
                </c:pt>
                <c:pt idx="4397">
                  <c:v>1083.97705</c:v>
                </c:pt>
                <c:pt idx="4398">
                  <c:v>1083.8834199999999</c:v>
                </c:pt>
                <c:pt idx="4399">
                  <c:v>1083.81396</c:v>
                </c:pt>
                <c:pt idx="4400">
                  <c:v>1083.73315</c:v>
                </c:pt>
                <c:pt idx="4401">
                  <c:v>1084.0354</c:v>
                </c:pt>
                <c:pt idx="4402">
                  <c:v>1083.7243699999999</c:v>
                </c:pt>
                <c:pt idx="4403">
                  <c:v>1083.65796</c:v>
                </c:pt>
                <c:pt idx="4404">
                  <c:v>1083.5907</c:v>
                </c:pt>
                <c:pt idx="4405">
                  <c:v>1083.375</c:v>
                </c:pt>
                <c:pt idx="4406">
                  <c:v>1083.14185</c:v>
                </c:pt>
                <c:pt idx="4407">
                  <c:v>1083.18103</c:v>
                </c:pt>
                <c:pt idx="4408">
                  <c:v>1082.7955300000001</c:v>
                </c:pt>
                <c:pt idx="4409">
                  <c:v>1082.6192599999999</c:v>
                </c:pt>
                <c:pt idx="4410">
                  <c:v>1082.11401</c:v>
                </c:pt>
                <c:pt idx="4411">
                  <c:v>1081.78088</c:v>
                </c:pt>
                <c:pt idx="4412">
                  <c:v>1081.4906000000001</c:v>
                </c:pt>
                <c:pt idx="4413">
                  <c:v>1081.40283</c:v>
                </c:pt>
                <c:pt idx="4414">
                  <c:v>1081.1512499999999</c:v>
                </c:pt>
                <c:pt idx="4415">
                  <c:v>1080.98975</c:v>
                </c:pt>
                <c:pt idx="4416">
                  <c:v>1080.66626</c:v>
                </c:pt>
                <c:pt idx="4417">
                  <c:v>1080.6206099999999</c:v>
                </c:pt>
                <c:pt idx="4418">
                  <c:v>1080.27441</c:v>
                </c:pt>
                <c:pt idx="4419">
                  <c:v>1080.06177</c:v>
                </c:pt>
                <c:pt idx="4420">
                  <c:v>1079.87573</c:v>
                </c:pt>
                <c:pt idx="4421">
                  <c:v>1079.6214600000001</c:v>
                </c:pt>
                <c:pt idx="4422">
                  <c:v>1079.21802</c:v>
                </c:pt>
                <c:pt idx="4423">
                  <c:v>1079.1834699999999</c:v>
                </c:pt>
                <c:pt idx="4424">
                  <c:v>1078.7543900000001</c:v>
                </c:pt>
                <c:pt idx="4425">
                  <c:v>1078.5998500000001</c:v>
                </c:pt>
                <c:pt idx="4426">
                  <c:v>1078.5819100000001</c:v>
                </c:pt>
                <c:pt idx="4427">
                  <c:v>1078.2002</c:v>
                </c:pt>
                <c:pt idx="4428">
                  <c:v>1077.9517800000001</c:v>
                </c:pt>
                <c:pt idx="4429">
                  <c:v>1077.8230000000001</c:v>
                </c:pt>
                <c:pt idx="4430">
                  <c:v>1077.5080599999999</c:v>
                </c:pt>
                <c:pt idx="4431">
                  <c:v>1077.41553</c:v>
                </c:pt>
                <c:pt idx="4432">
                  <c:v>1077.10852</c:v>
                </c:pt>
                <c:pt idx="4433">
                  <c:v>1077.0654300000001</c:v>
                </c:pt>
                <c:pt idx="4434">
                  <c:v>1076.64526</c:v>
                </c:pt>
                <c:pt idx="4435">
                  <c:v>1076.39978</c:v>
                </c:pt>
                <c:pt idx="4436">
                  <c:v>1076.15002</c:v>
                </c:pt>
                <c:pt idx="4437">
                  <c:v>1075.87048</c:v>
                </c:pt>
                <c:pt idx="4438">
                  <c:v>1075.8823199999999</c:v>
                </c:pt>
                <c:pt idx="4439">
                  <c:v>1075.6568600000001</c:v>
                </c:pt>
                <c:pt idx="4440">
                  <c:v>1075.46667</c:v>
                </c:pt>
                <c:pt idx="4441">
                  <c:v>1075.3387499999999</c:v>
                </c:pt>
                <c:pt idx="4442">
                  <c:v>1075.1330599999999</c:v>
                </c:pt>
                <c:pt idx="4443">
                  <c:v>1074.8275100000001</c:v>
                </c:pt>
                <c:pt idx="4444">
                  <c:v>1074.7083700000001</c:v>
                </c:pt>
                <c:pt idx="4445">
                  <c:v>1074.4398200000001</c:v>
                </c:pt>
                <c:pt idx="4446">
                  <c:v>1074.5410199999999</c:v>
                </c:pt>
                <c:pt idx="4447">
                  <c:v>1074.1595500000001</c:v>
                </c:pt>
                <c:pt idx="4448">
                  <c:v>1073.91248</c:v>
                </c:pt>
                <c:pt idx="4449">
                  <c:v>1073.7646500000001</c:v>
                </c:pt>
                <c:pt idx="4450">
                  <c:v>1073.5029300000001</c:v>
                </c:pt>
                <c:pt idx="4451">
                  <c:v>1073.2796599999999</c:v>
                </c:pt>
                <c:pt idx="4452">
                  <c:v>1073.04907</c:v>
                </c:pt>
                <c:pt idx="4453">
                  <c:v>1072.7408399999999</c:v>
                </c:pt>
                <c:pt idx="4454">
                  <c:v>1072.34692</c:v>
                </c:pt>
                <c:pt idx="4455">
                  <c:v>1072.0953400000001</c:v>
                </c:pt>
                <c:pt idx="4456">
                  <c:v>1071.91858</c:v>
                </c:pt>
                <c:pt idx="4457">
                  <c:v>1071.81396</c:v>
                </c:pt>
                <c:pt idx="4458">
                  <c:v>1071.64075</c:v>
                </c:pt>
                <c:pt idx="4459">
                  <c:v>1071.37366</c:v>
                </c:pt>
                <c:pt idx="4460">
                  <c:v>1071.2648899999999</c:v>
                </c:pt>
                <c:pt idx="4461">
                  <c:v>1071.0012200000001</c:v>
                </c:pt>
                <c:pt idx="4462">
                  <c:v>1070.4873</c:v>
                </c:pt>
                <c:pt idx="4463">
                  <c:v>1070.2930899999999</c:v>
                </c:pt>
                <c:pt idx="4464">
                  <c:v>1070.33826</c:v>
                </c:pt>
                <c:pt idx="4465">
                  <c:v>1070.0483400000001</c:v>
                </c:pt>
                <c:pt idx="4466">
                  <c:v>1069.6605199999999</c:v>
                </c:pt>
                <c:pt idx="4467">
                  <c:v>1069.75684</c:v>
                </c:pt>
                <c:pt idx="4468">
                  <c:v>1069.17578</c:v>
                </c:pt>
                <c:pt idx="4469">
                  <c:v>1069.02271</c:v>
                </c:pt>
                <c:pt idx="4470">
                  <c:v>1068.80322</c:v>
                </c:pt>
                <c:pt idx="4471">
                  <c:v>1068.9273700000001</c:v>
                </c:pt>
                <c:pt idx="4472">
                  <c:v>1068.6756600000001</c:v>
                </c:pt>
                <c:pt idx="4473">
                  <c:v>1068.54395</c:v>
                </c:pt>
                <c:pt idx="4474">
                  <c:v>1068.3898899999999</c:v>
                </c:pt>
                <c:pt idx="4475">
                  <c:v>1068.3088399999999</c:v>
                </c:pt>
                <c:pt idx="4476">
                  <c:v>1067.8809799999999</c:v>
                </c:pt>
                <c:pt idx="4477">
                  <c:v>1067.8313000000001</c:v>
                </c:pt>
                <c:pt idx="4478">
                  <c:v>1067.2218</c:v>
                </c:pt>
                <c:pt idx="4479">
                  <c:v>1067.10266</c:v>
                </c:pt>
                <c:pt idx="4480">
                  <c:v>1066.85339</c:v>
                </c:pt>
                <c:pt idx="4481">
                  <c:v>1066.7161900000001</c:v>
                </c:pt>
                <c:pt idx="4482">
                  <c:v>1066.70947</c:v>
                </c:pt>
                <c:pt idx="4483">
                  <c:v>1066.15759</c:v>
                </c:pt>
                <c:pt idx="4484">
                  <c:v>1065.9465299999999</c:v>
                </c:pt>
                <c:pt idx="4485">
                  <c:v>1065.8678</c:v>
                </c:pt>
                <c:pt idx="4486">
                  <c:v>1065.5750700000001</c:v>
                </c:pt>
                <c:pt idx="4487">
                  <c:v>1065.28503</c:v>
                </c:pt>
                <c:pt idx="4488">
                  <c:v>1065.1403800000001</c:v>
                </c:pt>
                <c:pt idx="4489">
                  <c:v>1064.9729</c:v>
                </c:pt>
                <c:pt idx="4490">
                  <c:v>1064.84106</c:v>
                </c:pt>
                <c:pt idx="4491">
                  <c:v>1064.42688</c:v>
                </c:pt>
                <c:pt idx="4492">
                  <c:v>1064.23938</c:v>
                </c:pt>
                <c:pt idx="4493">
                  <c:v>1063.86438</c:v>
                </c:pt>
                <c:pt idx="4494">
                  <c:v>1063.63391</c:v>
                </c:pt>
                <c:pt idx="4495">
                  <c:v>1063.39258</c:v>
                </c:pt>
                <c:pt idx="4496">
                  <c:v>1063.42273</c:v>
                </c:pt>
                <c:pt idx="4497">
                  <c:v>1062.9021</c:v>
                </c:pt>
                <c:pt idx="4498">
                  <c:v>1062.83386</c:v>
                </c:pt>
                <c:pt idx="4499">
                  <c:v>1062.3903800000001</c:v>
                </c:pt>
                <c:pt idx="4500">
                  <c:v>1062.18372</c:v>
                </c:pt>
                <c:pt idx="4501">
                  <c:v>1061.91345</c:v>
                </c:pt>
                <c:pt idx="4502">
                  <c:v>1061.56934</c:v>
                </c:pt>
                <c:pt idx="4503">
                  <c:v>1061.3851299999999</c:v>
                </c:pt>
                <c:pt idx="4504">
                  <c:v>1061.1928700000001</c:v>
                </c:pt>
                <c:pt idx="4505">
                  <c:v>1060.98315</c:v>
                </c:pt>
                <c:pt idx="4506">
                  <c:v>1060.74658</c:v>
                </c:pt>
                <c:pt idx="4507">
                  <c:v>1060.51196</c:v>
                </c:pt>
                <c:pt idx="4508">
                  <c:v>1060.51025</c:v>
                </c:pt>
                <c:pt idx="4509">
                  <c:v>1060.3353300000001</c:v>
                </c:pt>
                <c:pt idx="4510">
                  <c:v>1059.8967299999999</c:v>
                </c:pt>
                <c:pt idx="4511">
                  <c:v>1059.67932</c:v>
                </c:pt>
                <c:pt idx="4512">
                  <c:v>1059.7459699999999</c:v>
                </c:pt>
                <c:pt idx="4513">
                  <c:v>1059.37634</c:v>
                </c:pt>
                <c:pt idx="4514">
                  <c:v>1059.0555400000001</c:v>
                </c:pt>
                <c:pt idx="4515">
                  <c:v>1058.8898899999999</c:v>
                </c:pt>
                <c:pt idx="4516">
                  <c:v>1058.6141399999999</c:v>
                </c:pt>
                <c:pt idx="4517">
                  <c:v>1058.44604</c:v>
                </c:pt>
                <c:pt idx="4518">
                  <c:v>1058.3623</c:v>
                </c:pt>
                <c:pt idx="4519">
                  <c:v>1058.0708</c:v>
                </c:pt>
                <c:pt idx="4520">
                  <c:v>1058.1444100000001</c:v>
                </c:pt>
                <c:pt idx="4521">
                  <c:v>1057.5636</c:v>
                </c:pt>
                <c:pt idx="4522">
                  <c:v>1057.4231</c:v>
                </c:pt>
                <c:pt idx="4523">
                  <c:v>1057.10645</c:v>
                </c:pt>
                <c:pt idx="4524">
                  <c:v>1057.0805700000001</c:v>
                </c:pt>
                <c:pt idx="4525">
                  <c:v>1056.61157</c:v>
                </c:pt>
                <c:pt idx="4526">
                  <c:v>1056.37402</c:v>
                </c:pt>
                <c:pt idx="4527">
                  <c:v>1056.6561300000001</c:v>
                </c:pt>
                <c:pt idx="4528">
                  <c:v>1056.0025599999999</c:v>
                </c:pt>
                <c:pt idx="4529">
                  <c:v>1055.7813699999999</c:v>
                </c:pt>
                <c:pt idx="4530">
                  <c:v>1055.4451899999999</c:v>
                </c:pt>
                <c:pt idx="4531">
                  <c:v>1055.2305899999999</c:v>
                </c:pt>
                <c:pt idx="4532">
                  <c:v>1054.9140600000001</c:v>
                </c:pt>
                <c:pt idx="4533">
                  <c:v>1054.64697</c:v>
                </c:pt>
                <c:pt idx="4534">
                  <c:v>1054.7711200000001</c:v>
                </c:pt>
                <c:pt idx="4535">
                  <c:v>1054.24658</c:v>
                </c:pt>
                <c:pt idx="4536">
                  <c:v>1054.00452</c:v>
                </c:pt>
                <c:pt idx="4537">
                  <c:v>1053.84302</c:v>
                </c:pt>
                <c:pt idx="4538">
                  <c:v>1053.5767800000001</c:v>
                </c:pt>
                <c:pt idx="4539">
                  <c:v>1053.6333</c:v>
                </c:pt>
                <c:pt idx="4540">
                  <c:v>1053.30603</c:v>
                </c:pt>
                <c:pt idx="4541">
                  <c:v>1052.89624</c:v>
                </c:pt>
                <c:pt idx="4542">
                  <c:v>1052.90417</c:v>
                </c:pt>
                <c:pt idx="4543">
                  <c:v>1052.5513900000001</c:v>
                </c:pt>
                <c:pt idx="4544">
                  <c:v>1052.2658699999999</c:v>
                </c:pt>
                <c:pt idx="4545">
                  <c:v>1052.0406499999999</c:v>
                </c:pt>
                <c:pt idx="4546">
                  <c:v>1051.87634</c:v>
                </c:pt>
                <c:pt idx="4547">
                  <c:v>1051.6554000000001</c:v>
                </c:pt>
                <c:pt idx="4548">
                  <c:v>1051.52808</c:v>
                </c:pt>
                <c:pt idx="4549">
                  <c:v>1051.09619</c:v>
                </c:pt>
                <c:pt idx="4550">
                  <c:v>1050.86499</c:v>
                </c:pt>
                <c:pt idx="4551">
                  <c:v>1050.7127700000001</c:v>
                </c:pt>
                <c:pt idx="4552">
                  <c:v>1050.41968</c:v>
                </c:pt>
                <c:pt idx="4553">
                  <c:v>1050.3216600000001</c:v>
                </c:pt>
                <c:pt idx="4554">
                  <c:v>1050.0667699999999</c:v>
                </c:pt>
                <c:pt idx="4555">
                  <c:v>1049.9341999999999</c:v>
                </c:pt>
                <c:pt idx="4556">
                  <c:v>1049.5330799999999</c:v>
                </c:pt>
                <c:pt idx="4557">
                  <c:v>1049.2832000000001</c:v>
                </c:pt>
                <c:pt idx="4558">
                  <c:v>1049.1817599999999</c:v>
                </c:pt>
                <c:pt idx="4559">
                  <c:v>1048.71704</c:v>
                </c:pt>
                <c:pt idx="4560">
                  <c:v>1048.6450199999999</c:v>
                </c:pt>
                <c:pt idx="4561">
                  <c:v>1048.2443800000001</c:v>
                </c:pt>
                <c:pt idx="4562">
                  <c:v>1048.05945</c:v>
                </c:pt>
                <c:pt idx="4563">
                  <c:v>1047.71326</c:v>
                </c:pt>
                <c:pt idx="4564">
                  <c:v>1047.729</c:v>
                </c:pt>
                <c:pt idx="4565">
                  <c:v>1047.34167</c:v>
                </c:pt>
                <c:pt idx="4566">
                  <c:v>1047.0135499999999</c:v>
                </c:pt>
                <c:pt idx="4567">
                  <c:v>1046.7817399999999</c:v>
                </c:pt>
                <c:pt idx="4568">
                  <c:v>1046.53235</c:v>
                </c:pt>
                <c:pt idx="4569">
                  <c:v>1046.3527799999999</c:v>
                </c:pt>
                <c:pt idx="4570">
                  <c:v>1045.94055</c:v>
                </c:pt>
                <c:pt idx="4571">
                  <c:v>1045.7722200000001</c:v>
                </c:pt>
                <c:pt idx="4572">
                  <c:v>1045.6690699999999</c:v>
                </c:pt>
                <c:pt idx="4573">
                  <c:v>1045.2927199999999</c:v>
                </c:pt>
                <c:pt idx="4574">
                  <c:v>1045.0256300000001</c:v>
                </c:pt>
                <c:pt idx="4575">
                  <c:v>1044.73865</c:v>
                </c:pt>
                <c:pt idx="4576">
                  <c:v>1044.8089600000001</c:v>
                </c:pt>
                <c:pt idx="4577">
                  <c:v>1044.3909900000001</c:v>
                </c:pt>
                <c:pt idx="4578">
                  <c:v>1044.12195</c:v>
                </c:pt>
                <c:pt idx="4579">
                  <c:v>1043.9885300000001</c:v>
                </c:pt>
                <c:pt idx="4580">
                  <c:v>1043.8305700000001</c:v>
                </c:pt>
                <c:pt idx="4581">
                  <c:v>1043.3845200000001</c:v>
                </c:pt>
                <c:pt idx="4582">
                  <c:v>1043.1674800000001</c:v>
                </c:pt>
                <c:pt idx="4583">
                  <c:v>1043.0554199999999</c:v>
                </c:pt>
                <c:pt idx="4584">
                  <c:v>1043.0012200000001</c:v>
                </c:pt>
                <c:pt idx="4585">
                  <c:v>1042.5876499999999</c:v>
                </c:pt>
                <c:pt idx="4586">
                  <c:v>1042.46533</c:v>
                </c:pt>
                <c:pt idx="4587">
                  <c:v>1042.0423599999999</c:v>
                </c:pt>
                <c:pt idx="4588">
                  <c:v>1041.76135</c:v>
                </c:pt>
                <c:pt idx="4589">
                  <c:v>1041.53711</c:v>
                </c:pt>
                <c:pt idx="4590">
                  <c:v>1041.29675</c:v>
                </c:pt>
                <c:pt idx="4591">
                  <c:v>1041.1508799999999</c:v>
                </c:pt>
                <c:pt idx="4592">
                  <c:v>1040.85132</c:v>
                </c:pt>
                <c:pt idx="4593">
                  <c:v>1040.6649199999999</c:v>
                </c:pt>
                <c:pt idx="4594">
                  <c:v>1040.4686300000001</c:v>
                </c:pt>
                <c:pt idx="4595">
                  <c:v>1040.2480499999999</c:v>
                </c:pt>
                <c:pt idx="4596">
                  <c:v>1039.9108900000001</c:v>
                </c:pt>
                <c:pt idx="4597">
                  <c:v>1039.6949500000001</c:v>
                </c:pt>
                <c:pt idx="4598">
                  <c:v>1039.45984</c:v>
                </c:pt>
                <c:pt idx="4599">
                  <c:v>1039.1605199999999</c:v>
                </c:pt>
                <c:pt idx="4600">
                  <c:v>1038.8836699999999</c:v>
                </c:pt>
                <c:pt idx="4601">
                  <c:v>1038.6450199999999</c:v>
                </c:pt>
                <c:pt idx="4602">
                  <c:v>1038.55432</c:v>
                </c:pt>
                <c:pt idx="4603">
                  <c:v>1038.17786</c:v>
                </c:pt>
                <c:pt idx="4604">
                  <c:v>1037.9078400000001</c:v>
                </c:pt>
                <c:pt idx="4605">
                  <c:v>1037.6898200000001</c:v>
                </c:pt>
                <c:pt idx="4606">
                  <c:v>1037.3908699999999</c:v>
                </c:pt>
                <c:pt idx="4607">
                  <c:v>1037.2019</c:v>
                </c:pt>
                <c:pt idx="4608">
                  <c:v>1036.9209000000001</c:v>
                </c:pt>
                <c:pt idx="4609">
                  <c:v>1036.6417200000001</c:v>
                </c:pt>
                <c:pt idx="4610">
                  <c:v>1036.40796</c:v>
                </c:pt>
                <c:pt idx="4611">
                  <c:v>1036.12671</c:v>
                </c:pt>
                <c:pt idx="4612">
                  <c:v>1035.89221</c:v>
                </c:pt>
                <c:pt idx="4613">
                  <c:v>1035.5859399999999</c:v>
                </c:pt>
                <c:pt idx="4614">
                  <c:v>1035.4623999999999</c:v>
                </c:pt>
                <c:pt idx="4615">
                  <c:v>1035.1096199999999</c:v>
                </c:pt>
                <c:pt idx="4616">
                  <c:v>1034.9379899999999</c:v>
                </c:pt>
                <c:pt idx="4617">
                  <c:v>1034.7097200000001</c:v>
                </c:pt>
                <c:pt idx="4618">
                  <c:v>1034.4754600000001</c:v>
                </c:pt>
                <c:pt idx="4619">
                  <c:v>1034.31384</c:v>
                </c:pt>
                <c:pt idx="4620">
                  <c:v>1033.9592299999999</c:v>
                </c:pt>
                <c:pt idx="4621">
                  <c:v>1033.7075199999999</c:v>
                </c:pt>
                <c:pt idx="4622">
                  <c:v>1033.40417</c:v>
                </c:pt>
                <c:pt idx="4623">
                  <c:v>1033.25452</c:v>
                </c:pt>
                <c:pt idx="4624">
                  <c:v>1032.9630099999999</c:v>
                </c:pt>
                <c:pt idx="4625">
                  <c:v>1032.6533199999999</c:v>
                </c:pt>
                <c:pt idx="4626">
                  <c:v>1032.41211</c:v>
                </c:pt>
                <c:pt idx="4627">
                  <c:v>1032.1745599999999</c:v>
                </c:pt>
                <c:pt idx="4628">
                  <c:v>1032.1539299999999</c:v>
                </c:pt>
                <c:pt idx="4629">
                  <c:v>1031.7260699999999</c:v>
                </c:pt>
                <c:pt idx="4630">
                  <c:v>1031.4870599999999</c:v>
                </c:pt>
                <c:pt idx="4631">
                  <c:v>1031.2699</c:v>
                </c:pt>
                <c:pt idx="4632">
                  <c:v>1030.9609399999999</c:v>
                </c:pt>
                <c:pt idx="4633">
                  <c:v>1030.7275400000001</c:v>
                </c:pt>
                <c:pt idx="4634">
                  <c:v>1030.5481</c:v>
                </c:pt>
                <c:pt idx="4635">
                  <c:v>1030.40247</c:v>
                </c:pt>
                <c:pt idx="4636">
                  <c:v>1030.2456099999999</c:v>
                </c:pt>
                <c:pt idx="4637">
                  <c:v>1029.8544899999999</c:v>
                </c:pt>
                <c:pt idx="4638">
                  <c:v>1029.5245399999999</c:v>
                </c:pt>
                <c:pt idx="4639">
                  <c:v>1029.26477</c:v>
                </c:pt>
                <c:pt idx="4640">
                  <c:v>1029.0025599999999</c:v>
                </c:pt>
                <c:pt idx="4641">
                  <c:v>1028.8273899999999</c:v>
                </c:pt>
                <c:pt idx="4642">
                  <c:v>1028.5416299999999</c:v>
                </c:pt>
                <c:pt idx="4643">
                  <c:v>1028.20703</c:v>
                </c:pt>
                <c:pt idx="4644">
                  <c:v>1027.9317599999999</c:v>
                </c:pt>
                <c:pt idx="4645">
                  <c:v>1027.7629400000001</c:v>
                </c:pt>
                <c:pt idx="4646">
                  <c:v>1027.6372100000001</c:v>
                </c:pt>
                <c:pt idx="4647">
                  <c:v>1027.4517800000001</c:v>
                </c:pt>
                <c:pt idx="4648">
                  <c:v>1027.11438</c:v>
                </c:pt>
                <c:pt idx="4649">
                  <c:v>1026.92651</c:v>
                </c:pt>
                <c:pt idx="4650">
                  <c:v>1026.6014399999999</c:v>
                </c:pt>
                <c:pt idx="4651">
                  <c:v>1026.3898899999999</c:v>
                </c:pt>
                <c:pt idx="4652">
                  <c:v>1026.0286900000001</c:v>
                </c:pt>
                <c:pt idx="4653">
                  <c:v>1025.82825</c:v>
                </c:pt>
                <c:pt idx="4654">
                  <c:v>1025.68713</c:v>
                </c:pt>
                <c:pt idx="4655">
                  <c:v>1025.44263</c:v>
                </c:pt>
                <c:pt idx="4656">
                  <c:v>1025.2535399999999</c:v>
                </c:pt>
                <c:pt idx="4657">
                  <c:v>1025.0495599999999</c:v>
                </c:pt>
                <c:pt idx="4658">
                  <c:v>1024.8476599999999</c:v>
                </c:pt>
                <c:pt idx="4659">
                  <c:v>1024.6918900000001</c:v>
                </c:pt>
                <c:pt idx="4660">
                  <c:v>1024.37744</c:v>
                </c:pt>
                <c:pt idx="4661">
                  <c:v>1024.07825</c:v>
                </c:pt>
                <c:pt idx="4662">
                  <c:v>1023.77966</c:v>
                </c:pt>
                <c:pt idx="4663">
                  <c:v>1023.55573</c:v>
                </c:pt>
                <c:pt idx="4664">
                  <c:v>1023.22327</c:v>
                </c:pt>
                <c:pt idx="4665">
                  <c:v>1023.17651</c:v>
                </c:pt>
                <c:pt idx="4666">
                  <c:v>1022.77216</c:v>
                </c:pt>
                <c:pt idx="4667">
                  <c:v>1022.62805</c:v>
                </c:pt>
                <c:pt idx="4668">
                  <c:v>1022.19202</c:v>
                </c:pt>
                <c:pt idx="4669">
                  <c:v>1021.96033</c:v>
                </c:pt>
                <c:pt idx="4670">
                  <c:v>1021.77924</c:v>
                </c:pt>
                <c:pt idx="4671">
                  <c:v>1021.41003</c:v>
                </c:pt>
                <c:pt idx="4672">
                  <c:v>1021.09766</c:v>
                </c:pt>
                <c:pt idx="4673">
                  <c:v>1020.83459</c:v>
                </c:pt>
                <c:pt idx="4674">
                  <c:v>1020.55621</c:v>
                </c:pt>
                <c:pt idx="4675">
                  <c:v>1020.37396</c:v>
                </c:pt>
                <c:pt idx="4676">
                  <c:v>1020.10272</c:v>
                </c:pt>
                <c:pt idx="4677">
                  <c:v>1020.22327</c:v>
                </c:pt>
                <c:pt idx="4678">
                  <c:v>1019.65118</c:v>
                </c:pt>
                <c:pt idx="4679">
                  <c:v>1019.27881</c:v>
                </c:pt>
                <c:pt idx="4680">
                  <c:v>1019.1463</c:v>
                </c:pt>
                <c:pt idx="4681">
                  <c:v>1018.7995</c:v>
                </c:pt>
                <c:pt idx="4682">
                  <c:v>1018.65637</c:v>
                </c:pt>
                <c:pt idx="4683">
                  <c:v>1018.34894</c:v>
                </c:pt>
                <c:pt idx="4684">
                  <c:v>1018.02606</c:v>
                </c:pt>
                <c:pt idx="4685">
                  <c:v>1017.67834</c:v>
                </c:pt>
                <c:pt idx="4686">
                  <c:v>1017.4731399999999</c:v>
                </c:pt>
                <c:pt idx="4687">
                  <c:v>1017.22809</c:v>
                </c:pt>
                <c:pt idx="4688">
                  <c:v>1016.92853</c:v>
                </c:pt>
                <c:pt idx="4689">
                  <c:v>1016.69141</c:v>
                </c:pt>
                <c:pt idx="4690">
                  <c:v>1016.43115</c:v>
                </c:pt>
                <c:pt idx="4691">
                  <c:v>1016.21698</c:v>
                </c:pt>
                <c:pt idx="4692">
                  <c:v>1015.96942</c:v>
                </c:pt>
                <c:pt idx="4693">
                  <c:v>1015.86652</c:v>
                </c:pt>
                <c:pt idx="4694">
                  <c:v>1015.48041</c:v>
                </c:pt>
                <c:pt idx="4695">
                  <c:v>1015.22772</c:v>
                </c:pt>
                <c:pt idx="4696">
                  <c:v>1015.09912</c:v>
                </c:pt>
                <c:pt idx="4697">
                  <c:v>1014.69336</c:v>
                </c:pt>
                <c:pt idx="4698">
                  <c:v>1014.42682</c:v>
                </c:pt>
                <c:pt idx="4699">
                  <c:v>1014.1522200000001</c:v>
                </c:pt>
                <c:pt idx="4700">
                  <c:v>1013.87134</c:v>
                </c:pt>
                <c:pt idx="4701">
                  <c:v>1013.56348</c:v>
                </c:pt>
                <c:pt idx="4702">
                  <c:v>1013.32239</c:v>
                </c:pt>
                <c:pt idx="4703">
                  <c:v>1013.00635</c:v>
                </c:pt>
                <c:pt idx="4704">
                  <c:v>1012.64941</c:v>
                </c:pt>
                <c:pt idx="4705">
                  <c:v>1012.55341</c:v>
                </c:pt>
                <c:pt idx="4706">
                  <c:v>1012.13135</c:v>
                </c:pt>
                <c:pt idx="4707">
                  <c:v>1011.8249499999999</c:v>
                </c:pt>
                <c:pt idx="4708">
                  <c:v>1011.54584</c:v>
                </c:pt>
                <c:pt idx="4709">
                  <c:v>1011.57764</c:v>
                </c:pt>
                <c:pt idx="4710">
                  <c:v>1011.20093</c:v>
                </c:pt>
                <c:pt idx="4711">
                  <c:v>1010.93756</c:v>
                </c:pt>
                <c:pt idx="4712">
                  <c:v>1010.86932</c:v>
                </c:pt>
                <c:pt idx="4713">
                  <c:v>1010.39832</c:v>
                </c:pt>
                <c:pt idx="4714">
                  <c:v>1010.19922</c:v>
                </c:pt>
                <c:pt idx="4715">
                  <c:v>1010.0519399999999</c:v>
                </c:pt>
                <c:pt idx="4716">
                  <c:v>1009.73389</c:v>
                </c:pt>
                <c:pt idx="4717">
                  <c:v>1009.45642</c:v>
                </c:pt>
                <c:pt idx="4718">
                  <c:v>1009.20398</c:v>
                </c:pt>
                <c:pt idx="4719">
                  <c:v>1008.98846</c:v>
                </c:pt>
                <c:pt idx="4720">
                  <c:v>1008.68817</c:v>
                </c:pt>
                <c:pt idx="4721">
                  <c:v>1008.7052</c:v>
                </c:pt>
                <c:pt idx="4722">
                  <c:v>1008.42889</c:v>
                </c:pt>
                <c:pt idx="4723">
                  <c:v>1008.09216</c:v>
                </c:pt>
                <c:pt idx="4724">
                  <c:v>1007.89478</c:v>
                </c:pt>
                <c:pt idx="4725">
                  <c:v>1007.77148</c:v>
                </c:pt>
                <c:pt idx="4726">
                  <c:v>1007.32129</c:v>
                </c:pt>
                <c:pt idx="4727">
                  <c:v>1007.18762</c:v>
                </c:pt>
                <c:pt idx="4728">
                  <c:v>1006.98065</c:v>
                </c:pt>
                <c:pt idx="4729">
                  <c:v>1006.72186</c:v>
                </c:pt>
                <c:pt idx="4730">
                  <c:v>1006.38672</c:v>
                </c:pt>
                <c:pt idx="4731">
                  <c:v>1006.23865</c:v>
                </c:pt>
                <c:pt idx="4732">
                  <c:v>1005.92657</c:v>
                </c:pt>
                <c:pt idx="4733">
                  <c:v>1005.87854</c:v>
                </c:pt>
                <c:pt idx="4734">
                  <c:v>1005.40179</c:v>
                </c:pt>
                <c:pt idx="4735">
                  <c:v>1005.177</c:v>
                </c:pt>
                <c:pt idx="4736">
                  <c:v>1004.92731</c:v>
                </c:pt>
                <c:pt idx="4737">
                  <c:v>1004.73767</c:v>
                </c:pt>
                <c:pt idx="4738">
                  <c:v>1004.46808</c:v>
                </c:pt>
                <c:pt idx="4739">
                  <c:v>1004.12744</c:v>
                </c:pt>
                <c:pt idx="4740">
                  <c:v>1003.97925</c:v>
                </c:pt>
                <c:pt idx="4741">
                  <c:v>1003.83588</c:v>
                </c:pt>
                <c:pt idx="4742">
                  <c:v>1003.52802</c:v>
                </c:pt>
                <c:pt idx="4743">
                  <c:v>1003.1621699999999</c:v>
                </c:pt>
                <c:pt idx="4744">
                  <c:v>1003.05475</c:v>
                </c:pt>
                <c:pt idx="4745">
                  <c:v>1002.70752</c:v>
                </c:pt>
                <c:pt idx="4746">
                  <c:v>1002.41632</c:v>
                </c:pt>
                <c:pt idx="4747">
                  <c:v>1002.25751</c:v>
                </c:pt>
                <c:pt idx="4748">
                  <c:v>1002.1834700000001</c:v>
                </c:pt>
                <c:pt idx="4749">
                  <c:v>1001.86322</c:v>
                </c:pt>
                <c:pt idx="4750">
                  <c:v>1001.62164</c:v>
                </c:pt>
                <c:pt idx="4751">
                  <c:v>1001.3046900000001</c:v>
                </c:pt>
                <c:pt idx="4752">
                  <c:v>1001.1171900000001</c:v>
                </c:pt>
                <c:pt idx="4753">
                  <c:v>1000.77844</c:v>
                </c:pt>
                <c:pt idx="4754">
                  <c:v>1000.7231399999999</c:v>
                </c:pt>
                <c:pt idx="4755">
                  <c:v>1000.2879</c:v>
                </c:pt>
                <c:pt idx="4756">
                  <c:v>1000.0307</c:v>
                </c:pt>
                <c:pt idx="4757">
                  <c:v>999.83520499999997</c:v>
                </c:pt>
                <c:pt idx="4758">
                  <c:v>999.61084000000005</c:v>
                </c:pt>
                <c:pt idx="4759">
                  <c:v>999.41857900000002</c:v>
                </c:pt>
                <c:pt idx="4760">
                  <c:v>999.11279300000001</c:v>
                </c:pt>
                <c:pt idx="4761">
                  <c:v>998.94097899999997</c:v>
                </c:pt>
                <c:pt idx="4762">
                  <c:v>998.80651899999998</c:v>
                </c:pt>
                <c:pt idx="4763">
                  <c:v>998.49401899999998</c:v>
                </c:pt>
                <c:pt idx="4764">
                  <c:v>998.26946999999996</c:v>
                </c:pt>
                <c:pt idx="4765">
                  <c:v>998.22900400000003</c:v>
                </c:pt>
                <c:pt idx="4766">
                  <c:v>997.81237799999997</c:v>
                </c:pt>
                <c:pt idx="4767">
                  <c:v>997.76959199999999</c:v>
                </c:pt>
                <c:pt idx="4768">
                  <c:v>997.42511000000002</c:v>
                </c:pt>
                <c:pt idx="4769">
                  <c:v>997.12371800000005</c:v>
                </c:pt>
                <c:pt idx="4770">
                  <c:v>996.80737299999998</c:v>
                </c:pt>
                <c:pt idx="4771">
                  <c:v>996.636841</c:v>
                </c:pt>
                <c:pt idx="4772">
                  <c:v>996.35595699999999</c:v>
                </c:pt>
                <c:pt idx="4773">
                  <c:v>996.03247099999999</c:v>
                </c:pt>
                <c:pt idx="4774">
                  <c:v>995.79132100000004</c:v>
                </c:pt>
                <c:pt idx="4775">
                  <c:v>995.58117700000003</c:v>
                </c:pt>
                <c:pt idx="4776">
                  <c:v>995.49157700000001</c:v>
                </c:pt>
                <c:pt idx="4777">
                  <c:v>995.21057099999996</c:v>
                </c:pt>
                <c:pt idx="4778">
                  <c:v>995.16613800000005</c:v>
                </c:pt>
                <c:pt idx="4779">
                  <c:v>994.63360599999999</c:v>
                </c:pt>
                <c:pt idx="4780">
                  <c:v>994.39801</c:v>
                </c:pt>
                <c:pt idx="4781">
                  <c:v>994.26605199999995</c:v>
                </c:pt>
                <c:pt idx="4782">
                  <c:v>994.04394500000001</c:v>
                </c:pt>
                <c:pt idx="4783">
                  <c:v>993.70855700000004</c:v>
                </c:pt>
                <c:pt idx="4784">
                  <c:v>993.54144299999996</c:v>
                </c:pt>
                <c:pt idx="4785">
                  <c:v>993.65112299999998</c:v>
                </c:pt>
                <c:pt idx="4786">
                  <c:v>993.16491699999995</c:v>
                </c:pt>
                <c:pt idx="4787">
                  <c:v>992.81835899999999</c:v>
                </c:pt>
                <c:pt idx="4788">
                  <c:v>992.60992399999998</c:v>
                </c:pt>
                <c:pt idx="4789">
                  <c:v>992.42913799999997</c:v>
                </c:pt>
                <c:pt idx="4790">
                  <c:v>992.13031000000001</c:v>
                </c:pt>
                <c:pt idx="4791">
                  <c:v>991.95214799999997</c:v>
                </c:pt>
                <c:pt idx="4792">
                  <c:v>991.69390899999996</c:v>
                </c:pt>
                <c:pt idx="4793">
                  <c:v>991.35571300000004</c:v>
                </c:pt>
                <c:pt idx="4794">
                  <c:v>991.10675000000003</c:v>
                </c:pt>
                <c:pt idx="4795">
                  <c:v>990.949524</c:v>
                </c:pt>
                <c:pt idx="4796">
                  <c:v>990.61724900000002</c:v>
                </c:pt>
                <c:pt idx="4797">
                  <c:v>990.39446999999996</c:v>
                </c:pt>
                <c:pt idx="4798">
                  <c:v>990.18957499999999</c:v>
                </c:pt>
                <c:pt idx="4799">
                  <c:v>990.00176999999996</c:v>
                </c:pt>
                <c:pt idx="4800">
                  <c:v>989.70935099999997</c:v>
                </c:pt>
                <c:pt idx="4801">
                  <c:v>989.54748500000005</c:v>
                </c:pt>
                <c:pt idx="4802">
                  <c:v>989.36163299999998</c:v>
                </c:pt>
                <c:pt idx="4803">
                  <c:v>989.01654099999996</c:v>
                </c:pt>
                <c:pt idx="4804">
                  <c:v>988.81481900000006</c:v>
                </c:pt>
                <c:pt idx="4805">
                  <c:v>988.52978499999995</c:v>
                </c:pt>
                <c:pt idx="4806">
                  <c:v>988.29846199999997</c:v>
                </c:pt>
                <c:pt idx="4807">
                  <c:v>988.07708700000001</c:v>
                </c:pt>
                <c:pt idx="4808">
                  <c:v>987.79846199999997</c:v>
                </c:pt>
                <c:pt idx="4809">
                  <c:v>987.56817599999999</c:v>
                </c:pt>
                <c:pt idx="4810">
                  <c:v>987.34191899999996</c:v>
                </c:pt>
                <c:pt idx="4811">
                  <c:v>987.13494900000001</c:v>
                </c:pt>
                <c:pt idx="4812">
                  <c:v>986.91546600000004</c:v>
                </c:pt>
                <c:pt idx="4813">
                  <c:v>986.74700900000005</c:v>
                </c:pt>
                <c:pt idx="4814">
                  <c:v>986.581726</c:v>
                </c:pt>
                <c:pt idx="4815">
                  <c:v>986.23431400000004</c:v>
                </c:pt>
                <c:pt idx="4816">
                  <c:v>985.98345900000004</c:v>
                </c:pt>
                <c:pt idx="4817">
                  <c:v>985.81030299999998</c:v>
                </c:pt>
                <c:pt idx="4818">
                  <c:v>985.71820100000002</c:v>
                </c:pt>
                <c:pt idx="4819">
                  <c:v>985.43597399999999</c:v>
                </c:pt>
                <c:pt idx="4820">
                  <c:v>985.19189500000005</c:v>
                </c:pt>
                <c:pt idx="4821">
                  <c:v>985.21283000000005</c:v>
                </c:pt>
                <c:pt idx="4822">
                  <c:v>984.84503199999995</c:v>
                </c:pt>
                <c:pt idx="4823">
                  <c:v>984.60754399999996</c:v>
                </c:pt>
                <c:pt idx="4824">
                  <c:v>984.38360599999999</c:v>
                </c:pt>
                <c:pt idx="4825">
                  <c:v>984.18402100000003</c:v>
                </c:pt>
                <c:pt idx="4826">
                  <c:v>983.94970699999999</c:v>
                </c:pt>
                <c:pt idx="4827">
                  <c:v>983.78149399999995</c:v>
                </c:pt>
                <c:pt idx="4828">
                  <c:v>983.482483</c:v>
                </c:pt>
                <c:pt idx="4829">
                  <c:v>983.21331799999996</c:v>
                </c:pt>
                <c:pt idx="4830">
                  <c:v>982.88562000000002</c:v>
                </c:pt>
                <c:pt idx="4831">
                  <c:v>982.68377699999996</c:v>
                </c:pt>
                <c:pt idx="4832">
                  <c:v>982.55261199999995</c:v>
                </c:pt>
                <c:pt idx="4833">
                  <c:v>982.35711700000002</c:v>
                </c:pt>
                <c:pt idx="4834">
                  <c:v>982.20782499999996</c:v>
                </c:pt>
                <c:pt idx="4835">
                  <c:v>981.89227300000005</c:v>
                </c:pt>
                <c:pt idx="4836">
                  <c:v>981.64739999999995</c:v>
                </c:pt>
                <c:pt idx="4837">
                  <c:v>981.39965800000004</c:v>
                </c:pt>
                <c:pt idx="4838">
                  <c:v>981.22729500000003</c:v>
                </c:pt>
                <c:pt idx="4839">
                  <c:v>980.91632100000004</c:v>
                </c:pt>
                <c:pt idx="4840">
                  <c:v>980.90533400000004</c:v>
                </c:pt>
                <c:pt idx="4841">
                  <c:v>980.72589100000005</c:v>
                </c:pt>
                <c:pt idx="4842">
                  <c:v>980.43633999999997</c:v>
                </c:pt>
                <c:pt idx="4843">
                  <c:v>980.31848100000002</c:v>
                </c:pt>
                <c:pt idx="4844">
                  <c:v>980.416382</c:v>
                </c:pt>
                <c:pt idx="4845">
                  <c:v>980.10803199999998</c:v>
                </c:pt>
                <c:pt idx="4846">
                  <c:v>980.06982400000004</c:v>
                </c:pt>
                <c:pt idx="4847">
                  <c:v>979.878601</c:v>
                </c:pt>
                <c:pt idx="4848">
                  <c:v>979.72375499999998</c:v>
                </c:pt>
                <c:pt idx="4849">
                  <c:v>979.55071999999996</c:v>
                </c:pt>
                <c:pt idx="4850">
                  <c:v>979.40277100000003</c:v>
                </c:pt>
                <c:pt idx="4851">
                  <c:v>979.29956100000004</c:v>
                </c:pt>
                <c:pt idx="4852">
                  <c:v>979.06701699999996</c:v>
                </c:pt>
                <c:pt idx="4853">
                  <c:v>978.77325399999995</c:v>
                </c:pt>
                <c:pt idx="4854">
                  <c:v>978.72155799999996</c:v>
                </c:pt>
                <c:pt idx="4855">
                  <c:v>978.49877900000001</c:v>
                </c:pt>
                <c:pt idx="4856">
                  <c:v>978.34246800000005</c:v>
                </c:pt>
                <c:pt idx="4857">
                  <c:v>978.20080599999994</c:v>
                </c:pt>
                <c:pt idx="4858">
                  <c:v>978.04431199999999</c:v>
                </c:pt>
                <c:pt idx="4859">
                  <c:v>977.83898899999997</c:v>
                </c:pt>
                <c:pt idx="4860">
                  <c:v>977.589966</c:v>
                </c:pt>
                <c:pt idx="4861">
                  <c:v>977.37799099999995</c:v>
                </c:pt>
                <c:pt idx="4862">
                  <c:v>977.28668200000004</c:v>
                </c:pt>
                <c:pt idx="4863">
                  <c:v>977.06915300000003</c:v>
                </c:pt>
                <c:pt idx="4864">
                  <c:v>976.75238000000002</c:v>
                </c:pt>
                <c:pt idx="4865">
                  <c:v>976.82250999999997</c:v>
                </c:pt>
                <c:pt idx="4866">
                  <c:v>976.57080099999996</c:v>
                </c:pt>
                <c:pt idx="4867">
                  <c:v>976.14892599999996</c:v>
                </c:pt>
                <c:pt idx="4868">
                  <c:v>975.87988299999995</c:v>
                </c:pt>
                <c:pt idx="4869">
                  <c:v>975.82385299999999</c:v>
                </c:pt>
                <c:pt idx="4870">
                  <c:v>975.54766800000004</c:v>
                </c:pt>
                <c:pt idx="4871">
                  <c:v>975.33392300000003</c:v>
                </c:pt>
                <c:pt idx="4872">
                  <c:v>975.12451199999998</c:v>
                </c:pt>
                <c:pt idx="4873">
                  <c:v>974.91650400000003</c:v>
                </c:pt>
                <c:pt idx="4874">
                  <c:v>974.77655000000004</c:v>
                </c:pt>
                <c:pt idx="4875">
                  <c:v>974.51257299999997</c:v>
                </c:pt>
                <c:pt idx="4876">
                  <c:v>974.368652</c:v>
                </c:pt>
                <c:pt idx="4877">
                  <c:v>974.07147199999997</c:v>
                </c:pt>
                <c:pt idx="4878">
                  <c:v>973.979919</c:v>
                </c:pt>
                <c:pt idx="4879">
                  <c:v>973.51776099999995</c:v>
                </c:pt>
                <c:pt idx="4880">
                  <c:v>973.39843800000006</c:v>
                </c:pt>
                <c:pt idx="4881">
                  <c:v>973.10217299999999</c:v>
                </c:pt>
                <c:pt idx="4882">
                  <c:v>973.22106900000006</c:v>
                </c:pt>
                <c:pt idx="4883">
                  <c:v>972.728882</c:v>
                </c:pt>
                <c:pt idx="4884">
                  <c:v>972.40454099999999</c:v>
                </c:pt>
                <c:pt idx="4885">
                  <c:v>972.16522199999997</c:v>
                </c:pt>
                <c:pt idx="4886">
                  <c:v>971.93841599999996</c:v>
                </c:pt>
                <c:pt idx="4887">
                  <c:v>971.73303199999998</c:v>
                </c:pt>
                <c:pt idx="4888">
                  <c:v>971.64263900000003</c:v>
                </c:pt>
                <c:pt idx="4889">
                  <c:v>971.18188499999997</c:v>
                </c:pt>
                <c:pt idx="4890">
                  <c:v>970.94891399999995</c:v>
                </c:pt>
                <c:pt idx="4891">
                  <c:v>970.83734100000004</c:v>
                </c:pt>
                <c:pt idx="4892">
                  <c:v>970.71478300000001</c:v>
                </c:pt>
                <c:pt idx="4893">
                  <c:v>970.37701400000003</c:v>
                </c:pt>
                <c:pt idx="4894">
                  <c:v>970.24395800000002</c:v>
                </c:pt>
                <c:pt idx="4895">
                  <c:v>970.209473</c:v>
                </c:pt>
                <c:pt idx="4896">
                  <c:v>969.82409700000005</c:v>
                </c:pt>
                <c:pt idx="4897">
                  <c:v>969.54718000000003</c:v>
                </c:pt>
                <c:pt idx="4898">
                  <c:v>969.42486599999995</c:v>
                </c:pt>
                <c:pt idx="4899">
                  <c:v>969.32995600000004</c:v>
                </c:pt>
                <c:pt idx="4900">
                  <c:v>968.88690199999996</c:v>
                </c:pt>
                <c:pt idx="4901">
                  <c:v>968.63983199999996</c:v>
                </c:pt>
                <c:pt idx="4902">
                  <c:v>968.58819600000004</c:v>
                </c:pt>
                <c:pt idx="4903">
                  <c:v>968.32312000000002</c:v>
                </c:pt>
                <c:pt idx="4904">
                  <c:v>967.98657200000002</c:v>
                </c:pt>
                <c:pt idx="4905">
                  <c:v>967.70483400000001</c:v>
                </c:pt>
                <c:pt idx="4906">
                  <c:v>967.631531</c:v>
                </c:pt>
                <c:pt idx="4907">
                  <c:v>967.37884499999996</c:v>
                </c:pt>
                <c:pt idx="4908">
                  <c:v>967.15832499999999</c:v>
                </c:pt>
                <c:pt idx="4909">
                  <c:v>966.90875200000005</c:v>
                </c:pt>
                <c:pt idx="4910">
                  <c:v>966.81927499999995</c:v>
                </c:pt>
                <c:pt idx="4911">
                  <c:v>966.524902</c:v>
                </c:pt>
                <c:pt idx="4912">
                  <c:v>966.34979199999998</c:v>
                </c:pt>
                <c:pt idx="4913">
                  <c:v>966.17578100000003</c:v>
                </c:pt>
                <c:pt idx="4914">
                  <c:v>965.86157200000002</c:v>
                </c:pt>
                <c:pt idx="4915">
                  <c:v>965.66687000000002</c:v>
                </c:pt>
                <c:pt idx="4916">
                  <c:v>965.23590100000001</c:v>
                </c:pt>
                <c:pt idx="4917">
                  <c:v>964.90808100000004</c:v>
                </c:pt>
                <c:pt idx="4918">
                  <c:v>964.71911599999999</c:v>
                </c:pt>
                <c:pt idx="4919">
                  <c:v>964.696594</c:v>
                </c:pt>
                <c:pt idx="4920">
                  <c:v>964.36187700000005</c:v>
                </c:pt>
                <c:pt idx="4921">
                  <c:v>964.04852300000005</c:v>
                </c:pt>
                <c:pt idx="4922">
                  <c:v>963.84503199999995</c:v>
                </c:pt>
                <c:pt idx="4923">
                  <c:v>963.58099400000003</c:v>
                </c:pt>
                <c:pt idx="4924">
                  <c:v>963.57482900000002</c:v>
                </c:pt>
                <c:pt idx="4925">
                  <c:v>963.23388699999998</c:v>
                </c:pt>
                <c:pt idx="4926">
                  <c:v>963.11523399999999</c:v>
                </c:pt>
                <c:pt idx="4927">
                  <c:v>962.94818099999998</c:v>
                </c:pt>
                <c:pt idx="4928">
                  <c:v>962.70208700000001</c:v>
                </c:pt>
                <c:pt idx="4929">
                  <c:v>962.46777299999997</c:v>
                </c:pt>
                <c:pt idx="4930">
                  <c:v>962.192993</c:v>
                </c:pt>
                <c:pt idx="4931">
                  <c:v>962.13641399999995</c:v>
                </c:pt>
                <c:pt idx="4932">
                  <c:v>961.88757299999997</c:v>
                </c:pt>
                <c:pt idx="4933">
                  <c:v>961.60168499999997</c:v>
                </c:pt>
                <c:pt idx="4934">
                  <c:v>961.45507799999996</c:v>
                </c:pt>
                <c:pt idx="4935">
                  <c:v>961.185608</c:v>
                </c:pt>
                <c:pt idx="4936">
                  <c:v>961.10461399999997</c:v>
                </c:pt>
                <c:pt idx="4937">
                  <c:v>960.83856200000002</c:v>
                </c:pt>
                <c:pt idx="4938">
                  <c:v>960.77069100000006</c:v>
                </c:pt>
                <c:pt idx="4939">
                  <c:v>960.453125</c:v>
                </c:pt>
                <c:pt idx="4940">
                  <c:v>960.22167999999999</c:v>
                </c:pt>
                <c:pt idx="4941">
                  <c:v>959.94281000000001</c:v>
                </c:pt>
                <c:pt idx="4942">
                  <c:v>959.66564900000003</c:v>
                </c:pt>
                <c:pt idx="4943">
                  <c:v>959.47644000000003</c:v>
                </c:pt>
                <c:pt idx="4944">
                  <c:v>959.34155299999998</c:v>
                </c:pt>
                <c:pt idx="4945">
                  <c:v>958.87481700000001</c:v>
                </c:pt>
                <c:pt idx="4946">
                  <c:v>958.62676999999996</c:v>
                </c:pt>
                <c:pt idx="4947">
                  <c:v>958.22009300000002</c:v>
                </c:pt>
                <c:pt idx="4948">
                  <c:v>957.91747999999995</c:v>
                </c:pt>
                <c:pt idx="4949">
                  <c:v>957.65551800000003</c:v>
                </c:pt>
                <c:pt idx="4950">
                  <c:v>957.40466300000003</c:v>
                </c:pt>
                <c:pt idx="4951">
                  <c:v>957.19653300000004</c:v>
                </c:pt>
                <c:pt idx="4952">
                  <c:v>956.97229000000004</c:v>
                </c:pt>
                <c:pt idx="4953">
                  <c:v>956.64282200000002</c:v>
                </c:pt>
                <c:pt idx="4954">
                  <c:v>956.47851600000001</c:v>
                </c:pt>
                <c:pt idx="4955">
                  <c:v>956.28344700000002</c:v>
                </c:pt>
                <c:pt idx="4956">
                  <c:v>956.13226299999997</c:v>
                </c:pt>
                <c:pt idx="4957">
                  <c:v>955.81372099999999</c:v>
                </c:pt>
                <c:pt idx="4958">
                  <c:v>955.64947500000005</c:v>
                </c:pt>
                <c:pt idx="4959">
                  <c:v>955.41900599999997</c:v>
                </c:pt>
                <c:pt idx="4960">
                  <c:v>955.17553699999996</c:v>
                </c:pt>
                <c:pt idx="4961">
                  <c:v>954.99676499999998</c:v>
                </c:pt>
                <c:pt idx="4962">
                  <c:v>954.75164800000005</c:v>
                </c:pt>
                <c:pt idx="4963">
                  <c:v>954.47589100000005</c:v>
                </c:pt>
                <c:pt idx="4964">
                  <c:v>954.27703899999995</c:v>
                </c:pt>
                <c:pt idx="4965">
                  <c:v>954.13562000000002</c:v>
                </c:pt>
                <c:pt idx="4966">
                  <c:v>954.01843299999996</c:v>
                </c:pt>
                <c:pt idx="4967">
                  <c:v>953.52447500000005</c:v>
                </c:pt>
                <c:pt idx="4968">
                  <c:v>953.23541299999999</c:v>
                </c:pt>
                <c:pt idx="4969">
                  <c:v>953.00573699999995</c:v>
                </c:pt>
                <c:pt idx="4970">
                  <c:v>952.83752400000003</c:v>
                </c:pt>
                <c:pt idx="4971">
                  <c:v>952.63122599999997</c:v>
                </c:pt>
                <c:pt idx="4972">
                  <c:v>952.24127199999998</c:v>
                </c:pt>
                <c:pt idx="4973">
                  <c:v>952.06048599999997</c:v>
                </c:pt>
                <c:pt idx="4974">
                  <c:v>952.04882799999996</c:v>
                </c:pt>
                <c:pt idx="4975">
                  <c:v>951.80114700000001</c:v>
                </c:pt>
                <c:pt idx="4976">
                  <c:v>951.43847700000003</c:v>
                </c:pt>
                <c:pt idx="4977">
                  <c:v>951.25457800000004</c:v>
                </c:pt>
                <c:pt idx="4978">
                  <c:v>951.140625</c:v>
                </c:pt>
                <c:pt idx="4979">
                  <c:v>950.88958700000001</c:v>
                </c:pt>
                <c:pt idx="4980">
                  <c:v>950.62152100000003</c:v>
                </c:pt>
                <c:pt idx="4981">
                  <c:v>950.32647699999995</c:v>
                </c:pt>
                <c:pt idx="4982">
                  <c:v>949.97662400000002</c:v>
                </c:pt>
                <c:pt idx="4983">
                  <c:v>949.66918899999996</c:v>
                </c:pt>
                <c:pt idx="4984">
                  <c:v>949.71643099999994</c:v>
                </c:pt>
                <c:pt idx="4985">
                  <c:v>949.31805399999996</c:v>
                </c:pt>
                <c:pt idx="4986">
                  <c:v>948.99969499999997</c:v>
                </c:pt>
                <c:pt idx="4987">
                  <c:v>948.72204599999998</c:v>
                </c:pt>
                <c:pt idx="4988">
                  <c:v>948.48858600000005</c:v>
                </c:pt>
                <c:pt idx="4989">
                  <c:v>948.40948500000002</c:v>
                </c:pt>
                <c:pt idx="4990">
                  <c:v>948.09570299999996</c:v>
                </c:pt>
                <c:pt idx="4991">
                  <c:v>947.82385299999999</c:v>
                </c:pt>
                <c:pt idx="4992">
                  <c:v>947.64312700000005</c:v>
                </c:pt>
                <c:pt idx="4993">
                  <c:v>947.33575399999995</c:v>
                </c:pt>
                <c:pt idx="4994">
                  <c:v>947.16125499999998</c:v>
                </c:pt>
                <c:pt idx="4995">
                  <c:v>946.92895499999997</c:v>
                </c:pt>
                <c:pt idx="4996">
                  <c:v>946.87744099999998</c:v>
                </c:pt>
                <c:pt idx="4997">
                  <c:v>946.55578600000001</c:v>
                </c:pt>
                <c:pt idx="4998">
                  <c:v>946.25305200000003</c:v>
                </c:pt>
                <c:pt idx="4999">
                  <c:v>946.02874799999995</c:v>
                </c:pt>
                <c:pt idx="5000">
                  <c:v>945.71002199999998</c:v>
                </c:pt>
                <c:pt idx="5001">
                  <c:v>945.44317599999999</c:v>
                </c:pt>
                <c:pt idx="5002">
                  <c:v>945.16980000000001</c:v>
                </c:pt>
                <c:pt idx="5003">
                  <c:v>944.85320999999999</c:v>
                </c:pt>
                <c:pt idx="5004">
                  <c:v>944.66845699999999</c:v>
                </c:pt>
                <c:pt idx="5005">
                  <c:v>944.44006300000001</c:v>
                </c:pt>
                <c:pt idx="5006">
                  <c:v>944.15338099999997</c:v>
                </c:pt>
                <c:pt idx="5007">
                  <c:v>943.84045400000002</c:v>
                </c:pt>
                <c:pt idx="5008">
                  <c:v>943.60162400000002</c:v>
                </c:pt>
                <c:pt idx="5009">
                  <c:v>943.444031</c:v>
                </c:pt>
                <c:pt idx="5010">
                  <c:v>943.09295699999996</c:v>
                </c:pt>
                <c:pt idx="5011">
                  <c:v>942.90502900000001</c:v>
                </c:pt>
                <c:pt idx="5012">
                  <c:v>942.67346199999997</c:v>
                </c:pt>
                <c:pt idx="5013">
                  <c:v>942.45202600000005</c:v>
                </c:pt>
                <c:pt idx="5014">
                  <c:v>942.285706</c:v>
                </c:pt>
                <c:pt idx="5015">
                  <c:v>941.98468000000003</c:v>
                </c:pt>
                <c:pt idx="5016">
                  <c:v>941.78448500000002</c:v>
                </c:pt>
                <c:pt idx="5017">
                  <c:v>941.49102800000003</c:v>
                </c:pt>
                <c:pt idx="5018">
                  <c:v>941.22717299999999</c:v>
                </c:pt>
                <c:pt idx="5019">
                  <c:v>941.09191899999996</c:v>
                </c:pt>
                <c:pt idx="5020">
                  <c:v>940.752747</c:v>
                </c:pt>
                <c:pt idx="5021">
                  <c:v>940.53173800000002</c:v>
                </c:pt>
                <c:pt idx="5022">
                  <c:v>940.17919900000004</c:v>
                </c:pt>
                <c:pt idx="5023">
                  <c:v>939.93133499999999</c:v>
                </c:pt>
                <c:pt idx="5024">
                  <c:v>939.97344999999996</c:v>
                </c:pt>
                <c:pt idx="5025">
                  <c:v>939.56640600000003</c:v>
                </c:pt>
                <c:pt idx="5026">
                  <c:v>939.26977499999998</c:v>
                </c:pt>
                <c:pt idx="5027">
                  <c:v>939.020081</c:v>
                </c:pt>
                <c:pt idx="5028">
                  <c:v>938.76623500000005</c:v>
                </c:pt>
                <c:pt idx="5029">
                  <c:v>938.56976299999997</c:v>
                </c:pt>
                <c:pt idx="5030">
                  <c:v>938.35461399999997</c:v>
                </c:pt>
                <c:pt idx="5031">
                  <c:v>938.13635299999999</c:v>
                </c:pt>
                <c:pt idx="5032">
                  <c:v>937.88855000000001</c:v>
                </c:pt>
                <c:pt idx="5033">
                  <c:v>937.62298599999997</c:v>
                </c:pt>
                <c:pt idx="5034">
                  <c:v>937.49139400000001</c:v>
                </c:pt>
                <c:pt idx="5035">
                  <c:v>937.25543200000004</c:v>
                </c:pt>
                <c:pt idx="5036">
                  <c:v>937.00262499999997</c:v>
                </c:pt>
                <c:pt idx="5037">
                  <c:v>936.77899200000002</c:v>
                </c:pt>
                <c:pt idx="5038">
                  <c:v>936.41937299999995</c:v>
                </c:pt>
                <c:pt idx="5039">
                  <c:v>936.31768799999998</c:v>
                </c:pt>
                <c:pt idx="5040">
                  <c:v>936.012024</c:v>
                </c:pt>
                <c:pt idx="5041">
                  <c:v>935.90765399999998</c:v>
                </c:pt>
                <c:pt idx="5042">
                  <c:v>935.61596699999996</c:v>
                </c:pt>
                <c:pt idx="5043">
                  <c:v>935.40594499999997</c:v>
                </c:pt>
                <c:pt idx="5044">
                  <c:v>935.09521500000005</c:v>
                </c:pt>
                <c:pt idx="5045">
                  <c:v>934.93414299999995</c:v>
                </c:pt>
                <c:pt idx="5046">
                  <c:v>934.60418700000002</c:v>
                </c:pt>
                <c:pt idx="5047">
                  <c:v>934.33880599999998</c:v>
                </c:pt>
                <c:pt idx="5048">
                  <c:v>934.14410399999997</c:v>
                </c:pt>
                <c:pt idx="5049">
                  <c:v>933.887878</c:v>
                </c:pt>
                <c:pt idx="5050">
                  <c:v>933.52899200000002</c:v>
                </c:pt>
                <c:pt idx="5051">
                  <c:v>933.33056599999998</c:v>
                </c:pt>
                <c:pt idx="5052">
                  <c:v>933.198486</c:v>
                </c:pt>
                <c:pt idx="5053">
                  <c:v>932.92443800000001</c:v>
                </c:pt>
                <c:pt idx="5054">
                  <c:v>932.66467299999999</c:v>
                </c:pt>
                <c:pt idx="5055">
                  <c:v>932.49694799999997</c:v>
                </c:pt>
                <c:pt idx="5056">
                  <c:v>932.26226799999995</c:v>
                </c:pt>
                <c:pt idx="5057">
                  <c:v>932.09393299999999</c:v>
                </c:pt>
                <c:pt idx="5058">
                  <c:v>931.90704300000004</c:v>
                </c:pt>
                <c:pt idx="5059">
                  <c:v>931.59381099999996</c:v>
                </c:pt>
                <c:pt idx="5060">
                  <c:v>931.36059599999999</c:v>
                </c:pt>
                <c:pt idx="5061">
                  <c:v>931.38098100000002</c:v>
                </c:pt>
                <c:pt idx="5062">
                  <c:v>931.14190699999995</c:v>
                </c:pt>
                <c:pt idx="5063">
                  <c:v>930.837402</c:v>
                </c:pt>
                <c:pt idx="5064">
                  <c:v>930.91455099999996</c:v>
                </c:pt>
                <c:pt idx="5065">
                  <c:v>930.51000999999997</c:v>
                </c:pt>
                <c:pt idx="5066">
                  <c:v>930.30407700000001</c:v>
                </c:pt>
                <c:pt idx="5067">
                  <c:v>930.07470699999999</c:v>
                </c:pt>
                <c:pt idx="5068">
                  <c:v>929.91589399999998</c:v>
                </c:pt>
                <c:pt idx="5069">
                  <c:v>929.75335700000005</c:v>
                </c:pt>
                <c:pt idx="5070">
                  <c:v>929.69757100000004</c:v>
                </c:pt>
                <c:pt idx="5071">
                  <c:v>929.53143299999999</c:v>
                </c:pt>
                <c:pt idx="5072">
                  <c:v>929.38915999999995</c:v>
                </c:pt>
                <c:pt idx="5073">
                  <c:v>929.115906</c:v>
                </c:pt>
                <c:pt idx="5074">
                  <c:v>928.93994099999998</c:v>
                </c:pt>
                <c:pt idx="5075">
                  <c:v>928.65826400000003</c:v>
                </c:pt>
                <c:pt idx="5076">
                  <c:v>928.50018299999999</c:v>
                </c:pt>
                <c:pt idx="5077">
                  <c:v>928.37097200000005</c:v>
                </c:pt>
                <c:pt idx="5078">
                  <c:v>928.074341</c:v>
                </c:pt>
                <c:pt idx="5079">
                  <c:v>927.78320299999996</c:v>
                </c:pt>
                <c:pt idx="5080">
                  <c:v>927.50390600000003</c:v>
                </c:pt>
                <c:pt idx="5081">
                  <c:v>927.25500499999998</c:v>
                </c:pt>
                <c:pt idx="5082">
                  <c:v>927.00964399999998</c:v>
                </c:pt>
                <c:pt idx="5083">
                  <c:v>926.81146200000001</c:v>
                </c:pt>
                <c:pt idx="5084">
                  <c:v>926.50707999999997</c:v>
                </c:pt>
                <c:pt idx="5085">
                  <c:v>926.37658699999997</c:v>
                </c:pt>
                <c:pt idx="5086">
                  <c:v>926.27398700000003</c:v>
                </c:pt>
                <c:pt idx="5087">
                  <c:v>925.93786599999999</c:v>
                </c:pt>
                <c:pt idx="5088">
                  <c:v>925.64502000000005</c:v>
                </c:pt>
                <c:pt idx="5089">
                  <c:v>925.37268099999994</c:v>
                </c:pt>
                <c:pt idx="5090">
                  <c:v>925.293274</c:v>
                </c:pt>
                <c:pt idx="5091">
                  <c:v>925.096497</c:v>
                </c:pt>
                <c:pt idx="5092">
                  <c:v>924.86492899999996</c:v>
                </c:pt>
                <c:pt idx="5093">
                  <c:v>924.68756099999996</c:v>
                </c:pt>
                <c:pt idx="5094">
                  <c:v>924.42883300000005</c:v>
                </c:pt>
                <c:pt idx="5095">
                  <c:v>924.25207499999999</c:v>
                </c:pt>
                <c:pt idx="5096">
                  <c:v>923.86956799999996</c:v>
                </c:pt>
                <c:pt idx="5097">
                  <c:v>923.65216099999998</c:v>
                </c:pt>
                <c:pt idx="5098">
                  <c:v>923.41204800000003</c:v>
                </c:pt>
                <c:pt idx="5099">
                  <c:v>923.119507</c:v>
                </c:pt>
                <c:pt idx="5100">
                  <c:v>922.91796899999997</c:v>
                </c:pt>
                <c:pt idx="5101">
                  <c:v>922.70898399999999</c:v>
                </c:pt>
                <c:pt idx="5102">
                  <c:v>922.62200900000005</c:v>
                </c:pt>
                <c:pt idx="5103">
                  <c:v>922.37097200000005</c:v>
                </c:pt>
                <c:pt idx="5104">
                  <c:v>922.19036900000003</c:v>
                </c:pt>
                <c:pt idx="5105">
                  <c:v>922.01440400000001</c:v>
                </c:pt>
                <c:pt idx="5106">
                  <c:v>921.75262499999997</c:v>
                </c:pt>
                <c:pt idx="5107">
                  <c:v>921.51538100000005</c:v>
                </c:pt>
                <c:pt idx="5108">
                  <c:v>921.25323500000002</c:v>
                </c:pt>
                <c:pt idx="5109">
                  <c:v>921.08917199999996</c:v>
                </c:pt>
                <c:pt idx="5110">
                  <c:v>920.81304899999998</c:v>
                </c:pt>
                <c:pt idx="5111">
                  <c:v>920.58325200000002</c:v>
                </c:pt>
                <c:pt idx="5112">
                  <c:v>920.30822799999999</c:v>
                </c:pt>
                <c:pt idx="5113">
                  <c:v>920.13763400000005</c:v>
                </c:pt>
                <c:pt idx="5114">
                  <c:v>920.019226</c:v>
                </c:pt>
                <c:pt idx="5115">
                  <c:v>919.77282700000001</c:v>
                </c:pt>
                <c:pt idx="5116">
                  <c:v>919.53247099999999</c:v>
                </c:pt>
                <c:pt idx="5117">
                  <c:v>919.46978799999999</c:v>
                </c:pt>
                <c:pt idx="5118">
                  <c:v>919.01464799999997</c:v>
                </c:pt>
                <c:pt idx="5119">
                  <c:v>918.72589100000005</c:v>
                </c:pt>
                <c:pt idx="5120">
                  <c:v>918.56970200000001</c:v>
                </c:pt>
                <c:pt idx="5121">
                  <c:v>918.32372999999995</c:v>
                </c:pt>
                <c:pt idx="5122">
                  <c:v>918.10974099999999</c:v>
                </c:pt>
                <c:pt idx="5123">
                  <c:v>917.80328399999996</c:v>
                </c:pt>
                <c:pt idx="5124">
                  <c:v>917.66668700000002</c:v>
                </c:pt>
                <c:pt idx="5125">
                  <c:v>917.402466</c:v>
                </c:pt>
                <c:pt idx="5126">
                  <c:v>917.28949</c:v>
                </c:pt>
                <c:pt idx="5127">
                  <c:v>916.99328600000001</c:v>
                </c:pt>
                <c:pt idx="5128">
                  <c:v>916.65515100000005</c:v>
                </c:pt>
                <c:pt idx="5129">
                  <c:v>916.47900400000003</c:v>
                </c:pt>
                <c:pt idx="5130">
                  <c:v>916.28417999999999</c:v>
                </c:pt>
                <c:pt idx="5131">
                  <c:v>916.02185099999997</c:v>
                </c:pt>
                <c:pt idx="5132">
                  <c:v>915.79284700000005</c:v>
                </c:pt>
                <c:pt idx="5133">
                  <c:v>915.62493900000004</c:v>
                </c:pt>
                <c:pt idx="5134">
                  <c:v>915.30291699999998</c:v>
                </c:pt>
                <c:pt idx="5135">
                  <c:v>915.15905799999996</c:v>
                </c:pt>
                <c:pt idx="5136">
                  <c:v>914.89080799999999</c:v>
                </c:pt>
                <c:pt idx="5137">
                  <c:v>914.60784899999999</c:v>
                </c:pt>
                <c:pt idx="5138">
                  <c:v>914.41754200000003</c:v>
                </c:pt>
                <c:pt idx="5139">
                  <c:v>914.18646200000001</c:v>
                </c:pt>
                <c:pt idx="5140">
                  <c:v>913.91955599999994</c:v>
                </c:pt>
                <c:pt idx="5141">
                  <c:v>913.92388900000003</c:v>
                </c:pt>
                <c:pt idx="5142">
                  <c:v>913.58227499999998</c:v>
                </c:pt>
                <c:pt idx="5143">
                  <c:v>913.18493699999999</c:v>
                </c:pt>
                <c:pt idx="5144">
                  <c:v>912.95361300000002</c:v>
                </c:pt>
                <c:pt idx="5145">
                  <c:v>912.75476100000003</c:v>
                </c:pt>
                <c:pt idx="5146">
                  <c:v>912.51721199999997</c:v>
                </c:pt>
                <c:pt idx="5147">
                  <c:v>912.36657700000001</c:v>
                </c:pt>
                <c:pt idx="5148">
                  <c:v>912.02294900000004</c:v>
                </c:pt>
                <c:pt idx="5149">
                  <c:v>911.78930700000001</c:v>
                </c:pt>
                <c:pt idx="5150">
                  <c:v>911.54894999999999</c:v>
                </c:pt>
                <c:pt idx="5151">
                  <c:v>911.35229500000003</c:v>
                </c:pt>
                <c:pt idx="5152">
                  <c:v>911.45208700000001</c:v>
                </c:pt>
                <c:pt idx="5153">
                  <c:v>910.93023700000003</c:v>
                </c:pt>
                <c:pt idx="5154">
                  <c:v>910.85119599999996</c:v>
                </c:pt>
                <c:pt idx="5155">
                  <c:v>910.59265100000005</c:v>
                </c:pt>
                <c:pt idx="5156">
                  <c:v>910.77880900000002</c:v>
                </c:pt>
                <c:pt idx="5157">
                  <c:v>910.30969200000004</c:v>
                </c:pt>
                <c:pt idx="5158">
                  <c:v>910.06390399999998</c:v>
                </c:pt>
                <c:pt idx="5159">
                  <c:v>909.72094700000002</c:v>
                </c:pt>
                <c:pt idx="5160">
                  <c:v>909.49023399999999</c:v>
                </c:pt>
                <c:pt idx="5161">
                  <c:v>909.16216999999995</c:v>
                </c:pt>
                <c:pt idx="5162">
                  <c:v>909.01904300000001</c:v>
                </c:pt>
                <c:pt idx="5163">
                  <c:v>908.69830300000001</c:v>
                </c:pt>
                <c:pt idx="5164">
                  <c:v>908.38891599999999</c:v>
                </c:pt>
                <c:pt idx="5165">
                  <c:v>908.13970900000004</c:v>
                </c:pt>
                <c:pt idx="5166">
                  <c:v>907.90466300000003</c:v>
                </c:pt>
                <c:pt idx="5167">
                  <c:v>907.76306199999999</c:v>
                </c:pt>
                <c:pt idx="5168">
                  <c:v>907.37701400000003</c:v>
                </c:pt>
                <c:pt idx="5169">
                  <c:v>907.04998799999998</c:v>
                </c:pt>
                <c:pt idx="5170">
                  <c:v>906.87921100000005</c:v>
                </c:pt>
                <c:pt idx="5171">
                  <c:v>906.52124000000003</c:v>
                </c:pt>
                <c:pt idx="5172">
                  <c:v>906.274902</c:v>
                </c:pt>
                <c:pt idx="5173">
                  <c:v>906.12506099999996</c:v>
                </c:pt>
                <c:pt idx="5174">
                  <c:v>905.76934800000004</c:v>
                </c:pt>
                <c:pt idx="5175">
                  <c:v>905.53008999999997</c:v>
                </c:pt>
                <c:pt idx="5176">
                  <c:v>905.33850099999995</c:v>
                </c:pt>
                <c:pt idx="5177">
                  <c:v>905.066101</c:v>
                </c:pt>
                <c:pt idx="5178">
                  <c:v>904.87237500000003</c:v>
                </c:pt>
                <c:pt idx="5179">
                  <c:v>904.75707999999997</c:v>
                </c:pt>
                <c:pt idx="5180">
                  <c:v>904.499146</c:v>
                </c:pt>
                <c:pt idx="5181">
                  <c:v>904.21752900000001</c:v>
                </c:pt>
                <c:pt idx="5182">
                  <c:v>904.05200200000002</c:v>
                </c:pt>
                <c:pt idx="5183">
                  <c:v>903.811646</c:v>
                </c:pt>
                <c:pt idx="5184">
                  <c:v>903.54125999999997</c:v>
                </c:pt>
                <c:pt idx="5185">
                  <c:v>903.28045699999996</c:v>
                </c:pt>
                <c:pt idx="5186">
                  <c:v>902.96435499999995</c:v>
                </c:pt>
                <c:pt idx="5187">
                  <c:v>902.77313200000003</c:v>
                </c:pt>
                <c:pt idx="5188">
                  <c:v>902.52050799999995</c:v>
                </c:pt>
                <c:pt idx="5189">
                  <c:v>902.22778300000004</c:v>
                </c:pt>
                <c:pt idx="5190">
                  <c:v>902.06976299999997</c:v>
                </c:pt>
                <c:pt idx="5191">
                  <c:v>901.90039100000001</c:v>
                </c:pt>
                <c:pt idx="5192">
                  <c:v>901.61529499999995</c:v>
                </c:pt>
                <c:pt idx="5193">
                  <c:v>901.37817399999994</c:v>
                </c:pt>
                <c:pt idx="5194">
                  <c:v>901.07269299999996</c:v>
                </c:pt>
                <c:pt idx="5195">
                  <c:v>900.92388900000003</c:v>
                </c:pt>
                <c:pt idx="5196">
                  <c:v>900.65753199999995</c:v>
                </c:pt>
                <c:pt idx="5197">
                  <c:v>900.45562700000005</c:v>
                </c:pt>
                <c:pt idx="5198">
                  <c:v>900.23858600000005</c:v>
                </c:pt>
                <c:pt idx="5199">
                  <c:v>900.001892</c:v>
                </c:pt>
                <c:pt idx="5200">
                  <c:v>899.78057899999999</c:v>
                </c:pt>
                <c:pt idx="5201">
                  <c:v>899.62896699999999</c:v>
                </c:pt>
                <c:pt idx="5202">
                  <c:v>899.38360599999999</c:v>
                </c:pt>
                <c:pt idx="5203">
                  <c:v>899.06195100000002</c:v>
                </c:pt>
                <c:pt idx="5204">
                  <c:v>898.83972200000005</c:v>
                </c:pt>
                <c:pt idx="5205">
                  <c:v>898.56018099999994</c:v>
                </c:pt>
                <c:pt idx="5206">
                  <c:v>898.37347399999999</c:v>
                </c:pt>
                <c:pt idx="5207">
                  <c:v>898.07769800000005</c:v>
                </c:pt>
                <c:pt idx="5208">
                  <c:v>897.78112799999997</c:v>
                </c:pt>
                <c:pt idx="5209">
                  <c:v>897.65020800000002</c:v>
                </c:pt>
                <c:pt idx="5210">
                  <c:v>897.42309599999999</c:v>
                </c:pt>
                <c:pt idx="5211">
                  <c:v>897.13250700000003</c:v>
                </c:pt>
                <c:pt idx="5212">
                  <c:v>896.84155299999998</c:v>
                </c:pt>
                <c:pt idx="5213">
                  <c:v>896.55304000000001</c:v>
                </c:pt>
                <c:pt idx="5214">
                  <c:v>896.33300799999995</c:v>
                </c:pt>
                <c:pt idx="5215">
                  <c:v>896.08032200000002</c:v>
                </c:pt>
                <c:pt idx="5216">
                  <c:v>895.86346400000002</c:v>
                </c:pt>
                <c:pt idx="5217">
                  <c:v>895.52581799999996</c:v>
                </c:pt>
                <c:pt idx="5218">
                  <c:v>895.296021</c:v>
                </c:pt>
                <c:pt idx="5219">
                  <c:v>895.13207999999997</c:v>
                </c:pt>
                <c:pt idx="5220">
                  <c:v>894.923767</c:v>
                </c:pt>
                <c:pt idx="5221">
                  <c:v>894.75488299999995</c:v>
                </c:pt>
                <c:pt idx="5222">
                  <c:v>894.44647199999997</c:v>
                </c:pt>
                <c:pt idx="5223">
                  <c:v>894.17022699999995</c:v>
                </c:pt>
                <c:pt idx="5224">
                  <c:v>893.95422399999995</c:v>
                </c:pt>
                <c:pt idx="5225">
                  <c:v>893.67944299999999</c:v>
                </c:pt>
                <c:pt idx="5226">
                  <c:v>893.47070299999996</c:v>
                </c:pt>
                <c:pt idx="5227">
                  <c:v>893.13629200000003</c:v>
                </c:pt>
                <c:pt idx="5228">
                  <c:v>892.90850799999998</c:v>
                </c:pt>
                <c:pt idx="5229">
                  <c:v>892.68084699999997</c:v>
                </c:pt>
                <c:pt idx="5230">
                  <c:v>892.50762899999995</c:v>
                </c:pt>
                <c:pt idx="5231">
                  <c:v>892.37115500000004</c:v>
                </c:pt>
                <c:pt idx="5232">
                  <c:v>892.12133800000004</c:v>
                </c:pt>
                <c:pt idx="5233">
                  <c:v>891.87127699999996</c:v>
                </c:pt>
                <c:pt idx="5234">
                  <c:v>891.72094700000002</c:v>
                </c:pt>
                <c:pt idx="5235">
                  <c:v>891.53796399999999</c:v>
                </c:pt>
                <c:pt idx="5236">
                  <c:v>891.14624000000003</c:v>
                </c:pt>
                <c:pt idx="5237">
                  <c:v>890.88433799999996</c:v>
                </c:pt>
                <c:pt idx="5238">
                  <c:v>890.60900900000001</c:v>
                </c:pt>
                <c:pt idx="5239">
                  <c:v>890.42730700000004</c:v>
                </c:pt>
                <c:pt idx="5240">
                  <c:v>890.20745799999997</c:v>
                </c:pt>
                <c:pt idx="5241">
                  <c:v>890.09594700000002</c:v>
                </c:pt>
                <c:pt idx="5242">
                  <c:v>889.68048099999999</c:v>
                </c:pt>
                <c:pt idx="5243">
                  <c:v>889.41418499999997</c:v>
                </c:pt>
                <c:pt idx="5244">
                  <c:v>889.12524399999995</c:v>
                </c:pt>
                <c:pt idx="5245">
                  <c:v>888.93847700000003</c:v>
                </c:pt>
                <c:pt idx="5246">
                  <c:v>888.63659700000005</c:v>
                </c:pt>
                <c:pt idx="5247">
                  <c:v>888.33776899999998</c:v>
                </c:pt>
                <c:pt idx="5248">
                  <c:v>888.11834699999997</c:v>
                </c:pt>
                <c:pt idx="5249">
                  <c:v>887.90997300000004</c:v>
                </c:pt>
                <c:pt idx="5250">
                  <c:v>887.66570999999999</c:v>
                </c:pt>
                <c:pt idx="5251">
                  <c:v>887.41986099999997</c:v>
                </c:pt>
                <c:pt idx="5252">
                  <c:v>887.19427499999995</c:v>
                </c:pt>
                <c:pt idx="5253">
                  <c:v>886.98126200000002</c:v>
                </c:pt>
                <c:pt idx="5254">
                  <c:v>886.76715100000001</c:v>
                </c:pt>
                <c:pt idx="5255">
                  <c:v>886.57818599999996</c:v>
                </c:pt>
                <c:pt idx="5256">
                  <c:v>886.39917000000003</c:v>
                </c:pt>
                <c:pt idx="5257">
                  <c:v>886.05999799999995</c:v>
                </c:pt>
                <c:pt idx="5258">
                  <c:v>885.81945800000005</c:v>
                </c:pt>
                <c:pt idx="5259">
                  <c:v>885.62561000000005</c:v>
                </c:pt>
                <c:pt idx="5260">
                  <c:v>885.44860800000004</c:v>
                </c:pt>
                <c:pt idx="5261">
                  <c:v>885.04046600000004</c:v>
                </c:pt>
                <c:pt idx="5262">
                  <c:v>884.80175799999995</c:v>
                </c:pt>
                <c:pt idx="5263">
                  <c:v>884.47125200000005</c:v>
                </c:pt>
                <c:pt idx="5264">
                  <c:v>884.31414800000005</c:v>
                </c:pt>
                <c:pt idx="5265">
                  <c:v>884.08148200000005</c:v>
                </c:pt>
                <c:pt idx="5266">
                  <c:v>883.86267099999998</c:v>
                </c:pt>
                <c:pt idx="5267">
                  <c:v>883.59606900000006</c:v>
                </c:pt>
                <c:pt idx="5268">
                  <c:v>883.40203899999995</c:v>
                </c:pt>
                <c:pt idx="5269">
                  <c:v>883.10754399999996</c:v>
                </c:pt>
                <c:pt idx="5270">
                  <c:v>882.957764</c:v>
                </c:pt>
                <c:pt idx="5271">
                  <c:v>882.73529099999996</c:v>
                </c:pt>
                <c:pt idx="5272">
                  <c:v>882.54785200000003</c:v>
                </c:pt>
                <c:pt idx="5273">
                  <c:v>882.30981399999996</c:v>
                </c:pt>
                <c:pt idx="5274">
                  <c:v>882.03716999999995</c:v>
                </c:pt>
                <c:pt idx="5275">
                  <c:v>881.87616000000003</c:v>
                </c:pt>
                <c:pt idx="5276">
                  <c:v>881.714966</c:v>
                </c:pt>
                <c:pt idx="5277">
                  <c:v>881.44189500000005</c:v>
                </c:pt>
                <c:pt idx="5278">
                  <c:v>881.20550500000002</c:v>
                </c:pt>
                <c:pt idx="5279">
                  <c:v>880.95062299999995</c:v>
                </c:pt>
                <c:pt idx="5280">
                  <c:v>880.74951199999998</c:v>
                </c:pt>
                <c:pt idx="5281">
                  <c:v>880.35076900000001</c:v>
                </c:pt>
                <c:pt idx="5282">
                  <c:v>880.20886199999995</c:v>
                </c:pt>
                <c:pt idx="5283">
                  <c:v>879.99029499999995</c:v>
                </c:pt>
                <c:pt idx="5284">
                  <c:v>879.64221199999997</c:v>
                </c:pt>
                <c:pt idx="5285">
                  <c:v>879.38464399999998</c:v>
                </c:pt>
                <c:pt idx="5286">
                  <c:v>879.12060499999995</c:v>
                </c:pt>
                <c:pt idx="5287">
                  <c:v>878.89788799999997</c:v>
                </c:pt>
                <c:pt idx="5288">
                  <c:v>878.60546899999997</c:v>
                </c:pt>
                <c:pt idx="5289">
                  <c:v>878.43548599999997</c:v>
                </c:pt>
                <c:pt idx="5290">
                  <c:v>878.20684800000004</c:v>
                </c:pt>
                <c:pt idx="5291">
                  <c:v>877.99877900000001</c:v>
                </c:pt>
                <c:pt idx="5292">
                  <c:v>877.792419</c:v>
                </c:pt>
                <c:pt idx="5293">
                  <c:v>877.57116699999995</c:v>
                </c:pt>
                <c:pt idx="5294">
                  <c:v>877.45489499999996</c:v>
                </c:pt>
                <c:pt idx="5295">
                  <c:v>877.08953899999995</c:v>
                </c:pt>
                <c:pt idx="5296">
                  <c:v>876.90136700000005</c:v>
                </c:pt>
                <c:pt idx="5297">
                  <c:v>876.63568099999998</c:v>
                </c:pt>
                <c:pt idx="5298">
                  <c:v>876.35565199999996</c:v>
                </c:pt>
                <c:pt idx="5299">
                  <c:v>876.15270999999996</c:v>
                </c:pt>
                <c:pt idx="5300">
                  <c:v>875.85015899999996</c:v>
                </c:pt>
                <c:pt idx="5301">
                  <c:v>875.58654799999999</c:v>
                </c:pt>
                <c:pt idx="5302">
                  <c:v>875.33374000000003</c:v>
                </c:pt>
                <c:pt idx="5303">
                  <c:v>875.29803500000003</c:v>
                </c:pt>
                <c:pt idx="5304">
                  <c:v>874.98584000000005</c:v>
                </c:pt>
                <c:pt idx="5305">
                  <c:v>874.68774399999995</c:v>
                </c:pt>
                <c:pt idx="5306">
                  <c:v>874.37750200000005</c:v>
                </c:pt>
                <c:pt idx="5307">
                  <c:v>874.14617899999996</c:v>
                </c:pt>
                <c:pt idx="5308">
                  <c:v>873.89044200000001</c:v>
                </c:pt>
                <c:pt idx="5309">
                  <c:v>873.60174600000005</c:v>
                </c:pt>
                <c:pt idx="5310">
                  <c:v>873.41442900000004</c:v>
                </c:pt>
                <c:pt idx="5311">
                  <c:v>873.08435099999997</c:v>
                </c:pt>
                <c:pt idx="5312">
                  <c:v>872.88678000000004</c:v>
                </c:pt>
                <c:pt idx="5313">
                  <c:v>872.74041699999998</c:v>
                </c:pt>
                <c:pt idx="5314">
                  <c:v>872.32971199999997</c:v>
                </c:pt>
                <c:pt idx="5315">
                  <c:v>872.08160399999997</c:v>
                </c:pt>
                <c:pt idx="5316">
                  <c:v>871.85485800000004</c:v>
                </c:pt>
                <c:pt idx="5317">
                  <c:v>871.68847700000003</c:v>
                </c:pt>
                <c:pt idx="5318">
                  <c:v>871.48181199999999</c:v>
                </c:pt>
                <c:pt idx="5319">
                  <c:v>871.28070100000002</c:v>
                </c:pt>
                <c:pt idx="5320">
                  <c:v>871.04852300000005</c:v>
                </c:pt>
                <c:pt idx="5321">
                  <c:v>870.82501200000002</c:v>
                </c:pt>
                <c:pt idx="5322">
                  <c:v>870.55548099999999</c:v>
                </c:pt>
                <c:pt idx="5323">
                  <c:v>870.34966999999995</c:v>
                </c:pt>
                <c:pt idx="5324">
                  <c:v>870.146973</c:v>
                </c:pt>
                <c:pt idx="5325">
                  <c:v>869.84936500000003</c:v>
                </c:pt>
                <c:pt idx="5326">
                  <c:v>869.64263900000003</c:v>
                </c:pt>
                <c:pt idx="5327">
                  <c:v>869.60919200000001</c:v>
                </c:pt>
                <c:pt idx="5328">
                  <c:v>869.28716999999995</c:v>
                </c:pt>
                <c:pt idx="5329">
                  <c:v>868.92804000000001</c:v>
                </c:pt>
                <c:pt idx="5330">
                  <c:v>868.69592299999999</c:v>
                </c:pt>
                <c:pt idx="5331">
                  <c:v>868.53106700000001</c:v>
                </c:pt>
                <c:pt idx="5332">
                  <c:v>868.27838099999997</c:v>
                </c:pt>
                <c:pt idx="5333">
                  <c:v>868.050659</c:v>
                </c:pt>
                <c:pt idx="5334">
                  <c:v>867.81231700000001</c:v>
                </c:pt>
                <c:pt idx="5335">
                  <c:v>867.51641800000004</c:v>
                </c:pt>
                <c:pt idx="5336">
                  <c:v>867.28808600000002</c:v>
                </c:pt>
                <c:pt idx="5337">
                  <c:v>867.09912099999997</c:v>
                </c:pt>
                <c:pt idx="5338">
                  <c:v>866.84729000000004</c:v>
                </c:pt>
                <c:pt idx="5339">
                  <c:v>866.60681199999999</c:v>
                </c:pt>
                <c:pt idx="5340">
                  <c:v>866.31231700000001</c:v>
                </c:pt>
                <c:pt idx="5341">
                  <c:v>866.191101</c:v>
                </c:pt>
                <c:pt idx="5342">
                  <c:v>865.90258800000004</c:v>
                </c:pt>
                <c:pt idx="5343">
                  <c:v>865.66937299999995</c:v>
                </c:pt>
                <c:pt idx="5344">
                  <c:v>865.31750499999998</c:v>
                </c:pt>
                <c:pt idx="5345">
                  <c:v>865.13061500000003</c:v>
                </c:pt>
                <c:pt idx="5346">
                  <c:v>864.85845900000004</c:v>
                </c:pt>
                <c:pt idx="5347">
                  <c:v>864.58099400000003</c:v>
                </c:pt>
                <c:pt idx="5348">
                  <c:v>864.37854000000004</c:v>
                </c:pt>
                <c:pt idx="5349">
                  <c:v>864.07141100000001</c:v>
                </c:pt>
                <c:pt idx="5350">
                  <c:v>863.84277299999997</c:v>
                </c:pt>
                <c:pt idx="5351">
                  <c:v>863.54992700000003</c:v>
                </c:pt>
                <c:pt idx="5352">
                  <c:v>863.40972899999997</c:v>
                </c:pt>
                <c:pt idx="5353">
                  <c:v>863.20581100000004</c:v>
                </c:pt>
                <c:pt idx="5354">
                  <c:v>862.89721699999996</c:v>
                </c:pt>
                <c:pt idx="5355">
                  <c:v>862.61328100000003</c:v>
                </c:pt>
                <c:pt idx="5356">
                  <c:v>862.41418499999997</c:v>
                </c:pt>
                <c:pt idx="5357">
                  <c:v>862.16094999999996</c:v>
                </c:pt>
                <c:pt idx="5358">
                  <c:v>861.92297399999995</c:v>
                </c:pt>
                <c:pt idx="5359">
                  <c:v>861.72625700000003</c:v>
                </c:pt>
                <c:pt idx="5360">
                  <c:v>861.51727300000005</c:v>
                </c:pt>
                <c:pt idx="5361">
                  <c:v>861.24078399999996</c:v>
                </c:pt>
                <c:pt idx="5362">
                  <c:v>861.13940400000001</c:v>
                </c:pt>
                <c:pt idx="5363">
                  <c:v>860.79571499999997</c:v>
                </c:pt>
                <c:pt idx="5364">
                  <c:v>860.76415999999995</c:v>
                </c:pt>
                <c:pt idx="5365">
                  <c:v>860.32720900000004</c:v>
                </c:pt>
                <c:pt idx="5366">
                  <c:v>859.95062299999995</c:v>
                </c:pt>
                <c:pt idx="5367">
                  <c:v>859.84387200000003</c:v>
                </c:pt>
                <c:pt idx="5368">
                  <c:v>859.53320299999996</c:v>
                </c:pt>
                <c:pt idx="5369">
                  <c:v>859.27813700000002</c:v>
                </c:pt>
                <c:pt idx="5370">
                  <c:v>859.05438200000003</c:v>
                </c:pt>
                <c:pt idx="5371">
                  <c:v>858.80261199999995</c:v>
                </c:pt>
                <c:pt idx="5372">
                  <c:v>858.64379899999994</c:v>
                </c:pt>
                <c:pt idx="5373">
                  <c:v>858.32312000000002</c:v>
                </c:pt>
                <c:pt idx="5374">
                  <c:v>858.07110599999999</c:v>
                </c:pt>
                <c:pt idx="5375">
                  <c:v>857.78533900000002</c:v>
                </c:pt>
                <c:pt idx="5376">
                  <c:v>857.60418700000002</c:v>
                </c:pt>
                <c:pt idx="5377">
                  <c:v>857.42163100000005</c:v>
                </c:pt>
                <c:pt idx="5378">
                  <c:v>857.08538799999997</c:v>
                </c:pt>
                <c:pt idx="5379">
                  <c:v>856.79797399999995</c:v>
                </c:pt>
                <c:pt idx="5380">
                  <c:v>856.64306599999998</c:v>
                </c:pt>
                <c:pt idx="5381">
                  <c:v>856.44073500000002</c:v>
                </c:pt>
                <c:pt idx="5382">
                  <c:v>856.18597399999999</c:v>
                </c:pt>
                <c:pt idx="5383">
                  <c:v>855.97430399999996</c:v>
                </c:pt>
                <c:pt idx="5384">
                  <c:v>855.72546399999999</c:v>
                </c:pt>
                <c:pt idx="5385">
                  <c:v>855.46020499999997</c:v>
                </c:pt>
                <c:pt idx="5386">
                  <c:v>855.36956799999996</c:v>
                </c:pt>
                <c:pt idx="5387">
                  <c:v>855.04638699999998</c:v>
                </c:pt>
                <c:pt idx="5388">
                  <c:v>854.76983600000005</c:v>
                </c:pt>
                <c:pt idx="5389">
                  <c:v>854.54467799999998</c:v>
                </c:pt>
                <c:pt idx="5390">
                  <c:v>854.32641599999999</c:v>
                </c:pt>
                <c:pt idx="5391">
                  <c:v>854.03405799999996</c:v>
                </c:pt>
                <c:pt idx="5392">
                  <c:v>853.72943099999998</c:v>
                </c:pt>
                <c:pt idx="5393">
                  <c:v>853.55462599999998</c:v>
                </c:pt>
                <c:pt idx="5394">
                  <c:v>853.28112799999997</c:v>
                </c:pt>
                <c:pt idx="5395">
                  <c:v>853.08252000000005</c:v>
                </c:pt>
                <c:pt idx="5396">
                  <c:v>852.73937999999998</c:v>
                </c:pt>
                <c:pt idx="5397">
                  <c:v>852.41784700000005</c:v>
                </c:pt>
                <c:pt idx="5398">
                  <c:v>852.22540300000003</c:v>
                </c:pt>
                <c:pt idx="5399">
                  <c:v>851.97070299999996</c:v>
                </c:pt>
                <c:pt idx="5400">
                  <c:v>851.78552200000001</c:v>
                </c:pt>
                <c:pt idx="5401">
                  <c:v>851.48571800000002</c:v>
                </c:pt>
                <c:pt idx="5402">
                  <c:v>851.33355700000004</c:v>
                </c:pt>
                <c:pt idx="5403">
                  <c:v>850.99163799999997</c:v>
                </c:pt>
                <c:pt idx="5404">
                  <c:v>850.73345900000004</c:v>
                </c:pt>
                <c:pt idx="5405">
                  <c:v>850.51318400000002</c:v>
                </c:pt>
                <c:pt idx="5406">
                  <c:v>850.325378</c:v>
                </c:pt>
                <c:pt idx="5407">
                  <c:v>850.12451199999998</c:v>
                </c:pt>
                <c:pt idx="5408">
                  <c:v>849.96966599999996</c:v>
                </c:pt>
                <c:pt idx="5409">
                  <c:v>849.65521200000001</c:v>
                </c:pt>
                <c:pt idx="5410">
                  <c:v>849.43158000000005</c:v>
                </c:pt>
                <c:pt idx="5411">
                  <c:v>849.13256799999999</c:v>
                </c:pt>
                <c:pt idx="5412">
                  <c:v>848.95056199999999</c:v>
                </c:pt>
                <c:pt idx="5413">
                  <c:v>848.78802499999995</c:v>
                </c:pt>
                <c:pt idx="5414">
                  <c:v>848.504639</c:v>
                </c:pt>
                <c:pt idx="5415">
                  <c:v>848.30480999999997</c:v>
                </c:pt>
                <c:pt idx="5416">
                  <c:v>848.01605199999995</c:v>
                </c:pt>
                <c:pt idx="5417">
                  <c:v>847.72692900000004</c:v>
                </c:pt>
                <c:pt idx="5418">
                  <c:v>847.47466999999995</c:v>
                </c:pt>
                <c:pt idx="5419">
                  <c:v>847.328125</c:v>
                </c:pt>
                <c:pt idx="5420">
                  <c:v>847.035034</c:v>
                </c:pt>
                <c:pt idx="5421">
                  <c:v>846.93060300000002</c:v>
                </c:pt>
                <c:pt idx="5422">
                  <c:v>846.524902</c:v>
                </c:pt>
                <c:pt idx="5423">
                  <c:v>846.42266800000004</c:v>
                </c:pt>
                <c:pt idx="5424">
                  <c:v>846.12194799999997</c:v>
                </c:pt>
                <c:pt idx="5425">
                  <c:v>845.83252000000005</c:v>
                </c:pt>
                <c:pt idx="5426">
                  <c:v>845.62548800000002</c:v>
                </c:pt>
                <c:pt idx="5427">
                  <c:v>845.38690199999996</c:v>
                </c:pt>
                <c:pt idx="5428">
                  <c:v>845.06921399999999</c:v>
                </c:pt>
                <c:pt idx="5429">
                  <c:v>844.79968299999996</c:v>
                </c:pt>
                <c:pt idx="5430">
                  <c:v>844.54254200000003</c:v>
                </c:pt>
                <c:pt idx="5431">
                  <c:v>844.32458499999996</c:v>
                </c:pt>
                <c:pt idx="5432">
                  <c:v>844.10192900000004</c:v>
                </c:pt>
                <c:pt idx="5433">
                  <c:v>843.85443099999998</c:v>
                </c:pt>
                <c:pt idx="5434">
                  <c:v>843.56951900000001</c:v>
                </c:pt>
                <c:pt idx="5435">
                  <c:v>843.31121800000005</c:v>
                </c:pt>
                <c:pt idx="5436">
                  <c:v>843.098389</c:v>
                </c:pt>
                <c:pt idx="5437">
                  <c:v>842.78686500000003</c:v>
                </c:pt>
                <c:pt idx="5438">
                  <c:v>842.68408199999999</c:v>
                </c:pt>
                <c:pt idx="5439">
                  <c:v>842.33062700000005</c:v>
                </c:pt>
                <c:pt idx="5440">
                  <c:v>842.03186000000005</c:v>
                </c:pt>
                <c:pt idx="5441">
                  <c:v>841.85095200000001</c:v>
                </c:pt>
                <c:pt idx="5442">
                  <c:v>841.76275599999997</c:v>
                </c:pt>
                <c:pt idx="5443">
                  <c:v>841.38769500000001</c:v>
                </c:pt>
                <c:pt idx="5444">
                  <c:v>841.17449999999997</c:v>
                </c:pt>
                <c:pt idx="5445">
                  <c:v>840.95996100000002</c:v>
                </c:pt>
                <c:pt idx="5446">
                  <c:v>840.90942399999994</c:v>
                </c:pt>
                <c:pt idx="5447">
                  <c:v>840.53607199999999</c:v>
                </c:pt>
                <c:pt idx="5448">
                  <c:v>840.28753700000004</c:v>
                </c:pt>
                <c:pt idx="5449">
                  <c:v>839.994507</c:v>
                </c:pt>
                <c:pt idx="5450">
                  <c:v>839.78515600000003</c:v>
                </c:pt>
                <c:pt idx="5451">
                  <c:v>839.49578899999995</c:v>
                </c:pt>
                <c:pt idx="5452">
                  <c:v>839.28869599999996</c:v>
                </c:pt>
                <c:pt idx="5453">
                  <c:v>839.03045699999996</c:v>
                </c:pt>
                <c:pt idx="5454">
                  <c:v>838.84027100000003</c:v>
                </c:pt>
                <c:pt idx="5455">
                  <c:v>838.55853300000001</c:v>
                </c:pt>
                <c:pt idx="5456">
                  <c:v>838.29595900000004</c:v>
                </c:pt>
                <c:pt idx="5457">
                  <c:v>838.06170699999996</c:v>
                </c:pt>
                <c:pt idx="5458">
                  <c:v>837.895081</c:v>
                </c:pt>
                <c:pt idx="5459">
                  <c:v>837.62884499999996</c:v>
                </c:pt>
                <c:pt idx="5460">
                  <c:v>837.351135</c:v>
                </c:pt>
                <c:pt idx="5461">
                  <c:v>837.16937299999995</c:v>
                </c:pt>
                <c:pt idx="5462">
                  <c:v>836.92553699999996</c:v>
                </c:pt>
                <c:pt idx="5463">
                  <c:v>836.61016800000004</c:v>
                </c:pt>
                <c:pt idx="5464">
                  <c:v>836.29333499999996</c:v>
                </c:pt>
                <c:pt idx="5465">
                  <c:v>836.14154099999996</c:v>
                </c:pt>
                <c:pt idx="5466">
                  <c:v>835.84478799999999</c:v>
                </c:pt>
                <c:pt idx="5467">
                  <c:v>835.66021699999999</c:v>
                </c:pt>
                <c:pt idx="5468">
                  <c:v>835.41729699999996</c:v>
                </c:pt>
                <c:pt idx="5469">
                  <c:v>835.24224900000002</c:v>
                </c:pt>
                <c:pt idx="5470">
                  <c:v>834.98547399999995</c:v>
                </c:pt>
                <c:pt idx="5471">
                  <c:v>834.64691200000004</c:v>
                </c:pt>
                <c:pt idx="5472">
                  <c:v>834.35894800000005</c:v>
                </c:pt>
                <c:pt idx="5473">
                  <c:v>834.07843000000003</c:v>
                </c:pt>
                <c:pt idx="5474">
                  <c:v>833.79247999999995</c:v>
                </c:pt>
                <c:pt idx="5475">
                  <c:v>833.60632299999997</c:v>
                </c:pt>
                <c:pt idx="5476">
                  <c:v>833.35333300000002</c:v>
                </c:pt>
                <c:pt idx="5477">
                  <c:v>833.12579300000004</c:v>
                </c:pt>
                <c:pt idx="5478">
                  <c:v>832.91009499999996</c:v>
                </c:pt>
                <c:pt idx="5479">
                  <c:v>832.73730499999999</c:v>
                </c:pt>
                <c:pt idx="5480">
                  <c:v>832.48284899999999</c:v>
                </c:pt>
                <c:pt idx="5481">
                  <c:v>832.182861</c:v>
                </c:pt>
                <c:pt idx="5482">
                  <c:v>832.00628700000004</c:v>
                </c:pt>
                <c:pt idx="5483">
                  <c:v>831.91296399999999</c:v>
                </c:pt>
                <c:pt idx="5484">
                  <c:v>831.52465800000004</c:v>
                </c:pt>
                <c:pt idx="5485">
                  <c:v>831.24841300000003</c:v>
                </c:pt>
                <c:pt idx="5486">
                  <c:v>831.13580300000001</c:v>
                </c:pt>
                <c:pt idx="5487">
                  <c:v>830.83709699999997</c:v>
                </c:pt>
                <c:pt idx="5488">
                  <c:v>830.60156300000006</c:v>
                </c:pt>
                <c:pt idx="5489">
                  <c:v>830.25482199999999</c:v>
                </c:pt>
                <c:pt idx="5490">
                  <c:v>830.02355999999997</c:v>
                </c:pt>
                <c:pt idx="5491">
                  <c:v>829.79864499999996</c:v>
                </c:pt>
                <c:pt idx="5492">
                  <c:v>829.60314900000003</c:v>
                </c:pt>
                <c:pt idx="5493">
                  <c:v>829.38940400000001</c:v>
                </c:pt>
                <c:pt idx="5494">
                  <c:v>829.05371100000002</c:v>
                </c:pt>
                <c:pt idx="5495">
                  <c:v>828.94293200000004</c:v>
                </c:pt>
                <c:pt idx="5496">
                  <c:v>828.63940400000001</c:v>
                </c:pt>
                <c:pt idx="5497">
                  <c:v>828.50018299999999</c:v>
                </c:pt>
                <c:pt idx="5498">
                  <c:v>828.20935099999997</c:v>
                </c:pt>
                <c:pt idx="5499">
                  <c:v>827.90924099999995</c:v>
                </c:pt>
                <c:pt idx="5500">
                  <c:v>827.69244400000002</c:v>
                </c:pt>
                <c:pt idx="5501">
                  <c:v>827.45855700000004</c:v>
                </c:pt>
                <c:pt idx="5502">
                  <c:v>827.42620799999997</c:v>
                </c:pt>
                <c:pt idx="5503">
                  <c:v>826.96820100000002</c:v>
                </c:pt>
                <c:pt idx="5504">
                  <c:v>826.73278800000003</c:v>
                </c:pt>
                <c:pt idx="5505">
                  <c:v>826.55218500000001</c:v>
                </c:pt>
                <c:pt idx="5506">
                  <c:v>826.35223399999995</c:v>
                </c:pt>
                <c:pt idx="5507">
                  <c:v>826.02477999999996</c:v>
                </c:pt>
                <c:pt idx="5508">
                  <c:v>825.77691700000003</c:v>
                </c:pt>
                <c:pt idx="5509">
                  <c:v>825.64477499999998</c:v>
                </c:pt>
                <c:pt idx="5510">
                  <c:v>825.22381600000006</c:v>
                </c:pt>
                <c:pt idx="5511">
                  <c:v>825.07501200000002</c:v>
                </c:pt>
                <c:pt idx="5512">
                  <c:v>824.77276600000005</c:v>
                </c:pt>
                <c:pt idx="5513">
                  <c:v>824.65930200000003</c:v>
                </c:pt>
                <c:pt idx="5514">
                  <c:v>824.40527299999997</c:v>
                </c:pt>
                <c:pt idx="5515">
                  <c:v>824.150757</c:v>
                </c:pt>
                <c:pt idx="5516">
                  <c:v>823.88507100000004</c:v>
                </c:pt>
                <c:pt idx="5517">
                  <c:v>823.65344200000004</c:v>
                </c:pt>
                <c:pt idx="5518">
                  <c:v>823.39141800000004</c:v>
                </c:pt>
                <c:pt idx="5519">
                  <c:v>823.07214399999998</c:v>
                </c:pt>
                <c:pt idx="5520">
                  <c:v>822.82257100000004</c:v>
                </c:pt>
                <c:pt idx="5521">
                  <c:v>822.64178500000003</c:v>
                </c:pt>
                <c:pt idx="5522">
                  <c:v>822.29162599999995</c:v>
                </c:pt>
                <c:pt idx="5523">
                  <c:v>822.12457300000005</c:v>
                </c:pt>
                <c:pt idx="5524">
                  <c:v>821.84930399999996</c:v>
                </c:pt>
                <c:pt idx="5525">
                  <c:v>821.72381600000006</c:v>
                </c:pt>
                <c:pt idx="5526">
                  <c:v>821.50109899999995</c:v>
                </c:pt>
                <c:pt idx="5527">
                  <c:v>821.27319299999999</c:v>
                </c:pt>
                <c:pt idx="5528">
                  <c:v>821.00457800000004</c:v>
                </c:pt>
                <c:pt idx="5529">
                  <c:v>820.77465800000004</c:v>
                </c:pt>
                <c:pt idx="5530">
                  <c:v>820.48895300000004</c:v>
                </c:pt>
                <c:pt idx="5531">
                  <c:v>820.22741699999995</c:v>
                </c:pt>
                <c:pt idx="5532">
                  <c:v>819.99487299999998</c:v>
                </c:pt>
                <c:pt idx="5533">
                  <c:v>819.77404799999999</c:v>
                </c:pt>
                <c:pt idx="5534">
                  <c:v>819.46227999999996</c:v>
                </c:pt>
                <c:pt idx="5535">
                  <c:v>819.22088599999995</c:v>
                </c:pt>
                <c:pt idx="5536">
                  <c:v>819.03460700000005</c:v>
                </c:pt>
                <c:pt idx="5537">
                  <c:v>818.80383300000005</c:v>
                </c:pt>
                <c:pt idx="5538">
                  <c:v>818.49145499999997</c:v>
                </c:pt>
                <c:pt idx="5539">
                  <c:v>818.27032499999996</c:v>
                </c:pt>
                <c:pt idx="5540">
                  <c:v>817.95550500000002</c:v>
                </c:pt>
                <c:pt idx="5541">
                  <c:v>817.71392800000001</c:v>
                </c:pt>
                <c:pt idx="5542">
                  <c:v>817.49060099999997</c:v>
                </c:pt>
                <c:pt idx="5543">
                  <c:v>817.24145499999997</c:v>
                </c:pt>
                <c:pt idx="5544">
                  <c:v>816.99401899999998</c:v>
                </c:pt>
                <c:pt idx="5545">
                  <c:v>816.73284899999999</c:v>
                </c:pt>
                <c:pt idx="5546">
                  <c:v>816.56280500000003</c:v>
                </c:pt>
                <c:pt idx="5547">
                  <c:v>816.30120799999997</c:v>
                </c:pt>
                <c:pt idx="5548">
                  <c:v>816.06329300000004</c:v>
                </c:pt>
                <c:pt idx="5549">
                  <c:v>815.77777100000003</c:v>
                </c:pt>
                <c:pt idx="5550">
                  <c:v>815.58642599999996</c:v>
                </c:pt>
                <c:pt idx="5551">
                  <c:v>815.36743200000001</c:v>
                </c:pt>
                <c:pt idx="5552">
                  <c:v>815.07409700000005</c:v>
                </c:pt>
                <c:pt idx="5553">
                  <c:v>814.84472700000003</c:v>
                </c:pt>
                <c:pt idx="5554">
                  <c:v>814.64898700000003</c:v>
                </c:pt>
                <c:pt idx="5555">
                  <c:v>814.47308299999997</c:v>
                </c:pt>
                <c:pt idx="5556">
                  <c:v>814.11999500000002</c:v>
                </c:pt>
                <c:pt idx="5557">
                  <c:v>813.87298599999997</c:v>
                </c:pt>
                <c:pt idx="5558">
                  <c:v>813.640625</c:v>
                </c:pt>
                <c:pt idx="5559">
                  <c:v>813.35980199999995</c:v>
                </c:pt>
                <c:pt idx="5560">
                  <c:v>813.18316700000003</c:v>
                </c:pt>
                <c:pt idx="5561">
                  <c:v>813.17114300000003</c:v>
                </c:pt>
                <c:pt idx="5562">
                  <c:v>812.77307099999996</c:v>
                </c:pt>
                <c:pt idx="5563">
                  <c:v>812.59521500000005</c:v>
                </c:pt>
                <c:pt idx="5564">
                  <c:v>812.34863299999995</c:v>
                </c:pt>
                <c:pt idx="5565">
                  <c:v>812.04351799999995</c:v>
                </c:pt>
                <c:pt idx="5566">
                  <c:v>811.71569799999997</c:v>
                </c:pt>
                <c:pt idx="5567">
                  <c:v>811.49829099999999</c:v>
                </c:pt>
                <c:pt idx="5568">
                  <c:v>811.25701900000001</c:v>
                </c:pt>
                <c:pt idx="5569">
                  <c:v>811.03668200000004</c:v>
                </c:pt>
                <c:pt idx="5570">
                  <c:v>810.81677200000001</c:v>
                </c:pt>
                <c:pt idx="5571">
                  <c:v>810.58618200000001</c:v>
                </c:pt>
                <c:pt idx="5572">
                  <c:v>810.38659700000005</c:v>
                </c:pt>
                <c:pt idx="5573">
                  <c:v>810.10534700000005</c:v>
                </c:pt>
                <c:pt idx="5574">
                  <c:v>809.79718000000003</c:v>
                </c:pt>
                <c:pt idx="5575">
                  <c:v>809.547729</c:v>
                </c:pt>
                <c:pt idx="5576">
                  <c:v>809.34063700000002</c:v>
                </c:pt>
                <c:pt idx="5577">
                  <c:v>809.04345699999999</c:v>
                </c:pt>
                <c:pt idx="5578">
                  <c:v>808.77484100000004</c:v>
                </c:pt>
                <c:pt idx="5579">
                  <c:v>808.51220699999999</c:v>
                </c:pt>
                <c:pt idx="5580">
                  <c:v>808.331909</c:v>
                </c:pt>
                <c:pt idx="5581">
                  <c:v>808.01794400000006</c:v>
                </c:pt>
                <c:pt idx="5582">
                  <c:v>807.79553199999998</c:v>
                </c:pt>
                <c:pt idx="5583">
                  <c:v>807.57543899999996</c:v>
                </c:pt>
                <c:pt idx="5584">
                  <c:v>807.35333300000002</c:v>
                </c:pt>
                <c:pt idx="5585">
                  <c:v>807.09063700000002</c:v>
                </c:pt>
                <c:pt idx="5586">
                  <c:v>806.94750999999997</c:v>
                </c:pt>
                <c:pt idx="5587">
                  <c:v>806.73461899999995</c:v>
                </c:pt>
                <c:pt idx="5588">
                  <c:v>806.42492700000003</c:v>
                </c:pt>
                <c:pt idx="5589">
                  <c:v>806.20190400000001</c:v>
                </c:pt>
                <c:pt idx="5590">
                  <c:v>806.003784</c:v>
                </c:pt>
                <c:pt idx="5591">
                  <c:v>805.82800299999997</c:v>
                </c:pt>
                <c:pt idx="5592">
                  <c:v>805.43658400000004</c:v>
                </c:pt>
                <c:pt idx="5593">
                  <c:v>805.22265600000003</c:v>
                </c:pt>
                <c:pt idx="5594">
                  <c:v>804.96405000000004</c:v>
                </c:pt>
                <c:pt idx="5595">
                  <c:v>804.69976799999995</c:v>
                </c:pt>
                <c:pt idx="5596">
                  <c:v>804.42639199999996</c:v>
                </c:pt>
                <c:pt idx="5597">
                  <c:v>804.20849599999997</c:v>
                </c:pt>
                <c:pt idx="5598">
                  <c:v>803.95019500000001</c:v>
                </c:pt>
                <c:pt idx="5599">
                  <c:v>803.74774200000002</c:v>
                </c:pt>
                <c:pt idx="5600">
                  <c:v>803.48449700000003</c:v>
                </c:pt>
                <c:pt idx="5601">
                  <c:v>803.21557600000006</c:v>
                </c:pt>
                <c:pt idx="5602">
                  <c:v>802.978027</c:v>
                </c:pt>
                <c:pt idx="5603">
                  <c:v>802.81579599999998</c:v>
                </c:pt>
                <c:pt idx="5604">
                  <c:v>802.77252199999998</c:v>
                </c:pt>
                <c:pt idx="5605">
                  <c:v>802.347534</c:v>
                </c:pt>
                <c:pt idx="5606">
                  <c:v>802.12365699999998</c:v>
                </c:pt>
                <c:pt idx="5607">
                  <c:v>801.93615699999998</c:v>
                </c:pt>
                <c:pt idx="5608">
                  <c:v>801.62487799999997</c:v>
                </c:pt>
                <c:pt idx="5609">
                  <c:v>801.32934599999999</c:v>
                </c:pt>
                <c:pt idx="5610">
                  <c:v>801.08886700000005</c:v>
                </c:pt>
                <c:pt idx="5611">
                  <c:v>800.95739700000001</c:v>
                </c:pt>
                <c:pt idx="5612">
                  <c:v>800.71167000000003</c:v>
                </c:pt>
                <c:pt idx="5613">
                  <c:v>800.424622</c:v>
                </c:pt>
                <c:pt idx="5614">
                  <c:v>800.19482400000004</c:v>
                </c:pt>
                <c:pt idx="5615">
                  <c:v>799.95349099999999</c:v>
                </c:pt>
                <c:pt idx="5616">
                  <c:v>799.68335000000002</c:v>
                </c:pt>
                <c:pt idx="5617">
                  <c:v>799.46624799999995</c:v>
                </c:pt>
                <c:pt idx="5618">
                  <c:v>799.42492700000003</c:v>
                </c:pt>
                <c:pt idx="5619">
                  <c:v>799.24688700000002</c:v>
                </c:pt>
                <c:pt idx="5620">
                  <c:v>798.80023200000005</c:v>
                </c:pt>
                <c:pt idx="5621">
                  <c:v>798.55835000000002</c:v>
                </c:pt>
                <c:pt idx="5622">
                  <c:v>798.33966099999998</c:v>
                </c:pt>
                <c:pt idx="5623">
                  <c:v>798.06182899999999</c:v>
                </c:pt>
                <c:pt idx="5624">
                  <c:v>797.85803199999998</c:v>
                </c:pt>
                <c:pt idx="5625">
                  <c:v>797.62738000000002</c:v>
                </c:pt>
                <c:pt idx="5626">
                  <c:v>797.38445999999999</c:v>
                </c:pt>
                <c:pt idx="5627">
                  <c:v>797.07336399999997</c:v>
                </c:pt>
                <c:pt idx="5628">
                  <c:v>796.86175500000002</c:v>
                </c:pt>
                <c:pt idx="5629">
                  <c:v>796.70092799999998</c:v>
                </c:pt>
                <c:pt idx="5630">
                  <c:v>796.45208700000001</c:v>
                </c:pt>
                <c:pt idx="5631">
                  <c:v>796.16345200000001</c:v>
                </c:pt>
                <c:pt idx="5632">
                  <c:v>795.87164299999995</c:v>
                </c:pt>
                <c:pt idx="5633">
                  <c:v>795.63885500000004</c:v>
                </c:pt>
                <c:pt idx="5634">
                  <c:v>795.36614999999995</c:v>
                </c:pt>
                <c:pt idx="5635">
                  <c:v>795.12792999999999</c:v>
                </c:pt>
                <c:pt idx="5636">
                  <c:v>794.95867899999996</c:v>
                </c:pt>
                <c:pt idx="5637">
                  <c:v>794.55932600000006</c:v>
                </c:pt>
                <c:pt idx="5638">
                  <c:v>794.35015899999996</c:v>
                </c:pt>
                <c:pt idx="5639">
                  <c:v>794.21319600000004</c:v>
                </c:pt>
                <c:pt idx="5640">
                  <c:v>793.94604500000003</c:v>
                </c:pt>
                <c:pt idx="5641">
                  <c:v>793.74066200000004</c:v>
                </c:pt>
                <c:pt idx="5642">
                  <c:v>793.53417999999999</c:v>
                </c:pt>
                <c:pt idx="5643">
                  <c:v>793.17889400000001</c:v>
                </c:pt>
                <c:pt idx="5644">
                  <c:v>793.01300000000003</c:v>
                </c:pt>
                <c:pt idx="5645">
                  <c:v>792.63800000000003</c:v>
                </c:pt>
                <c:pt idx="5646">
                  <c:v>792.50518799999998</c:v>
                </c:pt>
                <c:pt idx="5647">
                  <c:v>792.19085700000005</c:v>
                </c:pt>
                <c:pt idx="5648">
                  <c:v>791.97625700000003</c:v>
                </c:pt>
                <c:pt idx="5649">
                  <c:v>791.60626200000002</c:v>
                </c:pt>
                <c:pt idx="5650">
                  <c:v>791.44378700000004</c:v>
                </c:pt>
                <c:pt idx="5651">
                  <c:v>791.18347200000005</c:v>
                </c:pt>
                <c:pt idx="5652">
                  <c:v>791.02551300000005</c:v>
                </c:pt>
                <c:pt idx="5653">
                  <c:v>790.69891399999995</c:v>
                </c:pt>
                <c:pt idx="5654">
                  <c:v>790.37475600000005</c:v>
                </c:pt>
                <c:pt idx="5655">
                  <c:v>790.23168899999996</c:v>
                </c:pt>
                <c:pt idx="5656">
                  <c:v>789.91052200000001</c:v>
                </c:pt>
                <c:pt idx="5657">
                  <c:v>789.75769000000003</c:v>
                </c:pt>
                <c:pt idx="5658">
                  <c:v>789.60199</c:v>
                </c:pt>
                <c:pt idx="5659">
                  <c:v>789.30230700000004</c:v>
                </c:pt>
                <c:pt idx="5660">
                  <c:v>788.97631799999999</c:v>
                </c:pt>
                <c:pt idx="5661">
                  <c:v>788.79516599999999</c:v>
                </c:pt>
                <c:pt idx="5662">
                  <c:v>788.53363000000002</c:v>
                </c:pt>
                <c:pt idx="5663">
                  <c:v>788.30377199999998</c:v>
                </c:pt>
                <c:pt idx="5664">
                  <c:v>787.97332800000004</c:v>
                </c:pt>
                <c:pt idx="5665">
                  <c:v>787.64239499999996</c:v>
                </c:pt>
                <c:pt idx="5666">
                  <c:v>787.495361</c:v>
                </c:pt>
                <c:pt idx="5667">
                  <c:v>787.22155799999996</c:v>
                </c:pt>
                <c:pt idx="5668">
                  <c:v>787.08703600000001</c:v>
                </c:pt>
                <c:pt idx="5669">
                  <c:v>786.859375</c:v>
                </c:pt>
                <c:pt idx="5670">
                  <c:v>786.65399200000002</c:v>
                </c:pt>
                <c:pt idx="5671">
                  <c:v>786.34020999999996</c:v>
                </c:pt>
                <c:pt idx="5672">
                  <c:v>786.08227499999998</c:v>
                </c:pt>
                <c:pt idx="5673">
                  <c:v>785.99401899999998</c:v>
                </c:pt>
                <c:pt idx="5674">
                  <c:v>785.70721400000002</c:v>
                </c:pt>
                <c:pt idx="5675">
                  <c:v>785.59509300000002</c:v>
                </c:pt>
                <c:pt idx="5676">
                  <c:v>785.30419900000004</c:v>
                </c:pt>
                <c:pt idx="5677">
                  <c:v>785.01702899999998</c:v>
                </c:pt>
                <c:pt idx="5678">
                  <c:v>784.73095699999999</c:v>
                </c:pt>
                <c:pt idx="5679">
                  <c:v>784.65423599999997</c:v>
                </c:pt>
                <c:pt idx="5680">
                  <c:v>784.16778599999998</c:v>
                </c:pt>
                <c:pt idx="5681">
                  <c:v>783.93981900000006</c:v>
                </c:pt>
                <c:pt idx="5682">
                  <c:v>783.80535899999995</c:v>
                </c:pt>
                <c:pt idx="5683">
                  <c:v>783.52221699999996</c:v>
                </c:pt>
                <c:pt idx="5684">
                  <c:v>783.20281999999997</c:v>
                </c:pt>
                <c:pt idx="5685">
                  <c:v>782.91589399999998</c:v>
                </c:pt>
                <c:pt idx="5686">
                  <c:v>782.67797900000005</c:v>
                </c:pt>
                <c:pt idx="5687">
                  <c:v>782.44958499999996</c:v>
                </c:pt>
                <c:pt idx="5688">
                  <c:v>782.30358899999999</c:v>
                </c:pt>
                <c:pt idx="5689">
                  <c:v>782.08727999999996</c:v>
                </c:pt>
                <c:pt idx="5690">
                  <c:v>781.839294</c:v>
                </c:pt>
                <c:pt idx="5691">
                  <c:v>781.62457300000005</c:v>
                </c:pt>
                <c:pt idx="5692">
                  <c:v>781.26727300000005</c:v>
                </c:pt>
                <c:pt idx="5693">
                  <c:v>781.04425000000003</c:v>
                </c:pt>
                <c:pt idx="5694">
                  <c:v>780.87060499999995</c:v>
                </c:pt>
                <c:pt idx="5695">
                  <c:v>780.85595699999999</c:v>
                </c:pt>
                <c:pt idx="5696">
                  <c:v>780.42419400000006</c:v>
                </c:pt>
                <c:pt idx="5697">
                  <c:v>780.13244599999996</c:v>
                </c:pt>
                <c:pt idx="5698">
                  <c:v>779.92016599999999</c:v>
                </c:pt>
                <c:pt idx="5699">
                  <c:v>779.63403300000004</c:v>
                </c:pt>
                <c:pt idx="5700">
                  <c:v>779.29998799999998</c:v>
                </c:pt>
                <c:pt idx="5701">
                  <c:v>779.16857900000002</c:v>
                </c:pt>
                <c:pt idx="5702">
                  <c:v>778.99847399999999</c:v>
                </c:pt>
                <c:pt idx="5703">
                  <c:v>778.668091</c:v>
                </c:pt>
                <c:pt idx="5704">
                  <c:v>778.42871100000002</c:v>
                </c:pt>
                <c:pt idx="5705">
                  <c:v>778.21252400000003</c:v>
                </c:pt>
                <c:pt idx="5706">
                  <c:v>777.86944600000004</c:v>
                </c:pt>
                <c:pt idx="5707">
                  <c:v>777.72399900000005</c:v>
                </c:pt>
                <c:pt idx="5708">
                  <c:v>777.41949499999998</c:v>
                </c:pt>
                <c:pt idx="5709">
                  <c:v>777.31640600000003</c:v>
                </c:pt>
                <c:pt idx="5710">
                  <c:v>777.01660200000003</c:v>
                </c:pt>
                <c:pt idx="5711">
                  <c:v>776.767517</c:v>
                </c:pt>
                <c:pt idx="5712">
                  <c:v>776.55480999999997</c:v>
                </c:pt>
                <c:pt idx="5713">
                  <c:v>776.37475600000005</c:v>
                </c:pt>
                <c:pt idx="5714">
                  <c:v>776.01324499999998</c:v>
                </c:pt>
                <c:pt idx="5715">
                  <c:v>775.98504600000001</c:v>
                </c:pt>
                <c:pt idx="5716">
                  <c:v>775.64428699999996</c:v>
                </c:pt>
                <c:pt idx="5717">
                  <c:v>775.35650599999997</c:v>
                </c:pt>
                <c:pt idx="5718">
                  <c:v>775.00543200000004</c:v>
                </c:pt>
                <c:pt idx="5719">
                  <c:v>774.86364700000001</c:v>
                </c:pt>
                <c:pt idx="5720">
                  <c:v>774.63629200000003</c:v>
                </c:pt>
                <c:pt idx="5721">
                  <c:v>774.35082999999997</c:v>
                </c:pt>
                <c:pt idx="5722">
                  <c:v>774.11914100000001</c:v>
                </c:pt>
                <c:pt idx="5723">
                  <c:v>773.88293499999997</c:v>
                </c:pt>
                <c:pt idx="5724">
                  <c:v>773.59869400000002</c:v>
                </c:pt>
                <c:pt idx="5725">
                  <c:v>773.34436000000005</c:v>
                </c:pt>
                <c:pt idx="5726">
                  <c:v>773.13659700000005</c:v>
                </c:pt>
                <c:pt idx="5727">
                  <c:v>772.88299600000005</c:v>
                </c:pt>
                <c:pt idx="5728">
                  <c:v>772.65270999999996</c:v>
                </c:pt>
                <c:pt idx="5729">
                  <c:v>772.48486300000002</c:v>
                </c:pt>
                <c:pt idx="5730">
                  <c:v>772.29010000000005</c:v>
                </c:pt>
                <c:pt idx="5731">
                  <c:v>772.05444299999999</c:v>
                </c:pt>
                <c:pt idx="5732">
                  <c:v>771.77685499999995</c:v>
                </c:pt>
                <c:pt idx="5733">
                  <c:v>771.52355999999997</c:v>
                </c:pt>
                <c:pt idx="5734">
                  <c:v>771.19964600000003</c:v>
                </c:pt>
                <c:pt idx="5735">
                  <c:v>770.97906499999999</c:v>
                </c:pt>
                <c:pt idx="5736">
                  <c:v>770.76531999999997</c:v>
                </c:pt>
                <c:pt idx="5737">
                  <c:v>770.56658900000002</c:v>
                </c:pt>
                <c:pt idx="5738">
                  <c:v>770.27233899999999</c:v>
                </c:pt>
                <c:pt idx="5739">
                  <c:v>770.030396</c:v>
                </c:pt>
                <c:pt idx="5740">
                  <c:v>769.77917500000001</c:v>
                </c:pt>
                <c:pt idx="5741">
                  <c:v>769.63073699999995</c:v>
                </c:pt>
                <c:pt idx="5742">
                  <c:v>769.29797399999995</c:v>
                </c:pt>
                <c:pt idx="5743">
                  <c:v>769.151794</c:v>
                </c:pt>
                <c:pt idx="5744">
                  <c:v>768.89624000000003</c:v>
                </c:pt>
                <c:pt idx="5745">
                  <c:v>768.82739300000003</c:v>
                </c:pt>
                <c:pt idx="5746">
                  <c:v>768.42224099999999</c:v>
                </c:pt>
                <c:pt idx="5747">
                  <c:v>768.20806900000002</c:v>
                </c:pt>
                <c:pt idx="5748">
                  <c:v>768.00256300000001</c:v>
                </c:pt>
                <c:pt idx="5749">
                  <c:v>767.70361300000002</c:v>
                </c:pt>
                <c:pt idx="5750">
                  <c:v>767.51415999999995</c:v>
                </c:pt>
                <c:pt idx="5751">
                  <c:v>767.21923800000002</c:v>
                </c:pt>
                <c:pt idx="5752">
                  <c:v>766.98718299999996</c:v>
                </c:pt>
                <c:pt idx="5753">
                  <c:v>766.68408199999999</c:v>
                </c:pt>
                <c:pt idx="5754">
                  <c:v>766.59020999999996</c:v>
                </c:pt>
                <c:pt idx="5755">
                  <c:v>766.42968699999994</c:v>
                </c:pt>
                <c:pt idx="5756">
                  <c:v>766.11041299999999</c:v>
                </c:pt>
                <c:pt idx="5757">
                  <c:v>765.81652799999995</c:v>
                </c:pt>
                <c:pt idx="5758">
                  <c:v>765.46575900000005</c:v>
                </c:pt>
                <c:pt idx="5759">
                  <c:v>765.26147500000002</c:v>
                </c:pt>
                <c:pt idx="5760">
                  <c:v>765.058899</c:v>
                </c:pt>
                <c:pt idx="5761">
                  <c:v>764.78308100000004</c:v>
                </c:pt>
                <c:pt idx="5762">
                  <c:v>764.61535600000002</c:v>
                </c:pt>
                <c:pt idx="5763">
                  <c:v>764.31915300000003</c:v>
                </c:pt>
                <c:pt idx="5764">
                  <c:v>764.12042199999996</c:v>
                </c:pt>
                <c:pt idx="5765">
                  <c:v>763.87249799999995</c:v>
                </c:pt>
                <c:pt idx="5766">
                  <c:v>763.67608600000005</c:v>
                </c:pt>
                <c:pt idx="5767">
                  <c:v>763.34466599999996</c:v>
                </c:pt>
                <c:pt idx="5768">
                  <c:v>763.27392599999996</c:v>
                </c:pt>
                <c:pt idx="5769">
                  <c:v>762.96405000000004</c:v>
                </c:pt>
                <c:pt idx="5770">
                  <c:v>762.66967799999998</c:v>
                </c:pt>
                <c:pt idx="5771">
                  <c:v>762.37573199999997</c:v>
                </c:pt>
                <c:pt idx="5772">
                  <c:v>762.14813200000003</c:v>
                </c:pt>
                <c:pt idx="5773">
                  <c:v>761.93072500000005</c:v>
                </c:pt>
                <c:pt idx="5774">
                  <c:v>761.83331299999998</c:v>
                </c:pt>
                <c:pt idx="5775">
                  <c:v>761.63091999999995</c:v>
                </c:pt>
                <c:pt idx="5776">
                  <c:v>761.26178000000004</c:v>
                </c:pt>
                <c:pt idx="5777">
                  <c:v>761.09789999999998</c:v>
                </c:pt>
                <c:pt idx="5778">
                  <c:v>760.73205599999994</c:v>
                </c:pt>
                <c:pt idx="5779">
                  <c:v>760.49804700000004</c:v>
                </c:pt>
                <c:pt idx="5780">
                  <c:v>760.12512200000003</c:v>
                </c:pt>
                <c:pt idx="5781">
                  <c:v>759.94354199999998</c:v>
                </c:pt>
                <c:pt idx="5782">
                  <c:v>759.71417199999996</c:v>
                </c:pt>
                <c:pt idx="5783">
                  <c:v>759.53594999999996</c:v>
                </c:pt>
                <c:pt idx="5784">
                  <c:v>759.17669699999999</c:v>
                </c:pt>
                <c:pt idx="5785">
                  <c:v>758.95867899999996</c:v>
                </c:pt>
                <c:pt idx="5786">
                  <c:v>758.76721199999997</c:v>
                </c:pt>
                <c:pt idx="5787">
                  <c:v>758.46038799999997</c:v>
                </c:pt>
                <c:pt idx="5788">
                  <c:v>758.30371100000002</c:v>
                </c:pt>
                <c:pt idx="5789">
                  <c:v>758.155396</c:v>
                </c:pt>
                <c:pt idx="5790">
                  <c:v>757.82513400000005</c:v>
                </c:pt>
                <c:pt idx="5791">
                  <c:v>757.42987100000005</c:v>
                </c:pt>
                <c:pt idx="5792">
                  <c:v>757.166382</c:v>
                </c:pt>
                <c:pt idx="5793">
                  <c:v>756.96954300000004</c:v>
                </c:pt>
                <c:pt idx="5794">
                  <c:v>756.73266599999999</c:v>
                </c:pt>
                <c:pt idx="5795">
                  <c:v>756.40478499999995</c:v>
                </c:pt>
                <c:pt idx="5796">
                  <c:v>756.22814900000003</c:v>
                </c:pt>
                <c:pt idx="5797">
                  <c:v>756.04718000000003</c:v>
                </c:pt>
                <c:pt idx="5798">
                  <c:v>755.85363800000005</c:v>
                </c:pt>
                <c:pt idx="5799">
                  <c:v>755.56549099999995</c:v>
                </c:pt>
                <c:pt idx="5800">
                  <c:v>755.33941700000003</c:v>
                </c:pt>
                <c:pt idx="5801">
                  <c:v>755.02819799999997</c:v>
                </c:pt>
                <c:pt idx="5802">
                  <c:v>754.91747999999995</c:v>
                </c:pt>
                <c:pt idx="5803">
                  <c:v>754.60699499999998</c:v>
                </c:pt>
                <c:pt idx="5804">
                  <c:v>754.25292999999999</c:v>
                </c:pt>
                <c:pt idx="5805">
                  <c:v>754.00079300000004</c:v>
                </c:pt>
                <c:pt idx="5806">
                  <c:v>753.76147500000002</c:v>
                </c:pt>
                <c:pt idx="5807">
                  <c:v>753.60571300000004</c:v>
                </c:pt>
                <c:pt idx="5808">
                  <c:v>753.33129899999994</c:v>
                </c:pt>
                <c:pt idx="5809">
                  <c:v>753.21289100000001</c:v>
                </c:pt>
                <c:pt idx="5810">
                  <c:v>752.94323699999995</c:v>
                </c:pt>
                <c:pt idx="5811">
                  <c:v>752.57995600000004</c:v>
                </c:pt>
                <c:pt idx="5812">
                  <c:v>752.27362100000005</c:v>
                </c:pt>
                <c:pt idx="5813">
                  <c:v>752.08093299999996</c:v>
                </c:pt>
                <c:pt idx="5814">
                  <c:v>751.77294900000004</c:v>
                </c:pt>
                <c:pt idx="5815">
                  <c:v>751.65600600000005</c:v>
                </c:pt>
                <c:pt idx="5816">
                  <c:v>751.44879200000003</c:v>
                </c:pt>
                <c:pt idx="5817">
                  <c:v>751.19097899999997</c:v>
                </c:pt>
                <c:pt idx="5818">
                  <c:v>750.91931199999999</c:v>
                </c:pt>
                <c:pt idx="5819">
                  <c:v>750.70636000000002</c:v>
                </c:pt>
                <c:pt idx="5820">
                  <c:v>750.620544</c:v>
                </c:pt>
                <c:pt idx="5821">
                  <c:v>750.28204300000004</c:v>
                </c:pt>
                <c:pt idx="5822">
                  <c:v>749.97827099999995</c:v>
                </c:pt>
                <c:pt idx="5823">
                  <c:v>749.70959500000004</c:v>
                </c:pt>
                <c:pt idx="5824">
                  <c:v>749.46014400000001</c:v>
                </c:pt>
                <c:pt idx="5825">
                  <c:v>749.285706</c:v>
                </c:pt>
                <c:pt idx="5826">
                  <c:v>749.00958300000002</c:v>
                </c:pt>
                <c:pt idx="5827">
                  <c:v>748.75671399999999</c:v>
                </c:pt>
                <c:pt idx="5828">
                  <c:v>748.70648200000005</c:v>
                </c:pt>
                <c:pt idx="5829">
                  <c:v>748.31762700000002</c:v>
                </c:pt>
                <c:pt idx="5830">
                  <c:v>748.137024</c:v>
                </c:pt>
                <c:pt idx="5831">
                  <c:v>747.90441899999996</c:v>
                </c:pt>
                <c:pt idx="5832">
                  <c:v>747.648865</c:v>
                </c:pt>
                <c:pt idx="5833">
                  <c:v>747.44177200000001</c:v>
                </c:pt>
                <c:pt idx="5834">
                  <c:v>747.28253199999995</c:v>
                </c:pt>
                <c:pt idx="5835">
                  <c:v>747.17968699999994</c:v>
                </c:pt>
                <c:pt idx="5836">
                  <c:v>746.77203399999996</c:v>
                </c:pt>
                <c:pt idx="5837">
                  <c:v>746.45379600000001</c:v>
                </c:pt>
                <c:pt idx="5838">
                  <c:v>746.18695100000002</c:v>
                </c:pt>
                <c:pt idx="5839">
                  <c:v>746.04303000000004</c:v>
                </c:pt>
                <c:pt idx="5840">
                  <c:v>745.76580799999999</c:v>
                </c:pt>
                <c:pt idx="5841">
                  <c:v>745.60845900000004</c:v>
                </c:pt>
                <c:pt idx="5842">
                  <c:v>745.27020300000004</c:v>
                </c:pt>
                <c:pt idx="5843">
                  <c:v>745.03552200000001</c:v>
                </c:pt>
                <c:pt idx="5844">
                  <c:v>744.87835700000005</c:v>
                </c:pt>
                <c:pt idx="5845">
                  <c:v>744.54333499999996</c:v>
                </c:pt>
                <c:pt idx="5846">
                  <c:v>744.32598900000005</c:v>
                </c:pt>
                <c:pt idx="5847">
                  <c:v>744.04174799999998</c:v>
                </c:pt>
                <c:pt idx="5848">
                  <c:v>743.81384300000002</c:v>
                </c:pt>
                <c:pt idx="5849">
                  <c:v>743.66668700000002</c:v>
                </c:pt>
                <c:pt idx="5850">
                  <c:v>743.296875</c:v>
                </c:pt>
                <c:pt idx="5851">
                  <c:v>743.01824999999997</c:v>
                </c:pt>
                <c:pt idx="5852">
                  <c:v>742.87390100000005</c:v>
                </c:pt>
                <c:pt idx="5853">
                  <c:v>742.58404499999995</c:v>
                </c:pt>
                <c:pt idx="5854">
                  <c:v>742.34936500000003</c:v>
                </c:pt>
                <c:pt idx="5855">
                  <c:v>742.03656000000001</c:v>
                </c:pt>
                <c:pt idx="5856">
                  <c:v>741.86505099999999</c:v>
                </c:pt>
                <c:pt idx="5857">
                  <c:v>741.68127400000003</c:v>
                </c:pt>
                <c:pt idx="5858">
                  <c:v>741.474243</c:v>
                </c:pt>
                <c:pt idx="5859">
                  <c:v>741.23571800000002</c:v>
                </c:pt>
                <c:pt idx="5860">
                  <c:v>740.98101799999995</c:v>
                </c:pt>
                <c:pt idx="5861">
                  <c:v>740.75683600000002</c:v>
                </c:pt>
                <c:pt idx="5862">
                  <c:v>740.40148899999997</c:v>
                </c:pt>
                <c:pt idx="5863">
                  <c:v>740.114868</c:v>
                </c:pt>
                <c:pt idx="5864">
                  <c:v>739.91986099999997</c:v>
                </c:pt>
                <c:pt idx="5865">
                  <c:v>739.65887499999997</c:v>
                </c:pt>
                <c:pt idx="5866">
                  <c:v>739.41821300000004</c:v>
                </c:pt>
                <c:pt idx="5867">
                  <c:v>739.28887899999995</c:v>
                </c:pt>
                <c:pt idx="5868">
                  <c:v>739.00695800000005</c:v>
                </c:pt>
                <c:pt idx="5869">
                  <c:v>738.73309300000005</c:v>
                </c:pt>
                <c:pt idx="5870">
                  <c:v>738.48992899999996</c:v>
                </c:pt>
                <c:pt idx="5871">
                  <c:v>738.33319100000006</c:v>
                </c:pt>
                <c:pt idx="5872">
                  <c:v>738.03167699999995</c:v>
                </c:pt>
                <c:pt idx="5873">
                  <c:v>737.79278599999998</c:v>
                </c:pt>
                <c:pt idx="5874">
                  <c:v>737.52343699999994</c:v>
                </c:pt>
                <c:pt idx="5875">
                  <c:v>737.28454599999998</c:v>
                </c:pt>
                <c:pt idx="5876">
                  <c:v>737.056152</c:v>
                </c:pt>
                <c:pt idx="5877">
                  <c:v>736.91693099999998</c:v>
                </c:pt>
                <c:pt idx="5878">
                  <c:v>736.62188700000002</c:v>
                </c:pt>
                <c:pt idx="5879">
                  <c:v>736.34020999999996</c:v>
                </c:pt>
                <c:pt idx="5880">
                  <c:v>736.03668200000004</c:v>
                </c:pt>
                <c:pt idx="5881">
                  <c:v>735.81915300000003</c:v>
                </c:pt>
                <c:pt idx="5882">
                  <c:v>735.54870600000004</c:v>
                </c:pt>
                <c:pt idx="5883">
                  <c:v>735.27435300000002</c:v>
                </c:pt>
                <c:pt idx="5884">
                  <c:v>735.04644800000005</c:v>
                </c:pt>
                <c:pt idx="5885">
                  <c:v>734.73944100000006</c:v>
                </c:pt>
                <c:pt idx="5886">
                  <c:v>734.62646500000005</c:v>
                </c:pt>
                <c:pt idx="5887">
                  <c:v>734.34478799999999</c:v>
                </c:pt>
                <c:pt idx="5888">
                  <c:v>734.12377900000001</c:v>
                </c:pt>
                <c:pt idx="5889">
                  <c:v>733.87261999999998</c:v>
                </c:pt>
                <c:pt idx="5890">
                  <c:v>733.64172399999995</c:v>
                </c:pt>
                <c:pt idx="5891">
                  <c:v>733.52087400000005</c:v>
                </c:pt>
                <c:pt idx="5892">
                  <c:v>733.14245600000004</c:v>
                </c:pt>
                <c:pt idx="5893">
                  <c:v>732.77105700000004</c:v>
                </c:pt>
                <c:pt idx="5894">
                  <c:v>732.560608</c:v>
                </c:pt>
                <c:pt idx="5895">
                  <c:v>732.36010699999997</c:v>
                </c:pt>
                <c:pt idx="5896">
                  <c:v>732.05279499999995</c:v>
                </c:pt>
                <c:pt idx="5897">
                  <c:v>731.87969999999996</c:v>
                </c:pt>
                <c:pt idx="5898">
                  <c:v>731.50024399999995</c:v>
                </c:pt>
                <c:pt idx="5899">
                  <c:v>731.42016599999999</c:v>
                </c:pt>
                <c:pt idx="5900">
                  <c:v>731.03881799999999</c:v>
                </c:pt>
                <c:pt idx="5901">
                  <c:v>730.79028300000004</c:v>
                </c:pt>
                <c:pt idx="5902">
                  <c:v>730.62115500000004</c:v>
                </c:pt>
                <c:pt idx="5903">
                  <c:v>730.39892599999996</c:v>
                </c:pt>
                <c:pt idx="5904">
                  <c:v>730.16326900000001</c:v>
                </c:pt>
                <c:pt idx="5905">
                  <c:v>729.84240699999998</c:v>
                </c:pt>
                <c:pt idx="5906">
                  <c:v>729.60192900000004</c:v>
                </c:pt>
                <c:pt idx="5907">
                  <c:v>729.36688200000003</c:v>
                </c:pt>
                <c:pt idx="5908">
                  <c:v>729.11035200000003</c:v>
                </c:pt>
                <c:pt idx="5909">
                  <c:v>728.84332300000005</c:v>
                </c:pt>
                <c:pt idx="5910">
                  <c:v>728.64215100000001</c:v>
                </c:pt>
                <c:pt idx="5911">
                  <c:v>728.38464399999998</c:v>
                </c:pt>
                <c:pt idx="5912">
                  <c:v>728.07678199999998</c:v>
                </c:pt>
                <c:pt idx="5913">
                  <c:v>727.87353499999995</c:v>
                </c:pt>
                <c:pt idx="5914">
                  <c:v>727.65039100000001</c:v>
                </c:pt>
                <c:pt idx="5915">
                  <c:v>727.36071800000002</c:v>
                </c:pt>
                <c:pt idx="5916">
                  <c:v>727.08691399999998</c:v>
                </c:pt>
                <c:pt idx="5917">
                  <c:v>726.89636199999995</c:v>
                </c:pt>
                <c:pt idx="5918">
                  <c:v>726.51928699999996</c:v>
                </c:pt>
                <c:pt idx="5919">
                  <c:v>726.29370100000006</c:v>
                </c:pt>
                <c:pt idx="5920">
                  <c:v>726.01928699999996</c:v>
                </c:pt>
                <c:pt idx="5921">
                  <c:v>725.79534899999999</c:v>
                </c:pt>
                <c:pt idx="5922">
                  <c:v>725.48809800000004</c:v>
                </c:pt>
                <c:pt idx="5923">
                  <c:v>725.21337900000003</c:v>
                </c:pt>
                <c:pt idx="5924">
                  <c:v>725.12365699999998</c:v>
                </c:pt>
                <c:pt idx="5925">
                  <c:v>724.70849599999997</c:v>
                </c:pt>
                <c:pt idx="5926">
                  <c:v>724.54870600000004</c:v>
                </c:pt>
                <c:pt idx="5927">
                  <c:v>724.10266100000001</c:v>
                </c:pt>
                <c:pt idx="5928">
                  <c:v>723.89117399999998</c:v>
                </c:pt>
                <c:pt idx="5929">
                  <c:v>723.72589100000005</c:v>
                </c:pt>
                <c:pt idx="5930">
                  <c:v>723.48657200000002</c:v>
                </c:pt>
                <c:pt idx="5931">
                  <c:v>723.16674799999998</c:v>
                </c:pt>
                <c:pt idx="5932">
                  <c:v>722.89617899999996</c:v>
                </c:pt>
                <c:pt idx="5933">
                  <c:v>722.72680700000001</c:v>
                </c:pt>
                <c:pt idx="5934">
                  <c:v>722.438354</c:v>
                </c:pt>
                <c:pt idx="5935">
                  <c:v>722.20880099999999</c:v>
                </c:pt>
                <c:pt idx="5936">
                  <c:v>721.96252400000003</c:v>
                </c:pt>
                <c:pt idx="5937">
                  <c:v>721.82232699999997</c:v>
                </c:pt>
                <c:pt idx="5938">
                  <c:v>721.54559300000005</c:v>
                </c:pt>
                <c:pt idx="5939">
                  <c:v>721.29046600000004</c:v>
                </c:pt>
                <c:pt idx="5940">
                  <c:v>721.07092299999999</c:v>
                </c:pt>
                <c:pt idx="5941">
                  <c:v>720.79608199999996</c:v>
                </c:pt>
                <c:pt idx="5942">
                  <c:v>720.52917500000001</c:v>
                </c:pt>
                <c:pt idx="5943">
                  <c:v>720.31451400000003</c:v>
                </c:pt>
                <c:pt idx="5944">
                  <c:v>720.08331299999998</c:v>
                </c:pt>
                <c:pt idx="5945">
                  <c:v>719.87756300000001</c:v>
                </c:pt>
                <c:pt idx="5946">
                  <c:v>719.56219499999997</c:v>
                </c:pt>
                <c:pt idx="5947">
                  <c:v>719.32788100000005</c:v>
                </c:pt>
                <c:pt idx="5948">
                  <c:v>719.07952899999998</c:v>
                </c:pt>
                <c:pt idx="5949">
                  <c:v>718.84680200000003</c:v>
                </c:pt>
                <c:pt idx="5950">
                  <c:v>718.63031000000001</c:v>
                </c:pt>
                <c:pt idx="5951">
                  <c:v>718.35754399999996</c:v>
                </c:pt>
                <c:pt idx="5952">
                  <c:v>718.09729000000004</c:v>
                </c:pt>
                <c:pt idx="5953">
                  <c:v>717.788635</c:v>
                </c:pt>
                <c:pt idx="5954">
                  <c:v>717.56964100000005</c:v>
                </c:pt>
                <c:pt idx="5955">
                  <c:v>717.26843299999996</c:v>
                </c:pt>
                <c:pt idx="5956">
                  <c:v>717.10900900000001</c:v>
                </c:pt>
                <c:pt idx="5957">
                  <c:v>716.83575399999995</c:v>
                </c:pt>
                <c:pt idx="5958">
                  <c:v>716.66241500000001</c:v>
                </c:pt>
                <c:pt idx="5959">
                  <c:v>716.32867399999998</c:v>
                </c:pt>
                <c:pt idx="5960">
                  <c:v>716.113831</c:v>
                </c:pt>
                <c:pt idx="5961">
                  <c:v>715.81127900000001</c:v>
                </c:pt>
                <c:pt idx="5962">
                  <c:v>715.58178699999996</c:v>
                </c:pt>
                <c:pt idx="5963">
                  <c:v>715.26928699999996</c:v>
                </c:pt>
                <c:pt idx="5964">
                  <c:v>714.96972700000003</c:v>
                </c:pt>
                <c:pt idx="5965">
                  <c:v>714.78051800000003</c:v>
                </c:pt>
                <c:pt idx="5966">
                  <c:v>714.496216</c:v>
                </c:pt>
                <c:pt idx="5967">
                  <c:v>714.28350799999998</c:v>
                </c:pt>
                <c:pt idx="5968">
                  <c:v>714.04211399999997</c:v>
                </c:pt>
                <c:pt idx="5969">
                  <c:v>713.67907700000001</c:v>
                </c:pt>
                <c:pt idx="5970">
                  <c:v>713.44146699999999</c:v>
                </c:pt>
                <c:pt idx="5971">
                  <c:v>713.23840299999995</c:v>
                </c:pt>
                <c:pt idx="5972">
                  <c:v>713.08026099999995</c:v>
                </c:pt>
                <c:pt idx="5973">
                  <c:v>712.58429000000001</c:v>
                </c:pt>
                <c:pt idx="5974">
                  <c:v>712.421021</c:v>
                </c:pt>
                <c:pt idx="5975">
                  <c:v>712.27398700000003</c:v>
                </c:pt>
                <c:pt idx="5976">
                  <c:v>711.996399</c:v>
                </c:pt>
                <c:pt idx="5977">
                  <c:v>711.69397000000004</c:v>
                </c:pt>
                <c:pt idx="5978">
                  <c:v>711.51129200000003</c:v>
                </c:pt>
                <c:pt idx="5979">
                  <c:v>711.303223</c:v>
                </c:pt>
                <c:pt idx="5980">
                  <c:v>711.04303000000004</c:v>
                </c:pt>
                <c:pt idx="5981">
                  <c:v>710.787598</c:v>
                </c:pt>
                <c:pt idx="5982">
                  <c:v>710.54254200000003</c:v>
                </c:pt>
                <c:pt idx="5983">
                  <c:v>710.27734399999997</c:v>
                </c:pt>
                <c:pt idx="5984">
                  <c:v>709.955872</c:v>
                </c:pt>
                <c:pt idx="5985">
                  <c:v>709.705017</c:v>
                </c:pt>
                <c:pt idx="5986">
                  <c:v>709.40698199999997</c:v>
                </c:pt>
                <c:pt idx="5987">
                  <c:v>709.12725799999998</c:v>
                </c:pt>
                <c:pt idx="5988">
                  <c:v>708.94854699999996</c:v>
                </c:pt>
                <c:pt idx="5989">
                  <c:v>708.730591</c:v>
                </c:pt>
                <c:pt idx="5990">
                  <c:v>708.53936799999997</c:v>
                </c:pt>
                <c:pt idx="5991">
                  <c:v>708.33416699999998</c:v>
                </c:pt>
                <c:pt idx="5992">
                  <c:v>708.08972200000005</c:v>
                </c:pt>
                <c:pt idx="5993">
                  <c:v>707.77294900000004</c:v>
                </c:pt>
                <c:pt idx="5994">
                  <c:v>707.47363299999995</c:v>
                </c:pt>
                <c:pt idx="5995">
                  <c:v>707.25604199999998</c:v>
                </c:pt>
                <c:pt idx="5996">
                  <c:v>706.97918700000002</c:v>
                </c:pt>
                <c:pt idx="5997">
                  <c:v>706.62976100000003</c:v>
                </c:pt>
                <c:pt idx="5998">
                  <c:v>706.47125200000005</c:v>
                </c:pt>
                <c:pt idx="5999">
                  <c:v>706.16705300000001</c:v>
                </c:pt>
                <c:pt idx="6000">
                  <c:v>705.88122599999997</c:v>
                </c:pt>
                <c:pt idx="6001">
                  <c:v>705.68121299999996</c:v>
                </c:pt>
                <c:pt idx="6002">
                  <c:v>705.42279099999996</c:v>
                </c:pt>
                <c:pt idx="6003">
                  <c:v>705.11279300000001</c:v>
                </c:pt>
                <c:pt idx="6004">
                  <c:v>704.93035899999995</c:v>
                </c:pt>
                <c:pt idx="6005">
                  <c:v>704.59857199999999</c:v>
                </c:pt>
                <c:pt idx="6006">
                  <c:v>704.38671899999997</c:v>
                </c:pt>
                <c:pt idx="6007">
                  <c:v>704.18414299999995</c:v>
                </c:pt>
                <c:pt idx="6008">
                  <c:v>703.85553000000004</c:v>
                </c:pt>
                <c:pt idx="6009">
                  <c:v>703.66662599999995</c:v>
                </c:pt>
                <c:pt idx="6010">
                  <c:v>703.36309800000004</c:v>
                </c:pt>
                <c:pt idx="6011">
                  <c:v>703.11328100000003</c:v>
                </c:pt>
                <c:pt idx="6012">
                  <c:v>702.80682400000001</c:v>
                </c:pt>
                <c:pt idx="6013">
                  <c:v>702.60821499999997</c:v>
                </c:pt>
                <c:pt idx="6014">
                  <c:v>702.32244900000001</c:v>
                </c:pt>
                <c:pt idx="6015">
                  <c:v>702.01794400000006</c:v>
                </c:pt>
                <c:pt idx="6016">
                  <c:v>701.78692599999999</c:v>
                </c:pt>
                <c:pt idx="6017">
                  <c:v>701.56793200000004</c:v>
                </c:pt>
                <c:pt idx="6018">
                  <c:v>701.31243900000004</c:v>
                </c:pt>
                <c:pt idx="6019">
                  <c:v>701.09265100000005</c:v>
                </c:pt>
                <c:pt idx="6020">
                  <c:v>700.87445100000002</c:v>
                </c:pt>
                <c:pt idx="6021">
                  <c:v>700.67553699999996</c:v>
                </c:pt>
                <c:pt idx="6022">
                  <c:v>700.42230199999995</c:v>
                </c:pt>
                <c:pt idx="6023">
                  <c:v>700.18969700000002</c:v>
                </c:pt>
                <c:pt idx="6024">
                  <c:v>699.94360400000005</c:v>
                </c:pt>
                <c:pt idx="6025">
                  <c:v>699.68243399999994</c:v>
                </c:pt>
                <c:pt idx="6026">
                  <c:v>699.40142800000001</c:v>
                </c:pt>
                <c:pt idx="6027">
                  <c:v>699.17553699999996</c:v>
                </c:pt>
                <c:pt idx="6028">
                  <c:v>698.97119099999998</c:v>
                </c:pt>
                <c:pt idx="6029">
                  <c:v>698.57067900000004</c:v>
                </c:pt>
                <c:pt idx="6030">
                  <c:v>698.36730999999997</c:v>
                </c:pt>
                <c:pt idx="6031">
                  <c:v>698.11883499999999</c:v>
                </c:pt>
                <c:pt idx="6032">
                  <c:v>697.90820299999996</c:v>
                </c:pt>
                <c:pt idx="6033">
                  <c:v>697.56091300000003</c:v>
                </c:pt>
                <c:pt idx="6034">
                  <c:v>697.43383800000004</c:v>
                </c:pt>
                <c:pt idx="6035">
                  <c:v>697.10076900000001</c:v>
                </c:pt>
                <c:pt idx="6036">
                  <c:v>696.89703399999996</c:v>
                </c:pt>
                <c:pt idx="6037">
                  <c:v>696.63885500000004</c:v>
                </c:pt>
                <c:pt idx="6038">
                  <c:v>696.45953399999996</c:v>
                </c:pt>
                <c:pt idx="6039">
                  <c:v>696.20935099999997</c:v>
                </c:pt>
                <c:pt idx="6040">
                  <c:v>695.91619900000001</c:v>
                </c:pt>
                <c:pt idx="6041">
                  <c:v>695.69366500000001</c:v>
                </c:pt>
                <c:pt idx="6042">
                  <c:v>695.45770300000004</c:v>
                </c:pt>
                <c:pt idx="6043">
                  <c:v>695.17639199999996</c:v>
                </c:pt>
                <c:pt idx="6044">
                  <c:v>694.98761000000002</c:v>
                </c:pt>
                <c:pt idx="6045">
                  <c:v>694.74932899999999</c:v>
                </c:pt>
                <c:pt idx="6046">
                  <c:v>694.48828100000003</c:v>
                </c:pt>
                <c:pt idx="6047">
                  <c:v>694.23266599999999</c:v>
                </c:pt>
                <c:pt idx="6048">
                  <c:v>694.035706</c:v>
                </c:pt>
                <c:pt idx="6049">
                  <c:v>693.77996800000005</c:v>
                </c:pt>
                <c:pt idx="6050">
                  <c:v>693.46264599999995</c:v>
                </c:pt>
                <c:pt idx="6051">
                  <c:v>693.25976600000001</c:v>
                </c:pt>
                <c:pt idx="6052">
                  <c:v>692.96295199999997</c:v>
                </c:pt>
                <c:pt idx="6053">
                  <c:v>692.67956500000003</c:v>
                </c:pt>
                <c:pt idx="6054">
                  <c:v>692.44842500000004</c:v>
                </c:pt>
                <c:pt idx="6055">
                  <c:v>692.15057400000001</c:v>
                </c:pt>
                <c:pt idx="6056">
                  <c:v>691.90741000000003</c:v>
                </c:pt>
                <c:pt idx="6057">
                  <c:v>691.63635299999999</c:v>
                </c:pt>
                <c:pt idx="6058">
                  <c:v>691.37451199999998</c:v>
                </c:pt>
                <c:pt idx="6059">
                  <c:v>691.09851100000003</c:v>
                </c:pt>
                <c:pt idx="6060">
                  <c:v>690.87579300000004</c:v>
                </c:pt>
                <c:pt idx="6061">
                  <c:v>690.55114700000001</c:v>
                </c:pt>
                <c:pt idx="6062">
                  <c:v>690.35247800000002</c:v>
                </c:pt>
                <c:pt idx="6063">
                  <c:v>690.16430700000001</c:v>
                </c:pt>
                <c:pt idx="6064">
                  <c:v>689.90148899999997</c:v>
                </c:pt>
                <c:pt idx="6065">
                  <c:v>689.67993200000001</c:v>
                </c:pt>
                <c:pt idx="6066">
                  <c:v>689.35369900000001</c:v>
                </c:pt>
                <c:pt idx="6067">
                  <c:v>689.16980000000001</c:v>
                </c:pt>
                <c:pt idx="6068">
                  <c:v>688.95043899999996</c:v>
                </c:pt>
                <c:pt idx="6069">
                  <c:v>688.69891399999995</c:v>
                </c:pt>
                <c:pt idx="6070">
                  <c:v>688.441284</c:v>
                </c:pt>
                <c:pt idx="6071">
                  <c:v>688.13934300000005</c:v>
                </c:pt>
                <c:pt idx="6072">
                  <c:v>687.91992200000004</c:v>
                </c:pt>
                <c:pt idx="6073">
                  <c:v>687.69818099999998</c:v>
                </c:pt>
                <c:pt idx="6074">
                  <c:v>687.50567599999999</c:v>
                </c:pt>
                <c:pt idx="6075">
                  <c:v>687.18853799999999</c:v>
                </c:pt>
                <c:pt idx="6076">
                  <c:v>686.90832499999999</c:v>
                </c:pt>
                <c:pt idx="6077">
                  <c:v>686.61547900000005</c:v>
                </c:pt>
                <c:pt idx="6078">
                  <c:v>686.36883499999999</c:v>
                </c:pt>
                <c:pt idx="6079">
                  <c:v>686.10815400000001</c:v>
                </c:pt>
                <c:pt idx="6080">
                  <c:v>685.86492899999996</c:v>
                </c:pt>
                <c:pt idx="6081">
                  <c:v>685.60430899999994</c:v>
                </c:pt>
                <c:pt idx="6082">
                  <c:v>685.36358600000005</c:v>
                </c:pt>
                <c:pt idx="6083">
                  <c:v>685.13531499999999</c:v>
                </c:pt>
                <c:pt idx="6084">
                  <c:v>684.85327099999995</c:v>
                </c:pt>
                <c:pt idx="6085">
                  <c:v>684.734375</c:v>
                </c:pt>
                <c:pt idx="6086">
                  <c:v>684.46758999999997</c:v>
                </c:pt>
                <c:pt idx="6087">
                  <c:v>684.27874799999995</c:v>
                </c:pt>
                <c:pt idx="6088">
                  <c:v>684.03070100000002</c:v>
                </c:pt>
                <c:pt idx="6089">
                  <c:v>683.82891800000004</c:v>
                </c:pt>
                <c:pt idx="6090">
                  <c:v>683.55944799999997</c:v>
                </c:pt>
                <c:pt idx="6091">
                  <c:v>683.228027</c:v>
                </c:pt>
                <c:pt idx="6092">
                  <c:v>682.98809800000004</c:v>
                </c:pt>
                <c:pt idx="6093">
                  <c:v>682.71167000000003</c:v>
                </c:pt>
                <c:pt idx="6094">
                  <c:v>682.50952099999995</c:v>
                </c:pt>
                <c:pt idx="6095">
                  <c:v>682.27832000000001</c:v>
                </c:pt>
                <c:pt idx="6096">
                  <c:v>681.980774</c:v>
                </c:pt>
                <c:pt idx="6097">
                  <c:v>681.750854</c:v>
                </c:pt>
                <c:pt idx="6098">
                  <c:v>681.42425500000002</c:v>
                </c:pt>
                <c:pt idx="6099">
                  <c:v>681.18841599999996</c:v>
                </c:pt>
                <c:pt idx="6100">
                  <c:v>680.96722399999999</c:v>
                </c:pt>
                <c:pt idx="6101">
                  <c:v>680.73590100000001</c:v>
                </c:pt>
                <c:pt idx="6102">
                  <c:v>680.35424799999998</c:v>
                </c:pt>
                <c:pt idx="6103">
                  <c:v>680.16296399999999</c:v>
                </c:pt>
                <c:pt idx="6104">
                  <c:v>679.97430399999996</c:v>
                </c:pt>
                <c:pt idx="6105">
                  <c:v>679.75585899999999</c:v>
                </c:pt>
                <c:pt idx="6106">
                  <c:v>679.50659199999996</c:v>
                </c:pt>
                <c:pt idx="6107">
                  <c:v>679.24658199999999</c:v>
                </c:pt>
                <c:pt idx="6108">
                  <c:v>678.96276899999998</c:v>
                </c:pt>
                <c:pt idx="6109">
                  <c:v>678.70910600000002</c:v>
                </c:pt>
                <c:pt idx="6110">
                  <c:v>678.36291500000004</c:v>
                </c:pt>
                <c:pt idx="6111">
                  <c:v>678.22033699999997</c:v>
                </c:pt>
                <c:pt idx="6112">
                  <c:v>677.98791500000004</c:v>
                </c:pt>
                <c:pt idx="6113">
                  <c:v>677.75097700000003</c:v>
                </c:pt>
                <c:pt idx="6114">
                  <c:v>677.44091800000001</c:v>
                </c:pt>
                <c:pt idx="6115">
                  <c:v>677.28832999999997</c:v>
                </c:pt>
                <c:pt idx="6116">
                  <c:v>676.92816200000004</c:v>
                </c:pt>
                <c:pt idx="6117">
                  <c:v>676.701233</c:v>
                </c:pt>
                <c:pt idx="6118">
                  <c:v>676.51605199999995</c:v>
                </c:pt>
                <c:pt idx="6119">
                  <c:v>676.26263400000005</c:v>
                </c:pt>
                <c:pt idx="6120">
                  <c:v>675.99060099999997</c:v>
                </c:pt>
                <c:pt idx="6121">
                  <c:v>675.76538100000005</c:v>
                </c:pt>
                <c:pt idx="6122">
                  <c:v>675.45617700000003</c:v>
                </c:pt>
                <c:pt idx="6123">
                  <c:v>675.26214600000003</c:v>
                </c:pt>
                <c:pt idx="6124">
                  <c:v>675.01086399999997</c:v>
                </c:pt>
                <c:pt idx="6125">
                  <c:v>674.79254200000003</c:v>
                </c:pt>
                <c:pt idx="6126">
                  <c:v>674.51226799999995</c:v>
                </c:pt>
                <c:pt idx="6127">
                  <c:v>674.20568800000001</c:v>
                </c:pt>
                <c:pt idx="6128">
                  <c:v>673.95483400000001</c:v>
                </c:pt>
                <c:pt idx="6129">
                  <c:v>673.68139599999995</c:v>
                </c:pt>
                <c:pt idx="6130">
                  <c:v>673.42785600000002</c:v>
                </c:pt>
                <c:pt idx="6131">
                  <c:v>673.19872999999995</c:v>
                </c:pt>
                <c:pt idx="6132">
                  <c:v>672.86669900000004</c:v>
                </c:pt>
                <c:pt idx="6133">
                  <c:v>672.714966</c:v>
                </c:pt>
                <c:pt idx="6134">
                  <c:v>672.47674600000005</c:v>
                </c:pt>
                <c:pt idx="6135">
                  <c:v>672.22436500000003</c:v>
                </c:pt>
                <c:pt idx="6136">
                  <c:v>672.10217299999999</c:v>
                </c:pt>
                <c:pt idx="6137">
                  <c:v>671.75469999999996</c:v>
                </c:pt>
                <c:pt idx="6138">
                  <c:v>671.43450900000005</c:v>
                </c:pt>
                <c:pt idx="6139">
                  <c:v>671.18383800000004</c:v>
                </c:pt>
                <c:pt idx="6140">
                  <c:v>670.94427499999995</c:v>
                </c:pt>
                <c:pt idx="6141">
                  <c:v>670.75128199999995</c:v>
                </c:pt>
                <c:pt idx="6142">
                  <c:v>670.55004899999994</c:v>
                </c:pt>
                <c:pt idx="6143">
                  <c:v>670.27874799999995</c:v>
                </c:pt>
                <c:pt idx="6144">
                  <c:v>670.10443099999998</c:v>
                </c:pt>
                <c:pt idx="6145">
                  <c:v>669.82934599999999</c:v>
                </c:pt>
                <c:pt idx="6146">
                  <c:v>669.52142300000003</c:v>
                </c:pt>
                <c:pt idx="6147">
                  <c:v>669.26208499999996</c:v>
                </c:pt>
                <c:pt idx="6148">
                  <c:v>668.90100099999995</c:v>
                </c:pt>
                <c:pt idx="6149">
                  <c:v>668.691956</c:v>
                </c:pt>
                <c:pt idx="6150">
                  <c:v>668.45007299999997</c:v>
                </c:pt>
                <c:pt idx="6151">
                  <c:v>668.165344</c:v>
                </c:pt>
                <c:pt idx="6152">
                  <c:v>667.89855999999997</c:v>
                </c:pt>
                <c:pt idx="6153">
                  <c:v>667.74352999999996</c:v>
                </c:pt>
                <c:pt idx="6154">
                  <c:v>667.42706299999998</c:v>
                </c:pt>
                <c:pt idx="6155">
                  <c:v>667.16943400000002</c:v>
                </c:pt>
                <c:pt idx="6156">
                  <c:v>666.85443099999998</c:v>
                </c:pt>
                <c:pt idx="6157">
                  <c:v>666.66510000000005</c:v>
                </c:pt>
                <c:pt idx="6158">
                  <c:v>666.463257</c:v>
                </c:pt>
                <c:pt idx="6159">
                  <c:v>666.20025599999997</c:v>
                </c:pt>
                <c:pt idx="6160">
                  <c:v>665.93310499999995</c:v>
                </c:pt>
                <c:pt idx="6161">
                  <c:v>665.61218299999996</c:v>
                </c:pt>
                <c:pt idx="6162">
                  <c:v>665.37481700000001</c:v>
                </c:pt>
                <c:pt idx="6163">
                  <c:v>665.16015600000003</c:v>
                </c:pt>
                <c:pt idx="6164">
                  <c:v>664.997253</c:v>
                </c:pt>
                <c:pt idx="6165">
                  <c:v>664.69341999999995</c:v>
                </c:pt>
                <c:pt idx="6166">
                  <c:v>664.50671399999999</c:v>
                </c:pt>
                <c:pt idx="6167">
                  <c:v>664.26446499999997</c:v>
                </c:pt>
                <c:pt idx="6168">
                  <c:v>663.95715299999995</c:v>
                </c:pt>
                <c:pt idx="6169">
                  <c:v>663.79632600000002</c:v>
                </c:pt>
                <c:pt idx="6170">
                  <c:v>663.42504899999994</c:v>
                </c:pt>
                <c:pt idx="6171">
                  <c:v>663.20025599999997</c:v>
                </c:pt>
                <c:pt idx="6172">
                  <c:v>662.98644999999999</c:v>
                </c:pt>
                <c:pt idx="6173">
                  <c:v>662.63842799999998</c:v>
                </c:pt>
                <c:pt idx="6174">
                  <c:v>662.44256600000006</c:v>
                </c:pt>
                <c:pt idx="6175">
                  <c:v>662.13562000000002</c:v>
                </c:pt>
                <c:pt idx="6176">
                  <c:v>661.91949499999998</c:v>
                </c:pt>
                <c:pt idx="6177">
                  <c:v>661.68975799999998</c:v>
                </c:pt>
                <c:pt idx="6178">
                  <c:v>661.47430399999996</c:v>
                </c:pt>
                <c:pt idx="6179">
                  <c:v>661.16326900000001</c:v>
                </c:pt>
                <c:pt idx="6180">
                  <c:v>660.96130400000004</c:v>
                </c:pt>
                <c:pt idx="6181">
                  <c:v>660.66619900000001</c:v>
                </c:pt>
                <c:pt idx="6182">
                  <c:v>660.40747099999999</c:v>
                </c:pt>
                <c:pt idx="6183">
                  <c:v>660.23889199999996</c:v>
                </c:pt>
                <c:pt idx="6184">
                  <c:v>660.00366199999996</c:v>
                </c:pt>
                <c:pt idx="6185">
                  <c:v>659.76843299999996</c:v>
                </c:pt>
                <c:pt idx="6186">
                  <c:v>659.52795400000002</c:v>
                </c:pt>
                <c:pt idx="6187">
                  <c:v>659.23644999999999</c:v>
                </c:pt>
                <c:pt idx="6188">
                  <c:v>659.02923599999997</c:v>
                </c:pt>
                <c:pt idx="6189">
                  <c:v>658.73547399999995</c:v>
                </c:pt>
                <c:pt idx="6190">
                  <c:v>658.495544</c:v>
                </c:pt>
                <c:pt idx="6191">
                  <c:v>658.290527</c:v>
                </c:pt>
                <c:pt idx="6192">
                  <c:v>658.06591800000001</c:v>
                </c:pt>
                <c:pt idx="6193">
                  <c:v>657.87695299999996</c:v>
                </c:pt>
                <c:pt idx="6194">
                  <c:v>657.60162400000002</c:v>
                </c:pt>
                <c:pt idx="6195">
                  <c:v>657.30011000000002</c:v>
                </c:pt>
                <c:pt idx="6196">
                  <c:v>657.06890899999996</c:v>
                </c:pt>
                <c:pt idx="6197">
                  <c:v>656.86810300000002</c:v>
                </c:pt>
                <c:pt idx="6198">
                  <c:v>656.58746299999996</c:v>
                </c:pt>
                <c:pt idx="6199">
                  <c:v>656.35522500000002</c:v>
                </c:pt>
                <c:pt idx="6200">
                  <c:v>655.98693800000001</c:v>
                </c:pt>
                <c:pt idx="6201">
                  <c:v>655.72454800000003</c:v>
                </c:pt>
                <c:pt idx="6202">
                  <c:v>655.57379200000003</c:v>
                </c:pt>
                <c:pt idx="6203">
                  <c:v>655.32513400000005</c:v>
                </c:pt>
                <c:pt idx="6204">
                  <c:v>655.03173800000002</c:v>
                </c:pt>
                <c:pt idx="6205">
                  <c:v>654.83477800000003</c:v>
                </c:pt>
                <c:pt idx="6206">
                  <c:v>654.57769800000005</c:v>
                </c:pt>
                <c:pt idx="6207">
                  <c:v>654.274902</c:v>
                </c:pt>
                <c:pt idx="6208">
                  <c:v>654.10601799999995</c:v>
                </c:pt>
                <c:pt idx="6209">
                  <c:v>653.83776899999998</c:v>
                </c:pt>
                <c:pt idx="6210">
                  <c:v>653.44409199999996</c:v>
                </c:pt>
                <c:pt idx="6211">
                  <c:v>653.25720200000001</c:v>
                </c:pt>
                <c:pt idx="6212">
                  <c:v>652.93151899999998</c:v>
                </c:pt>
                <c:pt idx="6213">
                  <c:v>652.76153599999998</c:v>
                </c:pt>
                <c:pt idx="6214">
                  <c:v>652.57104500000003</c:v>
                </c:pt>
                <c:pt idx="6215">
                  <c:v>652.334656</c:v>
                </c:pt>
                <c:pt idx="6216">
                  <c:v>652.08648700000003</c:v>
                </c:pt>
                <c:pt idx="6217">
                  <c:v>651.82922399999995</c:v>
                </c:pt>
                <c:pt idx="6218">
                  <c:v>651.56457499999999</c:v>
                </c:pt>
                <c:pt idx="6219">
                  <c:v>651.25134300000002</c:v>
                </c:pt>
                <c:pt idx="6220">
                  <c:v>651.02062999999998</c:v>
                </c:pt>
                <c:pt idx="6221">
                  <c:v>650.78839100000005</c:v>
                </c:pt>
                <c:pt idx="6222">
                  <c:v>650.546021</c:v>
                </c:pt>
                <c:pt idx="6223">
                  <c:v>650.32745399999999</c:v>
                </c:pt>
                <c:pt idx="6224">
                  <c:v>649.98297100000002</c:v>
                </c:pt>
                <c:pt idx="6225">
                  <c:v>649.785034</c:v>
                </c:pt>
                <c:pt idx="6226">
                  <c:v>649.55432099999996</c:v>
                </c:pt>
                <c:pt idx="6227">
                  <c:v>649.29937700000005</c:v>
                </c:pt>
                <c:pt idx="6228">
                  <c:v>648.99060099999997</c:v>
                </c:pt>
                <c:pt idx="6229">
                  <c:v>648.78515600000003</c:v>
                </c:pt>
                <c:pt idx="6230">
                  <c:v>648.55712900000003</c:v>
                </c:pt>
                <c:pt idx="6231">
                  <c:v>648.31585700000005</c:v>
                </c:pt>
                <c:pt idx="6232">
                  <c:v>648.04791299999999</c:v>
                </c:pt>
                <c:pt idx="6233">
                  <c:v>647.729919</c:v>
                </c:pt>
                <c:pt idx="6234">
                  <c:v>647.45178199999998</c:v>
                </c:pt>
                <c:pt idx="6235">
                  <c:v>647.13574200000005</c:v>
                </c:pt>
                <c:pt idx="6236">
                  <c:v>646.95953399999996</c:v>
                </c:pt>
                <c:pt idx="6237">
                  <c:v>646.765625</c:v>
                </c:pt>
                <c:pt idx="6238">
                  <c:v>646.53137200000003</c:v>
                </c:pt>
                <c:pt idx="6239">
                  <c:v>646.246216</c:v>
                </c:pt>
                <c:pt idx="6240">
                  <c:v>645.98742700000003</c:v>
                </c:pt>
                <c:pt idx="6241">
                  <c:v>645.80566399999998</c:v>
                </c:pt>
                <c:pt idx="6242">
                  <c:v>645.50207499999999</c:v>
                </c:pt>
                <c:pt idx="6243">
                  <c:v>645.28515600000003</c:v>
                </c:pt>
                <c:pt idx="6244">
                  <c:v>644.96588099999997</c:v>
                </c:pt>
                <c:pt idx="6245">
                  <c:v>644.78930700000001</c:v>
                </c:pt>
                <c:pt idx="6246">
                  <c:v>644.48156700000004</c:v>
                </c:pt>
                <c:pt idx="6247">
                  <c:v>644.30206299999998</c:v>
                </c:pt>
                <c:pt idx="6248">
                  <c:v>643.93231200000002</c:v>
                </c:pt>
                <c:pt idx="6249">
                  <c:v>643.80285600000002</c:v>
                </c:pt>
                <c:pt idx="6250">
                  <c:v>643.66528300000004</c:v>
                </c:pt>
                <c:pt idx="6251">
                  <c:v>643.290344</c:v>
                </c:pt>
                <c:pt idx="6252">
                  <c:v>643.05920400000002</c:v>
                </c:pt>
                <c:pt idx="6253">
                  <c:v>642.76397699999995</c:v>
                </c:pt>
                <c:pt idx="6254">
                  <c:v>642.57818599999996</c:v>
                </c:pt>
                <c:pt idx="6255">
                  <c:v>642.35650599999997</c:v>
                </c:pt>
                <c:pt idx="6256">
                  <c:v>642.03393600000004</c:v>
                </c:pt>
                <c:pt idx="6257">
                  <c:v>641.66296399999999</c:v>
                </c:pt>
                <c:pt idx="6258">
                  <c:v>641.53186000000005</c:v>
                </c:pt>
                <c:pt idx="6259">
                  <c:v>641.24078399999996</c:v>
                </c:pt>
                <c:pt idx="6260">
                  <c:v>641.03808600000002</c:v>
                </c:pt>
                <c:pt idx="6261">
                  <c:v>640.755493</c:v>
                </c:pt>
                <c:pt idx="6262">
                  <c:v>640.46655299999998</c:v>
                </c:pt>
                <c:pt idx="6263">
                  <c:v>640.26654099999996</c:v>
                </c:pt>
                <c:pt idx="6264">
                  <c:v>640.06402600000001</c:v>
                </c:pt>
                <c:pt idx="6265">
                  <c:v>639.81219499999997</c:v>
                </c:pt>
                <c:pt idx="6266">
                  <c:v>639.49352999999996</c:v>
                </c:pt>
                <c:pt idx="6267">
                  <c:v>639.23236099999997</c:v>
                </c:pt>
                <c:pt idx="6268">
                  <c:v>639.02911400000005</c:v>
                </c:pt>
                <c:pt idx="6269">
                  <c:v>638.74835199999995</c:v>
                </c:pt>
                <c:pt idx="6270">
                  <c:v>638.59893799999998</c:v>
                </c:pt>
                <c:pt idx="6271">
                  <c:v>638.33215299999995</c:v>
                </c:pt>
                <c:pt idx="6272">
                  <c:v>638.07830799999999</c:v>
                </c:pt>
                <c:pt idx="6273">
                  <c:v>637.86303699999996</c:v>
                </c:pt>
                <c:pt idx="6274">
                  <c:v>637.44683799999996</c:v>
                </c:pt>
                <c:pt idx="6275">
                  <c:v>637.24249299999997</c:v>
                </c:pt>
                <c:pt idx="6276">
                  <c:v>637.05505400000004</c:v>
                </c:pt>
                <c:pt idx="6277">
                  <c:v>636.831726</c:v>
                </c:pt>
                <c:pt idx="6278">
                  <c:v>636.58673099999999</c:v>
                </c:pt>
                <c:pt idx="6279">
                  <c:v>636.27020300000004</c:v>
                </c:pt>
                <c:pt idx="6280">
                  <c:v>636.09228499999995</c:v>
                </c:pt>
                <c:pt idx="6281">
                  <c:v>635.77246100000002</c:v>
                </c:pt>
                <c:pt idx="6282">
                  <c:v>635.56921399999999</c:v>
                </c:pt>
                <c:pt idx="6283">
                  <c:v>635.29852300000005</c:v>
                </c:pt>
                <c:pt idx="6284">
                  <c:v>635.02893099999994</c:v>
                </c:pt>
                <c:pt idx="6285">
                  <c:v>634.74768099999994</c:v>
                </c:pt>
                <c:pt idx="6286">
                  <c:v>634.46447799999999</c:v>
                </c:pt>
                <c:pt idx="6287">
                  <c:v>634.22851600000001</c:v>
                </c:pt>
                <c:pt idx="6288">
                  <c:v>634.053223</c:v>
                </c:pt>
                <c:pt idx="6289">
                  <c:v>633.80297900000005</c:v>
                </c:pt>
                <c:pt idx="6290">
                  <c:v>633.52703899999995</c:v>
                </c:pt>
                <c:pt idx="6291">
                  <c:v>633.36889599999995</c:v>
                </c:pt>
                <c:pt idx="6292">
                  <c:v>633.10467500000004</c:v>
                </c:pt>
                <c:pt idx="6293">
                  <c:v>632.77978499999995</c:v>
                </c:pt>
                <c:pt idx="6294">
                  <c:v>632.535889</c:v>
                </c:pt>
                <c:pt idx="6295">
                  <c:v>632.27203399999996</c:v>
                </c:pt>
                <c:pt idx="6296">
                  <c:v>632.03576699999996</c:v>
                </c:pt>
                <c:pt idx="6297">
                  <c:v>631.817993</c:v>
                </c:pt>
                <c:pt idx="6298">
                  <c:v>631.64691200000004</c:v>
                </c:pt>
                <c:pt idx="6299">
                  <c:v>631.32684300000005</c:v>
                </c:pt>
                <c:pt idx="6300">
                  <c:v>631.10803199999998</c:v>
                </c:pt>
                <c:pt idx="6301">
                  <c:v>630.84008800000004</c:v>
                </c:pt>
                <c:pt idx="6302">
                  <c:v>630.55688499999997</c:v>
                </c:pt>
                <c:pt idx="6303">
                  <c:v>630.33453399999996</c:v>
                </c:pt>
                <c:pt idx="6304">
                  <c:v>630.04711899999995</c:v>
                </c:pt>
                <c:pt idx="6305">
                  <c:v>629.83892800000001</c:v>
                </c:pt>
                <c:pt idx="6306">
                  <c:v>629.52429199999995</c:v>
                </c:pt>
                <c:pt idx="6307">
                  <c:v>629.260132</c:v>
                </c:pt>
                <c:pt idx="6308">
                  <c:v>629.03082300000005</c:v>
                </c:pt>
                <c:pt idx="6309">
                  <c:v>628.87847899999997</c:v>
                </c:pt>
                <c:pt idx="6310">
                  <c:v>628.61840800000004</c:v>
                </c:pt>
                <c:pt idx="6311">
                  <c:v>628.37988299999995</c:v>
                </c:pt>
                <c:pt idx="6312">
                  <c:v>628.12548800000002</c:v>
                </c:pt>
                <c:pt idx="6313">
                  <c:v>627.81372099999999</c:v>
                </c:pt>
                <c:pt idx="6314">
                  <c:v>627.52020300000004</c:v>
                </c:pt>
                <c:pt idx="6315">
                  <c:v>627.31280500000003</c:v>
                </c:pt>
                <c:pt idx="6316">
                  <c:v>626.97113000000002</c:v>
                </c:pt>
                <c:pt idx="6317">
                  <c:v>626.82385299999999</c:v>
                </c:pt>
                <c:pt idx="6318">
                  <c:v>626.44482400000004</c:v>
                </c:pt>
                <c:pt idx="6319">
                  <c:v>626.20574999999997</c:v>
                </c:pt>
                <c:pt idx="6320">
                  <c:v>625.96997099999999</c:v>
                </c:pt>
                <c:pt idx="6321">
                  <c:v>625.75860599999999</c:v>
                </c:pt>
                <c:pt idx="6322">
                  <c:v>625.520081</c:v>
                </c:pt>
                <c:pt idx="6323">
                  <c:v>625.33746299999996</c:v>
                </c:pt>
                <c:pt idx="6324">
                  <c:v>625.01831100000004</c:v>
                </c:pt>
                <c:pt idx="6325">
                  <c:v>624.74926800000003</c:v>
                </c:pt>
                <c:pt idx="6326">
                  <c:v>624.52343699999994</c:v>
                </c:pt>
                <c:pt idx="6327">
                  <c:v>624.27899200000002</c:v>
                </c:pt>
                <c:pt idx="6328">
                  <c:v>624.01831100000004</c:v>
                </c:pt>
                <c:pt idx="6329">
                  <c:v>623.743652</c:v>
                </c:pt>
                <c:pt idx="6330">
                  <c:v>623.61975099999995</c:v>
                </c:pt>
                <c:pt idx="6331">
                  <c:v>623.39691200000004</c:v>
                </c:pt>
                <c:pt idx="6332">
                  <c:v>623.03259300000002</c:v>
                </c:pt>
                <c:pt idx="6333">
                  <c:v>622.77648899999997</c:v>
                </c:pt>
                <c:pt idx="6334">
                  <c:v>622.63128700000004</c:v>
                </c:pt>
                <c:pt idx="6335">
                  <c:v>622.29882799999996</c:v>
                </c:pt>
                <c:pt idx="6336">
                  <c:v>622.03137200000003</c:v>
                </c:pt>
                <c:pt idx="6337">
                  <c:v>621.83862299999998</c:v>
                </c:pt>
                <c:pt idx="6338">
                  <c:v>621.57861300000002</c:v>
                </c:pt>
                <c:pt idx="6339">
                  <c:v>621.386169</c:v>
                </c:pt>
                <c:pt idx="6340">
                  <c:v>621.09442100000001</c:v>
                </c:pt>
                <c:pt idx="6341">
                  <c:v>620.89654499999995</c:v>
                </c:pt>
                <c:pt idx="6342">
                  <c:v>620.56262200000003</c:v>
                </c:pt>
                <c:pt idx="6343">
                  <c:v>620.30078100000003</c:v>
                </c:pt>
                <c:pt idx="6344">
                  <c:v>620.06591800000001</c:v>
                </c:pt>
                <c:pt idx="6345">
                  <c:v>619.83038299999998</c:v>
                </c:pt>
                <c:pt idx="6346">
                  <c:v>619.58557099999996</c:v>
                </c:pt>
                <c:pt idx="6347">
                  <c:v>619.26544200000001</c:v>
                </c:pt>
                <c:pt idx="6348">
                  <c:v>619.03070100000002</c:v>
                </c:pt>
                <c:pt idx="6349">
                  <c:v>618.77844200000004</c:v>
                </c:pt>
                <c:pt idx="6350">
                  <c:v>618.57104500000003</c:v>
                </c:pt>
                <c:pt idx="6351">
                  <c:v>618.34381099999996</c:v>
                </c:pt>
                <c:pt idx="6352">
                  <c:v>618.12347399999999</c:v>
                </c:pt>
                <c:pt idx="6353">
                  <c:v>617.82421899999997</c:v>
                </c:pt>
                <c:pt idx="6354">
                  <c:v>617.65838599999995</c:v>
                </c:pt>
                <c:pt idx="6355">
                  <c:v>617.37676999999996</c:v>
                </c:pt>
                <c:pt idx="6356">
                  <c:v>617.10156199999994</c:v>
                </c:pt>
                <c:pt idx="6357">
                  <c:v>616.77209500000004</c:v>
                </c:pt>
                <c:pt idx="6358">
                  <c:v>616.564392</c:v>
                </c:pt>
                <c:pt idx="6359">
                  <c:v>616.26678500000003</c:v>
                </c:pt>
                <c:pt idx="6360">
                  <c:v>616.10314900000003</c:v>
                </c:pt>
                <c:pt idx="6361">
                  <c:v>615.90759300000002</c:v>
                </c:pt>
                <c:pt idx="6362">
                  <c:v>615.607483</c:v>
                </c:pt>
                <c:pt idx="6363">
                  <c:v>615.37805200000003</c:v>
                </c:pt>
                <c:pt idx="6364">
                  <c:v>615.04986599999995</c:v>
                </c:pt>
                <c:pt idx="6365">
                  <c:v>614.82269299999996</c:v>
                </c:pt>
                <c:pt idx="6366">
                  <c:v>614.60070800000005</c:v>
                </c:pt>
                <c:pt idx="6367">
                  <c:v>614.38433799999996</c:v>
                </c:pt>
                <c:pt idx="6368">
                  <c:v>614.17523200000005</c:v>
                </c:pt>
                <c:pt idx="6369">
                  <c:v>613.91863999999998</c:v>
                </c:pt>
                <c:pt idx="6370">
                  <c:v>613.59240699999998</c:v>
                </c:pt>
                <c:pt idx="6371">
                  <c:v>613.32696499999997</c:v>
                </c:pt>
                <c:pt idx="6372">
                  <c:v>613.09204099999999</c:v>
                </c:pt>
                <c:pt idx="6373">
                  <c:v>612.93084699999997</c:v>
                </c:pt>
                <c:pt idx="6374">
                  <c:v>612.68981900000006</c:v>
                </c:pt>
                <c:pt idx="6375">
                  <c:v>612.43963599999995</c:v>
                </c:pt>
                <c:pt idx="6376">
                  <c:v>612.147156</c:v>
                </c:pt>
                <c:pt idx="6377">
                  <c:v>611.82428000000004</c:v>
                </c:pt>
                <c:pt idx="6378">
                  <c:v>611.63336200000003</c:v>
                </c:pt>
                <c:pt idx="6379">
                  <c:v>611.37548800000002</c:v>
                </c:pt>
                <c:pt idx="6380">
                  <c:v>611.17419400000006</c:v>
                </c:pt>
                <c:pt idx="6381">
                  <c:v>610.828979</c:v>
                </c:pt>
                <c:pt idx="6382">
                  <c:v>610.61840800000004</c:v>
                </c:pt>
                <c:pt idx="6383">
                  <c:v>610.29663100000005</c:v>
                </c:pt>
                <c:pt idx="6384">
                  <c:v>610.11236599999995</c:v>
                </c:pt>
                <c:pt idx="6385">
                  <c:v>609.93841599999996</c:v>
                </c:pt>
                <c:pt idx="6386">
                  <c:v>609.58233600000005</c:v>
                </c:pt>
                <c:pt idx="6387">
                  <c:v>609.32586700000002</c:v>
                </c:pt>
                <c:pt idx="6388">
                  <c:v>609.06390399999998</c:v>
                </c:pt>
                <c:pt idx="6389">
                  <c:v>609.00158699999997</c:v>
                </c:pt>
                <c:pt idx="6390">
                  <c:v>608.65197799999999</c:v>
                </c:pt>
                <c:pt idx="6391">
                  <c:v>608.370361</c:v>
                </c:pt>
                <c:pt idx="6392">
                  <c:v>608.07690400000001</c:v>
                </c:pt>
                <c:pt idx="6393">
                  <c:v>607.79083300000002</c:v>
                </c:pt>
                <c:pt idx="6394">
                  <c:v>607.459473</c:v>
                </c:pt>
                <c:pt idx="6395">
                  <c:v>607.26629600000001</c:v>
                </c:pt>
                <c:pt idx="6396">
                  <c:v>607.09844999999996</c:v>
                </c:pt>
                <c:pt idx="6397">
                  <c:v>606.83862299999998</c:v>
                </c:pt>
                <c:pt idx="6398">
                  <c:v>606.60821499999997</c:v>
                </c:pt>
                <c:pt idx="6399">
                  <c:v>606.32800299999997</c:v>
                </c:pt>
                <c:pt idx="6400">
                  <c:v>606.04577600000005</c:v>
                </c:pt>
                <c:pt idx="6401">
                  <c:v>605.73931900000002</c:v>
                </c:pt>
                <c:pt idx="6402">
                  <c:v>605.47442599999999</c:v>
                </c:pt>
                <c:pt idx="6403">
                  <c:v>605.29968299999996</c:v>
                </c:pt>
                <c:pt idx="6404">
                  <c:v>605.00073199999997</c:v>
                </c:pt>
                <c:pt idx="6405">
                  <c:v>604.76415999999995</c:v>
                </c:pt>
                <c:pt idx="6406">
                  <c:v>604.51843299999996</c:v>
                </c:pt>
                <c:pt idx="6407">
                  <c:v>604.41577099999995</c:v>
                </c:pt>
                <c:pt idx="6408">
                  <c:v>604.06054700000004</c:v>
                </c:pt>
                <c:pt idx="6409">
                  <c:v>603.78790300000003</c:v>
                </c:pt>
                <c:pt idx="6410">
                  <c:v>603.59051499999998</c:v>
                </c:pt>
                <c:pt idx="6411">
                  <c:v>603.41247599999997</c:v>
                </c:pt>
                <c:pt idx="6412">
                  <c:v>603.16473399999995</c:v>
                </c:pt>
                <c:pt idx="6413">
                  <c:v>602.87329099999999</c:v>
                </c:pt>
                <c:pt idx="6414">
                  <c:v>602.65069600000004</c:v>
                </c:pt>
                <c:pt idx="6415">
                  <c:v>602.43762200000003</c:v>
                </c:pt>
                <c:pt idx="6416">
                  <c:v>602.15466300000003</c:v>
                </c:pt>
                <c:pt idx="6417">
                  <c:v>601.89868200000001</c:v>
                </c:pt>
                <c:pt idx="6418">
                  <c:v>601.67065400000001</c:v>
                </c:pt>
                <c:pt idx="6419">
                  <c:v>601.34155299999998</c:v>
                </c:pt>
                <c:pt idx="6420">
                  <c:v>600.93743900000004</c:v>
                </c:pt>
                <c:pt idx="6421">
                  <c:v>600.76605199999995</c:v>
                </c:pt>
                <c:pt idx="6422">
                  <c:v>600.58697500000005</c:v>
                </c:pt>
                <c:pt idx="6423">
                  <c:v>600.41247599999997</c:v>
                </c:pt>
                <c:pt idx="6424">
                  <c:v>600.03106700000001</c:v>
                </c:pt>
                <c:pt idx="6425">
                  <c:v>599.62750200000005</c:v>
                </c:pt>
                <c:pt idx="6426">
                  <c:v>599.52069100000006</c:v>
                </c:pt>
                <c:pt idx="6427">
                  <c:v>599.18243399999994</c:v>
                </c:pt>
                <c:pt idx="6428">
                  <c:v>598.98168899999996</c:v>
                </c:pt>
                <c:pt idx="6429">
                  <c:v>598.76745600000004</c:v>
                </c:pt>
                <c:pt idx="6430">
                  <c:v>598.54370100000006</c:v>
                </c:pt>
                <c:pt idx="6431">
                  <c:v>598.34613000000002</c:v>
                </c:pt>
                <c:pt idx="6432">
                  <c:v>598.06103499999995</c:v>
                </c:pt>
                <c:pt idx="6433">
                  <c:v>597.73425299999997</c:v>
                </c:pt>
                <c:pt idx="6434">
                  <c:v>597.61242700000003</c:v>
                </c:pt>
                <c:pt idx="6435">
                  <c:v>597.16113299999995</c:v>
                </c:pt>
                <c:pt idx="6436">
                  <c:v>597.00659199999996</c:v>
                </c:pt>
                <c:pt idx="6437">
                  <c:v>596.71362299999998</c:v>
                </c:pt>
                <c:pt idx="6438">
                  <c:v>596.57873500000005</c:v>
                </c:pt>
                <c:pt idx="6439">
                  <c:v>596.28381300000001</c:v>
                </c:pt>
                <c:pt idx="6440">
                  <c:v>596.01586899999995</c:v>
                </c:pt>
                <c:pt idx="6441">
                  <c:v>595.62634300000002</c:v>
                </c:pt>
                <c:pt idx="6442">
                  <c:v>595.40277100000003</c:v>
                </c:pt>
                <c:pt idx="6443">
                  <c:v>595.29388400000005</c:v>
                </c:pt>
                <c:pt idx="6444">
                  <c:v>594.91644299999996</c:v>
                </c:pt>
                <c:pt idx="6445">
                  <c:v>594.60620100000006</c:v>
                </c:pt>
                <c:pt idx="6446">
                  <c:v>594.46173099999999</c:v>
                </c:pt>
                <c:pt idx="6447">
                  <c:v>594.30426</c:v>
                </c:pt>
                <c:pt idx="6448">
                  <c:v>594.00439500000005</c:v>
                </c:pt>
                <c:pt idx="6449">
                  <c:v>593.85101299999997</c:v>
                </c:pt>
                <c:pt idx="6450">
                  <c:v>593.62451199999998</c:v>
                </c:pt>
                <c:pt idx="6451">
                  <c:v>593.36511199999995</c:v>
                </c:pt>
                <c:pt idx="6452">
                  <c:v>593.10656700000004</c:v>
                </c:pt>
                <c:pt idx="6453">
                  <c:v>592.82507299999997</c:v>
                </c:pt>
                <c:pt idx="6454">
                  <c:v>592.63891599999999</c:v>
                </c:pt>
                <c:pt idx="6455">
                  <c:v>592.30493200000001</c:v>
                </c:pt>
                <c:pt idx="6456">
                  <c:v>592.03912400000002</c:v>
                </c:pt>
                <c:pt idx="6457">
                  <c:v>591.838257</c:v>
                </c:pt>
                <c:pt idx="6458">
                  <c:v>591.57195999999999</c:v>
                </c:pt>
                <c:pt idx="6459">
                  <c:v>591.17163100000005</c:v>
                </c:pt>
                <c:pt idx="6460">
                  <c:v>590.94708300000002</c:v>
                </c:pt>
                <c:pt idx="6461">
                  <c:v>590.73028599999998</c:v>
                </c:pt>
                <c:pt idx="6462">
                  <c:v>590.58184800000004</c:v>
                </c:pt>
                <c:pt idx="6463">
                  <c:v>590.29064900000003</c:v>
                </c:pt>
                <c:pt idx="6464">
                  <c:v>589.96417199999996</c:v>
                </c:pt>
                <c:pt idx="6465">
                  <c:v>589.74377400000003</c:v>
                </c:pt>
                <c:pt idx="6466">
                  <c:v>589.560608</c:v>
                </c:pt>
                <c:pt idx="6467">
                  <c:v>589.43353300000001</c:v>
                </c:pt>
                <c:pt idx="6468">
                  <c:v>589.03881799999999</c:v>
                </c:pt>
                <c:pt idx="6469">
                  <c:v>588.87768600000004</c:v>
                </c:pt>
                <c:pt idx="6470">
                  <c:v>588.64434800000004</c:v>
                </c:pt>
                <c:pt idx="6471">
                  <c:v>588.37445100000002</c:v>
                </c:pt>
                <c:pt idx="6472">
                  <c:v>588.05877699999996</c:v>
                </c:pt>
                <c:pt idx="6473">
                  <c:v>587.84063700000002</c:v>
                </c:pt>
                <c:pt idx="6474">
                  <c:v>587.52545199999997</c:v>
                </c:pt>
                <c:pt idx="6475">
                  <c:v>587.28002900000001</c:v>
                </c:pt>
                <c:pt idx="6476">
                  <c:v>587.02002000000005</c:v>
                </c:pt>
                <c:pt idx="6477">
                  <c:v>586.78155500000003</c:v>
                </c:pt>
                <c:pt idx="6478">
                  <c:v>586.49975600000005</c:v>
                </c:pt>
                <c:pt idx="6479">
                  <c:v>586.32244900000001</c:v>
                </c:pt>
                <c:pt idx="6480">
                  <c:v>586.12481700000001</c:v>
                </c:pt>
                <c:pt idx="6481">
                  <c:v>585.87866199999996</c:v>
                </c:pt>
                <c:pt idx="6482">
                  <c:v>585.63085899999999</c:v>
                </c:pt>
                <c:pt idx="6483">
                  <c:v>585.30664100000001</c:v>
                </c:pt>
                <c:pt idx="6484">
                  <c:v>585.10546899999997</c:v>
                </c:pt>
                <c:pt idx="6485">
                  <c:v>584.86816399999998</c:v>
                </c:pt>
                <c:pt idx="6486">
                  <c:v>584.62408400000004</c:v>
                </c:pt>
                <c:pt idx="6487">
                  <c:v>584.446777</c:v>
                </c:pt>
                <c:pt idx="6488">
                  <c:v>584.07977300000005</c:v>
                </c:pt>
                <c:pt idx="6489">
                  <c:v>583.85296600000004</c:v>
                </c:pt>
                <c:pt idx="6490">
                  <c:v>583.558716</c:v>
                </c:pt>
                <c:pt idx="6491">
                  <c:v>583.35314900000003</c:v>
                </c:pt>
                <c:pt idx="6492">
                  <c:v>583.14379899999994</c:v>
                </c:pt>
                <c:pt idx="6493">
                  <c:v>582.86285399999997</c:v>
                </c:pt>
                <c:pt idx="6494">
                  <c:v>582.58514400000001</c:v>
                </c:pt>
                <c:pt idx="6495">
                  <c:v>582.32428000000004</c:v>
                </c:pt>
                <c:pt idx="6496">
                  <c:v>582.12866199999996</c:v>
                </c:pt>
                <c:pt idx="6497">
                  <c:v>581.96575900000005</c:v>
                </c:pt>
                <c:pt idx="6498">
                  <c:v>581.64349400000003</c:v>
                </c:pt>
                <c:pt idx="6499">
                  <c:v>581.38031000000001</c:v>
                </c:pt>
                <c:pt idx="6500">
                  <c:v>581.08245799999997</c:v>
                </c:pt>
                <c:pt idx="6501">
                  <c:v>580.91302499999995</c:v>
                </c:pt>
                <c:pt idx="6502">
                  <c:v>580.58288600000003</c:v>
                </c:pt>
                <c:pt idx="6503">
                  <c:v>580.419128</c:v>
                </c:pt>
                <c:pt idx="6504">
                  <c:v>580.08392300000003</c:v>
                </c:pt>
                <c:pt idx="6505">
                  <c:v>579.81066899999996</c:v>
                </c:pt>
                <c:pt idx="6506">
                  <c:v>579.64331100000004</c:v>
                </c:pt>
                <c:pt idx="6507">
                  <c:v>579.35858199999996</c:v>
                </c:pt>
                <c:pt idx="6508">
                  <c:v>579.17248500000005</c:v>
                </c:pt>
                <c:pt idx="6509">
                  <c:v>578.94860800000004</c:v>
                </c:pt>
                <c:pt idx="6510">
                  <c:v>578.63031000000001</c:v>
                </c:pt>
                <c:pt idx="6511">
                  <c:v>578.36480700000004</c:v>
                </c:pt>
                <c:pt idx="6512">
                  <c:v>578.10534700000005</c:v>
                </c:pt>
                <c:pt idx="6513">
                  <c:v>577.87670900000001</c:v>
                </c:pt>
                <c:pt idx="6514">
                  <c:v>577.54101600000001</c:v>
                </c:pt>
                <c:pt idx="6515">
                  <c:v>577.27832000000001</c:v>
                </c:pt>
                <c:pt idx="6516">
                  <c:v>577.05877699999996</c:v>
                </c:pt>
                <c:pt idx="6517">
                  <c:v>576.82605000000001</c:v>
                </c:pt>
                <c:pt idx="6518">
                  <c:v>576.56372099999999</c:v>
                </c:pt>
                <c:pt idx="6519">
                  <c:v>576.33489999999995</c:v>
                </c:pt>
                <c:pt idx="6520">
                  <c:v>576.13848900000005</c:v>
                </c:pt>
                <c:pt idx="6521">
                  <c:v>575.83660899999995</c:v>
                </c:pt>
                <c:pt idx="6522">
                  <c:v>575.55712900000003</c:v>
                </c:pt>
                <c:pt idx="6523">
                  <c:v>575.35900900000001</c:v>
                </c:pt>
                <c:pt idx="6524">
                  <c:v>575.06604000000004</c:v>
                </c:pt>
                <c:pt idx="6525">
                  <c:v>574.87890600000003</c:v>
                </c:pt>
                <c:pt idx="6526">
                  <c:v>574.56640600000003</c:v>
                </c:pt>
                <c:pt idx="6527">
                  <c:v>574.35516399999995</c:v>
                </c:pt>
                <c:pt idx="6528">
                  <c:v>573.97937000000002</c:v>
                </c:pt>
                <c:pt idx="6529">
                  <c:v>573.80737299999998</c:v>
                </c:pt>
                <c:pt idx="6530">
                  <c:v>573.55859399999997</c:v>
                </c:pt>
                <c:pt idx="6531">
                  <c:v>573.26385500000004</c:v>
                </c:pt>
                <c:pt idx="6532">
                  <c:v>573.02270499999997</c:v>
                </c:pt>
                <c:pt idx="6533">
                  <c:v>572.80285600000002</c:v>
                </c:pt>
                <c:pt idx="6534">
                  <c:v>572.50695800000005</c:v>
                </c:pt>
                <c:pt idx="6535">
                  <c:v>572.31817599999999</c:v>
                </c:pt>
                <c:pt idx="6536">
                  <c:v>572.04656999999997</c:v>
                </c:pt>
                <c:pt idx="6537">
                  <c:v>571.78442399999994</c:v>
                </c:pt>
                <c:pt idx="6538">
                  <c:v>571.56396500000005</c:v>
                </c:pt>
                <c:pt idx="6539">
                  <c:v>571.34313999999995</c:v>
                </c:pt>
                <c:pt idx="6540">
                  <c:v>571.16699200000005</c:v>
                </c:pt>
                <c:pt idx="6541">
                  <c:v>570.80560300000002</c:v>
                </c:pt>
                <c:pt idx="6542">
                  <c:v>570.61828600000001</c:v>
                </c:pt>
                <c:pt idx="6543">
                  <c:v>570.28283699999997</c:v>
                </c:pt>
                <c:pt idx="6544">
                  <c:v>570.16290300000003</c:v>
                </c:pt>
                <c:pt idx="6545">
                  <c:v>569.86248799999998</c:v>
                </c:pt>
                <c:pt idx="6546">
                  <c:v>569.58056599999998</c:v>
                </c:pt>
                <c:pt idx="6547">
                  <c:v>569.29711899999995</c:v>
                </c:pt>
                <c:pt idx="6548">
                  <c:v>569.03869599999996</c:v>
                </c:pt>
                <c:pt idx="6549">
                  <c:v>568.84521500000005</c:v>
                </c:pt>
                <c:pt idx="6550">
                  <c:v>568.62060499999995</c:v>
                </c:pt>
                <c:pt idx="6551">
                  <c:v>568.31817599999999</c:v>
                </c:pt>
                <c:pt idx="6552">
                  <c:v>568.00292999999999</c:v>
                </c:pt>
                <c:pt idx="6553">
                  <c:v>567.61047399999995</c:v>
                </c:pt>
                <c:pt idx="6554">
                  <c:v>567.457764</c:v>
                </c:pt>
                <c:pt idx="6555">
                  <c:v>567.17138699999998</c:v>
                </c:pt>
                <c:pt idx="6556">
                  <c:v>566.88665800000001</c:v>
                </c:pt>
                <c:pt idx="6557">
                  <c:v>566.75701900000001</c:v>
                </c:pt>
                <c:pt idx="6558">
                  <c:v>566.56280500000003</c:v>
                </c:pt>
                <c:pt idx="6559">
                  <c:v>566.130493</c:v>
                </c:pt>
                <c:pt idx="6560">
                  <c:v>565.97308299999997</c:v>
                </c:pt>
                <c:pt idx="6561">
                  <c:v>565.80859399999997</c:v>
                </c:pt>
                <c:pt idx="6562">
                  <c:v>565.39892599999996</c:v>
                </c:pt>
                <c:pt idx="6563">
                  <c:v>565.175659</c:v>
                </c:pt>
                <c:pt idx="6564">
                  <c:v>564.88275099999998</c:v>
                </c:pt>
                <c:pt idx="6565">
                  <c:v>564.62377900000001</c:v>
                </c:pt>
                <c:pt idx="6566">
                  <c:v>564.387878</c:v>
                </c:pt>
                <c:pt idx="6567">
                  <c:v>564.07202099999995</c:v>
                </c:pt>
                <c:pt idx="6568">
                  <c:v>563.92248500000005</c:v>
                </c:pt>
                <c:pt idx="6569">
                  <c:v>563.69421399999999</c:v>
                </c:pt>
                <c:pt idx="6570">
                  <c:v>563.42987100000005</c:v>
                </c:pt>
                <c:pt idx="6571">
                  <c:v>563.256348</c:v>
                </c:pt>
                <c:pt idx="6572">
                  <c:v>562.99108899999999</c:v>
                </c:pt>
                <c:pt idx="6573">
                  <c:v>562.68920900000001</c:v>
                </c:pt>
                <c:pt idx="6574">
                  <c:v>562.47778300000004</c:v>
                </c:pt>
                <c:pt idx="6575">
                  <c:v>562.24670400000002</c:v>
                </c:pt>
                <c:pt idx="6576">
                  <c:v>561.98907499999996</c:v>
                </c:pt>
                <c:pt idx="6577">
                  <c:v>561.69140600000003</c:v>
                </c:pt>
                <c:pt idx="6578">
                  <c:v>561.45593299999996</c:v>
                </c:pt>
                <c:pt idx="6579">
                  <c:v>561.13293499999997</c:v>
                </c:pt>
                <c:pt idx="6580">
                  <c:v>560.97265600000003</c:v>
                </c:pt>
                <c:pt idx="6581">
                  <c:v>560.74322500000005</c:v>
                </c:pt>
                <c:pt idx="6582">
                  <c:v>560.53515600000003</c:v>
                </c:pt>
                <c:pt idx="6583">
                  <c:v>560.29840100000001</c:v>
                </c:pt>
                <c:pt idx="6584">
                  <c:v>560.08136000000002</c:v>
                </c:pt>
                <c:pt idx="6585">
                  <c:v>559.82238800000005</c:v>
                </c:pt>
                <c:pt idx="6586">
                  <c:v>559.40850799999998</c:v>
                </c:pt>
                <c:pt idx="6587">
                  <c:v>559.147156</c:v>
                </c:pt>
                <c:pt idx="6588">
                  <c:v>558.90020800000002</c:v>
                </c:pt>
                <c:pt idx="6589">
                  <c:v>558.74121100000002</c:v>
                </c:pt>
                <c:pt idx="6590">
                  <c:v>558.378601</c:v>
                </c:pt>
                <c:pt idx="6591">
                  <c:v>558.09973100000002</c:v>
                </c:pt>
                <c:pt idx="6592">
                  <c:v>557.87365699999998</c:v>
                </c:pt>
                <c:pt idx="6593">
                  <c:v>557.60699499999998</c:v>
                </c:pt>
                <c:pt idx="6594">
                  <c:v>557.40319799999997</c:v>
                </c:pt>
                <c:pt idx="6595">
                  <c:v>557.09008800000004</c:v>
                </c:pt>
                <c:pt idx="6596">
                  <c:v>556.82074</c:v>
                </c:pt>
                <c:pt idx="6597">
                  <c:v>556.52331500000003</c:v>
                </c:pt>
                <c:pt idx="6598">
                  <c:v>556.28509499999996</c:v>
                </c:pt>
                <c:pt idx="6599">
                  <c:v>556.01709000000005</c:v>
                </c:pt>
                <c:pt idx="6600">
                  <c:v>555.80578600000001</c:v>
                </c:pt>
                <c:pt idx="6601">
                  <c:v>555.50103799999999</c:v>
                </c:pt>
                <c:pt idx="6602">
                  <c:v>555.25238000000002</c:v>
                </c:pt>
                <c:pt idx="6603">
                  <c:v>555.02648899999997</c:v>
                </c:pt>
                <c:pt idx="6604">
                  <c:v>554.91918899999996</c:v>
                </c:pt>
                <c:pt idx="6605">
                  <c:v>554.64031999999997</c:v>
                </c:pt>
                <c:pt idx="6606">
                  <c:v>554.36871299999996</c:v>
                </c:pt>
                <c:pt idx="6607">
                  <c:v>554.106628</c:v>
                </c:pt>
                <c:pt idx="6608">
                  <c:v>553.87719700000002</c:v>
                </c:pt>
                <c:pt idx="6609">
                  <c:v>553.55517599999996</c:v>
                </c:pt>
                <c:pt idx="6610">
                  <c:v>553.31237799999997</c:v>
                </c:pt>
                <c:pt idx="6611">
                  <c:v>553.06671100000005</c:v>
                </c:pt>
                <c:pt idx="6612">
                  <c:v>552.854919</c:v>
                </c:pt>
                <c:pt idx="6613">
                  <c:v>552.65820299999996</c:v>
                </c:pt>
                <c:pt idx="6614">
                  <c:v>552.34509300000002</c:v>
                </c:pt>
                <c:pt idx="6615">
                  <c:v>552.04254200000003</c:v>
                </c:pt>
                <c:pt idx="6616">
                  <c:v>551.71405000000004</c:v>
                </c:pt>
                <c:pt idx="6617">
                  <c:v>551.60235599999999</c:v>
                </c:pt>
                <c:pt idx="6618">
                  <c:v>551.26525900000001</c:v>
                </c:pt>
                <c:pt idx="6619">
                  <c:v>550.96704099999999</c:v>
                </c:pt>
                <c:pt idx="6620">
                  <c:v>550.71417199999996</c:v>
                </c:pt>
                <c:pt idx="6621">
                  <c:v>550.36346400000002</c:v>
                </c:pt>
                <c:pt idx="6622">
                  <c:v>550.15112299999998</c:v>
                </c:pt>
                <c:pt idx="6623">
                  <c:v>549.94451900000001</c:v>
                </c:pt>
                <c:pt idx="6624">
                  <c:v>549.71997099999999</c:v>
                </c:pt>
                <c:pt idx="6625">
                  <c:v>549.62512200000003</c:v>
                </c:pt>
                <c:pt idx="6626">
                  <c:v>549.28918499999997</c:v>
                </c:pt>
                <c:pt idx="6627">
                  <c:v>549.044128</c:v>
                </c:pt>
                <c:pt idx="6628">
                  <c:v>548.83459500000004</c:v>
                </c:pt>
                <c:pt idx="6629">
                  <c:v>548.49456799999996</c:v>
                </c:pt>
                <c:pt idx="6630">
                  <c:v>548.26983600000005</c:v>
                </c:pt>
                <c:pt idx="6631">
                  <c:v>548.07135000000005</c:v>
                </c:pt>
                <c:pt idx="6632">
                  <c:v>547.82568400000002</c:v>
                </c:pt>
                <c:pt idx="6633">
                  <c:v>547.60961899999995</c:v>
                </c:pt>
                <c:pt idx="6634">
                  <c:v>547.22680700000001</c:v>
                </c:pt>
                <c:pt idx="6635">
                  <c:v>547.06030299999998</c:v>
                </c:pt>
                <c:pt idx="6636">
                  <c:v>546.90893600000004</c:v>
                </c:pt>
                <c:pt idx="6637">
                  <c:v>546.55413799999997</c:v>
                </c:pt>
                <c:pt idx="6638">
                  <c:v>546.37274200000002</c:v>
                </c:pt>
                <c:pt idx="6639">
                  <c:v>546.04553199999998</c:v>
                </c:pt>
                <c:pt idx="6640">
                  <c:v>545.82665999999995</c:v>
                </c:pt>
                <c:pt idx="6641">
                  <c:v>545.60058600000002</c:v>
                </c:pt>
                <c:pt idx="6642">
                  <c:v>545.30474900000002</c:v>
                </c:pt>
                <c:pt idx="6643">
                  <c:v>545.07739300000003</c:v>
                </c:pt>
                <c:pt idx="6644">
                  <c:v>544.84368900000004</c:v>
                </c:pt>
                <c:pt idx="6645">
                  <c:v>544.52783199999999</c:v>
                </c:pt>
                <c:pt idx="6646">
                  <c:v>544.26769999999999</c:v>
                </c:pt>
                <c:pt idx="6647">
                  <c:v>543.93341099999998</c:v>
                </c:pt>
                <c:pt idx="6648">
                  <c:v>543.72125200000005</c:v>
                </c:pt>
                <c:pt idx="6649">
                  <c:v>543.41308600000002</c:v>
                </c:pt>
                <c:pt idx="6650">
                  <c:v>543.21154799999999</c:v>
                </c:pt>
                <c:pt idx="6651">
                  <c:v>542.96533199999999</c:v>
                </c:pt>
                <c:pt idx="6652">
                  <c:v>542.71539299999995</c:v>
                </c:pt>
                <c:pt idx="6653">
                  <c:v>542.49993900000004</c:v>
                </c:pt>
                <c:pt idx="6654">
                  <c:v>542.23492399999998</c:v>
                </c:pt>
                <c:pt idx="6655">
                  <c:v>541.93658400000004</c:v>
                </c:pt>
                <c:pt idx="6656">
                  <c:v>541.77355999999997</c:v>
                </c:pt>
                <c:pt idx="6657">
                  <c:v>541.45929000000001</c:v>
                </c:pt>
                <c:pt idx="6658">
                  <c:v>541.08429000000001</c:v>
                </c:pt>
                <c:pt idx="6659">
                  <c:v>540.92614700000001</c:v>
                </c:pt>
                <c:pt idx="6660">
                  <c:v>540.70764199999996</c:v>
                </c:pt>
                <c:pt idx="6661">
                  <c:v>540.355591</c:v>
                </c:pt>
                <c:pt idx="6662">
                  <c:v>540.15203899999995</c:v>
                </c:pt>
                <c:pt idx="6663">
                  <c:v>539.74029499999995</c:v>
                </c:pt>
                <c:pt idx="6664">
                  <c:v>539.66320800000005</c:v>
                </c:pt>
                <c:pt idx="6665">
                  <c:v>539.34228499999995</c:v>
                </c:pt>
                <c:pt idx="6666">
                  <c:v>539.07891800000004</c:v>
                </c:pt>
                <c:pt idx="6667">
                  <c:v>538.93890399999998</c:v>
                </c:pt>
                <c:pt idx="6668">
                  <c:v>538.63861099999997</c:v>
                </c:pt>
                <c:pt idx="6669">
                  <c:v>538.37255900000002</c:v>
                </c:pt>
                <c:pt idx="6670">
                  <c:v>538.04467799999998</c:v>
                </c:pt>
                <c:pt idx="6671">
                  <c:v>537.92492700000003</c:v>
                </c:pt>
                <c:pt idx="6672">
                  <c:v>537.62994400000002</c:v>
                </c:pt>
                <c:pt idx="6673">
                  <c:v>537.412598</c:v>
                </c:pt>
                <c:pt idx="6674">
                  <c:v>537.07135000000005</c:v>
                </c:pt>
                <c:pt idx="6675">
                  <c:v>536.792419</c:v>
                </c:pt>
                <c:pt idx="6676">
                  <c:v>536.578125</c:v>
                </c:pt>
                <c:pt idx="6677">
                  <c:v>536.45477300000005</c:v>
                </c:pt>
                <c:pt idx="6678">
                  <c:v>536.16668700000002</c:v>
                </c:pt>
                <c:pt idx="6679">
                  <c:v>535.96868900000004</c:v>
                </c:pt>
                <c:pt idx="6680">
                  <c:v>535.67791699999998</c:v>
                </c:pt>
                <c:pt idx="6681">
                  <c:v>535.36077899999998</c:v>
                </c:pt>
                <c:pt idx="6682">
                  <c:v>534.97674600000005</c:v>
                </c:pt>
                <c:pt idx="6683">
                  <c:v>534.78582800000004</c:v>
                </c:pt>
                <c:pt idx="6684">
                  <c:v>534.65741000000003</c:v>
                </c:pt>
                <c:pt idx="6685">
                  <c:v>534.39135699999997</c:v>
                </c:pt>
                <c:pt idx="6686">
                  <c:v>534.14917000000003</c:v>
                </c:pt>
                <c:pt idx="6687">
                  <c:v>533.88220200000001</c:v>
                </c:pt>
                <c:pt idx="6688">
                  <c:v>533.66198699999995</c:v>
                </c:pt>
                <c:pt idx="6689">
                  <c:v>533.35211200000003</c:v>
                </c:pt>
                <c:pt idx="6690">
                  <c:v>533.21124299999997</c:v>
                </c:pt>
                <c:pt idx="6691">
                  <c:v>532.92315699999995</c:v>
                </c:pt>
                <c:pt idx="6692">
                  <c:v>532.62707499999999</c:v>
                </c:pt>
                <c:pt idx="6693">
                  <c:v>532.28918499999997</c:v>
                </c:pt>
                <c:pt idx="6694">
                  <c:v>532.14160200000003</c:v>
                </c:pt>
                <c:pt idx="6695">
                  <c:v>531.94720500000005</c:v>
                </c:pt>
                <c:pt idx="6696">
                  <c:v>531.69341999999995</c:v>
                </c:pt>
                <c:pt idx="6697">
                  <c:v>531.46936000000005</c:v>
                </c:pt>
                <c:pt idx="6698">
                  <c:v>531.18505900000002</c:v>
                </c:pt>
                <c:pt idx="6699">
                  <c:v>530.99285899999995</c:v>
                </c:pt>
                <c:pt idx="6700">
                  <c:v>530.79303000000004</c:v>
                </c:pt>
                <c:pt idx="6701">
                  <c:v>530.50720200000001</c:v>
                </c:pt>
                <c:pt idx="6702">
                  <c:v>530.14300500000002</c:v>
                </c:pt>
                <c:pt idx="6703">
                  <c:v>529.83709699999997</c:v>
                </c:pt>
                <c:pt idx="6704">
                  <c:v>529.57806400000004</c:v>
                </c:pt>
                <c:pt idx="6705">
                  <c:v>529.39166299999999</c:v>
                </c:pt>
                <c:pt idx="6706">
                  <c:v>529.089111</c:v>
                </c:pt>
                <c:pt idx="6707">
                  <c:v>528.85943599999996</c:v>
                </c:pt>
                <c:pt idx="6708">
                  <c:v>528.59661900000003</c:v>
                </c:pt>
                <c:pt idx="6709">
                  <c:v>528.34491000000003</c:v>
                </c:pt>
                <c:pt idx="6710">
                  <c:v>528.04663100000005</c:v>
                </c:pt>
                <c:pt idx="6711">
                  <c:v>527.77740500000004</c:v>
                </c:pt>
                <c:pt idx="6712">
                  <c:v>527.54388400000005</c:v>
                </c:pt>
                <c:pt idx="6713">
                  <c:v>527.19244400000002</c:v>
                </c:pt>
                <c:pt idx="6714">
                  <c:v>527.03283699999997</c:v>
                </c:pt>
                <c:pt idx="6715">
                  <c:v>526.70111099999997</c:v>
                </c:pt>
                <c:pt idx="6716">
                  <c:v>526.40069600000004</c:v>
                </c:pt>
                <c:pt idx="6717">
                  <c:v>526.18432600000006</c:v>
                </c:pt>
                <c:pt idx="6718">
                  <c:v>526.00671399999999</c:v>
                </c:pt>
                <c:pt idx="6719">
                  <c:v>525.71276899999998</c:v>
                </c:pt>
                <c:pt idx="6720">
                  <c:v>525.41302499999995</c:v>
                </c:pt>
                <c:pt idx="6721">
                  <c:v>525.175659</c:v>
                </c:pt>
                <c:pt idx="6722">
                  <c:v>524.79370100000006</c:v>
                </c:pt>
                <c:pt idx="6723">
                  <c:v>524.64245600000004</c:v>
                </c:pt>
                <c:pt idx="6724">
                  <c:v>524.448669</c:v>
                </c:pt>
                <c:pt idx="6725">
                  <c:v>524.26507600000002</c:v>
                </c:pt>
                <c:pt idx="6726">
                  <c:v>523.96582000000001</c:v>
                </c:pt>
                <c:pt idx="6727">
                  <c:v>523.73034700000005</c:v>
                </c:pt>
                <c:pt idx="6728">
                  <c:v>523.53802499999995</c:v>
                </c:pt>
                <c:pt idx="6729">
                  <c:v>523.323486</c:v>
                </c:pt>
                <c:pt idx="6730">
                  <c:v>523.02331500000003</c:v>
                </c:pt>
                <c:pt idx="6731">
                  <c:v>522.76568599999996</c:v>
                </c:pt>
                <c:pt idx="6732">
                  <c:v>522.47564699999998</c:v>
                </c:pt>
                <c:pt idx="6733">
                  <c:v>522.28204300000004</c:v>
                </c:pt>
                <c:pt idx="6734">
                  <c:v>522.00732400000004</c:v>
                </c:pt>
                <c:pt idx="6735">
                  <c:v>521.74957300000005</c:v>
                </c:pt>
                <c:pt idx="6736">
                  <c:v>521.44683799999996</c:v>
                </c:pt>
                <c:pt idx="6737">
                  <c:v>521.26989700000001</c:v>
                </c:pt>
                <c:pt idx="6738">
                  <c:v>521.11437999999998</c:v>
                </c:pt>
                <c:pt idx="6739">
                  <c:v>520.69116199999996</c:v>
                </c:pt>
                <c:pt idx="6740">
                  <c:v>520.432007</c:v>
                </c:pt>
                <c:pt idx="6741">
                  <c:v>520.16381799999999</c:v>
                </c:pt>
                <c:pt idx="6742">
                  <c:v>519.95294200000001</c:v>
                </c:pt>
                <c:pt idx="6743">
                  <c:v>519.68743900000004</c:v>
                </c:pt>
                <c:pt idx="6744">
                  <c:v>519.344604</c:v>
                </c:pt>
                <c:pt idx="6745">
                  <c:v>519.28332499999999</c:v>
                </c:pt>
                <c:pt idx="6746">
                  <c:v>518.905396</c:v>
                </c:pt>
                <c:pt idx="6747">
                  <c:v>518.77447500000005</c:v>
                </c:pt>
                <c:pt idx="6748">
                  <c:v>518.42553699999996</c:v>
                </c:pt>
                <c:pt idx="6749">
                  <c:v>518.17297399999995</c:v>
                </c:pt>
                <c:pt idx="6750">
                  <c:v>517.95336899999995</c:v>
                </c:pt>
                <c:pt idx="6751">
                  <c:v>517.78930700000001</c:v>
                </c:pt>
                <c:pt idx="6752">
                  <c:v>517.42413299999998</c:v>
                </c:pt>
                <c:pt idx="6753">
                  <c:v>517.18511999999998</c:v>
                </c:pt>
                <c:pt idx="6754">
                  <c:v>517.02423099999999</c:v>
                </c:pt>
                <c:pt idx="6755">
                  <c:v>516.68170199999997</c:v>
                </c:pt>
                <c:pt idx="6756">
                  <c:v>516.384277</c:v>
                </c:pt>
                <c:pt idx="6757">
                  <c:v>516.11877400000003</c:v>
                </c:pt>
                <c:pt idx="6758">
                  <c:v>515.89465299999995</c:v>
                </c:pt>
                <c:pt idx="6759">
                  <c:v>515.589294</c:v>
                </c:pt>
                <c:pt idx="6760">
                  <c:v>515.27002000000005</c:v>
                </c:pt>
                <c:pt idx="6761">
                  <c:v>515.08587599999998</c:v>
                </c:pt>
                <c:pt idx="6762">
                  <c:v>514.832764</c:v>
                </c:pt>
                <c:pt idx="6763">
                  <c:v>514.457764</c:v>
                </c:pt>
                <c:pt idx="6764">
                  <c:v>514.300659</c:v>
                </c:pt>
                <c:pt idx="6765">
                  <c:v>514.10705599999994</c:v>
                </c:pt>
                <c:pt idx="6766">
                  <c:v>513.82690400000001</c:v>
                </c:pt>
                <c:pt idx="6767">
                  <c:v>513.57861300000002</c:v>
                </c:pt>
                <c:pt idx="6768">
                  <c:v>513.36908000000005</c:v>
                </c:pt>
                <c:pt idx="6769">
                  <c:v>512.96386700000005</c:v>
                </c:pt>
                <c:pt idx="6770">
                  <c:v>512.82476799999995</c:v>
                </c:pt>
                <c:pt idx="6771">
                  <c:v>512.55658000000005</c:v>
                </c:pt>
                <c:pt idx="6772">
                  <c:v>512.38421600000004</c:v>
                </c:pt>
                <c:pt idx="6773">
                  <c:v>512.09472700000003</c:v>
                </c:pt>
                <c:pt idx="6774">
                  <c:v>511.83798200000001</c:v>
                </c:pt>
                <c:pt idx="6775">
                  <c:v>511.60803199999998</c:v>
                </c:pt>
                <c:pt idx="6776">
                  <c:v>511.30645800000002</c:v>
                </c:pt>
                <c:pt idx="6777">
                  <c:v>511.056915</c:v>
                </c:pt>
                <c:pt idx="6778">
                  <c:v>510.721588</c:v>
                </c:pt>
                <c:pt idx="6779">
                  <c:v>510.468323</c:v>
                </c:pt>
                <c:pt idx="6780">
                  <c:v>510.21017499999999</c:v>
                </c:pt>
                <c:pt idx="6781">
                  <c:v>510.01702899999998</c:v>
                </c:pt>
                <c:pt idx="6782">
                  <c:v>509.54843099999999</c:v>
                </c:pt>
                <c:pt idx="6783">
                  <c:v>509.43136600000003</c:v>
                </c:pt>
                <c:pt idx="6784">
                  <c:v>509.10513300000002</c:v>
                </c:pt>
                <c:pt idx="6785">
                  <c:v>508.81454500000001</c:v>
                </c:pt>
                <c:pt idx="6786">
                  <c:v>508.62387100000001</c:v>
                </c:pt>
                <c:pt idx="6787">
                  <c:v>508.47662400000002</c:v>
                </c:pt>
                <c:pt idx="6788">
                  <c:v>508.23242199999999</c:v>
                </c:pt>
                <c:pt idx="6789">
                  <c:v>507.96984900000001</c:v>
                </c:pt>
                <c:pt idx="6790">
                  <c:v>507.71838400000001</c:v>
                </c:pt>
                <c:pt idx="6791">
                  <c:v>507.54699699999998</c:v>
                </c:pt>
                <c:pt idx="6792">
                  <c:v>507.28155500000003</c:v>
                </c:pt>
                <c:pt idx="6793">
                  <c:v>507.07122800000002</c:v>
                </c:pt>
                <c:pt idx="6794">
                  <c:v>506.78552200000001</c:v>
                </c:pt>
                <c:pt idx="6795">
                  <c:v>506.45541400000002</c:v>
                </c:pt>
                <c:pt idx="6796">
                  <c:v>506.15649400000001</c:v>
                </c:pt>
                <c:pt idx="6797">
                  <c:v>505.935699</c:v>
                </c:pt>
                <c:pt idx="6798">
                  <c:v>505.67392000000001</c:v>
                </c:pt>
                <c:pt idx="6799">
                  <c:v>505.45169099999998</c:v>
                </c:pt>
                <c:pt idx="6800">
                  <c:v>505.29821800000002</c:v>
                </c:pt>
                <c:pt idx="6801">
                  <c:v>504.97558600000002</c:v>
                </c:pt>
                <c:pt idx="6802">
                  <c:v>504.68832400000002</c:v>
                </c:pt>
                <c:pt idx="6803">
                  <c:v>504.494415</c:v>
                </c:pt>
                <c:pt idx="6804">
                  <c:v>504.240814</c:v>
                </c:pt>
                <c:pt idx="6805">
                  <c:v>503.99633799999998</c:v>
                </c:pt>
                <c:pt idx="6806">
                  <c:v>503.61792000000003</c:v>
                </c:pt>
                <c:pt idx="6807">
                  <c:v>503.39984099999998</c:v>
                </c:pt>
                <c:pt idx="6808">
                  <c:v>503.15579200000002</c:v>
                </c:pt>
                <c:pt idx="6809">
                  <c:v>502.84344499999997</c:v>
                </c:pt>
                <c:pt idx="6810">
                  <c:v>502.43151899999998</c:v>
                </c:pt>
                <c:pt idx="6811">
                  <c:v>502.21026599999999</c:v>
                </c:pt>
                <c:pt idx="6812">
                  <c:v>501.93487499999998</c:v>
                </c:pt>
                <c:pt idx="6813">
                  <c:v>501.64645400000001</c:v>
                </c:pt>
                <c:pt idx="6814">
                  <c:v>501.54806500000001</c:v>
                </c:pt>
                <c:pt idx="6815">
                  <c:v>501.39257800000001</c:v>
                </c:pt>
                <c:pt idx="6816">
                  <c:v>501.10247800000002</c:v>
                </c:pt>
                <c:pt idx="6817">
                  <c:v>500.81011999999998</c:v>
                </c:pt>
                <c:pt idx="6818">
                  <c:v>500.550995</c:v>
                </c:pt>
                <c:pt idx="6819">
                  <c:v>500.27001999999999</c:v>
                </c:pt>
                <c:pt idx="6820">
                  <c:v>499.95455900000002</c:v>
                </c:pt>
                <c:pt idx="6821">
                  <c:v>499.77630599999998</c:v>
                </c:pt>
                <c:pt idx="6822">
                  <c:v>499.51547199999999</c:v>
                </c:pt>
                <c:pt idx="6823">
                  <c:v>499.29424999999998</c:v>
                </c:pt>
                <c:pt idx="6824">
                  <c:v>498.97341899999998</c:v>
                </c:pt>
                <c:pt idx="6825">
                  <c:v>498.78533900000002</c:v>
                </c:pt>
                <c:pt idx="6826">
                  <c:v>498.53329500000001</c:v>
                </c:pt>
                <c:pt idx="6827">
                  <c:v>498.24896200000001</c:v>
                </c:pt>
                <c:pt idx="6828">
                  <c:v>498.08874500000002</c:v>
                </c:pt>
                <c:pt idx="6829">
                  <c:v>497.86895800000002</c:v>
                </c:pt>
                <c:pt idx="6830">
                  <c:v>497.57025099999998</c:v>
                </c:pt>
                <c:pt idx="6831">
                  <c:v>497.28021200000001</c:v>
                </c:pt>
                <c:pt idx="6832">
                  <c:v>497.00943000000001</c:v>
                </c:pt>
                <c:pt idx="6833">
                  <c:v>496.75393700000001</c:v>
                </c:pt>
                <c:pt idx="6834">
                  <c:v>496.481964</c:v>
                </c:pt>
                <c:pt idx="6835">
                  <c:v>496.29104599999999</c:v>
                </c:pt>
                <c:pt idx="6836">
                  <c:v>495.93197600000002</c:v>
                </c:pt>
                <c:pt idx="6837">
                  <c:v>495.731201</c:v>
                </c:pt>
                <c:pt idx="6838">
                  <c:v>495.48449699999998</c:v>
                </c:pt>
                <c:pt idx="6839">
                  <c:v>495.24563599999999</c:v>
                </c:pt>
                <c:pt idx="6840">
                  <c:v>495.09869400000002</c:v>
                </c:pt>
                <c:pt idx="6841">
                  <c:v>494.79821800000002</c:v>
                </c:pt>
                <c:pt idx="6842">
                  <c:v>494.47653200000002</c:v>
                </c:pt>
                <c:pt idx="6843">
                  <c:v>494.25302099999999</c:v>
                </c:pt>
                <c:pt idx="6844">
                  <c:v>494.10674999999998</c:v>
                </c:pt>
                <c:pt idx="6845">
                  <c:v>493.705963</c:v>
                </c:pt>
                <c:pt idx="6846">
                  <c:v>493.454498</c:v>
                </c:pt>
                <c:pt idx="6847">
                  <c:v>493.22799700000002</c:v>
                </c:pt>
                <c:pt idx="6848">
                  <c:v>492.901276</c:v>
                </c:pt>
                <c:pt idx="6849">
                  <c:v>492.73870799999997</c:v>
                </c:pt>
                <c:pt idx="6850">
                  <c:v>492.473206</c:v>
                </c:pt>
                <c:pt idx="6851">
                  <c:v>492.25418100000002</c:v>
                </c:pt>
                <c:pt idx="6852">
                  <c:v>492.05367999999999</c:v>
                </c:pt>
                <c:pt idx="6853">
                  <c:v>491.596161</c:v>
                </c:pt>
                <c:pt idx="6854">
                  <c:v>491.32327299999997</c:v>
                </c:pt>
                <c:pt idx="6855">
                  <c:v>491.14453099999997</c:v>
                </c:pt>
                <c:pt idx="6856">
                  <c:v>490.95294200000001</c:v>
                </c:pt>
                <c:pt idx="6857">
                  <c:v>490.67385899999999</c:v>
                </c:pt>
                <c:pt idx="6858">
                  <c:v>490.58221400000002</c:v>
                </c:pt>
                <c:pt idx="6859">
                  <c:v>490.30484000000001</c:v>
                </c:pt>
                <c:pt idx="6860">
                  <c:v>489.940765</c:v>
                </c:pt>
                <c:pt idx="6861">
                  <c:v>489.72912600000001</c:v>
                </c:pt>
                <c:pt idx="6862">
                  <c:v>489.50277699999998</c:v>
                </c:pt>
                <c:pt idx="6863">
                  <c:v>489.245361</c:v>
                </c:pt>
                <c:pt idx="6864">
                  <c:v>488.912689</c:v>
                </c:pt>
                <c:pt idx="6865">
                  <c:v>488.59896900000001</c:v>
                </c:pt>
                <c:pt idx="6866">
                  <c:v>488.42025799999999</c:v>
                </c:pt>
                <c:pt idx="6867">
                  <c:v>488.07894900000002</c:v>
                </c:pt>
                <c:pt idx="6868">
                  <c:v>487.76666299999999</c:v>
                </c:pt>
                <c:pt idx="6869">
                  <c:v>487.55947900000001</c:v>
                </c:pt>
                <c:pt idx="6870">
                  <c:v>487.33691399999998</c:v>
                </c:pt>
                <c:pt idx="6871">
                  <c:v>487.11734000000001</c:v>
                </c:pt>
                <c:pt idx="6872">
                  <c:v>486.97302200000001</c:v>
                </c:pt>
                <c:pt idx="6873">
                  <c:v>486.71264600000001</c:v>
                </c:pt>
                <c:pt idx="6874">
                  <c:v>486.42755099999999</c:v>
                </c:pt>
                <c:pt idx="6875">
                  <c:v>486.16290299999997</c:v>
                </c:pt>
                <c:pt idx="6876">
                  <c:v>485.82199100000003</c:v>
                </c:pt>
                <c:pt idx="6877">
                  <c:v>485.62051400000001</c:v>
                </c:pt>
                <c:pt idx="6878">
                  <c:v>485.33880599999998</c:v>
                </c:pt>
                <c:pt idx="6879">
                  <c:v>485.04565400000001</c:v>
                </c:pt>
                <c:pt idx="6880">
                  <c:v>484.80783100000002</c:v>
                </c:pt>
                <c:pt idx="6881">
                  <c:v>484.62670900000001</c:v>
                </c:pt>
                <c:pt idx="6882">
                  <c:v>484.31277499999999</c:v>
                </c:pt>
                <c:pt idx="6883">
                  <c:v>484.04834</c:v>
                </c:pt>
                <c:pt idx="6884">
                  <c:v>483.71740699999998</c:v>
                </c:pt>
                <c:pt idx="6885">
                  <c:v>483.53002900000001</c:v>
                </c:pt>
                <c:pt idx="6886">
                  <c:v>483.143372</c:v>
                </c:pt>
                <c:pt idx="6887">
                  <c:v>483.03613300000001</c:v>
                </c:pt>
                <c:pt idx="6888">
                  <c:v>482.75125100000002</c:v>
                </c:pt>
                <c:pt idx="6889">
                  <c:v>482.48388699999998</c:v>
                </c:pt>
                <c:pt idx="6890">
                  <c:v>482.15948500000002</c:v>
                </c:pt>
                <c:pt idx="6891">
                  <c:v>481.887787</c:v>
                </c:pt>
                <c:pt idx="6892">
                  <c:v>481.64334100000002</c:v>
                </c:pt>
                <c:pt idx="6893">
                  <c:v>481.37213100000002</c:v>
                </c:pt>
                <c:pt idx="6894">
                  <c:v>481.00585899999999</c:v>
                </c:pt>
                <c:pt idx="6895">
                  <c:v>480.64141799999999</c:v>
                </c:pt>
                <c:pt idx="6896">
                  <c:v>480.36364700000001</c:v>
                </c:pt>
                <c:pt idx="6897">
                  <c:v>480.161835</c:v>
                </c:pt>
                <c:pt idx="6898">
                  <c:v>479.94149800000002</c:v>
                </c:pt>
                <c:pt idx="6899">
                  <c:v>479.85992399999998</c:v>
                </c:pt>
                <c:pt idx="6900">
                  <c:v>479.65490699999998</c:v>
                </c:pt>
                <c:pt idx="6901">
                  <c:v>479.37872299999998</c:v>
                </c:pt>
                <c:pt idx="6902">
                  <c:v>479.20590199999998</c:v>
                </c:pt>
                <c:pt idx="6903">
                  <c:v>478.94525099999998</c:v>
                </c:pt>
                <c:pt idx="6904">
                  <c:v>478.76254299999999</c:v>
                </c:pt>
                <c:pt idx="6905">
                  <c:v>478.53460699999999</c:v>
                </c:pt>
                <c:pt idx="6906">
                  <c:v>478.15564000000001</c:v>
                </c:pt>
                <c:pt idx="6907">
                  <c:v>477.87933299999997</c:v>
                </c:pt>
                <c:pt idx="6908">
                  <c:v>477.69073500000002</c:v>
                </c:pt>
                <c:pt idx="6909">
                  <c:v>477.52752700000002</c:v>
                </c:pt>
                <c:pt idx="6910">
                  <c:v>477.205963</c:v>
                </c:pt>
                <c:pt idx="6911">
                  <c:v>476.932007</c:v>
                </c:pt>
                <c:pt idx="6912">
                  <c:v>476.71346999999997</c:v>
                </c:pt>
                <c:pt idx="6913">
                  <c:v>476.52804600000002</c:v>
                </c:pt>
                <c:pt idx="6914">
                  <c:v>476.05462599999998</c:v>
                </c:pt>
                <c:pt idx="6915">
                  <c:v>475.97384599999998</c:v>
                </c:pt>
                <c:pt idx="6916">
                  <c:v>475.64489700000001</c:v>
                </c:pt>
                <c:pt idx="6917">
                  <c:v>475.42813100000001</c:v>
                </c:pt>
                <c:pt idx="6918">
                  <c:v>475.20434599999999</c:v>
                </c:pt>
                <c:pt idx="6919">
                  <c:v>474.896027</c:v>
                </c:pt>
                <c:pt idx="6920">
                  <c:v>474.650757</c:v>
                </c:pt>
                <c:pt idx="6921">
                  <c:v>474.43310500000001</c:v>
                </c:pt>
                <c:pt idx="6922">
                  <c:v>474.19732699999997</c:v>
                </c:pt>
                <c:pt idx="6923">
                  <c:v>473.87716699999999</c:v>
                </c:pt>
                <c:pt idx="6924">
                  <c:v>473.57968099999999</c:v>
                </c:pt>
                <c:pt idx="6925">
                  <c:v>473.35235599999999</c:v>
                </c:pt>
                <c:pt idx="6926">
                  <c:v>473.04019199999999</c:v>
                </c:pt>
                <c:pt idx="6927">
                  <c:v>472.813873</c:v>
                </c:pt>
                <c:pt idx="6928">
                  <c:v>472.36376999999999</c:v>
                </c:pt>
                <c:pt idx="6929">
                  <c:v>472.09835800000002</c:v>
                </c:pt>
                <c:pt idx="6930">
                  <c:v>471.84674100000001</c:v>
                </c:pt>
                <c:pt idx="6931">
                  <c:v>471.661652</c:v>
                </c:pt>
                <c:pt idx="6932">
                  <c:v>471.35244799999998</c:v>
                </c:pt>
                <c:pt idx="6933">
                  <c:v>471.092285</c:v>
                </c:pt>
                <c:pt idx="6934">
                  <c:v>470.842804</c:v>
                </c:pt>
                <c:pt idx="6935">
                  <c:v>470.63070699999997</c:v>
                </c:pt>
                <c:pt idx="6936">
                  <c:v>470.492188</c:v>
                </c:pt>
                <c:pt idx="6937">
                  <c:v>470.336456</c:v>
                </c:pt>
                <c:pt idx="6938">
                  <c:v>470.072968</c:v>
                </c:pt>
                <c:pt idx="6939">
                  <c:v>469.80584700000003</c:v>
                </c:pt>
                <c:pt idx="6940">
                  <c:v>469.54846199999997</c:v>
                </c:pt>
                <c:pt idx="6941">
                  <c:v>469.22610500000002</c:v>
                </c:pt>
                <c:pt idx="6942">
                  <c:v>468.97250400000001</c:v>
                </c:pt>
                <c:pt idx="6943">
                  <c:v>468.83944700000001</c:v>
                </c:pt>
                <c:pt idx="6944">
                  <c:v>468.44238300000001</c:v>
                </c:pt>
                <c:pt idx="6945">
                  <c:v>468.32067899999998</c:v>
                </c:pt>
                <c:pt idx="6946">
                  <c:v>468.13360599999999</c:v>
                </c:pt>
                <c:pt idx="6947">
                  <c:v>467.75234999999998</c:v>
                </c:pt>
                <c:pt idx="6948">
                  <c:v>467.48376500000001</c:v>
                </c:pt>
                <c:pt idx="6949">
                  <c:v>467.16644300000002</c:v>
                </c:pt>
                <c:pt idx="6950">
                  <c:v>466.95559700000001</c:v>
                </c:pt>
                <c:pt idx="6951">
                  <c:v>466.90652499999999</c:v>
                </c:pt>
                <c:pt idx="6952">
                  <c:v>466.41793799999999</c:v>
                </c:pt>
                <c:pt idx="6953">
                  <c:v>466.20074499999998</c:v>
                </c:pt>
                <c:pt idx="6954">
                  <c:v>465.75915500000002</c:v>
                </c:pt>
                <c:pt idx="6955">
                  <c:v>465.68762199999998</c:v>
                </c:pt>
                <c:pt idx="6956">
                  <c:v>465.42407200000002</c:v>
                </c:pt>
                <c:pt idx="6957">
                  <c:v>465.16064499999999</c:v>
                </c:pt>
                <c:pt idx="6958">
                  <c:v>464.85409499999997</c:v>
                </c:pt>
                <c:pt idx="6959">
                  <c:v>464.601135</c:v>
                </c:pt>
                <c:pt idx="6960">
                  <c:v>464.351044</c:v>
                </c:pt>
                <c:pt idx="6961">
                  <c:v>464.15237400000001</c:v>
                </c:pt>
                <c:pt idx="6962">
                  <c:v>463.83648699999998</c:v>
                </c:pt>
                <c:pt idx="6963">
                  <c:v>463.618469</c:v>
                </c:pt>
                <c:pt idx="6964">
                  <c:v>463.30850199999998</c:v>
                </c:pt>
                <c:pt idx="6965">
                  <c:v>463.09201000000002</c:v>
                </c:pt>
                <c:pt idx="6966">
                  <c:v>462.77462800000001</c:v>
                </c:pt>
                <c:pt idx="6967">
                  <c:v>462.44723499999998</c:v>
                </c:pt>
                <c:pt idx="6968">
                  <c:v>462.28723100000002</c:v>
                </c:pt>
                <c:pt idx="6969">
                  <c:v>461.98895299999998</c:v>
                </c:pt>
                <c:pt idx="6970">
                  <c:v>461.82000699999998</c:v>
                </c:pt>
                <c:pt idx="6971">
                  <c:v>461.470123</c:v>
                </c:pt>
                <c:pt idx="6972">
                  <c:v>461.15850799999998</c:v>
                </c:pt>
                <c:pt idx="6973">
                  <c:v>460.96502700000002</c:v>
                </c:pt>
                <c:pt idx="6974">
                  <c:v>460.77688599999999</c:v>
                </c:pt>
                <c:pt idx="6975">
                  <c:v>460.55581699999999</c:v>
                </c:pt>
                <c:pt idx="6976">
                  <c:v>460.22521999999998</c:v>
                </c:pt>
                <c:pt idx="6977">
                  <c:v>459.96212800000001</c:v>
                </c:pt>
                <c:pt idx="6978">
                  <c:v>459.69549599999999</c:v>
                </c:pt>
                <c:pt idx="6979">
                  <c:v>459.345123</c:v>
                </c:pt>
                <c:pt idx="6980">
                  <c:v>458.97695900000002</c:v>
                </c:pt>
                <c:pt idx="6981">
                  <c:v>458.81500199999999</c:v>
                </c:pt>
                <c:pt idx="6982">
                  <c:v>458.51144399999998</c:v>
                </c:pt>
                <c:pt idx="6983">
                  <c:v>458.25662199999999</c:v>
                </c:pt>
                <c:pt idx="6984">
                  <c:v>458.06466699999999</c:v>
                </c:pt>
                <c:pt idx="6985">
                  <c:v>457.78851300000002</c:v>
                </c:pt>
                <c:pt idx="6986">
                  <c:v>457.52123999999998</c:v>
                </c:pt>
                <c:pt idx="6987">
                  <c:v>457.37023900000003</c:v>
                </c:pt>
                <c:pt idx="6988">
                  <c:v>457.15490699999998</c:v>
                </c:pt>
                <c:pt idx="6989">
                  <c:v>456.85003699999999</c:v>
                </c:pt>
                <c:pt idx="6990">
                  <c:v>456.59674100000001</c:v>
                </c:pt>
                <c:pt idx="6991">
                  <c:v>456.41644300000002</c:v>
                </c:pt>
                <c:pt idx="6992">
                  <c:v>456.02908300000001</c:v>
                </c:pt>
                <c:pt idx="6993">
                  <c:v>455.824341</c:v>
                </c:pt>
                <c:pt idx="6994">
                  <c:v>455.35916099999997</c:v>
                </c:pt>
                <c:pt idx="6995">
                  <c:v>455.26208500000001</c:v>
                </c:pt>
                <c:pt idx="6996">
                  <c:v>454.97900399999997</c:v>
                </c:pt>
                <c:pt idx="6997">
                  <c:v>454.70883199999997</c:v>
                </c:pt>
                <c:pt idx="6998">
                  <c:v>454.49838299999999</c:v>
                </c:pt>
                <c:pt idx="6999">
                  <c:v>454.20107999999999</c:v>
                </c:pt>
                <c:pt idx="7000">
                  <c:v>454.03619400000002</c:v>
                </c:pt>
                <c:pt idx="7001">
                  <c:v>453.67263800000001</c:v>
                </c:pt>
                <c:pt idx="7002">
                  <c:v>453.49655200000001</c:v>
                </c:pt>
                <c:pt idx="7003">
                  <c:v>453.29482999999999</c:v>
                </c:pt>
                <c:pt idx="7004">
                  <c:v>453.11669899999998</c:v>
                </c:pt>
                <c:pt idx="7005">
                  <c:v>452.61947600000002</c:v>
                </c:pt>
                <c:pt idx="7006">
                  <c:v>452.36831699999999</c:v>
                </c:pt>
                <c:pt idx="7007">
                  <c:v>452.14321899999999</c:v>
                </c:pt>
                <c:pt idx="7008">
                  <c:v>451.92935199999999</c:v>
                </c:pt>
                <c:pt idx="7009">
                  <c:v>451.71209700000003</c:v>
                </c:pt>
                <c:pt idx="7010">
                  <c:v>451.412781</c:v>
                </c:pt>
                <c:pt idx="7011">
                  <c:v>451.12677000000002</c:v>
                </c:pt>
                <c:pt idx="7012">
                  <c:v>450.98443600000002</c:v>
                </c:pt>
                <c:pt idx="7013">
                  <c:v>450.67593399999998</c:v>
                </c:pt>
                <c:pt idx="7014">
                  <c:v>450.49877900000001</c:v>
                </c:pt>
                <c:pt idx="7015">
                  <c:v>450.17468300000002</c:v>
                </c:pt>
                <c:pt idx="7016">
                  <c:v>449.86840799999999</c:v>
                </c:pt>
                <c:pt idx="7017">
                  <c:v>449.648956</c:v>
                </c:pt>
                <c:pt idx="7018">
                  <c:v>449.35195900000002</c:v>
                </c:pt>
                <c:pt idx="7019">
                  <c:v>449.01196299999998</c:v>
                </c:pt>
                <c:pt idx="7020">
                  <c:v>448.73156699999998</c:v>
                </c:pt>
                <c:pt idx="7021">
                  <c:v>448.59161399999999</c:v>
                </c:pt>
                <c:pt idx="7022">
                  <c:v>448.355164</c:v>
                </c:pt>
                <c:pt idx="7023">
                  <c:v>448.06951900000001</c:v>
                </c:pt>
                <c:pt idx="7024">
                  <c:v>447.771027</c:v>
                </c:pt>
                <c:pt idx="7025">
                  <c:v>447.38913000000002</c:v>
                </c:pt>
                <c:pt idx="7026">
                  <c:v>447.27401700000001</c:v>
                </c:pt>
                <c:pt idx="7027">
                  <c:v>447.08136000000002</c:v>
                </c:pt>
                <c:pt idx="7028">
                  <c:v>446.82251000000002</c:v>
                </c:pt>
                <c:pt idx="7029">
                  <c:v>446.567047</c:v>
                </c:pt>
                <c:pt idx="7030">
                  <c:v>446.334991</c:v>
                </c:pt>
                <c:pt idx="7031">
                  <c:v>446.11962899999997</c:v>
                </c:pt>
                <c:pt idx="7032">
                  <c:v>445.72610500000002</c:v>
                </c:pt>
                <c:pt idx="7033">
                  <c:v>445.484375</c:v>
                </c:pt>
                <c:pt idx="7034">
                  <c:v>445.32965100000001</c:v>
                </c:pt>
                <c:pt idx="7035">
                  <c:v>445.04092400000002</c:v>
                </c:pt>
                <c:pt idx="7036">
                  <c:v>444.61206099999998</c:v>
                </c:pt>
                <c:pt idx="7037">
                  <c:v>444.47582999999997</c:v>
                </c:pt>
                <c:pt idx="7038">
                  <c:v>444.25457799999998</c:v>
                </c:pt>
                <c:pt idx="7039">
                  <c:v>443.89865099999997</c:v>
                </c:pt>
                <c:pt idx="7040">
                  <c:v>443.67114299999997</c:v>
                </c:pt>
                <c:pt idx="7041">
                  <c:v>443.478455</c:v>
                </c:pt>
                <c:pt idx="7042">
                  <c:v>443.20135499999998</c:v>
                </c:pt>
                <c:pt idx="7043">
                  <c:v>443.01501500000001</c:v>
                </c:pt>
                <c:pt idx="7044">
                  <c:v>442.683044</c:v>
                </c:pt>
                <c:pt idx="7045">
                  <c:v>442.35931399999998</c:v>
                </c:pt>
                <c:pt idx="7046">
                  <c:v>442.21234099999998</c:v>
                </c:pt>
                <c:pt idx="7047">
                  <c:v>441.97689800000001</c:v>
                </c:pt>
                <c:pt idx="7048">
                  <c:v>441.79617300000001</c:v>
                </c:pt>
                <c:pt idx="7049">
                  <c:v>441.31002799999999</c:v>
                </c:pt>
                <c:pt idx="7050">
                  <c:v>441.11264</c:v>
                </c:pt>
                <c:pt idx="7051">
                  <c:v>440.975189</c:v>
                </c:pt>
                <c:pt idx="7052">
                  <c:v>440.613495</c:v>
                </c:pt>
                <c:pt idx="7053">
                  <c:v>440.30664100000001</c:v>
                </c:pt>
                <c:pt idx="7054">
                  <c:v>440.13140900000002</c:v>
                </c:pt>
                <c:pt idx="7055">
                  <c:v>439.909088</c:v>
                </c:pt>
                <c:pt idx="7056">
                  <c:v>439.684326</c:v>
                </c:pt>
                <c:pt idx="7057">
                  <c:v>439.39239500000002</c:v>
                </c:pt>
                <c:pt idx="7058">
                  <c:v>439.04538000000002</c:v>
                </c:pt>
                <c:pt idx="7059">
                  <c:v>438.77468900000002</c:v>
                </c:pt>
                <c:pt idx="7060">
                  <c:v>438.50442500000003</c:v>
                </c:pt>
                <c:pt idx="7061">
                  <c:v>438.22637900000001</c:v>
                </c:pt>
                <c:pt idx="7062">
                  <c:v>437.96023600000001</c:v>
                </c:pt>
                <c:pt idx="7063">
                  <c:v>437.72763099999997</c:v>
                </c:pt>
                <c:pt idx="7064">
                  <c:v>437.497162</c:v>
                </c:pt>
                <c:pt idx="7065">
                  <c:v>437.20336900000001</c:v>
                </c:pt>
                <c:pt idx="7066">
                  <c:v>436.98187300000001</c:v>
                </c:pt>
                <c:pt idx="7067">
                  <c:v>436.78302000000002</c:v>
                </c:pt>
                <c:pt idx="7068">
                  <c:v>436.33312999999998</c:v>
                </c:pt>
                <c:pt idx="7069">
                  <c:v>436.090576</c:v>
                </c:pt>
                <c:pt idx="7070">
                  <c:v>435.86541699999998</c:v>
                </c:pt>
                <c:pt idx="7071">
                  <c:v>435.77560399999999</c:v>
                </c:pt>
                <c:pt idx="7072">
                  <c:v>435.42297400000001</c:v>
                </c:pt>
                <c:pt idx="7073">
                  <c:v>435.12085000000002</c:v>
                </c:pt>
                <c:pt idx="7074">
                  <c:v>434.92248499999999</c:v>
                </c:pt>
                <c:pt idx="7075">
                  <c:v>434.509186</c:v>
                </c:pt>
                <c:pt idx="7076">
                  <c:v>434.344177</c:v>
                </c:pt>
                <c:pt idx="7077">
                  <c:v>434.11395299999998</c:v>
                </c:pt>
                <c:pt idx="7078">
                  <c:v>433.76925699999998</c:v>
                </c:pt>
                <c:pt idx="7079">
                  <c:v>433.613922</c:v>
                </c:pt>
                <c:pt idx="7080">
                  <c:v>433.34695399999998</c:v>
                </c:pt>
                <c:pt idx="7081">
                  <c:v>433.05929600000002</c:v>
                </c:pt>
                <c:pt idx="7082">
                  <c:v>432.75097699999998</c:v>
                </c:pt>
                <c:pt idx="7083">
                  <c:v>432.57415800000001</c:v>
                </c:pt>
                <c:pt idx="7084">
                  <c:v>432.38949600000001</c:v>
                </c:pt>
                <c:pt idx="7085">
                  <c:v>432.21542399999998</c:v>
                </c:pt>
                <c:pt idx="7086">
                  <c:v>431.79843099999999</c:v>
                </c:pt>
                <c:pt idx="7087">
                  <c:v>431.63885499999998</c:v>
                </c:pt>
                <c:pt idx="7088">
                  <c:v>431.40914900000001</c:v>
                </c:pt>
                <c:pt idx="7089">
                  <c:v>431.07522599999999</c:v>
                </c:pt>
                <c:pt idx="7090">
                  <c:v>430.86465500000003</c:v>
                </c:pt>
                <c:pt idx="7091">
                  <c:v>430.52957199999997</c:v>
                </c:pt>
                <c:pt idx="7092">
                  <c:v>430.22744799999998</c:v>
                </c:pt>
                <c:pt idx="7093">
                  <c:v>430.016144</c:v>
                </c:pt>
                <c:pt idx="7094">
                  <c:v>429.73941000000002</c:v>
                </c:pt>
                <c:pt idx="7095">
                  <c:v>429.410706</c:v>
                </c:pt>
                <c:pt idx="7096">
                  <c:v>429.25589000000002</c:v>
                </c:pt>
                <c:pt idx="7097">
                  <c:v>428.880493</c:v>
                </c:pt>
                <c:pt idx="7098">
                  <c:v>428.56497200000001</c:v>
                </c:pt>
                <c:pt idx="7099">
                  <c:v>428.28845200000001</c:v>
                </c:pt>
                <c:pt idx="7100">
                  <c:v>428.04388399999999</c:v>
                </c:pt>
                <c:pt idx="7101">
                  <c:v>427.82086199999998</c:v>
                </c:pt>
                <c:pt idx="7102">
                  <c:v>427.65173299999998</c:v>
                </c:pt>
                <c:pt idx="7103">
                  <c:v>427.41900600000002</c:v>
                </c:pt>
                <c:pt idx="7104">
                  <c:v>427.09646600000002</c:v>
                </c:pt>
                <c:pt idx="7105">
                  <c:v>426.85601800000001</c:v>
                </c:pt>
                <c:pt idx="7106">
                  <c:v>426.64306599999998</c:v>
                </c:pt>
                <c:pt idx="7107">
                  <c:v>426.32257099999998</c:v>
                </c:pt>
                <c:pt idx="7108">
                  <c:v>426.12118500000003</c:v>
                </c:pt>
                <c:pt idx="7109">
                  <c:v>425.86459400000001</c:v>
                </c:pt>
                <c:pt idx="7110">
                  <c:v>425.65087899999997</c:v>
                </c:pt>
                <c:pt idx="7111">
                  <c:v>425.34234600000002</c:v>
                </c:pt>
                <c:pt idx="7112">
                  <c:v>425.105591</c:v>
                </c:pt>
                <c:pt idx="7113">
                  <c:v>424.85711700000002</c:v>
                </c:pt>
                <c:pt idx="7114">
                  <c:v>424.55535900000001</c:v>
                </c:pt>
                <c:pt idx="7115">
                  <c:v>424.264252</c:v>
                </c:pt>
                <c:pt idx="7116">
                  <c:v>423.88412499999998</c:v>
                </c:pt>
                <c:pt idx="7117">
                  <c:v>423.57205199999999</c:v>
                </c:pt>
                <c:pt idx="7118">
                  <c:v>423.23880000000003</c:v>
                </c:pt>
                <c:pt idx="7119">
                  <c:v>423.140533</c:v>
                </c:pt>
                <c:pt idx="7120">
                  <c:v>422.87380999999999</c:v>
                </c:pt>
                <c:pt idx="7121">
                  <c:v>422.65756199999998</c:v>
                </c:pt>
                <c:pt idx="7122">
                  <c:v>422.26251200000002</c:v>
                </c:pt>
                <c:pt idx="7123">
                  <c:v>422.012787</c:v>
                </c:pt>
                <c:pt idx="7124">
                  <c:v>421.89822400000003</c:v>
                </c:pt>
                <c:pt idx="7125">
                  <c:v>421.62219199999998</c:v>
                </c:pt>
                <c:pt idx="7126">
                  <c:v>421.37841800000001</c:v>
                </c:pt>
                <c:pt idx="7127">
                  <c:v>420.91906699999998</c:v>
                </c:pt>
                <c:pt idx="7128">
                  <c:v>420.62222300000002</c:v>
                </c:pt>
                <c:pt idx="7129">
                  <c:v>420.48031600000002</c:v>
                </c:pt>
                <c:pt idx="7130">
                  <c:v>420.29058800000001</c:v>
                </c:pt>
                <c:pt idx="7131">
                  <c:v>419.983429</c:v>
                </c:pt>
                <c:pt idx="7132">
                  <c:v>419.71850599999999</c:v>
                </c:pt>
                <c:pt idx="7133">
                  <c:v>419.51007099999998</c:v>
                </c:pt>
                <c:pt idx="7134">
                  <c:v>419.30423000000002</c:v>
                </c:pt>
                <c:pt idx="7135">
                  <c:v>419.02722199999999</c:v>
                </c:pt>
                <c:pt idx="7136">
                  <c:v>418.69955399999998</c:v>
                </c:pt>
                <c:pt idx="7137">
                  <c:v>418.48037699999998</c:v>
                </c:pt>
                <c:pt idx="7138">
                  <c:v>418.32409699999999</c:v>
                </c:pt>
                <c:pt idx="7139">
                  <c:v>418.12847900000003</c:v>
                </c:pt>
                <c:pt idx="7140">
                  <c:v>417.75353999999999</c:v>
                </c:pt>
                <c:pt idx="7141">
                  <c:v>417.47534200000001</c:v>
                </c:pt>
                <c:pt idx="7142">
                  <c:v>417.25943000000001</c:v>
                </c:pt>
                <c:pt idx="7143">
                  <c:v>416.92855800000001</c:v>
                </c:pt>
                <c:pt idx="7144">
                  <c:v>416.61749300000002</c:v>
                </c:pt>
                <c:pt idx="7145">
                  <c:v>416.38577299999997</c:v>
                </c:pt>
                <c:pt idx="7146">
                  <c:v>416.117187</c:v>
                </c:pt>
                <c:pt idx="7147">
                  <c:v>415.85641500000003</c:v>
                </c:pt>
                <c:pt idx="7148">
                  <c:v>415.57455399999998</c:v>
                </c:pt>
                <c:pt idx="7149">
                  <c:v>415.25341800000001</c:v>
                </c:pt>
                <c:pt idx="7150">
                  <c:v>415.13699300000002</c:v>
                </c:pt>
                <c:pt idx="7151">
                  <c:v>414.70007299999997</c:v>
                </c:pt>
                <c:pt idx="7152">
                  <c:v>414.59094199999998</c:v>
                </c:pt>
                <c:pt idx="7153">
                  <c:v>414.22668499999997</c:v>
                </c:pt>
                <c:pt idx="7154">
                  <c:v>413.94183299999997</c:v>
                </c:pt>
                <c:pt idx="7155">
                  <c:v>413.54629499999999</c:v>
                </c:pt>
                <c:pt idx="7156">
                  <c:v>413.38986199999999</c:v>
                </c:pt>
                <c:pt idx="7157">
                  <c:v>413.22842400000002</c:v>
                </c:pt>
                <c:pt idx="7158">
                  <c:v>413.05316199999999</c:v>
                </c:pt>
                <c:pt idx="7159">
                  <c:v>412.86908</c:v>
                </c:pt>
                <c:pt idx="7160">
                  <c:v>412.55398600000001</c:v>
                </c:pt>
                <c:pt idx="7161">
                  <c:v>412.253265</c:v>
                </c:pt>
                <c:pt idx="7162">
                  <c:v>412.00277699999998</c:v>
                </c:pt>
                <c:pt idx="7163">
                  <c:v>411.71661399999999</c:v>
                </c:pt>
                <c:pt idx="7164">
                  <c:v>411.46942100000001</c:v>
                </c:pt>
                <c:pt idx="7165">
                  <c:v>411.202789</c:v>
                </c:pt>
                <c:pt idx="7166">
                  <c:v>410.92962599999998</c:v>
                </c:pt>
                <c:pt idx="7167">
                  <c:v>410.60751299999998</c:v>
                </c:pt>
                <c:pt idx="7168">
                  <c:v>410.37301600000001</c:v>
                </c:pt>
                <c:pt idx="7169">
                  <c:v>409.94027699999998</c:v>
                </c:pt>
                <c:pt idx="7170">
                  <c:v>409.73950200000002</c:v>
                </c:pt>
                <c:pt idx="7171">
                  <c:v>409.552887</c:v>
                </c:pt>
                <c:pt idx="7172">
                  <c:v>409.21777300000002</c:v>
                </c:pt>
                <c:pt idx="7173">
                  <c:v>409.02001999999999</c:v>
                </c:pt>
                <c:pt idx="7174">
                  <c:v>408.71215799999999</c:v>
                </c:pt>
                <c:pt idx="7175">
                  <c:v>408.43273900000003</c:v>
                </c:pt>
                <c:pt idx="7176">
                  <c:v>408.15234400000003</c:v>
                </c:pt>
                <c:pt idx="7177">
                  <c:v>407.82711799999998</c:v>
                </c:pt>
                <c:pt idx="7178">
                  <c:v>407.65414399999997</c:v>
                </c:pt>
                <c:pt idx="7179">
                  <c:v>407.42358400000001</c:v>
                </c:pt>
                <c:pt idx="7180">
                  <c:v>407.31359900000001</c:v>
                </c:pt>
                <c:pt idx="7181">
                  <c:v>406.80542000000003</c:v>
                </c:pt>
                <c:pt idx="7182">
                  <c:v>406.55453499999999</c:v>
                </c:pt>
                <c:pt idx="7183">
                  <c:v>406.35888699999998</c:v>
                </c:pt>
                <c:pt idx="7184">
                  <c:v>406.19574</c:v>
                </c:pt>
                <c:pt idx="7185">
                  <c:v>405.81036399999999</c:v>
                </c:pt>
                <c:pt idx="7186">
                  <c:v>405.56558200000001</c:v>
                </c:pt>
                <c:pt idx="7187">
                  <c:v>405.30252100000001</c:v>
                </c:pt>
                <c:pt idx="7188">
                  <c:v>405.04736300000002</c:v>
                </c:pt>
                <c:pt idx="7189">
                  <c:v>404.63757299999997</c:v>
                </c:pt>
                <c:pt idx="7190">
                  <c:v>404.449432</c:v>
                </c:pt>
                <c:pt idx="7191">
                  <c:v>404.21902499999999</c:v>
                </c:pt>
                <c:pt idx="7192">
                  <c:v>404.06033300000001</c:v>
                </c:pt>
                <c:pt idx="7193">
                  <c:v>403.79196200000001</c:v>
                </c:pt>
                <c:pt idx="7194">
                  <c:v>403.67318699999998</c:v>
                </c:pt>
                <c:pt idx="7195">
                  <c:v>403.300995</c:v>
                </c:pt>
                <c:pt idx="7196">
                  <c:v>403.29351800000001</c:v>
                </c:pt>
                <c:pt idx="7197">
                  <c:v>402.84585600000003</c:v>
                </c:pt>
                <c:pt idx="7198">
                  <c:v>402.66992199999999</c:v>
                </c:pt>
                <c:pt idx="7199">
                  <c:v>402.12988300000001</c:v>
                </c:pt>
                <c:pt idx="7200">
                  <c:v>401.84265099999999</c:v>
                </c:pt>
                <c:pt idx="7201">
                  <c:v>401.70163000000002</c:v>
                </c:pt>
                <c:pt idx="7202">
                  <c:v>401.42773399999999</c:v>
                </c:pt>
                <c:pt idx="7203">
                  <c:v>401.21398900000003</c:v>
                </c:pt>
                <c:pt idx="7204">
                  <c:v>401.02331500000003</c:v>
                </c:pt>
                <c:pt idx="7205">
                  <c:v>400.81536899999998</c:v>
                </c:pt>
                <c:pt idx="7206">
                  <c:v>400.64742999999999</c:v>
                </c:pt>
                <c:pt idx="7207">
                  <c:v>400.28537</c:v>
                </c:pt>
                <c:pt idx="7208">
                  <c:v>399.81915299999997</c:v>
                </c:pt>
                <c:pt idx="7209">
                  <c:v>399.64257800000001</c:v>
                </c:pt>
                <c:pt idx="7210">
                  <c:v>399.34381100000002</c:v>
                </c:pt>
                <c:pt idx="7211">
                  <c:v>399.04788200000002</c:v>
                </c:pt>
                <c:pt idx="7212">
                  <c:v>398.88070699999997</c:v>
                </c:pt>
                <c:pt idx="7213">
                  <c:v>398.55725100000001</c:v>
                </c:pt>
                <c:pt idx="7214">
                  <c:v>398.37475599999999</c:v>
                </c:pt>
                <c:pt idx="7215">
                  <c:v>398.16305499999999</c:v>
                </c:pt>
                <c:pt idx="7216">
                  <c:v>397.839294</c:v>
                </c:pt>
                <c:pt idx="7217">
                  <c:v>397.681152</c:v>
                </c:pt>
                <c:pt idx="7218">
                  <c:v>397.31228599999997</c:v>
                </c:pt>
                <c:pt idx="7219">
                  <c:v>396.96054099999998</c:v>
                </c:pt>
                <c:pt idx="7220">
                  <c:v>396.49115</c:v>
                </c:pt>
                <c:pt idx="7221">
                  <c:v>396.31176799999997</c:v>
                </c:pt>
                <c:pt idx="7222">
                  <c:v>395.85855099999998</c:v>
                </c:pt>
                <c:pt idx="7223">
                  <c:v>395.63308699999999</c:v>
                </c:pt>
                <c:pt idx="7224">
                  <c:v>395.48425300000002</c:v>
                </c:pt>
                <c:pt idx="7225">
                  <c:v>395.39532500000001</c:v>
                </c:pt>
                <c:pt idx="7226">
                  <c:v>395.08673099999999</c:v>
                </c:pt>
                <c:pt idx="7227">
                  <c:v>394.66168199999998</c:v>
                </c:pt>
                <c:pt idx="7228">
                  <c:v>394.444458</c:v>
                </c:pt>
                <c:pt idx="7229">
                  <c:v>394.119598</c:v>
                </c:pt>
                <c:pt idx="7230">
                  <c:v>393.950287</c:v>
                </c:pt>
                <c:pt idx="7231">
                  <c:v>393.53027300000002</c:v>
                </c:pt>
                <c:pt idx="7232">
                  <c:v>393.38732900000002</c:v>
                </c:pt>
                <c:pt idx="7233">
                  <c:v>393.09609999999998</c:v>
                </c:pt>
                <c:pt idx="7234">
                  <c:v>392.871399</c:v>
                </c:pt>
                <c:pt idx="7235">
                  <c:v>392.54391500000003</c:v>
                </c:pt>
                <c:pt idx="7236">
                  <c:v>392.23586999999998</c:v>
                </c:pt>
                <c:pt idx="7237">
                  <c:v>391.99191300000001</c:v>
                </c:pt>
                <c:pt idx="7238">
                  <c:v>391.89532500000001</c:v>
                </c:pt>
                <c:pt idx="7239">
                  <c:v>391.422211</c:v>
                </c:pt>
                <c:pt idx="7240">
                  <c:v>391.25384500000001</c:v>
                </c:pt>
                <c:pt idx="7241">
                  <c:v>390.99264499999998</c:v>
                </c:pt>
                <c:pt idx="7242">
                  <c:v>390.76773100000003</c:v>
                </c:pt>
                <c:pt idx="7243">
                  <c:v>390.47857699999997</c:v>
                </c:pt>
                <c:pt idx="7244">
                  <c:v>390.17990099999997</c:v>
                </c:pt>
                <c:pt idx="7245">
                  <c:v>389.854828</c:v>
                </c:pt>
                <c:pt idx="7246">
                  <c:v>389.73941000000002</c:v>
                </c:pt>
                <c:pt idx="7247">
                  <c:v>389.41528299999999</c:v>
                </c:pt>
                <c:pt idx="7248">
                  <c:v>389.265533</c:v>
                </c:pt>
                <c:pt idx="7249">
                  <c:v>389.10199</c:v>
                </c:pt>
                <c:pt idx="7250">
                  <c:v>388.60034200000001</c:v>
                </c:pt>
                <c:pt idx="7251">
                  <c:v>388.40695199999999</c:v>
                </c:pt>
                <c:pt idx="7252">
                  <c:v>388.22512799999998</c:v>
                </c:pt>
                <c:pt idx="7253">
                  <c:v>387.93447900000001</c:v>
                </c:pt>
                <c:pt idx="7254">
                  <c:v>387.68685900000003</c:v>
                </c:pt>
                <c:pt idx="7255">
                  <c:v>387.34491000000003</c:v>
                </c:pt>
                <c:pt idx="7256">
                  <c:v>387.20800800000001</c:v>
                </c:pt>
                <c:pt idx="7257">
                  <c:v>386.82705700000002</c:v>
                </c:pt>
                <c:pt idx="7258">
                  <c:v>386.683716</c:v>
                </c:pt>
                <c:pt idx="7259">
                  <c:v>386.41281099999998</c:v>
                </c:pt>
                <c:pt idx="7260">
                  <c:v>385.99832199999997</c:v>
                </c:pt>
                <c:pt idx="7261">
                  <c:v>385.85095200000001</c:v>
                </c:pt>
                <c:pt idx="7262">
                  <c:v>385.541473</c:v>
                </c:pt>
                <c:pt idx="7263">
                  <c:v>385.274719</c:v>
                </c:pt>
                <c:pt idx="7264">
                  <c:v>384.94302399999998</c:v>
                </c:pt>
                <c:pt idx="7265">
                  <c:v>384.61038200000002</c:v>
                </c:pt>
                <c:pt idx="7266">
                  <c:v>384.390533</c:v>
                </c:pt>
                <c:pt idx="7267">
                  <c:v>384.239777</c:v>
                </c:pt>
                <c:pt idx="7268">
                  <c:v>383.91085800000002</c:v>
                </c:pt>
                <c:pt idx="7269">
                  <c:v>383.78427099999999</c:v>
                </c:pt>
                <c:pt idx="7270">
                  <c:v>383.30261200000001</c:v>
                </c:pt>
                <c:pt idx="7271">
                  <c:v>383.18221999999997</c:v>
                </c:pt>
                <c:pt idx="7272">
                  <c:v>382.94946299999998</c:v>
                </c:pt>
                <c:pt idx="7273">
                  <c:v>382.69311499999998</c:v>
                </c:pt>
                <c:pt idx="7274">
                  <c:v>382.19821200000001</c:v>
                </c:pt>
                <c:pt idx="7275">
                  <c:v>382.04937699999999</c:v>
                </c:pt>
                <c:pt idx="7276">
                  <c:v>381.98584</c:v>
                </c:pt>
                <c:pt idx="7277">
                  <c:v>381.64630099999999</c:v>
                </c:pt>
                <c:pt idx="7278">
                  <c:v>381.40722699999998</c:v>
                </c:pt>
                <c:pt idx="7279">
                  <c:v>381.18606599999998</c:v>
                </c:pt>
                <c:pt idx="7280">
                  <c:v>380.72451799999999</c:v>
                </c:pt>
                <c:pt idx="7281">
                  <c:v>380.46716300000003</c:v>
                </c:pt>
                <c:pt idx="7282">
                  <c:v>380.30798299999998</c:v>
                </c:pt>
                <c:pt idx="7283">
                  <c:v>380.17623900000001</c:v>
                </c:pt>
                <c:pt idx="7284">
                  <c:v>379.98291</c:v>
                </c:pt>
                <c:pt idx="7285">
                  <c:v>379.66613799999999</c:v>
                </c:pt>
                <c:pt idx="7286">
                  <c:v>379.38815299999999</c:v>
                </c:pt>
                <c:pt idx="7287">
                  <c:v>379.06359900000001</c:v>
                </c:pt>
                <c:pt idx="7288">
                  <c:v>378.75405899999998</c:v>
                </c:pt>
                <c:pt idx="7289">
                  <c:v>378.42620799999997</c:v>
                </c:pt>
                <c:pt idx="7290">
                  <c:v>378.27349900000002</c:v>
                </c:pt>
                <c:pt idx="7291">
                  <c:v>377.99246199999999</c:v>
                </c:pt>
                <c:pt idx="7292">
                  <c:v>377.85391199999998</c:v>
                </c:pt>
                <c:pt idx="7293">
                  <c:v>377.48736600000001</c:v>
                </c:pt>
                <c:pt idx="7294">
                  <c:v>377.11093099999999</c:v>
                </c:pt>
                <c:pt idx="7295">
                  <c:v>376.94863900000001</c:v>
                </c:pt>
                <c:pt idx="7296">
                  <c:v>376.61264</c:v>
                </c:pt>
                <c:pt idx="7297">
                  <c:v>376.48449699999998</c:v>
                </c:pt>
                <c:pt idx="7298">
                  <c:v>376.22464000000002</c:v>
                </c:pt>
                <c:pt idx="7299">
                  <c:v>375.89904799999999</c:v>
                </c:pt>
                <c:pt idx="7300">
                  <c:v>375.732574</c:v>
                </c:pt>
                <c:pt idx="7301">
                  <c:v>375.51312300000001</c:v>
                </c:pt>
                <c:pt idx="7302">
                  <c:v>375.32672100000002</c:v>
                </c:pt>
                <c:pt idx="7303">
                  <c:v>375.02288800000002</c:v>
                </c:pt>
                <c:pt idx="7304">
                  <c:v>374.58279399999998</c:v>
                </c:pt>
                <c:pt idx="7305">
                  <c:v>374.43789700000002</c:v>
                </c:pt>
                <c:pt idx="7306">
                  <c:v>374.167755</c:v>
                </c:pt>
                <c:pt idx="7307">
                  <c:v>373.81658900000002</c:v>
                </c:pt>
                <c:pt idx="7308">
                  <c:v>373.51171900000003</c:v>
                </c:pt>
                <c:pt idx="7309">
                  <c:v>373.22226000000001</c:v>
                </c:pt>
                <c:pt idx="7310">
                  <c:v>372.84762599999999</c:v>
                </c:pt>
                <c:pt idx="7311">
                  <c:v>372.57217400000002</c:v>
                </c:pt>
                <c:pt idx="7312">
                  <c:v>372.37902800000001</c:v>
                </c:pt>
                <c:pt idx="7313">
                  <c:v>372.02313199999998</c:v>
                </c:pt>
                <c:pt idx="7314">
                  <c:v>371.75680499999999</c:v>
                </c:pt>
                <c:pt idx="7315">
                  <c:v>371.505066</c:v>
                </c:pt>
                <c:pt idx="7316">
                  <c:v>371.23550399999999</c:v>
                </c:pt>
                <c:pt idx="7317">
                  <c:v>371.07781999999997</c:v>
                </c:pt>
                <c:pt idx="7318">
                  <c:v>370.82440200000002</c:v>
                </c:pt>
                <c:pt idx="7319">
                  <c:v>370.57556199999999</c:v>
                </c:pt>
                <c:pt idx="7320">
                  <c:v>370.21795700000001</c:v>
                </c:pt>
                <c:pt idx="7321">
                  <c:v>369.952179</c:v>
                </c:pt>
                <c:pt idx="7322">
                  <c:v>369.64013699999998</c:v>
                </c:pt>
                <c:pt idx="7323">
                  <c:v>369.34277300000002</c:v>
                </c:pt>
                <c:pt idx="7324">
                  <c:v>369.08343500000001</c:v>
                </c:pt>
                <c:pt idx="7325">
                  <c:v>368.95236199999999</c:v>
                </c:pt>
                <c:pt idx="7326">
                  <c:v>368.59832799999998</c:v>
                </c:pt>
                <c:pt idx="7327">
                  <c:v>368.28256199999998</c:v>
                </c:pt>
                <c:pt idx="7328">
                  <c:v>368.102936</c:v>
                </c:pt>
                <c:pt idx="7329">
                  <c:v>367.88034099999999</c:v>
                </c:pt>
                <c:pt idx="7330">
                  <c:v>367.58306900000002</c:v>
                </c:pt>
                <c:pt idx="7331">
                  <c:v>367.425049</c:v>
                </c:pt>
                <c:pt idx="7332">
                  <c:v>367.136505</c:v>
                </c:pt>
                <c:pt idx="7333">
                  <c:v>366.83200099999999</c:v>
                </c:pt>
                <c:pt idx="7334">
                  <c:v>366.68936200000002</c:v>
                </c:pt>
                <c:pt idx="7335">
                  <c:v>366.26739500000002</c:v>
                </c:pt>
                <c:pt idx="7336">
                  <c:v>366.12475599999999</c:v>
                </c:pt>
                <c:pt idx="7337">
                  <c:v>365.89386000000002</c:v>
                </c:pt>
                <c:pt idx="7338">
                  <c:v>365.52261399999998</c:v>
                </c:pt>
                <c:pt idx="7339">
                  <c:v>365.10452299999997</c:v>
                </c:pt>
                <c:pt idx="7340">
                  <c:v>364.87347399999999</c:v>
                </c:pt>
                <c:pt idx="7341">
                  <c:v>364.657623</c:v>
                </c:pt>
                <c:pt idx="7342">
                  <c:v>364.43347199999999</c:v>
                </c:pt>
                <c:pt idx="7343">
                  <c:v>364.05993699999999</c:v>
                </c:pt>
                <c:pt idx="7344">
                  <c:v>363.82775900000001</c:v>
                </c:pt>
                <c:pt idx="7345">
                  <c:v>363.61395299999998</c:v>
                </c:pt>
                <c:pt idx="7346">
                  <c:v>363.417145</c:v>
                </c:pt>
                <c:pt idx="7347">
                  <c:v>363.07226600000001</c:v>
                </c:pt>
                <c:pt idx="7348">
                  <c:v>362.881866</c:v>
                </c:pt>
                <c:pt idx="7349">
                  <c:v>362.57156400000002</c:v>
                </c:pt>
                <c:pt idx="7350">
                  <c:v>362.27465799999999</c:v>
                </c:pt>
                <c:pt idx="7351">
                  <c:v>362.07791099999997</c:v>
                </c:pt>
                <c:pt idx="7352">
                  <c:v>361.81787100000003</c:v>
                </c:pt>
                <c:pt idx="7353">
                  <c:v>361.73019399999998</c:v>
                </c:pt>
                <c:pt idx="7354">
                  <c:v>361.31390399999998</c:v>
                </c:pt>
                <c:pt idx="7355">
                  <c:v>361.14150999999998</c:v>
                </c:pt>
                <c:pt idx="7356">
                  <c:v>360.84249899999998</c:v>
                </c:pt>
                <c:pt idx="7357">
                  <c:v>360.45953400000002</c:v>
                </c:pt>
                <c:pt idx="7358">
                  <c:v>360.26953099999997</c:v>
                </c:pt>
                <c:pt idx="7359">
                  <c:v>360.09960899999999</c:v>
                </c:pt>
                <c:pt idx="7360">
                  <c:v>359.67437699999999</c:v>
                </c:pt>
                <c:pt idx="7361">
                  <c:v>359.40035999999998</c:v>
                </c:pt>
                <c:pt idx="7362">
                  <c:v>359.251801</c:v>
                </c:pt>
                <c:pt idx="7363">
                  <c:v>358.82644699999997</c:v>
                </c:pt>
                <c:pt idx="7364">
                  <c:v>358.61554000000001</c:v>
                </c:pt>
                <c:pt idx="7365">
                  <c:v>358.41879299999999</c:v>
                </c:pt>
                <c:pt idx="7366">
                  <c:v>358.05609099999998</c:v>
                </c:pt>
                <c:pt idx="7367">
                  <c:v>357.79400600000002</c:v>
                </c:pt>
                <c:pt idx="7368">
                  <c:v>357.63156099999998</c:v>
                </c:pt>
                <c:pt idx="7369">
                  <c:v>357.256866</c:v>
                </c:pt>
                <c:pt idx="7370">
                  <c:v>356.84255999999999</c:v>
                </c:pt>
                <c:pt idx="7371">
                  <c:v>356.62155200000001</c:v>
                </c:pt>
                <c:pt idx="7372">
                  <c:v>356.31210299999998</c:v>
                </c:pt>
                <c:pt idx="7373">
                  <c:v>356.06750499999998</c:v>
                </c:pt>
                <c:pt idx="7374">
                  <c:v>355.78128099999998</c:v>
                </c:pt>
                <c:pt idx="7375">
                  <c:v>355.66659499999997</c:v>
                </c:pt>
                <c:pt idx="7376">
                  <c:v>355.38644399999998</c:v>
                </c:pt>
                <c:pt idx="7377">
                  <c:v>355.14901700000001</c:v>
                </c:pt>
                <c:pt idx="7378">
                  <c:v>354.79196200000001</c:v>
                </c:pt>
                <c:pt idx="7379">
                  <c:v>354.49917599999998</c:v>
                </c:pt>
                <c:pt idx="7380">
                  <c:v>354.14703400000002</c:v>
                </c:pt>
                <c:pt idx="7381">
                  <c:v>354.04779100000002</c:v>
                </c:pt>
                <c:pt idx="7382">
                  <c:v>353.70742799999999</c:v>
                </c:pt>
                <c:pt idx="7383">
                  <c:v>353.43472300000002</c:v>
                </c:pt>
                <c:pt idx="7384">
                  <c:v>353.25552399999998</c:v>
                </c:pt>
                <c:pt idx="7385">
                  <c:v>352.96749899999998</c:v>
                </c:pt>
                <c:pt idx="7386">
                  <c:v>352.58084100000002</c:v>
                </c:pt>
                <c:pt idx="7387">
                  <c:v>352.28308099999998</c:v>
                </c:pt>
                <c:pt idx="7388">
                  <c:v>352.132813</c:v>
                </c:pt>
                <c:pt idx="7389">
                  <c:v>351.90777600000001</c:v>
                </c:pt>
                <c:pt idx="7390">
                  <c:v>351.76080300000001</c:v>
                </c:pt>
                <c:pt idx="7391">
                  <c:v>351.48998999999998</c:v>
                </c:pt>
                <c:pt idx="7392">
                  <c:v>351.056152</c:v>
                </c:pt>
                <c:pt idx="7393">
                  <c:v>350.720032</c:v>
                </c:pt>
                <c:pt idx="7394">
                  <c:v>350.45004299999999</c:v>
                </c:pt>
                <c:pt idx="7395">
                  <c:v>350.33209199999999</c:v>
                </c:pt>
                <c:pt idx="7396">
                  <c:v>350.03015099999999</c:v>
                </c:pt>
                <c:pt idx="7397">
                  <c:v>349.74923699999999</c:v>
                </c:pt>
                <c:pt idx="7398">
                  <c:v>349.59127799999999</c:v>
                </c:pt>
                <c:pt idx="7399">
                  <c:v>349.39523300000002</c:v>
                </c:pt>
                <c:pt idx="7400">
                  <c:v>348.95590199999998</c:v>
                </c:pt>
                <c:pt idx="7401">
                  <c:v>348.60510299999999</c:v>
                </c:pt>
                <c:pt idx="7402">
                  <c:v>348.41604599999999</c:v>
                </c:pt>
                <c:pt idx="7403">
                  <c:v>348.05423000000002</c:v>
                </c:pt>
                <c:pt idx="7404">
                  <c:v>347.905823</c:v>
                </c:pt>
                <c:pt idx="7405">
                  <c:v>347.57281499999999</c:v>
                </c:pt>
                <c:pt idx="7406">
                  <c:v>347.137878</c:v>
                </c:pt>
                <c:pt idx="7407">
                  <c:v>346.94323700000001</c:v>
                </c:pt>
                <c:pt idx="7408">
                  <c:v>346.69613600000002</c:v>
                </c:pt>
                <c:pt idx="7409">
                  <c:v>346.50396699999999</c:v>
                </c:pt>
                <c:pt idx="7410">
                  <c:v>346.01236</c:v>
                </c:pt>
                <c:pt idx="7411">
                  <c:v>345.82516500000003</c:v>
                </c:pt>
                <c:pt idx="7412">
                  <c:v>345.55941799999999</c:v>
                </c:pt>
                <c:pt idx="7413">
                  <c:v>345.21463</c:v>
                </c:pt>
                <c:pt idx="7414">
                  <c:v>345.011932</c:v>
                </c:pt>
                <c:pt idx="7415">
                  <c:v>344.85964999999999</c:v>
                </c:pt>
                <c:pt idx="7416">
                  <c:v>344.59371900000002</c:v>
                </c:pt>
                <c:pt idx="7417">
                  <c:v>344.18365499999999</c:v>
                </c:pt>
                <c:pt idx="7418">
                  <c:v>343.96115099999997</c:v>
                </c:pt>
                <c:pt idx="7419">
                  <c:v>343.84277300000002</c:v>
                </c:pt>
                <c:pt idx="7420">
                  <c:v>343.59316999999999</c:v>
                </c:pt>
                <c:pt idx="7421">
                  <c:v>343.26638800000001</c:v>
                </c:pt>
                <c:pt idx="7422">
                  <c:v>342.99432400000001</c:v>
                </c:pt>
                <c:pt idx="7423">
                  <c:v>342.73477200000002</c:v>
                </c:pt>
                <c:pt idx="7424">
                  <c:v>342.54122899999999</c:v>
                </c:pt>
                <c:pt idx="7425">
                  <c:v>342.27441399999998</c:v>
                </c:pt>
                <c:pt idx="7426">
                  <c:v>341.93069500000001</c:v>
                </c:pt>
                <c:pt idx="7427">
                  <c:v>341.61831699999999</c:v>
                </c:pt>
                <c:pt idx="7428">
                  <c:v>341.52957199999997</c:v>
                </c:pt>
                <c:pt idx="7429">
                  <c:v>341.18130500000001</c:v>
                </c:pt>
                <c:pt idx="7430">
                  <c:v>340.86007699999999</c:v>
                </c:pt>
                <c:pt idx="7431">
                  <c:v>340.534424</c:v>
                </c:pt>
                <c:pt idx="7432">
                  <c:v>340.37445100000002</c:v>
                </c:pt>
                <c:pt idx="7433">
                  <c:v>339.997772</c:v>
                </c:pt>
                <c:pt idx="7434">
                  <c:v>339.789063</c:v>
                </c:pt>
                <c:pt idx="7435">
                  <c:v>339.49191300000001</c:v>
                </c:pt>
                <c:pt idx="7436">
                  <c:v>339.27417000000003</c:v>
                </c:pt>
                <c:pt idx="7437">
                  <c:v>339.09637500000002</c:v>
                </c:pt>
                <c:pt idx="7438">
                  <c:v>338.77304099999998</c:v>
                </c:pt>
                <c:pt idx="7439">
                  <c:v>338.50943000000001</c:v>
                </c:pt>
                <c:pt idx="7440">
                  <c:v>338.26589999999999</c:v>
                </c:pt>
                <c:pt idx="7441">
                  <c:v>337.91467299999999</c:v>
                </c:pt>
                <c:pt idx="7442">
                  <c:v>337.64059400000002</c:v>
                </c:pt>
                <c:pt idx="7443">
                  <c:v>337.37649499999998</c:v>
                </c:pt>
                <c:pt idx="7444">
                  <c:v>337.14166299999999</c:v>
                </c:pt>
                <c:pt idx="7445">
                  <c:v>337.02362099999999</c:v>
                </c:pt>
                <c:pt idx="7446">
                  <c:v>336.73074300000002</c:v>
                </c:pt>
                <c:pt idx="7447">
                  <c:v>336.32669099999998</c:v>
                </c:pt>
                <c:pt idx="7448">
                  <c:v>336.113831</c:v>
                </c:pt>
                <c:pt idx="7449">
                  <c:v>335.84960899999999</c:v>
                </c:pt>
                <c:pt idx="7450">
                  <c:v>335.57275399999997</c:v>
                </c:pt>
                <c:pt idx="7451">
                  <c:v>335.25299100000001</c:v>
                </c:pt>
                <c:pt idx="7452">
                  <c:v>334.94735700000001</c:v>
                </c:pt>
                <c:pt idx="7453">
                  <c:v>334.71307400000001</c:v>
                </c:pt>
                <c:pt idx="7454">
                  <c:v>334.45049999999998</c:v>
                </c:pt>
                <c:pt idx="7455">
                  <c:v>334.11294600000002</c:v>
                </c:pt>
                <c:pt idx="7456">
                  <c:v>333.94705199999999</c:v>
                </c:pt>
                <c:pt idx="7457">
                  <c:v>333.74533100000002</c:v>
                </c:pt>
                <c:pt idx="7458">
                  <c:v>333.44201700000002</c:v>
                </c:pt>
                <c:pt idx="7459">
                  <c:v>333.28060900000003</c:v>
                </c:pt>
                <c:pt idx="7460">
                  <c:v>333.00091600000002</c:v>
                </c:pt>
                <c:pt idx="7461">
                  <c:v>332.72030599999999</c:v>
                </c:pt>
                <c:pt idx="7462">
                  <c:v>332.38754299999999</c:v>
                </c:pt>
                <c:pt idx="7463">
                  <c:v>332.10485799999998</c:v>
                </c:pt>
                <c:pt idx="7464">
                  <c:v>331.83642600000002</c:v>
                </c:pt>
                <c:pt idx="7465">
                  <c:v>331.63714599999997</c:v>
                </c:pt>
                <c:pt idx="7466">
                  <c:v>331.33117700000003</c:v>
                </c:pt>
                <c:pt idx="7467">
                  <c:v>331.14154100000002</c:v>
                </c:pt>
                <c:pt idx="7468">
                  <c:v>330.86492900000002</c:v>
                </c:pt>
                <c:pt idx="7469">
                  <c:v>330.53241000000003</c:v>
                </c:pt>
                <c:pt idx="7470">
                  <c:v>330.12905899999998</c:v>
                </c:pt>
                <c:pt idx="7471">
                  <c:v>329.961975</c:v>
                </c:pt>
                <c:pt idx="7472">
                  <c:v>329.74795499999999</c:v>
                </c:pt>
                <c:pt idx="7473">
                  <c:v>329.39984099999998</c:v>
                </c:pt>
                <c:pt idx="7474">
                  <c:v>329.10064699999998</c:v>
                </c:pt>
                <c:pt idx="7475">
                  <c:v>328.83178700000002</c:v>
                </c:pt>
                <c:pt idx="7476">
                  <c:v>328.51733400000001</c:v>
                </c:pt>
                <c:pt idx="7477">
                  <c:v>328.12484699999999</c:v>
                </c:pt>
                <c:pt idx="7478">
                  <c:v>327.93728599999997</c:v>
                </c:pt>
                <c:pt idx="7479">
                  <c:v>327.61697400000003</c:v>
                </c:pt>
                <c:pt idx="7480">
                  <c:v>327.505157</c:v>
                </c:pt>
                <c:pt idx="7481">
                  <c:v>327.06866500000001</c:v>
                </c:pt>
                <c:pt idx="7482">
                  <c:v>326.82775900000001</c:v>
                </c:pt>
                <c:pt idx="7483">
                  <c:v>326.54162600000001</c:v>
                </c:pt>
                <c:pt idx="7484">
                  <c:v>326.29516599999999</c:v>
                </c:pt>
                <c:pt idx="7485">
                  <c:v>326.206818</c:v>
                </c:pt>
                <c:pt idx="7486">
                  <c:v>325.84188799999998</c:v>
                </c:pt>
                <c:pt idx="7487">
                  <c:v>325.45959499999998</c:v>
                </c:pt>
                <c:pt idx="7488">
                  <c:v>325.24395800000002</c:v>
                </c:pt>
                <c:pt idx="7489">
                  <c:v>324.97903400000001</c:v>
                </c:pt>
                <c:pt idx="7490">
                  <c:v>324.88958700000001</c:v>
                </c:pt>
                <c:pt idx="7491">
                  <c:v>324.53292800000003</c:v>
                </c:pt>
                <c:pt idx="7492">
                  <c:v>324.17816199999999</c:v>
                </c:pt>
                <c:pt idx="7493">
                  <c:v>323.90853900000002</c:v>
                </c:pt>
                <c:pt idx="7494">
                  <c:v>323.78012100000001</c:v>
                </c:pt>
                <c:pt idx="7495">
                  <c:v>323.26593000000003</c:v>
                </c:pt>
                <c:pt idx="7496">
                  <c:v>323.11035199999998</c:v>
                </c:pt>
                <c:pt idx="7497">
                  <c:v>322.89038099999999</c:v>
                </c:pt>
                <c:pt idx="7498">
                  <c:v>322.58749399999999</c:v>
                </c:pt>
                <c:pt idx="7499">
                  <c:v>322.20892300000003</c:v>
                </c:pt>
                <c:pt idx="7500">
                  <c:v>322.01293900000002</c:v>
                </c:pt>
                <c:pt idx="7501">
                  <c:v>321.80886800000002</c:v>
                </c:pt>
                <c:pt idx="7502">
                  <c:v>321.577179</c:v>
                </c:pt>
                <c:pt idx="7503">
                  <c:v>321.30624399999999</c:v>
                </c:pt>
                <c:pt idx="7504">
                  <c:v>321.057007</c:v>
                </c:pt>
                <c:pt idx="7505">
                  <c:v>320.72543300000001</c:v>
                </c:pt>
                <c:pt idx="7506">
                  <c:v>320.43582199999997</c:v>
                </c:pt>
                <c:pt idx="7507">
                  <c:v>320.24295000000001</c:v>
                </c:pt>
                <c:pt idx="7508">
                  <c:v>319.98297100000002</c:v>
                </c:pt>
                <c:pt idx="7509">
                  <c:v>319.563782</c:v>
                </c:pt>
                <c:pt idx="7510">
                  <c:v>319.26513699999998</c:v>
                </c:pt>
                <c:pt idx="7511">
                  <c:v>319.05779999999999</c:v>
                </c:pt>
                <c:pt idx="7512">
                  <c:v>318.72091699999999</c:v>
                </c:pt>
                <c:pt idx="7513">
                  <c:v>318.406677</c:v>
                </c:pt>
                <c:pt idx="7514">
                  <c:v>318.26684599999999</c:v>
                </c:pt>
                <c:pt idx="7515">
                  <c:v>317.819885</c:v>
                </c:pt>
                <c:pt idx="7516">
                  <c:v>317.62289399999997</c:v>
                </c:pt>
                <c:pt idx="7517">
                  <c:v>317.38031000000001</c:v>
                </c:pt>
                <c:pt idx="7518">
                  <c:v>317.16970800000001</c:v>
                </c:pt>
                <c:pt idx="7519">
                  <c:v>316.91305499999999</c:v>
                </c:pt>
                <c:pt idx="7520">
                  <c:v>316.65222199999999</c:v>
                </c:pt>
                <c:pt idx="7521">
                  <c:v>316.46777300000002</c:v>
                </c:pt>
                <c:pt idx="7522">
                  <c:v>316.288208</c:v>
                </c:pt>
                <c:pt idx="7523">
                  <c:v>315.94964599999997</c:v>
                </c:pt>
                <c:pt idx="7524">
                  <c:v>315.61312900000001</c:v>
                </c:pt>
                <c:pt idx="7525">
                  <c:v>315.30779999999999</c:v>
                </c:pt>
                <c:pt idx="7526">
                  <c:v>315.09301799999997</c:v>
                </c:pt>
                <c:pt idx="7527">
                  <c:v>314.77835099999999</c:v>
                </c:pt>
                <c:pt idx="7528">
                  <c:v>314.55044600000002</c:v>
                </c:pt>
                <c:pt idx="7529">
                  <c:v>314.28912400000002</c:v>
                </c:pt>
                <c:pt idx="7530">
                  <c:v>314.101135</c:v>
                </c:pt>
                <c:pt idx="7531">
                  <c:v>313.62811299999998</c:v>
                </c:pt>
                <c:pt idx="7532">
                  <c:v>313.41909800000002</c:v>
                </c:pt>
                <c:pt idx="7533">
                  <c:v>313.14209</c:v>
                </c:pt>
                <c:pt idx="7534">
                  <c:v>312.99496499999998</c:v>
                </c:pt>
                <c:pt idx="7535">
                  <c:v>312.63714599999997</c:v>
                </c:pt>
                <c:pt idx="7536">
                  <c:v>312.48022500000002</c:v>
                </c:pt>
                <c:pt idx="7537">
                  <c:v>312.250519</c:v>
                </c:pt>
                <c:pt idx="7538">
                  <c:v>311.93402099999997</c:v>
                </c:pt>
                <c:pt idx="7539">
                  <c:v>311.70083599999998</c:v>
                </c:pt>
                <c:pt idx="7540">
                  <c:v>311.43566900000002</c:v>
                </c:pt>
                <c:pt idx="7541">
                  <c:v>310.990906</c:v>
                </c:pt>
                <c:pt idx="7542">
                  <c:v>310.68780500000003</c:v>
                </c:pt>
                <c:pt idx="7543">
                  <c:v>310.432861</c:v>
                </c:pt>
                <c:pt idx="7544">
                  <c:v>310.23855600000002</c:v>
                </c:pt>
                <c:pt idx="7545">
                  <c:v>309.95336900000001</c:v>
                </c:pt>
                <c:pt idx="7546">
                  <c:v>309.538544</c:v>
                </c:pt>
                <c:pt idx="7547">
                  <c:v>309.39987200000002</c:v>
                </c:pt>
                <c:pt idx="7548">
                  <c:v>309.11468500000001</c:v>
                </c:pt>
                <c:pt idx="7549">
                  <c:v>308.95996100000002</c:v>
                </c:pt>
                <c:pt idx="7550">
                  <c:v>308.62853999999999</c:v>
                </c:pt>
                <c:pt idx="7551">
                  <c:v>308.45129400000002</c:v>
                </c:pt>
                <c:pt idx="7552">
                  <c:v>308.12210099999999</c:v>
                </c:pt>
                <c:pt idx="7553">
                  <c:v>307.931061</c:v>
                </c:pt>
                <c:pt idx="7554">
                  <c:v>307.59002700000002</c:v>
                </c:pt>
                <c:pt idx="7555">
                  <c:v>307.33703600000001</c:v>
                </c:pt>
                <c:pt idx="7556">
                  <c:v>307.06402600000001</c:v>
                </c:pt>
                <c:pt idx="7557">
                  <c:v>306.82720899999998</c:v>
                </c:pt>
                <c:pt idx="7558">
                  <c:v>306.50555400000002</c:v>
                </c:pt>
                <c:pt idx="7559">
                  <c:v>306.180115</c:v>
                </c:pt>
                <c:pt idx="7560">
                  <c:v>306.02648900000003</c:v>
                </c:pt>
                <c:pt idx="7561">
                  <c:v>305.77410900000001</c:v>
                </c:pt>
                <c:pt idx="7562">
                  <c:v>305.32562300000001</c:v>
                </c:pt>
                <c:pt idx="7563">
                  <c:v>305.13162199999999</c:v>
                </c:pt>
                <c:pt idx="7564">
                  <c:v>304.87048299999998</c:v>
                </c:pt>
                <c:pt idx="7565">
                  <c:v>304.64392099999998</c:v>
                </c:pt>
                <c:pt idx="7566">
                  <c:v>304.3526</c:v>
                </c:pt>
                <c:pt idx="7567">
                  <c:v>304.16119400000002</c:v>
                </c:pt>
                <c:pt idx="7568">
                  <c:v>304.05163599999997</c:v>
                </c:pt>
                <c:pt idx="7569">
                  <c:v>303.77108800000002</c:v>
                </c:pt>
                <c:pt idx="7570">
                  <c:v>303.50747699999999</c:v>
                </c:pt>
                <c:pt idx="7571">
                  <c:v>303.20898399999999</c:v>
                </c:pt>
                <c:pt idx="7572">
                  <c:v>302.94622800000002</c:v>
                </c:pt>
                <c:pt idx="7573">
                  <c:v>302.47872899999999</c:v>
                </c:pt>
                <c:pt idx="7574">
                  <c:v>302.32998700000002</c:v>
                </c:pt>
                <c:pt idx="7575">
                  <c:v>301.95471199999997</c:v>
                </c:pt>
                <c:pt idx="7576">
                  <c:v>301.78732300000001</c:v>
                </c:pt>
                <c:pt idx="7577">
                  <c:v>301.50546300000002</c:v>
                </c:pt>
                <c:pt idx="7578">
                  <c:v>301.27862499999998</c:v>
                </c:pt>
                <c:pt idx="7579">
                  <c:v>301.08056599999998</c:v>
                </c:pt>
                <c:pt idx="7580">
                  <c:v>300.75177000000002</c:v>
                </c:pt>
                <c:pt idx="7581">
                  <c:v>300.42422499999998</c:v>
                </c:pt>
                <c:pt idx="7582">
                  <c:v>300.29226699999998</c:v>
                </c:pt>
                <c:pt idx="7583">
                  <c:v>299.97460899999999</c:v>
                </c:pt>
                <c:pt idx="7584">
                  <c:v>299.69604500000003</c:v>
                </c:pt>
                <c:pt idx="7585">
                  <c:v>299.43145800000002</c:v>
                </c:pt>
                <c:pt idx="7586">
                  <c:v>299.17886399999998</c:v>
                </c:pt>
                <c:pt idx="7587">
                  <c:v>298.93335000000002</c:v>
                </c:pt>
                <c:pt idx="7588">
                  <c:v>298.58956899999998</c:v>
                </c:pt>
                <c:pt idx="7589">
                  <c:v>298.441101</c:v>
                </c:pt>
                <c:pt idx="7590">
                  <c:v>298.10144000000003</c:v>
                </c:pt>
                <c:pt idx="7591">
                  <c:v>297.85562099999999</c:v>
                </c:pt>
                <c:pt idx="7592">
                  <c:v>297.60311899999999</c:v>
                </c:pt>
                <c:pt idx="7593">
                  <c:v>297.36050399999999</c:v>
                </c:pt>
                <c:pt idx="7594">
                  <c:v>297.026276</c:v>
                </c:pt>
                <c:pt idx="7595">
                  <c:v>296.67837500000002</c:v>
                </c:pt>
                <c:pt idx="7596">
                  <c:v>296.41876200000002</c:v>
                </c:pt>
                <c:pt idx="7597">
                  <c:v>296.23568699999998</c:v>
                </c:pt>
                <c:pt idx="7598">
                  <c:v>295.905731</c:v>
                </c:pt>
                <c:pt idx="7599">
                  <c:v>295.61663800000002</c:v>
                </c:pt>
                <c:pt idx="7600">
                  <c:v>295.327698</c:v>
                </c:pt>
                <c:pt idx="7601">
                  <c:v>295.09750400000001</c:v>
                </c:pt>
                <c:pt idx="7602">
                  <c:v>294.79571499999997</c:v>
                </c:pt>
                <c:pt idx="7603">
                  <c:v>294.65386999999998</c:v>
                </c:pt>
                <c:pt idx="7604">
                  <c:v>294.46777300000002</c:v>
                </c:pt>
                <c:pt idx="7605">
                  <c:v>294.16293300000001</c:v>
                </c:pt>
                <c:pt idx="7606">
                  <c:v>293.96289100000001</c:v>
                </c:pt>
                <c:pt idx="7607">
                  <c:v>293.577271</c:v>
                </c:pt>
                <c:pt idx="7608">
                  <c:v>293.30474900000002</c:v>
                </c:pt>
                <c:pt idx="7609">
                  <c:v>293.11187699999999</c:v>
                </c:pt>
                <c:pt idx="7610">
                  <c:v>292.82025099999998</c:v>
                </c:pt>
                <c:pt idx="7611">
                  <c:v>292.62280299999998</c:v>
                </c:pt>
                <c:pt idx="7612">
                  <c:v>292.33157299999999</c:v>
                </c:pt>
                <c:pt idx="7613">
                  <c:v>292.04458599999998</c:v>
                </c:pt>
                <c:pt idx="7614">
                  <c:v>291.87142899999998</c:v>
                </c:pt>
                <c:pt idx="7615">
                  <c:v>291.50210600000003</c:v>
                </c:pt>
                <c:pt idx="7616">
                  <c:v>291.18182400000001</c:v>
                </c:pt>
                <c:pt idx="7617">
                  <c:v>291.01159699999999</c:v>
                </c:pt>
                <c:pt idx="7618">
                  <c:v>290.73095699999999</c:v>
                </c:pt>
                <c:pt idx="7619">
                  <c:v>290.53805499999999</c:v>
                </c:pt>
                <c:pt idx="7620">
                  <c:v>290.23278800000003</c:v>
                </c:pt>
                <c:pt idx="7621">
                  <c:v>289.96612499999998</c:v>
                </c:pt>
                <c:pt idx="7622">
                  <c:v>289.640289</c:v>
                </c:pt>
                <c:pt idx="7623">
                  <c:v>289.37100199999998</c:v>
                </c:pt>
                <c:pt idx="7624">
                  <c:v>289.10275300000001</c:v>
                </c:pt>
                <c:pt idx="7625">
                  <c:v>288.73501599999997</c:v>
                </c:pt>
                <c:pt idx="7626">
                  <c:v>288.48416099999997</c:v>
                </c:pt>
                <c:pt idx="7627">
                  <c:v>288.359894</c:v>
                </c:pt>
                <c:pt idx="7628">
                  <c:v>288.10467499999999</c:v>
                </c:pt>
                <c:pt idx="7629">
                  <c:v>287.849152</c:v>
                </c:pt>
                <c:pt idx="7630">
                  <c:v>287.59213299999999</c:v>
                </c:pt>
                <c:pt idx="7631">
                  <c:v>287.26626599999997</c:v>
                </c:pt>
                <c:pt idx="7632">
                  <c:v>286.89666699999998</c:v>
                </c:pt>
                <c:pt idx="7633">
                  <c:v>286.726135</c:v>
                </c:pt>
                <c:pt idx="7634">
                  <c:v>286.520691</c:v>
                </c:pt>
                <c:pt idx="7635">
                  <c:v>286.283142</c:v>
                </c:pt>
                <c:pt idx="7636">
                  <c:v>285.965912</c:v>
                </c:pt>
                <c:pt idx="7637">
                  <c:v>285.753693</c:v>
                </c:pt>
                <c:pt idx="7638">
                  <c:v>285.57781999999997</c:v>
                </c:pt>
                <c:pt idx="7639">
                  <c:v>285.29534899999999</c:v>
                </c:pt>
                <c:pt idx="7640">
                  <c:v>285.06530800000002</c:v>
                </c:pt>
                <c:pt idx="7641">
                  <c:v>284.824951</c:v>
                </c:pt>
                <c:pt idx="7642">
                  <c:v>284.42089800000002</c:v>
                </c:pt>
                <c:pt idx="7643">
                  <c:v>284.23410000000001</c:v>
                </c:pt>
                <c:pt idx="7644">
                  <c:v>283.97879</c:v>
                </c:pt>
                <c:pt idx="7645">
                  <c:v>283.72906499999999</c:v>
                </c:pt>
                <c:pt idx="7646">
                  <c:v>283.40136699999999</c:v>
                </c:pt>
                <c:pt idx="7647">
                  <c:v>283.138214</c:v>
                </c:pt>
                <c:pt idx="7648">
                  <c:v>282.89123499999999</c:v>
                </c:pt>
                <c:pt idx="7649">
                  <c:v>282.64639299999999</c:v>
                </c:pt>
                <c:pt idx="7650">
                  <c:v>282.41351300000002</c:v>
                </c:pt>
                <c:pt idx="7651">
                  <c:v>282.10189800000001</c:v>
                </c:pt>
                <c:pt idx="7652">
                  <c:v>281.892517</c:v>
                </c:pt>
                <c:pt idx="7653">
                  <c:v>281.55484000000001</c:v>
                </c:pt>
                <c:pt idx="7654">
                  <c:v>281.32540899999998</c:v>
                </c:pt>
                <c:pt idx="7655">
                  <c:v>281.02221700000001</c:v>
                </c:pt>
                <c:pt idx="7656">
                  <c:v>280.79803500000003</c:v>
                </c:pt>
                <c:pt idx="7657">
                  <c:v>280.56091300000003</c:v>
                </c:pt>
                <c:pt idx="7658">
                  <c:v>280.17443800000001</c:v>
                </c:pt>
                <c:pt idx="7659">
                  <c:v>279.96517899999998</c:v>
                </c:pt>
                <c:pt idx="7660">
                  <c:v>279.78533900000002</c:v>
                </c:pt>
                <c:pt idx="7661">
                  <c:v>279.55215500000003</c:v>
                </c:pt>
                <c:pt idx="7662">
                  <c:v>279.25177000000002</c:v>
                </c:pt>
                <c:pt idx="7663">
                  <c:v>279.04037499999998</c:v>
                </c:pt>
                <c:pt idx="7664">
                  <c:v>278.70257600000002</c:v>
                </c:pt>
                <c:pt idx="7665">
                  <c:v>278.51074199999999</c:v>
                </c:pt>
                <c:pt idx="7666">
                  <c:v>278.30419899999998</c:v>
                </c:pt>
                <c:pt idx="7667">
                  <c:v>278.02728300000001</c:v>
                </c:pt>
                <c:pt idx="7668">
                  <c:v>277.67111199999999</c:v>
                </c:pt>
                <c:pt idx="7669">
                  <c:v>277.333191</c:v>
                </c:pt>
                <c:pt idx="7670">
                  <c:v>277.08956899999998</c:v>
                </c:pt>
                <c:pt idx="7671">
                  <c:v>276.94760100000002</c:v>
                </c:pt>
                <c:pt idx="7672">
                  <c:v>276.69049100000001</c:v>
                </c:pt>
                <c:pt idx="7673">
                  <c:v>276.40072600000002</c:v>
                </c:pt>
                <c:pt idx="7674">
                  <c:v>276.33047499999998</c:v>
                </c:pt>
                <c:pt idx="7675">
                  <c:v>275.96353099999999</c:v>
                </c:pt>
                <c:pt idx="7676">
                  <c:v>275.71154799999999</c:v>
                </c:pt>
                <c:pt idx="7677">
                  <c:v>275.33618200000001</c:v>
                </c:pt>
                <c:pt idx="7678">
                  <c:v>275.15826399999997</c:v>
                </c:pt>
                <c:pt idx="7679">
                  <c:v>274.84088100000002</c:v>
                </c:pt>
                <c:pt idx="7680">
                  <c:v>274.58966099999998</c:v>
                </c:pt>
                <c:pt idx="7681">
                  <c:v>274.30218500000001</c:v>
                </c:pt>
                <c:pt idx="7682">
                  <c:v>274.06100500000002</c:v>
                </c:pt>
                <c:pt idx="7683">
                  <c:v>273.86285400000003</c:v>
                </c:pt>
                <c:pt idx="7684">
                  <c:v>273.67687999999998</c:v>
                </c:pt>
                <c:pt idx="7685">
                  <c:v>273.18365499999999</c:v>
                </c:pt>
                <c:pt idx="7686">
                  <c:v>272.85882600000002</c:v>
                </c:pt>
                <c:pt idx="7687">
                  <c:v>272.779449</c:v>
                </c:pt>
                <c:pt idx="7688">
                  <c:v>272.55838</c:v>
                </c:pt>
                <c:pt idx="7689">
                  <c:v>272.27560399999999</c:v>
                </c:pt>
                <c:pt idx="7690">
                  <c:v>272.01257299999997</c:v>
                </c:pt>
                <c:pt idx="7691">
                  <c:v>271.74151599999999</c:v>
                </c:pt>
                <c:pt idx="7692">
                  <c:v>271.53335600000003</c:v>
                </c:pt>
                <c:pt idx="7693">
                  <c:v>271.22430400000002</c:v>
                </c:pt>
                <c:pt idx="7694">
                  <c:v>270.93341099999998</c:v>
                </c:pt>
                <c:pt idx="7695">
                  <c:v>270.64089999999999</c:v>
                </c:pt>
                <c:pt idx="7696">
                  <c:v>270.45376599999997</c:v>
                </c:pt>
                <c:pt idx="7697">
                  <c:v>270.297302</c:v>
                </c:pt>
                <c:pt idx="7698">
                  <c:v>270.04632600000002</c:v>
                </c:pt>
                <c:pt idx="7699">
                  <c:v>269.63961799999998</c:v>
                </c:pt>
                <c:pt idx="7700">
                  <c:v>269.36904900000002</c:v>
                </c:pt>
                <c:pt idx="7701">
                  <c:v>268.91180400000002</c:v>
                </c:pt>
                <c:pt idx="7702">
                  <c:v>268.79519699999997</c:v>
                </c:pt>
                <c:pt idx="7703">
                  <c:v>268.67175300000002</c:v>
                </c:pt>
                <c:pt idx="7704">
                  <c:v>268.42398100000003</c:v>
                </c:pt>
                <c:pt idx="7705">
                  <c:v>268.25167800000003</c:v>
                </c:pt>
                <c:pt idx="7706">
                  <c:v>267.85540800000001</c:v>
                </c:pt>
                <c:pt idx="7707">
                  <c:v>267.57733200000001</c:v>
                </c:pt>
                <c:pt idx="7708">
                  <c:v>267.317047</c:v>
                </c:pt>
                <c:pt idx="7709">
                  <c:v>267.25183099999998</c:v>
                </c:pt>
                <c:pt idx="7710">
                  <c:v>266.96362299999998</c:v>
                </c:pt>
                <c:pt idx="7711">
                  <c:v>266.61831699999999</c:v>
                </c:pt>
                <c:pt idx="7712">
                  <c:v>266.381531</c:v>
                </c:pt>
                <c:pt idx="7713">
                  <c:v>266.19314600000001</c:v>
                </c:pt>
                <c:pt idx="7714">
                  <c:v>266.01110799999998</c:v>
                </c:pt>
                <c:pt idx="7715">
                  <c:v>265.61084</c:v>
                </c:pt>
                <c:pt idx="7716">
                  <c:v>265.48202500000002</c:v>
                </c:pt>
                <c:pt idx="7717">
                  <c:v>265.20446800000002</c:v>
                </c:pt>
                <c:pt idx="7718">
                  <c:v>265.01730300000003</c:v>
                </c:pt>
                <c:pt idx="7719">
                  <c:v>264.55813599999999</c:v>
                </c:pt>
                <c:pt idx="7720">
                  <c:v>264.284851</c:v>
                </c:pt>
                <c:pt idx="7721">
                  <c:v>264.04571499999997</c:v>
                </c:pt>
                <c:pt idx="7722">
                  <c:v>263.86498999999998</c:v>
                </c:pt>
                <c:pt idx="7723">
                  <c:v>263.607056</c:v>
                </c:pt>
                <c:pt idx="7724">
                  <c:v>263.41754200000003</c:v>
                </c:pt>
                <c:pt idx="7725">
                  <c:v>263.10382099999998</c:v>
                </c:pt>
                <c:pt idx="7726">
                  <c:v>262.79617300000001</c:v>
                </c:pt>
                <c:pt idx="7727">
                  <c:v>262.51367199999999</c:v>
                </c:pt>
                <c:pt idx="7728">
                  <c:v>262.15521200000001</c:v>
                </c:pt>
                <c:pt idx="7729">
                  <c:v>262.00186200000002</c:v>
                </c:pt>
                <c:pt idx="7730">
                  <c:v>261.73605300000003</c:v>
                </c:pt>
                <c:pt idx="7731">
                  <c:v>261.594604</c:v>
                </c:pt>
                <c:pt idx="7732">
                  <c:v>261.41271999999998</c:v>
                </c:pt>
                <c:pt idx="7733">
                  <c:v>261.08010899999999</c:v>
                </c:pt>
                <c:pt idx="7734">
                  <c:v>260.64639299999999</c:v>
                </c:pt>
                <c:pt idx="7735">
                  <c:v>260.54064899999997</c:v>
                </c:pt>
                <c:pt idx="7736">
                  <c:v>260.28771999999998</c:v>
                </c:pt>
                <c:pt idx="7737">
                  <c:v>260.05779999999999</c:v>
                </c:pt>
                <c:pt idx="7738">
                  <c:v>259.66012599999999</c:v>
                </c:pt>
                <c:pt idx="7739">
                  <c:v>259.39666699999998</c:v>
                </c:pt>
                <c:pt idx="7740">
                  <c:v>259.16256700000002</c:v>
                </c:pt>
                <c:pt idx="7741">
                  <c:v>258.813873</c:v>
                </c:pt>
                <c:pt idx="7742">
                  <c:v>258.60128800000001</c:v>
                </c:pt>
                <c:pt idx="7743">
                  <c:v>258.38360599999999</c:v>
                </c:pt>
                <c:pt idx="7744">
                  <c:v>258.05993699999999</c:v>
                </c:pt>
                <c:pt idx="7745">
                  <c:v>257.91769399999998</c:v>
                </c:pt>
                <c:pt idx="7746">
                  <c:v>257.71414199999998</c:v>
                </c:pt>
                <c:pt idx="7747">
                  <c:v>257.44259599999998</c:v>
                </c:pt>
                <c:pt idx="7748">
                  <c:v>257.09494000000001</c:v>
                </c:pt>
                <c:pt idx="7749">
                  <c:v>256.72625699999998</c:v>
                </c:pt>
                <c:pt idx="7750">
                  <c:v>256.43319700000001</c:v>
                </c:pt>
                <c:pt idx="7751">
                  <c:v>256.29605099999998</c:v>
                </c:pt>
                <c:pt idx="7752">
                  <c:v>255.97489899999999</c:v>
                </c:pt>
                <c:pt idx="7753">
                  <c:v>255.82287600000001</c:v>
                </c:pt>
                <c:pt idx="7754">
                  <c:v>255.65090900000001</c:v>
                </c:pt>
                <c:pt idx="7755">
                  <c:v>255.16734299999999</c:v>
                </c:pt>
                <c:pt idx="7756">
                  <c:v>254.98135400000001</c:v>
                </c:pt>
                <c:pt idx="7757">
                  <c:v>254.82345599999999</c:v>
                </c:pt>
                <c:pt idx="7758">
                  <c:v>254.327911</c:v>
                </c:pt>
                <c:pt idx="7759">
                  <c:v>253.99529999999999</c:v>
                </c:pt>
                <c:pt idx="7760">
                  <c:v>253.85879499999999</c:v>
                </c:pt>
                <c:pt idx="7761">
                  <c:v>253.61759900000001</c:v>
                </c:pt>
                <c:pt idx="7762">
                  <c:v>253.316147</c:v>
                </c:pt>
                <c:pt idx="7763">
                  <c:v>253.10101299999999</c:v>
                </c:pt>
                <c:pt idx="7764">
                  <c:v>252.88700900000001</c:v>
                </c:pt>
                <c:pt idx="7765">
                  <c:v>252.68235799999999</c:v>
                </c:pt>
                <c:pt idx="7766">
                  <c:v>252.39389</c:v>
                </c:pt>
                <c:pt idx="7767">
                  <c:v>252.05093400000001</c:v>
                </c:pt>
                <c:pt idx="7768">
                  <c:v>251.800186</c:v>
                </c:pt>
                <c:pt idx="7769">
                  <c:v>251.531769</c:v>
                </c:pt>
                <c:pt idx="7770">
                  <c:v>251.35730000000001</c:v>
                </c:pt>
                <c:pt idx="7771">
                  <c:v>251.17327900000001</c:v>
                </c:pt>
                <c:pt idx="7772">
                  <c:v>250.920715</c:v>
                </c:pt>
                <c:pt idx="7773">
                  <c:v>250.675735</c:v>
                </c:pt>
                <c:pt idx="7774">
                  <c:v>250.431961</c:v>
                </c:pt>
                <c:pt idx="7775">
                  <c:v>250.163208</c:v>
                </c:pt>
                <c:pt idx="7776">
                  <c:v>249.873199</c:v>
                </c:pt>
                <c:pt idx="7777">
                  <c:v>249.574219</c:v>
                </c:pt>
                <c:pt idx="7778">
                  <c:v>249.198395</c:v>
                </c:pt>
                <c:pt idx="7779">
                  <c:v>248.96476699999999</c:v>
                </c:pt>
                <c:pt idx="7780">
                  <c:v>248.85179099999999</c:v>
                </c:pt>
                <c:pt idx="7781">
                  <c:v>248.51622</c:v>
                </c:pt>
                <c:pt idx="7782">
                  <c:v>248.27716100000001</c:v>
                </c:pt>
                <c:pt idx="7783">
                  <c:v>248.04281599999999</c:v>
                </c:pt>
                <c:pt idx="7784">
                  <c:v>247.80032299999999</c:v>
                </c:pt>
                <c:pt idx="7785">
                  <c:v>247.55450400000001</c:v>
                </c:pt>
                <c:pt idx="7786">
                  <c:v>247.34037799999999</c:v>
                </c:pt>
                <c:pt idx="7787">
                  <c:v>246.93779000000001</c:v>
                </c:pt>
                <c:pt idx="7788">
                  <c:v>246.685272</c:v>
                </c:pt>
                <c:pt idx="7789">
                  <c:v>246.525848</c:v>
                </c:pt>
                <c:pt idx="7790">
                  <c:v>246.407532</c:v>
                </c:pt>
                <c:pt idx="7791">
                  <c:v>246.19572400000001</c:v>
                </c:pt>
                <c:pt idx="7792">
                  <c:v>245.777725</c:v>
                </c:pt>
                <c:pt idx="7793">
                  <c:v>245.459137</c:v>
                </c:pt>
                <c:pt idx="7794">
                  <c:v>245.38313299999999</c:v>
                </c:pt>
                <c:pt idx="7795">
                  <c:v>245.115128</c:v>
                </c:pt>
                <c:pt idx="7796">
                  <c:v>244.77623</c:v>
                </c:pt>
                <c:pt idx="7797">
                  <c:v>244.58677700000001</c:v>
                </c:pt>
                <c:pt idx="7798">
                  <c:v>244.24005099999999</c:v>
                </c:pt>
                <c:pt idx="7799">
                  <c:v>243.95953399999999</c:v>
                </c:pt>
                <c:pt idx="7800">
                  <c:v>243.75636299999999</c:v>
                </c:pt>
                <c:pt idx="7801">
                  <c:v>243.51800499999999</c:v>
                </c:pt>
                <c:pt idx="7802">
                  <c:v>243.187759</c:v>
                </c:pt>
                <c:pt idx="7803">
                  <c:v>242.87325999999999</c:v>
                </c:pt>
                <c:pt idx="7804">
                  <c:v>242.65527299999999</c:v>
                </c:pt>
                <c:pt idx="7805">
                  <c:v>242.37027</c:v>
                </c:pt>
                <c:pt idx="7806">
                  <c:v>242.13327000000001</c:v>
                </c:pt>
                <c:pt idx="7807">
                  <c:v>241.71957399999999</c:v>
                </c:pt>
                <c:pt idx="7808">
                  <c:v>241.517349</c:v>
                </c:pt>
                <c:pt idx="7809">
                  <c:v>241.37484699999999</c:v>
                </c:pt>
                <c:pt idx="7810">
                  <c:v>241.12759399999999</c:v>
                </c:pt>
                <c:pt idx="7811">
                  <c:v>240.93911700000001</c:v>
                </c:pt>
                <c:pt idx="7812">
                  <c:v>240.64073200000001</c:v>
                </c:pt>
                <c:pt idx="7813">
                  <c:v>240.32723999999999</c:v>
                </c:pt>
                <c:pt idx="7814">
                  <c:v>240.101913</c:v>
                </c:pt>
                <c:pt idx="7815">
                  <c:v>239.87103300000001</c:v>
                </c:pt>
                <c:pt idx="7816">
                  <c:v>239.71968100000001</c:v>
                </c:pt>
                <c:pt idx="7817">
                  <c:v>239.44752500000001</c:v>
                </c:pt>
                <c:pt idx="7818">
                  <c:v>239.148087</c:v>
                </c:pt>
                <c:pt idx="7819">
                  <c:v>238.81582599999999</c:v>
                </c:pt>
                <c:pt idx="7820">
                  <c:v>238.58218400000001</c:v>
                </c:pt>
                <c:pt idx="7821">
                  <c:v>238.246094</c:v>
                </c:pt>
                <c:pt idx="7822">
                  <c:v>237.940033</c:v>
                </c:pt>
                <c:pt idx="7823">
                  <c:v>237.786652</c:v>
                </c:pt>
                <c:pt idx="7824">
                  <c:v>237.48481799999999</c:v>
                </c:pt>
                <c:pt idx="7825">
                  <c:v>237.34132399999999</c:v>
                </c:pt>
                <c:pt idx="7826">
                  <c:v>236.90760800000001</c:v>
                </c:pt>
                <c:pt idx="7827">
                  <c:v>236.839508</c:v>
                </c:pt>
                <c:pt idx="7828">
                  <c:v>236.57122799999999</c:v>
                </c:pt>
                <c:pt idx="7829">
                  <c:v>236.23474100000001</c:v>
                </c:pt>
                <c:pt idx="7830">
                  <c:v>236.002533</c:v>
                </c:pt>
                <c:pt idx="7831">
                  <c:v>235.689301</c:v>
                </c:pt>
                <c:pt idx="7832">
                  <c:v>235.357269</c:v>
                </c:pt>
                <c:pt idx="7833">
                  <c:v>235.203812</c:v>
                </c:pt>
                <c:pt idx="7834">
                  <c:v>234.92570499999999</c:v>
                </c:pt>
                <c:pt idx="7835">
                  <c:v>234.75576799999999</c:v>
                </c:pt>
                <c:pt idx="7836">
                  <c:v>234.32435599999999</c:v>
                </c:pt>
                <c:pt idx="7837">
                  <c:v>234.17648299999999</c:v>
                </c:pt>
                <c:pt idx="7838">
                  <c:v>233.90206900000001</c:v>
                </c:pt>
                <c:pt idx="7839">
                  <c:v>233.62948600000001</c:v>
                </c:pt>
                <c:pt idx="7840">
                  <c:v>233.37876900000001</c:v>
                </c:pt>
                <c:pt idx="7841">
                  <c:v>233.179565</c:v>
                </c:pt>
                <c:pt idx="7842">
                  <c:v>232.85228000000001</c:v>
                </c:pt>
                <c:pt idx="7843">
                  <c:v>232.514771</c:v>
                </c:pt>
                <c:pt idx="7844">
                  <c:v>232.264633</c:v>
                </c:pt>
                <c:pt idx="7845">
                  <c:v>232.03410299999999</c:v>
                </c:pt>
                <c:pt idx="7846">
                  <c:v>231.793182</c:v>
                </c:pt>
                <c:pt idx="7847">
                  <c:v>231.60015899999999</c:v>
                </c:pt>
                <c:pt idx="7848">
                  <c:v>231.444321</c:v>
                </c:pt>
                <c:pt idx="7849">
                  <c:v>231.08888200000001</c:v>
                </c:pt>
                <c:pt idx="7850">
                  <c:v>230.859756</c:v>
                </c:pt>
                <c:pt idx="7851">
                  <c:v>230.49816899999999</c:v>
                </c:pt>
                <c:pt idx="7852">
                  <c:v>230.133835</c:v>
                </c:pt>
                <c:pt idx="7853">
                  <c:v>229.92138700000001</c:v>
                </c:pt>
                <c:pt idx="7854">
                  <c:v>229.72297699999999</c:v>
                </c:pt>
                <c:pt idx="7855">
                  <c:v>229.535065</c:v>
                </c:pt>
                <c:pt idx="7856">
                  <c:v>228.999619</c:v>
                </c:pt>
                <c:pt idx="7857">
                  <c:v>228.727158</c:v>
                </c:pt>
                <c:pt idx="7858">
                  <c:v>228.63969399999999</c:v>
                </c:pt>
                <c:pt idx="7859">
                  <c:v>228.42506399999999</c:v>
                </c:pt>
                <c:pt idx="7860">
                  <c:v>228.150879</c:v>
                </c:pt>
                <c:pt idx="7861">
                  <c:v>227.90673799999999</c:v>
                </c:pt>
                <c:pt idx="7862">
                  <c:v>227.62129200000001</c:v>
                </c:pt>
                <c:pt idx="7863">
                  <c:v>227.381439</c:v>
                </c:pt>
                <c:pt idx="7864">
                  <c:v>226.99328600000001</c:v>
                </c:pt>
                <c:pt idx="7865">
                  <c:v>226.912994</c:v>
                </c:pt>
                <c:pt idx="7866">
                  <c:v>226.662811</c:v>
                </c:pt>
                <c:pt idx="7867">
                  <c:v>226.29948400000001</c:v>
                </c:pt>
                <c:pt idx="7868">
                  <c:v>226.20640599999999</c:v>
                </c:pt>
                <c:pt idx="7869">
                  <c:v>225.96180699999999</c:v>
                </c:pt>
                <c:pt idx="7870">
                  <c:v>225.61300700000001</c:v>
                </c:pt>
                <c:pt idx="7871">
                  <c:v>225.44989000000001</c:v>
                </c:pt>
                <c:pt idx="7872">
                  <c:v>225.00808699999999</c:v>
                </c:pt>
                <c:pt idx="7873">
                  <c:v>224.74821499999999</c:v>
                </c:pt>
                <c:pt idx="7874">
                  <c:v>224.55587800000001</c:v>
                </c:pt>
                <c:pt idx="7875">
                  <c:v>224.35320999999999</c:v>
                </c:pt>
                <c:pt idx="7876">
                  <c:v>224.092331</c:v>
                </c:pt>
                <c:pt idx="7877">
                  <c:v>223.80166600000001</c:v>
                </c:pt>
                <c:pt idx="7878">
                  <c:v>223.48603800000001</c:v>
                </c:pt>
                <c:pt idx="7879">
                  <c:v>223.25706500000001</c:v>
                </c:pt>
                <c:pt idx="7880">
                  <c:v>222.97558599999999</c:v>
                </c:pt>
                <c:pt idx="7881">
                  <c:v>222.774734</c:v>
                </c:pt>
                <c:pt idx="7882">
                  <c:v>222.581345</c:v>
                </c:pt>
                <c:pt idx="7883">
                  <c:v>222.219009</c:v>
                </c:pt>
                <c:pt idx="7884">
                  <c:v>222.06871000000001</c:v>
                </c:pt>
                <c:pt idx="7885">
                  <c:v>221.77636699999999</c:v>
                </c:pt>
                <c:pt idx="7886">
                  <c:v>221.384613</c:v>
                </c:pt>
                <c:pt idx="7887">
                  <c:v>221.21710200000001</c:v>
                </c:pt>
                <c:pt idx="7888">
                  <c:v>220.932739</c:v>
                </c:pt>
                <c:pt idx="7889">
                  <c:v>220.634995</c:v>
                </c:pt>
                <c:pt idx="7890">
                  <c:v>220.371948</c:v>
                </c:pt>
                <c:pt idx="7891">
                  <c:v>220.13336200000001</c:v>
                </c:pt>
                <c:pt idx="7892">
                  <c:v>219.806274</c:v>
                </c:pt>
                <c:pt idx="7893">
                  <c:v>219.562119</c:v>
                </c:pt>
                <c:pt idx="7894">
                  <c:v>219.38986199999999</c:v>
                </c:pt>
                <c:pt idx="7895">
                  <c:v>219.15692100000001</c:v>
                </c:pt>
                <c:pt idx="7896">
                  <c:v>218.943893</c:v>
                </c:pt>
                <c:pt idx="7897">
                  <c:v>218.67546100000001</c:v>
                </c:pt>
                <c:pt idx="7898">
                  <c:v>218.21400499999999</c:v>
                </c:pt>
                <c:pt idx="7899">
                  <c:v>218.079407</c:v>
                </c:pt>
                <c:pt idx="7900">
                  <c:v>217.833313</c:v>
                </c:pt>
                <c:pt idx="7901">
                  <c:v>217.454498</c:v>
                </c:pt>
                <c:pt idx="7902">
                  <c:v>217.36674500000001</c:v>
                </c:pt>
                <c:pt idx="7903">
                  <c:v>217.13841199999999</c:v>
                </c:pt>
                <c:pt idx="7904">
                  <c:v>216.81130999999999</c:v>
                </c:pt>
                <c:pt idx="7905">
                  <c:v>216.580139</c:v>
                </c:pt>
                <c:pt idx="7906">
                  <c:v>216.47431900000001</c:v>
                </c:pt>
                <c:pt idx="7907">
                  <c:v>216.137756</c:v>
                </c:pt>
                <c:pt idx="7908">
                  <c:v>215.939941</c:v>
                </c:pt>
                <c:pt idx="7909">
                  <c:v>215.52221700000001</c:v>
                </c:pt>
                <c:pt idx="7910">
                  <c:v>215.20039399999999</c:v>
                </c:pt>
                <c:pt idx="7911">
                  <c:v>214.975708</c:v>
                </c:pt>
                <c:pt idx="7912">
                  <c:v>214.71997099999999</c:v>
                </c:pt>
                <c:pt idx="7913">
                  <c:v>214.58886699999999</c:v>
                </c:pt>
                <c:pt idx="7914">
                  <c:v>214.30744899999999</c:v>
                </c:pt>
                <c:pt idx="7915">
                  <c:v>213.985229</c:v>
                </c:pt>
                <c:pt idx="7916">
                  <c:v>213.69529700000001</c:v>
                </c:pt>
                <c:pt idx="7917">
                  <c:v>213.46165500000001</c:v>
                </c:pt>
                <c:pt idx="7918">
                  <c:v>213.211975</c:v>
                </c:pt>
                <c:pt idx="7919">
                  <c:v>213.02713</c:v>
                </c:pt>
                <c:pt idx="7920">
                  <c:v>212.656418</c:v>
                </c:pt>
                <c:pt idx="7921">
                  <c:v>212.488159</c:v>
                </c:pt>
                <c:pt idx="7922">
                  <c:v>212.38514699999999</c:v>
                </c:pt>
                <c:pt idx="7923">
                  <c:v>212.05422999999999</c:v>
                </c:pt>
                <c:pt idx="7924">
                  <c:v>211.68322800000001</c:v>
                </c:pt>
                <c:pt idx="7925">
                  <c:v>211.53222700000001</c:v>
                </c:pt>
                <c:pt idx="7926">
                  <c:v>211.326065</c:v>
                </c:pt>
                <c:pt idx="7927">
                  <c:v>211.11451700000001</c:v>
                </c:pt>
                <c:pt idx="7928">
                  <c:v>210.84539799999999</c:v>
                </c:pt>
                <c:pt idx="7929">
                  <c:v>210.601944</c:v>
                </c:pt>
                <c:pt idx="7930">
                  <c:v>210.33947800000001</c:v>
                </c:pt>
                <c:pt idx="7931">
                  <c:v>210.10041799999999</c:v>
                </c:pt>
                <c:pt idx="7932">
                  <c:v>209.92222599999999</c:v>
                </c:pt>
                <c:pt idx="7933">
                  <c:v>209.57908599999999</c:v>
                </c:pt>
                <c:pt idx="7934">
                  <c:v>209.36296100000001</c:v>
                </c:pt>
                <c:pt idx="7935">
                  <c:v>209.05628999999999</c:v>
                </c:pt>
                <c:pt idx="7936">
                  <c:v>208.75529499999999</c:v>
                </c:pt>
                <c:pt idx="7937">
                  <c:v>208.564819</c:v>
                </c:pt>
                <c:pt idx="7938">
                  <c:v>208.38270600000001</c:v>
                </c:pt>
                <c:pt idx="7939">
                  <c:v>208.12065100000001</c:v>
                </c:pt>
                <c:pt idx="7940">
                  <c:v>207.93604999999999</c:v>
                </c:pt>
                <c:pt idx="7941">
                  <c:v>207.67636100000001</c:v>
                </c:pt>
                <c:pt idx="7942">
                  <c:v>207.423889</c:v>
                </c:pt>
                <c:pt idx="7943">
                  <c:v>207.15123</c:v>
                </c:pt>
                <c:pt idx="7944">
                  <c:v>206.90261799999999</c:v>
                </c:pt>
                <c:pt idx="7945">
                  <c:v>206.677032</c:v>
                </c:pt>
                <c:pt idx="7946">
                  <c:v>206.35166899999999</c:v>
                </c:pt>
                <c:pt idx="7947">
                  <c:v>205.93661499999999</c:v>
                </c:pt>
                <c:pt idx="7948">
                  <c:v>205.69122300000001</c:v>
                </c:pt>
                <c:pt idx="7949">
                  <c:v>205.51426699999999</c:v>
                </c:pt>
                <c:pt idx="7950">
                  <c:v>205.319489</c:v>
                </c:pt>
                <c:pt idx="7951">
                  <c:v>205.185959</c:v>
                </c:pt>
                <c:pt idx="7952">
                  <c:v>205.008377</c:v>
                </c:pt>
                <c:pt idx="7953">
                  <c:v>204.631226</c:v>
                </c:pt>
                <c:pt idx="7954">
                  <c:v>204.298203</c:v>
                </c:pt>
                <c:pt idx="7955">
                  <c:v>204.10115099999999</c:v>
                </c:pt>
                <c:pt idx="7956">
                  <c:v>203.869507</c:v>
                </c:pt>
                <c:pt idx="7957">
                  <c:v>203.51525899999999</c:v>
                </c:pt>
                <c:pt idx="7958">
                  <c:v>203.30265800000001</c:v>
                </c:pt>
                <c:pt idx="7959">
                  <c:v>203.13145399999999</c:v>
                </c:pt>
                <c:pt idx="7960">
                  <c:v>202.90872200000001</c:v>
                </c:pt>
                <c:pt idx="7961">
                  <c:v>202.73262</c:v>
                </c:pt>
                <c:pt idx="7962">
                  <c:v>202.535538</c:v>
                </c:pt>
                <c:pt idx="7963">
                  <c:v>202.388214</c:v>
                </c:pt>
                <c:pt idx="7964">
                  <c:v>202.04801900000001</c:v>
                </c:pt>
                <c:pt idx="7965">
                  <c:v>201.82505800000001</c:v>
                </c:pt>
                <c:pt idx="7966">
                  <c:v>201.522446</c:v>
                </c:pt>
                <c:pt idx="7967">
                  <c:v>201.260223</c:v>
                </c:pt>
                <c:pt idx="7968">
                  <c:v>200.90947</c:v>
                </c:pt>
                <c:pt idx="7969">
                  <c:v>200.60524000000001</c:v>
                </c:pt>
                <c:pt idx="7970">
                  <c:v>200.40356399999999</c:v>
                </c:pt>
                <c:pt idx="7971">
                  <c:v>200.07072400000001</c:v>
                </c:pt>
                <c:pt idx="7972">
                  <c:v>199.860748</c:v>
                </c:pt>
                <c:pt idx="7973">
                  <c:v>199.72688299999999</c:v>
                </c:pt>
                <c:pt idx="7974">
                  <c:v>199.54553200000001</c:v>
                </c:pt>
                <c:pt idx="7975">
                  <c:v>199.27226300000001</c:v>
                </c:pt>
                <c:pt idx="7976">
                  <c:v>199.00868199999999</c:v>
                </c:pt>
                <c:pt idx="7977">
                  <c:v>198.68710300000001</c:v>
                </c:pt>
                <c:pt idx="7978">
                  <c:v>198.42134100000001</c:v>
                </c:pt>
                <c:pt idx="7979">
                  <c:v>198.25508099999999</c:v>
                </c:pt>
                <c:pt idx="7980">
                  <c:v>197.96807899999999</c:v>
                </c:pt>
                <c:pt idx="7981">
                  <c:v>197.64631700000001</c:v>
                </c:pt>
                <c:pt idx="7982">
                  <c:v>197.43464700000001</c:v>
                </c:pt>
                <c:pt idx="7983">
                  <c:v>197.27955600000001</c:v>
                </c:pt>
                <c:pt idx="7984">
                  <c:v>196.972656</c:v>
                </c:pt>
                <c:pt idx="7985">
                  <c:v>196.729263</c:v>
                </c:pt>
                <c:pt idx="7986">
                  <c:v>196.450333</c:v>
                </c:pt>
                <c:pt idx="7987">
                  <c:v>196.260178</c:v>
                </c:pt>
                <c:pt idx="7988">
                  <c:v>196.073105</c:v>
                </c:pt>
                <c:pt idx="7989">
                  <c:v>195.62687700000001</c:v>
                </c:pt>
                <c:pt idx="7990">
                  <c:v>195.476654</c:v>
                </c:pt>
                <c:pt idx="7991">
                  <c:v>195.22827100000001</c:v>
                </c:pt>
                <c:pt idx="7992">
                  <c:v>194.93112199999999</c:v>
                </c:pt>
                <c:pt idx="7993">
                  <c:v>194.76414500000001</c:v>
                </c:pt>
                <c:pt idx="7994">
                  <c:v>194.53027299999999</c:v>
                </c:pt>
                <c:pt idx="7995">
                  <c:v>194.32659899999999</c:v>
                </c:pt>
                <c:pt idx="7996">
                  <c:v>193.99752799999999</c:v>
                </c:pt>
                <c:pt idx="7997">
                  <c:v>193.711151</c:v>
                </c:pt>
                <c:pt idx="7998">
                  <c:v>193.56063800000001</c:v>
                </c:pt>
                <c:pt idx="7999">
                  <c:v>193.286102</c:v>
                </c:pt>
                <c:pt idx="8000">
                  <c:v>193.09278900000001</c:v>
                </c:pt>
                <c:pt idx="8001">
                  <c:v>192.711884</c:v>
                </c:pt>
                <c:pt idx="8002">
                  <c:v>192.50608800000001</c:v>
                </c:pt>
                <c:pt idx="8003">
                  <c:v>192.35047900000001</c:v>
                </c:pt>
                <c:pt idx="8004">
                  <c:v>192.07730100000001</c:v>
                </c:pt>
                <c:pt idx="8005">
                  <c:v>191.86067199999999</c:v>
                </c:pt>
                <c:pt idx="8006">
                  <c:v>191.62286399999999</c:v>
                </c:pt>
                <c:pt idx="8007">
                  <c:v>191.411102</c:v>
                </c:pt>
                <c:pt idx="8008">
                  <c:v>191.079376</c:v>
                </c:pt>
                <c:pt idx="8009">
                  <c:v>190.792282</c:v>
                </c:pt>
                <c:pt idx="8010">
                  <c:v>190.72232099999999</c:v>
                </c:pt>
                <c:pt idx="8011">
                  <c:v>190.50370799999999</c:v>
                </c:pt>
                <c:pt idx="8012">
                  <c:v>190.12863200000001</c:v>
                </c:pt>
                <c:pt idx="8013">
                  <c:v>189.81355300000001</c:v>
                </c:pt>
                <c:pt idx="8014">
                  <c:v>189.40510599999999</c:v>
                </c:pt>
                <c:pt idx="8015">
                  <c:v>189.21151699999999</c:v>
                </c:pt>
                <c:pt idx="8016">
                  <c:v>189.09634399999999</c:v>
                </c:pt>
                <c:pt idx="8017">
                  <c:v>188.84324599999999</c:v>
                </c:pt>
                <c:pt idx="8018">
                  <c:v>188.56088299999999</c:v>
                </c:pt>
                <c:pt idx="8019">
                  <c:v>188.37771599999999</c:v>
                </c:pt>
                <c:pt idx="8020">
                  <c:v>188.11038199999999</c:v>
                </c:pt>
                <c:pt idx="8021">
                  <c:v>187.835846</c:v>
                </c:pt>
                <c:pt idx="8022">
                  <c:v>187.543274</c:v>
                </c:pt>
                <c:pt idx="8023">
                  <c:v>187.393845</c:v>
                </c:pt>
                <c:pt idx="8024">
                  <c:v>187.18408199999999</c:v>
                </c:pt>
                <c:pt idx="8025">
                  <c:v>186.94364899999999</c:v>
                </c:pt>
                <c:pt idx="8026">
                  <c:v>186.75645399999999</c:v>
                </c:pt>
                <c:pt idx="8027">
                  <c:v>186.52153000000001</c:v>
                </c:pt>
                <c:pt idx="8028">
                  <c:v>186.102768</c:v>
                </c:pt>
                <c:pt idx="8029">
                  <c:v>185.97607400000001</c:v>
                </c:pt>
                <c:pt idx="8030">
                  <c:v>185.673676</c:v>
                </c:pt>
                <c:pt idx="8031">
                  <c:v>185.31854200000001</c:v>
                </c:pt>
                <c:pt idx="8032">
                  <c:v>185.248932</c:v>
                </c:pt>
                <c:pt idx="8033">
                  <c:v>185.12913499999999</c:v>
                </c:pt>
                <c:pt idx="8034">
                  <c:v>184.861053</c:v>
                </c:pt>
                <c:pt idx="8035">
                  <c:v>184.535706</c:v>
                </c:pt>
                <c:pt idx="8036">
                  <c:v>184.22778299999999</c:v>
                </c:pt>
                <c:pt idx="8037">
                  <c:v>183.97004699999999</c:v>
                </c:pt>
                <c:pt idx="8038">
                  <c:v>183.79800399999999</c:v>
                </c:pt>
                <c:pt idx="8039">
                  <c:v>183.382812</c:v>
                </c:pt>
                <c:pt idx="8040">
                  <c:v>183.274765</c:v>
                </c:pt>
                <c:pt idx="8041">
                  <c:v>182.91746499999999</c:v>
                </c:pt>
                <c:pt idx="8042">
                  <c:v>182.61726400000001</c:v>
                </c:pt>
                <c:pt idx="8043">
                  <c:v>182.46402</c:v>
                </c:pt>
                <c:pt idx="8044">
                  <c:v>182.20507799999999</c:v>
                </c:pt>
                <c:pt idx="8045">
                  <c:v>182.066666</c:v>
                </c:pt>
                <c:pt idx="8046">
                  <c:v>181.76599100000001</c:v>
                </c:pt>
                <c:pt idx="8047">
                  <c:v>181.558762</c:v>
                </c:pt>
                <c:pt idx="8048">
                  <c:v>181.44122300000001</c:v>
                </c:pt>
                <c:pt idx="8049">
                  <c:v>181.07952900000001</c:v>
                </c:pt>
                <c:pt idx="8050">
                  <c:v>180.94233700000001</c:v>
                </c:pt>
                <c:pt idx="8051">
                  <c:v>180.66326900000001</c:v>
                </c:pt>
                <c:pt idx="8052">
                  <c:v>180.343231</c:v>
                </c:pt>
                <c:pt idx="8053">
                  <c:v>180.110703</c:v>
                </c:pt>
                <c:pt idx="8054">
                  <c:v>179.959259</c:v>
                </c:pt>
                <c:pt idx="8055">
                  <c:v>179.73817399999999</c:v>
                </c:pt>
                <c:pt idx="8056">
                  <c:v>179.388443</c:v>
                </c:pt>
                <c:pt idx="8057">
                  <c:v>179.095383</c:v>
                </c:pt>
                <c:pt idx="8058">
                  <c:v>178.897842</c:v>
                </c:pt>
                <c:pt idx="8059">
                  <c:v>178.56497200000001</c:v>
                </c:pt>
                <c:pt idx="8060">
                  <c:v>178.443726</c:v>
                </c:pt>
                <c:pt idx="8061">
                  <c:v>178.19828799999999</c:v>
                </c:pt>
                <c:pt idx="8062">
                  <c:v>177.97294600000001</c:v>
                </c:pt>
                <c:pt idx="8063">
                  <c:v>177.72547900000001</c:v>
                </c:pt>
                <c:pt idx="8064">
                  <c:v>177.546875</c:v>
                </c:pt>
                <c:pt idx="8065">
                  <c:v>177.239914</c:v>
                </c:pt>
                <c:pt idx="8066">
                  <c:v>177.004456</c:v>
                </c:pt>
                <c:pt idx="8067">
                  <c:v>176.73629800000001</c:v>
                </c:pt>
                <c:pt idx="8068">
                  <c:v>176.58869899999999</c:v>
                </c:pt>
                <c:pt idx="8069">
                  <c:v>176.229095</c:v>
                </c:pt>
                <c:pt idx="8070">
                  <c:v>175.934067</c:v>
                </c:pt>
                <c:pt idx="8071">
                  <c:v>175.827606</c:v>
                </c:pt>
                <c:pt idx="8072">
                  <c:v>175.581085</c:v>
                </c:pt>
                <c:pt idx="8073">
                  <c:v>175.345551</c:v>
                </c:pt>
                <c:pt idx="8074">
                  <c:v>175.066147</c:v>
                </c:pt>
                <c:pt idx="8075">
                  <c:v>174.73266599999999</c:v>
                </c:pt>
                <c:pt idx="8076">
                  <c:v>174.52462800000001</c:v>
                </c:pt>
                <c:pt idx="8077">
                  <c:v>174.377869</c:v>
                </c:pt>
                <c:pt idx="8078">
                  <c:v>174.11964399999999</c:v>
                </c:pt>
                <c:pt idx="8079">
                  <c:v>173.807693</c:v>
                </c:pt>
                <c:pt idx="8080">
                  <c:v>173.61340300000001</c:v>
                </c:pt>
                <c:pt idx="8081">
                  <c:v>173.47692900000001</c:v>
                </c:pt>
                <c:pt idx="8082">
                  <c:v>173.26004</c:v>
                </c:pt>
                <c:pt idx="8083">
                  <c:v>172.81819200000001</c:v>
                </c:pt>
                <c:pt idx="8084">
                  <c:v>172.526016</c:v>
                </c:pt>
                <c:pt idx="8085">
                  <c:v>172.31636</c:v>
                </c:pt>
                <c:pt idx="8086">
                  <c:v>172.15927099999999</c:v>
                </c:pt>
                <c:pt idx="8087">
                  <c:v>171.952179</c:v>
                </c:pt>
                <c:pt idx="8088">
                  <c:v>171.756058</c:v>
                </c:pt>
                <c:pt idx="8089">
                  <c:v>171.485153</c:v>
                </c:pt>
                <c:pt idx="8090">
                  <c:v>171.23191800000001</c:v>
                </c:pt>
                <c:pt idx="8091">
                  <c:v>171.10467499999999</c:v>
                </c:pt>
                <c:pt idx="8092">
                  <c:v>170.860107</c:v>
                </c:pt>
                <c:pt idx="8093">
                  <c:v>170.539581</c:v>
                </c:pt>
                <c:pt idx="8094">
                  <c:v>170.22593699999999</c:v>
                </c:pt>
                <c:pt idx="8095">
                  <c:v>169.940079</c:v>
                </c:pt>
                <c:pt idx="8096">
                  <c:v>169.73962399999999</c:v>
                </c:pt>
                <c:pt idx="8097">
                  <c:v>169.55638099999999</c:v>
                </c:pt>
                <c:pt idx="8098">
                  <c:v>169.279922</c:v>
                </c:pt>
                <c:pt idx="8099">
                  <c:v>169.092804</c:v>
                </c:pt>
                <c:pt idx="8100">
                  <c:v>168.85676599999999</c:v>
                </c:pt>
                <c:pt idx="8101">
                  <c:v>168.58990499999999</c:v>
                </c:pt>
                <c:pt idx="8102">
                  <c:v>168.42906199999999</c:v>
                </c:pt>
                <c:pt idx="8103">
                  <c:v>168.06189000000001</c:v>
                </c:pt>
                <c:pt idx="8104">
                  <c:v>167.91027800000001</c:v>
                </c:pt>
                <c:pt idx="8105">
                  <c:v>167.61904899999999</c:v>
                </c:pt>
                <c:pt idx="8106">
                  <c:v>167.35046399999999</c:v>
                </c:pt>
                <c:pt idx="8107">
                  <c:v>167.059708</c:v>
                </c:pt>
                <c:pt idx="8108">
                  <c:v>166.85476700000001</c:v>
                </c:pt>
                <c:pt idx="8109">
                  <c:v>166.649078</c:v>
                </c:pt>
                <c:pt idx="8110">
                  <c:v>166.288544</c:v>
                </c:pt>
                <c:pt idx="8111">
                  <c:v>166.20851099999999</c:v>
                </c:pt>
                <c:pt idx="8112">
                  <c:v>166.027939</c:v>
                </c:pt>
                <c:pt idx="8113">
                  <c:v>165.69532799999999</c:v>
                </c:pt>
                <c:pt idx="8114">
                  <c:v>165.47920199999999</c:v>
                </c:pt>
                <c:pt idx="8115">
                  <c:v>165.28450000000001</c:v>
                </c:pt>
                <c:pt idx="8116">
                  <c:v>164.96019000000001</c:v>
                </c:pt>
                <c:pt idx="8117">
                  <c:v>164.73126199999999</c:v>
                </c:pt>
                <c:pt idx="8118">
                  <c:v>164.50062600000001</c:v>
                </c:pt>
                <c:pt idx="8119">
                  <c:v>164.350494</c:v>
                </c:pt>
                <c:pt idx="8120">
                  <c:v>164.00178500000001</c:v>
                </c:pt>
                <c:pt idx="8121">
                  <c:v>163.73048399999999</c:v>
                </c:pt>
                <c:pt idx="8122">
                  <c:v>163.47373999999999</c:v>
                </c:pt>
                <c:pt idx="8123">
                  <c:v>163.27198799999999</c:v>
                </c:pt>
                <c:pt idx="8124">
                  <c:v>163.07991000000001</c:v>
                </c:pt>
                <c:pt idx="8125">
                  <c:v>162.96035800000001</c:v>
                </c:pt>
                <c:pt idx="8126">
                  <c:v>162.70941199999999</c:v>
                </c:pt>
                <c:pt idx="8127">
                  <c:v>162.381821</c:v>
                </c:pt>
                <c:pt idx="8128">
                  <c:v>162.167496</c:v>
                </c:pt>
                <c:pt idx="8129">
                  <c:v>161.96875</c:v>
                </c:pt>
                <c:pt idx="8130">
                  <c:v>161.642212</c:v>
                </c:pt>
                <c:pt idx="8131">
                  <c:v>161.54371599999999</c:v>
                </c:pt>
                <c:pt idx="8132">
                  <c:v>161.280991</c:v>
                </c:pt>
                <c:pt idx="8133">
                  <c:v>160.896851</c:v>
                </c:pt>
                <c:pt idx="8134">
                  <c:v>160.751282</c:v>
                </c:pt>
                <c:pt idx="8135">
                  <c:v>160.55436700000001</c:v>
                </c:pt>
                <c:pt idx="8136">
                  <c:v>160.35385099999999</c:v>
                </c:pt>
                <c:pt idx="8137">
                  <c:v>160.155777</c:v>
                </c:pt>
                <c:pt idx="8138">
                  <c:v>159.89764400000001</c:v>
                </c:pt>
                <c:pt idx="8139">
                  <c:v>159.633286</c:v>
                </c:pt>
                <c:pt idx="8140">
                  <c:v>159.31083699999999</c:v>
                </c:pt>
                <c:pt idx="8141">
                  <c:v>159.178009</c:v>
                </c:pt>
                <c:pt idx="8142">
                  <c:v>158.82878099999999</c:v>
                </c:pt>
                <c:pt idx="8143">
                  <c:v>158.58007799999999</c:v>
                </c:pt>
                <c:pt idx="8144">
                  <c:v>158.30360400000001</c:v>
                </c:pt>
                <c:pt idx="8145">
                  <c:v>158.00206</c:v>
                </c:pt>
                <c:pt idx="8146">
                  <c:v>157.86056500000001</c:v>
                </c:pt>
                <c:pt idx="8147">
                  <c:v>157.70057700000001</c:v>
                </c:pt>
                <c:pt idx="8148">
                  <c:v>157.50091599999999</c:v>
                </c:pt>
                <c:pt idx="8149">
                  <c:v>157.144913</c:v>
                </c:pt>
                <c:pt idx="8150">
                  <c:v>156.845901</c:v>
                </c:pt>
                <c:pt idx="8151">
                  <c:v>156.62619000000001</c:v>
                </c:pt>
                <c:pt idx="8152">
                  <c:v>156.38909899999999</c:v>
                </c:pt>
                <c:pt idx="8153">
                  <c:v>156.26707500000001</c:v>
                </c:pt>
                <c:pt idx="8154">
                  <c:v>156.057861</c:v>
                </c:pt>
                <c:pt idx="8155">
                  <c:v>155.832932</c:v>
                </c:pt>
                <c:pt idx="8156">
                  <c:v>155.45483400000001</c:v>
                </c:pt>
                <c:pt idx="8157">
                  <c:v>155.26882900000001</c:v>
                </c:pt>
                <c:pt idx="8158">
                  <c:v>155.04414399999999</c:v>
                </c:pt>
                <c:pt idx="8159">
                  <c:v>154.76139800000001</c:v>
                </c:pt>
                <c:pt idx="8160">
                  <c:v>154.50808699999999</c:v>
                </c:pt>
                <c:pt idx="8161">
                  <c:v>154.25727800000001</c:v>
                </c:pt>
                <c:pt idx="8162">
                  <c:v>154.022705</c:v>
                </c:pt>
                <c:pt idx="8163">
                  <c:v>153.73464999999999</c:v>
                </c:pt>
                <c:pt idx="8164">
                  <c:v>153.67454499999999</c:v>
                </c:pt>
                <c:pt idx="8165">
                  <c:v>153.456085</c:v>
                </c:pt>
                <c:pt idx="8166">
                  <c:v>153.14614900000001</c:v>
                </c:pt>
                <c:pt idx="8167">
                  <c:v>152.91142300000001</c:v>
                </c:pt>
                <c:pt idx="8168">
                  <c:v>152.725922</c:v>
                </c:pt>
                <c:pt idx="8169">
                  <c:v>152.49234000000001</c:v>
                </c:pt>
                <c:pt idx="8170">
                  <c:v>152.11468500000001</c:v>
                </c:pt>
                <c:pt idx="8171">
                  <c:v>151.90538000000001</c:v>
                </c:pt>
                <c:pt idx="8172">
                  <c:v>151.75846899999999</c:v>
                </c:pt>
                <c:pt idx="8173">
                  <c:v>151.50851399999999</c:v>
                </c:pt>
                <c:pt idx="8174">
                  <c:v>151.207077</c:v>
                </c:pt>
                <c:pt idx="8175">
                  <c:v>150.96935999999999</c:v>
                </c:pt>
                <c:pt idx="8176">
                  <c:v>150.751801</c:v>
                </c:pt>
                <c:pt idx="8177">
                  <c:v>150.48890700000001</c:v>
                </c:pt>
                <c:pt idx="8178">
                  <c:v>150.19009399999999</c:v>
                </c:pt>
                <c:pt idx="8179">
                  <c:v>149.994812</c:v>
                </c:pt>
                <c:pt idx="8180">
                  <c:v>149.71035800000001</c:v>
                </c:pt>
                <c:pt idx="8181">
                  <c:v>149.54161099999999</c:v>
                </c:pt>
                <c:pt idx="8182">
                  <c:v>149.25663800000001</c:v>
                </c:pt>
                <c:pt idx="8183">
                  <c:v>149.04785200000001</c:v>
                </c:pt>
                <c:pt idx="8184">
                  <c:v>148.813873</c:v>
                </c:pt>
                <c:pt idx="8185">
                  <c:v>148.51326</c:v>
                </c:pt>
                <c:pt idx="8186">
                  <c:v>148.33637999999999</c:v>
                </c:pt>
                <c:pt idx="8187">
                  <c:v>148.156845</c:v>
                </c:pt>
                <c:pt idx="8188">
                  <c:v>147.94770800000001</c:v>
                </c:pt>
                <c:pt idx="8189">
                  <c:v>147.67808500000001</c:v>
                </c:pt>
                <c:pt idx="8190">
                  <c:v>147.56776400000001</c:v>
                </c:pt>
                <c:pt idx="8191">
                  <c:v>147.25206</c:v>
                </c:pt>
                <c:pt idx="8192">
                  <c:v>146.86483799999999</c:v>
                </c:pt>
                <c:pt idx="8193">
                  <c:v>146.673203</c:v>
                </c:pt>
                <c:pt idx="8194">
                  <c:v>146.50749200000001</c:v>
                </c:pt>
                <c:pt idx="8195">
                  <c:v>146.17295799999999</c:v>
                </c:pt>
                <c:pt idx="8196">
                  <c:v>145.89447000000001</c:v>
                </c:pt>
                <c:pt idx="8197">
                  <c:v>145.63964799999999</c:v>
                </c:pt>
                <c:pt idx="8198">
                  <c:v>145.431229</c:v>
                </c:pt>
                <c:pt idx="8199">
                  <c:v>145.178955</c:v>
                </c:pt>
                <c:pt idx="8200">
                  <c:v>144.939438</c:v>
                </c:pt>
                <c:pt idx="8201">
                  <c:v>144.81286600000001</c:v>
                </c:pt>
                <c:pt idx="8202">
                  <c:v>144.564728</c:v>
                </c:pt>
                <c:pt idx="8203">
                  <c:v>144.229309</c:v>
                </c:pt>
                <c:pt idx="8204">
                  <c:v>144.08338900000001</c:v>
                </c:pt>
                <c:pt idx="8205">
                  <c:v>143.821609</c:v>
                </c:pt>
                <c:pt idx="8206">
                  <c:v>143.570526</c:v>
                </c:pt>
                <c:pt idx="8207">
                  <c:v>143.38336200000001</c:v>
                </c:pt>
                <c:pt idx="8208">
                  <c:v>143.17279099999999</c:v>
                </c:pt>
                <c:pt idx="8209">
                  <c:v>142.89468400000001</c:v>
                </c:pt>
                <c:pt idx="8210">
                  <c:v>142.74023399999999</c:v>
                </c:pt>
                <c:pt idx="8211">
                  <c:v>142.46571399999999</c:v>
                </c:pt>
                <c:pt idx="8212">
                  <c:v>142.31646699999999</c:v>
                </c:pt>
                <c:pt idx="8213">
                  <c:v>141.999695</c:v>
                </c:pt>
                <c:pt idx="8214">
                  <c:v>141.669815</c:v>
                </c:pt>
                <c:pt idx="8215">
                  <c:v>141.44136</c:v>
                </c:pt>
                <c:pt idx="8216">
                  <c:v>141.22680700000001</c:v>
                </c:pt>
                <c:pt idx="8217">
                  <c:v>140.99513200000001</c:v>
                </c:pt>
                <c:pt idx="8218">
                  <c:v>140.81213399999999</c:v>
                </c:pt>
                <c:pt idx="8219">
                  <c:v>140.582382</c:v>
                </c:pt>
                <c:pt idx="8220">
                  <c:v>140.280258</c:v>
                </c:pt>
                <c:pt idx="8221">
                  <c:v>140.036224</c:v>
                </c:pt>
                <c:pt idx="8222">
                  <c:v>139.725449</c:v>
                </c:pt>
                <c:pt idx="8223">
                  <c:v>139.491196</c:v>
                </c:pt>
                <c:pt idx="8224">
                  <c:v>139.27671799999999</c:v>
                </c:pt>
                <c:pt idx="8225">
                  <c:v>139.08174099999999</c:v>
                </c:pt>
                <c:pt idx="8226">
                  <c:v>138.84272799999999</c:v>
                </c:pt>
                <c:pt idx="8227">
                  <c:v>138.606064</c:v>
                </c:pt>
                <c:pt idx="8228">
                  <c:v>138.328644</c:v>
                </c:pt>
                <c:pt idx="8229">
                  <c:v>138.19996599999999</c:v>
                </c:pt>
                <c:pt idx="8230">
                  <c:v>137.93161000000001</c:v>
                </c:pt>
                <c:pt idx="8231">
                  <c:v>137.725494</c:v>
                </c:pt>
                <c:pt idx="8232">
                  <c:v>137.52792400000001</c:v>
                </c:pt>
                <c:pt idx="8233">
                  <c:v>137.24464399999999</c:v>
                </c:pt>
                <c:pt idx="8234">
                  <c:v>137.07595800000001</c:v>
                </c:pt>
                <c:pt idx="8235">
                  <c:v>136.85914600000001</c:v>
                </c:pt>
                <c:pt idx="8236">
                  <c:v>136.555969</c:v>
                </c:pt>
                <c:pt idx="8237">
                  <c:v>136.32234199999999</c:v>
                </c:pt>
                <c:pt idx="8238">
                  <c:v>136.02435299999999</c:v>
                </c:pt>
                <c:pt idx="8239">
                  <c:v>135.897324</c:v>
                </c:pt>
                <c:pt idx="8240">
                  <c:v>135.582367</c:v>
                </c:pt>
                <c:pt idx="8241">
                  <c:v>135.44491600000001</c:v>
                </c:pt>
                <c:pt idx="8242">
                  <c:v>135.21487400000001</c:v>
                </c:pt>
                <c:pt idx="8243">
                  <c:v>134.9785</c:v>
                </c:pt>
                <c:pt idx="8244">
                  <c:v>134.77297999999999</c:v>
                </c:pt>
                <c:pt idx="8245">
                  <c:v>134.48745700000001</c:v>
                </c:pt>
                <c:pt idx="8246">
                  <c:v>134.200119</c:v>
                </c:pt>
                <c:pt idx="8247">
                  <c:v>133.95207199999999</c:v>
                </c:pt>
                <c:pt idx="8248">
                  <c:v>133.773605</c:v>
                </c:pt>
                <c:pt idx="8249">
                  <c:v>133.450256</c:v>
                </c:pt>
                <c:pt idx="8250">
                  <c:v>133.19847100000001</c:v>
                </c:pt>
                <c:pt idx="8251">
                  <c:v>133.03413399999999</c:v>
                </c:pt>
                <c:pt idx="8252">
                  <c:v>132.81938199999999</c:v>
                </c:pt>
                <c:pt idx="8253">
                  <c:v>132.55452</c:v>
                </c:pt>
                <c:pt idx="8254">
                  <c:v>132.29470800000001</c:v>
                </c:pt>
                <c:pt idx="8255">
                  <c:v>132.03228799999999</c:v>
                </c:pt>
                <c:pt idx="8256">
                  <c:v>131.78971899999999</c:v>
                </c:pt>
                <c:pt idx="8257">
                  <c:v>131.645554</c:v>
                </c:pt>
                <c:pt idx="8258">
                  <c:v>131.30012500000001</c:v>
                </c:pt>
                <c:pt idx="8259">
                  <c:v>131.15553299999999</c:v>
                </c:pt>
                <c:pt idx="8260">
                  <c:v>130.97640999999999</c:v>
                </c:pt>
                <c:pt idx="8261">
                  <c:v>130.71829199999999</c:v>
                </c:pt>
                <c:pt idx="8262">
                  <c:v>130.47837799999999</c:v>
                </c:pt>
                <c:pt idx="8263">
                  <c:v>130.19238300000001</c:v>
                </c:pt>
                <c:pt idx="8264">
                  <c:v>129.95906099999999</c:v>
                </c:pt>
                <c:pt idx="8265">
                  <c:v>129.652344</c:v>
                </c:pt>
                <c:pt idx="8266">
                  <c:v>129.51741000000001</c:v>
                </c:pt>
                <c:pt idx="8267">
                  <c:v>129.289841</c:v>
                </c:pt>
                <c:pt idx="8268">
                  <c:v>129.10084499999999</c:v>
                </c:pt>
                <c:pt idx="8269">
                  <c:v>128.88003499999999</c:v>
                </c:pt>
                <c:pt idx="8270">
                  <c:v>128.591812</c:v>
                </c:pt>
                <c:pt idx="8271">
                  <c:v>128.35716199999999</c:v>
                </c:pt>
                <c:pt idx="8272">
                  <c:v>128.17437699999999</c:v>
                </c:pt>
                <c:pt idx="8273">
                  <c:v>127.929703</c:v>
                </c:pt>
                <c:pt idx="8274">
                  <c:v>127.653244</c:v>
                </c:pt>
                <c:pt idx="8275">
                  <c:v>127.46292099999999</c:v>
                </c:pt>
                <c:pt idx="8276">
                  <c:v>127.199181</c:v>
                </c:pt>
                <c:pt idx="8277">
                  <c:v>126.968681</c:v>
                </c:pt>
                <c:pt idx="8278">
                  <c:v>126.71350099999999</c:v>
                </c:pt>
                <c:pt idx="8279">
                  <c:v>126.468498</c:v>
                </c:pt>
                <c:pt idx="8280">
                  <c:v>126.20162999999999</c:v>
                </c:pt>
                <c:pt idx="8281">
                  <c:v>126.090363</c:v>
                </c:pt>
                <c:pt idx="8282">
                  <c:v>125.93405199999999</c:v>
                </c:pt>
                <c:pt idx="8283">
                  <c:v>125.670967</c:v>
                </c:pt>
                <c:pt idx="8284">
                  <c:v>125.43383799999999</c:v>
                </c:pt>
                <c:pt idx="8285">
                  <c:v>125.150948</c:v>
                </c:pt>
                <c:pt idx="8286">
                  <c:v>124.931847</c:v>
                </c:pt>
                <c:pt idx="8287">
                  <c:v>124.676697</c:v>
                </c:pt>
                <c:pt idx="8288">
                  <c:v>124.422668</c:v>
                </c:pt>
                <c:pt idx="8289">
                  <c:v>124.22296900000001</c:v>
                </c:pt>
                <c:pt idx="8290">
                  <c:v>123.93450199999999</c:v>
                </c:pt>
                <c:pt idx="8291">
                  <c:v>123.736549</c:v>
                </c:pt>
                <c:pt idx="8292">
                  <c:v>123.476479</c:v>
                </c:pt>
                <c:pt idx="8293">
                  <c:v>123.290848</c:v>
                </c:pt>
                <c:pt idx="8294">
                  <c:v>123.027061</c:v>
                </c:pt>
                <c:pt idx="8295">
                  <c:v>122.74492600000001</c:v>
                </c:pt>
                <c:pt idx="8296">
                  <c:v>122.579536</c:v>
                </c:pt>
                <c:pt idx="8297">
                  <c:v>122.330719</c:v>
                </c:pt>
                <c:pt idx="8298">
                  <c:v>122.056061</c:v>
                </c:pt>
                <c:pt idx="8299">
                  <c:v>121.792801</c:v>
                </c:pt>
                <c:pt idx="8300">
                  <c:v>121.543266</c:v>
                </c:pt>
                <c:pt idx="8301">
                  <c:v>121.385094</c:v>
                </c:pt>
                <c:pt idx="8302">
                  <c:v>121.148872</c:v>
                </c:pt>
                <c:pt idx="8303">
                  <c:v>120.947525</c:v>
                </c:pt>
                <c:pt idx="8304">
                  <c:v>120.645912</c:v>
                </c:pt>
                <c:pt idx="8305">
                  <c:v>120.40450300000001</c:v>
                </c:pt>
                <c:pt idx="8306">
                  <c:v>120.242203</c:v>
                </c:pt>
                <c:pt idx="8307">
                  <c:v>119.915001</c:v>
                </c:pt>
                <c:pt idx="8308">
                  <c:v>119.667534</c:v>
                </c:pt>
                <c:pt idx="8309">
                  <c:v>119.535309</c:v>
                </c:pt>
                <c:pt idx="8310">
                  <c:v>119.32064099999999</c:v>
                </c:pt>
                <c:pt idx="8311">
                  <c:v>119.138283</c:v>
                </c:pt>
                <c:pt idx="8312">
                  <c:v>118.876892</c:v>
                </c:pt>
                <c:pt idx="8313">
                  <c:v>118.62262</c:v>
                </c:pt>
                <c:pt idx="8314">
                  <c:v>118.432098</c:v>
                </c:pt>
                <c:pt idx="8315">
                  <c:v>118.218391</c:v>
                </c:pt>
                <c:pt idx="8316">
                  <c:v>117.902855</c:v>
                </c:pt>
                <c:pt idx="8317">
                  <c:v>117.636543</c:v>
                </c:pt>
                <c:pt idx="8318">
                  <c:v>117.49505600000001</c:v>
                </c:pt>
                <c:pt idx="8319">
                  <c:v>117.23838000000001</c:v>
                </c:pt>
                <c:pt idx="8320">
                  <c:v>116.96766700000001</c:v>
                </c:pt>
                <c:pt idx="8321">
                  <c:v>116.82038900000001</c:v>
                </c:pt>
                <c:pt idx="8322">
                  <c:v>116.589569</c:v>
                </c:pt>
                <c:pt idx="8323">
                  <c:v>116.345894</c:v>
                </c:pt>
                <c:pt idx="8324">
                  <c:v>116.133415</c:v>
                </c:pt>
                <c:pt idx="8325">
                  <c:v>116.018288</c:v>
                </c:pt>
                <c:pt idx="8326">
                  <c:v>115.74887099999999</c:v>
                </c:pt>
                <c:pt idx="8327">
                  <c:v>115.543823</c:v>
                </c:pt>
                <c:pt idx="8328">
                  <c:v>115.205536</c:v>
                </c:pt>
                <c:pt idx="8329">
                  <c:v>114.94783</c:v>
                </c:pt>
                <c:pt idx="8330">
                  <c:v>114.735939</c:v>
                </c:pt>
                <c:pt idx="8331">
                  <c:v>114.594292</c:v>
                </c:pt>
                <c:pt idx="8332">
                  <c:v>114.250366</c:v>
                </c:pt>
                <c:pt idx="8333">
                  <c:v>114.041954</c:v>
                </c:pt>
                <c:pt idx="8334">
                  <c:v>113.871948</c:v>
                </c:pt>
                <c:pt idx="8335">
                  <c:v>113.697975</c:v>
                </c:pt>
                <c:pt idx="8336">
                  <c:v>113.486259</c:v>
                </c:pt>
                <c:pt idx="8337">
                  <c:v>113.07147999999999</c:v>
                </c:pt>
                <c:pt idx="8338">
                  <c:v>112.871155</c:v>
                </c:pt>
                <c:pt idx="8339">
                  <c:v>112.53986399999999</c:v>
                </c:pt>
                <c:pt idx="8340">
                  <c:v>112.262817</c:v>
                </c:pt>
                <c:pt idx="8341">
                  <c:v>112.138542</c:v>
                </c:pt>
                <c:pt idx="8342">
                  <c:v>112.00243399999999</c:v>
                </c:pt>
                <c:pt idx="8343">
                  <c:v>111.810204</c:v>
                </c:pt>
                <c:pt idx="8344">
                  <c:v>111.538971</c:v>
                </c:pt>
                <c:pt idx="8345">
                  <c:v>111.33593</c:v>
                </c:pt>
                <c:pt idx="8346">
                  <c:v>110.968254</c:v>
                </c:pt>
                <c:pt idx="8347">
                  <c:v>110.825829</c:v>
                </c:pt>
                <c:pt idx="8348">
                  <c:v>110.51979799999999</c:v>
                </c:pt>
                <c:pt idx="8349">
                  <c:v>110.340919</c:v>
                </c:pt>
                <c:pt idx="8350">
                  <c:v>110.09626</c:v>
                </c:pt>
                <c:pt idx="8351">
                  <c:v>109.87738</c:v>
                </c:pt>
                <c:pt idx="8352">
                  <c:v>109.753334</c:v>
                </c:pt>
                <c:pt idx="8353">
                  <c:v>109.541763</c:v>
                </c:pt>
                <c:pt idx="8354">
                  <c:v>109.21629299999999</c:v>
                </c:pt>
                <c:pt idx="8355">
                  <c:v>109.021034</c:v>
                </c:pt>
                <c:pt idx="8356">
                  <c:v>108.826942</c:v>
                </c:pt>
                <c:pt idx="8357">
                  <c:v>108.53688</c:v>
                </c:pt>
                <c:pt idx="8358">
                  <c:v>108.35154</c:v>
                </c:pt>
                <c:pt idx="8359">
                  <c:v>108.13919799999999</c:v>
                </c:pt>
                <c:pt idx="8360">
                  <c:v>107.88052399999999</c:v>
                </c:pt>
                <c:pt idx="8361">
                  <c:v>107.72331200000001</c:v>
                </c:pt>
                <c:pt idx="8362">
                  <c:v>107.45262099999999</c:v>
                </c:pt>
                <c:pt idx="8363">
                  <c:v>107.185318</c:v>
                </c:pt>
                <c:pt idx="8364">
                  <c:v>106.942284</c:v>
                </c:pt>
                <c:pt idx="8365">
                  <c:v>106.73170500000001</c:v>
                </c:pt>
                <c:pt idx="8366">
                  <c:v>106.580017</c:v>
                </c:pt>
                <c:pt idx="8367">
                  <c:v>106.35890999999999</c:v>
                </c:pt>
                <c:pt idx="8368">
                  <c:v>106.014053</c:v>
                </c:pt>
                <c:pt idx="8369">
                  <c:v>105.73260500000001</c:v>
                </c:pt>
                <c:pt idx="8370">
                  <c:v>105.54136699999999</c:v>
                </c:pt>
                <c:pt idx="8371">
                  <c:v>105.290176</c:v>
                </c:pt>
                <c:pt idx="8372">
                  <c:v>105.14595799999999</c:v>
                </c:pt>
                <c:pt idx="8373">
                  <c:v>104.832993</c:v>
                </c:pt>
                <c:pt idx="8374">
                  <c:v>104.76488500000001</c:v>
                </c:pt>
                <c:pt idx="8375">
                  <c:v>104.550056</c:v>
                </c:pt>
                <c:pt idx="8376">
                  <c:v>104.282143</c:v>
                </c:pt>
                <c:pt idx="8377">
                  <c:v>104.126732</c:v>
                </c:pt>
                <c:pt idx="8378">
                  <c:v>103.827415</c:v>
                </c:pt>
                <c:pt idx="8379">
                  <c:v>103.676086</c:v>
                </c:pt>
                <c:pt idx="8380">
                  <c:v>103.404381</c:v>
                </c:pt>
                <c:pt idx="8381">
                  <c:v>103.077347</c:v>
                </c:pt>
                <c:pt idx="8382">
                  <c:v>102.91883900000001</c:v>
                </c:pt>
                <c:pt idx="8383">
                  <c:v>102.76747899999999</c:v>
                </c:pt>
                <c:pt idx="8384">
                  <c:v>102.568275</c:v>
                </c:pt>
                <c:pt idx="8385">
                  <c:v>102.335617</c:v>
                </c:pt>
                <c:pt idx="8386">
                  <c:v>102.06036400000001</c:v>
                </c:pt>
                <c:pt idx="8387">
                  <c:v>101.88574199999999</c:v>
                </c:pt>
                <c:pt idx="8388">
                  <c:v>101.62361900000001</c:v>
                </c:pt>
                <c:pt idx="8389">
                  <c:v>101.384331</c:v>
                </c:pt>
                <c:pt idx="8390">
                  <c:v>101.130844</c:v>
                </c:pt>
                <c:pt idx="8391">
                  <c:v>100.88813</c:v>
                </c:pt>
                <c:pt idx="8392">
                  <c:v>100.68817900000001</c:v>
                </c:pt>
                <c:pt idx="8393">
                  <c:v>100.489037</c:v>
                </c:pt>
                <c:pt idx="8394">
                  <c:v>100.343597</c:v>
                </c:pt>
                <c:pt idx="8395">
                  <c:v>100.10889400000001</c:v>
                </c:pt>
                <c:pt idx="8396">
                  <c:v>99.888328599999994</c:v>
                </c:pt>
                <c:pt idx="8397">
                  <c:v>99.677314800000005</c:v>
                </c:pt>
                <c:pt idx="8398">
                  <c:v>99.445716899999994</c:v>
                </c:pt>
                <c:pt idx="8399">
                  <c:v>99.205711399999998</c:v>
                </c:pt>
                <c:pt idx="8400">
                  <c:v>98.981369000000001</c:v>
                </c:pt>
                <c:pt idx="8401">
                  <c:v>98.7837143</c:v>
                </c:pt>
                <c:pt idx="8402">
                  <c:v>98.498642000000004</c:v>
                </c:pt>
                <c:pt idx="8403">
                  <c:v>98.317253100000002</c:v>
                </c:pt>
                <c:pt idx="8404">
                  <c:v>98.100448599999993</c:v>
                </c:pt>
                <c:pt idx="8405">
                  <c:v>97.874214199999997</c:v>
                </c:pt>
                <c:pt idx="8406">
                  <c:v>97.665763900000002</c:v>
                </c:pt>
                <c:pt idx="8407">
                  <c:v>97.396469100000004</c:v>
                </c:pt>
                <c:pt idx="8408">
                  <c:v>97.151748699999999</c:v>
                </c:pt>
                <c:pt idx="8409">
                  <c:v>96.991577100000001</c:v>
                </c:pt>
                <c:pt idx="8410">
                  <c:v>96.744171100000003</c:v>
                </c:pt>
                <c:pt idx="8411">
                  <c:v>96.500518799999995</c:v>
                </c:pt>
                <c:pt idx="8412">
                  <c:v>96.301536600000006</c:v>
                </c:pt>
                <c:pt idx="8413">
                  <c:v>96.129737899999995</c:v>
                </c:pt>
                <c:pt idx="8414">
                  <c:v>95.892860400000004</c:v>
                </c:pt>
                <c:pt idx="8415">
                  <c:v>95.680892900000003</c:v>
                </c:pt>
                <c:pt idx="8416">
                  <c:v>95.434257500000001</c:v>
                </c:pt>
                <c:pt idx="8417">
                  <c:v>95.241889999999998</c:v>
                </c:pt>
                <c:pt idx="8418">
                  <c:v>94.9733734</c:v>
                </c:pt>
                <c:pt idx="8419">
                  <c:v>94.757606499999994</c:v>
                </c:pt>
                <c:pt idx="8420">
                  <c:v>94.593673699999997</c:v>
                </c:pt>
                <c:pt idx="8421">
                  <c:v>94.435714700000005</c:v>
                </c:pt>
                <c:pt idx="8422">
                  <c:v>94.199791000000005</c:v>
                </c:pt>
                <c:pt idx="8423">
                  <c:v>93.998184199999997</c:v>
                </c:pt>
                <c:pt idx="8424">
                  <c:v>93.715606699999995</c:v>
                </c:pt>
                <c:pt idx="8425">
                  <c:v>93.539634699999993</c:v>
                </c:pt>
                <c:pt idx="8426">
                  <c:v>93.274353000000005</c:v>
                </c:pt>
                <c:pt idx="8427">
                  <c:v>93.044960000000003</c:v>
                </c:pt>
                <c:pt idx="8428">
                  <c:v>92.909477199999998</c:v>
                </c:pt>
                <c:pt idx="8429">
                  <c:v>92.667259200000004</c:v>
                </c:pt>
                <c:pt idx="8430">
                  <c:v>92.471954299999993</c:v>
                </c:pt>
                <c:pt idx="8431">
                  <c:v>92.283287000000001</c:v>
                </c:pt>
                <c:pt idx="8432">
                  <c:v>92.117576600000007</c:v>
                </c:pt>
                <c:pt idx="8433">
                  <c:v>91.805633499999999</c:v>
                </c:pt>
                <c:pt idx="8434">
                  <c:v>91.539321900000004</c:v>
                </c:pt>
                <c:pt idx="8435">
                  <c:v>91.377136199999995</c:v>
                </c:pt>
                <c:pt idx="8436">
                  <c:v>91.190864599999998</c:v>
                </c:pt>
                <c:pt idx="8437">
                  <c:v>91.058273299999996</c:v>
                </c:pt>
                <c:pt idx="8438">
                  <c:v>90.755538900000005</c:v>
                </c:pt>
                <c:pt idx="8439">
                  <c:v>90.4645996</c:v>
                </c:pt>
                <c:pt idx="8440">
                  <c:v>90.310562099999999</c:v>
                </c:pt>
                <c:pt idx="8441">
                  <c:v>90.090705900000003</c:v>
                </c:pt>
                <c:pt idx="8442">
                  <c:v>89.952316300000007</c:v>
                </c:pt>
                <c:pt idx="8443">
                  <c:v>89.652061500000002</c:v>
                </c:pt>
                <c:pt idx="8444">
                  <c:v>89.482330300000001</c:v>
                </c:pt>
                <c:pt idx="8445">
                  <c:v>89.201499900000002</c:v>
                </c:pt>
                <c:pt idx="8446">
                  <c:v>88.983474700000002</c:v>
                </c:pt>
                <c:pt idx="8447">
                  <c:v>88.720069899999999</c:v>
                </c:pt>
                <c:pt idx="8448">
                  <c:v>88.435638400000002</c:v>
                </c:pt>
                <c:pt idx="8449">
                  <c:v>88.240669299999993</c:v>
                </c:pt>
                <c:pt idx="8450">
                  <c:v>88.013938899999999</c:v>
                </c:pt>
                <c:pt idx="8451">
                  <c:v>87.870719899999997</c:v>
                </c:pt>
              </c:numCache>
            </c:numRef>
          </c:xVal>
          <c:yVal>
            <c:numRef>
              <c:f>Data!$Q$6:$Q$8457</c:f>
              <c:numCache>
                <c:formatCode>General</c:formatCode>
                <c:ptCount val="8452"/>
                <c:pt idx="0">
                  <c:v>0</c:v>
                </c:pt>
                <c:pt idx="1">
                  <c:v>-3.8722377310926566E-6</c:v>
                </c:pt>
                <c:pt idx="2">
                  <c:v>8.9515072300898977E-7</c:v>
                </c:pt>
                <c:pt idx="3">
                  <c:v>-7.3460188787779379E-7</c:v>
                </c:pt>
                <c:pt idx="4">
                  <c:v>-6.2678338730070099E-7</c:v>
                </c:pt>
                <c:pt idx="5">
                  <c:v>-1.6610228708498741E-6</c:v>
                </c:pt>
                <c:pt idx="6">
                  <c:v>-5.420806711429358E-7</c:v>
                </c:pt>
                <c:pt idx="7">
                  <c:v>-6.6603438121783321E-7</c:v>
                </c:pt>
                <c:pt idx="8">
                  <c:v>-1.0004761545629452E-6</c:v>
                </c:pt>
                <c:pt idx="9">
                  <c:v>-1.9961566606894073E-6</c:v>
                </c:pt>
                <c:pt idx="10">
                  <c:v>-2.9337542829972404E-6</c:v>
                </c:pt>
                <c:pt idx="11">
                  <c:v>-6.6532318198064165E-6</c:v>
                </c:pt>
                <c:pt idx="12">
                  <c:v>-8.8113750905783169E-6</c:v>
                </c:pt>
                <c:pt idx="13">
                  <c:v>-1.055089759210244E-5</c:v>
                </c:pt>
                <c:pt idx="14">
                  <c:v>-8.7400568338152938E-6</c:v>
                </c:pt>
                <c:pt idx="15">
                  <c:v>-9.8991033578488295E-6</c:v>
                </c:pt>
                <c:pt idx="16">
                  <c:v>-1.7440690094133905E-5</c:v>
                </c:pt>
                <c:pt idx="17">
                  <c:v>-1.1817921579668434E-5</c:v>
                </c:pt>
                <c:pt idx="18">
                  <c:v>-1.1172645084027739E-5</c:v>
                </c:pt>
                <c:pt idx="19">
                  <c:v>-1.2356141587823385E-5</c:v>
                </c:pt>
                <c:pt idx="20">
                  <c:v>-1.1000445590845666E-5</c:v>
                </c:pt>
                <c:pt idx="21">
                  <c:v>-1.1300367815703131E-5</c:v>
                </c:pt>
                <c:pt idx="22">
                  <c:v>-1.2094994800564807E-5</c:v>
                </c:pt>
                <c:pt idx="23">
                  <c:v>-1.5632842837943191E-5</c:v>
                </c:pt>
                <c:pt idx="24">
                  <c:v>-9.3760241675768953E-6</c:v>
                </c:pt>
                <c:pt idx="25">
                  <c:v>-1.1482729259984427E-5</c:v>
                </c:pt>
                <c:pt idx="26">
                  <c:v>-1.3032771360397117E-5</c:v>
                </c:pt>
                <c:pt idx="27">
                  <c:v>-1.1104808765490011E-5</c:v>
                </c:pt>
                <c:pt idx="28">
                  <c:v>-1.0440435533496651E-5</c:v>
                </c:pt>
                <c:pt idx="29">
                  <c:v>-1.0230865075109623E-5</c:v>
                </c:pt>
                <c:pt idx="30">
                  <c:v>-9.4017284065316233E-6</c:v>
                </c:pt>
                <c:pt idx="31">
                  <c:v>-7.5178863840020721E-6</c:v>
                </c:pt>
                <c:pt idx="32">
                  <c:v>-7.741967297881204E-6</c:v>
                </c:pt>
                <c:pt idx="33">
                  <c:v>-8.8993975183695405E-6</c:v>
                </c:pt>
                <c:pt idx="34">
                  <c:v>-7.4802901933305356E-6</c:v>
                </c:pt>
                <c:pt idx="35">
                  <c:v>-7.9597892410631639E-6</c:v>
                </c:pt>
                <c:pt idx="36">
                  <c:v>-8.0950002398595912E-6</c:v>
                </c:pt>
                <c:pt idx="37">
                  <c:v>-6.5533142577595759E-6</c:v>
                </c:pt>
                <c:pt idx="38">
                  <c:v>-6.3535189623667299E-6</c:v>
                </c:pt>
                <c:pt idx="39">
                  <c:v>-4.9498997005015409E-6</c:v>
                </c:pt>
                <c:pt idx="40">
                  <c:v>-4.6856265748510315E-6</c:v>
                </c:pt>
                <c:pt idx="41">
                  <c:v>-3.3583327758337757E-6</c:v>
                </c:pt>
                <c:pt idx="42">
                  <c:v>-3.70540377810791E-6</c:v>
                </c:pt>
                <c:pt idx="43">
                  <c:v>-1.9471676575616858E-6</c:v>
                </c:pt>
                <c:pt idx="44">
                  <c:v>3.7869619662819572E-6</c:v>
                </c:pt>
                <c:pt idx="45">
                  <c:v>-4.9728556323504746E-6</c:v>
                </c:pt>
                <c:pt idx="46">
                  <c:v>-1.2717531734926125E-5</c:v>
                </c:pt>
                <c:pt idx="47">
                  <c:v>-1.8662211541144826E-5</c:v>
                </c:pt>
                <c:pt idx="48">
                  <c:v>-1.30556331208535E-5</c:v>
                </c:pt>
                <c:pt idx="49">
                  <c:v>-1.2501274233134584E-5</c:v>
                </c:pt>
                <c:pt idx="50">
                  <c:v>-1.1821902204757614E-5</c:v>
                </c:pt>
                <c:pt idx="51">
                  <c:v>-1.0380033834000099E-5</c:v>
                </c:pt>
                <c:pt idx="52">
                  <c:v>-9.9774542418279994E-6</c:v>
                </c:pt>
                <c:pt idx="53">
                  <c:v>-8.647023588226572E-6</c:v>
                </c:pt>
                <c:pt idx="54">
                  <c:v>-7.7363137892254352E-6</c:v>
                </c:pt>
                <c:pt idx="55">
                  <c:v>-5.6296403610552516E-6</c:v>
                </c:pt>
                <c:pt idx="56">
                  <c:v>-5.2180874557625668E-6</c:v>
                </c:pt>
                <c:pt idx="57">
                  <c:v>-3.3402967052645104E-6</c:v>
                </c:pt>
                <c:pt idx="58">
                  <c:v>-2.6982772445991281E-6</c:v>
                </c:pt>
                <c:pt idx="59">
                  <c:v>-6.9091893523804675E-7</c:v>
                </c:pt>
                <c:pt idx="60">
                  <c:v>-4.43043506243501E-7</c:v>
                </c:pt>
                <c:pt idx="61">
                  <c:v>2.2432630598313261E-6</c:v>
                </c:pt>
                <c:pt idx="62">
                  <c:v>2.3071681360405159E-6</c:v>
                </c:pt>
                <c:pt idx="63">
                  <c:v>3.7442426780921607E-6</c:v>
                </c:pt>
                <c:pt idx="64">
                  <c:v>5.5950185346378763E-6</c:v>
                </c:pt>
                <c:pt idx="65">
                  <c:v>7.7134897458177039E-6</c:v>
                </c:pt>
                <c:pt idx="66">
                  <c:v>7.9757294392272067E-6</c:v>
                </c:pt>
                <c:pt idx="67">
                  <c:v>8.4094047362715703E-6</c:v>
                </c:pt>
                <c:pt idx="68">
                  <c:v>1.1397121234955622E-5</c:v>
                </c:pt>
                <c:pt idx="69">
                  <c:v>1.0268907989485104E-5</c:v>
                </c:pt>
                <c:pt idx="70">
                  <c:v>1.3402356569613445E-5</c:v>
                </c:pt>
                <c:pt idx="71">
                  <c:v>1.4915539373639194E-5</c:v>
                </c:pt>
                <c:pt idx="72">
                  <c:v>1.5723114098864798E-5</c:v>
                </c:pt>
                <c:pt idx="73">
                  <c:v>2.0516666181296916E-5</c:v>
                </c:pt>
                <c:pt idx="74">
                  <c:v>2.1015211116531505E-5</c:v>
                </c:pt>
                <c:pt idx="75">
                  <c:v>2.0792381122198081E-5</c:v>
                </c:pt>
                <c:pt idx="76">
                  <c:v>2.4795042838336454E-5</c:v>
                </c:pt>
                <c:pt idx="77">
                  <c:v>2.5843138815299543E-5</c:v>
                </c:pt>
                <c:pt idx="78">
                  <c:v>2.689602237517105E-5</c:v>
                </c:pt>
                <c:pt idx="79">
                  <c:v>2.9325683891659735E-5</c:v>
                </c:pt>
                <c:pt idx="80">
                  <c:v>2.8480081652199831E-5</c:v>
                </c:pt>
                <c:pt idx="81">
                  <c:v>2.9041999762339097E-5</c:v>
                </c:pt>
                <c:pt idx="82">
                  <c:v>3.3132917272216436E-5</c:v>
                </c:pt>
                <c:pt idx="83">
                  <c:v>3.5119891322945268E-5</c:v>
                </c:pt>
                <c:pt idx="84">
                  <c:v>3.7225899773390035E-5</c:v>
                </c:pt>
                <c:pt idx="85">
                  <c:v>3.9197750170320161E-5</c:v>
                </c:pt>
                <c:pt idx="86">
                  <c:v>4.3039955808973661E-5</c:v>
                </c:pt>
                <c:pt idx="87">
                  <c:v>4.2685825675329095E-5</c:v>
                </c:pt>
                <c:pt idx="88">
                  <c:v>4.3291035920779923E-5</c:v>
                </c:pt>
                <c:pt idx="89">
                  <c:v>4.7943127641744862E-5</c:v>
                </c:pt>
                <c:pt idx="90">
                  <c:v>4.9354701828077156E-5</c:v>
                </c:pt>
                <c:pt idx="91">
                  <c:v>5.209571526292599E-5</c:v>
                </c:pt>
                <c:pt idx="92">
                  <c:v>5.2444394008600087E-5</c:v>
                </c:pt>
                <c:pt idx="93">
                  <c:v>5.6686655190163129E-5</c:v>
                </c:pt>
                <c:pt idx="94">
                  <c:v>5.890428065017363E-5</c:v>
                </c:pt>
                <c:pt idx="95">
                  <c:v>5.6823237061465213E-5</c:v>
                </c:pt>
                <c:pt idx="96">
                  <c:v>6.1340448873857767E-5</c:v>
                </c:pt>
                <c:pt idx="97">
                  <c:v>6.486236154266865E-5</c:v>
                </c:pt>
                <c:pt idx="98">
                  <c:v>6.2491215647508174E-5</c:v>
                </c:pt>
                <c:pt idx="99">
                  <c:v>6.5527252389329147E-5</c:v>
                </c:pt>
                <c:pt idx="100">
                  <c:v>7.0458496093571491E-5</c:v>
                </c:pt>
                <c:pt idx="101">
                  <c:v>7.2080398129629919E-5</c:v>
                </c:pt>
                <c:pt idx="102">
                  <c:v>7.7499747209068082E-5</c:v>
                </c:pt>
                <c:pt idx="103">
                  <c:v>7.9780603753134305E-5</c:v>
                </c:pt>
                <c:pt idx="104">
                  <c:v>8.2887407920780522E-5</c:v>
                </c:pt>
                <c:pt idx="105">
                  <c:v>8.6278925808187996E-5</c:v>
                </c:pt>
                <c:pt idx="106">
                  <c:v>8.882225517833728E-5</c:v>
                </c:pt>
                <c:pt idx="107">
                  <c:v>9.2578249547767521E-5</c:v>
                </c:pt>
                <c:pt idx="108">
                  <c:v>9.2793560536520023E-5</c:v>
                </c:pt>
                <c:pt idx="109">
                  <c:v>9.7783066741619334E-5</c:v>
                </c:pt>
                <c:pt idx="110">
                  <c:v>1.0018235091134317E-4</c:v>
                </c:pt>
                <c:pt idx="111">
                  <c:v>1.0500781321504998E-4</c:v>
                </c:pt>
                <c:pt idx="112">
                  <c:v>1.0564398855890514E-4</c:v>
                </c:pt>
                <c:pt idx="113">
                  <c:v>1.0952410973403392E-4</c:v>
                </c:pt>
                <c:pt idx="114">
                  <c:v>1.1747611984384837E-4</c:v>
                </c:pt>
                <c:pt idx="115">
                  <c:v>1.2113170195229255E-4</c:v>
                </c:pt>
                <c:pt idx="116">
                  <c:v>1.2169656613650506E-4</c:v>
                </c:pt>
                <c:pt idx="117">
                  <c:v>1.2594063821097466E-4</c:v>
                </c:pt>
                <c:pt idx="118">
                  <c:v>1.2929499978167557E-4</c:v>
                </c:pt>
                <c:pt idx="119">
                  <c:v>1.3400938204825402E-4</c:v>
                </c:pt>
                <c:pt idx="120">
                  <c:v>1.3536282230290224E-4</c:v>
                </c:pt>
                <c:pt idx="121">
                  <c:v>1.4137892704475623E-4</c:v>
                </c:pt>
                <c:pt idx="122">
                  <c:v>1.4264604115982619E-4</c:v>
                </c:pt>
                <c:pt idx="123">
                  <c:v>1.4768026129051542E-4</c:v>
                </c:pt>
                <c:pt idx="124">
                  <c:v>1.5211246889786393E-4</c:v>
                </c:pt>
                <c:pt idx="125">
                  <c:v>1.5297779047404814E-4</c:v>
                </c:pt>
                <c:pt idx="126">
                  <c:v>1.5641799500641762E-4</c:v>
                </c:pt>
                <c:pt idx="127">
                  <c:v>1.6156028529173497E-4</c:v>
                </c:pt>
                <c:pt idx="128">
                  <c:v>1.6352507241226689E-4</c:v>
                </c:pt>
                <c:pt idx="129">
                  <c:v>1.6911334713511439E-4</c:v>
                </c:pt>
                <c:pt idx="130">
                  <c:v>1.7624132379819601E-4</c:v>
                </c:pt>
                <c:pt idx="131">
                  <c:v>1.7866478573919559E-4</c:v>
                </c:pt>
                <c:pt idx="132">
                  <c:v>1.8203450716550813E-4</c:v>
                </c:pt>
                <c:pt idx="133">
                  <c:v>1.8952560866404008E-4</c:v>
                </c:pt>
                <c:pt idx="134">
                  <c:v>1.8860231494508841E-4</c:v>
                </c:pt>
                <c:pt idx="135">
                  <c:v>1.9276978005610364E-4</c:v>
                </c:pt>
                <c:pt idx="136">
                  <c:v>1.9842799750901659E-4</c:v>
                </c:pt>
                <c:pt idx="137">
                  <c:v>2.0315656142285836E-4</c:v>
                </c:pt>
                <c:pt idx="138">
                  <c:v>2.100237494908295E-4</c:v>
                </c:pt>
                <c:pt idx="139">
                  <c:v>2.1546093116160971E-4</c:v>
                </c:pt>
                <c:pt idx="140">
                  <c:v>2.2048478245709026E-4</c:v>
                </c:pt>
                <c:pt idx="141">
                  <c:v>2.2399042476339622E-4</c:v>
                </c:pt>
                <c:pt idx="142">
                  <c:v>2.3122084559890497E-4</c:v>
                </c:pt>
                <c:pt idx="143">
                  <c:v>2.3631857661921023E-4</c:v>
                </c:pt>
                <c:pt idx="144">
                  <c:v>2.3743564586045846E-4</c:v>
                </c:pt>
                <c:pt idx="145">
                  <c:v>2.4667508391862305E-4</c:v>
                </c:pt>
                <c:pt idx="146">
                  <c:v>2.5127873986541325E-4</c:v>
                </c:pt>
                <c:pt idx="147">
                  <c:v>2.5605366016853064E-4</c:v>
                </c:pt>
                <c:pt idx="148">
                  <c:v>2.6247522426294076E-4</c:v>
                </c:pt>
                <c:pt idx="149">
                  <c:v>2.7100501507643776E-4</c:v>
                </c:pt>
                <c:pt idx="150">
                  <c:v>2.7624827077576053E-4</c:v>
                </c:pt>
                <c:pt idx="151">
                  <c:v>2.8359764384980752E-4</c:v>
                </c:pt>
                <c:pt idx="152">
                  <c:v>2.9009048317436256E-4</c:v>
                </c:pt>
                <c:pt idx="153">
                  <c:v>2.9814434410300414E-4</c:v>
                </c:pt>
                <c:pt idx="154">
                  <c:v>3.05116436009664E-4</c:v>
                </c:pt>
                <c:pt idx="155">
                  <c:v>3.1281299084279322E-4</c:v>
                </c:pt>
                <c:pt idx="156">
                  <c:v>3.2018390920969498E-4</c:v>
                </c:pt>
                <c:pt idx="157">
                  <c:v>3.2759491495781904E-4</c:v>
                </c:pt>
                <c:pt idx="158">
                  <c:v>3.3495076589323282E-4</c:v>
                </c:pt>
                <c:pt idx="159">
                  <c:v>3.4374084244644793E-4</c:v>
                </c:pt>
                <c:pt idx="160">
                  <c:v>3.5209000698681011E-4</c:v>
                </c:pt>
                <c:pt idx="161">
                  <c:v>3.5878585607699795E-4</c:v>
                </c:pt>
                <c:pt idx="162">
                  <c:v>3.6618445235892536E-4</c:v>
                </c:pt>
                <c:pt idx="163">
                  <c:v>3.7363944397355599E-4</c:v>
                </c:pt>
                <c:pt idx="164">
                  <c:v>3.8013993189602317E-4</c:v>
                </c:pt>
                <c:pt idx="165">
                  <c:v>3.8822153747173309E-4</c:v>
                </c:pt>
                <c:pt idx="166">
                  <c:v>3.9461285266527115E-4</c:v>
                </c:pt>
                <c:pt idx="167">
                  <c:v>3.9743780469278078E-4</c:v>
                </c:pt>
                <c:pt idx="168">
                  <c:v>4.0783119647581293E-4</c:v>
                </c:pt>
                <c:pt idx="169">
                  <c:v>4.1490385918405837E-4</c:v>
                </c:pt>
                <c:pt idx="170">
                  <c:v>4.2174886696123875E-4</c:v>
                </c:pt>
                <c:pt idx="171">
                  <c:v>4.2813425634927128E-4</c:v>
                </c:pt>
                <c:pt idx="172">
                  <c:v>4.3627024130700557E-4</c:v>
                </c:pt>
                <c:pt idx="173">
                  <c:v>4.4394002747887121E-4</c:v>
                </c:pt>
                <c:pt idx="174">
                  <c:v>4.5419007762861164E-4</c:v>
                </c:pt>
                <c:pt idx="175">
                  <c:v>4.6199147799601449E-4</c:v>
                </c:pt>
                <c:pt idx="176">
                  <c:v>4.7184316070140455E-4</c:v>
                </c:pt>
                <c:pt idx="177">
                  <c:v>4.7977867334324475E-4</c:v>
                </c:pt>
                <c:pt idx="178">
                  <c:v>4.8933122165700142E-4</c:v>
                </c:pt>
                <c:pt idx="179">
                  <c:v>4.95981568821945E-4</c:v>
                </c:pt>
                <c:pt idx="180">
                  <c:v>5.043378600971724E-4</c:v>
                </c:pt>
                <c:pt idx="181">
                  <c:v>5.135426675698634E-4</c:v>
                </c:pt>
                <c:pt idx="182">
                  <c:v>5.1991273032421926E-4</c:v>
                </c:pt>
                <c:pt idx="183">
                  <c:v>5.256282779879689E-4</c:v>
                </c:pt>
                <c:pt idx="184">
                  <c:v>5.3523395807766145E-4</c:v>
                </c:pt>
                <c:pt idx="185">
                  <c:v>5.4328849461941233E-4</c:v>
                </c:pt>
                <c:pt idx="186">
                  <c:v>5.4393787851573919E-4</c:v>
                </c:pt>
                <c:pt idx="187">
                  <c:v>5.5323845193195145E-4</c:v>
                </c:pt>
                <c:pt idx="188">
                  <c:v>5.6083803169331542E-4</c:v>
                </c:pt>
                <c:pt idx="189">
                  <c:v>5.6770029033834872E-4</c:v>
                </c:pt>
                <c:pt idx="190">
                  <c:v>5.7663481058370727E-4</c:v>
                </c:pt>
                <c:pt idx="191">
                  <c:v>5.8533907206526254E-4</c:v>
                </c:pt>
                <c:pt idx="192">
                  <c:v>5.9325416493123879E-4</c:v>
                </c:pt>
                <c:pt idx="193">
                  <c:v>6.0171741311797807E-4</c:v>
                </c:pt>
                <c:pt idx="194">
                  <c:v>6.0938582744085644E-4</c:v>
                </c:pt>
                <c:pt idx="195">
                  <c:v>6.1575876175739696E-4</c:v>
                </c:pt>
                <c:pt idx="196">
                  <c:v>6.2391733714974376E-4</c:v>
                </c:pt>
                <c:pt idx="197">
                  <c:v>6.3108874038212326E-4</c:v>
                </c:pt>
                <c:pt idx="198">
                  <c:v>6.3955802052099878E-4</c:v>
                </c:pt>
                <c:pt idx="199">
                  <c:v>6.4803073113664316E-4</c:v>
                </c:pt>
                <c:pt idx="200">
                  <c:v>6.5529568803068166E-4</c:v>
                </c:pt>
                <c:pt idx="201">
                  <c:v>6.6383434894067277E-4</c:v>
                </c:pt>
                <c:pt idx="202">
                  <c:v>6.7144727810396708E-4</c:v>
                </c:pt>
                <c:pt idx="203">
                  <c:v>6.7933656404560818E-4</c:v>
                </c:pt>
                <c:pt idx="204">
                  <c:v>6.8552767919217994E-4</c:v>
                </c:pt>
                <c:pt idx="205">
                  <c:v>6.9347922767597756E-4</c:v>
                </c:pt>
                <c:pt idx="206">
                  <c:v>6.997579908143653E-4</c:v>
                </c:pt>
                <c:pt idx="207">
                  <c:v>7.0566605474701603E-4</c:v>
                </c:pt>
                <c:pt idx="208">
                  <c:v>7.1192176485603464E-4</c:v>
                </c:pt>
                <c:pt idx="209">
                  <c:v>7.2072229201418478E-4</c:v>
                </c:pt>
                <c:pt idx="210">
                  <c:v>7.2811096781794928E-4</c:v>
                </c:pt>
                <c:pt idx="211">
                  <c:v>7.3552659434086853E-4</c:v>
                </c:pt>
                <c:pt idx="212">
                  <c:v>7.4082429959144958E-4</c:v>
                </c:pt>
                <c:pt idx="213">
                  <c:v>7.4798629649810739E-4</c:v>
                </c:pt>
                <c:pt idx="214">
                  <c:v>7.5445957197343429E-4</c:v>
                </c:pt>
                <c:pt idx="215">
                  <c:v>7.6143028056353096E-4</c:v>
                </c:pt>
                <c:pt idx="216">
                  <c:v>7.6965715039202607E-4</c:v>
                </c:pt>
                <c:pt idx="217">
                  <c:v>7.7705706775093664E-4</c:v>
                </c:pt>
                <c:pt idx="218">
                  <c:v>7.8446527324354978E-4</c:v>
                </c:pt>
                <c:pt idx="219">
                  <c:v>7.9145459273685106E-4</c:v>
                </c:pt>
                <c:pt idx="220">
                  <c:v>8.0053920436506314E-4</c:v>
                </c:pt>
                <c:pt idx="221">
                  <c:v>8.080668247003426E-4</c:v>
                </c:pt>
                <c:pt idx="222">
                  <c:v>8.1643178219295467E-4</c:v>
                </c:pt>
                <c:pt idx="223">
                  <c:v>8.2186374615887583E-4</c:v>
                </c:pt>
                <c:pt idx="224">
                  <c:v>8.2853169500647866E-4</c:v>
                </c:pt>
                <c:pt idx="225">
                  <c:v>8.3711508921676054E-4</c:v>
                </c:pt>
                <c:pt idx="226">
                  <c:v>8.4297963902493301E-4</c:v>
                </c:pt>
                <c:pt idx="227">
                  <c:v>8.4769777680163399E-4</c:v>
                </c:pt>
                <c:pt idx="228">
                  <c:v>8.5540567539888368E-4</c:v>
                </c:pt>
                <c:pt idx="229">
                  <c:v>8.6220620571348999E-4</c:v>
                </c:pt>
                <c:pt idx="230">
                  <c:v>8.6985306576163038E-4</c:v>
                </c:pt>
                <c:pt idx="231">
                  <c:v>8.7669922693264747E-4</c:v>
                </c:pt>
                <c:pt idx="232">
                  <c:v>8.8078122578443235E-4</c:v>
                </c:pt>
                <c:pt idx="233">
                  <c:v>8.893450788229262E-4</c:v>
                </c:pt>
                <c:pt idx="234">
                  <c:v>8.9563431248452586E-4</c:v>
                </c:pt>
                <c:pt idx="235">
                  <c:v>9.0069942719390257E-4</c:v>
                </c:pt>
                <c:pt idx="236">
                  <c:v>9.0899308474294528E-4</c:v>
                </c:pt>
                <c:pt idx="237">
                  <c:v>9.1647987272765717E-4</c:v>
                </c:pt>
                <c:pt idx="238">
                  <c:v>9.2445289752380775E-4</c:v>
                </c:pt>
                <c:pt idx="239">
                  <c:v>9.3169403829351891E-4</c:v>
                </c:pt>
                <c:pt idx="240">
                  <c:v>9.4045206516870446E-4</c:v>
                </c:pt>
                <c:pt idx="241">
                  <c:v>9.4479799124014914E-4</c:v>
                </c:pt>
                <c:pt idx="242">
                  <c:v>9.4992453387852862E-4</c:v>
                </c:pt>
                <c:pt idx="243">
                  <c:v>9.5718026887115122E-4</c:v>
                </c:pt>
                <c:pt idx="244">
                  <c:v>9.6507624678131992E-4</c:v>
                </c:pt>
                <c:pt idx="245">
                  <c:v>9.7114278821884364E-4</c:v>
                </c:pt>
                <c:pt idx="246">
                  <c:v>9.76509464678763E-4</c:v>
                </c:pt>
                <c:pt idx="247">
                  <c:v>9.8150674902825266E-4</c:v>
                </c:pt>
                <c:pt idx="248">
                  <c:v>9.8819563062010787E-4</c:v>
                </c:pt>
                <c:pt idx="249">
                  <c:v>9.9381458195719314E-4</c:v>
                </c:pt>
                <c:pt idx="250">
                  <c:v>9.993911340140907E-4</c:v>
                </c:pt>
                <c:pt idx="251">
                  <c:v>1.0061135730944555E-3</c:v>
                </c:pt>
                <c:pt idx="252">
                  <c:v>1.01321714311096E-3</c:v>
                </c:pt>
                <c:pt idx="253">
                  <c:v>1.0185538174061481E-3</c:v>
                </c:pt>
                <c:pt idx="254">
                  <c:v>1.0275882546239715E-3</c:v>
                </c:pt>
                <c:pt idx="255">
                  <c:v>1.033171705165446E-3</c:v>
                </c:pt>
                <c:pt idx="256">
                  <c:v>1.0394297082258433E-3</c:v>
                </c:pt>
                <c:pt idx="257">
                  <c:v>1.0488447155954195E-3</c:v>
                </c:pt>
                <c:pt idx="258">
                  <c:v>1.0537594139273891E-3</c:v>
                </c:pt>
                <c:pt idx="259">
                  <c:v>1.0607094631323623E-3</c:v>
                </c:pt>
                <c:pt idx="260">
                  <c:v>1.0660230157371272E-3</c:v>
                </c:pt>
                <c:pt idx="261">
                  <c:v>1.0745924705729761E-3</c:v>
                </c:pt>
                <c:pt idx="262">
                  <c:v>1.0800512063537952E-3</c:v>
                </c:pt>
                <c:pt idx="263">
                  <c:v>1.0898356206506044E-3</c:v>
                </c:pt>
                <c:pt idx="264">
                  <c:v>1.0897650648654946E-3</c:v>
                </c:pt>
                <c:pt idx="265">
                  <c:v>1.0941692173968738E-3</c:v>
                </c:pt>
                <c:pt idx="266">
                  <c:v>1.0964438148911787E-3</c:v>
                </c:pt>
                <c:pt idx="267">
                  <c:v>1.1139677329438373E-3</c:v>
                </c:pt>
                <c:pt idx="268">
                  <c:v>1.1116735008210885E-3</c:v>
                </c:pt>
                <c:pt idx="269">
                  <c:v>1.1187875364669678E-3</c:v>
                </c:pt>
                <c:pt idx="270">
                  <c:v>1.1256141622056936E-3</c:v>
                </c:pt>
                <c:pt idx="271">
                  <c:v>1.1357139713638095E-3</c:v>
                </c:pt>
                <c:pt idx="272">
                  <c:v>1.1404334518952321E-3</c:v>
                </c:pt>
                <c:pt idx="273">
                  <c:v>1.1449060900286354E-3</c:v>
                </c:pt>
                <c:pt idx="274">
                  <c:v>1.1529864767465159E-3</c:v>
                </c:pt>
                <c:pt idx="275">
                  <c:v>1.1599152102786431E-3</c:v>
                </c:pt>
                <c:pt idx="276">
                  <c:v>1.164567960000282E-3</c:v>
                </c:pt>
                <c:pt idx="277">
                  <c:v>1.1733858087587391E-3</c:v>
                </c:pt>
                <c:pt idx="278">
                  <c:v>1.1804473811991543E-3</c:v>
                </c:pt>
                <c:pt idx="279">
                  <c:v>1.1864277606641858E-3</c:v>
                </c:pt>
                <c:pt idx="280">
                  <c:v>1.1949596278858958E-3</c:v>
                </c:pt>
                <c:pt idx="281">
                  <c:v>1.2009759364364112E-3</c:v>
                </c:pt>
                <c:pt idx="282">
                  <c:v>1.2088747967791442E-3</c:v>
                </c:pt>
                <c:pt idx="283">
                  <c:v>1.2161789482923657E-3</c:v>
                </c:pt>
                <c:pt idx="284">
                  <c:v>1.2233350283496313E-3</c:v>
                </c:pt>
                <c:pt idx="285">
                  <c:v>1.2278328779704115E-3</c:v>
                </c:pt>
                <c:pt idx="286">
                  <c:v>1.2346568428696794E-3</c:v>
                </c:pt>
                <c:pt idx="287">
                  <c:v>1.2435967906987702E-3</c:v>
                </c:pt>
                <c:pt idx="288">
                  <c:v>1.2512731472286421E-3</c:v>
                </c:pt>
                <c:pt idx="289">
                  <c:v>1.2563529637066222E-3</c:v>
                </c:pt>
                <c:pt idx="290">
                  <c:v>1.2718854968218189E-3</c:v>
                </c:pt>
                <c:pt idx="291">
                  <c:v>1.2737073193294386E-3</c:v>
                </c:pt>
                <c:pt idx="292">
                  <c:v>1.2781212753210872E-3</c:v>
                </c:pt>
                <c:pt idx="293">
                  <c:v>1.2801004503568308E-3</c:v>
                </c:pt>
                <c:pt idx="294">
                  <c:v>1.2901635077032828E-3</c:v>
                </c:pt>
                <c:pt idx="295">
                  <c:v>1.2921087649933557E-3</c:v>
                </c:pt>
                <c:pt idx="296">
                  <c:v>1.3020197285201164E-3</c:v>
                </c:pt>
                <c:pt idx="297">
                  <c:v>1.305373123389017E-3</c:v>
                </c:pt>
                <c:pt idx="298">
                  <c:v>1.3134603060305555E-3</c:v>
                </c:pt>
                <c:pt idx="299">
                  <c:v>1.319047886853531E-3</c:v>
                </c:pt>
                <c:pt idx="300">
                  <c:v>1.3267389346375822E-3</c:v>
                </c:pt>
                <c:pt idx="301">
                  <c:v>1.3309246400736064E-3</c:v>
                </c:pt>
                <c:pt idx="302">
                  <c:v>1.3380173791539835E-3</c:v>
                </c:pt>
                <c:pt idx="303">
                  <c:v>1.3414791213892678E-3</c:v>
                </c:pt>
                <c:pt idx="304">
                  <c:v>1.3495102449676655E-3</c:v>
                </c:pt>
                <c:pt idx="305">
                  <c:v>1.3552303219087469E-3</c:v>
                </c:pt>
                <c:pt idx="306">
                  <c:v>1.3648372968797738E-3</c:v>
                </c:pt>
                <c:pt idx="307">
                  <c:v>1.3717713811690333E-3</c:v>
                </c:pt>
                <c:pt idx="308">
                  <c:v>1.378170248920373E-3</c:v>
                </c:pt>
                <c:pt idx="309">
                  <c:v>1.3845587041853536E-3</c:v>
                </c:pt>
                <c:pt idx="310">
                  <c:v>1.3923334746412251E-3</c:v>
                </c:pt>
                <c:pt idx="311">
                  <c:v>1.3940225373332933E-3</c:v>
                </c:pt>
                <c:pt idx="312">
                  <c:v>1.4005807799599757E-3</c:v>
                </c:pt>
                <c:pt idx="313">
                  <c:v>1.4126257361827099E-3</c:v>
                </c:pt>
                <c:pt idx="314">
                  <c:v>1.4137234339658348E-3</c:v>
                </c:pt>
                <c:pt idx="315">
                  <c:v>1.4231681731636983E-3</c:v>
                </c:pt>
                <c:pt idx="316">
                  <c:v>1.4302564546027118E-3</c:v>
                </c:pt>
                <c:pt idx="317">
                  <c:v>1.4347284677878069E-3</c:v>
                </c:pt>
                <c:pt idx="318">
                  <c:v>1.4436891703918477E-3</c:v>
                </c:pt>
                <c:pt idx="319">
                  <c:v>1.451234155131174E-3</c:v>
                </c:pt>
                <c:pt idx="320">
                  <c:v>1.4576839950516272E-3</c:v>
                </c:pt>
                <c:pt idx="321">
                  <c:v>1.4650654350678121E-3</c:v>
                </c:pt>
                <c:pt idx="322">
                  <c:v>1.4686651705621615E-3</c:v>
                </c:pt>
                <c:pt idx="323">
                  <c:v>1.4756106301390824E-3</c:v>
                </c:pt>
                <c:pt idx="324">
                  <c:v>1.4841505321350036E-3</c:v>
                </c:pt>
                <c:pt idx="325">
                  <c:v>1.4911304301966437E-3</c:v>
                </c:pt>
                <c:pt idx="326">
                  <c:v>1.4982599842339427E-3</c:v>
                </c:pt>
                <c:pt idx="327">
                  <c:v>1.4992826722606846E-3</c:v>
                </c:pt>
                <c:pt idx="328">
                  <c:v>1.5036295191213221E-3</c:v>
                </c:pt>
                <c:pt idx="329">
                  <c:v>1.5160353811391448E-3</c:v>
                </c:pt>
                <c:pt idx="330">
                  <c:v>1.5222897759643343E-3</c:v>
                </c:pt>
                <c:pt idx="331">
                  <c:v>1.5290214035126736E-3</c:v>
                </c:pt>
                <c:pt idx="332">
                  <c:v>1.5337820820891938E-3</c:v>
                </c:pt>
                <c:pt idx="333">
                  <c:v>1.541706277793967E-3</c:v>
                </c:pt>
                <c:pt idx="334">
                  <c:v>1.5490350504834228E-3</c:v>
                </c:pt>
                <c:pt idx="335">
                  <c:v>1.5535526991852038E-3</c:v>
                </c:pt>
                <c:pt idx="336">
                  <c:v>1.5641765250449953E-3</c:v>
                </c:pt>
                <c:pt idx="337">
                  <c:v>1.5733434252797086E-3</c:v>
                </c:pt>
                <c:pt idx="338">
                  <c:v>1.5785712547553758E-3</c:v>
                </c:pt>
                <c:pt idx="339">
                  <c:v>1.5837197325832551E-3</c:v>
                </c:pt>
                <c:pt idx="340">
                  <c:v>1.5879124467167171E-3</c:v>
                </c:pt>
                <c:pt idx="341">
                  <c:v>1.5941992371135431E-3</c:v>
                </c:pt>
                <c:pt idx="342">
                  <c:v>1.6051891980129473E-3</c:v>
                </c:pt>
                <c:pt idx="343">
                  <c:v>1.6129504291250369E-3</c:v>
                </c:pt>
                <c:pt idx="344">
                  <c:v>1.6177169191768262E-3</c:v>
                </c:pt>
                <c:pt idx="345">
                  <c:v>1.625535619290611E-3</c:v>
                </c:pt>
                <c:pt idx="346">
                  <c:v>1.6336895180412217E-3</c:v>
                </c:pt>
                <c:pt idx="347">
                  <c:v>1.6397369759294459E-3</c:v>
                </c:pt>
                <c:pt idx="348">
                  <c:v>1.645458237924752E-3</c:v>
                </c:pt>
                <c:pt idx="349">
                  <c:v>1.6518634136931691E-3</c:v>
                </c:pt>
                <c:pt idx="350">
                  <c:v>1.6625934246221148E-3</c:v>
                </c:pt>
                <c:pt idx="351">
                  <c:v>1.6708161623019719E-3</c:v>
                </c:pt>
                <c:pt idx="352">
                  <c:v>1.6778570701118899E-3</c:v>
                </c:pt>
                <c:pt idx="353">
                  <c:v>1.6869211872831084E-3</c:v>
                </c:pt>
                <c:pt idx="354">
                  <c:v>1.6963038228692572E-3</c:v>
                </c:pt>
                <c:pt idx="355">
                  <c:v>1.6968639751798907E-3</c:v>
                </c:pt>
                <c:pt idx="356">
                  <c:v>1.7019534625307324E-3</c:v>
                </c:pt>
                <c:pt idx="357">
                  <c:v>1.710889272101547E-3</c:v>
                </c:pt>
                <c:pt idx="358">
                  <c:v>1.7234260050126491E-3</c:v>
                </c:pt>
                <c:pt idx="359">
                  <c:v>1.7338059958649523E-3</c:v>
                </c:pt>
                <c:pt idx="360">
                  <c:v>1.7402088104157955E-3</c:v>
                </c:pt>
                <c:pt idx="361">
                  <c:v>1.7498535010319952E-3</c:v>
                </c:pt>
                <c:pt idx="362">
                  <c:v>1.7591084818193989E-3</c:v>
                </c:pt>
                <c:pt idx="363">
                  <c:v>1.7692840128053292E-3</c:v>
                </c:pt>
                <c:pt idx="364">
                  <c:v>1.7753280494885802E-3</c:v>
                </c:pt>
                <c:pt idx="365">
                  <c:v>1.7826453721766571E-3</c:v>
                </c:pt>
                <c:pt idx="366">
                  <c:v>1.7957005935209107E-3</c:v>
                </c:pt>
                <c:pt idx="367">
                  <c:v>1.8055250640879245E-3</c:v>
                </c:pt>
                <c:pt idx="368">
                  <c:v>1.8000214881692623E-3</c:v>
                </c:pt>
                <c:pt idx="369">
                  <c:v>1.8114136231998177E-3</c:v>
                </c:pt>
                <c:pt idx="370">
                  <c:v>1.8233437506534555E-3</c:v>
                </c:pt>
                <c:pt idx="371">
                  <c:v>1.8291726083922192E-3</c:v>
                </c:pt>
                <c:pt idx="372">
                  <c:v>1.8406034771462647E-3</c:v>
                </c:pt>
                <c:pt idx="373">
                  <c:v>1.8535240975537234E-3</c:v>
                </c:pt>
                <c:pt idx="374">
                  <c:v>1.8676521563949151E-3</c:v>
                </c:pt>
                <c:pt idx="375">
                  <c:v>1.8808784648341602E-3</c:v>
                </c:pt>
                <c:pt idx="376">
                  <c:v>1.8877133244908457E-3</c:v>
                </c:pt>
                <c:pt idx="377">
                  <c:v>1.8991808258154422E-3</c:v>
                </c:pt>
                <c:pt idx="378">
                  <c:v>1.9105499693264404E-3</c:v>
                </c:pt>
                <c:pt idx="379">
                  <c:v>1.9267722379741269E-3</c:v>
                </c:pt>
                <c:pt idx="380">
                  <c:v>1.9389135220029348E-3</c:v>
                </c:pt>
                <c:pt idx="381">
                  <c:v>1.9521916940011732E-3</c:v>
                </c:pt>
                <c:pt idx="382">
                  <c:v>1.9655774190495928E-3</c:v>
                </c:pt>
                <c:pt idx="383">
                  <c:v>1.9712783313405513E-3</c:v>
                </c:pt>
                <c:pt idx="384">
                  <c:v>1.9843686959757564E-3</c:v>
                </c:pt>
                <c:pt idx="385">
                  <c:v>1.9926951488752386E-3</c:v>
                </c:pt>
                <c:pt idx="386">
                  <c:v>2.0074330977804637E-3</c:v>
                </c:pt>
                <c:pt idx="387">
                  <c:v>2.0266400491430608E-3</c:v>
                </c:pt>
                <c:pt idx="388">
                  <c:v>1.9940866751667731E-3</c:v>
                </c:pt>
                <c:pt idx="389">
                  <c:v>2.0095423542540172E-3</c:v>
                </c:pt>
                <c:pt idx="390">
                  <c:v>2.0217326526643141E-3</c:v>
                </c:pt>
                <c:pt idx="391">
                  <c:v>2.0391533606571588E-3</c:v>
                </c:pt>
                <c:pt idx="392">
                  <c:v>2.0583045076943856E-3</c:v>
                </c:pt>
                <c:pt idx="393">
                  <c:v>2.0773518654833545E-3</c:v>
                </c:pt>
                <c:pt idx="394">
                  <c:v>2.0922747263682805E-3</c:v>
                </c:pt>
                <c:pt idx="395">
                  <c:v>2.1082833850063357E-3</c:v>
                </c:pt>
                <c:pt idx="396">
                  <c:v>2.1280274024216028E-3</c:v>
                </c:pt>
                <c:pt idx="397">
                  <c:v>2.1319167988380324E-3</c:v>
                </c:pt>
                <c:pt idx="398">
                  <c:v>2.1512957938678336E-3</c:v>
                </c:pt>
                <c:pt idx="399">
                  <c:v>2.1694442735393947E-3</c:v>
                </c:pt>
                <c:pt idx="400">
                  <c:v>2.1866217572691616E-3</c:v>
                </c:pt>
                <c:pt idx="401">
                  <c:v>2.2086494997941622E-3</c:v>
                </c:pt>
                <c:pt idx="402">
                  <c:v>2.2238592661523206E-3</c:v>
                </c:pt>
                <c:pt idx="403">
                  <c:v>2.2468930231369999E-3</c:v>
                </c:pt>
                <c:pt idx="404">
                  <c:v>2.2660637384166759E-3</c:v>
                </c:pt>
                <c:pt idx="405">
                  <c:v>2.2841568287149225E-3</c:v>
                </c:pt>
                <c:pt idx="406">
                  <c:v>2.3051398766413978E-3</c:v>
                </c:pt>
                <c:pt idx="407">
                  <c:v>2.3214821470829731E-3</c:v>
                </c:pt>
                <c:pt idx="408">
                  <c:v>2.3384140892011244E-3</c:v>
                </c:pt>
                <c:pt idx="409">
                  <c:v>2.3522946090874844E-3</c:v>
                </c:pt>
                <c:pt idx="410">
                  <c:v>2.3560021522723222E-3</c:v>
                </c:pt>
                <c:pt idx="411">
                  <c:v>2.347602628038503E-3</c:v>
                </c:pt>
                <c:pt idx="412">
                  <c:v>2.3698320441757452E-3</c:v>
                </c:pt>
                <c:pt idx="413">
                  <c:v>2.3959144393024094E-3</c:v>
                </c:pt>
                <c:pt idx="414">
                  <c:v>2.4211922460524661E-3</c:v>
                </c:pt>
                <c:pt idx="415">
                  <c:v>2.4438351564003945E-3</c:v>
                </c:pt>
                <c:pt idx="416">
                  <c:v>2.4752948523688771E-3</c:v>
                </c:pt>
                <c:pt idx="417">
                  <c:v>2.4935784385742353E-3</c:v>
                </c:pt>
                <c:pt idx="418">
                  <c:v>2.5178506813978373E-3</c:v>
                </c:pt>
                <c:pt idx="419">
                  <c:v>2.5032103763102504E-3</c:v>
                </c:pt>
                <c:pt idx="420">
                  <c:v>2.5250219890676018E-3</c:v>
                </c:pt>
                <c:pt idx="421">
                  <c:v>2.5449790659956314E-3</c:v>
                </c:pt>
                <c:pt idx="422">
                  <c:v>2.5658550656096736E-3</c:v>
                </c:pt>
                <c:pt idx="423">
                  <c:v>2.5834279669819872E-3</c:v>
                </c:pt>
                <c:pt idx="424">
                  <c:v>2.6093352181295482E-3</c:v>
                </c:pt>
                <c:pt idx="425">
                  <c:v>2.6331346429417659E-3</c:v>
                </c:pt>
                <c:pt idx="426">
                  <c:v>2.6540768095088619E-3</c:v>
                </c:pt>
                <c:pt idx="427">
                  <c:v>2.6753306818833138E-3</c:v>
                </c:pt>
                <c:pt idx="428">
                  <c:v>2.6938019550053287E-3</c:v>
                </c:pt>
                <c:pt idx="429">
                  <c:v>2.7125281080413719E-3</c:v>
                </c:pt>
                <c:pt idx="430">
                  <c:v>2.7348335452233191E-3</c:v>
                </c:pt>
                <c:pt idx="431">
                  <c:v>2.7508388133323093E-3</c:v>
                </c:pt>
                <c:pt idx="432">
                  <c:v>2.7758501933108667E-3</c:v>
                </c:pt>
                <c:pt idx="433">
                  <c:v>2.7978956065801788E-3</c:v>
                </c:pt>
                <c:pt idx="434">
                  <c:v>2.8164770035129937E-3</c:v>
                </c:pt>
                <c:pt idx="435">
                  <c:v>2.8321796220311017E-3</c:v>
                </c:pt>
                <c:pt idx="436">
                  <c:v>2.8497983227759624E-3</c:v>
                </c:pt>
                <c:pt idx="437">
                  <c:v>2.8684054068591107E-3</c:v>
                </c:pt>
                <c:pt idx="438">
                  <c:v>2.888619085011469E-3</c:v>
                </c:pt>
                <c:pt idx="439">
                  <c:v>2.9057898796272662E-3</c:v>
                </c:pt>
                <c:pt idx="440">
                  <c:v>2.9187355337503712E-3</c:v>
                </c:pt>
                <c:pt idx="441">
                  <c:v>2.9324905252294297E-3</c:v>
                </c:pt>
                <c:pt idx="442">
                  <c:v>2.9479959747408433E-3</c:v>
                </c:pt>
                <c:pt idx="443">
                  <c:v>2.96248663883001E-3</c:v>
                </c:pt>
                <c:pt idx="444">
                  <c:v>2.9738591323609171E-3</c:v>
                </c:pt>
                <c:pt idx="445">
                  <c:v>2.988364553264265E-3</c:v>
                </c:pt>
                <c:pt idx="446">
                  <c:v>3.0033597838255745E-3</c:v>
                </c:pt>
                <c:pt idx="447">
                  <c:v>3.0206293093063474E-3</c:v>
                </c:pt>
                <c:pt idx="448">
                  <c:v>3.0339186659888171E-3</c:v>
                </c:pt>
                <c:pt idx="449">
                  <c:v>3.0518803230868267E-3</c:v>
                </c:pt>
                <c:pt idx="450">
                  <c:v>3.0718858491768871E-3</c:v>
                </c:pt>
                <c:pt idx="451">
                  <c:v>3.0860476790985606E-3</c:v>
                </c:pt>
                <c:pt idx="452">
                  <c:v>3.1061779026674984E-3</c:v>
                </c:pt>
                <c:pt idx="453">
                  <c:v>3.1164247338452511E-3</c:v>
                </c:pt>
                <c:pt idx="454">
                  <c:v>3.1328469060455471E-3</c:v>
                </c:pt>
                <c:pt idx="455">
                  <c:v>3.1480444178919285E-3</c:v>
                </c:pt>
                <c:pt idx="456">
                  <c:v>3.1676993199168308E-3</c:v>
                </c:pt>
                <c:pt idx="457">
                  <c:v>3.182342598012854E-3</c:v>
                </c:pt>
                <c:pt idx="458">
                  <c:v>3.1918022061430008E-3</c:v>
                </c:pt>
                <c:pt idx="459">
                  <c:v>3.2075546746182654E-3</c:v>
                </c:pt>
                <c:pt idx="460">
                  <c:v>3.2263202430721097E-3</c:v>
                </c:pt>
                <c:pt idx="461">
                  <c:v>3.243930473590978E-3</c:v>
                </c:pt>
                <c:pt idx="462">
                  <c:v>3.255883336764972E-3</c:v>
                </c:pt>
                <c:pt idx="463">
                  <c:v>3.2719440345281383E-3</c:v>
                </c:pt>
                <c:pt idx="464">
                  <c:v>3.2871583461632887E-3</c:v>
                </c:pt>
                <c:pt idx="465">
                  <c:v>3.3013776585870459E-3</c:v>
                </c:pt>
                <c:pt idx="466">
                  <c:v>3.3162935259461236E-3</c:v>
                </c:pt>
                <c:pt idx="467">
                  <c:v>3.3282302468637791E-3</c:v>
                </c:pt>
                <c:pt idx="468">
                  <c:v>3.347768698387296E-3</c:v>
                </c:pt>
                <c:pt idx="469">
                  <c:v>3.3630306549783683E-3</c:v>
                </c:pt>
                <c:pt idx="470">
                  <c:v>3.3735505876443051E-3</c:v>
                </c:pt>
                <c:pt idx="471">
                  <c:v>3.3913722760709657E-3</c:v>
                </c:pt>
                <c:pt idx="472">
                  <c:v>3.4064567973796575E-3</c:v>
                </c:pt>
                <c:pt idx="473">
                  <c:v>3.4147175907552865E-3</c:v>
                </c:pt>
                <c:pt idx="474">
                  <c:v>3.4332879234310982E-3</c:v>
                </c:pt>
                <c:pt idx="475">
                  <c:v>3.4446333154660356E-3</c:v>
                </c:pt>
                <c:pt idx="476">
                  <c:v>3.4580710446413233E-3</c:v>
                </c:pt>
                <c:pt idx="477">
                  <c:v>3.4706705662924816E-3</c:v>
                </c:pt>
                <c:pt idx="478">
                  <c:v>3.4816845171825699E-3</c:v>
                </c:pt>
                <c:pt idx="479">
                  <c:v>3.4913642935122773E-3</c:v>
                </c:pt>
                <c:pt idx="480">
                  <c:v>3.5078866765505313E-3</c:v>
                </c:pt>
                <c:pt idx="481">
                  <c:v>3.5231552158162083E-3</c:v>
                </c:pt>
                <c:pt idx="482">
                  <c:v>3.5353740913340133E-3</c:v>
                </c:pt>
                <c:pt idx="483">
                  <c:v>3.5446659285238258E-3</c:v>
                </c:pt>
                <c:pt idx="484">
                  <c:v>3.5588379985424926E-3</c:v>
                </c:pt>
                <c:pt idx="485">
                  <c:v>3.568178533828219E-3</c:v>
                </c:pt>
                <c:pt idx="486">
                  <c:v>3.5834301473555616E-3</c:v>
                </c:pt>
                <c:pt idx="487">
                  <c:v>3.5961960898625287E-3</c:v>
                </c:pt>
                <c:pt idx="488">
                  <c:v>3.6065741590584274E-3</c:v>
                </c:pt>
                <c:pt idx="489">
                  <c:v>3.6187971372697563E-3</c:v>
                </c:pt>
                <c:pt idx="490">
                  <c:v>3.6313225698625276E-3</c:v>
                </c:pt>
                <c:pt idx="491">
                  <c:v>3.6397284604632852E-3</c:v>
                </c:pt>
                <c:pt idx="492">
                  <c:v>3.6474393244458835E-3</c:v>
                </c:pt>
                <c:pt idx="493">
                  <c:v>3.6545955758757924E-3</c:v>
                </c:pt>
                <c:pt idx="494">
                  <c:v>3.6509027286388907E-3</c:v>
                </c:pt>
                <c:pt idx="495">
                  <c:v>3.6637488207265259E-3</c:v>
                </c:pt>
                <c:pt idx="496">
                  <c:v>3.6748883894042175E-3</c:v>
                </c:pt>
                <c:pt idx="497">
                  <c:v>3.681236539227516E-3</c:v>
                </c:pt>
                <c:pt idx="498">
                  <c:v>3.6889949943082118E-3</c:v>
                </c:pt>
                <c:pt idx="499">
                  <c:v>3.6914243053255045E-3</c:v>
                </c:pt>
                <c:pt idx="500">
                  <c:v>3.7010241580157305E-3</c:v>
                </c:pt>
                <c:pt idx="501">
                  <c:v>3.7075673692352463E-3</c:v>
                </c:pt>
                <c:pt idx="502">
                  <c:v>3.7175333424426388E-3</c:v>
                </c:pt>
                <c:pt idx="503">
                  <c:v>3.7278070682330005E-3</c:v>
                </c:pt>
                <c:pt idx="504">
                  <c:v>3.7315940303241195E-3</c:v>
                </c:pt>
                <c:pt idx="505">
                  <c:v>3.7354489869022272E-3</c:v>
                </c:pt>
                <c:pt idx="506">
                  <c:v>3.7417445836468422E-3</c:v>
                </c:pt>
                <c:pt idx="507">
                  <c:v>3.7479099545825313E-3</c:v>
                </c:pt>
                <c:pt idx="508">
                  <c:v>3.7537082161909238E-3</c:v>
                </c:pt>
                <c:pt idx="509">
                  <c:v>3.757076673113641E-3</c:v>
                </c:pt>
                <c:pt idx="510">
                  <c:v>3.7646572704115645E-3</c:v>
                </c:pt>
                <c:pt idx="511">
                  <c:v>3.7715347027772882E-3</c:v>
                </c:pt>
                <c:pt idx="512">
                  <c:v>3.7832824146553133E-3</c:v>
                </c:pt>
                <c:pt idx="513">
                  <c:v>3.7887157162142982E-3</c:v>
                </c:pt>
                <c:pt idx="514">
                  <c:v>3.7919515794891286E-3</c:v>
                </c:pt>
                <c:pt idx="515">
                  <c:v>3.7986004781781183E-3</c:v>
                </c:pt>
                <c:pt idx="516">
                  <c:v>3.8030919130029404E-3</c:v>
                </c:pt>
                <c:pt idx="517">
                  <c:v>3.8024801853687624E-3</c:v>
                </c:pt>
                <c:pt idx="518">
                  <c:v>3.811100466504575E-3</c:v>
                </c:pt>
                <c:pt idx="519">
                  <c:v>3.8169903380541751E-3</c:v>
                </c:pt>
                <c:pt idx="520">
                  <c:v>3.8268198854632222E-3</c:v>
                </c:pt>
                <c:pt idx="521">
                  <c:v>3.8303567648775589E-3</c:v>
                </c:pt>
                <c:pt idx="522">
                  <c:v>3.8302495275278443E-3</c:v>
                </c:pt>
                <c:pt idx="523">
                  <c:v>3.8342374599328165E-3</c:v>
                </c:pt>
                <c:pt idx="524">
                  <c:v>3.8310820962315032E-3</c:v>
                </c:pt>
                <c:pt idx="525">
                  <c:v>3.8259316215620049E-3</c:v>
                </c:pt>
                <c:pt idx="526">
                  <c:v>3.832951195096882E-3</c:v>
                </c:pt>
                <c:pt idx="527">
                  <c:v>3.8385459515718023E-3</c:v>
                </c:pt>
                <c:pt idx="528">
                  <c:v>3.8425794868999241E-3</c:v>
                </c:pt>
                <c:pt idx="529">
                  <c:v>3.8504520339213235E-3</c:v>
                </c:pt>
                <c:pt idx="530">
                  <c:v>3.8490923836034746E-3</c:v>
                </c:pt>
                <c:pt idx="531">
                  <c:v>3.8501595326390619E-3</c:v>
                </c:pt>
                <c:pt idx="532">
                  <c:v>3.8496445511591345E-3</c:v>
                </c:pt>
                <c:pt idx="533">
                  <c:v>3.8496994305232089E-3</c:v>
                </c:pt>
                <c:pt idx="534">
                  <c:v>3.852276452819191E-3</c:v>
                </c:pt>
                <c:pt idx="535">
                  <c:v>3.8569292679289757E-3</c:v>
                </c:pt>
                <c:pt idx="536">
                  <c:v>3.8531657025151307E-3</c:v>
                </c:pt>
                <c:pt idx="537">
                  <c:v>3.8613544739830889E-3</c:v>
                </c:pt>
                <c:pt idx="538">
                  <c:v>3.8570328477076153E-3</c:v>
                </c:pt>
                <c:pt idx="539">
                  <c:v>3.8569348897663945E-3</c:v>
                </c:pt>
                <c:pt idx="540">
                  <c:v>3.8651884286192112E-3</c:v>
                </c:pt>
                <c:pt idx="541">
                  <c:v>3.8662770282714902E-3</c:v>
                </c:pt>
                <c:pt idx="542">
                  <c:v>3.8691353290257751E-3</c:v>
                </c:pt>
                <c:pt idx="543">
                  <c:v>3.8734529253300733E-3</c:v>
                </c:pt>
                <c:pt idx="544">
                  <c:v>3.8780847045107552E-3</c:v>
                </c:pt>
                <c:pt idx="545">
                  <c:v>3.8798765606869756E-3</c:v>
                </c:pt>
                <c:pt idx="546">
                  <c:v>3.8846746914159192E-3</c:v>
                </c:pt>
                <c:pt idx="547">
                  <c:v>3.8888408993797809E-3</c:v>
                </c:pt>
                <c:pt idx="548">
                  <c:v>3.8935174358038721E-3</c:v>
                </c:pt>
                <c:pt idx="549">
                  <c:v>3.9002781802997956E-3</c:v>
                </c:pt>
                <c:pt idx="550">
                  <c:v>3.9049019500860906E-3</c:v>
                </c:pt>
                <c:pt idx="551">
                  <c:v>3.9076907416104876E-3</c:v>
                </c:pt>
                <c:pt idx="552">
                  <c:v>3.9131504766494601E-3</c:v>
                </c:pt>
                <c:pt idx="553">
                  <c:v>3.9064905225284167E-3</c:v>
                </c:pt>
                <c:pt idx="554">
                  <c:v>3.9091374737891512E-3</c:v>
                </c:pt>
                <c:pt idx="555">
                  <c:v>3.9192103554807995E-3</c:v>
                </c:pt>
                <c:pt idx="556">
                  <c:v>3.912767879799015E-3</c:v>
                </c:pt>
                <c:pt idx="557">
                  <c:v>3.9138535689761502E-3</c:v>
                </c:pt>
                <c:pt idx="558">
                  <c:v>3.9136842368632449E-3</c:v>
                </c:pt>
                <c:pt idx="559">
                  <c:v>3.9151359988895138E-3</c:v>
                </c:pt>
                <c:pt idx="560">
                  <c:v>3.9290421642420355E-3</c:v>
                </c:pt>
                <c:pt idx="561">
                  <c:v>3.9324849211817472E-3</c:v>
                </c:pt>
                <c:pt idx="562">
                  <c:v>3.9284014418002576E-3</c:v>
                </c:pt>
                <c:pt idx="563">
                  <c:v>3.938351570357098E-3</c:v>
                </c:pt>
                <c:pt idx="564">
                  <c:v>3.9326570991429438E-3</c:v>
                </c:pt>
                <c:pt idx="565">
                  <c:v>3.9374355189547988E-3</c:v>
                </c:pt>
                <c:pt idx="566">
                  <c:v>3.9404962187500571E-3</c:v>
                </c:pt>
                <c:pt idx="567">
                  <c:v>3.9464700996308649E-3</c:v>
                </c:pt>
                <c:pt idx="568">
                  <c:v>3.9596544520579388E-3</c:v>
                </c:pt>
                <c:pt idx="569">
                  <c:v>3.9575728747290855E-3</c:v>
                </c:pt>
                <c:pt idx="570">
                  <c:v>3.9656005054311558E-3</c:v>
                </c:pt>
                <c:pt idx="571">
                  <c:v>3.965162895288748E-3</c:v>
                </c:pt>
                <c:pt idx="572">
                  <c:v>3.9669081036681738E-3</c:v>
                </c:pt>
                <c:pt idx="573">
                  <c:v>3.9677353263120382E-3</c:v>
                </c:pt>
                <c:pt idx="574">
                  <c:v>3.9668569287926343E-3</c:v>
                </c:pt>
                <c:pt idx="575">
                  <c:v>3.962604273322826E-3</c:v>
                </c:pt>
                <c:pt idx="576">
                  <c:v>3.9641477954505165E-3</c:v>
                </c:pt>
                <c:pt idx="577">
                  <c:v>3.9635796876363949E-3</c:v>
                </c:pt>
                <c:pt idx="578">
                  <c:v>3.9613474311339537E-3</c:v>
                </c:pt>
                <c:pt idx="579">
                  <c:v>3.9675699233090497E-3</c:v>
                </c:pt>
                <c:pt idx="580">
                  <c:v>3.9702299565788947E-3</c:v>
                </c:pt>
                <c:pt idx="581">
                  <c:v>3.9690996960227449E-3</c:v>
                </c:pt>
                <c:pt idx="582">
                  <c:v>3.9697878146987328E-3</c:v>
                </c:pt>
                <c:pt idx="583">
                  <c:v>3.9715350941859672E-3</c:v>
                </c:pt>
                <c:pt idx="584">
                  <c:v>3.9818975505474946E-3</c:v>
                </c:pt>
                <c:pt idx="585">
                  <c:v>3.9845903371820519E-3</c:v>
                </c:pt>
                <c:pt idx="586">
                  <c:v>3.9913599822754995E-3</c:v>
                </c:pt>
                <c:pt idx="587">
                  <c:v>3.9926805080861896E-3</c:v>
                </c:pt>
                <c:pt idx="588">
                  <c:v>3.9897018060059417E-3</c:v>
                </c:pt>
                <c:pt idx="589">
                  <c:v>3.98577372741565E-3</c:v>
                </c:pt>
                <c:pt idx="590">
                  <c:v>3.9841688784313881E-3</c:v>
                </c:pt>
                <c:pt idx="591">
                  <c:v>3.9841453591772354E-3</c:v>
                </c:pt>
                <c:pt idx="592">
                  <c:v>3.9867807336815466E-3</c:v>
                </c:pt>
                <c:pt idx="593">
                  <c:v>3.9809886158715104E-3</c:v>
                </c:pt>
                <c:pt idx="594">
                  <c:v>3.9752679278220494E-3</c:v>
                </c:pt>
                <c:pt idx="595">
                  <c:v>3.9831309163624092E-3</c:v>
                </c:pt>
                <c:pt idx="596">
                  <c:v>3.9879315045644728E-3</c:v>
                </c:pt>
                <c:pt idx="597">
                  <c:v>3.9801800205213613E-3</c:v>
                </c:pt>
                <c:pt idx="598">
                  <c:v>3.9780546507777173E-3</c:v>
                </c:pt>
                <c:pt idx="599">
                  <c:v>3.9827841158394505E-3</c:v>
                </c:pt>
                <c:pt idx="600">
                  <c:v>3.9827361570044795E-3</c:v>
                </c:pt>
                <c:pt idx="601">
                  <c:v>3.984672868379664E-3</c:v>
                </c:pt>
                <c:pt idx="602">
                  <c:v>3.9847929940974407E-3</c:v>
                </c:pt>
                <c:pt idx="603">
                  <c:v>3.985335534923742E-3</c:v>
                </c:pt>
                <c:pt idx="604">
                  <c:v>3.9933197117100446E-3</c:v>
                </c:pt>
                <c:pt idx="605">
                  <c:v>3.9999027307773723E-3</c:v>
                </c:pt>
                <c:pt idx="606">
                  <c:v>3.9996627400423869E-3</c:v>
                </c:pt>
                <c:pt idx="607">
                  <c:v>4.0031497759716707E-3</c:v>
                </c:pt>
                <c:pt idx="608">
                  <c:v>4.005045749712533E-3</c:v>
                </c:pt>
                <c:pt idx="609">
                  <c:v>3.997028918190133E-3</c:v>
                </c:pt>
                <c:pt idx="610">
                  <c:v>4.0006601363856481E-3</c:v>
                </c:pt>
                <c:pt idx="611">
                  <c:v>3.9978817023599133E-3</c:v>
                </c:pt>
                <c:pt idx="612">
                  <c:v>3.9974832203206363E-3</c:v>
                </c:pt>
                <c:pt idx="613">
                  <c:v>4.0088402278038015E-3</c:v>
                </c:pt>
                <c:pt idx="614">
                  <c:v>4.0076765856431312E-3</c:v>
                </c:pt>
                <c:pt idx="615">
                  <c:v>4.0042733121499622E-3</c:v>
                </c:pt>
                <c:pt idx="616">
                  <c:v>4.0073207937798882E-3</c:v>
                </c:pt>
                <c:pt idx="617">
                  <c:v>4.0090471217623953E-3</c:v>
                </c:pt>
                <c:pt idx="618">
                  <c:v>4.0029925194446396E-3</c:v>
                </c:pt>
                <c:pt idx="619">
                  <c:v>4.0018224020108122E-3</c:v>
                </c:pt>
                <c:pt idx="620">
                  <c:v>4.0005569597888731E-3</c:v>
                </c:pt>
                <c:pt idx="621">
                  <c:v>4.0043515512920881E-3</c:v>
                </c:pt>
                <c:pt idx="622">
                  <c:v>4.0037202208969488E-3</c:v>
                </c:pt>
                <c:pt idx="623">
                  <c:v>4.0056643944078813E-3</c:v>
                </c:pt>
                <c:pt idx="624">
                  <c:v>4.0101259568096409E-3</c:v>
                </c:pt>
                <c:pt idx="625">
                  <c:v>4.0125190621939748E-3</c:v>
                </c:pt>
                <c:pt idx="626">
                  <c:v>4.0077121674474032E-3</c:v>
                </c:pt>
                <c:pt idx="627">
                  <c:v>3.9996434543690109E-3</c:v>
                </c:pt>
                <c:pt idx="628">
                  <c:v>4.0047431526108474E-3</c:v>
                </c:pt>
                <c:pt idx="629">
                  <c:v>4.0063619292241889E-3</c:v>
                </c:pt>
                <c:pt idx="630">
                  <c:v>4.0081248500144296E-3</c:v>
                </c:pt>
                <c:pt idx="631">
                  <c:v>4.0072567256610337E-3</c:v>
                </c:pt>
                <c:pt idx="632">
                  <c:v>4.0040450743871721E-3</c:v>
                </c:pt>
                <c:pt idx="633">
                  <c:v>4.004339518207967E-3</c:v>
                </c:pt>
                <c:pt idx="634">
                  <c:v>4.0079717371956118E-3</c:v>
                </c:pt>
                <c:pt idx="635">
                  <c:v>4.0099696732673312E-3</c:v>
                </c:pt>
                <c:pt idx="636">
                  <c:v>4.003864060838567E-3</c:v>
                </c:pt>
                <c:pt idx="637">
                  <c:v>4.0026871112267236E-3</c:v>
                </c:pt>
                <c:pt idx="638">
                  <c:v>4.0010949664252716E-3</c:v>
                </c:pt>
                <c:pt idx="639">
                  <c:v>4.0032275263389584E-3</c:v>
                </c:pt>
                <c:pt idx="640">
                  <c:v>3.9998613308876736E-3</c:v>
                </c:pt>
                <c:pt idx="641">
                  <c:v>4.0035919665122434E-3</c:v>
                </c:pt>
                <c:pt idx="642">
                  <c:v>4.0055348651772248E-3</c:v>
                </c:pt>
                <c:pt idx="643">
                  <c:v>4.0040230523788805E-3</c:v>
                </c:pt>
                <c:pt idx="644">
                  <c:v>4.0054551453391901E-3</c:v>
                </c:pt>
                <c:pt idx="645">
                  <c:v>3.9987495948481675E-3</c:v>
                </c:pt>
                <c:pt idx="646">
                  <c:v>3.9909353027421171E-3</c:v>
                </c:pt>
                <c:pt idx="647">
                  <c:v>3.9933460052766863E-3</c:v>
                </c:pt>
                <c:pt idx="648">
                  <c:v>3.9889769277039362E-3</c:v>
                </c:pt>
                <c:pt idx="649">
                  <c:v>3.9860865017738063E-3</c:v>
                </c:pt>
                <c:pt idx="650">
                  <c:v>3.983496646068568E-3</c:v>
                </c:pt>
                <c:pt idx="651">
                  <c:v>3.9869146665063721E-3</c:v>
                </c:pt>
                <c:pt idx="652">
                  <c:v>3.9879625251746835E-3</c:v>
                </c:pt>
                <c:pt idx="653">
                  <c:v>3.9914204493137258E-3</c:v>
                </c:pt>
                <c:pt idx="654">
                  <c:v>3.9922234869324766E-3</c:v>
                </c:pt>
                <c:pt idx="655">
                  <c:v>3.9896293509889408E-3</c:v>
                </c:pt>
                <c:pt idx="656">
                  <c:v>3.988209655170492E-3</c:v>
                </c:pt>
                <c:pt idx="657">
                  <c:v>3.9841218737559818E-3</c:v>
                </c:pt>
                <c:pt idx="658">
                  <c:v>3.9881141711703679E-3</c:v>
                </c:pt>
                <c:pt idx="659">
                  <c:v>3.9851031558912967E-3</c:v>
                </c:pt>
                <c:pt idx="660">
                  <c:v>3.9871980906728242E-3</c:v>
                </c:pt>
                <c:pt idx="661">
                  <c:v>3.9774755315318882E-3</c:v>
                </c:pt>
                <c:pt idx="662">
                  <c:v>3.9773320874026243E-3</c:v>
                </c:pt>
                <c:pt idx="663">
                  <c:v>3.9775246936674695E-3</c:v>
                </c:pt>
                <c:pt idx="664">
                  <c:v>3.9755447903211481E-3</c:v>
                </c:pt>
                <c:pt idx="665">
                  <c:v>3.9725026405504739E-3</c:v>
                </c:pt>
                <c:pt idx="666">
                  <c:v>3.9715297344590939E-3</c:v>
                </c:pt>
                <c:pt idx="667">
                  <c:v>3.9705305721989834E-3</c:v>
                </c:pt>
                <c:pt idx="668">
                  <c:v>3.9653142998483139E-3</c:v>
                </c:pt>
                <c:pt idx="669">
                  <c:v>3.9724229671011108E-3</c:v>
                </c:pt>
                <c:pt idx="670">
                  <c:v>3.9733563091843369E-3</c:v>
                </c:pt>
                <c:pt idx="671">
                  <c:v>3.9652912225121391E-3</c:v>
                </c:pt>
                <c:pt idx="672">
                  <c:v>3.9686773584161625E-3</c:v>
                </c:pt>
                <c:pt idx="673">
                  <c:v>3.9706286747329964E-3</c:v>
                </c:pt>
                <c:pt idx="674">
                  <c:v>3.9676457267525918E-3</c:v>
                </c:pt>
                <c:pt idx="675">
                  <c:v>3.9610966151623107E-3</c:v>
                </c:pt>
                <c:pt idx="676">
                  <c:v>3.9609083279403077E-3</c:v>
                </c:pt>
                <c:pt idx="677">
                  <c:v>3.9522134451918031E-3</c:v>
                </c:pt>
                <c:pt idx="678">
                  <c:v>3.9566765404312381E-3</c:v>
                </c:pt>
                <c:pt idx="679">
                  <c:v>3.9509066621412018E-3</c:v>
                </c:pt>
                <c:pt idx="680">
                  <c:v>3.9491564798175326E-3</c:v>
                </c:pt>
                <c:pt idx="681">
                  <c:v>3.9401078974170955E-3</c:v>
                </c:pt>
                <c:pt idx="682">
                  <c:v>3.940336071722424E-3</c:v>
                </c:pt>
                <c:pt idx="683">
                  <c:v>3.9381248637623311E-3</c:v>
                </c:pt>
                <c:pt idx="684">
                  <c:v>3.9327834648167012E-3</c:v>
                </c:pt>
                <c:pt idx="685">
                  <c:v>3.9319583435160925E-3</c:v>
                </c:pt>
                <c:pt idx="686">
                  <c:v>3.9305937190293018E-3</c:v>
                </c:pt>
                <c:pt idx="687">
                  <c:v>3.93752503934098E-3</c:v>
                </c:pt>
                <c:pt idx="688">
                  <c:v>3.9277397959484248E-3</c:v>
                </c:pt>
                <c:pt idx="689">
                  <c:v>3.9246622129409789E-3</c:v>
                </c:pt>
                <c:pt idx="690">
                  <c:v>3.9246439344301212E-3</c:v>
                </c:pt>
                <c:pt idx="691">
                  <c:v>3.9255803721073637E-3</c:v>
                </c:pt>
                <c:pt idx="692">
                  <c:v>3.9204614464515867E-3</c:v>
                </c:pt>
                <c:pt idx="693">
                  <c:v>3.9186467556635903E-3</c:v>
                </c:pt>
                <c:pt idx="694">
                  <c:v>3.9168815246721431E-3</c:v>
                </c:pt>
                <c:pt idx="695">
                  <c:v>3.9064030499435728E-3</c:v>
                </c:pt>
                <c:pt idx="696">
                  <c:v>3.9058620814481854E-3</c:v>
                </c:pt>
                <c:pt idx="697">
                  <c:v>3.9016494821040863E-3</c:v>
                </c:pt>
                <c:pt idx="698">
                  <c:v>3.8999979166964046E-3</c:v>
                </c:pt>
                <c:pt idx="699">
                  <c:v>3.8940273934673776E-3</c:v>
                </c:pt>
                <c:pt idx="700">
                  <c:v>3.8926593392823745E-3</c:v>
                </c:pt>
                <c:pt idx="701">
                  <c:v>3.8953772470852899E-3</c:v>
                </c:pt>
                <c:pt idx="702">
                  <c:v>3.9008939992495936E-3</c:v>
                </c:pt>
                <c:pt idx="703">
                  <c:v>3.8952218170856933E-3</c:v>
                </c:pt>
                <c:pt idx="704">
                  <c:v>3.8905258704877597E-3</c:v>
                </c:pt>
                <c:pt idx="705">
                  <c:v>3.8941873040809578E-3</c:v>
                </c:pt>
                <c:pt idx="706">
                  <c:v>3.8923372132363809E-3</c:v>
                </c:pt>
                <c:pt idx="707">
                  <c:v>3.8853373968054873E-3</c:v>
                </c:pt>
                <c:pt idx="708">
                  <c:v>3.8856866666337653E-3</c:v>
                </c:pt>
                <c:pt idx="709">
                  <c:v>3.8842570426377769E-3</c:v>
                </c:pt>
                <c:pt idx="710">
                  <c:v>3.8807889990919043E-3</c:v>
                </c:pt>
                <c:pt idx="711">
                  <c:v>3.8833760257659723E-3</c:v>
                </c:pt>
                <c:pt idx="712">
                  <c:v>3.8781298186216441E-3</c:v>
                </c:pt>
                <c:pt idx="713">
                  <c:v>3.8766641748630227E-3</c:v>
                </c:pt>
                <c:pt idx="714">
                  <c:v>3.8708265110789391E-3</c:v>
                </c:pt>
                <c:pt idx="715">
                  <c:v>3.87001273641282E-3</c:v>
                </c:pt>
                <c:pt idx="716">
                  <c:v>3.8679117351605036E-3</c:v>
                </c:pt>
                <c:pt idx="717">
                  <c:v>3.863795711822915E-3</c:v>
                </c:pt>
                <c:pt idx="718">
                  <c:v>3.8655637806606262E-3</c:v>
                </c:pt>
                <c:pt idx="719">
                  <c:v>3.857525325031788E-3</c:v>
                </c:pt>
                <c:pt idx="720">
                  <c:v>3.8569884350021658E-3</c:v>
                </c:pt>
                <c:pt idx="721">
                  <c:v>3.8619468645664295E-3</c:v>
                </c:pt>
                <c:pt idx="722">
                  <c:v>3.8523243148655241E-3</c:v>
                </c:pt>
                <c:pt idx="723">
                  <c:v>3.8500743746173252E-3</c:v>
                </c:pt>
                <c:pt idx="724">
                  <c:v>3.8460785984707375E-3</c:v>
                </c:pt>
                <c:pt idx="725">
                  <c:v>3.8435711283906116E-3</c:v>
                </c:pt>
                <c:pt idx="726">
                  <c:v>3.8467472180633072E-3</c:v>
                </c:pt>
                <c:pt idx="727">
                  <c:v>3.8371515557243689E-3</c:v>
                </c:pt>
                <c:pt idx="728">
                  <c:v>3.8410035080968549E-3</c:v>
                </c:pt>
                <c:pt idx="729">
                  <c:v>3.8380366390928476E-3</c:v>
                </c:pt>
                <c:pt idx="730">
                  <c:v>3.8354198255339416E-3</c:v>
                </c:pt>
                <c:pt idx="731">
                  <c:v>3.8383462741409182E-3</c:v>
                </c:pt>
                <c:pt idx="732">
                  <c:v>3.8430175639448745E-3</c:v>
                </c:pt>
                <c:pt idx="733">
                  <c:v>3.8430598972030426E-3</c:v>
                </c:pt>
                <c:pt idx="734">
                  <c:v>3.8454824631457183E-3</c:v>
                </c:pt>
                <c:pt idx="735">
                  <c:v>3.8314973152694652E-3</c:v>
                </c:pt>
                <c:pt idx="736">
                  <c:v>3.8177395438648105E-3</c:v>
                </c:pt>
                <c:pt idx="737">
                  <c:v>3.8193950072874195E-3</c:v>
                </c:pt>
                <c:pt idx="738">
                  <c:v>3.8289219039644132E-3</c:v>
                </c:pt>
                <c:pt idx="739">
                  <c:v>3.8252771807215338E-3</c:v>
                </c:pt>
                <c:pt idx="740">
                  <c:v>3.8202015428174777E-3</c:v>
                </c:pt>
                <c:pt idx="741">
                  <c:v>3.8201553679526375E-3</c:v>
                </c:pt>
                <c:pt idx="742">
                  <c:v>3.8165174667443998E-3</c:v>
                </c:pt>
                <c:pt idx="743">
                  <c:v>3.8219371528874458E-3</c:v>
                </c:pt>
                <c:pt idx="744">
                  <c:v>3.8190654118774041E-3</c:v>
                </c:pt>
                <c:pt idx="745">
                  <c:v>3.820662616245894E-3</c:v>
                </c:pt>
                <c:pt idx="746">
                  <c:v>3.8177150199294831E-3</c:v>
                </c:pt>
                <c:pt idx="747">
                  <c:v>3.8135814032464639E-3</c:v>
                </c:pt>
                <c:pt idx="748">
                  <c:v>3.8088938383318525E-3</c:v>
                </c:pt>
                <c:pt idx="749">
                  <c:v>3.8124776531599735E-3</c:v>
                </c:pt>
                <c:pt idx="750">
                  <c:v>3.80154660443042E-3</c:v>
                </c:pt>
                <c:pt idx="751">
                  <c:v>3.8030844274152143E-3</c:v>
                </c:pt>
                <c:pt idx="752">
                  <c:v>3.8077368353625863E-3</c:v>
                </c:pt>
                <c:pt idx="753">
                  <c:v>3.8102350191019634E-3</c:v>
                </c:pt>
                <c:pt idx="754">
                  <c:v>3.8017801884080355E-3</c:v>
                </c:pt>
                <c:pt idx="755">
                  <c:v>3.8063392067440331E-3</c:v>
                </c:pt>
                <c:pt idx="756">
                  <c:v>3.803874635685032E-3</c:v>
                </c:pt>
                <c:pt idx="757">
                  <c:v>3.7983777872100865E-3</c:v>
                </c:pt>
                <c:pt idx="758">
                  <c:v>3.7904590533864445E-3</c:v>
                </c:pt>
                <c:pt idx="759">
                  <c:v>3.7983830371507458E-3</c:v>
                </c:pt>
                <c:pt idx="760">
                  <c:v>3.7959777726327276E-3</c:v>
                </c:pt>
                <c:pt idx="761">
                  <c:v>3.7984924015878156E-3</c:v>
                </c:pt>
                <c:pt idx="762">
                  <c:v>3.7938377915880906E-3</c:v>
                </c:pt>
                <c:pt idx="763">
                  <c:v>3.7947361427998257E-3</c:v>
                </c:pt>
                <c:pt idx="764">
                  <c:v>3.7906507689578492E-3</c:v>
                </c:pt>
                <c:pt idx="765">
                  <c:v>3.7823517767591745E-3</c:v>
                </c:pt>
                <c:pt idx="766">
                  <c:v>3.7865678409302363E-3</c:v>
                </c:pt>
                <c:pt idx="767">
                  <c:v>3.7853637073924779E-3</c:v>
                </c:pt>
                <c:pt idx="768">
                  <c:v>3.7838499647557893E-3</c:v>
                </c:pt>
                <c:pt idx="769">
                  <c:v>3.7835633801809134E-3</c:v>
                </c:pt>
                <c:pt idx="770">
                  <c:v>3.7854811001663746E-3</c:v>
                </c:pt>
                <c:pt idx="771">
                  <c:v>3.7810247301424708E-3</c:v>
                </c:pt>
                <c:pt idx="772">
                  <c:v>3.7753248505950363E-3</c:v>
                </c:pt>
                <c:pt idx="773">
                  <c:v>3.7798092899612936E-3</c:v>
                </c:pt>
                <c:pt idx="774">
                  <c:v>3.7775790356664686E-3</c:v>
                </c:pt>
                <c:pt idx="775">
                  <c:v>3.7735069163815633E-3</c:v>
                </c:pt>
                <c:pt idx="776">
                  <c:v>3.7808534840203423E-3</c:v>
                </c:pt>
                <c:pt idx="777">
                  <c:v>3.7724604571255315E-3</c:v>
                </c:pt>
                <c:pt idx="778">
                  <c:v>3.7609947841121157E-3</c:v>
                </c:pt>
                <c:pt idx="779">
                  <c:v>3.7595526927373391E-3</c:v>
                </c:pt>
                <c:pt idx="780">
                  <c:v>3.7530061207957251E-3</c:v>
                </c:pt>
                <c:pt idx="781">
                  <c:v>3.7514215145431772E-3</c:v>
                </c:pt>
                <c:pt idx="782">
                  <c:v>3.7552270681471028E-3</c:v>
                </c:pt>
                <c:pt idx="783">
                  <c:v>3.7556564480664498E-3</c:v>
                </c:pt>
                <c:pt idx="784">
                  <c:v>3.7589255663750911E-3</c:v>
                </c:pt>
                <c:pt idx="785">
                  <c:v>3.7533826656270526E-3</c:v>
                </c:pt>
                <c:pt idx="786">
                  <c:v>3.7541010823094593E-3</c:v>
                </c:pt>
                <c:pt idx="787">
                  <c:v>3.7568423529618401E-3</c:v>
                </c:pt>
                <c:pt idx="788">
                  <c:v>3.758317311628533E-3</c:v>
                </c:pt>
                <c:pt idx="789">
                  <c:v>3.7533429082050778E-3</c:v>
                </c:pt>
                <c:pt idx="790">
                  <c:v>3.7493124824441869E-3</c:v>
                </c:pt>
                <c:pt idx="791">
                  <c:v>3.7550209283588412E-3</c:v>
                </c:pt>
                <c:pt idx="792">
                  <c:v>3.7615131786454263E-3</c:v>
                </c:pt>
                <c:pt idx="793">
                  <c:v>3.7497114791613189E-3</c:v>
                </c:pt>
                <c:pt idx="794">
                  <c:v>3.749245441760249E-3</c:v>
                </c:pt>
                <c:pt idx="795">
                  <c:v>3.7448896643693603E-3</c:v>
                </c:pt>
                <c:pt idx="796">
                  <c:v>3.7500191949357028E-3</c:v>
                </c:pt>
                <c:pt idx="797">
                  <c:v>3.7405741973167675E-3</c:v>
                </c:pt>
                <c:pt idx="798">
                  <c:v>3.7374456032062018E-3</c:v>
                </c:pt>
                <c:pt idx="799">
                  <c:v>3.7451572987555835E-3</c:v>
                </c:pt>
                <c:pt idx="800">
                  <c:v>3.7449455283741677E-3</c:v>
                </c:pt>
                <c:pt idx="801">
                  <c:v>3.7496016306429116E-3</c:v>
                </c:pt>
                <c:pt idx="802">
                  <c:v>3.7387896124937976E-3</c:v>
                </c:pt>
                <c:pt idx="803">
                  <c:v>3.7404744682308371E-3</c:v>
                </c:pt>
                <c:pt idx="804">
                  <c:v>3.7386715942813453E-3</c:v>
                </c:pt>
                <c:pt idx="805">
                  <c:v>3.7298398085474785E-3</c:v>
                </c:pt>
                <c:pt idx="806">
                  <c:v>3.7264817066221833E-3</c:v>
                </c:pt>
                <c:pt idx="807">
                  <c:v>3.7343291964398017E-3</c:v>
                </c:pt>
                <c:pt idx="808">
                  <c:v>3.7228613451579947E-3</c:v>
                </c:pt>
                <c:pt idx="809">
                  <c:v>3.7298598038545583E-3</c:v>
                </c:pt>
                <c:pt idx="810">
                  <c:v>3.7256073505168995E-3</c:v>
                </c:pt>
                <c:pt idx="811">
                  <c:v>3.7235484758796115E-3</c:v>
                </c:pt>
                <c:pt idx="812">
                  <c:v>3.7151186496975496E-3</c:v>
                </c:pt>
                <c:pt idx="813">
                  <c:v>3.7238282432838429E-3</c:v>
                </c:pt>
                <c:pt idx="814">
                  <c:v>3.7223035190534362E-3</c:v>
                </c:pt>
                <c:pt idx="815">
                  <c:v>3.7266119729547037E-3</c:v>
                </c:pt>
                <c:pt idx="816">
                  <c:v>3.7234134453896619E-3</c:v>
                </c:pt>
                <c:pt idx="817">
                  <c:v>3.7202249086979145E-3</c:v>
                </c:pt>
                <c:pt idx="818">
                  <c:v>3.7142607411597009E-3</c:v>
                </c:pt>
                <c:pt idx="819">
                  <c:v>3.7183342432262068E-3</c:v>
                </c:pt>
                <c:pt idx="820">
                  <c:v>3.7172040748463813E-3</c:v>
                </c:pt>
                <c:pt idx="821">
                  <c:v>3.7149179920084353E-3</c:v>
                </c:pt>
                <c:pt idx="822">
                  <c:v>3.7214359756281069E-3</c:v>
                </c:pt>
                <c:pt idx="823">
                  <c:v>3.7209611093561553E-3</c:v>
                </c:pt>
                <c:pt idx="824">
                  <c:v>3.7250337164419639E-3</c:v>
                </c:pt>
                <c:pt idx="825">
                  <c:v>3.7229382623812568E-3</c:v>
                </c:pt>
                <c:pt idx="826">
                  <c:v>3.7180773161712964E-3</c:v>
                </c:pt>
                <c:pt idx="827">
                  <c:v>3.7287937683286427E-3</c:v>
                </c:pt>
                <c:pt idx="828">
                  <c:v>3.7227036809153154E-3</c:v>
                </c:pt>
                <c:pt idx="829">
                  <c:v>3.7270095060324433E-3</c:v>
                </c:pt>
                <c:pt idx="830">
                  <c:v>3.7265213308249993E-3</c:v>
                </c:pt>
                <c:pt idx="831">
                  <c:v>3.7267288023294324E-3</c:v>
                </c:pt>
                <c:pt idx="832">
                  <c:v>3.730154471080918E-3</c:v>
                </c:pt>
                <c:pt idx="833">
                  <c:v>3.7282347983327957E-3</c:v>
                </c:pt>
                <c:pt idx="834">
                  <c:v>3.7404798841425648E-3</c:v>
                </c:pt>
                <c:pt idx="835">
                  <c:v>3.7367548821599502E-3</c:v>
                </c:pt>
                <c:pt idx="836">
                  <c:v>3.7271162073360628E-3</c:v>
                </c:pt>
                <c:pt idx="837">
                  <c:v>3.7315850057258047E-3</c:v>
                </c:pt>
                <c:pt idx="838">
                  <c:v>3.7315794393292887E-3</c:v>
                </c:pt>
                <c:pt idx="839">
                  <c:v>3.7317908201821939E-3</c:v>
                </c:pt>
                <c:pt idx="840">
                  <c:v>3.7257168889883838E-3</c:v>
                </c:pt>
                <c:pt idx="841">
                  <c:v>3.7285684651481759E-3</c:v>
                </c:pt>
                <c:pt idx="842">
                  <c:v>3.7330250622775825E-3</c:v>
                </c:pt>
                <c:pt idx="843">
                  <c:v>3.7246976523020591E-3</c:v>
                </c:pt>
                <c:pt idx="844">
                  <c:v>3.7331567673244948E-3</c:v>
                </c:pt>
                <c:pt idx="845">
                  <c:v>3.7315599034606554E-3</c:v>
                </c:pt>
                <c:pt idx="846">
                  <c:v>3.726449129749454E-3</c:v>
                </c:pt>
                <c:pt idx="847">
                  <c:v>3.7316771728163893E-3</c:v>
                </c:pt>
                <c:pt idx="848">
                  <c:v>3.7309647390142346E-3</c:v>
                </c:pt>
                <c:pt idx="849">
                  <c:v>3.7243039742934298E-3</c:v>
                </c:pt>
                <c:pt idx="850">
                  <c:v>3.7310603674170022E-3</c:v>
                </c:pt>
                <c:pt idx="851">
                  <c:v>3.731948506158678E-3</c:v>
                </c:pt>
                <c:pt idx="852">
                  <c:v>3.7279014894543759E-3</c:v>
                </c:pt>
                <c:pt idx="853">
                  <c:v>3.726689485459584E-3</c:v>
                </c:pt>
                <c:pt idx="854">
                  <c:v>3.7303926394088036E-3</c:v>
                </c:pt>
                <c:pt idx="855">
                  <c:v>3.7335430002554707E-3</c:v>
                </c:pt>
                <c:pt idx="856">
                  <c:v>3.7373084385617754E-3</c:v>
                </c:pt>
                <c:pt idx="857">
                  <c:v>3.730978032843192E-3</c:v>
                </c:pt>
                <c:pt idx="858">
                  <c:v>3.7343675363372612E-3</c:v>
                </c:pt>
                <c:pt idx="859">
                  <c:v>3.72965130369131E-3</c:v>
                </c:pt>
                <c:pt idx="860">
                  <c:v>3.7333953176640917E-3</c:v>
                </c:pt>
                <c:pt idx="861">
                  <c:v>3.724382408976646E-3</c:v>
                </c:pt>
                <c:pt idx="862">
                  <c:v>3.7256659876602574E-3</c:v>
                </c:pt>
                <c:pt idx="863">
                  <c:v>3.7301519172538359E-3</c:v>
                </c:pt>
                <c:pt idx="864">
                  <c:v>3.7316769036081785E-3</c:v>
                </c:pt>
                <c:pt idx="865">
                  <c:v>3.7341039186700904E-3</c:v>
                </c:pt>
                <c:pt idx="866">
                  <c:v>3.7352128165051993E-3</c:v>
                </c:pt>
                <c:pt idx="867">
                  <c:v>3.7273677007256612E-3</c:v>
                </c:pt>
                <c:pt idx="868">
                  <c:v>3.7239921988799518E-3</c:v>
                </c:pt>
                <c:pt idx="869">
                  <c:v>3.7237515214124267E-3</c:v>
                </c:pt>
                <c:pt idx="870">
                  <c:v>3.727069471525327E-3</c:v>
                </c:pt>
                <c:pt idx="871">
                  <c:v>3.7241710654047234E-3</c:v>
                </c:pt>
                <c:pt idx="872">
                  <c:v>3.7323794518381902E-3</c:v>
                </c:pt>
                <c:pt idx="873">
                  <c:v>3.7396334292676236E-3</c:v>
                </c:pt>
                <c:pt idx="874">
                  <c:v>3.7328609619545899E-3</c:v>
                </c:pt>
                <c:pt idx="875">
                  <c:v>3.737075554368145E-3</c:v>
                </c:pt>
                <c:pt idx="876">
                  <c:v>3.7326305408677237E-3</c:v>
                </c:pt>
                <c:pt idx="877">
                  <c:v>3.7235326367000866E-3</c:v>
                </c:pt>
                <c:pt idx="878">
                  <c:v>3.7248179083603956E-3</c:v>
                </c:pt>
                <c:pt idx="879">
                  <c:v>3.7283940217644864E-3</c:v>
                </c:pt>
                <c:pt idx="880">
                  <c:v>3.7363386502679862E-3</c:v>
                </c:pt>
                <c:pt idx="881">
                  <c:v>3.7407724012760192E-3</c:v>
                </c:pt>
                <c:pt idx="882">
                  <c:v>3.7296705599917765E-3</c:v>
                </c:pt>
                <c:pt idx="883">
                  <c:v>3.7345296109339296E-3</c:v>
                </c:pt>
                <c:pt idx="884">
                  <c:v>3.7315493042805719E-3</c:v>
                </c:pt>
                <c:pt idx="885">
                  <c:v>3.7242260047216317E-3</c:v>
                </c:pt>
                <c:pt idx="886">
                  <c:v>3.7295272007329245E-3</c:v>
                </c:pt>
                <c:pt idx="887">
                  <c:v>3.7385503242970413E-3</c:v>
                </c:pt>
                <c:pt idx="888">
                  <c:v>3.7434260791428075E-3</c:v>
                </c:pt>
                <c:pt idx="889">
                  <c:v>3.739861947089267E-3</c:v>
                </c:pt>
                <c:pt idx="890">
                  <c:v>3.7386842558123422E-3</c:v>
                </c:pt>
                <c:pt idx="891">
                  <c:v>3.7373829647668845E-3</c:v>
                </c:pt>
                <c:pt idx="892">
                  <c:v>3.724474996578647E-3</c:v>
                </c:pt>
                <c:pt idx="893">
                  <c:v>3.7419572258910036E-3</c:v>
                </c:pt>
                <c:pt idx="894">
                  <c:v>3.7301267639037227E-3</c:v>
                </c:pt>
                <c:pt idx="895">
                  <c:v>3.7333289282710106E-3</c:v>
                </c:pt>
                <c:pt idx="896">
                  <c:v>3.7308655268324972E-3</c:v>
                </c:pt>
                <c:pt idx="897">
                  <c:v>3.7241176468996171E-3</c:v>
                </c:pt>
                <c:pt idx="898">
                  <c:v>3.7251685973806619E-3</c:v>
                </c:pt>
                <c:pt idx="899">
                  <c:v>3.7368452157096558E-3</c:v>
                </c:pt>
                <c:pt idx="900">
                  <c:v>3.7352136838239812E-3</c:v>
                </c:pt>
                <c:pt idx="901">
                  <c:v>3.7437747988589435E-3</c:v>
                </c:pt>
                <c:pt idx="902">
                  <c:v>3.7403519307199111E-3</c:v>
                </c:pt>
                <c:pt idx="903">
                  <c:v>3.7470171670755479E-3</c:v>
                </c:pt>
                <c:pt idx="904">
                  <c:v>3.7480773494882207E-3</c:v>
                </c:pt>
                <c:pt idx="905">
                  <c:v>3.7531863761639445E-3</c:v>
                </c:pt>
                <c:pt idx="906">
                  <c:v>3.7594892322424809E-3</c:v>
                </c:pt>
                <c:pt idx="907">
                  <c:v>3.752504989293969E-3</c:v>
                </c:pt>
                <c:pt idx="908">
                  <c:v>3.7530739417154114E-3</c:v>
                </c:pt>
                <c:pt idx="909">
                  <c:v>3.7530564039013055E-3</c:v>
                </c:pt>
                <c:pt idx="910">
                  <c:v>3.764788002260449E-3</c:v>
                </c:pt>
                <c:pt idx="911">
                  <c:v>3.7662282817997614E-3</c:v>
                </c:pt>
                <c:pt idx="912">
                  <c:v>3.7651307928616446E-3</c:v>
                </c:pt>
                <c:pt idx="913">
                  <c:v>3.7598287796339019E-3</c:v>
                </c:pt>
                <c:pt idx="914">
                  <c:v>3.769176094867556E-3</c:v>
                </c:pt>
                <c:pt idx="915">
                  <c:v>3.7619561981448294E-3</c:v>
                </c:pt>
                <c:pt idx="916">
                  <c:v>3.7622005682974736E-3</c:v>
                </c:pt>
                <c:pt idx="917">
                  <c:v>3.7666593698324809E-3</c:v>
                </c:pt>
                <c:pt idx="918">
                  <c:v>3.7697577522838224E-3</c:v>
                </c:pt>
                <c:pt idx="919">
                  <c:v>3.764541901052534E-3</c:v>
                </c:pt>
                <c:pt idx="920">
                  <c:v>3.7608681363071376E-3</c:v>
                </c:pt>
                <c:pt idx="921">
                  <c:v>3.7599761533049776E-3</c:v>
                </c:pt>
                <c:pt idx="922">
                  <c:v>3.7700624646603005E-3</c:v>
                </c:pt>
                <c:pt idx="923">
                  <c:v>3.7681228338031147E-3</c:v>
                </c:pt>
                <c:pt idx="924">
                  <c:v>3.7624776209306192E-3</c:v>
                </c:pt>
                <c:pt idx="925">
                  <c:v>3.7624283077748745E-3</c:v>
                </c:pt>
                <c:pt idx="926">
                  <c:v>3.7614778065784577E-3</c:v>
                </c:pt>
                <c:pt idx="927">
                  <c:v>3.7599155000851026E-3</c:v>
                </c:pt>
                <c:pt idx="928">
                  <c:v>3.7589763619312604E-3</c:v>
                </c:pt>
                <c:pt idx="929">
                  <c:v>3.7742668314605745E-3</c:v>
                </c:pt>
                <c:pt idx="930">
                  <c:v>3.7718745654204224E-3</c:v>
                </c:pt>
                <c:pt idx="931">
                  <c:v>3.7723110482799477E-3</c:v>
                </c:pt>
                <c:pt idx="932">
                  <c:v>3.7760093168723585E-3</c:v>
                </c:pt>
                <c:pt idx="933">
                  <c:v>3.7706045978851284E-3</c:v>
                </c:pt>
                <c:pt idx="934">
                  <c:v>3.779141505339847E-3</c:v>
                </c:pt>
                <c:pt idx="935">
                  <c:v>3.7749437824781142E-3</c:v>
                </c:pt>
                <c:pt idx="936">
                  <c:v>3.771192449070523E-3</c:v>
                </c:pt>
                <c:pt idx="937">
                  <c:v>3.7781132788855952E-3</c:v>
                </c:pt>
                <c:pt idx="938">
                  <c:v>3.7890244127570063E-3</c:v>
                </c:pt>
                <c:pt idx="939">
                  <c:v>3.7828819439769145E-3</c:v>
                </c:pt>
                <c:pt idx="940">
                  <c:v>3.7806268729136303E-3</c:v>
                </c:pt>
                <c:pt idx="941">
                  <c:v>3.7664098277792593E-3</c:v>
                </c:pt>
                <c:pt idx="942">
                  <c:v>3.7789148465553406E-3</c:v>
                </c:pt>
                <c:pt idx="943">
                  <c:v>3.7835238529543062E-3</c:v>
                </c:pt>
                <c:pt idx="944">
                  <c:v>3.7740119492395857E-3</c:v>
                </c:pt>
                <c:pt idx="945">
                  <c:v>3.7650819504691183E-3</c:v>
                </c:pt>
                <c:pt idx="946">
                  <c:v>3.7734324237820981E-3</c:v>
                </c:pt>
                <c:pt idx="947">
                  <c:v>3.7730680529478992E-3</c:v>
                </c:pt>
                <c:pt idx="948">
                  <c:v>3.7732893670719587E-3</c:v>
                </c:pt>
                <c:pt idx="949">
                  <c:v>3.7765816548376691E-3</c:v>
                </c:pt>
                <c:pt idx="950">
                  <c:v>3.766036829693183E-3</c:v>
                </c:pt>
                <c:pt idx="951">
                  <c:v>3.7697658460255586E-3</c:v>
                </c:pt>
                <c:pt idx="952">
                  <c:v>3.7711222029101939E-3</c:v>
                </c:pt>
                <c:pt idx="953">
                  <c:v>3.7784108139546891E-3</c:v>
                </c:pt>
                <c:pt idx="954">
                  <c:v>3.768864343615327E-3</c:v>
                </c:pt>
                <c:pt idx="955">
                  <c:v>3.7690546352909453E-3</c:v>
                </c:pt>
                <c:pt idx="956">
                  <c:v>3.7709238618565859E-3</c:v>
                </c:pt>
                <c:pt idx="957">
                  <c:v>3.7740118993574759E-3</c:v>
                </c:pt>
                <c:pt idx="958">
                  <c:v>3.7745533901432093E-3</c:v>
                </c:pt>
                <c:pt idx="959">
                  <c:v>3.7672044319274041E-3</c:v>
                </c:pt>
                <c:pt idx="960">
                  <c:v>3.7719160781147995E-3</c:v>
                </c:pt>
                <c:pt idx="961">
                  <c:v>3.7755602766903905E-3</c:v>
                </c:pt>
                <c:pt idx="962">
                  <c:v>3.7756938688470075E-3</c:v>
                </c:pt>
                <c:pt idx="963">
                  <c:v>3.7777778118582299E-3</c:v>
                </c:pt>
                <c:pt idx="964">
                  <c:v>3.7851151797457525E-3</c:v>
                </c:pt>
                <c:pt idx="965">
                  <c:v>3.779534347565412E-3</c:v>
                </c:pt>
                <c:pt idx="966">
                  <c:v>3.7944203161843215E-3</c:v>
                </c:pt>
                <c:pt idx="967">
                  <c:v>3.7956734922191472E-3</c:v>
                </c:pt>
                <c:pt idx="968">
                  <c:v>3.7885873854872419E-3</c:v>
                </c:pt>
                <c:pt idx="969">
                  <c:v>3.8010137501937593E-3</c:v>
                </c:pt>
                <c:pt idx="970">
                  <c:v>3.8009614083820476E-3</c:v>
                </c:pt>
                <c:pt idx="971">
                  <c:v>3.8085263501501441E-3</c:v>
                </c:pt>
                <c:pt idx="972">
                  <c:v>3.804333044838324E-3</c:v>
                </c:pt>
                <c:pt idx="973">
                  <c:v>3.7950319135067801E-3</c:v>
                </c:pt>
                <c:pt idx="974">
                  <c:v>3.7930199871210198E-3</c:v>
                </c:pt>
                <c:pt idx="975">
                  <c:v>3.8049239984406925E-3</c:v>
                </c:pt>
                <c:pt idx="976">
                  <c:v>3.8080122105908156E-3</c:v>
                </c:pt>
                <c:pt idx="977">
                  <c:v>3.8113738273355953E-3</c:v>
                </c:pt>
                <c:pt idx="978">
                  <c:v>3.8201716118111502E-3</c:v>
                </c:pt>
                <c:pt idx="979">
                  <c:v>3.8102521568916369E-3</c:v>
                </c:pt>
                <c:pt idx="980">
                  <c:v>3.8122299020942091E-3</c:v>
                </c:pt>
                <c:pt idx="981">
                  <c:v>3.810318560221087E-3</c:v>
                </c:pt>
                <c:pt idx="982">
                  <c:v>3.8251121814668809E-3</c:v>
                </c:pt>
                <c:pt idx="983">
                  <c:v>3.8142761771485754E-3</c:v>
                </c:pt>
                <c:pt idx="984">
                  <c:v>3.8276413484715217E-3</c:v>
                </c:pt>
                <c:pt idx="985">
                  <c:v>3.8162310774436299E-3</c:v>
                </c:pt>
                <c:pt idx="986">
                  <c:v>3.8135272279504963E-3</c:v>
                </c:pt>
                <c:pt idx="987">
                  <c:v>3.8232041395985256E-3</c:v>
                </c:pt>
                <c:pt idx="988">
                  <c:v>3.8233406791118125E-3</c:v>
                </c:pt>
                <c:pt idx="989">
                  <c:v>3.8199978772652837E-3</c:v>
                </c:pt>
                <c:pt idx="990">
                  <c:v>3.8133895529370255E-3</c:v>
                </c:pt>
                <c:pt idx="991">
                  <c:v>3.8165835634634436E-3</c:v>
                </c:pt>
                <c:pt idx="992">
                  <c:v>3.8206617001157275E-3</c:v>
                </c:pt>
                <c:pt idx="993">
                  <c:v>3.8259238439284238E-3</c:v>
                </c:pt>
                <c:pt idx="994">
                  <c:v>3.8352285570996654E-3</c:v>
                </c:pt>
                <c:pt idx="995">
                  <c:v>3.8244356899279045E-3</c:v>
                </c:pt>
                <c:pt idx="996">
                  <c:v>3.8249554308860761E-3</c:v>
                </c:pt>
                <c:pt idx="997">
                  <c:v>3.8378476651575919E-3</c:v>
                </c:pt>
                <c:pt idx="998">
                  <c:v>3.8342564225170295E-3</c:v>
                </c:pt>
                <c:pt idx="999">
                  <c:v>3.8332179038982053E-3</c:v>
                </c:pt>
                <c:pt idx="1000">
                  <c:v>3.8321502276638681E-3</c:v>
                </c:pt>
                <c:pt idx="1001">
                  <c:v>3.8269863675625569E-3</c:v>
                </c:pt>
                <c:pt idx="1002">
                  <c:v>3.8311569239141223E-3</c:v>
                </c:pt>
                <c:pt idx="1003">
                  <c:v>3.8476578923741706E-3</c:v>
                </c:pt>
                <c:pt idx="1004">
                  <c:v>3.8380986734136498E-3</c:v>
                </c:pt>
                <c:pt idx="1005">
                  <c:v>3.8431223092994051E-3</c:v>
                </c:pt>
                <c:pt idx="1006">
                  <c:v>3.8349508022619762E-3</c:v>
                </c:pt>
                <c:pt idx="1007">
                  <c:v>3.8362279169114016E-3</c:v>
                </c:pt>
                <c:pt idx="1008">
                  <c:v>3.8483068803000764E-3</c:v>
                </c:pt>
                <c:pt idx="1009">
                  <c:v>3.8384187282559114E-3</c:v>
                </c:pt>
                <c:pt idx="1010">
                  <c:v>3.8474080570249144E-3</c:v>
                </c:pt>
                <c:pt idx="1011">
                  <c:v>3.8517592321785539E-3</c:v>
                </c:pt>
                <c:pt idx="1012">
                  <c:v>3.8471191823261524E-3</c:v>
                </c:pt>
                <c:pt idx="1013">
                  <c:v>3.8405483534935201E-3</c:v>
                </c:pt>
                <c:pt idx="1014">
                  <c:v>3.8370409676392768E-3</c:v>
                </c:pt>
                <c:pt idx="1015">
                  <c:v>3.8502439948097447E-3</c:v>
                </c:pt>
                <c:pt idx="1016">
                  <c:v>3.8511096509124846E-3</c:v>
                </c:pt>
                <c:pt idx="1017">
                  <c:v>3.8550294771315346E-3</c:v>
                </c:pt>
                <c:pt idx="1018">
                  <c:v>3.8597265750377496E-3</c:v>
                </c:pt>
                <c:pt idx="1019">
                  <c:v>3.861611836033744E-3</c:v>
                </c:pt>
                <c:pt idx="1020">
                  <c:v>3.8586178625942854E-3</c:v>
                </c:pt>
                <c:pt idx="1021">
                  <c:v>3.8603540832485E-3</c:v>
                </c:pt>
                <c:pt idx="1022">
                  <c:v>3.863487928991609E-3</c:v>
                </c:pt>
                <c:pt idx="1023">
                  <c:v>3.8638801955045345E-3</c:v>
                </c:pt>
                <c:pt idx="1024">
                  <c:v>3.8782716194008617E-3</c:v>
                </c:pt>
                <c:pt idx="1025">
                  <c:v>3.8743787555911217E-3</c:v>
                </c:pt>
                <c:pt idx="1026">
                  <c:v>3.8693505987169355E-3</c:v>
                </c:pt>
                <c:pt idx="1027">
                  <c:v>3.8722959191554596E-3</c:v>
                </c:pt>
                <c:pt idx="1028">
                  <c:v>3.8752845217505079E-3</c:v>
                </c:pt>
                <c:pt idx="1029">
                  <c:v>3.8735810863057378E-3</c:v>
                </c:pt>
                <c:pt idx="1030">
                  <c:v>3.8773940189884642E-3</c:v>
                </c:pt>
                <c:pt idx="1031">
                  <c:v>3.8701474826058455E-3</c:v>
                </c:pt>
                <c:pt idx="1032">
                  <c:v>3.8788381443666388E-3</c:v>
                </c:pt>
                <c:pt idx="1033">
                  <c:v>3.8814423975852964E-3</c:v>
                </c:pt>
                <c:pt idx="1034">
                  <c:v>3.8830935948376785E-3</c:v>
                </c:pt>
                <c:pt idx="1035">
                  <c:v>3.8742659072846983E-3</c:v>
                </c:pt>
                <c:pt idx="1036">
                  <c:v>3.8808890608620708E-3</c:v>
                </c:pt>
                <c:pt idx="1037">
                  <c:v>3.8741682557085974E-3</c:v>
                </c:pt>
                <c:pt idx="1038">
                  <c:v>3.8762999956371801E-3</c:v>
                </c:pt>
                <c:pt idx="1039">
                  <c:v>3.8806978416056036E-3</c:v>
                </c:pt>
                <c:pt idx="1040">
                  <c:v>3.8815452565079708E-3</c:v>
                </c:pt>
                <c:pt idx="1041">
                  <c:v>3.8870798374237778E-3</c:v>
                </c:pt>
                <c:pt idx="1042">
                  <c:v>3.8813938365366884E-3</c:v>
                </c:pt>
                <c:pt idx="1043">
                  <c:v>3.8937787799555985E-3</c:v>
                </c:pt>
                <c:pt idx="1044">
                  <c:v>3.8957252795600917E-3</c:v>
                </c:pt>
                <c:pt idx="1045">
                  <c:v>3.8971147341213047E-3</c:v>
                </c:pt>
                <c:pt idx="1046">
                  <c:v>3.9044529188063076E-3</c:v>
                </c:pt>
                <c:pt idx="1047">
                  <c:v>3.9056961487381192E-3</c:v>
                </c:pt>
                <c:pt idx="1048">
                  <c:v>3.9006707325113083E-3</c:v>
                </c:pt>
                <c:pt idx="1049">
                  <c:v>3.9091635817880919E-3</c:v>
                </c:pt>
                <c:pt idx="1050">
                  <c:v>3.9055051054586992E-3</c:v>
                </c:pt>
                <c:pt idx="1051">
                  <c:v>3.9119400867586099E-3</c:v>
                </c:pt>
                <c:pt idx="1052">
                  <c:v>3.916228586595071E-3</c:v>
                </c:pt>
                <c:pt idx="1053">
                  <c:v>3.927098031659442E-3</c:v>
                </c:pt>
                <c:pt idx="1054">
                  <c:v>3.9137373321069023E-3</c:v>
                </c:pt>
                <c:pt idx="1055">
                  <c:v>3.9110996048892857E-3</c:v>
                </c:pt>
                <c:pt idx="1056">
                  <c:v>3.9163681308155536E-3</c:v>
                </c:pt>
                <c:pt idx="1057">
                  <c:v>3.9113158812439271E-3</c:v>
                </c:pt>
                <c:pt idx="1058">
                  <c:v>3.911895974064836E-3</c:v>
                </c:pt>
                <c:pt idx="1059">
                  <c:v>3.9034969265182348E-3</c:v>
                </c:pt>
                <c:pt idx="1060">
                  <c:v>3.9116255358900018E-3</c:v>
                </c:pt>
                <c:pt idx="1061">
                  <c:v>3.9134253092334582E-3</c:v>
                </c:pt>
                <c:pt idx="1062">
                  <c:v>3.9176150220056978E-3</c:v>
                </c:pt>
                <c:pt idx="1063">
                  <c:v>3.9240471656290512E-3</c:v>
                </c:pt>
                <c:pt idx="1064">
                  <c:v>3.9280061218382309E-3</c:v>
                </c:pt>
                <c:pt idx="1065">
                  <c:v>3.9279779567001115E-3</c:v>
                </c:pt>
                <c:pt idx="1066">
                  <c:v>3.9283038742211453E-3</c:v>
                </c:pt>
                <c:pt idx="1067">
                  <c:v>3.9384281099508192E-3</c:v>
                </c:pt>
                <c:pt idx="1068">
                  <c:v>3.9335745186601283E-3</c:v>
                </c:pt>
                <c:pt idx="1069">
                  <c:v>3.9467477325855699E-3</c:v>
                </c:pt>
                <c:pt idx="1070">
                  <c:v>3.9312697580393755E-3</c:v>
                </c:pt>
                <c:pt idx="1071">
                  <c:v>3.9435782746949062E-3</c:v>
                </c:pt>
                <c:pt idx="1072">
                  <c:v>3.9366923087062614E-3</c:v>
                </c:pt>
                <c:pt idx="1073">
                  <c:v>3.9415583815526484E-3</c:v>
                </c:pt>
                <c:pt idx="1074">
                  <c:v>3.9464824516520789E-3</c:v>
                </c:pt>
                <c:pt idx="1075">
                  <c:v>3.9554065525771159E-3</c:v>
                </c:pt>
                <c:pt idx="1076">
                  <c:v>3.9474185519461011E-3</c:v>
                </c:pt>
                <c:pt idx="1077">
                  <c:v>3.9541797621005393E-3</c:v>
                </c:pt>
                <c:pt idx="1078">
                  <c:v>3.9418781607538592E-3</c:v>
                </c:pt>
                <c:pt idx="1079">
                  <c:v>3.945211007744409E-3</c:v>
                </c:pt>
                <c:pt idx="1080">
                  <c:v>3.9433829196305874E-3</c:v>
                </c:pt>
                <c:pt idx="1081">
                  <c:v>3.9484604499759515E-3</c:v>
                </c:pt>
                <c:pt idx="1082">
                  <c:v>3.9338604323902841E-3</c:v>
                </c:pt>
                <c:pt idx="1083">
                  <c:v>3.9503083672836111E-3</c:v>
                </c:pt>
                <c:pt idx="1084">
                  <c:v>3.9569206689956862E-3</c:v>
                </c:pt>
                <c:pt idx="1085">
                  <c:v>3.953544089495829E-3</c:v>
                </c:pt>
                <c:pt idx="1086">
                  <c:v>3.9524845925344686E-3</c:v>
                </c:pt>
                <c:pt idx="1087">
                  <c:v>3.9514710635265354E-3</c:v>
                </c:pt>
                <c:pt idx="1088">
                  <c:v>3.9585565096972196E-3</c:v>
                </c:pt>
                <c:pt idx="1089">
                  <c:v>3.9636938422868669E-3</c:v>
                </c:pt>
                <c:pt idx="1090">
                  <c:v>3.9630217167215803E-3</c:v>
                </c:pt>
                <c:pt idx="1091">
                  <c:v>3.9569229777385176E-3</c:v>
                </c:pt>
                <c:pt idx="1092">
                  <c:v>3.9492965325975257E-3</c:v>
                </c:pt>
                <c:pt idx="1093">
                  <c:v>3.8929174007775406E-3</c:v>
                </c:pt>
                <c:pt idx="1094">
                  <c:v>3.9041960362158974E-3</c:v>
                </c:pt>
                <c:pt idx="1095">
                  <c:v>3.8961938380264074E-3</c:v>
                </c:pt>
                <c:pt idx="1096">
                  <c:v>3.8872559038705479E-3</c:v>
                </c:pt>
                <c:pt idx="1097">
                  <c:v>3.8882456445317307E-3</c:v>
                </c:pt>
                <c:pt idx="1098">
                  <c:v>3.8869787577785831E-3</c:v>
                </c:pt>
                <c:pt idx="1099">
                  <c:v>3.9047732295100384E-3</c:v>
                </c:pt>
                <c:pt idx="1100">
                  <c:v>3.9042541795017774E-3</c:v>
                </c:pt>
                <c:pt idx="1101">
                  <c:v>3.8903244625612355E-3</c:v>
                </c:pt>
                <c:pt idx="1102">
                  <c:v>3.8893930836444751E-3</c:v>
                </c:pt>
                <c:pt idx="1103">
                  <c:v>3.8907060648708542E-3</c:v>
                </c:pt>
                <c:pt idx="1104">
                  <c:v>3.8880252236960207E-3</c:v>
                </c:pt>
                <c:pt idx="1105">
                  <c:v>3.8956363615464725E-3</c:v>
                </c:pt>
                <c:pt idx="1106">
                  <c:v>3.9018284950913225E-3</c:v>
                </c:pt>
                <c:pt idx="1107">
                  <c:v>3.9059003714158455E-3</c:v>
                </c:pt>
                <c:pt idx="1108">
                  <c:v>3.9149298726298314E-3</c:v>
                </c:pt>
                <c:pt idx="1109">
                  <c:v>3.9092973262574108E-3</c:v>
                </c:pt>
                <c:pt idx="1110">
                  <c:v>3.9137748929637672E-3</c:v>
                </c:pt>
                <c:pt idx="1111">
                  <c:v>3.9078192527077522E-3</c:v>
                </c:pt>
                <c:pt idx="1112">
                  <c:v>3.8972858394041858E-3</c:v>
                </c:pt>
                <c:pt idx="1113">
                  <c:v>3.8945346813637166E-3</c:v>
                </c:pt>
                <c:pt idx="1114">
                  <c:v>3.8989241112294048E-3</c:v>
                </c:pt>
                <c:pt idx="1115">
                  <c:v>3.8998026573627128E-3</c:v>
                </c:pt>
                <c:pt idx="1116">
                  <c:v>3.9069191415961576E-3</c:v>
                </c:pt>
                <c:pt idx="1117">
                  <c:v>3.908025351191639E-3</c:v>
                </c:pt>
                <c:pt idx="1118">
                  <c:v>3.90961513823407E-3</c:v>
                </c:pt>
                <c:pt idx="1119">
                  <c:v>3.9101595488259698E-3</c:v>
                </c:pt>
                <c:pt idx="1120">
                  <c:v>3.9152685051818733E-3</c:v>
                </c:pt>
                <c:pt idx="1121">
                  <c:v>3.9217174125477676E-3</c:v>
                </c:pt>
                <c:pt idx="1122">
                  <c:v>3.9233783494902804E-3</c:v>
                </c:pt>
                <c:pt idx="1123">
                  <c:v>3.9175498107503976E-3</c:v>
                </c:pt>
                <c:pt idx="1124">
                  <c:v>3.9128494447304291E-3</c:v>
                </c:pt>
                <c:pt idx="1125">
                  <c:v>3.9194832094093307E-3</c:v>
                </c:pt>
                <c:pt idx="1126">
                  <c:v>3.9179943528525295E-3</c:v>
                </c:pt>
                <c:pt idx="1127">
                  <c:v>3.925899081916733E-3</c:v>
                </c:pt>
                <c:pt idx="1128">
                  <c:v>3.9307867285137271E-3</c:v>
                </c:pt>
                <c:pt idx="1129">
                  <c:v>3.937242161870155E-3</c:v>
                </c:pt>
                <c:pt idx="1130">
                  <c:v>3.9299067149282723E-3</c:v>
                </c:pt>
                <c:pt idx="1131">
                  <c:v>3.9272586861035181E-3</c:v>
                </c:pt>
                <c:pt idx="1132">
                  <c:v>3.9275713364335836E-3</c:v>
                </c:pt>
                <c:pt idx="1133">
                  <c:v>3.9287422971720585E-3</c:v>
                </c:pt>
                <c:pt idx="1134">
                  <c:v>3.9308364243525679E-3</c:v>
                </c:pt>
                <c:pt idx="1135">
                  <c:v>3.9210457404270527E-3</c:v>
                </c:pt>
                <c:pt idx="1136">
                  <c:v>3.9280828749468357E-3</c:v>
                </c:pt>
                <c:pt idx="1137">
                  <c:v>3.9487679105341391E-3</c:v>
                </c:pt>
                <c:pt idx="1138">
                  <c:v>3.9445740040795624E-3</c:v>
                </c:pt>
                <c:pt idx="1139">
                  <c:v>3.9459501011752185E-3</c:v>
                </c:pt>
                <c:pt idx="1140">
                  <c:v>3.9524278505399472E-3</c:v>
                </c:pt>
                <c:pt idx="1141">
                  <c:v>3.95010752185507E-3</c:v>
                </c:pt>
                <c:pt idx="1142">
                  <c:v>3.9422450344397493E-3</c:v>
                </c:pt>
                <c:pt idx="1143">
                  <c:v>3.9644027446561749E-3</c:v>
                </c:pt>
                <c:pt idx="1144">
                  <c:v>3.9598814547078896E-3</c:v>
                </c:pt>
                <c:pt idx="1145">
                  <c:v>3.9742016172674595E-3</c:v>
                </c:pt>
                <c:pt idx="1146">
                  <c:v>3.9768931441874801E-3</c:v>
                </c:pt>
                <c:pt idx="1147">
                  <c:v>3.9716562354923631E-3</c:v>
                </c:pt>
                <c:pt idx="1148">
                  <c:v>3.9623674566641948E-3</c:v>
                </c:pt>
                <c:pt idx="1149">
                  <c:v>3.9683842277473411E-3</c:v>
                </c:pt>
                <c:pt idx="1150">
                  <c:v>3.9715691541299357E-3</c:v>
                </c:pt>
                <c:pt idx="1151">
                  <c:v>3.9796333670776458E-3</c:v>
                </c:pt>
                <c:pt idx="1152">
                  <c:v>3.9762314760057489E-3</c:v>
                </c:pt>
                <c:pt idx="1153">
                  <c:v>3.9763751033919286E-3</c:v>
                </c:pt>
                <c:pt idx="1154">
                  <c:v>3.978201059058775E-3</c:v>
                </c:pt>
                <c:pt idx="1155">
                  <c:v>3.9669814579546764E-3</c:v>
                </c:pt>
                <c:pt idx="1156">
                  <c:v>3.9704769801834176E-3</c:v>
                </c:pt>
                <c:pt idx="1157">
                  <c:v>3.9774335590391638E-3</c:v>
                </c:pt>
                <c:pt idx="1158">
                  <c:v>3.9864068461266172E-3</c:v>
                </c:pt>
                <c:pt idx="1159">
                  <c:v>3.9815097022180791E-3</c:v>
                </c:pt>
                <c:pt idx="1160">
                  <c:v>3.9837368791063128E-3</c:v>
                </c:pt>
                <c:pt idx="1161">
                  <c:v>3.9876786686479362E-3</c:v>
                </c:pt>
                <c:pt idx="1162">
                  <c:v>3.9955112716045871E-3</c:v>
                </c:pt>
                <c:pt idx="1163">
                  <c:v>3.994916140917501E-3</c:v>
                </c:pt>
                <c:pt idx="1164">
                  <c:v>3.994324863648673E-3</c:v>
                </c:pt>
                <c:pt idx="1165">
                  <c:v>4.0046145199751195E-3</c:v>
                </c:pt>
                <c:pt idx="1166">
                  <c:v>4.0018800246245066E-3</c:v>
                </c:pt>
                <c:pt idx="1167">
                  <c:v>4.0024692076751252E-3</c:v>
                </c:pt>
                <c:pt idx="1168">
                  <c:v>3.9992530190743102E-3</c:v>
                </c:pt>
                <c:pt idx="1169">
                  <c:v>3.9967787669474147E-3</c:v>
                </c:pt>
                <c:pt idx="1170">
                  <c:v>3.993914813347813E-3</c:v>
                </c:pt>
                <c:pt idx="1171">
                  <c:v>3.9927879874125096E-3</c:v>
                </c:pt>
                <c:pt idx="1172">
                  <c:v>4.0062160774816617E-3</c:v>
                </c:pt>
                <c:pt idx="1173">
                  <c:v>4.0051041657872292E-3</c:v>
                </c:pt>
                <c:pt idx="1174">
                  <c:v>4.0068825093178924E-3</c:v>
                </c:pt>
                <c:pt idx="1175">
                  <c:v>3.9948543593530369E-3</c:v>
                </c:pt>
                <c:pt idx="1176">
                  <c:v>4.0206144072043844E-3</c:v>
                </c:pt>
                <c:pt idx="1177">
                  <c:v>4.0157765888583193E-3</c:v>
                </c:pt>
                <c:pt idx="1178">
                  <c:v>4.0220724738668388E-3</c:v>
                </c:pt>
                <c:pt idx="1179">
                  <c:v>4.0111366358193297E-3</c:v>
                </c:pt>
                <c:pt idx="1180">
                  <c:v>4.0160995982357591E-3</c:v>
                </c:pt>
                <c:pt idx="1181">
                  <c:v>4.029576412847435E-3</c:v>
                </c:pt>
                <c:pt idx="1182">
                  <c:v>4.0181122027169586E-3</c:v>
                </c:pt>
                <c:pt idx="1183">
                  <c:v>4.0266777808453998E-3</c:v>
                </c:pt>
                <c:pt idx="1184">
                  <c:v>4.0353832825196301E-3</c:v>
                </c:pt>
                <c:pt idx="1185">
                  <c:v>4.035122823377593E-3</c:v>
                </c:pt>
                <c:pt idx="1186">
                  <c:v>4.0447683351850011E-3</c:v>
                </c:pt>
                <c:pt idx="1187">
                  <c:v>4.0340858407550816E-3</c:v>
                </c:pt>
                <c:pt idx="1188">
                  <c:v>4.0417367923190279E-3</c:v>
                </c:pt>
                <c:pt idx="1189">
                  <c:v>4.0256613197455805E-3</c:v>
                </c:pt>
                <c:pt idx="1190">
                  <c:v>4.0327941889740718E-3</c:v>
                </c:pt>
                <c:pt idx="1191">
                  <c:v>4.0314138457096128E-3</c:v>
                </c:pt>
                <c:pt idx="1192">
                  <c:v>4.0359518414328213E-3</c:v>
                </c:pt>
                <c:pt idx="1193">
                  <c:v>4.0578990672718732E-3</c:v>
                </c:pt>
                <c:pt idx="1194">
                  <c:v>4.05798738577652E-3</c:v>
                </c:pt>
                <c:pt idx="1195">
                  <c:v>4.0331595263576742E-3</c:v>
                </c:pt>
                <c:pt idx="1196">
                  <c:v>4.0468385600053768E-3</c:v>
                </c:pt>
                <c:pt idx="1197">
                  <c:v>4.052762496592568E-3</c:v>
                </c:pt>
                <c:pt idx="1198">
                  <c:v>4.0361828253616897E-3</c:v>
                </c:pt>
                <c:pt idx="1199">
                  <c:v>4.0272600870270561E-3</c:v>
                </c:pt>
                <c:pt idx="1200">
                  <c:v>4.0318760024541187E-3</c:v>
                </c:pt>
                <c:pt idx="1201">
                  <c:v>4.0139153819525927E-3</c:v>
                </c:pt>
                <c:pt idx="1202">
                  <c:v>4.0164632240640248E-3</c:v>
                </c:pt>
                <c:pt idx="1203">
                  <c:v>4.0228882180618538E-3</c:v>
                </c:pt>
                <c:pt idx="1204">
                  <c:v>4.0323309422659456E-3</c:v>
                </c:pt>
                <c:pt idx="1205">
                  <c:v>4.0418627124725803E-3</c:v>
                </c:pt>
                <c:pt idx="1206">
                  <c:v>4.046374150859588E-3</c:v>
                </c:pt>
                <c:pt idx="1207">
                  <c:v>4.0314248642333616E-3</c:v>
                </c:pt>
                <c:pt idx="1208">
                  <c:v>4.034739360922958E-3</c:v>
                </c:pt>
                <c:pt idx="1209">
                  <c:v>4.0491075772311272E-3</c:v>
                </c:pt>
                <c:pt idx="1210">
                  <c:v>4.031381044205971E-3</c:v>
                </c:pt>
                <c:pt idx="1211">
                  <c:v>4.0426117894886079E-3</c:v>
                </c:pt>
                <c:pt idx="1212">
                  <c:v>4.0391703211126824E-3</c:v>
                </c:pt>
                <c:pt idx="1213">
                  <c:v>4.0356129455172314E-3</c:v>
                </c:pt>
                <c:pt idx="1214">
                  <c:v>4.035728239552421E-3</c:v>
                </c:pt>
                <c:pt idx="1215">
                  <c:v>4.0353119589337863E-3</c:v>
                </c:pt>
                <c:pt idx="1216">
                  <c:v>4.0433609388107906E-3</c:v>
                </c:pt>
                <c:pt idx="1217">
                  <c:v>4.030061912597911E-3</c:v>
                </c:pt>
                <c:pt idx="1218">
                  <c:v>4.0212542029872548E-3</c:v>
                </c:pt>
                <c:pt idx="1219">
                  <c:v>4.0430289457596162E-3</c:v>
                </c:pt>
                <c:pt idx="1220">
                  <c:v>4.0385804547120405E-3</c:v>
                </c:pt>
                <c:pt idx="1221">
                  <c:v>4.0506194329359077E-3</c:v>
                </c:pt>
                <c:pt idx="1222">
                  <c:v>4.0485914714076792E-3</c:v>
                </c:pt>
                <c:pt idx="1223">
                  <c:v>4.046568984812416E-3</c:v>
                </c:pt>
                <c:pt idx="1224">
                  <c:v>4.0543747619437359E-3</c:v>
                </c:pt>
                <c:pt idx="1225">
                  <c:v>4.0511442190545735E-3</c:v>
                </c:pt>
                <c:pt idx="1226">
                  <c:v>4.0462919936087582E-3</c:v>
                </c:pt>
                <c:pt idx="1227">
                  <c:v>4.0491620124571415E-3</c:v>
                </c:pt>
                <c:pt idx="1228">
                  <c:v>4.0454096876584474E-3</c:v>
                </c:pt>
                <c:pt idx="1229">
                  <c:v>4.0496408152647231E-3</c:v>
                </c:pt>
                <c:pt idx="1230">
                  <c:v>4.0580608021830228E-3</c:v>
                </c:pt>
                <c:pt idx="1231">
                  <c:v>4.0491703600884534E-3</c:v>
                </c:pt>
                <c:pt idx="1232">
                  <c:v>4.0509247199354108E-3</c:v>
                </c:pt>
                <c:pt idx="1233">
                  <c:v>4.0561088055716251E-3</c:v>
                </c:pt>
                <c:pt idx="1234">
                  <c:v>4.0656105605001722E-3</c:v>
                </c:pt>
                <c:pt idx="1235">
                  <c:v>4.0690755451257415E-3</c:v>
                </c:pt>
                <c:pt idx="1236">
                  <c:v>4.0747175262348537E-3</c:v>
                </c:pt>
                <c:pt idx="1237">
                  <c:v>4.0825663767013335E-3</c:v>
                </c:pt>
                <c:pt idx="1238">
                  <c:v>4.0714791703519142E-3</c:v>
                </c:pt>
                <c:pt idx="1239">
                  <c:v>4.0710531568014362E-3</c:v>
                </c:pt>
                <c:pt idx="1240">
                  <c:v>4.0656784113871792E-3</c:v>
                </c:pt>
                <c:pt idx="1241">
                  <c:v>4.0852935282351139E-3</c:v>
                </c:pt>
                <c:pt idx="1242">
                  <c:v>4.0827758367677309E-3</c:v>
                </c:pt>
                <c:pt idx="1243">
                  <c:v>4.0842199167419125E-3</c:v>
                </c:pt>
                <c:pt idx="1244">
                  <c:v>4.0855692497648493E-3</c:v>
                </c:pt>
                <c:pt idx="1245">
                  <c:v>4.0978972860256984E-3</c:v>
                </c:pt>
                <c:pt idx="1246">
                  <c:v>4.1002775053839251E-3</c:v>
                </c:pt>
                <c:pt idx="1247">
                  <c:v>4.0972933176948393E-3</c:v>
                </c:pt>
                <c:pt idx="1248">
                  <c:v>4.1041943711282881E-3</c:v>
                </c:pt>
                <c:pt idx="1249">
                  <c:v>4.1151339501216619E-3</c:v>
                </c:pt>
                <c:pt idx="1250">
                  <c:v>4.1062697487574112E-3</c:v>
                </c:pt>
                <c:pt idx="1251">
                  <c:v>4.1110607369077281E-3</c:v>
                </c:pt>
                <c:pt idx="1252">
                  <c:v>4.1134955480613212E-3</c:v>
                </c:pt>
                <c:pt idx="1253">
                  <c:v>4.1212623770154975E-3</c:v>
                </c:pt>
                <c:pt idx="1254">
                  <c:v>4.1086048693562268E-3</c:v>
                </c:pt>
                <c:pt idx="1255">
                  <c:v>4.1057280694308477E-3</c:v>
                </c:pt>
                <c:pt idx="1256">
                  <c:v>4.1165106629206449E-3</c:v>
                </c:pt>
                <c:pt idx="1257">
                  <c:v>4.1128673914874363E-3</c:v>
                </c:pt>
                <c:pt idx="1258">
                  <c:v>4.10496118253207E-3</c:v>
                </c:pt>
                <c:pt idx="1259">
                  <c:v>4.1125506332503926E-3</c:v>
                </c:pt>
                <c:pt idx="1260">
                  <c:v>4.1118613926056429E-3</c:v>
                </c:pt>
                <c:pt idx="1261">
                  <c:v>4.112665812366828E-3</c:v>
                </c:pt>
                <c:pt idx="1262">
                  <c:v>4.1098893918798726E-3</c:v>
                </c:pt>
                <c:pt idx="1263">
                  <c:v>4.1130387161223414E-3</c:v>
                </c:pt>
                <c:pt idx="1264">
                  <c:v>4.107283603021256E-3</c:v>
                </c:pt>
                <c:pt idx="1265">
                  <c:v>4.1266254749570686E-3</c:v>
                </c:pt>
                <c:pt idx="1266">
                  <c:v>4.1406463637980381E-3</c:v>
                </c:pt>
                <c:pt idx="1267">
                  <c:v>4.1302575324063118E-3</c:v>
                </c:pt>
                <c:pt idx="1268">
                  <c:v>4.1378383880605009E-3</c:v>
                </c:pt>
                <c:pt idx="1269">
                  <c:v>4.135802430273193E-3</c:v>
                </c:pt>
                <c:pt idx="1270">
                  <c:v>4.1440448514106542E-3</c:v>
                </c:pt>
                <c:pt idx="1271">
                  <c:v>4.1357309539832524E-3</c:v>
                </c:pt>
                <c:pt idx="1272">
                  <c:v>4.1416008866350627E-3</c:v>
                </c:pt>
                <c:pt idx="1273">
                  <c:v>4.1422938636565248E-3</c:v>
                </c:pt>
                <c:pt idx="1274">
                  <c:v>4.1436082783281878E-3</c:v>
                </c:pt>
                <c:pt idx="1275">
                  <c:v>4.1362926394464062E-3</c:v>
                </c:pt>
                <c:pt idx="1276">
                  <c:v>4.1422516944627889E-3</c:v>
                </c:pt>
                <c:pt idx="1277">
                  <c:v>4.1458396159398982E-3</c:v>
                </c:pt>
                <c:pt idx="1278">
                  <c:v>4.1492696525220136E-3</c:v>
                </c:pt>
                <c:pt idx="1279">
                  <c:v>4.1549411351256118E-3</c:v>
                </c:pt>
                <c:pt idx="1280">
                  <c:v>4.1371016385344673E-3</c:v>
                </c:pt>
                <c:pt idx="1281">
                  <c:v>4.1497898527009377E-3</c:v>
                </c:pt>
                <c:pt idx="1282">
                  <c:v>4.1566114644107218E-3</c:v>
                </c:pt>
                <c:pt idx="1283">
                  <c:v>4.1518959534532288E-3</c:v>
                </c:pt>
                <c:pt idx="1284">
                  <c:v>4.1461772605473129E-3</c:v>
                </c:pt>
                <c:pt idx="1285">
                  <c:v>4.1496003947939872E-3</c:v>
                </c:pt>
                <c:pt idx="1286">
                  <c:v>4.1559192787369182E-3</c:v>
                </c:pt>
                <c:pt idx="1287">
                  <c:v>4.1572755096985232E-3</c:v>
                </c:pt>
                <c:pt idx="1288">
                  <c:v>4.1599194870998142E-3</c:v>
                </c:pt>
                <c:pt idx="1289">
                  <c:v>4.1569139806117835E-3</c:v>
                </c:pt>
                <c:pt idx="1290">
                  <c:v>4.1697118846317598E-3</c:v>
                </c:pt>
                <c:pt idx="1291">
                  <c:v>4.1732209875816294E-3</c:v>
                </c:pt>
                <c:pt idx="1292">
                  <c:v>4.1752760014079219E-3</c:v>
                </c:pt>
                <c:pt idx="1293">
                  <c:v>4.1862267939760016E-3</c:v>
                </c:pt>
                <c:pt idx="1294">
                  <c:v>4.1810903272937409E-3</c:v>
                </c:pt>
                <c:pt idx="1295">
                  <c:v>4.1877753591268146E-3</c:v>
                </c:pt>
                <c:pt idx="1296">
                  <c:v>4.1771351228435533E-3</c:v>
                </c:pt>
                <c:pt idx="1297">
                  <c:v>4.1704241144304936E-3</c:v>
                </c:pt>
                <c:pt idx="1298">
                  <c:v>4.1686918742360806E-3</c:v>
                </c:pt>
                <c:pt idx="1299">
                  <c:v>4.1822352630700313E-3</c:v>
                </c:pt>
                <c:pt idx="1300">
                  <c:v>4.1664023065410361E-3</c:v>
                </c:pt>
                <c:pt idx="1301">
                  <c:v>4.1758521689704044E-3</c:v>
                </c:pt>
                <c:pt idx="1302">
                  <c:v>4.1681498941785562E-3</c:v>
                </c:pt>
                <c:pt idx="1303">
                  <c:v>4.1827723818677817E-3</c:v>
                </c:pt>
                <c:pt idx="1304">
                  <c:v>4.2065726894760166E-3</c:v>
                </c:pt>
                <c:pt idx="1305">
                  <c:v>4.2004455218157691E-3</c:v>
                </c:pt>
                <c:pt idx="1306">
                  <c:v>4.2168452082750772E-3</c:v>
                </c:pt>
                <c:pt idx="1307">
                  <c:v>4.1801597617995645E-3</c:v>
                </c:pt>
                <c:pt idx="1308">
                  <c:v>4.1910559193647379E-3</c:v>
                </c:pt>
                <c:pt idx="1309">
                  <c:v>4.2041235303085962E-3</c:v>
                </c:pt>
                <c:pt idx="1310">
                  <c:v>4.1958471348006367E-3</c:v>
                </c:pt>
                <c:pt idx="1311">
                  <c:v>4.2025797376636824E-3</c:v>
                </c:pt>
                <c:pt idx="1312">
                  <c:v>4.1979476244198574E-3</c:v>
                </c:pt>
                <c:pt idx="1313">
                  <c:v>4.2101755049901149E-3</c:v>
                </c:pt>
                <c:pt idx="1314">
                  <c:v>4.1998609698294343E-3</c:v>
                </c:pt>
                <c:pt idx="1315">
                  <c:v>4.1999410702804885E-3</c:v>
                </c:pt>
                <c:pt idx="1316">
                  <c:v>4.2077878630987619E-3</c:v>
                </c:pt>
                <c:pt idx="1317">
                  <c:v>4.2187821731074432E-3</c:v>
                </c:pt>
                <c:pt idx="1318">
                  <c:v>4.2171388330250678E-3</c:v>
                </c:pt>
                <c:pt idx="1319">
                  <c:v>4.2131374807310483E-3</c:v>
                </c:pt>
                <c:pt idx="1320">
                  <c:v>4.2171974229475466E-3</c:v>
                </c:pt>
                <c:pt idx="1321">
                  <c:v>4.2093683304950677E-3</c:v>
                </c:pt>
                <c:pt idx="1322">
                  <c:v>4.1978758476338106E-3</c:v>
                </c:pt>
                <c:pt idx="1323">
                  <c:v>4.194122770907833E-3</c:v>
                </c:pt>
                <c:pt idx="1324">
                  <c:v>4.1994334401824797E-3</c:v>
                </c:pt>
                <c:pt idx="1325">
                  <c:v>4.2110133910673465E-3</c:v>
                </c:pt>
                <c:pt idx="1326">
                  <c:v>4.2009253190862551E-3</c:v>
                </c:pt>
                <c:pt idx="1327">
                  <c:v>4.1958119984024343E-3</c:v>
                </c:pt>
                <c:pt idx="1328">
                  <c:v>4.1957928232175179E-3</c:v>
                </c:pt>
                <c:pt idx="1329">
                  <c:v>4.1938519279435269E-3</c:v>
                </c:pt>
                <c:pt idx="1330">
                  <c:v>4.1890097533758266E-3</c:v>
                </c:pt>
                <c:pt idx="1331">
                  <c:v>4.1972112893392914E-3</c:v>
                </c:pt>
                <c:pt idx="1332">
                  <c:v>4.1906190279672019E-3</c:v>
                </c:pt>
                <c:pt idx="1333">
                  <c:v>4.2072513039353547E-3</c:v>
                </c:pt>
                <c:pt idx="1334">
                  <c:v>4.1979639186562534E-3</c:v>
                </c:pt>
                <c:pt idx="1335">
                  <c:v>4.2045714784211628E-3</c:v>
                </c:pt>
                <c:pt idx="1336">
                  <c:v>4.1969956312317277E-3</c:v>
                </c:pt>
                <c:pt idx="1337">
                  <c:v>4.1982710448585682E-3</c:v>
                </c:pt>
                <c:pt idx="1338">
                  <c:v>4.1847333953433687E-3</c:v>
                </c:pt>
                <c:pt idx="1339">
                  <c:v>4.195807388152375E-3</c:v>
                </c:pt>
                <c:pt idx="1340">
                  <c:v>4.2034561712253476E-3</c:v>
                </c:pt>
                <c:pt idx="1341">
                  <c:v>4.2070201137115884E-3</c:v>
                </c:pt>
                <c:pt idx="1342">
                  <c:v>4.2028873124652392E-3</c:v>
                </c:pt>
                <c:pt idx="1343">
                  <c:v>4.2196233642248495E-3</c:v>
                </c:pt>
                <c:pt idx="1344">
                  <c:v>4.2321064433051064E-3</c:v>
                </c:pt>
                <c:pt idx="1345">
                  <c:v>4.2205147916085893E-3</c:v>
                </c:pt>
                <c:pt idx="1346">
                  <c:v>4.2347253151457558E-3</c:v>
                </c:pt>
                <c:pt idx="1347">
                  <c:v>4.2297286576750189E-3</c:v>
                </c:pt>
                <c:pt idx="1348">
                  <c:v>4.2224020756722845E-3</c:v>
                </c:pt>
                <c:pt idx="1349">
                  <c:v>4.2206461245428159E-3</c:v>
                </c:pt>
                <c:pt idx="1350">
                  <c:v>4.2153405734359226E-3</c:v>
                </c:pt>
                <c:pt idx="1351">
                  <c:v>4.2337483067458317E-3</c:v>
                </c:pt>
                <c:pt idx="1352">
                  <c:v>4.2334019680085669E-3</c:v>
                </c:pt>
                <c:pt idx="1353">
                  <c:v>4.2462811581801228E-3</c:v>
                </c:pt>
                <c:pt idx="1354">
                  <c:v>4.2497057378089714E-3</c:v>
                </c:pt>
                <c:pt idx="1355">
                  <c:v>4.2502775883453414E-3</c:v>
                </c:pt>
                <c:pt idx="1356">
                  <c:v>4.2421175262123334E-3</c:v>
                </c:pt>
                <c:pt idx="1357">
                  <c:v>4.2355328373386387E-3</c:v>
                </c:pt>
                <c:pt idx="1358">
                  <c:v>4.2334394569983665E-3</c:v>
                </c:pt>
                <c:pt idx="1359">
                  <c:v>4.2536475188688916E-3</c:v>
                </c:pt>
                <c:pt idx="1360">
                  <c:v>4.2427749680489539E-3</c:v>
                </c:pt>
                <c:pt idx="1361">
                  <c:v>4.2504946360317547E-3</c:v>
                </c:pt>
                <c:pt idx="1362">
                  <c:v>4.2334599996743955E-3</c:v>
                </c:pt>
                <c:pt idx="1363">
                  <c:v>4.2469970602512517E-3</c:v>
                </c:pt>
                <c:pt idx="1364">
                  <c:v>4.2647038494228297E-3</c:v>
                </c:pt>
                <c:pt idx="1365">
                  <c:v>4.2464449052327033E-3</c:v>
                </c:pt>
                <c:pt idx="1366">
                  <c:v>4.257979617166922E-3</c:v>
                </c:pt>
                <c:pt idx="1367">
                  <c:v>4.2571825578941848E-3</c:v>
                </c:pt>
                <c:pt idx="1368">
                  <c:v>4.255149597292362E-3</c:v>
                </c:pt>
                <c:pt idx="1369">
                  <c:v>4.2385540795689298E-3</c:v>
                </c:pt>
                <c:pt idx="1370">
                  <c:v>4.2438764736273619E-3</c:v>
                </c:pt>
                <c:pt idx="1371">
                  <c:v>4.2470264559559051E-3</c:v>
                </c:pt>
                <c:pt idx="1372">
                  <c:v>4.2688606495905213E-3</c:v>
                </c:pt>
                <c:pt idx="1373">
                  <c:v>4.2730210698477336E-3</c:v>
                </c:pt>
                <c:pt idx="1374">
                  <c:v>4.2529380535039404E-3</c:v>
                </c:pt>
                <c:pt idx="1375">
                  <c:v>4.2656350245327381E-3</c:v>
                </c:pt>
                <c:pt idx="1376">
                  <c:v>4.2627227914516933E-3</c:v>
                </c:pt>
                <c:pt idx="1377">
                  <c:v>4.2732885817463664E-3</c:v>
                </c:pt>
                <c:pt idx="1378">
                  <c:v>4.2854948452438991E-3</c:v>
                </c:pt>
                <c:pt idx="1379">
                  <c:v>4.2750263697914149E-3</c:v>
                </c:pt>
                <c:pt idx="1380">
                  <c:v>4.2640794843935423E-3</c:v>
                </c:pt>
                <c:pt idx="1381">
                  <c:v>4.2776621353082193E-3</c:v>
                </c:pt>
                <c:pt idx="1382">
                  <c:v>4.2801867781494807E-3</c:v>
                </c:pt>
                <c:pt idx="1383">
                  <c:v>4.2570278459958732E-3</c:v>
                </c:pt>
                <c:pt idx="1384">
                  <c:v>4.2629882960286232E-3</c:v>
                </c:pt>
                <c:pt idx="1385">
                  <c:v>4.2755828391826982E-3</c:v>
                </c:pt>
                <c:pt idx="1386">
                  <c:v>4.280508279197787E-3</c:v>
                </c:pt>
                <c:pt idx="1387">
                  <c:v>4.2701496473226625E-3</c:v>
                </c:pt>
                <c:pt idx="1388">
                  <c:v>4.2495450495388873E-3</c:v>
                </c:pt>
                <c:pt idx="1389">
                  <c:v>4.2652061671674124E-3</c:v>
                </c:pt>
                <c:pt idx="1390">
                  <c:v>4.2714109827788225E-3</c:v>
                </c:pt>
                <c:pt idx="1391">
                  <c:v>4.2738568018512325E-3</c:v>
                </c:pt>
                <c:pt idx="1392">
                  <c:v>4.2874420526401603E-3</c:v>
                </c:pt>
                <c:pt idx="1393">
                  <c:v>4.2763105776558565E-3</c:v>
                </c:pt>
                <c:pt idx="1394">
                  <c:v>4.2865893913423504E-3</c:v>
                </c:pt>
                <c:pt idx="1395">
                  <c:v>4.2941895245758267E-3</c:v>
                </c:pt>
                <c:pt idx="1396">
                  <c:v>4.3012311754677263E-3</c:v>
                </c:pt>
                <c:pt idx="1397">
                  <c:v>4.2978747812509677E-3</c:v>
                </c:pt>
                <c:pt idx="1398">
                  <c:v>4.2921353145393311E-3</c:v>
                </c:pt>
                <c:pt idx="1399">
                  <c:v>4.2887301211647459E-3</c:v>
                </c:pt>
                <c:pt idx="1400">
                  <c:v>4.3082909144678584E-3</c:v>
                </c:pt>
                <c:pt idx="1401">
                  <c:v>4.2936878698322072E-3</c:v>
                </c:pt>
                <c:pt idx="1402">
                  <c:v>4.3009480154248053E-3</c:v>
                </c:pt>
                <c:pt idx="1403">
                  <c:v>4.306268227455055E-3</c:v>
                </c:pt>
                <c:pt idx="1404">
                  <c:v>4.3026006566502977E-3</c:v>
                </c:pt>
                <c:pt idx="1405">
                  <c:v>4.3031713649412618E-3</c:v>
                </c:pt>
                <c:pt idx="1406">
                  <c:v>4.3109471445141375E-3</c:v>
                </c:pt>
                <c:pt idx="1407">
                  <c:v>4.3086542666562738E-3</c:v>
                </c:pt>
                <c:pt idx="1408">
                  <c:v>4.3088158300040973E-3</c:v>
                </c:pt>
                <c:pt idx="1409">
                  <c:v>4.3199087948049822E-3</c:v>
                </c:pt>
                <c:pt idx="1410">
                  <c:v>4.313983554312722E-3</c:v>
                </c:pt>
                <c:pt idx="1411">
                  <c:v>4.3108356507668899E-3</c:v>
                </c:pt>
                <c:pt idx="1412">
                  <c:v>4.3143097499565332E-3</c:v>
                </c:pt>
                <c:pt idx="1413">
                  <c:v>4.3222832932359309E-3</c:v>
                </c:pt>
                <c:pt idx="1414">
                  <c:v>4.3222341405777451E-3</c:v>
                </c:pt>
                <c:pt idx="1415">
                  <c:v>4.3091823978811073E-3</c:v>
                </c:pt>
                <c:pt idx="1416">
                  <c:v>4.3254304031436833E-3</c:v>
                </c:pt>
                <c:pt idx="1417">
                  <c:v>4.3255247624069551E-3</c:v>
                </c:pt>
                <c:pt idx="1418">
                  <c:v>4.326926977846526E-3</c:v>
                </c:pt>
                <c:pt idx="1419">
                  <c:v>4.3283707719487452E-3</c:v>
                </c:pt>
                <c:pt idx="1420">
                  <c:v>4.3305106594099148E-3</c:v>
                </c:pt>
                <c:pt idx="1421">
                  <c:v>4.3268997663884722E-3</c:v>
                </c:pt>
                <c:pt idx="1422">
                  <c:v>4.3374707414106737E-3</c:v>
                </c:pt>
                <c:pt idx="1423">
                  <c:v>4.3400169485377912E-3</c:v>
                </c:pt>
                <c:pt idx="1424">
                  <c:v>4.3597073373656354E-3</c:v>
                </c:pt>
                <c:pt idx="1425">
                  <c:v>4.3446392134710715E-3</c:v>
                </c:pt>
                <c:pt idx="1426">
                  <c:v>4.3384080114649186E-3</c:v>
                </c:pt>
                <c:pt idx="1427">
                  <c:v>4.3476561351935717E-3</c:v>
                </c:pt>
                <c:pt idx="1428">
                  <c:v>4.3593801659663296E-3</c:v>
                </c:pt>
                <c:pt idx="1429">
                  <c:v>4.3341608908599605E-3</c:v>
                </c:pt>
                <c:pt idx="1430">
                  <c:v>4.350607491482774E-3</c:v>
                </c:pt>
                <c:pt idx="1431">
                  <c:v>4.3649665922057858E-3</c:v>
                </c:pt>
                <c:pt idx="1432">
                  <c:v>4.3650707230582586E-3</c:v>
                </c:pt>
                <c:pt idx="1433">
                  <c:v>4.3574966432588774E-3</c:v>
                </c:pt>
                <c:pt idx="1434">
                  <c:v>4.3815632816788345E-3</c:v>
                </c:pt>
                <c:pt idx="1435">
                  <c:v>4.3652224583509945E-3</c:v>
                </c:pt>
                <c:pt idx="1436">
                  <c:v>4.3733029962658449E-3</c:v>
                </c:pt>
                <c:pt idx="1437">
                  <c:v>4.3589898304522562E-3</c:v>
                </c:pt>
                <c:pt idx="1438">
                  <c:v>4.3731586364942005E-3</c:v>
                </c:pt>
                <c:pt idx="1439">
                  <c:v>4.3734953731030847E-3</c:v>
                </c:pt>
                <c:pt idx="1440">
                  <c:v>4.3704010304651203E-3</c:v>
                </c:pt>
                <c:pt idx="1441">
                  <c:v>4.3806131977158092E-3</c:v>
                </c:pt>
                <c:pt idx="1442">
                  <c:v>4.3831557196707489E-3</c:v>
                </c:pt>
                <c:pt idx="1443">
                  <c:v>4.3925423758951199E-3</c:v>
                </c:pt>
                <c:pt idx="1444">
                  <c:v>4.3810459472873623E-3</c:v>
                </c:pt>
                <c:pt idx="1445">
                  <c:v>4.3686991832115165E-3</c:v>
                </c:pt>
                <c:pt idx="1446">
                  <c:v>4.3582509812517623E-3</c:v>
                </c:pt>
                <c:pt idx="1447">
                  <c:v>4.3643883081504889E-3</c:v>
                </c:pt>
                <c:pt idx="1448">
                  <c:v>4.3730992423979377E-3</c:v>
                </c:pt>
                <c:pt idx="1449">
                  <c:v>4.3623262497803827E-3</c:v>
                </c:pt>
                <c:pt idx="1450">
                  <c:v>4.3571780888860727E-3</c:v>
                </c:pt>
                <c:pt idx="1451">
                  <c:v>4.3661649850641002E-3</c:v>
                </c:pt>
                <c:pt idx="1452">
                  <c:v>4.3884531753118723E-3</c:v>
                </c:pt>
                <c:pt idx="1453">
                  <c:v>4.3767609740347196E-3</c:v>
                </c:pt>
                <c:pt idx="1454">
                  <c:v>4.3863238231819021E-3</c:v>
                </c:pt>
                <c:pt idx="1455">
                  <c:v>4.3768938460404172E-3</c:v>
                </c:pt>
                <c:pt idx="1456">
                  <c:v>4.3804564221858839E-3</c:v>
                </c:pt>
                <c:pt idx="1457">
                  <c:v>4.385573461812375E-3</c:v>
                </c:pt>
                <c:pt idx="1458">
                  <c:v>4.3848259279666516E-3</c:v>
                </c:pt>
                <c:pt idx="1459">
                  <c:v>4.3630873660458229E-3</c:v>
                </c:pt>
                <c:pt idx="1460">
                  <c:v>4.3691507739580067E-3</c:v>
                </c:pt>
                <c:pt idx="1461">
                  <c:v>4.3706550892098316E-3</c:v>
                </c:pt>
                <c:pt idx="1462">
                  <c:v>4.3703010415043261E-3</c:v>
                </c:pt>
                <c:pt idx="1463">
                  <c:v>4.3742274090986149E-3</c:v>
                </c:pt>
                <c:pt idx="1464">
                  <c:v>4.3869372790093109E-3</c:v>
                </c:pt>
                <c:pt idx="1465">
                  <c:v>4.3886785500605076E-3</c:v>
                </c:pt>
                <c:pt idx="1466">
                  <c:v>4.3771335400286885E-3</c:v>
                </c:pt>
                <c:pt idx="1467">
                  <c:v>4.3950101507995816E-3</c:v>
                </c:pt>
                <c:pt idx="1468">
                  <c:v>4.3916186390835213E-3</c:v>
                </c:pt>
                <c:pt idx="1469">
                  <c:v>4.3928235711189348E-3</c:v>
                </c:pt>
                <c:pt idx="1470">
                  <c:v>4.4134444828453617E-3</c:v>
                </c:pt>
                <c:pt idx="1471">
                  <c:v>4.4015470702473735E-3</c:v>
                </c:pt>
                <c:pt idx="1472">
                  <c:v>4.3915538593511929E-3</c:v>
                </c:pt>
                <c:pt idx="1473">
                  <c:v>4.3835374359037262E-3</c:v>
                </c:pt>
                <c:pt idx="1474">
                  <c:v>4.3957418798774217E-3</c:v>
                </c:pt>
                <c:pt idx="1475">
                  <c:v>4.3983504633163632E-3</c:v>
                </c:pt>
                <c:pt idx="1476">
                  <c:v>4.4018130355682871E-3</c:v>
                </c:pt>
                <c:pt idx="1477">
                  <c:v>4.4029241765020872E-3</c:v>
                </c:pt>
                <c:pt idx="1478">
                  <c:v>4.3892655394249282E-3</c:v>
                </c:pt>
                <c:pt idx="1479">
                  <c:v>4.3978353363830682E-3</c:v>
                </c:pt>
                <c:pt idx="1480">
                  <c:v>4.4041235732426567E-3</c:v>
                </c:pt>
                <c:pt idx="1481">
                  <c:v>4.4028033959172879E-3</c:v>
                </c:pt>
                <c:pt idx="1482">
                  <c:v>4.3976999247728283E-3</c:v>
                </c:pt>
                <c:pt idx="1483">
                  <c:v>4.4097387251173402E-3</c:v>
                </c:pt>
                <c:pt idx="1484">
                  <c:v>4.3959498955185323E-3</c:v>
                </c:pt>
                <c:pt idx="1485">
                  <c:v>4.4027201837364407E-3</c:v>
                </c:pt>
                <c:pt idx="1486">
                  <c:v>4.4253855466102835E-3</c:v>
                </c:pt>
                <c:pt idx="1487">
                  <c:v>4.4218723066558937E-3</c:v>
                </c:pt>
                <c:pt idx="1488">
                  <c:v>4.4101910549086236E-3</c:v>
                </c:pt>
                <c:pt idx="1489">
                  <c:v>4.428684028853859E-3</c:v>
                </c:pt>
                <c:pt idx="1490">
                  <c:v>4.4095479845167127E-3</c:v>
                </c:pt>
                <c:pt idx="1491">
                  <c:v>4.4292291480469573E-3</c:v>
                </c:pt>
                <c:pt idx="1492">
                  <c:v>4.4396694395714784E-3</c:v>
                </c:pt>
                <c:pt idx="1493">
                  <c:v>4.4362226721731046E-3</c:v>
                </c:pt>
                <c:pt idx="1494">
                  <c:v>4.4347263604944303E-3</c:v>
                </c:pt>
                <c:pt idx="1495">
                  <c:v>4.4493454750126086E-3</c:v>
                </c:pt>
                <c:pt idx="1496">
                  <c:v>4.4498666487534123E-3</c:v>
                </c:pt>
                <c:pt idx="1497">
                  <c:v>4.4408878878381798E-3</c:v>
                </c:pt>
                <c:pt idx="1498">
                  <c:v>4.4295008542512325E-3</c:v>
                </c:pt>
                <c:pt idx="1499">
                  <c:v>4.440589973554853E-3</c:v>
                </c:pt>
                <c:pt idx="1500">
                  <c:v>4.4384295412529719E-3</c:v>
                </c:pt>
                <c:pt idx="1501">
                  <c:v>4.4363823007271715E-3</c:v>
                </c:pt>
                <c:pt idx="1502">
                  <c:v>4.451274873576651E-3</c:v>
                </c:pt>
                <c:pt idx="1503">
                  <c:v>4.468945678225306E-3</c:v>
                </c:pt>
                <c:pt idx="1504">
                  <c:v>4.469323785882902E-3</c:v>
                </c:pt>
                <c:pt idx="1505">
                  <c:v>4.4642366508736951E-3</c:v>
                </c:pt>
                <c:pt idx="1506">
                  <c:v>4.4707587929798728E-3</c:v>
                </c:pt>
                <c:pt idx="1507">
                  <c:v>4.4570801962142475E-3</c:v>
                </c:pt>
                <c:pt idx="1508">
                  <c:v>4.483316457538673E-3</c:v>
                </c:pt>
                <c:pt idx="1509">
                  <c:v>4.4637087342251644E-3</c:v>
                </c:pt>
                <c:pt idx="1510">
                  <c:v>4.4729134683907214E-3</c:v>
                </c:pt>
                <c:pt idx="1511">
                  <c:v>4.4687652841884822E-3</c:v>
                </c:pt>
                <c:pt idx="1512">
                  <c:v>4.4531796187212416E-3</c:v>
                </c:pt>
                <c:pt idx="1513">
                  <c:v>4.4565332582799672E-3</c:v>
                </c:pt>
                <c:pt idx="1514">
                  <c:v>4.4605973862541157E-3</c:v>
                </c:pt>
                <c:pt idx="1515">
                  <c:v>4.4399821797432093E-3</c:v>
                </c:pt>
                <c:pt idx="1516">
                  <c:v>4.4441187501598782E-3</c:v>
                </c:pt>
                <c:pt idx="1517">
                  <c:v>4.4474016137918135E-3</c:v>
                </c:pt>
                <c:pt idx="1518">
                  <c:v>4.4667143533708856E-3</c:v>
                </c:pt>
                <c:pt idx="1519">
                  <c:v>4.4588255546003704E-3</c:v>
                </c:pt>
                <c:pt idx="1520">
                  <c:v>4.4680587554498932E-3</c:v>
                </c:pt>
                <c:pt idx="1521">
                  <c:v>4.4688921782454899E-3</c:v>
                </c:pt>
                <c:pt idx="1522">
                  <c:v>4.4530006283801573E-3</c:v>
                </c:pt>
                <c:pt idx="1523">
                  <c:v>4.4415639721751042E-3</c:v>
                </c:pt>
                <c:pt idx="1524">
                  <c:v>4.4377048537594327E-3</c:v>
                </c:pt>
                <c:pt idx="1525">
                  <c:v>4.4452696442090055E-3</c:v>
                </c:pt>
                <c:pt idx="1526">
                  <c:v>4.4544914776064775E-3</c:v>
                </c:pt>
                <c:pt idx="1527">
                  <c:v>4.446518269689584E-3</c:v>
                </c:pt>
                <c:pt idx="1528">
                  <c:v>4.427835730948378E-3</c:v>
                </c:pt>
                <c:pt idx="1529">
                  <c:v>4.4357477394896894E-3</c:v>
                </c:pt>
                <c:pt idx="1530">
                  <c:v>4.4362350066099437E-3</c:v>
                </c:pt>
                <c:pt idx="1531">
                  <c:v>4.4306358186155777E-3</c:v>
                </c:pt>
                <c:pt idx="1532">
                  <c:v>4.4266921619061051E-3</c:v>
                </c:pt>
                <c:pt idx="1533">
                  <c:v>4.4445352354327014E-3</c:v>
                </c:pt>
                <c:pt idx="1534">
                  <c:v>4.4454804800080246E-3</c:v>
                </c:pt>
                <c:pt idx="1535">
                  <c:v>4.4616599758206645E-3</c:v>
                </c:pt>
                <c:pt idx="1536">
                  <c:v>4.4341102961319954E-3</c:v>
                </c:pt>
                <c:pt idx="1537">
                  <c:v>4.4286788368868386E-3</c:v>
                </c:pt>
                <c:pt idx="1538">
                  <c:v>4.4254353863558736E-3</c:v>
                </c:pt>
                <c:pt idx="1539">
                  <c:v>4.4281518510765018E-3</c:v>
                </c:pt>
                <c:pt idx="1540">
                  <c:v>4.423361310978458E-3</c:v>
                </c:pt>
                <c:pt idx="1541">
                  <c:v>4.4321912848740526E-3</c:v>
                </c:pt>
                <c:pt idx="1542">
                  <c:v>4.4334401586218269E-3</c:v>
                </c:pt>
                <c:pt idx="1543">
                  <c:v>4.4425058438751107E-3</c:v>
                </c:pt>
                <c:pt idx="1544">
                  <c:v>4.4615371802282089E-3</c:v>
                </c:pt>
                <c:pt idx="1545">
                  <c:v>4.444733128947673E-3</c:v>
                </c:pt>
                <c:pt idx="1546">
                  <c:v>4.4439399994213105E-3</c:v>
                </c:pt>
                <c:pt idx="1547">
                  <c:v>4.4445501656275388E-3</c:v>
                </c:pt>
                <c:pt idx="1548">
                  <c:v>4.4255980244937944E-3</c:v>
                </c:pt>
                <c:pt idx="1549">
                  <c:v>4.4394951662198052E-3</c:v>
                </c:pt>
                <c:pt idx="1550">
                  <c:v>4.4424236210891593E-3</c:v>
                </c:pt>
                <c:pt idx="1551">
                  <c:v>4.4400870858209126E-3</c:v>
                </c:pt>
                <c:pt idx="1552">
                  <c:v>4.4461581551370451E-3</c:v>
                </c:pt>
                <c:pt idx="1553">
                  <c:v>4.4491995189432755E-3</c:v>
                </c:pt>
                <c:pt idx="1554">
                  <c:v>4.453152837787481E-3</c:v>
                </c:pt>
                <c:pt idx="1555">
                  <c:v>4.4522250208161168E-3</c:v>
                </c:pt>
                <c:pt idx="1556">
                  <c:v>4.4723605170491438E-3</c:v>
                </c:pt>
                <c:pt idx="1557">
                  <c:v>4.4403882252811687E-3</c:v>
                </c:pt>
                <c:pt idx="1558">
                  <c:v>4.4411052860459351E-3</c:v>
                </c:pt>
                <c:pt idx="1559">
                  <c:v>4.4484213416722661E-3</c:v>
                </c:pt>
                <c:pt idx="1560">
                  <c:v>4.4329665254875849E-3</c:v>
                </c:pt>
                <c:pt idx="1561">
                  <c:v>4.4399199765918955E-3</c:v>
                </c:pt>
                <c:pt idx="1562">
                  <c:v>4.4535927836300638E-3</c:v>
                </c:pt>
                <c:pt idx="1563">
                  <c:v>4.4550906264032601E-3</c:v>
                </c:pt>
                <c:pt idx="1564">
                  <c:v>4.4571365595664561E-3</c:v>
                </c:pt>
                <c:pt idx="1565">
                  <c:v>4.4516262652276352E-3</c:v>
                </c:pt>
                <c:pt idx="1566">
                  <c:v>4.4592206565844455E-3</c:v>
                </c:pt>
                <c:pt idx="1567">
                  <c:v>4.453728447741531E-3</c:v>
                </c:pt>
                <c:pt idx="1568">
                  <c:v>4.4633651627746353E-3</c:v>
                </c:pt>
                <c:pt idx="1569">
                  <c:v>4.4500881293851446E-3</c:v>
                </c:pt>
                <c:pt idx="1570">
                  <c:v>4.4582864256475568E-3</c:v>
                </c:pt>
                <c:pt idx="1571">
                  <c:v>4.4569902056288205E-3</c:v>
                </c:pt>
                <c:pt idx="1572">
                  <c:v>4.4625048446223503E-3</c:v>
                </c:pt>
                <c:pt idx="1573">
                  <c:v>4.4805110733193753E-3</c:v>
                </c:pt>
                <c:pt idx="1574">
                  <c:v>4.4906053882072666E-3</c:v>
                </c:pt>
                <c:pt idx="1575">
                  <c:v>4.4736263268318381E-3</c:v>
                </c:pt>
                <c:pt idx="1576">
                  <c:v>4.4868289567990991E-3</c:v>
                </c:pt>
                <c:pt idx="1577">
                  <c:v>4.4818190806182167E-3</c:v>
                </c:pt>
                <c:pt idx="1578">
                  <c:v>4.4737748769875432E-3</c:v>
                </c:pt>
                <c:pt idx="1579">
                  <c:v>4.4999631137807574E-3</c:v>
                </c:pt>
                <c:pt idx="1580">
                  <c:v>4.4924957441429209E-3</c:v>
                </c:pt>
                <c:pt idx="1581">
                  <c:v>4.4852144964513882E-3</c:v>
                </c:pt>
                <c:pt idx="1582">
                  <c:v>4.4713474887292945E-3</c:v>
                </c:pt>
                <c:pt idx="1583">
                  <c:v>4.4817262075571348E-3</c:v>
                </c:pt>
                <c:pt idx="1584">
                  <c:v>4.4718126187840556E-3</c:v>
                </c:pt>
                <c:pt idx="1585">
                  <c:v>4.4939858711816206E-3</c:v>
                </c:pt>
                <c:pt idx="1586">
                  <c:v>4.491044920256526E-3</c:v>
                </c:pt>
                <c:pt idx="1587">
                  <c:v>4.490657698117159E-3</c:v>
                </c:pt>
                <c:pt idx="1588">
                  <c:v>4.4996199958457364E-3</c:v>
                </c:pt>
                <c:pt idx="1589">
                  <c:v>4.5176925849643185E-3</c:v>
                </c:pt>
                <c:pt idx="1590">
                  <c:v>4.521016361882681E-3</c:v>
                </c:pt>
                <c:pt idx="1591">
                  <c:v>4.5247064476184656E-3</c:v>
                </c:pt>
                <c:pt idx="1592">
                  <c:v>4.5262491698075495E-3</c:v>
                </c:pt>
                <c:pt idx="1593">
                  <c:v>4.5097100584969626E-3</c:v>
                </c:pt>
                <c:pt idx="1594">
                  <c:v>4.5135079832325639E-3</c:v>
                </c:pt>
                <c:pt idx="1595">
                  <c:v>4.5155565408802768E-3</c:v>
                </c:pt>
                <c:pt idx="1596">
                  <c:v>4.5127239102254685E-3</c:v>
                </c:pt>
                <c:pt idx="1597">
                  <c:v>4.5198372655518996E-3</c:v>
                </c:pt>
                <c:pt idx="1598">
                  <c:v>4.5322280787679784E-3</c:v>
                </c:pt>
                <c:pt idx="1599">
                  <c:v>4.5291367663335908E-3</c:v>
                </c:pt>
                <c:pt idx="1600">
                  <c:v>4.5238993551870218E-3</c:v>
                </c:pt>
                <c:pt idx="1601">
                  <c:v>4.5264353367731863E-3</c:v>
                </c:pt>
                <c:pt idx="1602">
                  <c:v>4.5462673131161559E-3</c:v>
                </c:pt>
                <c:pt idx="1603">
                  <c:v>4.5393227206941738E-3</c:v>
                </c:pt>
                <c:pt idx="1604">
                  <c:v>4.550154618248029E-3</c:v>
                </c:pt>
                <c:pt idx="1605">
                  <c:v>4.543013812179344E-3</c:v>
                </c:pt>
                <c:pt idx="1606">
                  <c:v>4.5410843889074088E-3</c:v>
                </c:pt>
                <c:pt idx="1607">
                  <c:v>4.5428521038289385E-3</c:v>
                </c:pt>
                <c:pt idx="1608">
                  <c:v>4.5506172162496491E-3</c:v>
                </c:pt>
                <c:pt idx="1609">
                  <c:v>4.5489370355626304E-3</c:v>
                </c:pt>
                <c:pt idx="1610">
                  <c:v>4.5408989257943516E-3</c:v>
                </c:pt>
                <c:pt idx="1611">
                  <c:v>4.5584049854657145E-3</c:v>
                </c:pt>
                <c:pt idx="1612">
                  <c:v>4.5688683822542103E-3</c:v>
                </c:pt>
                <c:pt idx="1613">
                  <c:v>4.5692181281129689E-3</c:v>
                </c:pt>
                <c:pt idx="1614">
                  <c:v>4.5721641025933315E-3</c:v>
                </c:pt>
                <c:pt idx="1615">
                  <c:v>4.5760840855648298E-3</c:v>
                </c:pt>
                <c:pt idx="1616">
                  <c:v>4.5693555234238804E-3</c:v>
                </c:pt>
                <c:pt idx="1617">
                  <c:v>4.5667944485373209E-3</c:v>
                </c:pt>
                <c:pt idx="1618">
                  <c:v>4.5571272870076566E-3</c:v>
                </c:pt>
                <c:pt idx="1619">
                  <c:v>4.5671649895426946E-3</c:v>
                </c:pt>
                <c:pt idx="1620">
                  <c:v>4.5756466991602176E-3</c:v>
                </c:pt>
                <c:pt idx="1621">
                  <c:v>4.5690369313410749E-3</c:v>
                </c:pt>
                <c:pt idx="1622">
                  <c:v>4.5767189289150009E-3</c:v>
                </c:pt>
                <c:pt idx="1623">
                  <c:v>4.595156762191569E-3</c:v>
                </c:pt>
                <c:pt idx="1624">
                  <c:v>4.5837659299003295E-3</c:v>
                </c:pt>
                <c:pt idx="1625">
                  <c:v>4.591501270728336E-3</c:v>
                </c:pt>
                <c:pt idx="1626">
                  <c:v>4.5875383863214344E-3</c:v>
                </c:pt>
                <c:pt idx="1627">
                  <c:v>4.5959877700380248E-3</c:v>
                </c:pt>
                <c:pt idx="1628">
                  <c:v>4.5838360895863609E-3</c:v>
                </c:pt>
                <c:pt idx="1629">
                  <c:v>4.5833367434925561E-3</c:v>
                </c:pt>
                <c:pt idx="1630">
                  <c:v>4.5807637969990074E-3</c:v>
                </c:pt>
                <c:pt idx="1631">
                  <c:v>4.592962855370069E-3</c:v>
                </c:pt>
                <c:pt idx="1632">
                  <c:v>4.6066273811559942E-3</c:v>
                </c:pt>
                <c:pt idx="1633">
                  <c:v>4.5785717765714912E-3</c:v>
                </c:pt>
                <c:pt idx="1634">
                  <c:v>4.6001878178419083E-3</c:v>
                </c:pt>
                <c:pt idx="1635">
                  <c:v>4.6112470704463959E-3</c:v>
                </c:pt>
                <c:pt idx="1636">
                  <c:v>4.5894243235181393E-3</c:v>
                </c:pt>
                <c:pt idx="1637">
                  <c:v>4.5736015848251745E-3</c:v>
                </c:pt>
                <c:pt idx="1638">
                  <c:v>4.5854125194399612E-3</c:v>
                </c:pt>
                <c:pt idx="1639">
                  <c:v>4.5806025117513232E-3</c:v>
                </c:pt>
                <c:pt idx="1640">
                  <c:v>4.5763230520123998E-3</c:v>
                </c:pt>
                <c:pt idx="1641">
                  <c:v>4.5747965999617607E-3</c:v>
                </c:pt>
                <c:pt idx="1642">
                  <c:v>4.6037522236489067E-3</c:v>
                </c:pt>
                <c:pt idx="1643">
                  <c:v>4.5860190991541009E-3</c:v>
                </c:pt>
                <c:pt idx="1644">
                  <c:v>4.6082291872830191E-3</c:v>
                </c:pt>
                <c:pt idx="1645">
                  <c:v>4.6117746794527032E-3</c:v>
                </c:pt>
                <c:pt idx="1646">
                  <c:v>4.6012494632264025E-3</c:v>
                </c:pt>
                <c:pt idx="1647">
                  <c:v>4.6027181413555536E-3</c:v>
                </c:pt>
                <c:pt idx="1648">
                  <c:v>4.6056584055118605E-3</c:v>
                </c:pt>
                <c:pt idx="1649">
                  <c:v>4.6157042381027137E-3</c:v>
                </c:pt>
                <c:pt idx="1650">
                  <c:v>4.5920820816462669E-3</c:v>
                </c:pt>
                <c:pt idx="1651">
                  <c:v>4.5990342193477293E-3</c:v>
                </c:pt>
                <c:pt idx="1652">
                  <c:v>4.5887329794024644E-3</c:v>
                </c:pt>
                <c:pt idx="1653">
                  <c:v>4.6001257206597515E-3</c:v>
                </c:pt>
                <c:pt idx="1654">
                  <c:v>4.6158085085566073E-3</c:v>
                </c:pt>
                <c:pt idx="1655">
                  <c:v>4.5894242158465801E-3</c:v>
                </c:pt>
                <c:pt idx="1656">
                  <c:v>4.6038728367209843E-3</c:v>
                </c:pt>
                <c:pt idx="1657">
                  <c:v>4.6006250058755688E-3</c:v>
                </c:pt>
                <c:pt idx="1658">
                  <c:v>4.5886121933958581E-3</c:v>
                </c:pt>
                <c:pt idx="1659">
                  <c:v>4.5937487647212394E-3</c:v>
                </c:pt>
                <c:pt idx="1660">
                  <c:v>4.5986726874334563E-3</c:v>
                </c:pt>
                <c:pt idx="1661">
                  <c:v>4.6088613894271257E-3</c:v>
                </c:pt>
                <c:pt idx="1662">
                  <c:v>4.5876965752218706E-3</c:v>
                </c:pt>
                <c:pt idx="1663">
                  <c:v>4.5933247543259049E-3</c:v>
                </c:pt>
                <c:pt idx="1664">
                  <c:v>4.614061167822211E-3</c:v>
                </c:pt>
                <c:pt idx="1665">
                  <c:v>4.5954399536605271E-3</c:v>
                </c:pt>
                <c:pt idx="1666">
                  <c:v>4.5832020359592345E-3</c:v>
                </c:pt>
                <c:pt idx="1667">
                  <c:v>4.5836531360945384E-3</c:v>
                </c:pt>
                <c:pt idx="1668">
                  <c:v>4.576203821722637E-3</c:v>
                </c:pt>
                <c:pt idx="1669">
                  <c:v>4.5879094696898879E-3</c:v>
                </c:pt>
                <c:pt idx="1670">
                  <c:v>4.5936265295954924E-3</c:v>
                </c:pt>
                <c:pt idx="1671">
                  <c:v>4.5734124658344776E-3</c:v>
                </c:pt>
                <c:pt idx="1672">
                  <c:v>4.580809489584268E-3</c:v>
                </c:pt>
                <c:pt idx="1673">
                  <c:v>4.5850135984721058E-3</c:v>
                </c:pt>
                <c:pt idx="1674">
                  <c:v>4.5892487673016074E-3</c:v>
                </c:pt>
                <c:pt idx="1675">
                  <c:v>4.5912062496594481E-3</c:v>
                </c:pt>
                <c:pt idx="1676">
                  <c:v>4.5945256893870244E-3</c:v>
                </c:pt>
                <c:pt idx="1677">
                  <c:v>4.5911288938599287E-3</c:v>
                </c:pt>
                <c:pt idx="1678">
                  <c:v>4.5868407309814048E-3</c:v>
                </c:pt>
                <c:pt idx="1679">
                  <c:v>4.5940851985951129E-3</c:v>
                </c:pt>
                <c:pt idx="1680">
                  <c:v>4.5908389652327963E-3</c:v>
                </c:pt>
                <c:pt idx="1681">
                  <c:v>4.587519330370324E-3</c:v>
                </c:pt>
                <c:pt idx="1682">
                  <c:v>4.5856992519472794E-3</c:v>
                </c:pt>
                <c:pt idx="1683">
                  <c:v>4.5890107881672287E-3</c:v>
                </c:pt>
                <c:pt idx="1684">
                  <c:v>4.5729493930626065E-3</c:v>
                </c:pt>
                <c:pt idx="1685">
                  <c:v>4.576681488633572E-3</c:v>
                </c:pt>
                <c:pt idx="1686">
                  <c:v>4.5764635018697101E-3</c:v>
                </c:pt>
                <c:pt idx="1687">
                  <c:v>4.5972278341471287E-3</c:v>
                </c:pt>
                <c:pt idx="1688">
                  <c:v>4.601706615669313E-3</c:v>
                </c:pt>
                <c:pt idx="1689">
                  <c:v>4.5989052179945386E-3</c:v>
                </c:pt>
                <c:pt idx="1690">
                  <c:v>4.5833786736408809E-3</c:v>
                </c:pt>
                <c:pt idx="1691">
                  <c:v>4.6055610571305271E-3</c:v>
                </c:pt>
                <c:pt idx="1692">
                  <c:v>4.6095174019060176E-3</c:v>
                </c:pt>
                <c:pt idx="1693">
                  <c:v>4.6011099340149937E-3</c:v>
                </c:pt>
                <c:pt idx="1694">
                  <c:v>4.5919175376516793E-3</c:v>
                </c:pt>
                <c:pt idx="1695">
                  <c:v>4.6107713589438343E-3</c:v>
                </c:pt>
                <c:pt idx="1696">
                  <c:v>4.5877609445489839E-3</c:v>
                </c:pt>
                <c:pt idx="1697">
                  <c:v>4.5978843201355275E-3</c:v>
                </c:pt>
                <c:pt idx="1698">
                  <c:v>4.5822170140737183E-3</c:v>
                </c:pt>
                <c:pt idx="1699">
                  <c:v>4.609677050640951E-3</c:v>
                </c:pt>
                <c:pt idx="1700">
                  <c:v>4.5888637885844697E-3</c:v>
                </c:pt>
                <c:pt idx="1701">
                  <c:v>4.5992008313128644E-3</c:v>
                </c:pt>
                <c:pt idx="1702">
                  <c:v>4.5951008291007008E-3</c:v>
                </c:pt>
                <c:pt idx="1703">
                  <c:v>4.6031036656978492E-3</c:v>
                </c:pt>
                <c:pt idx="1704">
                  <c:v>4.6149779051297612E-3</c:v>
                </c:pt>
                <c:pt idx="1705">
                  <c:v>4.6111439778174978E-3</c:v>
                </c:pt>
                <c:pt idx="1706">
                  <c:v>4.6075987467890491E-3</c:v>
                </c:pt>
                <c:pt idx="1707">
                  <c:v>4.6113840375627069E-3</c:v>
                </c:pt>
                <c:pt idx="1708">
                  <c:v>4.6054112483238556E-3</c:v>
                </c:pt>
                <c:pt idx="1709">
                  <c:v>4.6149472847210335E-3</c:v>
                </c:pt>
                <c:pt idx="1710">
                  <c:v>4.621385756520882E-3</c:v>
                </c:pt>
                <c:pt idx="1711">
                  <c:v>4.6169091516167198E-3</c:v>
                </c:pt>
                <c:pt idx="1712">
                  <c:v>4.6207893657706995E-3</c:v>
                </c:pt>
                <c:pt idx="1713">
                  <c:v>4.6123324352186131E-3</c:v>
                </c:pt>
                <c:pt idx="1714">
                  <c:v>4.6151383324373385E-3</c:v>
                </c:pt>
                <c:pt idx="1715">
                  <c:v>4.6218081150601479E-3</c:v>
                </c:pt>
                <c:pt idx="1716">
                  <c:v>4.60843484801895E-3</c:v>
                </c:pt>
                <c:pt idx="1717">
                  <c:v>4.6281852736777089E-3</c:v>
                </c:pt>
                <c:pt idx="1718">
                  <c:v>4.6168853630240503E-3</c:v>
                </c:pt>
                <c:pt idx="1719">
                  <c:v>4.6233752892829178E-3</c:v>
                </c:pt>
                <c:pt idx="1720">
                  <c:v>4.6153830857878298E-3</c:v>
                </c:pt>
                <c:pt idx="1721">
                  <c:v>4.6237988765526873E-3</c:v>
                </c:pt>
                <c:pt idx="1722">
                  <c:v>4.6126583442087322E-3</c:v>
                </c:pt>
                <c:pt idx="1723">
                  <c:v>4.6379781303623703E-3</c:v>
                </c:pt>
                <c:pt idx="1724">
                  <c:v>4.6279813670078536E-3</c:v>
                </c:pt>
                <c:pt idx="1725">
                  <c:v>4.6323301499864118E-3</c:v>
                </c:pt>
                <c:pt idx="1726">
                  <c:v>4.6329450937429391E-3</c:v>
                </c:pt>
                <c:pt idx="1727">
                  <c:v>4.6256916910692066E-3</c:v>
                </c:pt>
                <c:pt idx="1728">
                  <c:v>4.6253300816754142E-3</c:v>
                </c:pt>
                <c:pt idx="1729">
                  <c:v>4.6048619452744828E-3</c:v>
                </c:pt>
                <c:pt idx="1730">
                  <c:v>4.6250880786787392E-3</c:v>
                </c:pt>
                <c:pt idx="1731">
                  <c:v>4.6302444426206263E-3</c:v>
                </c:pt>
                <c:pt idx="1732">
                  <c:v>4.644823946600477E-3</c:v>
                </c:pt>
                <c:pt idx="1733">
                  <c:v>4.6184689769148491E-3</c:v>
                </c:pt>
                <c:pt idx="1734">
                  <c:v>4.6306920900801444E-3</c:v>
                </c:pt>
                <c:pt idx="1735">
                  <c:v>4.6181502448848239E-3</c:v>
                </c:pt>
                <c:pt idx="1736">
                  <c:v>4.6328976771972188E-3</c:v>
                </c:pt>
                <c:pt idx="1737">
                  <c:v>4.6233919004648669E-3</c:v>
                </c:pt>
                <c:pt idx="1738">
                  <c:v>4.6183850135624802E-3</c:v>
                </c:pt>
                <c:pt idx="1739">
                  <c:v>4.6268574812209943E-3</c:v>
                </c:pt>
                <c:pt idx="1740">
                  <c:v>4.6376896901281156E-3</c:v>
                </c:pt>
                <c:pt idx="1741">
                  <c:v>4.6446199402015225E-3</c:v>
                </c:pt>
                <c:pt idx="1742">
                  <c:v>4.6633476976235865E-3</c:v>
                </c:pt>
                <c:pt idx="1743">
                  <c:v>4.6469245574862665E-3</c:v>
                </c:pt>
                <c:pt idx="1744">
                  <c:v>4.622572121994164E-3</c:v>
                </c:pt>
                <c:pt idx="1745">
                  <c:v>4.6362875537848567E-3</c:v>
                </c:pt>
                <c:pt idx="1746">
                  <c:v>4.6365903050182827E-3</c:v>
                </c:pt>
                <c:pt idx="1747">
                  <c:v>4.6104408840007532E-3</c:v>
                </c:pt>
                <c:pt idx="1748">
                  <c:v>4.637698314751618E-3</c:v>
                </c:pt>
                <c:pt idx="1749">
                  <c:v>4.6308493232401424E-3</c:v>
                </c:pt>
                <c:pt idx="1750">
                  <c:v>4.6262690805486534E-3</c:v>
                </c:pt>
                <c:pt idx="1751">
                  <c:v>4.6346186522487169E-3</c:v>
                </c:pt>
                <c:pt idx="1752">
                  <c:v>4.6186463127215523E-3</c:v>
                </c:pt>
                <c:pt idx="1753">
                  <c:v>4.6562246873528444E-3</c:v>
                </c:pt>
                <c:pt idx="1754">
                  <c:v>4.6557401878748019E-3</c:v>
                </c:pt>
                <c:pt idx="1755">
                  <c:v>4.6464728380759884E-3</c:v>
                </c:pt>
                <c:pt idx="1756">
                  <c:v>4.6607736085837017E-3</c:v>
                </c:pt>
                <c:pt idx="1757">
                  <c:v>4.6411036256051464E-3</c:v>
                </c:pt>
                <c:pt idx="1758">
                  <c:v>4.6668885012768465E-3</c:v>
                </c:pt>
                <c:pt idx="1759">
                  <c:v>4.6499677323907423E-3</c:v>
                </c:pt>
                <c:pt idx="1760">
                  <c:v>4.6607749715002278E-3</c:v>
                </c:pt>
                <c:pt idx="1761">
                  <c:v>4.6695634974578577E-3</c:v>
                </c:pt>
                <c:pt idx="1762">
                  <c:v>4.6722597160182072E-3</c:v>
                </c:pt>
                <c:pt idx="1763">
                  <c:v>4.6510118198581588E-3</c:v>
                </c:pt>
                <c:pt idx="1764">
                  <c:v>4.6809656573901567E-3</c:v>
                </c:pt>
                <c:pt idx="1765">
                  <c:v>4.6393383108286074E-3</c:v>
                </c:pt>
                <c:pt idx="1766">
                  <c:v>4.6657747606150112E-3</c:v>
                </c:pt>
                <c:pt idx="1767">
                  <c:v>4.6804104011996719E-3</c:v>
                </c:pt>
                <c:pt idx="1768">
                  <c:v>4.6665484713684161E-3</c:v>
                </c:pt>
                <c:pt idx="1769">
                  <c:v>4.6498539030168451E-3</c:v>
                </c:pt>
                <c:pt idx="1770">
                  <c:v>4.6602649276000939E-3</c:v>
                </c:pt>
                <c:pt idx="1771">
                  <c:v>4.675430907350878E-3</c:v>
                </c:pt>
                <c:pt idx="1772">
                  <c:v>4.6770107466091622E-3</c:v>
                </c:pt>
                <c:pt idx="1773">
                  <c:v>4.6722378943924439E-3</c:v>
                </c:pt>
                <c:pt idx="1774">
                  <c:v>4.6787687075266404E-3</c:v>
                </c:pt>
                <c:pt idx="1775">
                  <c:v>4.6701330457764208E-3</c:v>
                </c:pt>
                <c:pt idx="1776">
                  <c:v>4.7017812478434293E-3</c:v>
                </c:pt>
                <c:pt idx="1777">
                  <c:v>4.687912583269384E-3</c:v>
                </c:pt>
                <c:pt idx="1778">
                  <c:v>4.707431222184047E-3</c:v>
                </c:pt>
                <c:pt idx="1779">
                  <c:v>4.6998719546304584E-3</c:v>
                </c:pt>
                <c:pt idx="1780">
                  <c:v>4.6858300086468421E-3</c:v>
                </c:pt>
                <c:pt idx="1781">
                  <c:v>4.6855164233803141E-3</c:v>
                </c:pt>
                <c:pt idx="1782">
                  <c:v>4.6809446004846258E-3</c:v>
                </c:pt>
                <c:pt idx="1783">
                  <c:v>4.6917961443147518E-3</c:v>
                </c:pt>
                <c:pt idx="1784">
                  <c:v>4.6731307189878581E-3</c:v>
                </c:pt>
                <c:pt idx="1785">
                  <c:v>4.6888777719508576E-3</c:v>
                </c:pt>
                <c:pt idx="1786">
                  <c:v>4.7004767952957245E-3</c:v>
                </c:pt>
                <c:pt idx="1787">
                  <c:v>4.6983633304468067E-3</c:v>
                </c:pt>
                <c:pt idx="1788">
                  <c:v>4.6914199788152897E-3</c:v>
                </c:pt>
                <c:pt idx="1789">
                  <c:v>4.6916423617677947E-3</c:v>
                </c:pt>
                <c:pt idx="1790">
                  <c:v>4.7022823397594648E-3</c:v>
                </c:pt>
                <c:pt idx="1791">
                  <c:v>4.7048781079325041E-3</c:v>
                </c:pt>
                <c:pt idx="1792">
                  <c:v>4.6914994661840384E-3</c:v>
                </c:pt>
                <c:pt idx="1793">
                  <c:v>4.7018524127642623E-3</c:v>
                </c:pt>
                <c:pt idx="1794">
                  <c:v>4.6927478862861137E-3</c:v>
                </c:pt>
                <c:pt idx="1795">
                  <c:v>4.6876938602630775E-3</c:v>
                </c:pt>
                <c:pt idx="1796">
                  <c:v>4.7053091452541945E-3</c:v>
                </c:pt>
                <c:pt idx="1797">
                  <c:v>4.6865261196261457E-3</c:v>
                </c:pt>
                <c:pt idx="1798">
                  <c:v>4.6941726600609277E-3</c:v>
                </c:pt>
                <c:pt idx="1799">
                  <c:v>4.6853755993361964E-3</c:v>
                </c:pt>
                <c:pt idx="1800">
                  <c:v>4.686504994388661E-3</c:v>
                </c:pt>
                <c:pt idx="1801">
                  <c:v>4.6959964049290755E-3</c:v>
                </c:pt>
                <c:pt idx="1802">
                  <c:v>4.695805291049444E-3</c:v>
                </c:pt>
                <c:pt idx="1803">
                  <c:v>4.6930200479360362E-3</c:v>
                </c:pt>
                <c:pt idx="1804">
                  <c:v>4.6825051479515061E-3</c:v>
                </c:pt>
                <c:pt idx="1805">
                  <c:v>4.7087306938460912E-3</c:v>
                </c:pt>
                <c:pt idx="1806">
                  <c:v>4.7011375300392922E-3</c:v>
                </c:pt>
                <c:pt idx="1807">
                  <c:v>4.6877527116329408E-3</c:v>
                </c:pt>
                <c:pt idx="1808">
                  <c:v>4.7058998551227664E-3</c:v>
                </c:pt>
                <c:pt idx="1809">
                  <c:v>4.6996465391158397E-3</c:v>
                </c:pt>
                <c:pt idx="1810">
                  <c:v>4.7049708835290522E-3</c:v>
                </c:pt>
                <c:pt idx="1811">
                  <c:v>4.6938584539985354E-3</c:v>
                </c:pt>
                <c:pt idx="1812">
                  <c:v>4.7020311507355453E-3</c:v>
                </c:pt>
                <c:pt idx="1813">
                  <c:v>4.6982708137542724E-3</c:v>
                </c:pt>
                <c:pt idx="1814">
                  <c:v>4.6787603722242511E-3</c:v>
                </c:pt>
                <c:pt idx="1815">
                  <c:v>4.6872249278284601E-3</c:v>
                </c:pt>
                <c:pt idx="1816">
                  <c:v>4.6907316557932548E-3</c:v>
                </c:pt>
                <c:pt idx="1817">
                  <c:v>4.690988439816004E-3</c:v>
                </c:pt>
                <c:pt idx="1818">
                  <c:v>4.694655829281344E-3</c:v>
                </c:pt>
                <c:pt idx="1819">
                  <c:v>4.6982548108631056E-3</c:v>
                </c:pt>
                <c:pt idx="1820">
                  <c:v>4.6882405015912197E-3</c:v>
                </c:pt>
                <c:pt idx="1821">
                  <c:v>4.7121846441107867E-3</c:v>
                </c:pt>
                <c:pt idx="1822">
                  <c:v>4.7089466023218108E-3</c:v>
                </c:pt>
                <c:pt idx="1823">
                  <c:v>4.7022592458601763E-3</c:v>
                </c:pt>
                <c:pt idx="1824">
                  <c:v>4.7034567117623556E-3</c:v>
                </c:pt>
                <c:pt idx="1825">
                  <c:v>4.6862847299013613E-3</c:v>
                </c:pt>
                <c:pt idx="1826">
                  <c:v>4.6888078770516593E-3</c:v>
                </c:pt>
                <c:pt idx="1827">
                  <c:v>4.7031731530313217E-3</c:v>
                </c:pt>
                <c:pt idx="1828">
                  <c:v>4.6969910237760482E-3</c:v>
                </c:pt>
                <c:pt idx="1829">
                  <c:v>4.7003230769417674E-3</c:v>
                </c:pt>
                <c:pt idx="1830">
                  <c:v>4.6801185488039958E-3</c:v>
                </c:pt>
                <c:pt idx="1831">
                  <c:v>4.6863123872139334E-3</c:v>
                </c:pt>
                <c:pt idx="1832">
                  <c:v>4.6860666773203769E-3</c:v>
                </c:pt>
                <c:pt idx="1833">
                  <c:v>4.6622164657097662E-3</c:v>
                </c:pt>
                <c:pt idx="1834">
                  <c:v>4.6965446070785883E-3</c:v>
                </c:pt>
                <c:pt idx="1835">
                  <c:v>4.6831569320165039E-3</c:v>
                </c:pt>
                <c:pt idx="1836">
                  <c:v>4.677354374441757E-3</c:v>
                </c:pt>
                <c:pt idx="1837">
                  <c:v>4.6709898288169955E-3</c:v>
                </c:pt>
                <c:pt idx="1838">
                  <c:v>4.6438180916669779E-3</c:v>
                </c:pt>
                <c:pt idx="1839">
                  <c:v>4.6524536752532188E-3</c:v>
                </c:pt>
                <c:pt idx="1840">
                  <c:v>4.6624982844166198E-3</c:v>
                </c:pt>
                <c:pt idx="1841">
                  <c:v>4.6650965751652302E-3</c:v>
                </c:pt>
                <c:pt idx="1842">
                  <c:v>4.649340439241899E-3</c:v>
                </c:pt>
                <c:pt idx="1843">
                  <c:v>4.6633839604039874E-3</c:v>
                </c:pt>
                <c:pt idx="1844">
                  <c:v>4.6539848917816606E-3</c:v>
                </c:pt>
                <c:pt idx="1845">
                  <c:v>4.6608144387693066E-3</c:v>
                </c:pt>
                <c:pt idx="1846">
                  <c:v>4.6367553831290886E-3</c:v>
                </c:pt>
                <c:pt idx="1847">
                  <c:v>4.6480353933082358E-3</c:v>
                </c:pt>
                <c:pt idx="1848">
                  <c:v>4.6477682610284628E-3</c:v>
                </c:pt>
                <c:pt idx="1849">
                  <c:v>4.6446189943697537E-3</c:v>
                </c:pt>
                <c:pt idx="1850">
                  <c:v>4.6435158303519582E-3</c:v>
                </c:pt>
                <c:pt idx="1851">
                  <c:v>4.6248343539884527E-3</c:v>
                </c:pt>
                <c:pt idx="1852">
                  <c:v>4.6325077966668932E-3</c:v>
                </c:pt>
                <c:pt idx="1853">
                  <c:v>4.625191084400156E-3</c:v>
                </c:pt>
                <c:pt idx="1854">
                  <c:v>4.5809145912897604E-3</c:v>
                </c:pt>
                <c:pt idx="1855">
                  <c:v>4.5909338794306049E-3</c:v>
                </c:pt>
                <c:pt idx="1856">
                  <c:v>4.5813811266398295E-3</c:v>
                </c:pt>
                <c:pt idx="1857">
                  <c:v>4.6047321376589383E-3</c:v>
                </c:pt>
                <c:pt idx="1858">
                  <c:v>4.5733633803228041E-3</c:v>
                </c:pt>
                <c:pt idx="1859">
                  <c:v>4.5561006990699525E-3</c:v>
                </c:pt>
                <c:pt idx="1860">
                  <c:v>4.5627561858563913E-3</c:v>
                </c:pt>
                <c:pt idx="1861">
                  <c:v>4.5410119665622905E-3</c:v>
                </c:pt>
                <c:pt idx="1862">
                  <c:v>4.5447818435593798E-3</c:v>
                </c:pt>
                <c:pt idx="1863">
                  <c:v>4.5434398952066066E-3</c:v>
                </c:pt>
                <c:pt idx="1864">
                  <c:v>4.531565145860725E-3</c:v>
                </c:pt>
                <c:pt idx="1865">
                  <c:v>4.5346292168407468E-3</c:v>
                </c:pt>
                <c:pt idx="1866">
                  <c:v>4.5347156130233351E-3</c:v>
                </c:pt>
                <c:pt idx="1867">
                  <c:v>4.5002210729627621E-3</c:v>
                </c:pt>
                <c:pt idx="1868">
                  <c:v>4.4904268178327048E-3</c:v>
                </c:pt>
                <c:pt idx="1869">
                  <c:v>4.5125505856057502E-3</c:v>
                </c:pt>
                <c:pt idx="1870">
                  <c:v>4.4810209319809764E-3</c:v>
                </c:pt>
                <c:pt idx="1871">
                  <c:v>4.4629604266729194E-3</c:v>
                </c:pt>
                <c:pt idx="1872">
                  <c:v>4.4568872018892315E-3</c:v>
                </c:pt>
                <c:pt idx="1873">
                  <c:v>4.4371377624729145E-3</c:v>
                </c:pt>
                <c:pt idx="1874">
                  <c:v>4.4316071395531006E-3</c:v>
                </c:pt>
                <c:pt idx="1875">
                  <c:v>4.4125357390691899E-3</c:v>
                </c:pt>
                <c:pt idx="1876">
                  <c:v>4.4068798773846214E-3</c:v>
                </c:pt>
                <c:pt idx="1877">
                  <c:v>4.3966866669856589E-3</c:v>
                </c:pt>
                <c:pt idx="1878">
                  <c:v>4.3866541373845424E-3</c:v>
                </c:pt>
                <c:pt idx="1879">
                  <c:v>4.3701277827434409E-3</c:v>
                </c:pt>
                <c:pt idx="1880">
                  <c:v>4.3761143637417966E-3</c:v>
                </c:pt>
                <c:pt idx="1881">
                  <c:v>4.3595790029005085E-3</c:v>
                </c:pt>
                <c:pt idx="1882">
                  <c:v>4.3487759167651924E-3</c:v>
                </c:pt>
                <c:pt idx="1883">
                  <c:v>4.3471208818184788E-3</c:v>
                </c:pt>
                <c:pt idx="1884">
                  <c:v>4.340113586928717E-3</c:v>
                </c:pt>
                <c:pt idx="1885">
                  <c:v>4.3371328772460662E-3</c:v>
                </c:pt>
                <c:pt idx="1886">
                  <c:v>4.297109792605538E-3</c:v>
                </c:pt>
                <c:pt idx="1887">
                  <c:v>4.2957217311816957E-3</c:v>
                </c:pt>
                <c:pt idx="1888">
                  <c:v>4.2702388002164807E-3</c:v>
                </c:pt>
                <c:pt idx="1889">
                  <c:v>4.273306622636211E-3</c:v>
                </c:pt>
                <c:pt idx="1890">
                  <c:v>4.2700634410367446E-3</c:v>
                </c:pt>
                <c:pt idx="1891">
                  <c:v>4.2424682685970076E-3</c:v>
                </c:pt>
                <c:pt idx="1892">
                  <c:v>4.2346894086734933E-3</c:v>
                </c:pt>
                <c:pt idx="1893">
                  <c:v>4.216602767091261E-3</c:v>
                </c:pt>
                <c:pt idx="1894">
                  <c:v>4.2293250443099194E-3</c:v>
                </c:pt>
                <c:pt idx="1895">
                  <c:v>4.2108465153227661E-3</c:v>
                </c:pt>
                <c:pt idx="1896">
                  <c:v>4.1889821596888532E-3</c:v>
                </c:pt>
                <c:pt idx="1897">
                  <c:v>4.1876333608548179E-3</c:v>
                </c:pt>
                <c:pt idx="1898">
                  <c:v>4.175287691998349E-3</c:v>
                </c:pt>
                <c:pt idx="1899">
                  <c:v>4.1651770619869763E-3</c:v>
                </c:pt>
                <c:pt idx="1900">
                  <c:v>4.1357006441037486E-3</c:v>
                </c:pt>
                <c:pt idx="1901">
                  <c:v>4.1286355091367938E-3</c:v>
                </c:pt>
                <c:pt idx="1902">
                  <c:v>4.08988567801953E-3</c:v>
                </c:pt>
                <c:pt idx="1903">
                  <c:v>4.0956557050566729E-3</c:v>
                </c:pt>
                <c:pt idx="1904">
                  <c:v>4.0823011786708906E-3</c:v>
                </c:pt>
                <c:pt idx="1905">
                  <c:v>4.06462738821484E-3</c:v>
                </c:pt>
                <c:pt idx="1906">
                  <c:v>4.0540359670668711E-3</c:v>
                </c:pt>
                <c:pt idx="1907">
                  <c:v>4.0616449574850562E-3</c:v>
                </c:pt>
                <c:pt idx="1908">
                  <c:v>4.0408824138658643E-3</c:v>
                </c:pt>
                <c:pt idx="1909">
                  <c:v>4.0352935584282669E-3</c:v>
                </c:pt>
                <c:pt idx="1910">
                  <c:v>4.0369750157944881E-3</c:v>
                </c:pt>
                <c:pt idx="1911">
                  <c:v>4.0357629807534394E-3</c:v>
                </c:pt>
                <c:pt idx="1912">
                  <c:v>4.0161410858648517E-3</c:v>
                </c:pt>
                <c:pt idx="1913">
                  <c:v>4.0043201037010534E-3</c:v>
                </c:pt>
                <c:pt idx="1914">
                  <c:v>4.0015695950394239E-3</c:v>
                </c:pt>
                <c:pt idx="1915">
                  <c:v>3.9842579811896952E-3</c:v>
                </c:pt>
                <c:pt idx="1916">
                  <c:v>3.9862744230776542E-3</c:v>
                </c:pt>
                <c:pt idx="1917">
                  <c:v>3.9511846966117222E-3</c:v>
                </c:pt>
                <c:pt idx="1918">
                  <c:v>3.9579537062872268E-3</c:v>
                </c:pt>
                <c:pt idx="1919">
                  <c:v>3.9660744696848708E-3</c:v>
                </c:pt>
                <c:pt idx="1920">
                  <c:v>3.932160156184257E-3</c:v>
                </c:pt>
                <c:pt idx="1921">
                  <c:v>3.9323308925059922E-3</c:v>
                </c:pt>
                <c:pt idx="1922">
                  <c:v>3.9445051287822263E-3</c:v>
                </c:pt>
                <c:pt idx="1923">
                  <c:v>3.9245846488904172E-3</c:v>
                </c:pt>
                <c:pt idx="1924">
                  <c:v>3.9027517071301568E-3</c:v>
                </c:pt>
                <c:pt idx="1925">
                  <c:v>3.9143267350242534E-3</c:v>
                </c:pt>
                <c:pt idx="1926">
                  <c:v>3.8949015725235252E-3</c:v>
                </c:pt>
                <c:pt idx="1927">
                  <c:v>3.8780236987016356E-3</c:v>
                </c:pt>
                <c:pt idx="1928">
                  <c:v>3.8985720530940724E-3</c:v>
                </c:pt>
                <c:pt idx="1929">
                  <c:v>3.8919880056055268E-3</c:v>
                </c:pt>
                <c:pt idx="1930">
                  <c:v>3.8896769518382557E-3</c:v>
                </c:pt>
                <c:pt idx="1931">
                  <c:v>3.8817414889660215E-3</c:v>
                </c:pt>
                <c:pt idx="1932">
                  <c:v>3.8622874036580083E-3</c:v>
                </c:pt>
                <c:pt idx="1933">
                  <c:v>3.8626676029798451E-3</c:v>
                </c:pt>
                <c:pt idx="1934">
                  <c:v>3.8553069413253009E-3</c:v>
                </c:pt>
                <c:pt idx="1935">
                  <c:v>3.8369607157134607E-3</c:v>
                </c:pt>
                <c:pt idx="1936">
                  <c:v>3.8444984672356937E-3</c:v>
                </c:pt>
                <c:pt idx="1937">
                  <c:v>3.8411218784244515E-3</c:v>
                </c:pt>
                <c:pt idx="1938">
                  <c:v>3.8263326083052582E-3</c:v>
                </c:pt>
                <c:pt idx="1939">
                  <c:v>3.8075156402076222E-3</c:v>
                </c:pt>
                <c:pt idx="1940">
                  <c:v>3.8221793703635378E-3</c:v>
                </c:pt>
                <c:pt idx="1941">
                  <c:v>3.8016067505628544E-3</c:v>
                </c:pt>
                <c:pt idx="1942">
                  <c:v>3.805148577079696E-3</c:v>
                </c:pt>
                <c:pt idx="1943">
                  <c:v>3.8074595002913249E-3</c:v>
                </c:pt>
                <c:pt idx="1944">
                  <c:v>3.7839045079400492E-3</c:v>
                </c:pt>
                <c:pt idx="1945">
                  <c:v>3.7940143477528609E-3</c:v>
                </c:pt>
                <c:pt idx="1946">
                  <c:v>3.7906443067062703E-3</c:v>
                </c:pt>
                <c:pt idx="1947">
                  <c:v>3.7996626143626511E-3</c:v>
                </c:pt>
                <c:pt idx="1948">
                  <c:v>3.7834289436086961E-3</c:v>
                </c:pt>
                <c:pt idx="1949">
                  <c:v>3.7863186462450786E-3</c:v>
                </c:pt>
                <c:pt idx="1950">
                  <c:v>3.7756112251136472E-3</c:v>
                </c:pt>
                <c:pt idx="1951">
                  <c:v>3.7799249753133731E-3</c:v>
                </c:pt>
                <c:pt idx="1952">
                  <c:v>3.7796074857311831E-3</c:v>
                </c:pt>
                <c:pt idx="1953">
                  <c:v>3.7560275894925207E-3</c:v>
                </c:pt>
                <c:pt idx="1954">
                  <c:v>3.7547217802531077E-3</c:v>
                </c:pt>
                <c:pt idx="1955">
                  <c:v>3.772134083452938E-3</c:v>
                </c:pt>
                <c:pt idx="1956">
                  <c:v>3.7451224248777398E-3</c:v>
                </c:pt>
                <c:pt idx="1957">
                  <c:v>3.748563760075989E-3</c:v>
                </c:pt>
                <c:pt idx="1958">
                  <c:v>3.7239834676808647E-3</c:v>
                </c:pt>
                <c:pt idx="1959">
                  <c:v>3.7324954352857776E-3</c:v>
                </c:pt>
                <c:pt idx="1960">
                  <c:v>3.7276817981815977E-3</c:v>
                </c:pt>
                <c:pt idx="1961">
                  <c:v>3.7205629263178633E-3</c:v>
                </c:pt>
                <c:pt idx="1962">
                  <c:v>3.73984583261872E-3</c:v>
                </c:pt>
                <c:pt idx="1963">
                  <c:v>3.737995568553705E-3</c:v>
                </c:pt>
                <c:pt idx="1964">
                  <c:v>3.7376838535623231E-3</c:v>
                </c:pt>
                <c:pt idx="1965">
                  <c:v>3.7544002016302851E-3</c:v>
                </c:pt>
                <c:pt idx="1966">
                  <c:v>3.7461773262004918E-3</c:v>
                </c:pt>
                <c:pt idx="1967">
                  <c:v>3.7424103826006897E-3</c:v>
                </c:pt>
                <c:pt idx="1968">
                  <c:v>3.7227762637681229E-3</c:v>
                </c:pt>
                <c:pt idx="1969">
                  <c:v>3.7327890056507674E-3</c:v>
                </c:pt>
                <c:pt idx="1970">
                  <c:v>3.7159990379978564E-3</c:v>
                </c:pt>
                <c:pt idx="1971">
                  <c:v>3.7344018443535316E-3</c:v>
                </c:pt>
                <c:pt idx="1972">
                  <c:v>3.7272789159432532E-3</c:v>
                </c:pt>
                <c:pt idx="1973">
                  <c:v>3.7272246991852586E-3</c:v>
                </c:pt>
                <c:pt idx="1974">
                  <c:v>3.7228335155979715E-3</c:v>
                </c:pt>
                <c:pt idx="1975">
                  <c:v>3.7326089495260616E-3</c:v>
                </c:pt>
                <c:pt idx="1976">
                  <c:v>3.7121784822027677E-3</c:v>
                </c:pt>
                <c:pt idx="1977">
                  <c:v>3.7314402188689689E-3</c:v>
                </c:pt>
                <c:pt idx="1978">
                  <c:v>3.712124921091233E-3</c:v>
                </c:pt>
                <c:pt idx="1979">
                  <c:v>3.7236634537545239E-3</c:v>
                </c:pt>
                <c:pt idx="1980">
                  <c:v>3.705116676670085E-3</c:v>
                </c:pt>
                <c:pt idx="1981">
                  <c:v>3.7115409351078871E-3</c:v>
                </c:pt>
                <c:pt idx="1982">
                  <c:v>3.6858229944989728E-3</c:v>
                </c:pt>
                <c:pt idx="1983">
                  <c:v>3.6935377502674634E-3</c:v>
                </c:pt>
                <c:pt idx="1984">
                  <c:v>3.7111613413712955E-3</c:v>
                </c:pt>
                <c:pt idx="1985">
                  <c:v>3.7060836543816224E-3</c:v>
                </c:pt>
                <c:pt idx="1986">
                  <c:v>3.6942564198387514E-3</c:v>
                </c:pt>
                <c:pt idx="1987">
                  <c:v>3.6962899889594401E-3</c:v>
                </c:pt>
                <c:pt idx="1988">
                  <c:v>3.694055502303055E-3</c:v>
                </c:pt>
                <c:pt idx="1989">
                  <c:v>3.6884677331737296E-3</c:v>
                </c:pt>
                <c:pt idx="1990">
                  <c:v>3.6806504671628012E-3</c:v>
                </c:pt>
                <c:pt idx="1991">
                  <c:v>3.6802851129247366E-3</c:v>
                </c:pt>
                <c:pt idx="1992">
                  <c:v>3.6679753268541006E-3</c:v>
                </c:pt>
                <c:pt idx="1993">
                  <c:v>3.6835094654326475E-3</c:v>
                </c:pt>
                <c:pt idx="1994">
                  <c:v>3.6851439068705176E-3</c:v>
                </c:pt>
                <c:pt idx="1995">
                  <c:v>3.6643728222203525E-3</c:v>
                </c:pt>
                <c:pt idx="1996">
                  <c:v>3.6676108227877953E-3</c:v>
                </c:pt>
                <c:pt idx="1997">
                  <c:v>3.6683038678428288E-3</c:v>
                </c:pt>
                <c:pt idx="1998">
                  <c:v>3.6931395875122804E-3</c:v>
                </c:pt>
                <c:pt idx="1999">
                  <c:v>3.6823683571417113E-3</c:v>
                </c:pt>
                <c:pt idx="2000">
                  <c:v>3.6832604096504479E-3</c:v>
                </c:pt>
                <c:pt idx="2001">
                  <c:v>3.6722334191597503E-3</c:v>
                </c:pt>
                <c:pt idx="2002">
                  <c:v>3.6768962271876613E-3</c:v>
                </c:pt>
                <c:pt idx="2003">
                  <c:v>3.6704724206336448E-3</c:v>
                </c:pt>
                <c:pt idx="2004">
                  <c:v>3.6836233423509185E-3</c:v>
                </c:pt>
                <c:pt idx="2005">
                  <c:v>3.6944377165123088E-3</c:v>
                </c:pt>
                <c:pt idx="2006">
                  <c:v>3.6903494439666173E-3</c:v>
                </c:pt>
                <c:pt idx="2007">
                  <c:v>3.6656798446275678E-3</c:v>
                </c:pt>
                <c:pt idx="2008">
                  <c:v>3.6785233564275029E-3</c:v>
                </c:pt>
                <c:pt idx="2009">
                  <c:v>3.6631031771465795E-3</c:v>
                </c:pt>
                <c:pt idx="2010">
                  <c:v>3.6571942564591034E-3</c:v>
                </c:pt>
                <c:pt idx="2011">
                  <c:v>3.6751631379567098E-3</c:v>
                </c:pt>
                <c:pt idx="2012">
                  <c:v>3.6642467067774511E-3</c:v>
                </c:pt>
                <c:pt idx="2013">
                  <c:v>3.6715472258982531E-3</c:v>
                </c:pt>
                <c:pt idx="2014">
                  <c:v>3.6652669315903746E-3</c:v>
                </c:pt>
                <c:pt idx="2015">
                  <c:v>3.6788574543457865E-3</c:v>
                </c:pt>
                <c:pt idx="2016">
                  <c:v>3.6741906568985377E-3</c:v>
                </c:pt>
                <c:pt idx="2017">
                  <c:v>3.664577068281025E-3</c:v>
                </c:pt>
                <c:pt idx="2018">
                  <c:v>3.6522232096521559E-3</c:v>
                </c:pt>
                <c:pt idx="2019">
                  <c:v>3.6690566008194939E-3</c:v>
                </c:pt>
                <c:pt idx="2020">
                  <c:v>3.6657389711517341E-3</c:v>
                </c:pt>
                <c:pt idx="2021">
                  <c:v>3.6680553502851229E-3</c:v>
                </c:pt>
                <c:pt idx="2022">
                  <c:v>3.6545630819974323E-3</c:v>
                </c:pt>
                <c:pt idx="2023">
                  <c:v>3.6601177002313807E-3</c:v>
                </c:pt>
                <c:pt idx="2024">
                  <c:v>3.6454570931441842E-3</c:v>
                </c:pt>
                <c:pt idx="2025">
                  <c:v>3.651447937679771E-3</c:v>
                </c:pt>
                <c:pt idx="2026">
                  <c:v>3.6518576076723023E-3</c:v>
                </c:pt>
                <c:pt idx="2027">
                  <c:v>3.6437959078810317E-3</c:v>
                </c:pt>
                <c:pt idx="2028">
                  <c:v>3.6663874904558063E-3</c:v>
                </c:pt>
                <c:pt idx="2029">
                  <c:v>3.6346046780904155E-3</c:v>
                </c:pt>
                <c:pt idx="2030">
                  <c:v>3.6531332977148617E-3</c:v>
                </c:pt>
                <c:pt idx="2031">
                  <c:v>3.6408483053062624E-3</c:v>
                </c:pt>
                <c:pt idx="2032">
                  <c:v>3.6401355000773017E-3</c:v>
                </c:pt>
                <c:pt idx="2033">
                  <c:v>3.6672016676982714E-3</c:v>
                </c:pt>
                <c:pt idx="2034">
                  <c:v>3.6804244243330607E-3</c:v>
                </c:pt>
                <c:pt idx="2035">
                  <c:v>3.6480713810048814E-3</c:v>
                </c:pt>
                <c:pt idx="2036">
                  <c:v>3.638309203078277E-3</c:v>
                </c:pt>
                <c:pt idx="2037">
                  <c:v>3.6307288804384454E-3</c:v>
                </c:pt>
                <c:pt idx="2038">
                  <c:v>3.6467472614008616E-3</c:v>
                </c:pt>
                <c:pt idx="2039">
                  <c:v>3.624129618299928E-3</c:v>
                </c:pt>
                <c:pt idx="2040">
                  <c:v>3.6423259200125211E-3</c:v>
                </c:pt>
                <c:pt idx="2041">
                  <c:v>3.6443462302276123E-3</c:v>
                </c:pt>
                <c:pt idx="2042">
                  <c:v>3.658676170788952E-3</c:v>
                </c:pt>
                <c:pt idx="2043">
                  <c:v>3.6363736995404495E-3</c:v>
                </c:pt>
                <c:pt idx="2044">
                  <c:v>3.6162211007826598E-3</c:v>
                </c:pt>
                <c:pt idx="2045">
                  <c:v>3.6462572312137929E-3</c:v>
                </c:pt>
                <c:pt idx="2046">
                  <c:v>3.6337740196409653E-3</c:v>
                </c:pt>
                <c:pt idx="2047">
                  <c:v>3.6554458358189499E-3</c:v>
                </c:pt>
                <c:pt idx="2048">
                  <c:v>3.6708779201456133E-3</c:v>
                </c:pt>
                <c:pt idx="2049">
                  <c:v>3.6488203860560015E-3</c:v>
                </c:pt>
                <c:pt idx="2050">
                  <c:v>3.6458443835053565E-3</c:v>
                </c:pt>
                <c:pt idx="2051">
                  <c:v>3.631271865404627E-3</c:v>
                </c:pt>
                <c:pt idx="2052">
                  <c:v>3.6491687806598271E-3</c:v>
                </c:pt>
                <c:pt idx="2053">
                  <c:v>3.64120160025584E-3</c:v>
                </c:pt>
                <c:pt idx="2054">
                  <c:v>3.6434573573235671E-3</c:v>
                </c:pt>
                <c:pt idx="2055">
                  <c:v>3.6339439044584566E-3</c:v>
                </c:pt>
                <c:pt idx="2056">
                  <c:v>3.6397593440345515E-3</c:v>
                </c:pt>
                <c:pt idx="2057">
                  <c:v>3.6338280167649483E-3</c:v>
                </c:pt>
                <c:pt idx="2058">
                  <c:v>3.6220076574884378E-3</c:v>
                </c:pt>
                <c:pt idx="2059">
                  <c:v>3.6207985239215144E-3</c:v>
                </c:pt>
                <c:pt idx="2060">
                  <c:v>3.6107638245480088E-3</c:v>
                </c:pt>
                <c:pt idx="2061">
                  <c:v>3.6383876277338158E-3</c:v>
                </c:pt>
                <c:pt idx="2062">
                  <c:v>3.6495358635093124E-3</c:v>
                </c:pt>
                <c:pt idx="2063">
                  <c:v>3.639036999791268E-3</c:v>
                </c:pt>
                <c:pt idx="2064">
                  <c:v>3.6435322131388691E-3</c:v>
                </c:pt>
                <c:pt idx="2065">
                  <c:v>3.6489102652701999E-3</c:v>
                </c:pt>
                <c:pt idx="2066">
                  <c:v>3.6340549804156938E-3</c:v>
                </c:pt>
                <c:pt idx="2067">
                  <c:v>3.6126707879567464E-3</c:v>
                </c:pt>
                <c:pt idx="2068">
                  <c:v>3.6154947414857087E-3</c:v>
                </c:pt>
                <c:pt idx="2069">
                  <c:v>3.6266192296619832E-3</c:v>
                </c:pt>
                <c:pt idx="2070">
                  <c:v>3.6256862172618994E-3</c:v>
                </c:pt>
                <c:pt idx="2071">
                  <c:v>3.6204916144060178E-3</c:v>
                </c:pt>
                <c:pt idx="2072">
                  <c:v>3.6358746853930148E-3</c:v>
                </c:pt>
                <c:pt idx="2073">
                  <c:v>3.6320355633613645E-3</c:v>
                </c:pt>
                <c:pt idx="2074">
                  <c:v>3.6263217239424677E-3</c:v>
                </c:pt>
                <c:pt idx="2075">
                  <c:v>3.6254821739242463E-3</c:v>
                </c:pt>
                <c:pt idx="2076">
                  <c:v>3.6283662130875685E-3</c:v>
                </c:pt>
                <c:pt idx="2077">
                  <c:v>3.6354997455790724E-3</c:v>
                </c:pt>
                <c:pt idx="2078">
                  <c:v>3.6519477511478245E-3</c:v>
                </c:pt>
                <c:pt idx="2079">
                  <c:v>3.647756700063723E-3</c:v>
                </c:pt>
                <c:pt idx="2080">
                  <c:v>3.643305078124041E-3</c:v>
                </c:pt>
                <c:pt idx="2081">
                  <c:v>3.636171958493078E-3</c:v>
                </c:pt>
                <c:pt idx="2082">
                  <c:v>3.6350334643695205E-3</c:v>
                </c:pt>
                <c:pt idx="2083">
                  <c:v>3.6276495389010789E-3</c:v>
                </c:pt>
                <c:pt idx="2084">
                  <c:v>3.6028024425879689E-3</c:v>
                </c:pt>
                <c:pt idx="2085">
                  <c:v>3.6118304864511462E-3</c:v>
                </c:pt>
                <c:pt idx="2086">
                  <c:v>3.6244033878395621E-3</c:v>
                </c:pt>
                <c:pt idx="2087">
                  <c:v>3.6423089683670184E-3</c:v>
                </c:pt>
                <c:pt idx="2088">
                  <c:v>3.6232254255059884E-3</c:v>
                </c:pt>
                <c:pt idx="2089">
                  <c:v>3.6216114496577774E-3</c:v>
                </c:pt>
                <c:pt idx="2090">
                  <c:v>3.604881032617086E-3</c:v>
                </c:pt>
                <c:pt idx="2091">
                  <c:v>3.6065035190835236E-3</c:v>
                </c:pt>
                <c:pt idx="2092">
                  <c:v>3.6356893465927013E-3</c:v>
                </c:pt>
                <c:pt idx="2093">
                  <c:v>3.6184270023089269E-3</c:v>
                </c:pt>
                <c:pt idx="2094">
                  <c:v>3.6399726488654067E-3</c:v>
                </c:pt>
                <c:pt idx="2095">
                  <c:v>3.6391558383528457E-3</c:v>
                </c:pt>
                <c:pt idx="2096">
                  <c:v>3.6194933513080036E-3</c:v>
                </c:pt>
                <c:pt idx="2097">
                  <c:v>3.6253186703876891E-3</c:v>
                </c:pt>
                <c:pt idx="2098">
                  <c:v>3.6015006520578158E-3</c:v>
                </c:pt>
                <c:pt idx="2099">
                  <c:v>3.6148662960809055E-3</c:v>
                </c:pt>
                <c:pt idx="2100">
                  <c:v>3.6249178962898432E-3</c:v>
                </c:pt>
                <c:pt idx="2101">
                  <c:v>3.6133393008090388E-3</c:v>
                </c:pt>
                <c:pt idx="2102">
                  <c:v>3.6029582425409225E-3</c:v>
                </c:pt>
                <c:pt idx="2103">
                  <c:v>3.602961018058641E-3</c:v>
                </c:pt>
                <c:pt idx="2104">
                  <c:v>3.612420226743439E-3</c:v>
                </c:pt>
                <c:pt idx="2105">
                  <c:v>3.6010085401824736E-3</c:v>
                </c:pt>
                <c:pt idx="2106">
                  <c:v>3.6219980429009519E-3</c:v>
                </c:pt>
                <c:pt idx="2107">
                  <c:v>3.602897592313335E-3</c:v>
                </c:pt>
                <c:pt idx="2108">
                  <c:v>3.6010261543019261E-3</c:v>
                </c:pt>
                <c:pt idx="2109">
                  <c:v>3.6042241404695297E-3</c:v>
                </c:pt>
                <c:pt idx="2110">
                  <c:v>3.6116965216462832E-3</c:v>
                </c:pt>
                <c:pt idx="2111">
                  <c:v>3.6195281217860794E-3</c:v>
                </c:pt>
                <c:pt idx="2112">
                  <c:v>3.5940156647689646E-3</c:v>
                </c:pt>
                <c:pt idx="2113">
                  <c:v>3.6086208525527154E-3</c:v>
                </c:pt>
                <c:pt idx="2114">
                  <c:v>3.6125209414600468E-3</c:v>
                </c:pt>
                <c:pt idx="2115">
                  <c:v>3.6228911742970768E-3</c:v>
                </c:pt>
                <c:pt idx="2116">
                  <c:v>3.6050434096501615E-3</c:v>
                </c:pt>
                <c:pt idx="2117">
                  <c:v>3.5937160944529943E-3</c:v>
                </c:pt>
                <c:pt idx="2118">
                  <c:v>3.5870225600564444E-3</c:v>
                </c:pt>
                <c:pt idx="2119">
                  <c:v>3.5801626484548298E-3</c:v>
                </c:pt>
                <c:pt idx="2120">
                  <c:v>3.5770562872601023E-3</c:v>
                </c:pt>
                <c:pt idx="2121">
                  <c:v>3.6094191379348797E-3</c:v>
                </c:pt>
                <c:pt idx="2122">
                  <c:v>3.6016128641786611E-3</c:v>
                </c:pt>
                <c:pt idx="2123">
                  <c:v>3.6020819258436869E-3</c:v>
                </c:pt>
                <c:pt idx="2124">
                  <c:v>3.6113075170370796E-3</c:v>
                </c:pt>
                <c:pt idx="2125">
                  <c:v>3.5968148985500892E-3</c:v>
                </c:pt>
                <c:pt idx="2126">
                  <c:v>3.5825947308433543E-3</c:v>
                </c:pt>
                <c:pt idx="2127">
                  <c:v>3.5815052502515305E-3</c:v>
                </c:pt>
                <c:pt idx="2128">
                  <c:v>3.5720657841302561E-3</c:v>
                </c:pt>
                <c:pt idx="2129">
                  <c:v>3.5634822599764655E-3</c:v>
                </c:pt>
                <c:pt idx="2130">
                  <c:v>3.575727846803386E-3</c:v>
                </c:pt>
                <c:pt idx="2131">
                  <c:v>3.592223705900142E-3</c:v>
                </c:pt>
                <c:pt idx="2132">
                  <c:v>3.5718049562901912E-3</c:v>
                </c:pt>
                <c:pt idx="2133">
                  <c:v>3.5948228912168496E-3</c:v>
                </c:pt>
                <c:pt idx="2134">
                  <c:v>3.6070041515263245E-3</c:v>
                </c:pt>
                <c:pt idx="2135">
                  <c:v>3.60948712076558E-3</c:v>
                </c:pt>
                <c:pt idx="2136">
                  <c:v>3.6161746428038481E-3</c:v>
                </c:pt>
                <c:pt idx="2137">
                  <c:v>3.5934085421282166E-3</c:v>
                </c:pt>
                <c:pt idx="2138">
                  <c:v>3.5929831075585165E-3</c:v>
                </c:pt>
                <c:pt idx="2139">
                  <c:v>3.5971686965729746E-3</c:v>
                </c:pt>
                <c:pt idx="2140">
                  <c:v>3.5862219528233407E-3</c:v>
                </c:pt>
                <c:pt idx="2141">
                  <c:v>3.5861683959791976E-3</c:v>
                </c:pt>
                <c:pt idx="2142">
                  <c:v>3.5566806209118688E-3</c:v>
                </c:pt>
                <c:pt idx="2143">
                  <c:v>3.5874235480692863E-3</c:v>
                </c:pt>
                <c:pt idx="2144">
                  <c:v>3.6136286162248305E-3</c:v>
                </c:pt>
                <c:pt idx="2145">
                  <c:v>3.6028437816787496E-3</c:v>
                </c:pt>
                <c:pt idx="2146">
                  <c:v>3.6076884185807069E-3</c:v>
                </c:pt>
                <c:pt idx="2147">
                  <c:v>3.5889793026620516E-3</c:v>
                </c:pt>
                <c:pt idx="2148">
                  <c:v>3.5873328296982016E-3</c:v>
                </c:pt>
                <c:pt idx="2149">
                  <c:v>3.5839975487490724E-3</c:v>
                </c:pt>
                <c:pt idx="2150">
                  <c:v>3.5759845309639182E-3</c:v>
                </c:pt>
                <c:pt idx="2151">
                  <c:v>3.5688785200963828E-3</c:v>
                </c:pt>
                <c:pt idx="2152">
                  <c:v>3.555849182462976E-3</c:v>
                </c:pt>
                <c:pt idx="2153">
                  <c:v>3.5717664118503026E-3</c:v>
                </c:pt>
                <c:pt idx="2154">
                  <c:v>3.5570955668524024E-3</c:v>
                </c:pt>
                <c:pt idx="2155">
                  <c:v>3.5627495752149942E-3</c:v>
                </c:pt>
                <c:pt idx="2156">
                  <c:v>3.5644858514158793E-3</c:v>
                </c:pt>
                <c:pt idx="2157">
                  <c:v>3.5698321197109337E-3</c:v>
                </c:pt>
                <c:pt idx="2158">
                  <c:v>3.5546196793874601E-3</c:v>
                </c:pt>
                <c:pt idx="2159">
                  <c:v>3.5608315089685656E-3</c:v>
                </c:pt>
                <c:pt idx="2160">
                  <c:v>3.5608623434417652E-3</c:v>
                </c:pt>
                <c:pt idx="2161">
                  <c:v>3.5705618044898513E-3</c:v>
                </c:pt>
                <c:pt idx="2162">
                  <c:v>3.555520744956831E-3</c:v>
                </c:pt>
                <c:pt idx="2163">
                  <c:v>3.55242017420038E-3</c:v>
                </c:pt>
                <c:pt idx="2164">
                  <c:v>3.5649771725205052E-3</c:v>
                </c:pt>
                <c:pt idx="2165">
                  <c:v>3.5637642540587468E-3</c:v>
                </c:pt>
                <c:pt idx="2166">
                  <c:v>3.5747469998746672E-3</c:v>
                </c:pt>
                <c:pt idx="2167">
                  <c:v>3.5458042989182617E-3</c:v>
                </c:pt>
                <c:pt idx="2168">
                  <c:v>3.5588356523495309E-3</c:v>
                </c:pt>
                <c:pt idx="2169">
                  <c:v>3.5479775538284019E-3</c:v>
                </c:pt>
                <c:pt idx="2170">
                  <c:v>3.5958150589498273E-3</c:v>
                </c:pt>
                <c:pt idx="2171">
                  <c:v>3.560696509776255E-3</c:v>
                </c:pt>
                <c:pt idx="2172">
                  <c:v>3.5290429836184315E-3</c:v>
                </c:pt>
                <c:pt idx="2173">
                  <c:v>3.5442342860954449E-3</c:v>
                </c:pt>
                <c:pt idx="2174">
                  <c:v>3.5603869143639249E-3</c:v>
                </c:pt>
                <c:pt idx="2175">
                  <c:v>3.5381547617555904E-3</c:v>
                </c:pt>
                <c:pt idx="2176">
                  <c:v>3.5361787385348761E-3</c:v>
                </c:pt>
                <c:pt idx="2177">
                  <c:v>3.5167263652393132E-3</c:v>
                </c:pt>
                <c:pt idx="2178">
                  <c:v>3.5132713701582826E-3</c:v>
                </c:pt>
                <c:pt idx="2179">
                  <c:v>3.5065911732533039E-3</c:v>
                </c:pt>
                <c:pt idx="2180">
                  <c:v>3.5258579593128751E-3</c:v>
                </c:pt>
                <c:pt idx="2181">
                  <c:v>3.5345215249321959E-3</c:v>
                </c:pt>
                <c:pt idx="2182">
                  <c:v>3.5242165288405154E-3</c:v>
                </c:pt>
                <c:pt idx="2183">
                  <c:v>3.524338116873027E-3</c:v>
                </c:pt>
                <c:pt idx="2184">
                  <c:v>3.5209976724865141E-3</c:v>
                </c:pt>
                <c:pt idx="2185">
                  <c:v>3.5186670837384082E-3</c:v>
                </c:pt>
                <c:pt idx="2186">
                  <c:v>3.5042131923810711E-3</c:v>
                </c:pt>
                <c:pt idx="2187">
                  <c:v>3.5326336885653314E-3</c:v>
                </c:pt>
                <c:pt idx="2188">
                  <c:v>3.5138726324612343E-3</c:v>
                </c:pt>
                <c:pt idx="2189">
                  <c:v>3.5051760056688912E-3</c:v>
                </c:pt>
                <c:pt idx="2190">
                  <c:v>3.4999219667677553E-3</c:v>
                </c:pt>
                <c:pt idx="2191">
                  <c:v>3.5321448424118084E-3</c:v>
                </c:pt>
                <c:pt idx="2192">
                  <c:v>3.5367416573714103E-3</c:v>
                </c:pt>
                <c:pt idx="2193">
                  <c:v>3.5343797023275163E-3</c:v>
                </c:pt>
                <c:pt idx="2194">
                  <c:v>3.5280760126489177E-3</c:v>
                </c:pt>
                <c:pt idx="2195">
                  <c:v>3.4996798899067818E-3</c:v>
                </c:pt>
                <c:pt idx="2196">
                  <c:v>3.5125277881136708E-3</c:v>
                </c:pt>
                <c:pt idx="2197">
                  <c:v>3.4961771127129454E-3</c:v>
                </c:pt>
                <c:pt idx="2198">
                  <c:v>3.5204497996408402E-3</c:v>
                </c:pt>
                <c:pt idx="2199">
                  <c:v>3.5100311621157113E-3</c:v>
                </c:pt>
                <c:pt idx="2200">
                  <c:v>3.5185255944022806E-3</c:v>
                </c:pt>
                <c:pt idx="2201">
                  <c:v>3.5064980287631557E-3</c:v>
                </c:pt>
                <c:pt idx="2202">
                  <c:v>3.4871112133876606E-3</c:v>
                </c:pt>
                <c:pt idx="2203">
                  <c:v>3.5085225731359177E-3</c:v>
                </c:pt>
                <c:pt idx="2204">
                  <c:v>3.5216810738721289E-3</c:v>
                </c:pt>
                <c:pt idx="2205">
                  <c:v>3.5083078445659801E-3</c:v>
                </c:pt>
                <c:pt idx="2206">
                  <c:v>3.5075324177361185E-3</c:v>
                </c:pt>
                <c:pt idx="2207">
                  <c:v>3.5005539547395869E-3</c:v>
                </c:pt>
                <c:pt idx="2208">
                  <c:v>3.5109588096605649E-3</c:v>
                </c:pt>
                <c:pt idx="2209">
                  <c:v>3.5076372500481511E-3</c:v>
                </c:pt>
                <c:pt idx="2210">
                  <c:v>3.5037367449019005E-3</c:v>
                </c:pt>
                <c:pt idx="2211">
                  <c:v>3.498379230325613E-3</c:v>
                </c:pt>
                <c:pt idx="2212">
                  <c:v>3.5053659285042998E-3</c:v>
                </c:pt>
                <c:pt idx="2213">
                  <c:v>3.4652682019851661E-3</c:v>
                </c:pt>
                <c:pt idx="2214">
                  <c:v>3.4856361709203186E-3</c:v>
                </c:pt>
                <c:pt idx="2215">
                  <c:v>3.4945629309185919E-3</c:v>
                </c:pt>
                <c:pt idx="2216">
                  <c:v>3.5060243956731439E-3</c:v>
                </c:pt>
                <c:pt idx="2217">
                  <c:v>3.4749347902036701E-3</c:v>
                </c:pt>
                <c:pt idx="2218">
                  <c:v>3.5059192101530717E-3</c:v>
                </c:pt>
                <c:pt idx="2219">
                  <c:v>3.4658433961556883E-3</c:v>
                </c:pt>
                <c:pt idx="2220">
                  <c:v>3.4934074245677707E-3</c:v>
                </c:pt>
                <c:pt idx="2221">
                  <c:v>3.4725565166828076E-3</c:v>
                </c:pt>
                <c:pt idx="2222">
                  <c:v>3.4681355597588649E-3</c:v>
                </c:pt>
                <c:pt idx="2223">
                  <c:v>3.4758271119692038E-3</c:v>
                </c:pt>
                <c:pt idx="2224">
                  <c:v>3.4610129387209337E-3</c:v>
                </c:pt>
                <c:pt idx="2225">
                  <c:v>3.4614726878630978E-3</c:v>
                </c:pt>
                <c:pt idx="2226">
                  <c:v>3.4603715550652623E-3</c:v>
                </c:pt>
                <c:pt idx="2227">
                  <c:v>3.4697595064743063E-3</c:v>
                </c:pt>
                <c:pt idx="2228">
                  <c:v>3.4515275382092261E-3</c:v>
                </c:pt>
                <c:pt idx="2229">
                  <c:v>3.4561621602037665E-3</c:v>
                </c:pt>
                <c:pt idx="2230">
                  <c:v>3.4666087444910152E-3</c:v>
                </c:pt>
                <c:pt idx="2231">
                  <c:v>3.4573222559418563E-3</c:v>
                </c:pt>
                <c:pt idx="2232">
                  <c:v>3.4562675753685261E-3</c:v>
                </c:pt>
                <c:pt idx="2233">
                  <c:v>3.4632505268475081E-3</c:v>
                </c:pt>
                <c:pt idx="2234">
                  <c:v>3.4509109865340426E-3</c:v>
                </c:pt>
                <c:pt idx="2235">
                  <c:v>3.4465642737568272E-3</c:v>
                </c:pt>
                <c:pt idx="2236">
                  <c:v>3.4623895418006978E-3</c:v>
                </c:pt>
                <c:pt idx="2237">
                  <c:v>3.471949281887494E-3</c:v>
                </c:pt>
                <c:pt idx="2238">
                  <c:v>3.4695348278609341E-3</c:v>
                </c:pt>
                <c:pt idx="2239">
                  <c:v>3.4710191179238748E-3</c:v>
                </c:pt>
                <c:pt idx="2240">
                  <c:v>3.4602492683855372E-3</c:v>
                </c:pt>
                <c:pt idx="2241">
                  <c:v>3.4650489679375054E-3</c:v>
                </c:pt>
                <c:pt idx="2242">
                  <c:v>3.4413010291139095E-3</c:v>
                </c:pt>
                <c:pt idx="2243">
                  <c:v>3.4427652922203321E-3</c:v>
                </c:pt>
                <c:pt idx="2244">
                  <c:v>3.4486988391286425E-3</c:v>
                </c:pt>
                <c:pt idx="2245">
                  <c:v>3.4471639732747651E-3</c:v>
                </c:pt>
                <c:pt idx="2246">
                  <c:v>3.4739193816448488E-3</c:v>
                </c:pt>
                <c:pt idx="2247">
                  <c:v>3.4555732398659804E-3</c:v>
                </c:pt>
                <c:pt idx="2248">
                  <c:v>3.4445292389810875E-3</c:v>
                </c:pt>
                <c:pt idx="2249">
                  <c:v>3.4384224379260158E-3</c:v>
                </c:pt>
                <c:pt idx="2250">
                  <c:v>3.4356595017273417E-3</c:v>
                </c:pt>
                <c:pt idx="2251">
                  <c:v>3.4127566581937524E-3</c:v>
                </c:pt>
                <c:pt idx="2252">
                  <c:v>3.4036314081344133E-3</c:v>
                </c:pt>
                <c:pt idx="2253">
                  <c:v>3.4165294522416046E-3</c:v>
                </c:pt>
                <c:pt idx="2254">
                  <c:v>3.4135272553879885E-3</c:v>
                </c:pt>
                <c:pt idx="2255">
                  <c:v>3.4323972099793635E-3</c:v>
                </c:pt>
                <c:pt idx="2256">
                  <c:v>3.4265299686487304E-3</c:v>
                </c:pt>
                <c:pt idx="2257">
                  <c:v>3.4116216441069792E-3</c:v>
                </c:pt>
                <c:pt idx="2258">
                  <c:v>3.4177002973345195E-3</c:v>
                </c:pt>
                <c:pt idx="2259">
                  <c:v>3.4132290970365527E-3</c:v>
                </c:pt>
                <c:pt idx="2260">
                  <c:v>3.4105581838272318E-3</c:v>
                </c:pt>
                <c:pt idx="2261">
                  <c:v>3.4269954658417037E-3</c:v>
                </c:pt>
                <c:pt idx="2262">
                  <c:v>3.386674723945588E-3</c:v>
                </c:pt>
                <c:pt idx="2263">
                  <c:v>3.4086081740536166E-3</c:v>
                </c:pt>
                <c:pt idx="2264">
                  <c:v>3.4025675915709754E-3</c:v>
                </c:pt>
                <c:pt idx="2265">
                  <c:v>3.4055957448200385E-3</c:v>
                </c:pt>
                <c:pt idx="2266">
                  <c:v>3.4040061209970442E-3</c:v>
                </c:pt>
                <c:pt idx="2267">
                  <c:v>3.3860885561654065E-3</c:v>
                </c:pt>
                <c:pt idx="2268">
                  <c:v>3.3759845202095545E-3</c:v>
                </c:pt>
                <c:pt idx="2269">
                  <c:v>3.3812259468185917E-3</c:v>
                </c:pt>
                <c:pt idx="2270">
                  <c:v>3.3612176541534585E-3</c:v>
                </c:pt>
                <c:pt idx="2271">
                  <c:v>3.4023556124089362E-3</c:v>
                </c:pt>
                <c:pt idx="2272">
                  <c:v>3.3866395809650346E-3</c:v>
                </c:pt>
                <c:pt idx="2273">
                  <c:v>3.3969032155918223E-3</c:v>
                </c:pt>
                <c:pt idx="2274">
                  <c:v>3.3735308336237542E-3</c:v>
                </c:pt>
                <c:pt idx="2275">
                  <c:v>3.3812976729664791E-3</c:v>
                </c:pt>
                <c:pt idx="2276">
                  <c:v>3.4005150834420634E-3</c:v>
                </c:pt>
                <c:pt idx="2277">
                  <c:v>3.391458005906854E-3</c:v>
                </c:pt>
                <c:pt idx="2278">
                  <c:v>3.3937751796879949E-3</c:v>
                </c:pt>
                <c:pt idx="2279">
                  <c:v>3.3860770734450386E-3</c:v>
                </c:pt>
                <c:pt idx="2280">
                  <c:v>3.3703792439348664E-3</c:v>
                </c:pt>
                <c:pt idx="2281">
                  <c:v>3.3773834935953528E-3</c:v>
                </c:pt>
                <c:pt idx="2282">
                  <c:v>3.4059507911447639E-3</c:v>
                </c:pt>
                <c:pt idx="2283">
                  <c:v>3.382894122020245E-3</c:v>
                </c:pt>
                <c:pt idx="2284">
                  <c:v>3.3683089114901121E-3</c:v>
                </c:pt>
                <c:pt idx="2285">
                  <c:v>3.3777455228285137E-3</c:v>
                </c:pt>
                <c:pt idx="2286">
                  <c:v>3.3570158640972639E-3</c:v>
                </c:pt>
                <c:pt idx="2287">
                  <c:v>3.3663752251140103E-3</c:v>
                </c:pt>
                <c:pt idx="2288">
                  <c:v>3.3659003437997836E-3</c:v>
                </c:pt>
                <c:pt idx="2289">
                  <c:v>3.3359777011536273E-3</c:v>
                </c:pt>
                <c:pt idx="2290">
                  <c:v>3.3347857390943355E-3</c:v>
                </c:pt>
                <c:pt idx="2291">
                  <c:v>3.3352190100545665E-3</c:v>
                </c:pt>
                <c:pt idx="2292">
                  <c:v>3.3391910464050517E-3</c:v>
                </c:pt>
                <c:pt idx="2293">
                  <c:v>3.3395577522601378E-3</c:v>
                </c:pt>
                <c:pt idx="2294">
                  <c:v>3.3275649103891866E-3</c:v>
                </c:pt>
                <c:pt idx="2295">
                  <c:v>3.3403680782585999E-3</c:v>
                </c:pt>
                <c:pt idx="2296">
                  <c:v>3.3133357131488006E-3</c:v>
                </c:pt>
                <c:pt idx="2297">
                  <c:v>3.3223167514926065E-3</c:v>
                </c:pt>
                <c:pt idx="2298">
                  <c:v>3.3015902912234235E-3</c:v>
                </c:pt>
                <c:pt idx="2299">
                  <c:v>3.3016901076521276E-3</c:v>
                </c:pt>
                <c:pt idx="2300">
                  <c:v>3.3162538470198144E-3</c:v>
                </c:pt>
                <c:pt idx="2301">
                  <c:v>3.3268756206487077E-3</c:v>
                </c:pt>
                <c:pt idx="2302">
                  <c:v>3.3090499241705826E-3</c:v>
                </c:pt>
                <c:pt idx="2303">
                  <c:v>3.2923862968429959E-3</c:v>
                </c:pt>
                <c:pt idx="2304">
                  <c:v>3.2978972697609013E-3</c:v>
                </c:pt>
                <c:pt idx="2305">
                  <c:v>3.3061833163023366E-3</c:v>
                </c:pt>
                <c:pt idx="2306">
                  <c:v>3.2956846125219113E-3</c:v>
                </c:pt>
                <c:pt idx="2307">
                  <c:v>3.2885717712978842E-3</c:v>
                </c:pt>
                <c:pt idx="2308">
                  <c:v>3.2702106422787783E-3</c:v>
                </c:pt>
                <c:pt idx="2309">
                  <c:v>3.2802208225578148E-3</c:v>
                </c:pt>
                <c:pt idx="2310">
                  <c:v>3.2980331068442415E-3</c:v>
                </c:pt>
                <c:pt idx="2311">
                  <c:v>3.2925246439284607E-3</c:v>
                </c:pt>
                <c:pt idx="2312">
                  <c:v>3.259594569183235E-3</c:v>
                </c:pt>
                <c:pt idx="2313">
                  <c:v>3.2652690754317783E-3</c:v>
                </c:pt>
                <c:pt idx="2314">
                  <c:v>3.2649462229565052E-3</c:v>
                </c:pt>
                <c:pt idx="2315">
                  <c:v>3.287213374787734E-3</c:v>
                </c:pt>
                <c:pt idx="2316">
                  <c:v>3.2504845159592958E-3</c:v>
                </c:pt>
                <c:pt idx="2317">
                  <c:v>3.2443640575928853E-3</c:v>
                </c:pt>
                <c:pt idx="2318">
                  <c:v>3.2797448300919134E-3</c:v>
                </c:pt>
                <c:pt idx="2319">
                  <c:v>3.2686496397869519E-3</c:v>
                </c:pt>
                <c:pt idx="2320">
                  <c:v>3.2631452822246727E-3</c:v>
                </c:pt>
                <c:pt idx="2321">
                  <c:v>3.2371879133039935E-3</c:v>
                </c:pt>
                <c:pt idx="2322">
                  <c:v>3.2653723420502053E-3</c:v>
                </c:pt>
                <c:pt idx="2323">
                  <c:v>3.2639200287251221E-3</c:v>
                </c:pt>
                <c:pt idx="2324">
                  <c:v>3.2386664829653772E-3</c:v>
                </c:pt>
                <c:pt idx="2325">
                  <c:v>3.2478183093637334E-3</c:v>
                </c:pt>
                <c:pt idx="2326">
                  <c:v>3.2349698449210553E-3</c:v>
                </c:pt>
                <c:pt idx="2327">
                  <c:v>3.2369865314302304E-3</c:v>
                </c:pt>
                <c:pt idx="2328">
                  <c:v>3.2410470911532147E-3</c:v>
                </c:pt>
                <c:pt idx="2329">
                  <c:v>3.243977465453417E-3</c:v>
                </c:pt>
                <c:pt idx="2330">
                  <c:v>3.238695303075812E-3</c:v>
                </c:pt>
                <c:pt idx="2331">
                  <c:v>3.2520279191437674E-3</c:v>
                </c:pt>
                <c:pt idx="2332">
                  <c:v>3.2344518471097415E-3</c:v>
                </c:pt>
                <c:pt idx="2333">
                  <c:v>3.2247527159970772E-3</c:v>
                </c:pt>
                <c:pt idx="2334">
                  <c:v>3.2277807817010953E-3</c:v>
                </c:pt>
                <c:pt idx="2335">
                  <c:v>3.2302283471335085E-3</c:v>
                </c:pt>
                <c:pt idx="2336">
                  <c:v>3.2199642731427776E-3</c:v>
                </c:pt>
                <c:pt idx="2337">
                  <c:v>3.2225172269311408E-3</c:v>
                </c:pt>
                <c:pt idx="2338">
                  <c:v>3.2143425873239631E-3</c:v>
                </c:pt>
                <c:pt idx="2339">
                  <c:v>3.2038570751994379E-3</c:v>
                </c:pt>
                <c:pt idx="2340">
                  <c:v>3.2147954704555837E-3</c:v>
                </c:pt>
                <c:pt idx="2341">
                  <c:v>3.1949779313008523E-3</c:v>
                </c:pt>
                <c:pt idx="2342">
                  <c:v>3.2209264728371777E-3</c:v>
                </c:pt>
                <c:pt idx="2343">
                  <c:v>3.2194875794530182E-3</c:v>
                </c:pt>
                <c:pt idx="2344">
                  <c:v>3.1668007146355907E-3</c:v>
                </c:pt>
                <c:pt idx="2345">
                  <c:v>3.166028530349814E-3</c:v>
                </c:pt>
                <c:pt idx="2346">
                  <c:v>3.1930220360372628E-3</c:v>
                </c:pt>
                <c:pt idx="2347">
                  <c:v>3.186005279139354E-3</c:v>
                </c:pt>
                <c:pt idx="2348">
                  <c:v>3.1808535965356178E-3</c:v>
                </c:pt>
                <c:pt idx="2349">
                  <c:v>3.1792372590054275E-3</c:v>
                </c:pt>
                <c:pt idx="2350">
                  <c:v>3.1694822183645959E-3</c:v>
                </c:pt>
                <c:pt idx="2351">
                  <c:v>3.1674793204330485E-3</c:v>
                </c:pt>
                <c:pt idx="2352">
                  <c:v>3.1486312804390642E-3</c:v>
                </c:pt>
                <c:pt idx="2353">
                  <c:v>3.1711942341395884E-3</c:v>
                </c:pt>
                <c:pt idx="2354">
                  <c:v>3.1587916608835451E-3</c:v>
                </c:pt>
                <c:pt idx="2355">
                  <c:v>3.133649071910253E-3</c:v>
                </c:pt>
                <c:pt idx="2356">
                  <c:v>3.1376512638790249E-3</c:v>
                </c:pt>
                <c:pt idx="2357">
                  <c:v>3.1302032902298231E-3</c:v>
                </c:pt>
                <c:pt idx="2358">
                  <c:v>3.1407237118799012E-3</c:v>
                </c:pt>
                <c:pt idx="2359">
                  <c:v>3.16065465706918E-3</c:v>
                </c:pt>
                <c:pt idx="2360">
                  <c:v>3.1223358342438749E-3</c:v>
                </c:pt>
                <c:pt idx="2361">
                  <c:v>3.133055256287199E-3</c:v>
                </c:pt>
                <c:pt idx="2362">
                  <c:v>3.1422704300784737E-3</c:v>
                </c:pt>
                <c:pt idx="2363">
                  <c:v>3.1098464733010115E-3</c:v>
                </c:pt>
                <c:pt idx="2364">
                  <c:v>3.1202755486239657E-3</c:v>
                </c:pt>
                <c:pt idx="2365">
                  <c:v>3.1230311047642351E-3</c:v>
                </c:pt>
                <c:pt idx="2366">
                  <c:v>3.1238392562395125E-3</c:v>
                </c:pt>
                <c:pt idx="2367">
                  <c:v>3.0996683564752411E-3</c:v>
                </c:pt>
                <c:pt idx="2368">
                  <c:v>3.1133121936081005E-3</c:v>
                </c:pt>
                <c:pt idx="2369">
                  <c:v>3.1085197859862224E-3</c:v>
                </c:pt>
                <c:pt idx="2370">
                  <c:v>3.0857658257877306E-3</c:v>
                </c:pt>
                <c:pt idx="2371">
                  <c:v>3.0847224606840684E-3</c:v>
                </c:pt>
                <c:pt idx="2372">
                  <c:v>3.0834523370862179E-3</c:v>
                </c:pt>
                <c:pt idx="2373">
                  <c:v>3.1021666982962684E-3</c:v>
                </c:pt>
                <c:pt idx="2374">
                  <c:v>3.0977594348022912E-3</c:v>
                </c:pt>
                <c:pt idx="2375">
                  <c:v>3.1010907602791521E-3</c:v>
                </c:pt>
                <c:pt idx="2376">
                  <c:v>3.0763419567191382E-3</c:v>
                </c:pt>
                <c:pt idx="2377">
                  <c:v>3.0582046871104407E-3</c:v>
                </c:pt>
                <c:pt idx="2378">
                  <c:v>3.0888563743885519E-3</c:v>
                </c:pt>
                <c:pt idx="2379">
                  <c:v>3.0880360088977521E-3</c:v>
                </c:pt>
                <c:pt idx="2380">
                  <c:v>3.0512397877105004E-3</c:v>
                </c:pt>
                <c:pt idx="2381">
                  <c:v>3.0402987894672853E-3</c:v>
                </c:pt>
                <c:pt idx="2382">
                  <c:v>3.0534342276711092E-3</c:v>
                </c:pt>
                <c:pt idx="2383">
                  <c:v>3.0396567360926178E-3</c:v>
                </c:pt>
                <c:pt idx="2384">
                  <c:v>3.0407033046681979E-3</c:v>
                </c:pt>
                <c:pt idx="2385">
                  <c:v>3.036556909456113E-3</c:v>
                </c:pt>
                <c:pt idx="2386">
                  <c:v>3.0221360215667626E-3</c:v>
                </c:pt>
                <c:pt idx="2387">
                  <c:v>3.0251979417226672E-3</c:v>
                </c:pt>
                <c:pt idx="2388">
                  <c:v>3.0380599264987771E-3</c:v>
                </c:pt>
                <c:pt idx="2389">
                  <c:v>3.0385163568982768E-3</c:v>
                </c:pt>
                <c:pt idx="2390">
                  <c:v>3.0162857767714363E-3</c:v>
                </c:pt>
                <c:pt idx="2391">
                  <c:v>2.992302912326232E-3</c:v>
                </c:pt>
                <c:pt idx="2392">
                  <c:v>3.0120160936043627E-3</c:v>
                </c:pt>
                <c:pt idx="2393">
                  <c:v>2.9811292818671558E-3</c:v>
                </c:pt>
                <c:pt idx="2394">
                  <c:v>2.9757092364045661E-3</c:v>
                </c:pt>
                <c:pt idx="2395">
                  <c:v>2.9940354301120136E-3</c:v>
                </c:pt>
                <c:pt idx="2396">
                  <c:v>2.9882599812323012E-3</c:v>
                </c:pt>
                <c:pt idx="2397">
                  <c:v>3.0054119842806062E-3</c:v>
                </c:pt>
                <c:pt idx="2398">
                  <c:v>2.9969827817773668E-3</c:v>
                </c:pt>
                <c:pt idx="2399">
                  <c:v>2.969538755998704E-3</c:v>
                </c:pt>
                <c:pt idx="2400">
                  <c:v>2.9802347296681827E-3</c:v>
                </c:pt>
                <c:pt idx="2401">
                  <c:v>2.9584351704261169E-3</c:v>
                </c:pt>
                <c:pt idx="2402">
                  <c:v>2.962641728459395E-3</c:v>
                </c:pt>
                <c:pt idx="2403">
                  <c:v>2.9578700751509406E-3</c:v>
                </c:pt>
                <c:pt idx="2404">
                  <c:v>2.9642426952451706E-3</c:v>
                </c:pt>
                <c:pt idx="2405">
                  <c:v>2.9613147918445448E-3</c:v>
                </c:pt>
                <c:pt idx="2406">
                  <c:v>2.9495312673162967E-3</c:v>
                </c:pt>
                <c:pt idx="2407">
                  <c:v>2.9420971720655899E-3</c:v>
                </c:pt>
                <c:pt idx="2408">
                  <c:v>2.9442435553438369E-3</c:v>
                </c:pt>
                <c:pt idx="2409">
                  <c:v>2.9228906440911945E-3</c:v>
                </c:pt>
                <c:pt idx="2410">
                  <c:v>2.9383993852647458E-3</c:v>
                </c:pt>
                <c:pt idx="2411">
                  <c:v>2.9134823520062143E-3</c:v>
                </c:pt>
                <c:pt idx="2412">
                  <c:v>2.9360874250956496E-3</c:v>
                </c:pt>
                <c:pt idx="2413">
                  <c:v>2.8801399089700736E-3</c:v>
                </c:pt>
                <c:pt idx="2414">
                  <c:v>2.9053364494970833E-3</c:v>
                </c:pt>
                <c:pt idx="2415">
                  <c:v>2.9246677632569287E-3</c:v>
                </c:pt>
                <c:pt idx="2416">
                  <c:v>2.9221558866315655E-3</c:v>
                </c:pt>
                <c:pt idx="2417">
                  <c:v>2.930402570672952E-3</c:v>
                </c:pt>
                <c:pt idx="2418">
                  <c:v>2.9169094070187491E-3</c:v>
                </c:pt>
                <c:pt idx="2419">
                  <c:v>2.8991966915229727E-3</c:v>
                </c:pt>
                <c:pt idx="2420">
                  <c:v>2.9079328263213237E-3</c:v>
                </c:pt>
                <c:pt idx="2421">
                  <c:v>2.898285998645739E-3</c:v>
                </c:pt>
                <c:pt idx="2422">
                  <c:v>2.8880374599707047E-3</c:v>
                </c:pt>
                <c:pt idx="2423">
                  <c:v>2.8749045164355776E-3</c:v>
                </c:pt>
                <c:pt idx="2424">
                  <c:v>2.8708905947970025E-3</c:v>
                </c:pt>
                <c:pt idx="2425">
                  <c:v>2.8860402162147456E-3</c:v>
                </c:pt>
                <c:pt idx="2426">
                  <c:v>2.8687814251436203E-3</c:v>
                </c:pt>
                <c:pt idx="2427">
                  <c:v>2.8792163857316627E-3</c:v>
                </c:pt>
                <c:pt idx="2428">
                  <c:v>2.8351590663478156E-3</c:v>
                </c:pt>
                <c:pt idx="2429">
                  <c:v>2.8349045886189046E-3</c:v>
                </c:pt>
                <c:pt idx="2430">
                  <c:v>2.8332200224226167E-3</c:v>
                </c:pt>
                <c:pt idx="2431">
                  <c:v>2.8485302044579711E-3</c:v>
                </c:pt>
                <c:pt idx="2432">
                  <c:v>2.8550174458432591E-3</c:v>
                </c:pt>
                <c:pt idx="2433">
                  <c:v>2.8424699389824363E-3</c:v>
                </c:pt>
                <c:pt idx="2434">
                  <c:v>2.8483502773452934E-3</c:v>
                </c:pt>
                <c:pt idx="2435">
                  <c:v>2.8057182477594757E-3</c:v>
                </c:pt>
                <c:pt idx="2436">
                  <c:v>2.8282248984134507E-3</c:v>
                </c:pt>
                <c:pt idx="2437">
                  <c:v>2.813692104021936E-3</c:v>
                </c:pt>
                <c:pt idx="2438">
                  <c:v>2.7919278715478951E-3</c:v>
                </c:pt>
                <c:pt idx="2439">
                  <c:v>2.8008645308444293E-3</c:v>
                </c:pt>
                <c:pt idx="2440">
                  <c:v>2.7983421136636459E-3</c:v>
                </c:pt>
                <c:pt idx="2441">
                  <c:v>2.8034834861617986E-3</c:v>
                </c:pt>
                <c:pt idx="2442">
                  <c:v>2.7818954061073755E-3</c:v>
                </c:pt>
                <c:pt idx="2443">
                  <c:v>2.7946812165440668E-3</c:v>
                </c:pt>
                <c:pt idx="2444">
                  <c:v>2.77449937033747E-3</c:v>
                </c:pt>
                <c:pt idx="2445">
                  <c:v>2.7786379002628201E-3</c:v>
                </c:pt>
                <c:pt idx="2446">
                  <c:v>2.7747863866358917E-3</c:v>
                </c:pt>
                <c:pt idx="2447">
                  <c:v>2.7490108514477227E-3</c:v>
                </c:pt>
                <c:pt idx="2448">
                  <c:v>2.732006928585893E-3</c:v>
                </c:pt>
                <c:pt idx="2449">
                  <c:v>2.742547403912048E-3</c:v>
                </c:pt>
                <c:pt idx="2450">
                  <c:v>2.7199904158893111E-3</c:v>
                </c:pt>
                <c:pt idx="2451">
                  <c:v>2.7319488845322609E-3</c:v>
                </c:pt>
                <c:pt idx="2452">
                  <c:v>2.7366089773441997E-3</c:v>
                </c:pt>
                <c:pt idx="2453">
                  <c:v>2.7384837262185743E-3</c:v>
                </c:pt>
                <c:pt idx="2454">
                  <c:v>2.7157828221060719E-3</c:v>
                </c:pt>
                <c:pt idx="2455">
                  <c:v>2.7003358011039747E-3</c:v>
                </c:pt>
                <c:pt idx="2456">
                  <c:v>2.7267636462201504E-3</c:v>
                </c:pt>
                <c:pt idx="2457">
                  <c:v>2.7072283093804625E-3</c:v>
                </c:pt>
                <c:pt idx="2458">
                  <c:v>2.7127774199386216E-3</c:v>
                </c:pt>
                <c:pt idx="2459">
                  <c:v>2.6849350604660695E-3</c:v>
                </c:pt>
                <c:pt idx="2460">
                  <c:v>2.6929682429325794E-3</c:v>
                </c:pt>
                <c:pt idx="2461">
                  <c:v>2.6846490381366977E-3</c:v>
                </c:pt>
                <c:pt idx="2462">
                  <c:v>2.6783452599565645E-3</c:v>
                </c:pt>
                <c:pt idx="2463">
                  <c:v>2.6692314224555265E-3</c:v>
                </c:pt>
                <c:pt idx="2464">
                  <c:v>2.6767114449824984E-3</c:v>
                </c:pt>
                <c:pt idx="2465">
                  <c:v>2.671281393438868E-3</c:v>
                </c:pt>
                <c:pt idx="2466">
                  <c:v>2.6303066163316678E-3</c:v>
                </c:pt>
                <c:pt idx="2467">
                  <c:v>2.6466014597413259E-3</c:v>
                </c:pt>
                <c:pt idx="2468">
                  <c:v>2.6147769588105428E-3</c:v>
                </c:pt>
                <c:pt idx="2469">
                  <c:v>2.6050560833991493E-3</c:v>
                </c:pt>
                <c:pt idx="2470">
                  <c:v>2.6211300651355724E-3</c:v>
                </c:pt>
                <c:pt idx="2471">
                  <c:v>2.6308070725286764E-3</c:v>
                </c:pt>
                <c:pt idx="2472">
                  <c:v>2.640942115213376E-3</c:v>
                </c:pt>
                <c:pt idx="2473">
                  <c:v>2.6114911056105013E-3</c:v>
                </c:pt>
                <c:pt idx="2474">
                  <c:v>2.6073308850944844E-3</c:v>
                </c:pt>
                <c:pt idx="2475">
                  <c:v>2.5876235446589927E-3</c:v>
                </c:pt>
                <c:pt idx="2476">
                  <c:v>2.5997758588943167E-3</c:v>
                </c:pt>
                <c:pt idx="2477">
                  <c:v>2.6047400898143521E-3</c:v>
                </c:pt>
                <c:pt idx="2478">
                  <c:v>2.6143590287800648E-3</c:v>
                </c:pt>
                <c:pt idx="2479">
                  <c:v>2.586613223143575E-3</c:v>
                </c:pt>
                <c:pt idx="2480">
                  <c:v>2.5835464010729439E-3</c:v>
                </c:pt>
                <c:pt idx="2481">
                  <c:v>2.5829785843009693E-3</c:v>
                </c:pt>
                <c:pt idx="2482">
                  <c:v>2.5950328758477977E-3</c:v>
                </c:pt>
                <c:pt idx="2483">
                  <c:v>2.5798971055282301E-3</c:v>
                </c:pt>
                <c:pt idx="2484">
                  <c:v>2.5651674949602929E-3</c:v>
                </c:pt>
                <c:pt idx="2485">
                  <c:v>2.5676370848235503E-3</c:v>
                </c:pt>
                <c:pt idx="2486">
                  <c:v>2.5563197396199001E-3</c:v>
                </c:pt>
                <c:pt idx="2487">
                  <c:v>2.5466788630494714E-3</c:v>
                </c:pt>
                <c:pt idx="2488">
                  <c:v>2.5063570733605111E-3</c:v>
                </c:pt>
                <c:pt idx="2489">
                  <c:v>2.5308283226754039E-3</c:v>
                </c:pt>
                <c:pt idx="2490">
                  <c:v>2.5240614088165624E-3</c:v>
                </c:pt>
                <c:pt idx="2491">
                  <c:v>2.5406127167432167E-3</c:v>
                </c:pt>
                <c:pt idx="2492">
                  <c:v>2.5186029416779938E-3</c:v>
                </c:pt>
                <c:pt idx="2493">
                  <c:v>2.5147196947990359E-3</c:v>
                </c:pt>
                <c:pt idx="2494">
                  <c:v>2.4943374856207369E-3</c:v>
                </c:pt>
                <c:pt idx="2495">
                  <c:v>2.4913489693240594E-3</c:v>
                </c:pt>
                <c:pt idx="2496">
                  <c:v>2.4870881274242193E-3</c:v>
                </c:pt>
                <c:pt idx="2497">
                  <c:v>2.4987787563140384E-3</c:v>
                </c:pt>
                <c:pt idx="2498">
                  <c:v>2.5035478244813062E-3</c:v>
                </c:pt>
                <c:pt idx="2499">
                  <c:v>2.5152350246900757E-3</c:v>
                </c:pt>
                <c:pt idx="2500">
                  <c:v>2.4956253243503261E-3</c:v>
                </c:pt>
                <c:pt idx="2501">
                  <c:v>2.4929578638391643E-3</c:v>
                </c:pt>
                <c:pt idx="2502">
                  <c:v>2.4747162262016196E-3</c:v>
                </c:pt>
                <c:pt idx="2503">
                  <c:v>2.4977263479725354E-3</c:v>
                </c:pt>
                <c:pt idx="2504">
                  <c:v>2.4986218144658501E-3</c:v>
                </c:pt>
                <c:pt idx="2505">
                  <c:v>2.4909531017861001E-3</c:v>
                </c:pt>
                <c:pt idx="2506">
                  <c:v>2.4851239800193054E-3</c:v>
                </c:pt>
                <c:pt idx="2507">
                  <c:v>2.4903536703567279E-3</c:v>
                </c:pt>
                <c:pt idx="2508">
                  <c:v>2.4694505205728749E-3</c:v>
                </c:pt>
                <c:pt idx="2509">
                  <c:v>2.4887771277153554E-3</c:v>
                </c:pt>
                <c:pt idx="2510">
                  <c:v>2.4738125911005805E-3</c:v>
                </c:pt>
                <c:pt idx="2511">
                  <c:v>2.4555390126851312E-3</c:v>
                </c:pt>
                <c:pt idx="2512">
                  <c:v>2.4376411534913324E-3</c:v>
                </c:pt>
                <c:pt idx="2513">
                  <c:v>2.428729076189122E-3</c:v>
                </c:pt>
                <c:pt idx="2514">
                  <c:v>2.4494198442063918E-3</c:v>
                </c:pt>
                <c:pt idx="2515">
                  <c:v>2.4065232202463921E-3</c:v>
                </c:pt>
                <c:pt idx="2516">
                  <c:v>2.4152304617598972E-3</c:v>
                </c:pt>
                <c:pt idx="2517">
                  <c:v>2.4401103519284123E-3</c:v>
                </c:pt>
                <c:pt idx="2518">
                  <c:v>2.4501585927018798E-3</c:v>
                </c:pt>
                <c:pt idx="2519">
                  <c:v>2.4308280060339076E-3</c:v>
                </c:pt>
                <c:pt idx="2520">
                  <c:v>2.4115315948344367E-3</c:v>
                </c:pt>
                <c:pt idx="2521">
                  <c:v>2.4061152351689541E-3</c:v>
                </c:pt>
                <c:pt idx="2522">
                  <c:v>2.4013781071051295E-3</c:v>
                </c:pt>
                <c:pt idx="2523">
                  <c:v>2.3921410812440987E-3</c:v>
                </c:pt>
                <c:pt idx="2524">
                  <c:v>2.4113503437528088E-3</c:v>
                </c:pt>
                <c:pt idx="2525">
                  <c:v>2.4044294154241417E-3</c:v>
                </c:pt>
                <c:pt idx="2526">
                  <c:v>2.4134964516515276E-3</c:v>
                </c:pt>
                <c:pt idx="2527">
                  <c:v>2.3965371351949705E-3</c:v>
                </c:pt>
                <c:pt idx="2528">
                  <c:v>2.3796297608426982E-3</c:v>
                </c:pt>
                <c:pt idx="2529">
                  <c:v>2.3663589574511958E-3</c:v>
                </c:pt>
                <c:pt idx="2530">
                  <c:v>2.3924624165913406E-3</c:v>
                </c:pt>
                <c:pt idx="2531">
                  <c:v>2.3543121416188615E-3</c:v>
                </c:pt>
                <c:pt idx="2532">
                  <c:v>2.3792497311686616E-3</c:v>
                </c:pt>
                <c:pt idx="2533">
                  <c:v>2.3668417276594563E-3</c:v>
                </c:pt>
                <c:pt idx="2534">
                  <c:v>2.3528117572326275E-3</c:v>
                </c:pt>
                <c:pt idx="2535">
                  <c:v>2.3692554006328743E-3</c:v>
                </c:pt>
                <c:pt idx="2536">
                  <c:v>2.341468755795622E-3</c:v>
                </c:pt>
                <c:pt idx="2537">
                  <c:v>2.3275146579738153E-3</c:v>
                </c:pt>
                <c:pt idx="2538">
                  <c:v>2.3470485480393661E-3</c:v>
                </c:pt>
                <c:pt idx="2539">
                  <c:v>2.3228207524729266E-3</c:v>
                </c:pt>
                <c:pt idx="2540">
                  <c:v>2.3213056705825926E-3</c:v>
                </c:pt>
                <c:pt idx="2541">
                  <c:v>2.3318314098856609E-3</c:v>
                </c:pt>
                <c:pt idx="2542">
                  <c:v>2.3173088293171498E-3</c:v>
                </c:pt>
                <c:pt idx="2543">
                  <c:v>2.305519809211249E-3</c:v>
                </c:pt>
                <c:pt idx="2544">
                  <c:v>2.3162938564287982E-3</c:v>
                </c:pt>
                <c:pt idx="2545">
                  <c:v>2.3228068581696878E-3</c:v>
                </c:pt>
                <c:pt idx="2546">
                  <c:v>2.3018929357629908E-3</c:v>
                </c:pt>
                <c:pt idx="2547">
                  <c:v>2.2961407171212035E-3</c:v>
                </c:pt>
                <c:pt idx="2548">
                  <c:v>2.2889351424390716E-3</c:v>
                </c:pt>
                <c:pt idx="2549">
                  <c:v>2.2437759227111071E-3</c:v>
                </c:pt>
                <c:pt idx="2550">
                  <c:v>2.2743644243546669E-3</c:v>
                </c:pt>
                <c:pt idx="2551">
                  <c:v>2.2729870656552679E-3</c:v>
                </c:pt>
                <c:pt idx="2552">
                  <c:v>2.2674977054135629E-3</c:v>
                </c:pt>
                <c:pt idx="2553">
                  <c:v>2.2278076837146908E-3</c:v>
                </c:pt>
                <c:pt idx="2554">
                  <c:v>2.2509749220446075E-3</c:v>
                </c:pt>
                <c:pt idx="2555">
                  <c:v>2.2587896205434324E-3</c:v>
                </c:pt>
                <c:pt idx="2556">
                  <c:v>2.2622387667954008E-3</c:v>
                </c:pt>
                <c:pt idx="2557">
                  <c:v>2.2405412819182847E-3</c:v>
                </c:pt>
                <c:pt idx="2558">
                  <c:v>2.2487244475022485E-3</c:v>
                </c:pt>
                <c:pt idx="2559">
                  <c:v>2.246309633596664E-3</c:v>
                </c:pt>
                <c:pt idx="2560">
                  <c:v>2.2240173127514658E-3</c:v>
                </c:pt>
                <c:pt idx="2561">
                  <c:v>2.2150769452392873E-3</c:v>
                </c:pt>
                <c:pt idx="2562">
                  <c:v>2.2224826271128387E-3</c:v>
                </c:pt>
                <c:pt idx="2563">
                  <c:v>2.269381334529657E-3</c:v>
                </c:pt>
                <c:pt idx="2564">
                  <c:v>2.231193813675713E-3</c:v>
                </c:pt>
                <c:pt idx="2565">
                  <c:v>2.1941604215547895E-3</c:v>
                </c:pt>
                <c:pt idx="2566">
                  <c:v>2.1731695472863052E-3</c:v>
                </c:pt>
                <c:pt idx="2567">
                  <c:v>2.1591442839465E-3</c:v>
                </c:pt>
                <c:pt idx="2568">
                  <c:v>2.1754664300620181E-3</c:v>
                </c:pt>
                <c:pt idx="2569">
                  <c:v>2.1466605481527791E-3</c:v>
                </c:pt>
                <c:pt idx="2570">
                  <c:v>2.1656123417715034E-3</c:v>
                </c:pt>
                <c:pt idx="2571">
                  <c:v>2.1650892529883566E-3</c:v>
                </c:pt>
                <c:pt idx="2572">
                  <c:v>2.1516980954883369E-3</c:v>
                </c:pt>
                <c:pt idx="2573">
                  <c:v>2.1480367402424714E-3</c:v>
                </c:pt>
                <c:pt idx="2574">
                  <c:v>2.1535414620254879E-3</c:v>
                </c:pt>
                <c:pt idx="2575">
                  <c:v>2.1426306490854455E-3</c:v>
                </c:pt>
                <c:pt idx="2576">
                  <c:v>2.1275046700146923E-3</c:v>
                </c:pt>
                <c:pt idx="2577">
                  <c:v>2.1390305491979381E-3</c:v>
                </c:pt>
                <c:pt idx="2578">
                  <c:v>2.1208194393177292E-3</c:v>
                </c:pt>
                <c:pt idx="2579">
                  <c:v>2.1047938045938648E-3</c:v>
                </c:pt>
                <c:pt idx="2580">
                  <c:v>2.1114562806970748E-3</c:v>
                </c:pt>
                <c:pt idx="2581">
                  <c:v>2.1338406892131619E-3</c:v>
                </c:pt>
                <c:pt idx="2582">
                  <c:v>2.1168414213926586E-3</c:v>
                </c:pt>
                <c:pt idx="2583">
                  <c:v>2.1036259277658811E-3</c:v>
                </c:pt>
                <c:pt idx="2584">
                  <c:v>2.1101517533347806E-3</c:v>
                </c:pt>
                <c:pt idx="2585">
                  <c:v>2.1291973368789464E-3</c:v>
                </c:pt>
                <c:pt idx="2586">
                  <c:v>2.0972372603413471E-3</c:v>
                </c:pt>
                <c:pt idx="2587">
                  <c:v>2.0957988695966142E-3</c:v>
                </c:pt>
                <c:pt idx="2588">
                  <c:v>2.0947812767193063E-3</c:v>
                </c:pt>
                <c:pt idx="2589">
                  <c:v>2.0891530404190742E-3</c:v>
                </c:pt>
                <c:pt idx="2590">
                  <c:v>2.0873110583648821E-3</c:v>
                </c:pt>
                <c:pt idx="2591">
                  <c:v>2.0805514598432255E-3</c:v>
                </c:pt>
                <c:pt idx="2592">
                  <c:v>2.095518224490828E-3</c:v>
                </c:pt>
                <c:pt idx="2593">
                  <c:v>2.065581315424479E-3</c:v>
                </c:pt>
                <c:pt idx="2594">
                  <c:v>2.0976391702339676E-3</c:v>
                </c:pt>
                <c:pt idx="2595">
                  <c:v>2.0968559126109038E-3</c:v>
                </c:pt>
                <c:pt idx="2596">
                  <c:v>2.0701814204897584E-3</c:v>
                </c:pt>
                <c:pt idx="2597">
                  <c:v>2.0690030719640201E-3</c:v>
                </c:pt>
                <c:pt idx="2598">
                  <c:v>2.0609436670711648E-3</c:v>
                </c:pt>
                <c:pt idx="2599">
                  <c:v>2.0686969147663543E-3</c:v>
                </c:pt>
                <c:pt idx="2600">
                  <c:v>2.0602889171834394E-3</c:v>
                </c:pt>
                <c:pt idx="2601">
                  <c:v>2.0444024147047196E-3</c:v>
                </c:pt>
                <c:pt idx="2602">
                  <c:v>2.0656698005088281E-3</c:v>
                </c:pt>
                <c:pt idx="2603">
                  <c:v>2.0494964024241869E-3</c:v>
                </c:pt>
                <c:pt idx="2604">
                  <c:v>2.0599031946210988E-3</c:v>
                </c:pt>
                <c:pt idx="2605">
                  <c:v>2.056050065260892E-3</c:v>
                </c:pt>
                <c:pt idx="2606">
                  <c:v>2.0384137468349847E-3</c:v>
                </c:pt>
                <c:pt idx="2607">
                  <c:v>2.0249351607879201E-3</c:v>
                </c:pt>
                <c:pt idx="2608">
                  <c:v>1.9981540611667997E-3</c:v>
                </c:pt>
                <c:pt idx="2609">
                  <c:v>2.0051052134435346E-3</c:v>
                </c:pt>
                <c:pt idx="2610">
                  <c:v>2.011076153932278E-3</c:v>
                </c:pt>
                <c:pt idx="2611">
                  <c:v>1.9954317976440842E-3</c:v>
                </c:pt>
                <c:pt idx="2612">
                  <c:v>1.9981283815861998E-3</c:v>
                </c:pt>
                <c:pt idx="2613">
                  <c:v>1.9978305397451743E-3</c:v>
                </c:pt>
                <c:pt idx="2614">
                  <c:v>1.9846768493126136E-3</c:v>
                </c:pt>
                <c:pt idx="2615">
                  <c:v>1.9842660428764261E-3</c:v>
                </c:pt>
                <c:pt idx="2616">
                  <c:v>1.9933452360492211E-3</c:v>
                </c:pt>
                <c:pt idx="2617">
                  <c:v>2.0094379468547641E-3</c:v>
                </c:pt>
                <c:pt idx="2618">
                  <c:v>1.9778415444094803E-3</c:v>
                </c:pt>
                <c:pt idx="2619">
                  <c:v>2.0037095631037084E-3</c:v>
                </c:pt>
                <c:pt idx="2620">
                  <c:v>2.0003736156239496E-3</c:v>
                </c:pt>
                <c:pt idx="2621">
                  <c:v>2.0043675710764435E-3</c:v>
                </c:pt>
                <c:pt idx="2622">
                  <c:v>2.001344251822715E-3</c:v>
                </c:pt>
                <c:pt idx="2623">
                  <c:v>2.0045727581018973E-3</c:v>
                </c:pt>
                <c:pt idx="2624">
                  <c:v>1.9880232380034206E-3</c:v>
                </c:pt>
                <c:pt idx="2625">
                  <c:v>1.9922775688229052E-3</c:v>
                </c:pt>
                <c:pt idx="2626">
                  <c:v>1.986349774330343E-3</c:v>
                </c:pt>
                <c:pt idx="2627">
                  <c:v>1.9831592390637223E-3</c:v>
                </c:pt>
                <c:pt idx="2628">
                  <c:v>1.9744470486776338E-3</c:v>
                </c:pt>
                <c:pt idx="2629">
                  <c:v>1.9530572155817285E-3</c:v>
                </c:pt>
                <c:pt idx="2630">
                  <c:v>1.9729778150916074E-3</c:v>
                </c:pt>
                <c:pt idx="2631">
                  <c:v>1.9793573259312908E-3</c:v>
                </c:pt>
                <c:pt idx="2632">
                  <c:v>1.9681935410419517E-3</c:v>
                </c:pt>
                <c:pt idx="2633">
                  <c:v>1.9430242578172832E-3</c:v>
                </c:pt>
                <c:pt idx="2634">
                  <c:v>1.940326869471021E-3</c:v>
                </c:pt>
                <c:pt idx="2635">
                  <c:v>1.9451846200859507E-3</c:v>
                </c:pt>
                <c:pt idx="2636">
                  <c:v>1.9480472825616343E-3</c:v>
                </c:pt>
                <c:pt idx="2637">
                  <c:v>1.9292939434308238E-3</c:v>
                </c:pt>
                <c:pt idx="2638">
                  <c:v>1.9435994685010633E-3</c:v>
                </c:pt>
                <c:pt idx="2639">
                  <c:v>1.9483633303209603E-3</c:v>
                </c:pt>
                <c:pt idx="2640">
                  <c:v>1.9317131716285927E-3</c:v>
                </c:pt>
                <c:pt idx="2641">
                  <c:v>1.9394016758645281E-3</c:v>
                </c:pt>
                <c:pt idx="2642">
                  <c:v>1.909990684905106E-3</c:v>
                </c:pt>
                <c:pt idx="2643">
                  <c:v>1.9266987710058767E-3</c:v>
                </c:pt>
                <c:pt idx="2644">
                  <c:v>1.9196854634500131E-3</c:v>
                </c:pt>
                <c:pt idx="2645">
                  <c:v>1.9139968045977557E-3</c:v>
                </c:pt>
                <c:pt idx="2646">
                  <c:v>1.8946533474607937E-3</c:v>
                </c:pt>
                <c:pt idx="2647">
                  <c:v>1.9123380148035078E-3</c:v>
                </c:pt>
                <c:pt idx="2648">
                  <c:v>1.9151081790545136E-3</c:v>
                </c:pt>
                <c:pt idx="2649">
                  <c:v>1.9188738134618103E-3</c:v>
                </c:pt>
                <c:pt idx="2650">
                  <c:v>1.92007339290515E-3</c:v>
                </c:pt>
                <c:pt idx="2651">
                  <c:v>1.8838293526502996E-3</c:v>
                </c:pt>
                <c:pt idx="2652">
                  <c:v>1.8932772021033231E-3</c:v>
                </c:pt>
                <c:pt idx="2653">
                  <c:v>1.9280246389220318E-3</c:v>
                </c:pt>
                <c:pt idx="2654">
                  <c:v>1.9150679226071176E-3</c:v>
                </c:pt>
                <c:pt idx="2655">
                  <c:v>1.917459817707206E-3</c:v>
                </c:pt>
                <c:pt idx="2656">
                  <c:v>1.9043931122724584E-3</c:v>
                </c:pt>
                <c:pt idx="2657">
                  <c:v>1.87278331177343E-3</c:v>
                </c:pt>
                <c:pt idx="2658">
                  <c:v>1.8666599152965843E-3</c:v>
                </c:pt>
                <c:pt idx="2659">
                  <c:v>1.8949766951989783E-3</c:v>
                </c:pt>
                <c:pt idx="2660">
                  <c:v>1.8807704883773973E-3</c:v>
                </c:pt>
                <c:pt idx="2661">
                  <c:v>1.8884263767104401E-3</c:v>
                </c:pt>
                <c:pt idx="2662">
                  <c:v>1.888346347384593E-3</c:v>
                </c:pt>
                <c:pt idx="2663">
                  <c:v>1.861436719135992E-3</c:v>
                </c:pt>
                <c:pt idx="2664">
                  <c:v>1.8915784579578302E-3</c:v>
                </c:pt>
                <c:pt idx="2665">
                  <c:v>1.8510993471854405E-3</c:v>
                </c:pt>
                <c:pt idx="2666">
                  <c:v>1.8763979492121749E-3</c:v>
                </c:pt>
                <c:pt idx="2667">
                  <c:v>1.9039905724182345E-3</c:v>
                </c:pt>
                <c:pt idx="2668">
                  <c:v>1.8693671826143111E-3</c:v>
                </c:pt>
                <c:pt idx="2669">
                  <c:v>1.8785135766642141E-3</c:v>
                </c:pt>
                <c:pt idx="2670">
                  <c:v>1.8723818408776201E-3</c:v>
                </c:pt>
                <c:pt idx="2671">
                  <c:v>1.8697589598919307E-3</c:v>
                </c:pt>
                <c:pt idx="2672">
                  <c:v>1.8332815698773866E-3</c:v>
                </c:pt>
                <c:pt idx="2673">
                  <c:v>1.8491389713083009E-3</c:v>
                </c:pt>
                <c:pt idx="2674">
                  <c:v>1.8647242676461482E-3</c:v>
                </c:pt>
                <c:pt idx="2675">
                  <c:v>1.8496239615307113E-3</c:v>
                </c:pt>
                <c:pt idx="2676">
                  <c:v>1.8665190551630489E-3</c:v>
                </c:pt>
                <c:pt idx="2677">
                  <c:v>1.8415160359116745E-3</c:v>
                </c:pt>
                <c:pt idx="2678">
                  <c:v>1.8331227001451161E-3</c:v>
                </c:pt>
                <c:pt idx="2679">
                  <c:v>1.8186618374798618E-3</c:v>
                </c:pt>
                <c:pt idx="2680">
                  <c:v>1.829507612211796E-3</c:v>
                </c:pt>
                <c:pt idx="2681">
                  <c:v>1.842806600575838E-3</c:v>
                </c:pt>
                <c:pt idx="2682">
                  <c:v>1.831269669176029E-3</c:v>
                </c:pt>
                <c:pt idx="2683">
                  <c:v>1.837923419372703E-3</c:v>
                </c:pt>
                <c:pt idx="2684">
                  <c:v>1.8316769282676578E-3</c:v>
                </c:pt>
                <c:pt idx="2685">
                  <c:v>1.845444214473934E-3</c:v>
                </c:pt>
                <c:pt idx="2686">
                  <c:v>1.8040263591559962E-3</c:v>
                </c:pt>
                <c:pt idx="2687">
                  <c:v>1.8298643567659122E-3</c:v>
                </c:pt>
                <c:pt idx="2688">
                  <c:v>1.820821614196615E-3</c:v>
                </c:pt>
                <c:pt idx="2689">
                  <c:v>1.8291745340890341E-3</c:v>
                </c:pt>
                <c:pt idx="2690">
                  <c:v>1.824927103326449E-3</c:v>
                </c:pt>
                <c:pt idx="2691">
                  <c:v>1.8074405326141134E-3</c:v>
                </c:pt>
                <c:pt idx="2692">
                  <c:v>1.8004810723214126E-3</c:v>
                </c:pt>
                <c:pt idx="2693">
                  <c:v>1.8030038589490389E-3</c:v>
                </c:pt>
                <c:pt idx="2694">
                  <c:v>1.8057810395805862E-3</c:v>
                </c:pt>
                <c:pt idx="2695">
                  <c:v>1.8196907009472509E-3</c:v>
                </c:pt>
                <c:pt idx="2696">
                  <c:v>1.7946524919304385E-3</c:v>
                </c:pt>
                <c:pt idx="2697">
                  <c:v>1.7882358255932264E-3</c:v>
                </c:pt>
                <c:pt idx="2698">
                  <c:v>1.7877031922864872E-3</c:v>
                </c:pt>
                <c:pt idx="2699">
                  <c:v>1.7844946678403039E-3</c:v>
                </c:pt>
                <c:pt idx="2700">
                  <c:v>1.7888185448868938E-3</c:v>
                </c:pt>
                <c:pt idx="2701">
                  <c:v>1.7853250591970244E-3</c:v>
                </c:pt>
                <c:pt idx="2702">
                  <c:v>1.7861904967909888E-3</c:v>
                </c:pt>
                <c:pt idx="2703">
                  <c:v>1.7779293067668352E-3</c:v>
                </c:pt>
                <c:pt idx="2704">
                  <c:v>1.7974567828897986E-3</c:v>
                </c:pt>
                <c:pt idx="2705">
                  <c:v>1.7834062213858257E-3</c:v>
                </c:pt>
                <c:pt idx="2706">
                  <c:v>1.78661067941443E-3</c:v>
                </c:pt>
                <c:pt idx="2707">
                  <c:v>1.7759697946315872E-3</c:v>
                </c:pt>
                <c:pt idx="2708">
                  <c:v>1.7870308134699908E-3</c:v>
                </c:pt>
                <c:pt idx="2709">
                  <c:v>1.7805361718075637E-3</c:v>
                </c:pt>
                <c:pt idx="2710">
                  <c:v>1.7838191253139297E-3</c:v>
                </c:pt>
                <c:pt idx="2711">
                  <c:v>1.7724382956529952E-3</c:v>
                </c:pt>
                <c:pt idx="2712">
                  <c:v>1.7650058338943373E-3</c:v>
                </c:pt>
                <c:pt idx="2713">
                  <c:v>1.7589633384390126E-3</c:v>
                </c:pt>
                <c:pt idx="2714">
                  <c:v>1.7521320759643578E-3</c:v>
                </c:pt>
                <c:pt idx="2715">
                  <c:v>1.7707345459297516E-3</c:v>
                </c:pt>
                <c:pt idx="2716">
                  <c:v>1.7456124060232319E-3</c:v>
                </c:pt>
                <c:pt idx="2717">
                  <c:v>1.7498527473009291E-3</c:v>
                </c:pt>
                <c:pt idx="2718">
                  <c:v>1.7661249617279685E-3</c:v>
                </c:pt>
                <c:pt idx="2719">
                  <c:v>1.7601502477453128E-3</c:v>
                </c:pt>
                <c:pt idx="2720">
                  <c:v>1.7478555327781365E-3</c:v>
                </c:pt>
                <c:pt idx="2721">
                  <c:v>1.7511082456015429E-3</c:v>
                </c:pt>
                <c:pt idx="2722">
                  <c:v>1.7490126182571912E-3</c:v>
                </c:pt>
                <c:pt idx="2723">
                  <c:v>1.7624877651461989E-3</c:v>
                </c:pt>
                <c:pt idx="2724">
                  <c:v>1.7399519009767394E-3</c:v>
                </c:pt>
                <c:pt idx="2725">
                  <c:v>1.7623173011894187E-3</c:v>
                </c:pt>
                <c:pt idx="2726">
                  <c:v>1.7560039965436368E-3</c:v>
                </c:pt>
                <c:pt idx="2727">
                  <c:v>1.7579522138472992E-3</c:v>
                </c:pt>
                <c:pt idx="2728">
                  <c:v>1.7604338911336402E-3</c:v>
                </c:pt>
                <c:pt idx="2729">
                  <c:v>1.730211149499889E-3</c:v>
                </c:pt>
                <c:pt idx="2730">
                  <c:v>1.7257118855390401E-3</c:v>
                </c:pt>
                <c:pt idx="2731">
                  <c:v>1.7359402456288201E-3</c:v>
                </c:pt>
                <c:pt idx="2732">
                  <c:v>1.7336426283605746E-3</c:v>
                </c:pt>
                <c:pt idx="2733">
                  <c:v>1.7211743060930645E-3</c:v>
                </c:pt>
                <c:pt idx="2734">
                  <c:v>1.7150882394225628E-3</c:v>
                </c:pt>
                <c:pt idx="2735">
                  <c:v>1.71097813417896E-3</c:v>
                </c:pt>
                <c:pt idx="2736">
                  <c:v>1.6853861318614108E-3</c:v>
                </c:pt>
                <c:pt idx="2737">
                  <c:v>1.7070683379262629E-3</c:v>
                </c:pt>
                <c:pt idx="2738">
                  <c:v>1.6860868183264156E-3</c:v>
                </c:pt>
                <c:pt idx="2739">
                  <c:v>1.7026588257651686E-3</c:v>
                </c:pt>
                <c:pt idx="2740">
                  <c:v>1.6931228565177259E-3</c:v>
                </c:pt>
                <c:pt idx="2741">
                  <c:v>1.6919166362832925E-3</c:v>
                </c:pt>
                <c:pt idx="2742">
                  <c:v>1.7176946859133438E-3</c:v>
                </c:pt>
                <c:pt idx="2743">
                  <c:v>1.7165967324782657E-3</c:v>
                </c:pt>
                <c:pt idx="2744">
                  <c:v>1.7174877679018124E-3</c:v>
                </c:pt>
                <c:pt idx="2745">
                  <c:v>1.6705375452914215E-3</c:v>
                </c:pt>
                <c:pt idx="2746">
                  <c:v>1.6822535210711212E-3</c:v>
                </c:pt>
                <c:pt idx="2747">
                  <c:v>1.6577238847354826E-3</c:v>
                </c:pt>
                <c:pt idx="2748">
                  <c:v>1.6775447372662194E-3</c:v>
                </c:pt>
                <c:pt idx="2749">
                  <c:v>1.6832614048945876E-3</c:v>
                </c:pt>
                <c:pt idx="2750">
                  <c:v>1.6849240117210336E-3</c:v>
                </c:pt>
                <c:pt idx="2751">
                  <c:v>1.6794961548202048E-3</c:v>
                </c:pt>
                <c:pt idx="2752">
                  <c:v>1.6803446374503953E-3</c:v>
                </c:pt>
                <c:pt idx="2753">
                  <c:v>1.6690000229974181E-3</c:v>
                </c:pt>
                <c:pt idx="2754">
                  <c:v>1.6695528407591931E-3</c:v>
                </c:pt>
                <c:pt idx="2755">
                  <c:v>1.6661485312077509E-3</c:v>
                </c:pt>
                <c:pt idx="2756">
                  <c:v>1.6427441197421205E-3</c:v>
                </c:pt>
                <c:pt idx="2757">
                  <c:v>1.671242969176168E-3</c:v>
                </c:pt>
                <c:pt idx="2758">
                  <c:v>1.6570444693967217E-3</c:v>
                </c:pt>
                <c:pt idx="2759">
                  <c:v>1.6621040153264692E-3</c:v>
                </c:pt>
                <c:pt idx="2760">
                  <c:v>1.6886187211487707E-3</c:v>
                </c:pt>
                <c:pt idx="2761">
                  <c:v>1.670539551752539E-3</c:v>
                </c:pt>
                <c:pt idx="2762">
                  <c:v>1.6819645515069926E-3</c:v>
                </c:pt>
                <c:pt idx="2763">
                  <c:v>1.6886544460953045E-3</c:v>
                </c:pt>
                <c:pt idx="2764">
                  <c:v>1.6751960346734077E-3</c:v>
                </c:pt>
                <c:pt idx="2765">
                  <c:v>1.7037460504980648E-3</c:v>
                </c:pt>
                <c:pt idx="2766">
                  <c:v>1.7080359909823555E-3</c:v>
                </c:pt>
                <c:pt idx="2767">
                  <c:v>1.6773716015641227E-3</c:v>
                </c:pt>
                <c:pt idx="2768">
                  <c:v>1.6588117455538143E-3</c:v>
                </c:pt>
                <c:pt idx="2769">
                  <c:v>1.6713630180534753E-3</c:v>
                </c:pt>
                <c:pt idx="2770">
                  <c:v>1.631539621672795E-3</c:v>
                </c:pt>
                <c:pt idx="2771">
                  <c:v>1.6184568746096504E-3</c:v>
                </c:pt>
                <c:pt idx="2772">
                  <c:v>1.6541864356980035E-3</c:v>
                </c:pt>
                <c:pt idx="2773">
                  <c:v>1.6384414031082792E-3</c:v>
                </c:pt>
                <c:pt idx="2774">
                  <c:v>1.6391763429984326E-3</c:v>
                </c:pt>
                <c:pt idx="2775">
                  <c:v>1.6351959498811291E-3</c:v>
                </c:pt>
                <c:pt idx="2776">
                  <c:v>1.6164553852405805E-3</c:v>
                </c:pt>
                <c:pt idx="2777">
                  <c:v>1.6335063656529674E-3</c:v>
                </c:pt>
                <c:pt idx="2778">
                  <c:v>1.6315813027560767E-3</c:v>
                </c:pt>
                <c:pt idx="2779">
                  <c:v>1.6241185664213299E-3</c:v>
                </c:pt>
                <c:pt idx="2780">
                  <c:v>1.6238467397872685E-3</c:v>
                </c:pt>
                <c:pt idx="2781">
                  <c:v>1.6315810560356841E-3</c:v>
                </c:pt>
                <c:pt idx="2782">
                  <c:v>1.596369136640202E-3</c:v>
                </c:pt>
                <c:pt idx="2783">
                  <c:v>1.6124004868955134E-3</c:v>
                </c:pt>
                <c:pt idx="2784">
                  <c:v>1.6193445077130016E-3</c:v>
                </c:pt>
                <c:pt idx="2785">
                  <c:v>1.603905653971859E-3</c:v>
                </c:pt>
                <c:pt idx="2786">
                  <c:v>1.590958283885707E-3</c:v>
                </c:pt>
                <c:pt idx="2787">
                  <c:v>1.6078045914220101E-3</c:v>
                </c:pt>
                <c:pt idx="2788">
                  <c:v>1.6103772044691962E-3</c:v>
                </c:pt>
                <c:pt idx="2789">
                  <c:v>1.621500526925025E-3</c:v>
                </c:pt>
                <c:pt idx="2790">
                  <c:v>1.6106350154353698E-3</c:v>
                </c:pt>
                <c:pt idx="2791">
                  <c:v>1.5934432482715758E-3</c:v>
                </c:pt>
                <c:pt idx="2792">
                  <c:v>1.5849817795806494E-3</c:v>
                </c:pt>
                <c:pt idx="2793">
                  <c:v>1.599349659372728E-3</c:v>
                </c:pt>
                <c:pt idx="2794">
                  <c:v>1.5964804278803158E-3</c:v>
                </c:pt>
                <c:pt idx="2795">
                  <c:v>1.6062987886985326E-3</c:v>
                </c:pt>
                <c:pt idx="2796">
                  <c:v>1.5842804202391184E-3</c:v>
                </c:pt>
                <c:pt idx="2797">
                  <c:v>1.5880738231430467E-3</c:v>
                </c:pt>
                <c:pt idx="2798">
                  <c:v>1.5615103527521748E-3</c:v>
                </c:pt>
                <c:pt idx="2799">
                  <c:v>1.5643337804905769E-3</c:v>
                </c:pt>
                <c:pt idx="2800">
                  <c:v>1.5894060926053394E-3</c:v>
                </c:pt>
                <c:pt idx="2801">
                  <c:v>1.5742075159394689E-3</c:v>
                </c:pt>
                <c:pt idx="2802">
                  <c:v>1.5862120699226408E-3</c:v>
                </c:pt>
                <c:pt idx="2803">
                  <c:v>1.5739290807421794E-3</c:v>
                </c:pt>
                <c:pt idx="2804">
                  <c:v>1.5634234208626984E-3</c:v>
                </c:pt>
                <c:pt idx="2805">
                  <c:v>1.5836484038880909E-3</c:v>
                </c:pt>
                <c:pt idx="2806">
                  <c:v>1.568323547018538E-3</c:v>
                </c:pt>
                <c:pt idx="2807">
                  <c:v>1.5835330485832102E-3</c:v>
                </c:pt>
                <c:pt idx="2808">
                  <c:v>1.5757854923071633E-3</c:v>
                </c:pt>
                <c:pt idx="2809">
                  <c:v>1.5632103524987242E-3</c:v>
                </c:pt>
                <c:pt idx="2810">
                  <c:v>1.5771815559829769E-3</c:v>
                </c:pt>
                <c:pt idx="2811">
                  <c:v>1.5686150477876649E-3</c:v>
                </c:pt>
                <c:pt idx="2812">
                  <c:v>1.5740770056733358E-3</c:v>
                </c:pt>
                <c:pt idx="2813">
                  <c:v>1.5806528063188111E-3</c:v>
                </c:pt>
                <c:pt idx="2814">
                  <c:v>1.5486513189365261E-3</c:v>
                </c:pt>
                <c:pt idx="2815">
                  <c:v>1.5647539221680519E-3</c:v>
                </c:pt>
                <c:pt idx="2816">
                  <c:v>1.5844055468299788E-3</c:v>
                </c:pt>
                <c:pt idx="2817">
                  <c:v>1.5643645284233877E-3</c:v>
                </c:pt>
                <c:pt idx="2818">
                  <c:v>1.5784371802612497E-3</c:v>
                </c:pt>
                <c:pt idx="2819">
                  <c:v>1.5539263122072312E-3</c:v>
                </c:pt>
                <c:pt idx="2820">
                  <c:v>1.5752892053421319E-3</c:v>
                </c:pt>
                <c:pt idx="2821">
                  <c:v>1.5491200222615738E-3</c:v>
                </c:pt>
                <c:pt idx="2822">
                  <c:v>1.5547439357646454E-3</c:v>
                </c:pt>
                <c:pt idx="2823">
                  <c:v>1.5758844746819544E-3</c:v>
                </c:pt>
                <c:pt idx="2824">
                  <c:v>1.5613963212827995E-3</c:v>
                </c:pt>
                <c:pt idx="2825">
                  <c:v>1.5751598681630517E-3</c:v>
                </c:pt>
                <c:pt idx="2826">
                  <c:v>1.5470193142795657E-3</c:v>
                </c:pt>
                <c:pt idx="2827">
                  <c:v>1.6099320423098732E-3</c:v>
                </c:pt>
                <c:pt idx="2828">
                  <c:v>1.5649563635580484E-3</c:v>
                </c:pt>
                <c:pt idx="2829">
                  <c:v>1.5708530089547487E-3</c:v>
                </c:pt>
                <c:pt idx="2830">
                  <c:v>1.5575570314548491E-3</c:v>
                </c:pt>
                <c:pt idx="2831">
                  <c:v>1.5758177254311522E-3</c:v>
                </c:pt>
                <c:pt idx="2832">
                  <c:v>1.586364191047596E-3</c:v>
                </c:pt>
                <c:pt idx="2833">
                  <c:v>1.5630053712992126E-3</c:v>
                </c:pt>
                <c:pt idx="2834">
                  <c:v>1.5640158392476228E-3</c:v>
                </c:pt>
                <c:pt idx="2835">
                  <c:v>1.6030485940437534E-3</c:v>
                </c:pt>
                <c:pt idx="2836">
                  <c:v>1.5751148264808855E-3</c:v>
                </c:pt>
                <c:pt idx="2837">
                  <c:v>1.566323480108926E-3</c:v>
                </c:pt>
                <c:pt idx="2838">
                  <c:v>1.5597931573448653E-3</c:v>
                </c:pt>
                <c:pt idx="2839">
                  <c:v>1.5696985399345938E-3</c:v>
                </c:pt>
                <c:pt idx="2840">
                  <c:v>1.5665821567991988E-3</c:v>
                </c:pt>
                <c:pt idx="2841">
                  <c:v>1.5448278537754892E-3</c:v>
                </c:pt>
                <c:pt idx="2842">
                  <c:v>1.5693841970005843E-3</c:v>
                </c:pt>
                <c:pt idx="2843">
                  <c:v>1.5515506985881973E-3</c:v>
                </c:pt>
                <c:pt idx="2844">
                  <c:v>1.5404199584890773E-3</c:v>
                </c:pt>
                <c:pt idx="2845">
                  <c:v>1.5495147414904963E-3</c:v>
                </c:pt>
                <c:pt idx="2846">
                  <c:v>1.5537581644823033E-3</c:v>
                </c:pt>
                <c:pt idx="2847">
                  <c:v>1.5469229587470386E-3</c:v>
                </c:pt>
                <c:pt idx="2848">
                  <c:v>1.537849284559113E-3</c:v>
                </c:pt>
                <c:pt idx="2849">
                  <c:v>1.500029213737599E-3</c:v>
                </c:pt>
                <c:pt idx="2850">
                  <c:v>1.5105958191297976E-3</c:v>
                </c:pt>
                <c:pt idx="2851">
                  <c:v>1.4842165072582584E-3</c:v>
                </c:pt>
                <c:pt idx="2852">
                  <c:v>1.5216601746626387E-3</c:v>
                </c:pt>
                <c:pt idx="2853">
                  <c:v>1.526774403929382E-3</c:v>
                </c:pt>
                <c:pt idx="2854">
                  <c:v>1.5225203548063502E-3</c:v>
                </c:pt>
                <c:pt idx="2855">
                  <c:v>1.5091315661873068E-3</c:v>
                </c:pt>
                <c:pt idx="2856">
                  <c:v>1.5050707131407117E-3</c:v>
                </c:pt>
                <c:pt idx="2857">
                  <c:v>1.5219573841723942E-3</c:v>
                </c:pt>
                <c:pt idx="2858">
                  <c:v>1.4986812949736329E-3</c:v>
                </c:pt>
                <c:pt idx="2859">
                  <c:v>1.4758318408756145E-3</c:v>
                </c:pt>
                <c:pt idx="2860">
                  <c:v>1.5249598209615839E-3</c:v>
                </c:pt>
                <c:pt idx="2861">
                  <c:v>1.4855735367898758E-3</c:v>
                </c:pt>
                <c:pt idx="2862">
                  <c:v>1.5023961971741427E-3</c:v>
                </c:pt>
                <c:pt idx="2863">
                  <c:v>1.4865240272500118E-3</c:v>
                </c:pt>
                <c:pt idx="2864">
                  <c:v>1.5066866416474204E-3</c:v>
                </c:pt>
                <c:pt idx="2865">
                  <c:v>1.5039074418136881E-3</c:v>
                </c:pt>
                <c:pt idx="2866">
                  <c:v>1.5200080664763613E-3</c:v>
                </c:pt>
                <c:pt idx="2867">
                  <c:v>1.5293488346153439E-3</c:v>
                </c:pt>
                <c:pt idx="2868">
                  <c:v>1.5466870300758636E-3</c:v>
                </c:pt>
                <c:pt idx="2869">
                  <c:v>1.5173728355042334E-3</c:v>
                </c:pt>
                <c:pt idx="2870">
                  <c:v>1.5520555118203971E-3</c:v>
                </c:pt>
                <c:pt idx="2871">
                  <c:v>1.5202453666144375E-3</c:v>
                </c:pt>
                <c:pt idx="2872">
                  <c:v>1.5178754038829409E-3</c:v>
                </c:pt>
                <c:pt idx="2873">
                  <c:v>1.5132621437209464E-3</c:v>
                </c:pt>
                <c:pt idx="2874">
                  <c:v>1.5266774314420006E-3</c:v>
                </c:pt>
                <c:pt idx="2875">
                  <c:v>1.479794771518007E-3</c:v>
                </c:pt>
                <c:pt idx="2876">
                  <c:v>1.4755143474573687E-3</c:v>
                </c:pt>
                <c:pt idx="2877">
                  <c:v>1.4801668921106347E-3</c:v>
                </c:pt>
                <c:pt idx="2878">
                  <c:v>1.4702522916994469E-3</c:v>
                </c:pt>
                <c:pt idx="2879">
                  <c:v>1.4792733688872022E-3</c:v>
                </c:pt>
                <c:pt idx="2880">
                  <c:v>1.4757030901556974E-3</c:v>
                </c:pt>
                <c:pt idx="2881">
                  <c:v>1.4920977422072568E-3</c:v>
                </c:pt>
                <c:pt idx="2882">
                  <c:v>1.504841453453481E-3</c:v>
                </c:pt>
                <c:pt idx="2883">
                  <c:v>1.4768238730329462E-3</c:v>
                </c:pt>
                <c:pt idx="2884">
                  <c:v>1.4919795973148626E-3</c:v>
                </c:pt>
                <c:pt idx="2885">
                  <c:v>1.4824008379700267E-3</c:v>
                </c:pt>
                <c:pt idx="2886">
                  <c:v>1.4822097589624634E-3</c:v>
                </c:pt>
                <c:pt idx="2887">
                  <c:v>1.47188599371228E-3</c:v>
                </c:pt>
                <c:pt idx="2888">
                  <c:v>1.5170181232351421E-3</c:v>
                </c:pt>
                <c:pt idx="2889">
                  <c:v>1.4772297249306659E-3</c:v>
                </c:pt>
                <c:pt idx="2890">
                  <c:v>1.466923822050753E-3</c:v>
                </c:pt>
                <c:pt idx="2891">
                  <c:v>1.4751980737769529E-3</c:v>
                </c:pt>
                <c:pt idx="2892">
                  <c:v>1.4986075717312436E-3</c:v>
                </c:pt>
                <c:pt idx="2893">
                  <c:v>1.5017907443277568E-3</c:v>
                </c:pt>
                <c:pt idx="2894">
                  <c:v>1.4413026472087872E-3</c:v>
                </c:pt>
                <c:pt idx="2895">
                  <c:v>1.4539672643747766E-3</c:v>
                </c:pt>
                <c:pt idx="2896">
                  <c:v>1.4850601460878741E-3</c:v>
                </c:pt>
                <c:pt idx="2897">
                  <c:v>1.4704144019281841E-3</c:v>
                </c:pt>
                <c:pt idx="2898">
                  <c:v>1.4865971885007156E-3</c:v>
                </c:pt>
                <c:pt idx="2899">
                  <c:v>1.4767460645318804E-3</c:v>
                </c:pt>
                <c:pt idx="2900">
                  <c:v>1.4626698762581312E-3</c:v>
                </c:pt>
                <c:pt idx="2901">
                  <c:v>1.4935623127527175E-3</c:v>
                </c:pt>
                <c:pt idx="2902">
                  <c:v>1.4632321175753382E-3</c:v>
                </c:pt>
                <c:pt idx="2903">
                  <c:v>1.4853408676543207E-3</c:v>
                </c:pt>
                <c:pt idx="2904">
                  <c:v>1.490139270357606E-3</c:v>
                </c:pt>
                <c:pt idx="2905">
                  <c:v>1.4777423374543726E-3</c:v>
                </c:pt>
                <c:pt idx="2906">
                  <c:v>1.4914458846425247E-3</c:v>
                </c:pt>
                <c:pt idx="2907">
                  <c:v>1.4658327748708197E-3</c:v>
                </c:pt>
                <c:pt idx="2908">
                  <c:v>1.4809518799167129E-3</c:v>
                </c:pt>
                <c:pt idx="2909">
                  <c:v>1.4662948172850334E-3</c:v>
                </c:pt>
                <c:pt idx="2910">
                  <c:v>1.4487757317568502E-3</c:v>
                </c:pt>
                <c:pt idx="2911">
                  <c:v>1.4629828648538813E-3</c:v>
                </c:pt>
                <c:pt idx="2912">
                  <c:v>1.4819684108985294E-3</c:v>
                </c:pt>
                <c:pt idx="2913">
                  <c:v>1.4443537925950196E-3</c:v>
                </c:pt>
                <c:pt idx="2914">
                  <c:v>1.4440990315229565E-3</c:v>
                </c:pt>
                <c:pt idx="2915">
                  <c:v>1.4518419407019909E-3</c:v>
                </c:pt>
                <c:pt idx="2916">
                  <c:v>1.4849056630492023E-3</c:v>
                </c:pt>
                <c:pt idx="2917">
                  <c:v>1.4501801908783736E-3</c:v>
                </c:pt>
                <c:pt idx="2918">
                  <c:v>1.4928980639135113E-3</c:v>
                </c:pt>
                <c:pt idx="2919">
                  <c:v>1.49097128270023E-3</c:v>
                </c:pt>
                <c:pt idx="2920">
                  <c:v>1.4725154242293302E-3</c:v>
                </c:pt>
                <c:pt idx="2921">
                  <c:v>1.4588818838050942E-3</c:v>
                </c:pt>
                <c:pt idx="2922">
                  <c:v>1.4631822491502084E-3</c:v>
                </c:pt>
                <c:pt idx="2923">
                  <c:v>1.4658488721640813E-3</c:v>
                </c:pt>
                <c:pt idx="2924">
                  <c:v>1.4671375400109596E-3</c:v>
                </c:pt>
                <c:pt idx="2925">
                  <c:v>1.449586914343455E-3</c:v>
                </c:pt>
                <c:pt idx="2926">
                  <c:v>1.445450040023266E-3</c:v>
                </c:pt>
                <c:pt idx="2927">
                  <c:v>1.4454528195720728E-3</c:v>
                </c:pt>
                <c:pt idx="2928">
                  <c:v>1.4455405243819408E-3</c:v>
                </c:pt>
                <c:pt idx="2929">
                  <c:v>1.4427960460510014E-3</c:v>
                </c:pt>
                <c:pt idx="2930">
                  <c:v>1.4615932369497042E-3</c:v>
                </c:pt>
                <c:pt idx="2931">
                  <c:v>1.4494248196044463E-3</c:v>
                </c:pt>
                <c:pt idx="2932">
                  <c:v>1.4158062388214859E-3</c:v>
                </c:pt>
                <c:pt idx="2933">
                  <c:v>1.4466797878494185E-3</c:v>
                </c:pt>
                <c:pt idx="2934">
                  <c:v>1.4354920180413588E-3</c:v>
                </c:pt>
                <c:pt idx="2935">
                  <c:v>1.4642413785778761E-3</c:v>
                </c:pt>
                <c:pt idx="2936">
                  <c:v>1.4459812060243422E-3</c:v>
                </c:pt>
                <c:pt idx="2937">
                  <c:v>1.4333667517444017E-3</c:v>
                </c:pt>
                <c:pt idx="2938">
                  <c:v>1.4243878840149082E-3</c:v>
                </c:pt>
                <c:pt idx="2939">
                  <c:v>1.4260123125773433E-3</c:v>
                </c:pt>
                <c:pt idx="2940">
                  <c:v>1.4189752163298536E-3</c:v>
                </c:pt>
                <c:pt idx="2941">
                  <c:v>1.4253935633287398E-3</c:v>
                </c:pt>
                <c:pt idx="2942">
                  <c:v>1.4148807822439451E-3</c:v>
                </c:pt>
                <c:pt idx="2943">
                  <c:v>1.4106744599756398E-3</c:v>
                </c:pt>
                <c:pt idx="2944">
                  <c:v>1.4085861519846973E-3</c:v>
                </c:pt>
                <c:pt idx="2945">
                  <c:v>1.4341854261026546E-3</c:v>
                </c:pt>
                <c:pt idx="2946">
                  <c:v>1.4352667096650044E-3</c:v>
                </c:pt>
                <c:pt idx="2947">
                  <c:v>1.4338407466916079E-3</c:v>
                </c:pt>
                <c:pt idx="2948">
                  <c:v>1.4577170866709832E-3</c:v>
                </c:pt>
                <c:pt idx="2949">
                  <c:v>1.4396834058999597E-3</c:v>
                </c:pt>
                <c:pt idx="2950">
                  <c:v>1.4406582688986159E-3</c:v>
                </c:pt>
                <c:pt idx="2951">
                  <c:v>1.4542243135129468E-3</c:v>
                </c:pt>
                <c:pt idx="2952">
                  <c:v>1.4588541708563517E-3</c:v>
                </c:pt>
                <c:pt idx="2953">
                  <c:v>1.4536209617488347E-3</c:v>
                </c:pt>
                <c:pt idx="2954">
                  <c:v>1.4498514017872142E-3</c:v>
                </c:pt>
                <c:pt idx="2955">
                  <c:v>1.4266228005956889E-3</c:v>
                </c:pt>
                <c:pt idx="2956">
                  <c:v>1.4304259994355976E-3</c:v>
                </c:pt>
                <c:pt idx="2957">
                  <c:v>1.4394813529252084E-3</c:v>
                </c:pt>
                <c:pt idx="2958">
                  <c:v>1.4348339927893142E-3</c:v>
                </c:pt>
                <c:pt idx="2959">
                  <c:v>1.4516041314343109E-3</c:v>
                </c:pt>
                <c:pt idx="2960">
                  <c:v>1.4074406747781624E-3</c:v>
                </c:pt>
                <c:pt idx="2961">
                  <c:v>1.4259720228313535E-3</c:v>
                </c:pt>
                <c:pt idx="2962">
                  <c:v>1.3919193285575101E-3</c:v>
                </c:pt>
                <c:pt idx="2963">
                  <c:v>1.3840839294114999E-3</c:v>
                </c:pt>
                <c:pt idx="2964">
                  <c:v>1.4024350892899013E-3</c:v>
                </c:pt>
                <c:pt idx="2965">
                  <c:v>1.4426005330473383E-3</c:v>
                </c:pt>
                <c:pt idx="2966">
                  <c:v>1.4030609181474459E-3</c:v>
                </c:pt>
                <c:pt idx="2967">
                  <c:v>1.4032033780180288E-3</c:v>
                </c:pt>
                <c:pt idx="2968">
                  <c:v>1.4059685175706865E-3</c:v>
                </c:pt>
                <c:pt idx="2969">
                  <c:v>1.428765372246153E-3</c:v>
                </c:pt>
                <c:pt idx="2970">
                  <c:v>1.4115296475612894E-3</c:v>
                </c:pt>
                <c:pt idx="2971">
                  <c:v>1.4295551559732464E-3</c:v>
                </c:pt>
                <c:pt idx="2972">
                  <c:v>1.4111045181765126E-3</c:v>
                </c:pt>
                <c:pt idx="2973">
                  <c:v>1.3889204077616724E-3</c:v>
                </c:pt>
                <c:pt idx="2974">
                  <c:v>1.4157172812765571E-3</c:v>
                </c:pt>
                <c:pt idx="2975">
                  <c:v>1.3884122325803557E-3</c:v>
                </c:pt>
                <c:pt idx="2976">
                  <c:v>1.3865803929474791E-3</c:v>
                </c:pt>
                <c:pt idx="2977">
                  <c:v>1.4361782828076933E-3</c:v>
                </c:pt>
                <c:pt idx="2978">
                  <c:v>1.4213833241297062E-3</c:v>
                </c:pt>
                <c:pt idx="2979">
                  <c:v>1.4239918901509034E-3</c:v>
                </c:pt>
                <c:pt idx="2980">
                  <c:v>1.4236671564996678E-3</c:v>
                </c:pt>
                <c:pt idx="2981">
                  <c:v>1.4489882023630666E-3</c:v>
                </c:pt>
                <c:pt idx="2982">
                  <c:v>1.4200703328053471E-3</c:v>
                </c:pt>
                <c:pt idx="2983">
                  <c:v>1.4175048214387046E-3</c:v>
                </c:pt>
                <c:pt idx="2984">
                  <c:v>1.3703719027067121E-3</c:v>
                </c:pt>
                <c:pt idx="2985">
                  <c:v>1.4038578961437676E-3</c:v>
                </c:pt>
                <c:pt idx="2986">
                  <c:v>1.4208599236141079E-3</c:v>
                </c:pt>
                <c:pt idx="2987">
                  <c:v>1.3748503888097625E-3</c:v>
                </c:pt>
                <c:pt idx="2988">
                  <c:v>1.3776858359384194E-3</c:v>
                </c:pt>
                <c:pt idx="2989">
                  <c:v>1.408435380731305E-3</c:v>
                </c:pt>
                <c:pt idx="2990">
                  <c:v>1.4259627158487622E-3</c:v>
                </c:pt>
                <c:pt idx="2991">
                  <c:v>1.4190525107374201E-3</c:v>
                </c:pt>
                <c:pt idx="2992">
                  <c:v>1.4270259427094408E-3</c:v>
                </c:pt>
                <c:pt idx="2993">
                  <c:v>1.4146589418245713E-3</c:v>
                </c:pt>
                <c:pt idx="2994">
                  <c:v>1.3966045772512471E-3</c:v>
                </c:pt>
                <c:pt idx="2995">
                  <c:v>1.4089959774474454E-3</c:v>
                </c:pt>
                <c:pt idx="2996">
                  <c:v>1.4298557553585249E-3</c:v>
                </c:pt>
                <c:pt idx="2997">
                  <c:v>1.4164821566230233E-3</c:v>
                </c:pt>
                <c:pt idx="2998">
                  <c:v>1.3979789358234127E-3</c:v>
                </c:pt>
                <c:pt idx="2999">
                  <c:v>1.3932945519916629E-3</c:v>
                </c:pt>
                <c:pt idx="3000">
                  <c:v>1.3971620942850077E-3</c:v>
                </c:pt>
                <c:pt idx="3001">
                  <c:v>1.4189336942237527E-3</c:v>
                </c:pt>
                <c:pt idx="3002">
                  <c:v>1.4089217153942545E-3</c:v>
                </c:pt>
                <c:pt idx="3003">
                  <c:v>1.4149605607022527E-3</c:v>
                </c:pt>
                <c:pt idx="3004">
                  <c:v>1.4238853319845212E-3</c:v>
                </c:pt>
                <c:pt idx="3005">
                  <c:v>1.4379412626140966E-3</c:v>
                </c:pt>
                <c:pt idx="3006">
                  <c:v>1.386689247720087E-3</c:v>
                </c:pt>
                <c:pt idx="3007">
                  <c:v>1.4012704164514237E-3</c:v>
                </c:pt>
                <c:pt idx="3008">
                  <c:v>1.4024668491635162E-3</c:v>
                </c:pt>
                <c:pt idx="3009">
                  <c:v>1.3783638159377014E-3</c:v>
                </c:pt>
                <c:pt idx="3010">
                  <c:v>1.4137551743546284E-3</c:v>
                </c:pt>
                <c:pt idx="3011">
                  <c:v>1.4048233248011551E-3</c:v>
                </c:pt>
                <c:pt idx="3012">
                  <c:v>1.4106274423668721E-3</c:v>
                </c:pt>
                <c:pt idx="3013">
                  <c:v>1.4138387173853607E-3</c:v>
                </c:pt>
                <c:pt idx="3014">
                  <c:v>1.4183890592431132E-3</c:v>
                </c:pt>
                <c:pt idx="3015">
                  <c:v>1.3749630580942294E-3</c:v>
                </c:pt>
                <c:pt idx="3016">
                  <c:v>1.4042216926125537E-3</c:v>
                </c:pt>
                <c:pt idx="3017">
                  <c:v>1.3703240606480311E-3</c:v>
                </c:pt>
                <c:pt idx="3018">
                  <c:v>1.3692875943813686E-3</c:v>
                </c:pt>
                <c:pt idx="3019">
                  <c:v>1.3688481088057456E-3</c:v>
                </c:pt>
                <c:pt idx="3020">
                  <c:v>1.3705126658138712E-3</c:v>
                </c:pt>
                <c:pt idx="3021">
                  <c:v>1.3721365803070137E-3</c:v>
                </c:pt>
                <c:pt idx="3022">
                  <c:v>1.3932300287071734E-3</c:v>
                </c:pt>
                <c:pt idx="3023">
                  <c:v>1.3962814741263396E-3</c:v>
                </c:pt>
                <c:pt idx="3024">
                  <c:v>1.4098632266396753E-3</c:v>
                </c:pt>
                <c:pt idx="3025">
                  <c:v>1.4236551543059688E-3</c:v>
                </c:pt>
                <c:pt idx="3026">
                  <c:v>1.4284781528262761E-3</c:v>
                </c:pt>
                <c:pt idx="3027">
                  <c:v>1.4016373648235382E-3</c:v>
                </c:pt>
                <c:pt idx="3028">
                  <c:v>1.3981833212533669E-3</c:v>
                </c:pt>
                <c:pt idx="3029">
                  <c:v>1.3983099568231701E-3</c:v>
                </c:pt>
                <c:pt idx="3030">
                  <c:v>1.3791627891328536E-3</c:v>
                </c:pt>
                <c:pt idx="3031">
                  <c:v>1.3877001034817626E-3</c:v>
                </c:pt>
                <c:pt idx="3032">
                  <c:v>1.3918398584720287E-3</c:v>
                </c:pt>
                <c:pt idx="3033">
                  <c:v>1.3922954580503069E-3</c:v>
                </c:pt>
                <c:pt idx="3034">
                  <c:v>1.3840009997969317E-3</c:v>
                </c:pt>
                <c:pt idx="3035">
                  <c:v>1.4197669423975574E-3</c:v>
                </c:pt>
                <c:pt idx="3036">
                  <c:v>1.3988921616380763E-3</c:v>
                </c:pt>
                <c:pt idx="3037">
                  <c:v>1.3877557262964469E-3</c:v>
                </c:pt>
                <c:pt idx="3038">
                  <c:v>1.3613201801158728E-3</c:v>
                </c:pt>
                <c:pt idx="3039">
                  <c:v>1.3765356567448108E-3</c:v>
                </c:pt>
                <c:pt idx="3040">
                  <c:v>1.3839154213424797E-3</c:v>
                </c:pt>
                <c:pt idx="3041">
                  <c:v>1.3607867612499866E-3</c:v>
                </c:pt>
                <c:pt idx="3042">
                  <c:v>1.348870019421559E-3</c:v>
                </c:pt>
                <c:pt idx="3043">
                  <c:v>1.3309007923050199E-3</c:v>
                </c:pt>
                <c:pt idx="3044">
                  <c:v>1.3557634958244564E-3</c:v>
                </c:pt>
                <c:pt idx="3045">
                  <c:v>1.3671431706944895E-3</c:v>
                </c:pt>
                <c:pt idx="3046">
                  <c:v>1.3397249552164782E-3</c:v>
                </c:pt>
                <c:pt idx="3047">
                  <c:v>1.3597278533076529E-3</c:v>
                </c:pt>
                <c:pt idx="3048">
                  <c:v>1.3437781311800383E-3</c:v>
                </c:pt>
                <c:pt idx="3049">
                  <c:v>1.3211225520934886E-3</c:v>
                </c:pt>
                <c:pt idx="3050">
                  <c:v>1.3466845713929394E-3</c:v>
                </c:pt>
                <c:pt idx="3051">
                  <c:v>1.3256133548184674E-3</c:v>
                </c:pt>
                <c:pt idx="3052">
                  <c:v>1.3576459295243824E-3</c:v>
                </c:pt>
                <c:pt idx="3053">
                  <c:v>1.3215755889078424E-3</c:v>
                </c:pt>
                <c:pt idx="3054">
                  <c:v>1.3551035755603247E-3</c:v>
                </c:pt>
                <c:pt idx="3055">
                  <c:v>1.3834909960213485E-3</c:v>
                </c:pt>
                <c:pt idx="3056">
                  <c:v>1.4052009819922849E-3</c:v>
                </c:pt>
                <c:pt idx="3057">
                  <c:v>1.3766642292961503E-3</c:v>
                </c:pt>
                <c:pt idx="3058">
                  <c:v>1.3527074426223802E-3</c:v>
                </c:pt>
                <c:pt idx="3059">
                  <c:v>1.3499082580782308E-3</c:v>
                </c:pt>
                <c:pt idx="3060">
                  <c:v>1.3696855790139167E-3</c:v>
                </c:pt>
                <c:pt idx="3061">
                  <c:v>1.3768209042853484E-3</c:v>
                </c:pt>
                <c:pt idx="3062">
                  <c:v>1.3602312111787999E-3</c:v>
                </c:pt>
                <c:pt idx="3063">
                  <c:v>1.3531136197849139E-3</c:v>
                </c:pt>
                <c:pt idx="3064">
                  <c:v>1.3472178876597467E-3</c:v>
                </c:pt>
                <c:pt idx="3065">
                  <c:v>1.3930598537732839E-3</c:v>
                </c:pt>
                <c:pt idx="3066">
                  <c:v>1.3553698988911175E-3</c:v>
                </c:pt>
                <c:pt idx="3067">
                  <c:v>1.3610621843564549E-3</c:v>
                </c:pt>
                <c:pt idx="3068">
                  <c:v>1.3596575914602707E-3</c:v>
                </c:pt>
                <c:pt idx="3069">
                  <c:v>1.3703622309261781E-3</c:v>
                </c:pt>
                <c:pt idx="3070">
                  <c:v>1.3702718590521041E-3</c:v>
                </c:pt>
                <c:pt idx="3071">
                  <c:v>1.3561147025656346E-3</c:v>
                </c:pt>
                <c:pt idx="3072">
                  <c:v>1.3962019087586507E-3</c:v>
                </c:pt>
                <c:pt idx="3073">
                  <c:v>1.4006331201189774E-3</c:v>
                </c:pt>
                <c:pt idx="3074">
                  <c:v>1.3351714323400225E-3</c:v>
                </c:pt>
                <c:pt idx="3075">
                  <c:v>1.3461097888440648E-3</c:v>
                </c:pt>
                <c:pt idx="3076">
                  <c:v>1.3555811508521038E-3</c:v>
                </c:pt>
                <c:pt idx="3077">
                  <c:v>1.3511453823371678E-3</c:v>
                </c:pt>
                <c:pt idx="3078">
                  <c:v>1.3645096081224947E-3</c:v>
                </c:pt>
                <c:pt idx="3079">
                  <c:v>1.3461297608456241E-3</c:v>
                </c:pt>
                <c:pt idx="3080">
                  <c:v>1.3471722807497659E-3</c:v>
                </c:pt>
                <c:pt idx="3081">
                  <c:v>1.3469316000203212E-3</c:v>
                </c:pt>
                <c:pt idx="3082">
                  <c:v>1.3565595635369701E-3</c:v>
                </c:pt>
                <c:pt idx="3083">
                  <c:v>1.3554562722747153E-3</c:v>
                </c:pt>
                <c:pt idx="3084">
                  <c:v>1.3547297166720906E-3</c:v>
                </c:pt>
                <c:pt idx="3085">
                  <c:v>1.3625725948466796E-3</c:v>
                </c:pt>
                <c:pt idx="3086">
                  <c:v>1.3576554644519501E-3</c:v>
                </c:pt>
                <c:pt idx="3087">
                  <c:v>1.3588634654502314E-3</c:v>
                </c:pt>
                <c:pt idx="3088">
                  <c:v>1.3355577413863054E-3</c:v>
                </c:pt>
                <c:pt idx="3089">
                  <c:v>1.3478066788118596E-3</c:v>
                </c:pt>
                <c:pt idx="3090">
                  <c:v>1.3482874154890352E-3</c:v>
                </c:pt>
                <c:pt idx="3091">
                  <c:v>1.3464774864864505E-3</c:v>
                </c:pt>
                <c:pt idx="3092">
                  <c:v>1.3297168106456978E-3</c:v>
                </c:pt>
                <c:pt idx="3093">
                  <c:v>1.340433061202982E-3</c:v>
                </c:pt>
                <c:pt idx="3094">
                  <c:v>1.3288072003859374E-3</c:v>
                </c:pt>
                <c:pt idx="3095">
                  <c:v>1.3380491047327882E-3</c:v>
                </c:pt>
                <c:pt idx="3096">
                  <c:v>1.357623732874218E-3</c:v>
                </c:pt>
                <c:pt idx="3097">
                  <c:v>1.3616280796179465E-3</c:v>
                </c:pt>
                <c:pt idx="3098">
                  <c:v>1.3479451391205984E-3</c:v>
                </c:pt>
                <c:pt idx="3099">
                  <c:v>1.3568406840383069E-3</c:v>
                </c:pt>
                <c:pt idx="3100">
                  <c:v>1.3518145294399981E-3</c:v>
                </c:pt>
                <c:pt idx="3101">
                  <c:v>1.3478727268487556E-3</c:v>
                </c:pt>
                <c:pt idx="3102">
                  <c:v>1.3425869220680181E-3</c:v>
                </c:pt>
                <c:pt idx="3103">
                  <c:v>1.3454135908277992E-3</c:v>
                </c:pt>
                <c:pt idx="3104">
                  <c:v>1.3501849656256876E-3</c:v>
                </c:pt>
                <c:pt idx="3105">
                  <c:v>1.3340924835662839E-3</c:v>
                </c:pt>
                <c:pt idx="3106">
                  <c:v>1.3453418822798676E-3</c:v>
                </c:pt>
                <c:pt idx="3107">
                  <c:v>1.3569248690372361E-3</c:v>
                </c:pt>
                <c:pt idx="3108">
                  <c:v>1.3537556552352414E-3</c:v>
                </c:pt>
                <c:pt idx="3109">
                  <c:v>1.3445489550104506E-3</c:v>
                </c:pt>
                <c:pt idx="3110">
                  <c:v>1.361693543422651E-3</c:v>
                </c:pt>
                <c:pt idx="3111">
                  <c:v>1.3570862092329777E-3</c:v>
                </c:pt>
                <c:pt idx="3112">
                  <c:v>1.3446425373331227E-3</c:v>
                </c:pt>
                <c:pt idx="3113">
                  <c:v>1.3517754713088452E-3</c:v>
                </c:pt>
                <c:pt idx="3114">
                  <c:v>1.3596521752181035E-3</c:v>
                </c:pt>
                <c:pt idx="3115">
                  <c:v>1.3820103675598219E-3</c:v>
                </c:pt>
                <c:pt idx="3116">
                  <c:v>1.3681933123715097E-3</c:v>
                </c:pt>
                <c:pt idx="3117">
                  <c:v>1.3528445621530331E-3</c:v>
                </c:pt>
                <c:pt idx="3118">
                  <c:v>1.3648142846474387E-3</c:v>
                </c:pt>
                <c:pt idx="3119">
                  <c:v>1.3762766659095689E-3</c:v>
                </c:pt>
                <c:pt idx="3120">
                  <c:v>1.3708678342737942E-3</c:v>
                </c:pt>
                <c:pt idx="3121">
                  <c:v>1.3689068016743836E-3</c:v>
                </c:pt>
                <c:pt idx="3122">
                  <c:v>1.3596040185566826E-3</c:v>
                </c:pt>
                <c:pt idx="3123">
                  <c:v>1.3426663877510678E-3</c:v>
                </c:pt>
                <c:pt idx="3124">
                  <c:v>1.3656053811336741E-3</c:v>
                </c:pt>
                <c:pt idx="3125">
                  <c:v>1.3564168198578828E-3</c:v>
                </c:pt>
                <c:pt idx="3126">
                  <c:v>1.3435435937374767E-3</c:v>
                </c:pt>
                <c:pt idx="3127">
                  <c:v>1.3519523100505538E-3</c:v>
                </c:pt>
                <c:pt idx="3128">
                  <c:v>1.3563710155588466E-3</c:v>
                </c:pt>
                <c:pt idx="3129">
                  <c:v>1.3649938824908021E-3</c:v>
                </c:pt>
                <c:pt idx="3130">
                  <c:v>1.3800667526806341E-3</c:v>
                </c:pt>
                <c:pt idx="3131">
                  <c:v>1.3768275829630044E-3</c:v>
                </c:pt>
                <c:pt idx="3132">
                  <c:v>1.3561747001695876E-3</c:v>
                </c:pt>
                <c:pt idx="3133">
                  <c:v>1.3339972672253722E-3</c:v>
                </c:pt>
                <c:pt idx="3134">
                  <c:v>1.3554296186699887E-3</c:v>
                </c:pt>
                <c:pt idx="3135">
                  <c:v>1.3587527860150601E-3</c:v>
                </c:pt>
                <c:pt idx="3136">
                  <c:v>1.3242846718461983E-3</c:v>
                </c:pt>
                <c:pt idx="3137">
                  <c:v>1.330781251072223E-3</c:v>
                </c:pt>
                <c:pt idx="3138">
                  <c:v>1.3167214503744694E-3</c:v>
                </c:pt>
                <c:pt idx="3139">
                  <c:v>1.3266924745862084E-3</c:v>
                </c:pt>
                <c:pt idx="3140">
                  <c:v>1.3073236188198077E-3</c:v>
                </c:pt>
                <c:pt idx="3141">
                  <c:v>1.3498525891222251E-3</c:v>
                </c:pt>
                <c:pt idx="3142">
                  <c:v>1.3412842341272351E-3</c:v>
                </c:pt>
                <c:pt idx="3143">
                  <c:v>1.3242040128754124E-3</c:v>
                </c:pt>
                <c:pt idx="3144">
                  <c:v>1.3540138198199934E-3</c:v>
                </c:pt>
                <c:pt idx="3145">
                  <c:v>1.3290254596182074E-3</c:v>
                </c:pt>
                <c:pt idx="3146">
                  <c:v>1.3531297677520525E-3</c:v>
                </c:pt>
                <c:pt idx="3147">
                  <c:v>1.3374553081832016E-3</c:v>
                </c:pt>
                <c:pt idx="3148">
                  <c:v>1.3061955574798581E-3</c:v>
                </c:pt>
                <c:pt idx="3149">
                  <c:v>1.3110069395466336E-3</c:v>
                </c:pt>
                <c:pt idx="3150">
                  <c:v>1.3283933971792077E-3</c:v>
                </c:pt>
                <c:pt idx="3151">
                  <c:v>1.3017354799203895E-3</c:v>
                </c:pt>
                <c:pt idx="3152">
                  <c:v>1.3164765350698569E-3</c:v>
                </c:pt>
                <c:pt idx="3153">
                  <c:v>1.3137264142430995E-3</c:v>
                </c:pt>
                <c:pt idx="3154">
                  <c:v>1.3097779358731527E-3</c:v>
                </c:pt>
                <c:pt idx="3155">
                  <c:v>1.3151805257744533E-3</c:v>
                </c:pt>
                <c:pt idx="3156">
                  <c:v>1.3399590998637184E-3</c:v>
                </c:pt>
                <c:pt idx="3157">
                  <c:v>1.3400639026105625E-3</c:v>
                </c:pt>
                <c:pt idx="3158">
                  <c:v>1.3746838897804713E-3</c:v>
                </c:pt>
                <c:pt idx="3159">
                  <c:v>1.3506587569306328E-3</c:v>
                </c:pt>
                <c:pt idx="3160">
                  <c:v>1.3418414680718277E-3</c:v>
                </c:pt>
                <c:pt idx="3161">
                  <c:v>1.3103764737013737E-3</c:v>
                </c:pt>
                <c:pt idx="3162">
                  <c:v>1.3416616689236557E-3</c:v>
                </c:pt>
                <c:pt idx="3163">
                  <c:v>1.3392871805529593E-3</c:v>
                </c:pt>
                <c:pt idx="3164">
                  <c:v>1.3530504097196275E-3</c:v>
                </c:pt>
                <c:pt idx="3165">
                  <c:v>1.3224355191281479E-3</c:v>
                </c:pt>
                <c:pt idx="3166">
                  <c:v>1.3020051168292984E-3</c:v>
                </c:pt>
                <c:pt idx="3167">
                  <c:v>1.3159185009954408E-3</c:v>
                </c:pt>
                <c:pt idx="3168">
                  <c:v>1.3322587856789579E-3</c:v>
                </c:pt>
                <c:pt idx="3169">
                  <c:v>1.3260822685224106E-3</c:v>
                </c:pt>
                <c:pt idx="3170">
                  <c:v>1.3405553156927647E-3</c:v>
                </c:pt>
                <c:pt idx="3171">
                  <c:v>1.3396474771143843E-3</c:v>
                </c:pt>
                <c:pt idx="3172">
                  <c:v>1.317246868737017E-3</c:v>
                </c:pt>
                <c:pt idx="3173">
                  <c:v>1.3189937401784299E-3</c:v>
                </c:pt>
                <c:pt idx="3174">
                  <c:v>1.3356682553376344E-3</c:v>
                </c:pt>
                <c:pt idx="3175">
                  <c:v>1.3567903581711272E-3</c:v>
                </c:pt>
                <c:pt idx="3176">
                  <c:v>1.3344554158762742E-3</c:v>
                </c:pt>
                <c:pt idx="3177">
                  <c:v>1.3295287713139447E-3</c:v>
                </c:pt>
                <c:pt idx="3178">
                  <c:v>1.3456656483589794E-3</c:v>
                </c:pt>
                <c:pt idx="3179">
                  <c:v>1.3436782033587095E-3</c:v>
                </c:pt>
                <c:pt idx="3180">
                  <c:v>1.3184681048735399E-3</c:v>
                </c:pt>
                <c:pt idx="3181">
                  <c:v>1.3527316373630823E-3</c:v>
                </c:pt>
                <c:pt idx="3182">
                  <c:v>1.3205500307529301E-3</c:v>
                </c:pt>
                <c:pt idx="3183">
                  <c:v>1.2943472956313384E-3</c:v>
                </c:pt>
                <c:pt idx="3184">
                  <c:v>1.316393265646442E-3</c:v>
                </c:pt>
                <c:pt idx="3185">
                  <c:v>1.320664754630074E-3</c:v>
                </c:pt>
                <c:pt idx="3186">
                  <c:v>1.3054893021603505E-3</c:v>
                </c:pt>
                <c:pt idx="3187">
                  <c:v>1.3116291953683664E-3</c:v>
                </c:pt>
                <c:pt idx="3188">
                  <c:v>1.3306143530317288E-3</c:v>
                </c:pt>
                <c:pt idx="3189">
                  <c:v>1.3463979798050351E-3</c:v>
                </c:pt>
                <c:pt idx="3190">
                  <c:v>1.3307589729987502E-3</c:v>
                </c:pt>
                <c:pt idx="3191">
                  <c:v>1.3627089936924805E-3</c:v>
                </c:pt>
                <c:pt idx="3192">
                  <c:v>1.3382603276266929E-3</c:v>
                </c:pt>
                <c:pt idx="3193">
                  <c:v>1.3038433738263358E-3</c:v>
                </c:pt>
                <c:pt idx="3194">
                  <c:v>1.3115905102009818E-3</c:v>
                </c:pt>
                <c:pt idx="3195">
                  <c:v>1.3050194122455677E-3</c:v>
                </c:pt>
                <c:pt idx="3196">
                  <c:v>1.3401281649147393E-3</c:v>
                </c:pt>
                <c:pt idx="3197">
                  <c:v>1.2967454321231033E-3</c:v>
                </c:pt>
                <c:pt idx="3198">
                  <c:v>1.3265765828953135E-3</c:v>
                </c:pt>
                <c:pt idx="3199">
                  <c:v>1.2957588617905442E-3</c:v>
                </c:pt>
                <c:pt idx="3200">
                  <c:v>1.2982092650696843E-3</c:v>
                </c:pt>
                <c:pt idx="3201">
                  <c:v>1.3151127893726311E-3</c:v>
                </c:pt>
                <c:pt idx="3202">
                  <c:v>1.3261450404047359E-3</c:v>
                </c:pt>
                <c:pt idx="3203">
                  <c:v>1.2706360591511147E-3</c:v>
                </c:pt>
                <c:pt idx="3204">
                  <c:v>1.2858914300095338E-3</c:v>
                </c:pt>
                <c:pt idx="3205">
                  <c:v>1.2825855524467387E-3</c:v>
                </c:pt>
                <c:pt idx="3206">
                  <c:v>1.2913804067146224E-3</c:v>
                </c:pt>
                <c:pt idx="3207">
                  <c:v>1.2731662955676631E-3</c:v>
                </c:pt>
                <c:pt idx="3208">
                  <c:v>1.275036376855138E-3</c:v>
                </c:pt>
                <c:pt idx="3209">
                  <c:v>1.257654658455356E-3</c:v>
                </c:pt>
                <c:pt idx="3210">
                  <c:v>1.2768512849233163E-3</c:v>
                </c:pt>
                <c:pt idx="3211">
                  <c:v>1.2754595688036887E-3</c:v>
                </c:pt>
                <c:pt idx="3212">
                  <c:v>1.2769724829514949E-3</c:v>
                </c:pt>
                <c:pt idx="3213">
                  <c:v>1.2731552631608523E-3</c:v>
                </c:pt>
                <c:pt idx="3214">
                  <c:v>1.2866822510654353E-3</c:v>
                </c:pt>
                <c:pt idx="3215">
                  <c:v>1.2698250105756738E-3</c:v>
                </c:pt>
                <c:pt idx="3216">
                  <c:v>1.2748456679084138E-3</c:v>
                </c:pt>
                <c:pt idx="3217">
                  <c:v>1.2747394213893763E-3</c:v>
                </c:pt>
                <c:pt idx="3218">
                  <c:v>1.2703038089985166E-3</c:v>
                </c:pt>
                <c:pt idx="3219">
                  <c:v>1.2619224334005905E-3</c:v>
                </c:pt>
                <c:pt idx="3220">
                  <c:v>1.2914540134019233E-3</c:v>
                </c:pt>
                <c:pt idx="3221">
                  <c:v>1.2988406882704637E-3</c:v>
                </c:pt>
                <c:pt idx="3222">
                  <c:v>1.2801806417509097E-3</c:v>
                </c:pt>
                <c:pt idx="3223">
                  <c:v>1.266570304395719E-3</c:v>
                </c:pt>
                <c:pt idx="3224">
                  <c:v>1.2880900384186866E-3</c:v>
                </c:pt>
                <c:pt idx="3225">
                  <c:v>1.2908135467979013E-3</c:v>
                </c:pt>
                <c:pt idx="3226">
                  <c:v>1.2732100489398356E-3</c:v>
                </c:pt>
                <c:pt idx="3227">
                  <c:v>1.3113751411675256E-3</c:v>
                </c:pt>
                <c:pt idx="3228">
                  <c:v>1.3053944023959832E-3</c:v>
                </c:pt>
                <c:pt idx="3229">
                  <c:v>1.3255622155865761E-3</c:v>
                </c:pt>
                <c:pt idx="3230">
                  <c:v>1.2938329800189329E-3</c:v>
                </c:pt>
                <c:pt idx="3231">
                  <c:v>1.3092554545936399E-3</c:v>
                </c:pt>
                <c:pt idx="3232">
                  <c:v>1.284686973005983E-3</c:v>
                </c:pt>
                <c:pt idx="3233">
                  <c:v>1.26810005454462E-3</c:v>
                </c:pt>
                <c:pt idx="3234">
                  <c:v>1.3000942535052549E-3</c:v>
                </c:pt>
                <c:pt idx="3235">
                  <c:v>1.2720305704403427E-3</c:v>
                </c:pt>
                <c:pt idx="3236">
                  <c:v>1.2711029037844022E-3</c:v>
                </c:pt>
                <c:pt idx="3237">
                  <c:v>1.280553746226751E-3</c:v>
                </c:pt>
                <c:pt idx="3238">
                  <c:v>1.3029711689053068E-3</c:v>
                </c:pt>
                <c:pt idx="3239">
                  <c:v>1.2685005067508367E-3</c:v>
                </c:pt>
                <c:pt idx="3240">
                  <c:v>1.2975794560937677E-3</c:v>
                </c:pt>
                <c:pt idx="3241">
                  <c:v>1.2855119441664688E-3</c:v>
                </c:pt>
                <c:pt idx="3242">
                  <c:v>1.2815234166751344E-3</c:v>
                </c:pt>
                <c:pt idx="3243">
                  <c:v>1.3079773129609014E-3</c:v>
                </c:pt>
                <c:pt idx="3244">
                  <c:v>1.2862537723656753E-3</c:v>
                </c:pt>
                <c:pt idx="3245">
                  <c:v>1.2908110618701949E-3</c:v>
                </c:pt>
                <c:pt idx="3246">
                  <c:v>1.2956898456032526E-3</c:v>
                </c:pt>
                <c:pt idx="3247">
                  <c:v>1.2741798102263251E-3</c:v>
                </c:pt>
                <c:pt idx="3248">
                  <c:v>1.3001084174375415E-3</c:v>
                </c:pt>
                <c:pt idx="3249">
                  <c:v>1.3331836029860948E-3</c:v>
                </c:pt>
                <c:pt idx="3250">
                  <c:v>1.3436171724132337E-3</c:v>
                </c:pt>
                <c:pt idx="3251">
                  <c:v>1.2865498223092917E-3</c:v>
                </c:pt>
                <c:pt idx="3252">
                  <c:v>1.2964892244191103E-3</c:v>
                </c:pt>
                <c:pt idx="3253">
                  <c:v>1.2841195215592338E-3</c:v>
                </c:pt>
                <c:pt idx="3254">
                  <c:v>1.2901742147648941E-3</c:v>
                </c:pt>
                <c:pt idx="3255">
                  <c:v>1.2653851950898359E-3</c:v>
                </c:pt>
                <c:pt idx="3256">
                  <c:v>1.2790517258809055E-3</c:v>
                </c:pt>
                <c:pt idx="3257">
                  <c:v>1.2800818990623937E-3</c:v>
                </c:pt>
                <c:pt idx="3258">
                  <c:v>1.2899320728481938E-3</c:v>
                </c:pt>
                <c:pt idx="3259">
                  <c:v>1.3173159244380607E-3</c:v>
                </c:pt>
                <c:pt idx="3260">
                  <c:v>1.3186981937890335E-3</c:v>
                </c:pt>
                <c:pt idx="3261">
                  <c:v>1.2909542995432526E-3</c:v>
                </c:pt>
                <c:pt idx="3262">
                  <c:v>1.2759005096330176E-3</c:v>
                </c:pt>
                <c:pt idx="3263">
                  <c:v>1.3073294550965803E-3</c:v>
                </c:pt>
                <c:pt idx="3264">
                  <c:v>1.3098735005807106E-3</c:v>
                </c:pt>
                <c:pt idx="3265">
                  <c:v>1.3139555318653442E-3</c:v>
                </c:pt>
                <c:pt idx="3266">
                  <c:v>1.3338137238266287E-3</c:v>
                </c:pt>
                <c:pt idx="3267">
                  <c:v>1.3185445475437044E-3</c:v>
                </c:pt>
                <c:pt idx="3268">
                  <c:v>1.315676886516943E-3</c:v>
                </c:pt>
                <c:pt idx="3269">
                  <c:v>1.3372555259598101E-3</c:v>
                </c:pt>
                <c:pt idx="3270">
                  <c:v>1.3142686387574217E-3</c:v>
                </c:pt>
                <c:pt idx="3271">
                  <c:v>1.3304788150610199E-3</c:v>
                </c:pt>
                <c:pt idx="3272">
                  <c:v>1.2991138234309831E-3</c:v>
                </c:pt>
                <c:pt idx="3273">
                  <c:v>1.313736159615648E-3</c:v>
                </c:pt>
                <c:pt idx="3274">
                  <c:v>1.2929639174180634E-3</c:v>
                </c:pt>
                <c:pt idx="3275">
                  <c:v>1.2842295824159792E-3</c:v>
                </c:pt>
                <c:pt idx="3276">
                  <c:v>1.3130118485216587E-3</c:v>
                </c:pt>
                <c:pt idx="3277">
                  <c:v>1.3060145975029825E-3</c:v>
                </c:pt>
                <c:pt idx="3278">
                  <c:v>1.3172615083112294E-3</c:v>
                </c:pt>
                <c:pt idx="3279">
                  <c:v>1.3039255513574981E-3</c:v>
                </c:pt>
                <c:pt idx="3280">
                  <c:v>1.2806950190486738E-3</c:v>
                </c:pt>
                <c:pt idx="3281">
                  <c:v>1.2693563084310226E-3</c:v>
                </c:pt>
                <c:pt idx="3282">
                  <c:v>1.2562455333204089E-3</c:v>
                </c:pt>
                <c:pt idx="3283">
                  <c:v>1.2871300171762965E-3</c:v>
                </c:pt>
                <c:pt idx="3284">
                  <c:v>1.2813624846509258E-3</c:v>
                </c:pt>
                <c:pt idx="3285">
                  <c:v>1.2655686919623996E-3</c:v>
                </c:pt>
                <c:pt idx="3286">
                  <c:v>1.2626958459106756E-3</c:v>
                </c:pt>
                <c:pt idx="3287">
                  <c:v>1.2534987398467232E-3</c:v>
                </c:pt>
                <c:pt idx="3288">
                  <c:v>1.2523273046966678E-3</c:v>
                </c:pt>
                <c:pt idx="3289">
                  <c:v>1.252102745518081E-3</c:v>
                </c:pt>
                <c:pt idx="3290">
                  <c:v>1.2563750978265495E-3</c:v>
                </c:pt>
                <c:pt idx="3291">
                  <c:v>1.2725284472766625E-3</c:v>
                </c:pt>
                <c:pt idx="3292">
                  <c:v>1.2797071806942772E-3</c:v>
                </c:pt>
                <c:pt idx="3293">
                  <c:v>1.2617097296435038E-3</c:v>
                </c:pt>
                <c:pt idx="3294">
                  <c:v>1.2856841214627819E-3</c:v>
                </c:pt>
                <c:pt idx="3295">
                  <c:v>1.2870300089143243E-3</c:v>
                </c:pt>
                <c:pt idx="3296">
                  <c:v>1.2891778236549082E-3</c:v>
                </c:pt>
                <c:pt idx="3297">
                  <c:v>1.2682781613685291E-3</c:v>
                </c:pt>
                <c:pt idx="3298">
                  <c:v>1.2800081341503868E-3</c:v>
                </c:pt>
                <c:pt idx="3299">
                  <c:v>1.2525477270182376E-3</c:v>
                </c:pt>
                <c:pt idx="3300">
                  <c:v>1.2701021217294761E-3</c:v>
                </c:pt>
                <c:pt idx="3301">
                  <c:v>1.2818847236955911E-3</c:v>
                </c:pt>
                <c:pt idx="3302">
                  <c:v>1.2880565429062587E-3</c:v>
                </c:pt>
                <c:pt idx="3303">
                  <c:v>1.2823544590202256E-3</c:v>
                </c:pt>
                <c:pt idx="3304">
                  <c:v>1.2673645161848611E-3</c:v>
                </c:pt>
                <c:pt idx="3305">
                  <c:v>1.2770552331754499E-3</c:v>
                </c:pt>
                <c:pt idx="3306">
                  <c:v>1.2942515455215073E-3</c:v>
                </c:pt>
                <c:pt idx="3307">
                  <c:v>1.2873457917326957E-3</c:v>
                </c:pt>
                <c:pt idx="3308">
                  <c:v>1.3040781733402696E-3</c:v>
                </c:pt>
                <c:pt idx="3309">
                  <c:v>1.2980161793418078E-3</c:v>
                </c:pt>
                <c:pt idx="3310">
                  <c:v>1.2789532349122927E-3</c:v>
                </c:pt>
                <c:pt idx="3311">
                  <c:v>1.2743834796705474E-3</c:v>
                </c:pt>
                <c:pt idx="3312">
                  <c:v>1.2739110791825455E-3</c:v>
                </c:pt>
                <c:pt idx="3313">
                  <c:v>1.2897110697645208E-3</c:v>
                </c:pt>
                <c:pt idx="3314">
                  <c:v>1.2722382495149154E-3</c:v>
                </c:pt>
                <c:pt idx="3315">
                  <c:v>1.3213200980519996E-3</c:v>
                </c:pt>
                <c:pt idx="3316">
                  <c:v>1.2751864601986608E-3</c:v>
                </c:pt>
                <c:pt idx="3317">
                  <c:v>1.2976763355283902E-3</c:v>
                </c:pt>
                <c:pt idx="3318">
                  <c:v>1.2770884067692255E-3</c:v>
                </c:pt>
                <c:pt idx="3319">
                  <c:v>1.2646687571837671E-3</c:v>
                </c:pt>
                <c:pt idx="3320">
                  <c:v>1.2569037995622616E-3</c:v>
                </c:pt>
                <c:pt idx="3321">
                  <c:v>1.2787019935162015E-3</c:v>
                </c:pt>
                <c:pt idx="3322">
                  <c:v>1.3002331924510579E-3</c:v>
                </c:pt>
                <c:pt idx="3323">
                  <c:v>1.2669694570688526E-3</c:v>
                </c:pt>
                <c:pt idx="3324">
                  <c:v>1.2835375050440211E-3</c:v>
                </c:pt>
                <c:pt idx="3325">
                  <c:v>1.2600238697090976E-3</c:v>
                </c:pt>
                <c:pt idx="3326">
                  <c:v>1.292297035514408E-3</c:v>
                </c:pt>
                <c:pt idx="3327">
                  <c:v>1.3208041150439267E-3</c:v>
                </c:pt>
                <c:pt idx="3328">
                  <c:v>1.2982985577189019E-3</c:v>
                </c:pt>
                <c:pt idx="3329">
                  <c:v>1.3046389807932358E-3</c:v>
                </c:pt>
                <c:pt idx="3330">
                  <c:v>1.3341864443070135E-3</c:v>
                </c:pt>
                <c:pt idx="3331">
                  <c:v>1.3134703029266633E-3</c:v>
                </c:pt>
                <c:pt idx="3332">
                  <c:v>1.3017470224721899E-3</c:v>
                </c:pt>
                <c:pt idx="3333">
                  <c:v>1.269942300071276E-3</c:v>
                </c:pt>
                <c:pt idx="3334">
                  <c:v>1.2922897082619199E-3</c:v>
                </c:pt>
                <c:pt idx="3335">
                  <c:v>1.2843892004643772E-3</c:v>
                </c:pt>
                <c:pt idx="3336">
                  <c:v>1.2477374013769057E-3</c:v>
                </c:pt>
                <c:pt idx="3337">
                  <c:v>1.3063866928132084E-3</c:v>
                </c:pt>
                <c:pt idx="3338">
                  <c:v>1.2633693118041108E-3</c:v>
                </c:pt>
                <c:pt idx="3339">
                  <c:v>1.2356943298311082E-3</c:v>
                </c:pt>
                <c:pt idx="3340">
                  <c:v>1.2427864815908684E-3</c:v>
                </c:pt>
                <c:pt idx="3341">
                  <c:v>1.2680939444301308E-3</c:v>
                </c:pt>
                <c:pt idx="3342">
                  <c:v>1.2532866605393577E-3</c:v>
                </c:pt>
                <c:pt idx="3343">
                  <c:v>1.2774990268511577E-3</c:v>
                </c:pt>
                <c:pt idx="3344">
                  <c:v>1.2779938865069519E-3</c:v>
                </c:pt>
                <c:pt idx="3345">
                  <c:v>1.270883964554939E-3</c:v>
                </c:pt>
                <c:pt idx="3346">
                  <c:v>1.2787852999724702E-3</c:v>
                </c:pt>
                <c:pt idx="3347">
                  <c:v>1.2686762424826232E-3</c:v>
                </c:pt>
                <c:pt idx="3348">
                  <c:v>1.2907133498375899E-3</c:v>
                </c:pt>
                <c:pt idx="3349">
                  <c:v>1.2888450478115304E-3</c:v>
                </c:pt>
                <c:pt idx="3350">
                  <c:v>1.2988091105660203E-3</c:v>
                </c:pt>
                <c:pt idx="3351">
                  <c:v>1.304505159630151E-3</c:v>
                </c:pt>
                <c:pt idx="3352">
                  <c:v>1.2834651738783517E-3</c:v>
                </c:pt>
                <c:pt idx="3353">
                  <c:v>1.2772162426897588E-3</c:v>
                </c:pt>
                <c:pt idx="3354">
                  <c:v>1.2671890093375233E-3</c:v>
                </c:pt>
                <c:pt idx="3355">
                  <c:v>1.2498194590317561E-3</c:v>
                </c:pt>
                <c:pt idx="3356">
                  <c:v>1.2902999960827267E-3</c:v>
                </c:pt>
                <c:pt idx="3357">
                  <c:v>1.2769377495441543E-3</c:v>
                </c:pt>
                <c:pt idx="3358">
                  <c:v>1.2701755995194798E-3</c:v>
                </c:pt>
                <c:pt idx="3359">
                  <c:v>1.2583104167982646E-3</c:v>
                </c:pt>
                <c:pt idx="3360">
                  <c:v>1.2523440709210491E-3</c:v>
                </c:pt>
                <c:pt idx="3361">
                  <c:v>1.2833658270436389E-3</c:v>
                </c:pt>
                <c:pt idx="3362">
                  <c:v>1.2652555953756334E-3</c:v>
                </c:pt>
                <c:pt idx="3363">
                  <c:v>1.2831628442892702E-3</c:v>
                </c:pt>
                <c:pt idx="3364">
                  <c:v>1.2600371915818731E-3</c:v>
                </c:pt>
                <c:pt idx="3365">
                  <c:v>1.2790689828777366E-3</c:v>
                </c:pt>
                <c:pt idx="3366">
                  <c:v>1.2546355677425932E-3</c:v>
                </c:pt>
                <c:pt idx="3367">
                  <c:v>1.2544552335005052E-3</c:v>
                </c:pt>
                <c:pt idx="3368">
                  <c:v>1.3223069088647431E-3</c:v>
                </c:pt>
                <c:pt idx="3369">
                  <c:v>1.2827087549864234E-3</c:v>
                </c:pt>
                <c:pt idx="3370">
                  <c:v>1.2923141309983284E-3</c:v>
                </c:pt>
                <c:pt idx="3371">
                  <c:v>1.250304922369809E-3</c:v>
                </c:pt>
                <c:pt idx="3372">
                  <c:v>1.265614041293061E-3</c:v>
                </c:pt>
                <c:pt idx="3373">
                  <c:v>1.2405564415454487E-3</c:v>
                </c:pt>
                <c:pt idx="3374">
                  <c:v>1.2608183048002685E-3</c:v>
                </c:pt>
                <c:pt idx="3375">
                  <c:v>1.2521255398471112E-3</c:v>
                </c:pt>
                <c:pt idx="3376">
                  <c:v>1.2800438420712355E-3</c:v>
                </c:pt>
                <c:pt idx="3377">
                  <c:v>1.2829659084481939E-3</c:v>
                </c:pt>
                <c:pt idx="3378">
                  <c:v>1.2821256444690327E-3</c:v>
                </c:pt>
                <c:pt idx="3379">
                  <c:v>1.2667679396028749E-3</c:v>
                </c:pt>
                <c:pt idx="3380">
                  <c:v>1.2640938952492009E-3</c:v>
                </c:pt>
                <c:pt idx="3381">
                  <c:v>1.2731765533563462E-3</c:v>
                </c:pt>
                <c:pt idx="3382">
                  <c:v>1.241167480114958E-3</c:v>
                </c:pt>
                <c:pt idx="3383">
                  <c:v>1.2567408924340907E-3</c:v>
                </c:pt>
                <c:pt idx="3384">
                  <c:v>1.2788393829126134E-3</c:v>
                </c:pt>
                <c:pt idx="3385">
                  <c:v>1.2488069059830896E-3</c:v>
                </c:pt>
                <c:pt idx="3386">
                  <c:v>1.257060572508062E-3</c:v>
                </c:pt>
                <c:pt idx="3387">
                  <c:v>1.2576834361194987E-3</c:v>
                </c:pt>
                <c:pt idx="3388">
                  <c:v>1.2532739822273212E-3</c:v>
                </c:pt>
                <c:pt idx="3389">
                  <c:v>1.254389643769693E-3</c:v>
                </c:pt>
                <c:pt idx="3390">
                  <c:v>1.2437045439582994E-3</c:v>
                </c:pt>
                <c:pt idx="3391">
                  <c:v>1.2380902578196496E-3</c:v>
                </c:pt>
                <c:pt idx="3392">
                  <c:v>1.2372884145639264E-3</c:v>
                </c:pt>
                <c:pt idx="3393">
                  <c:v>1.2764727617407107E-3</c:v>
                </c:pt>
                <c:pt idx="3394">
                  <c:v>1.2542304245901357E-3</c:v>
                </c:pt>
                <c:pt idx="3395">
                  <c:v>1.2810629526229076E-3</c:v>
                </c:pt>
                <c:pt idx="3396">
                  <c:v>1.2474046963004174E-3</c:v>
                </c:pt>
                <c:pt idx="3397">
                  <c:v>1.3189161233504E-3</c:v>
                </c:pt>
                <c:pt idx="3398">
                  <c:v>1.3120674147766237E-3</c:v>
                </c:pt>
                <c:pt idx="3399">
                  <c:v>1.2746136106468158E-3</c:v>
                </c:pt>
                <c:pt idx="3400">
                  <c:v>1.270636442086133E-3</c:v>
                </c:pt>
                <c:pt idx="3401">
                  <c:v>1.2919765965207824E-3</c:v>
                </c:pt>
                <c:pt idx="3402">
                  <c:v>1.2899042351295694E-3</c:v>
                </c:pt>
                <c:pt idx="3403">
                  <c:v>1.300175786823199E-3</c:v>
                </c:pt>
                <c:pt idx="3404">
                  <c:v>1.2810055825046953E-3</c:v>
                </c:pt>
                <c:pt idx="3405">
                  <c:v>1.2827412007638756E-3</c:v>
                </c:pt>
                <c:pt idx="3406">
                  <c:v>1.2942945239705311E-3</c:v>
                </c:pt>
                <c:pt idx="3407">
                  <c:v>1.3002158336609939E-3</c:v>
                </c:pt>
                <c:pt idx="3408">
                  <c:v>1.2932909755034357E-3</c:v>
                </c:pt>
                <c:pt idx="3409">
                  <c:v>1.2675060502661262E-3</c:v>
                </c:pt>
                <c:pt idx="3410">
                  <c:v>1.2668223281522369E-3</c:v>
                </c:pt>
                <c:pt idx="3411">
                  <c:v>1.291431223979648E-3</c:v>
                </c:pt>
                <c:pt idx="3412">
                  <c:v>1.3020434453098184E-3</c:v>
                </c:pt>
                <c:pt idx="3413">
                  <c:v>1.2693663266194872E-3</c:v>
                </c:pt>
                <c:pt idx="3414">
                  <c:v>1.2850963211550252E-3</c:v>
                </c:pt>
                <c:pt idx="3415">
                  <c:v>1.3058062775430197E-3</c:v>
                </c:pt>
                <c:pt idx="3416">
                  <c:v>1.2655189284155022E-3</c:v>
                </c:pt>
                <c:pt idx="3417">
                  <c:v>1.3341519689026526E-3</c:v>
                </c:pt>
                <c:pt idx="3418">
                  <c:v>1.2869240846102548E-3</c:v>
                </c:pt>
                <c:pt idx="3419">
                  <c:v>1.2832602918587117E-3</c:v>
                </c:pt>
                <c:pt idx="3420">
                  <c:v>1.2753638960127853E-3</c:v>
                </c:pt>
                <c:pt idx="3421">
                  <c:v>1.3058676941282231E-3</c:v>
                </c:pt>
                <c:pt idx="3422">
                  <c:v>1.272050335262664E-3</c:v>
                </c:pt>
                <c:pt idx="3423">
                  <c:v>1.292546199531065E-3</c:v>
                </c:pt>
                <c:pt idx="3424">
                  <c:v>1.2648976501746228E-3</c:v>
                </c:pt>
                <c:pt idx="3425">
                  <c:v>1.2852550589943096E-3</c:v>
                </c:pt>
                <c:pt idx="3426">
                  <c:v>1.2590089801016869E-3</c:v>
                </c:pt>
                <c:pt idx="3427">
                  <c:v>1.2597068692157451E-3</c:v>
                </c:pt>
                <c:pt idx="3428">
                  <c:v>1.2730170801645614E-3</c:v>
                </c:pt>
                <c:pt idx="3429">
                  <c:v>1.2940964479152711E-3</c:v>
                </c:pt>
                <c:pt idx="3430">
                  <c:v>1.3503762229701468E-3</c:v>
                </c:pt>
                <c:pt idx="3431">
                  <c:v>1.2872900359048366E-3</c:v>
                </c:pt>
                <c:pt idx="3432">
                  <c:v>1.3104675738283271E-3</c:v>
                </c:pt>
                <c:pt idx="3433">
                  <c:v>1.2938047567501978E-3</c:v>
                </c:pt>
                <c:pt idx="3434">
                  <c:v>1.2994591339553355E-3</c:v>
                </c:pt>
                <c:pt idx="3435">
                  <c:v>1.2882952313754705E-3</c:v>
                </c:pt>
                <c:pt idx="3436">
                  <c:v>1.3065954515706303E-3</c:v>
                </c:pt>
                <c:pt idx="3437">
                  <c:v>1.2739938855743881E-3</c:v>
                </c:pt>
                <c:pt idx="3438">
                  <c:v>1.3018724919193903E-3</c:v>
                </c:pt>
                <c:pt idx="3439">
                  <c:v>1.2908988629878441E-3</c:v>
                </c:pt>
                <c:pt idx="3440">
                  <c:v>1.3086928756062329E-3</c:v>
                </c:pt>
                <c:pt idx="3441">
                  <c:v>1.2789027845477704E-3</c:v>
                </c:pt>
                <c:pt idx="3442">
                  <c:v>1.3118452936449801E-3</c:v>
                </c:pt>
                <c:pt idx="3443">
                  <c:v>1.2949272430684334E-3</c:v>
                </c:pt>
                <c:pt idx="3444">
                  <c:v>1.2973407396112231E-3</c:v>
                </c:pt>
                <c:pt idx="3445">
                  <c:v>1.3244737350538043E-3</c:v>
                </c:pt>
                <c:pt idx="3446">
                  <c:v>1.3029862042936973E-3</c:v>
                </c:pt>
                <c:pt idx="3447">
                  <c:v>1.2936064711455578E-3</c:v>
                </c:pt>
                <c:pt idx="3448">
                  <c:v>1.2884951880813749E-3</c:v>
                </c:pt>
                <c:pt idx="3449">
                  <c:v>1.2822305670050483E-3</c:v>
                </c:pt>
                <c:pt idx="3450">
                  <c:v>1.2769127698261356E-3</c:v>
                </c:pt>
                <c:pt idx="3451">
                  <c:v>1.2992690672349739E-3</c:v>
                </c:pt>
                <c:pt idx="3452">
                  <c:v>1.2962337285830582E-3</c:v>
                </c:pt>
                <c:pt idx="3453">
                  <c:v>1.2999692552075677E-3</c:v>
                </c:pt>
                <c:pt idx="3454">
                  <c:v>1.3355965544525898E-3</c:v>
                </c:pt>
                <c:pt idx="3455">
                  <c:v>1.3117030997974355E-3</c:v>
                </c:pt>
                <c:pt idx="3456">
                  <c:v>1.2872582619942604E-3</c:v>
                </c:pt>
                <c:pt idx="3457">
                  <c:v>1.2955299988377559E-3</c:v>
                </c:pt>
                <c:pt idx="3458">
                  <c:v>1.2911814136543057E-3</c:v>
                </c:pt>
                <c:pt idx="3459">
                  <c:v>1.2915775560721661E-3</c:v>
                </c:pt>
                <c:pt idx="3460">
                  <c:v>1.2723617002236541E-3</c:v>
                </c:pt>
                <c:pt idx="3461">
                  <c:v>1.2500134638038772E-3</c:v>
                </c:pt>
                <c:pt idx="3462">
                  <c:v>1.2706667056381466E-3</c:v>
                </c:pt>
                <c:pt idx="3463">
                  <c:v>1.3153275916618701E-3</c:v>
                </c:pt>
                <c:pt idx="3464">
                  <c:v>1.3000222432591705E-3</c:v>
                </c:pt>
                <c:pt idx="3465">
                  <c:v>1.3005863051335303E-3</c:v>
                </c:pt>
                <c:pt idx="3466">
                  <c:v>1.3381387344198539E-3</c:v>
                </c:pt>
                <c:pt idx="3467">
                  <c:v>1.330264277969303E-3</c:v>
                </c:pt>
                <c:pt idx="3468">
                  <c:v>1.3254312756147916E-3</c:v>
                </c:pt>
                <c:pt idx="3469">
                  <c:v>1.2860385480031441E-3</c:v>
                </c:pt>
                <c:pt idx="3470">
                  <c:v>1.299321115876376E-3</c:v>
                </c:pt>
                <c:pt idx="3471">
                  <c:v>1.3173800278424793E-3</c:v>
                </c:pt>
                <c:pt idx="3472">
                  <c:v>1.3225796324994844E-3</c:v>
                </c:pt>
                <c:pt idx="3473">
                  <c:v>1.2839786921876122E-3</c:v>
                </c:pt>
                <c:pt idx="3474">
                  <c:v>1.295115906335232E-3</c:v>
                </c:pt>
                <c:pt idx="3475">
                  <c:v>1.2867085306740946E-3</c:v>
                </c:pt>
                <c:pt idx="3476">
                  <c:v>1.3023979601656435E-3</c:v>
                </c:pt>
                <c:pt idx="3477">
                  <c:v>1.2958181251264463E-3</c:v>
                </c:pt>
                <c:pt idx="3478">
                  <c:v>1.2821779577627491E-3</c:v>
                </c:pt>
                <c:pt idx="3479">
                  <c:v>1.2975175114229879E-3</c:v>
                </c:pt>
                <c:pt idx="3480">
                  <c:v>1.3014228052433206E-3</c:v>
                </c:pt>
                <c:pt idx="3481">
                  <c:v>1.3156593666804573E-3</c:v>
                </c:pt>
                <c:pt idx="3482">
                  <c:v>1.3113772966750366E-3</c:v>
                </c:pt>
                <c:pt idx="3483">
                  <c:v>1.3439223942714928E-3</c:v>
                </c:pt>
                <c:pt idx="3484">
                  <c:v>1.3692535576767218E-3</c:v>
                </c:pt>
                <c:pt idx="3485">
                  <c:v>1.3591460855743582E-3</c:v>
                </c:pt>
                <c:pt idx="3486">
                  <c:v>1.3155375588768873E-3</c:v>
                </c:pt>
                <c:pt idx="3487">
                  <c:v>1.3114753894126654E-3</c:v>
                </c:pt>
                <c:pt idx="3488">
                  <c:v>1.3292900082469304E-3</c:v>
                </c:pt>
                <c:pt idx="3489">
                  <c:v>1.3241807812044517E-3</c:v>
                </c:pt>
                <c:pt idx="3490">
                  <c:v>1.3365964729448981E-3</c:v>
                </c:pt>
                <c:pt idx="3491">
                  <c:v>1.3165972912126381E-3</c:v>
                </c:pt>
                <c:pt idx="3492">
                  <c:v>1.3315979326261494E-3</c:v>
                </c:pt>
                <c:pt idx="3493">
                  <c:v>1.3370300432897031E-3</c:v>
                </c:pt>
                <c:pt idx="3494">
                  <c:v>1.337634435685215E-3</c:v>
                </c:pt>
                <c:pt idx="3495">
                  <c:v>1.3575354924291723E-3</c:v>
                </c:pt>
                <c:pt idx="3496">
                  <c:v>1.3688738522139505E-3</c:v>
                </c:pt>
                <c:pt idx="3497">
                  <c:v>1.3670521320996874E-3</c:v>
                </c:pt>
                <c:pt idx="3498">
                  <c:v>1.3632313708009432E-3</c:v>
                </c:pt>
                <c:pt idx="3499">
                  <c:v>1.323863793255625E-3</c:v>
                </c:pt>
                <c:pt idx="3500">
                  <c:v>1.3121772532561058E-3</c:v>
                </c:pt>
                <c:pt idx="3501">
                  <c:v>1.3412055670142141E-3</c:v>
                </c:pt>
                <c:pt idx="3502">
                  <c:v>1.3332744513330351E-3</c:v>
                </c:pt>
                <c:pt idx="3503">
                  <c:v>1.3426900639086992E-3</c:v>
                </c:pt>
                <c:pt idx="3504">
                  <c:v>1.3382549557645793E-3</c:v>
                </c:pt>
                <c:pt idx="3505">
                  <c:v>1.3380151800177719E-3</c:v>
                </c:pt>
                <c:pt idx="3506">
                  <c:v>1.3206931808693121E-3</c:v>
                </c:pt>
                <c:pt idx="3507">
                  <c:v>1.3252592827147282E-3</c:v>
                </c:pt>
                <c:pt idx="3508">
                  <c:v>1.321814363903877E-3</c:v>
                </c:pt>
                <c:pt idx="3509">
                  <c:v>1.3619359295065504E-3</c:v>
                </c:pt>
                <c:pt idx="3510">
                  <c:v>1.3239290102745442E-3</c:v>
                </c:pt>
                <c:pt idx="3511">
                  <c:v>1.3729285618382517E-3</c:v>
                </c:pt>
                <c:pt idx="3512">
                  <c:v>1.4329232466114541E-3</c:v>
                </c:pt>
                <c:pt idx="3513">
                  <c:v>1.3653235052838812E-3</c:v>
                </c:pt>
                <c:pt idx="3514">
                  <c:v>1.3446561683553124E-3</c:v>
                </c:pt>
                <c:pt idx="3515">
                  <c:v>1.3314307339269834E-3</c:v>
                </c:pt>
                <c:pt idx="3516">
                  <c:v>1.384552519091229E-3</c:v>
                </c:pt>
                <c:pt idx="3517">
                  <c:v>1.3453419757674914E-3</c:v>
                </c:pt>
                <c:pt idx="3518">
                  <c:v>1.3724022521467236E-3</c:v>
                </c:pt>
                <c:pt idx="3519">
                  <c:v>1.3743531861026125E-3</c:v>
                </c:pt>
                <c:pt idx="3520">
                  <c:v>1.3420089668055965E-3</c:v>
                </c:pt>
                <c:pt idx="3521">
                  <c:v>1.3432684913534565E-3</c:v>
                </c:pt>
                <c:pt idx="3522">
                  <c:v>1.3790297728411009E-3</c:v>
                </c:pt>
                <c:pt idx="3523">
                  <c:v>1.3642161289887679E-3</c:v>
                </c:pt>
                <c:pt idx="3524">
                  <c:v>1.3587881905254466E-3</c:v>
                </c:pt>
                <c:pt idx="3525">
                  <c:v>1.3275279964928657E-3</c:v>
                </c:pt>
                <c:pt idx="3526">
                  <c:v>1.3425930041081452E-3</c:v>
                </c:pt>
                <c:pt idx="3527">
                  <c:v>1.3491198251212621E-3</c:v>
                </c:pt>
                <c:pt idx="3528">
                  <c:v>1.3564151520136336E-3</c:v>
                </c:pt>
                <c:pt idx="3529">
                  <c:v>1.394471248234608E-3</c:v>
                </c:pt>
                <c:pt idx="3530">
                  <c:v>1.3287159573338926E-3</c:v>
                </c:pt>
                <c:pt idx="3531">
                  <c:v>1.326569839840827E-3</c:v>
                </c:pt>
                <c:pt idx="3532">
                  <c:v>1.340431163151334E-3</c:v>
                </c:pt>
                <c:pt idx="3533">
                  <c:v>1.3311100321051963E-3</c:v>
                </c:pt>
                <c:pt idx="3534">
                  <c:v>1.3256617467628576E-3</c:v>
                </c:pt>
                <c:pt idx="3535">
                  <c:v>1.3561315024186048E-3</c:v>
                </c:pt>
                <c:pt idx="3536">
                  <c:v>1.3413842887395756E-3</c:v>
                </c:pt>
                <c:pt idx="3537">
                  <c:v>1.3327664846422493E-3</c:v>
                </c:pt>
                <c:pt idx="3538">
                  <c:v>1.3198213051418971E-3</c:v>
                </c:pt>
                <c:pt idx="3539">
                  <c:v>1.3763245573021796E-3</c:v>
                </c:pt>
                <c:pt idx="3540">
                  <c:v>1.3363791410081337E-3</c:v>
                </c:pt>
                <c:pt idx="3541">
                  <c:v>1.3502276090193953E-3</c:v>
                </c:pt>
                <c:pt idx="3542">
                  <c:v>1.3359188508506629E-3</c:v>
                </c:pt>
                <c:pt idx="3543">
                  <c:v>1.3638614005697892E-3</c:v>
                </c:pt>
                <c:pt idx="3544">
                  <c:v>1.3615958416333426E-3</c:v>
                </c:pt>
                <c:pt idx="3545">
                  <c:v>1.3462682977125639E-3</c:v>
                </c:pt>
                <c:pt idx="3546">
                  <c:v>1.3547002706084349E-3</c:v>
                </c:pt>
                <c:pt idx="3547">
                  <c:v>1.3308483396057386E-3</c:v>
                </c:pt>
                <c:pt idx="3548">
                  <c:v>1.4196263499300658E-3</c:v>
                </c:pt>
                <c:pt idx="3549">
                  <c:v>1.3477337719157232E-3</c:v>
                </c:pt>
                <c:pt idx="3550">
                  <c:v>1.3730098772716513E-3</c:v>
                </c:pt>
                <c:pt idx="3551">
                  <c:v>1.3561101666288479E-3</c:v>
                </c:pt>
                <c:pt idx="3552">
                  <c:v>1.390236744213605E-3</c:v>
                </c:pt>
                <c:pt idx="3553">
                  <c:v>1.3527024947249727E-3</c:v>
                </c:pt>
                <c:pt idx="3554">
                  <c:v>1.3610799891195743E-3</c:v>
                </c:pt>
                <c:pt idx="3555">
                  <c:v>1.3730141406965394E-3</c:v>
                </c:pt>
                <c:pt idx="3556">
                  <c:v>1.3645319994752677E-3</c:v>
                </c:pt>
                <c:pt idx="3557">
                  <c:v>1.3742203511705675E-3</c:v>
                </c:pt>
                <c:pt idx="3558">
                  <c:v>1.3683530497353941E-3</c:v>
                </c:pt>
                <c:pt idx="3559">
                  <c:v>1.3490738657291124E-3</c:v>
                </c:pt>
                <c:pt idx="3560">
                  <c:v>1.3546484194836195E-3</c:v>
                </c:pt>
                <c:pt idx="3561">
                  <c:v>1.3892663900456959E-3</c:v>
                </c:pt>
                <c:pt idx="3562">
                  <c:v>1.3330381509923783E-3</c:v>
                </c:pt>
                <c:pt idx="3563">
                  <c:v>1.3236311730647156E-3</c:v>
                </c:pt>
                <c:pt idx="3564">
                  <c:v>1.3297985061018112E-3</c:v>
                </c:pt>
                <c:pt idx="3565">
                  <c:v>1.3086745452207493E-3</c:v>
                </c:pt>
                <c:pt idx="3566">
                  <c:v>1.3288754683399089E-3</c:v>
                </c:pt>
                <c:pt idx="3567">
                  <c:v>1.3586184629097847E-3</c:v>
                </c:pt>
                <c:pt idx="3568">
                  <c:v>1.3224200096514603E-3</c:v>
                </c:pt>
                <c:pt idx="3569">
                  <c:v>1.3430744011748302E-3</c:v>
                </c:pt>
                <c:pt idx="3570">
                  <c:v>1.3438941539793275E-3</c:v>
                </c:pt>
                <c:pt idx="3571">
                  <c:v>1.3213810931646565E-3</c:v>
                </c:pt>
                <c:pt idx="3572">
                  <c:v>1.3617097807128121E-3</c:v>
                </c:pt>
                <c:pt idx="3573">
                  <c:v>1.3395772667818345E-3</c:v>
                </c:pt>
                <c:pt idx="3574">
                  <c:v>1.3409643741594634E-3</c:v>
                </c:pt>
                <c:pt idx="3575">
                  <c:v>1.351713710689236E-3</c:v>
                </c:pt>
                <c:pt idx="3576">
                  <c:v>1.4091801803124773E-3</c:v>
                </c:pt>
                <c:pt idx="3577">
                  <c:v>1.3963904085915022E-3</c:v>
                </c:pt>
                <c:pt idx="3578">
                  <c:v>1.3908720767736129E-3</c:v>
                </c:pt>
                <c:pt idx="3579">
                  <c:v>1.3728679490443837E-3</c:v>
                </c:pt>
                <c:pt idx="3580">
                  <c:v>1.3939235746767505E-3</c:v>
                </c:pt>
                <c:pt idx="3581">
                  <c:v>1.4037244678735846E-3</c:v>
                </c:pt>
                <c:pt idx="3582">
                  <c:v>1.4476973588019657E-3</c:v>
                </c:pt>
                <c:pt idx="3583">
                  <c:v>1.426923392765947E-3</c:v>
                </c:pt>
                <c:pt idx="3584">
                  <c:v>1.3982387911873218E-3</c:v>
                </c:pt>
                <c:pt idx="3585">
                  <c:v>1.4006801854106832E-3</c:v>
                </c:pt>
                <c:pt idx="3586">
                  <c:v>1.380023850224503E-3</c:v>
                </c:pt>
                <c:pt idx="3587">
                  <c:v>1.4377394844277119E-3</c:v>
                </c:pt>
                <c:pt idx="3588">
                  <c:v>1.4642377828624408E-3</c:v>
                </c:pt>
                <c:pt idx="3589">
                  <c:v>1.4360510973853056E-3</c:v>
                </c:pt>
                <c:pt idx="3590">
                  <c:v>1.3771793457000516E-3</c:v>
                </c:pt>
                <c:pt idx="3591">
                  <c:v>1.3866903051563528E-3</c:v>
                </c:pt>
                <c:pt idx="3592">
                  <c:v>1.3800879461371358E-3</c:v>
                </c:pt>
                <c:pt idx="3593">
                  <c:v>1.3552732881931917E-3</c:v>
                </c:pt>
                <c:pt idx="3594">
                  <c:v>1.373984650565965E-3</c:v>
                </c:pt>
                <c:pt idx="3595">
                  <c:v>1.3750832861771898E-3</c:v>
                </c:pt>
                <c:pt idx="3596">
                  <c:v>1.3730537166500004E-3</c:v>
                </c:pt>
                <c:pt idx="3597">
                  <c:v>1.3608605615763681E-3</c:v>
                </c:pt>
                <c:pt idx="3598">
                  <c:v>1.3421829044843576E-3</c:v>
                </c:pt>
                <c:pt idx="3599">
                  <c:v>1.3438268919380933E-3</c:v>
                </c:pt>
                <c:pt idx="3600">
                  <c:v>1.3440307031585329E-3</c:v>
                </c:pt>
                <c:pt idx="3601">
                  <c:v>1.3996169424052532E-3</c:v>
                </c:pt>
                <c:pt idx="3602">
                  <c:v>1.3798599871201922E-3</c:v>
                </c:pt>
                <c:pt idx="3603">
                  <c:v>1.3910529343098106E-3</c:v>
                </c:pt>
                <c:pt idx="3604">
                  <c:v>1.4211784470459688E-3</c:v>
                </c:pt>
                <c:pt idx="3605">
                  <c:v>1.3799324502906023E-3</c:v>
                </c:pt>
                <c:pt idx="3606">
                  <c:v>1.3967410763755213E-3</c:v>
                </c:pt>
                <c:pt idx="3607">
                  <c:v>1.3864652925393551E-3</c:v>
                </c:pt>
                <c:pt idx="3608">
                  <c:v>1.3968541198808387E-3</c:v>
                </c:pt>
                <c:pt idx="3609">
                  <c:v>1.3484133216352932E-3</c:v>
                </c:pt>
                <c:pt idx="3610">
                  <c:v>1.3578041301092328E-3</c:v>
                </c:pt>
                <c:pt idx="3611">
                  <c:v>1.4054717186082711E-3</c:v>
                </c:pt>
                <c:pt idx="3612">
                  <c:v>1.3749508629791575E-3</c:v>
                </c:pt>
                <c:pt idx="3613">
                  <c:v>1.3388413560554261E-3</c:v>
                </c:pt>
                <c:pt idx="3614">
                  <c:v>1.3499353478948308E-3</c:v>
                </c:pt>
                <c:pt idx="3615">
                  <c:v>1.35098461920753E-3</c:v>
                </c:pt>
                <c:pt idx="3616">
                  <c:v>1.4046372566440938E-3</c:v>
                </c:pt>
                <c:pt idx="3617">
                  <c:v>1.4052043670873637E-3</c:v>
                </c:pt>
                <c:pt idx="3618">
                  <c:v>1.3601635586962145E-3</c:v>
                </c:pt>
                <c:pt idx="3619">
                  <c:v>1.386948212015703E-3</c:v>
                </c:pt>
                <c:pt idx="3620">
                  <c:v>1.3736465077751037E-3</c:v>
                </c:pt>
                <c:pt idx="3621">
                  <c:v>1.351317772582567E-3</c:v>
                </c:pt>
                <c:pt idx="3622">
                  <c:v>1.371281051497447E-3</c:v>
                </c:pt>
                <c:pt idx="3623">
                  <c:v>1.3544870004444554E-3</c:v>
                </c:pt>
                <c:pt idx="3624">
                  <c:v>1.3556106384517688E-3</c:v>
                </c:pt>
                <c:pt idx="3625">
                  <c:v>1.3874633818521437E-3</c:v>
                </c:pt>
                <c:pt idx="3626">
                  <c:v>1.3975284941292903E-3</c:v>
                </c:pt>
                <c:pt idx="3627">
                  <c:v>1.3748120993137141E-3</c:v>
                </c:pt>
                <c:pt idx="3628">
                  <c:v>1.3696032562280013E-3</c:v>
                </c:pt>
                <c:pt idx="3629">
                  <c:v>1.3719348770053715E-3</c:v>
                </c:pt>
                <c:pt idx="3630">
                  <c:v>1.379851579115565E-3</c:v>
                </c:pt>
                <c:pt idx="3631">
                  <c:v>1.3562605964056531E-3</c:v>
                </c:pt>
                <c:pt idx="3632">
                  <c:v>1.370345018741362E-3</c:v>
                </c:pt>
                <c:pt idx="3633">
                  <c:v>1.3640930639876043E-3</c:v>
                </c:pt>
                <c:pt idx="3634">
                  <c:v>1.3663171536028181E-3</c:v>
                </c:pt>
                <c:pt idx="3635">
                  <c:v>1.3615920200171084E-3</c:v>
                </c:pt>
                <c:pt idx="3636">
                  <c:v>1.3643075276157572E-3</c:v>
                </c:pt>
                <c:pt idx="3637">
                  <c:v>1.3694290026471133E-3</c:v>
                </c:pt>
                <c:pt idx="3638">
                  <c:v>1.3941343965446793E-3</c:v>
                </c:pt>
                <c:pt idx="3639">
                  <c:v>1.3545976179911608E-3</c:v>
                </c:pt>
                <c:pt idx="3640">
                  <c:v>1.360636032038343E-3</c:v>
                </c:pt>
                <c:pt idx="3641">
                  <c:v>1.3667114169754317E-3</c:v>
                </c:pt>
                <c:pt idx="3642">
                  <c:v>1.3472780487628795E-3</c:v>
                </c:pt>
                <c:pt idx="3643">
                  <c:v>1.3764623766914673E-3</c:v>
                </c:pt>
                <c:pt idx="3644">
                  <c:v>1.362524951029324E-3</c:v>
                </c:pt>
                <c:pt idx="3645">
                  <c:v>1.3971790772791426E-3</c:v>
                </c:pt>
                <c:pt idx="3646">
                  <c:v>1.3639483536733454E-3</c:v>
                </c:pt>
                <c:pt idx="3647">
                  <c:v>1.3492639676796027E-3</c:v>
                </c:pt>
                <c:pt idx="3648">
                  <c:v>1.3757687516838257E-3</c:v>
                </c:pt>
                <c:pt idx="3649">
                  <c:v>1.3500756424831681E-3</c:v>
                </c:pt>
                <c:pt idx="3650">
                  <c:v>1.364962041474786E-3</c:v>
                </c:pt>
                <c:pt idx="3651">
                  <c:v>1.3444996670256904E-3</c:v>
                </c:pt>
                <c:pt idx="3652">
                  <c:v>1.3550097919679707E-3</c:v>
                </c:pt>
                <c:pt idx="3653">
                  <c:v>1.3564735364156291E-3</c:v>
                </c:pt>
                <c:pt idx="3654">
                  <c:v>1.3738885684303902E-3</c:v>
                </c:pt>
                <c:pt idx="3655">
                  <c:v>1.3757914084357812E-3</c:v>
                </c:pt>
                <c:pt idx="3656">
                  <c:v>1.3545514382976649E-3</c:v>
                </c:pt>
                <c:pt idx="3657">
                  <c:v>1.3849457102360059E-3</c:v>
                </c:pt>
                <c:pt idx="3658">
                  <c:v>1.3845269048288231E-3</c:v>
                </c:pt>
                <c:pt idx="3659">
                  <c:v>1.3783650015469159E-3</c:v>
                </c:pt>
                <c:pt idx="3660">
                  <c:v>1.3537047500116713E-3</c:v>
                </c:pt>
                <c:pt idx="3661">
                  <c:v>1.3529706301889227E-3</c:v>
                </c:pt>
                <c:pt idx="3662">
                  <c:v>1.3648550517269106E-3</c:v>
                </c:pt>
                <c:pt idx="3663">
                  <c:v>1.3415548986845131E-3</c:v>
                </c:pt>
                <c:pt idx="3664">
                  <c:v>1.3488771248154057E-3</c:v>
                </c:pt>
                <c:pt idx="3665">
                  <c:v>1.3878280916724557E-3</c:v>
                </c:pt>
                <c:pt idx="3666">
                  <c:v>1.4225314128857179E-3</c:v>
                </c:pt>
                <c:pt idx="3667">
                  <c:v>1.401004487157098E-3</c:v>
                </c:pt>
                <c:pt idx="3668">
                  <c:v>1.4302523405204275E-3</c:v>
                </c:pt>
                <c:pt idx="3669">
                  <c:v>1.380386952995442E-3</c:v>
                </c:pt>
                <c:pt idx="3670">
                  <c:v>1.3983737353100646E-3</c:v>
                </c:pt>
                <c:pt idx="3671">
                  <c:v>1.3815188785147843E-3</c:v>
                </c:pt>
                <c:pt idx="3672">
                  <c:v>1.3666064807310917E-3</c:v>
                </c:pt>
                <c:pt idx="3673">
                  <c:v>1.362430799880032E-3</c:v>
                </c:pt>
                <c:pt idx="3674">
                  <c:v>1.3959601043706626E-3</c:v>
                </c:pt>
                <c:pt idx="3675">
                  <c:v>1.3646328230093598E-3</c:v>
                </c:pt>
                <c:pt idx="3676">
                  <c:v>1.436159872773021E-3</c:v>
                </c:pt>
                <c:pt idx="3677">
                  <c:v>1.4295820154770851E-3</c:v>
                </c:pt>
                <c:pt idx="3678">
                  <c:v>1.4235240075126548E-3</c:v>
                </c:pt>
                <c:pt idx="3679">
                  <c:v>1.3924119478420634E-3</c:v>
                </c:pt>
                <c:pt idx="3680">
                  <c:v>1.3993071886798294E-3</c:v>
                </c:pt>
                <c:pt idx="3681">
                  <c:v>1.4426736912124389E-3</c:v>
                </c:pt>
                <c:pt idx="3682">
                  <c:v>1.4092931241825896E-3</c:v>
                </c:pt>
                <c:pt idx="3683">
                  <c:v>1.4455838199489658E-3</c:v>
                </c:pt>
                <c:pt idx="3684">
                  <c:v>1.3794834381131121E-3</c:v>
                </c:pt>
                <c:pt idx="3685">
                  <c:v>1.3900856374091091E-3</c:v>
                </c:pt>
                <c:pt idx="3686">
                  <c:v>1.4001043940744104E-3</c:v>
                </c:pt>
                <c:pt idx="3687">
                  <c:v>1.3899672135404104E-3</c:v>
                </c:pt>
                <c:pt idx="3688">
                  <c:v>1.3985123758161815E-3</c:v>
                </c:pt>
                <c:pt idx="3689">
                  <c:v>1.4237148020119312E-3</c:v>
                </c:pt>
                <c:pt idx="3690">
                  <c:v>1.3999128377806015E-3</c:v>
                </c:pt>
                <c:pt idx="3691">
                  <c:v>1.3882819256630179E-3</c:v>
                </c:pt>
                <c:pt idx="3692">
                  <c:v>1.413050998512446E-3</c:v>
                </c:pt>
                <c:pt idx="3693">
                  <c:v>1.4237027808475882E-3</c:v>
                </c:pt>
                <c:pt idx="3694">
                  <c:v>1.4124555449931495E-3</c:v>
                </c:pt>
                <c:pt idx="3695">
                  <c:v>1.465941527547993E-3</c:v>
                </c:pt>
                <c:pt idx="3696">
                  <c:v>1.4337365409423449E-3</c:v>
                </c:pt>
                <c:pt idx="3697">
                  <c:v>1.4353257943240899E-3</c:v>
                </c:pt>
                <c:pt idx="3698">
                  <c:v>1.4234618286527042E-3</c:v>
                </c:pt>
                <c:pt idx="3699">
                  <c:v>1.4363802262513522E-3</c:v>
                </c:pt>
                <c:pt idx="3700">
                  <c:v>1.4322417969127453E-3</c:v>
                </c:pt>
                <c:pt idx="3701">
                  <c:v>1.4106673807231151E-3</c:v>
                </c:pt>
                <c:pt idx="3702">
                  <c:v>1.4253119145676482E-3</c:v>
                </c:pt>
                <c:pt idx="3703">
                  <c:v>1.4139973455934906E-3</c:v>
                </c:pt>
                <c:pt idx="3704">
                  <c:v>1.4430815779144974E-3</c:v>
                </c:pt>
                <c:pt idx="3705">
                  <c:v>1.4236462219602754E-3</c:v>
                </c:pt>
                <c:pt idx="3706">
                  <c:v>1.4099513690211537E-3</c:v>
                </c:pt>
                <c:pt idx="3707">
                  <c:v>1.430892218527514E-3</c:v>
                </c:pt>
                <c:pt idx="3708">
                  <c:v>1.3945950891906551E-3</c:v>
                </c:pt>
                <c:pt idx="3709">
                  <c:v>1.434152488465018E-3</c:v>
                </c:pt>
                <c:pt idx="3710">
                  <c:v>1.420348259858561E-3</c:v>
                </c:pt>
                <c:pt idx="3711">
                  <c:v>1.4173107327090058E-3</c:v>
                </c:pt>
                <c:pt idx="3712">
                  <c:v>1.4761929068549554E-3</c:v>
                </c:pt>
                <c:pt idx="3713">
                  <c:v>1.4345506981747712E-3</c:v>
                </c:pt>
                <c:pt idx="3714">
                  <c:v>1.4260602667887389E-3</c:v>
                </c:pt>
                <c:pt idx="3715">
                  <c:v>1.5077470578697672E-3</c:v>
                </c:pt>
                <c:pt idx="3716">
                  <c:v>1.463049490627756E-3</c:v>
                </c:pt>
                <c:pt idx="3717">
                  <c:v>1.4807156902751286E-3</c:v>
                </c:pt>
                <c:pt idx="3718">
                  <c:v>1.4579273340946746E-3</c:v>
                </c:pt>
                <c:pt idx="3719">
                  <c:v>1.4609514875381687E-3</c:v>
                </c:pt>
                <c:pt idx="3720">
                  <c:v>1.4313016336807E-3</c:v>
                </c:pt>
                <c:pt idx="3721">
                  <c:v>1.4357866899598031E-3</c:v>
                </c:pt>
                <c:pt idx="3722">
                  <c:v>1.4467186589283893E-3</c:v>
                </c:pt>
                <c:pt idx="3723">
                  <c:v>1.4617658196163566E-3</c:v>
                </c:pt>
                <c:pt idx="3724">
                  <c:v>1.42830892824263E-3</c:v>
                </c:pt>
                <c:pt idx="3725">
                  <c:v>1.4196590919134053E-3</c:v>
                </c:pt>
                <c:pt idx="3726">
                  <c:v>1.4182247637402143E-3</c:v>
                </c:pt>
                <c:pt idx="3727">
                  <c:v>1.3959014404160942E-3</c:v>
                </c:pt>
                <c:pt idx="3728">
                  <c:v>1.4145734143654858E-3</c:v>
                </c:pt>
                <c:pt idx="3729">
                  <c:v>1.4045794368746896E-3</c:v>
                </c:pt>
                <c:pt idx="3730">
                  <c:v>1.3988396338136743E-3</c:v>
                </c:pt>
                <c:pt idx="3731">
                  <c:v>1.3923189608574711E-3</c:v>
                </c:pt>
                <c:pt idx="3732">
                  <c:v>1.4043051695968062E-3</c:v>
                </c:pt>
                <c:pt idx="3733">
                  <c:v>1.3748496949071215E-3</c:v>
                </c:pt>
                <c:pt idx="3734">
                  <c:v>1.397613226384107E-3</c:v>
                </c:pt>
                <c:pt idx="3735">
                  <c:v>1.4351617828779312E-3</c:v>
                </c:pt>
                <c:pt idx="3736">
                  <c:v>1.407925111334086E-3</c:v>
                </c:pt>
                <c:pt idx="3737">
                  <c:v>1.3709670995378244E-3</c:v>
                </c:pt>
                <c:pt idx="3738">
                  <c:v>1.3869105829405174E-3</c:v>
                </c:pt>
                <c:pt idx="3739">
                  <c:v>1.4037166486279471E-3</c:v>
                </c:pt>
                <c:pt idx="3740">
                  <c:v>1.4075267017611584E-3</c:v>
                </c:pt>
                <c:pt idx="3741">
                  <c:v>1.4296264158647743E-3</c:v>
                </c:pt>
                <c:pt idx="3742">
                  <c:v>1.4464017978246075E-3</c:v>
                </c:pt>
                <c:pt idx="3743">
                  <c:v>1.4364367292830518E-3</c:v>
                </c:pt>
                <c:pt idx="3744">
                  <c:v>1.4607687091637569E-3</c:v>
                </c:pt>
                <c:pt idx="3745">
                  <c:v>1.4356552061651306E-3</c:v>
                </c:pt>
                <c:pt idx="3746">
                  <c:v>1.4497752146567949E-3</c:v>
                </c:pt>
                <c:pt idx="3747">
                  <c:v>1.4175867394032749E-3</c:v>
                </c:pt>
                <c:pt idx="3748">
                  <c:v>1.4632711625988943E-3</c:v>
                </c:pt>
                <c:pt idx="3749">
                  <c:v>1.4518342836079684E-3</c:v>
                </c:pt>
                <c:pt idx="3750">
                  <c:v>1.4468221850144406E-3</c:v>
                </c:pt>
                <c:pt idx="3751">
                  <c:v>1.4545417589861378E-3</c:v>
                </c:pt>
                <c:pt idx="3752">
                  <c:v>1.3938703024295391E-3</c:v>
                </c:pt>
                <c:pt idx="3753">
                  <c:v>1.4052053943688888E-3</c:v>
                </c:pt>
                <c:pt idx="3754">
                  <c:v>1.4582502626575423E-3</c:v>
                </c:pt>
                <c:pt idx="3755">
                  <c:v>1.4561381546952274E-3</c:v>
                </c:pt>
                <c:pt idx="3756">
                  <c:v>1.504733449534438E-3</c:v>
                </c:pt>
                <c:pt idx="3757">
                  <c:v>1.4709288645803069E-3</c:v>
                </c:pt>
                <c:pt idx="3758">
                  <c:v>1.5004431619888765E-3</c:v>
                </c:pt>
                <c:pt idx="3759">
                  <c:v>1.4478653616688019E-3</c:v>
                </c:pt>
                <c:pt idx="3760">
                  <c:v>1.4535519462847105E-3</c:v>
                </c:pt>
                <c:pt idx="3761">
                  <c:v>1.4528706270640949E-3</c:v>
                </c:pt>
                <c:pt idx="3762">
                  <c:v>1.4194172382247718E-3</c:v>
                </c:pt>
                <c:pt idx="3763">
                  <c:v>1.5067142001106355E-3</c:v>
                </c:pt>
                <c:pt idx="3764">
                  <c:v>1.4556598968566486E-3</c:v>
                </c:pt>
                <c:pt idx="3765">
                  <c:v>1.4459237876657187E-3</c:v>
                </c:pt>
                <c:pt idx="3766">
                  <c:v>1.4543985415337217E-3</c:v>
                </c:pt>
                <c:pt idx="3767">
                  <c:v>1.4307578048163119E-3</c:v>
                </c:pt>
                <c:pt idx="3768">
                  <c:v>1.4402544878073307E-3</c:v>
                </c:pt>
                <c:pt idx="3769">
                  <c:v>1.4175496796581582E-3</c:v>
                </c:pt>
                <c:pt idx="3770">
                  <c:v>1.4315838594733449E-3</c:v>
                </c:pt>
                <c:pt idx="3771">
                  <c:v>1.4803876581441576E-3</c:v>
                </c:pt>
                <c:pt idx="3772">
                  <c:v>1.4406255886599904E-3</c:v>
                </c:pt>
                <c:pt idx="3773">
                  <c:v>1.4760079280287189E-3</c:v>
                </c:pt>
                <c:pt idx="3774">
                  <c:v>1.424777010037214E-3</c:v>
                </c:pt>
                <c:pt idx="3775">
                  <c:v>1.4594494754095984E-3</c:v>
                </c:pt>
                <c:pt idx="3776">
                  <c:v>1.4968528553462059E-3</c:v>
                </c:pt>
                <c:pt idx="3777">
                  <c:v>1.4495414241463289E-3</c:v>
                </c:pt>
                <c:pt idx="3778">
                  <c:v>1.4615414013314637E-3</c:v>
                </c:pt>
                <c:pt idx="3779">
                  <c:v>1.4495443662891042E-3</c:v>
                </c:pt>
                <c:pt idx="3780">
                  <c:v>1.5226724178539542E-3</c:v>
                </c:pt>
                <c:pt idx="3781">
                  <c:v>1.5178600463913552E-3</c:v>
                </c:pt>
                <c:pt idx="3782">
                  <c:v>1.4900784593386729E-3</c:v>
                </c:pt>
                <c:pt idx="3783">
                  <c:v>1.4772295849351958E-3</c:v>
                </c:pt>
                <c:pt idx="3784">
                  <c:v>1.4225271344523414E-3</c:v>
                </c:pt>
                <c:pt idx="3785">
                  <c:v>1.4319806921611665E-3</c:v>
                </c:pt>
                <c:pt idx="3786">
                  <c:v>1.42888755880985E-3</c:v>
                </c:pt>
                <c:pt idx="3787">
                  <c:v>1.4426957923839915E-3</c:v>
                </c:pt>
                <c:pt idx="3788">
                  <c:v>1.4643115171504839E-3</c:v>
                </c:pt>
                <c:pt idx="3789">
                  <c:v>1.4805520624782554E-3</c:v>
                </c:pt>
                <c:pt idx="3790">
                  <c:v>1.4700813813681066E-3</c:v>
                </c:pt>
                <c:pt idx="3791">
                  <c:v>1.5359470781322508E-3</c:v>
                </c:pt>
                <c:pt idx="3792">
                  <c:v>1.5249737586777567E-3</c:v>
                </c:pt>
                <c:pt idx="3793">
                  <c:v>1.4819933741817093E-3</c:v>
                </c:pt>
                <c:pt idx="3794">
                  <c:v>1.4752084631373809E-3</c:v>
                </c:pt>
                <c:pt idx="3795">
                  <c:v>1.4450247093863375E-3</c:v>
                </c:pt>
                <c:pt idx="3796">
                  <c:v>1.4248283755323046E-3</c:v>
                </c:pt>
                <c:pt idx="3797">
                  <c:v>1.4176849794124498E-3</c:v>
                </c:pt>
                <c:pt idx="3798">
                  <c:v>1.4287301573617215E-3</c:v>
                </c:pt>
                <c:pt idx="3799">
                  <c:v>1.4014285322564034E-3</c:v>
                </c:pt>
                <c:pt idx="3800">
                  <c:v>1.4017049023499915E-3</c:v>
                </c:pt>
                <c:pt idx="3801">
                  <c:v>1.4590328896747979E-3</c:v>
                </c:pt>
                <c:pt idx="3802">
                  <c:v>1.4289081703441429E-3</c:v>
                </c:pt>
                <c:pt idx="3803">
                  <c:v>1.4645382310576366E-3</c:v>
                </c:pt>
                <c:pt idx="3804">
                  <c:v>1.4790442812767453E-3</c:v>
                </c:pt>
                <c:pt idx="3805">
                  <c:v>1.4503393294834439E-3</c:v>
                </c:pt>
                <c:pt idx="3806">
                  <c:v>1.4278568532238667E-3</c:v>
                </c:pt>
                <c:pt idx="3807">
                  <c:v>1.4231151681415317E-3</c:v>
                </c:pt>
                <c:pt idx="3808">
                  <c:v>1.4465679100229209E-3</c:v>
                </c:pt>
                <c:pt idx="3809">
                  <c:v>1.4106921806953025E-3</c:v>
                </c:pt>
                <c:pt idx="3810">
                  <c:v>1.4685744394770381E-3</c:v>
                </c:pt>
                <c:pt idx="3811">
                  <c:v>1.4168145167644576E-3</c:v>
                </c:pt>
                <c:pt idx="3812">
                  <c:v>1.439901328405173E-3</c:v>
                </c:pt>
                <c:pt idx="3813">
                  <c:v>1.4215136775641991E-3</c:v>
                </c:pt>
                <c:pt idx="3814">
                  <c:v>1.4201042909029763E-3</c:v>
                </c:pt>
                <c:pt idx="3815">
                  <c:v>1.442365062855031E-3</c:v>
                </c:pt>
                <c:pt idx="3816">
                  <c:v>1.4602018686590791E-3</c:v>
                </c:pt>
                <c:pt idx="3817">
                  <c:v>1.4263744016254035E-3</c:v>
                </c:pt>
                <c:pt idx="3818">
                  <c:v>1.4160566553682722E-3</c:v>
                </c:pt>
                <c:pt idx="3819">
                  <c:v>1.4156551635707982E-3</c:v>
                </c:pt>
                <c:pt idx="3820">
                  <c:v>1.4188867711336648E-3</c:v>
                </c:pt>
                <c:pt idx="3821">
                  <c:v>1.405507115366167E-3</c:v>
                </c:pt>
                <c:pt idx="3822">
                  <c:v>1.4611105119686312E-3</c:v>
                </c:pt>
                <c:pt idx="3823">
                  <c:v>1.4019430189589489E-3</c:v>
                </c:pt>
                <c:pt idx="3824">
                  <c:v>1.3725978589128542E-3</c:v>
                </c:pt>
                <c:pt idx="3825">
                  <c:v>1.3775946919027402E-3</c:v>
                </c:pt>
                <c:pt idx="3826">
                  <c:v>1.4268613922812461E-3</c:v>
                </c:pt>
                <c:pt idx="3827">
                  <c:v>1.4105797536614196E-3</c:v>
                </c:pt>
                <c:pt idx="3828">
                  <c:v>1.3822037721072261E-3</c:v>
                </c:pt>
                <c:pt idx="3829">
                  <c:v>1.3801378956765534E-3</c:v>
                </c:pt>
                <c:pt idx="3830">
                  <c:v>1.380021104630174E-3</c:v>
                </c:pt>
                <c:pt idx="3831">
                  <c:v>1.3769302838198109E-3</c:v>
                </c:pt>
                <c:pt idx="3832">
                  <c:v>1.3567118930398092E-3</c:v>
                </c:pt>
                <c:pt idx="3833">
                  <c:v>1.3803885003831698E-3</c:v>
                </c:pt>
                <c:pt idx="3834">
                  <c:v>1.4162870043254005E-3</c:v>
                </c:pt>
                <c:pt idx="3835">
                  <c:v>1.4000599750759741E-3</c:v>
                </c:pt>
                <c:pt idx="3836">
                  <c:v>1.3643982451666437E-3</c:v>
                </c:pt>
                <c:pt idx="3837">
                  <c:v>1.3936782933060019E-3</c:v>
                </c:pt>
                <c:pt idx="3838">
                  <c:v>1.4086605382810291E-3</c:v>
                </c:pt>
                <c:pt idx="3839">
                  <c:v>1.3925496291664172E-3</c:v>
                </c:pt>
                <c:pt idx="3840">
                  <c:v>1.365037421887862E-3</c:v>
                </c:pt>
                <c:pt idx="3841">
                  <c:v>1.3643241142798355E-3</c:v>
                </c:pt>
                <c:pt idx="3842">
                  <c:v>1.3751926750696208E-3</c:v>
                </c:pt>
                <c:pt idx="3843">
                  <c:v>1.3665818816832496E-3</c:v>
                </c:pt>
                <c:pt idx="3844">
                  <c:v>1.4627548351482166E-3</c:v>
                </c:pt>
                <c:pt idx="3845">
                  <c:v>1.522927094944837E-3</c:v>
                </c:pt>
                <c:pt idx="3846">
                  <c:v>1.4633957860182309E-3</c:v>
                </c:pt>
                <c:pt idx="3847">
                  <c:v>1.420808524192071E-3</c:v>
                </c:pt>
                <c:pt idx="3848">
                  <c:v>1.4274769770800508E-3</c:v>
                </c:pt>
                <c:pt idx="3849">
                  <c:v>1.4559767947277722E-3</c:v>
                </c:pt>
                <c:pt idx="3850">
                  <c:v>1.4446756346047688E-3</c:v>
                </c:pt>
                <c:pt idx="3851">
                  <c:v>1.4954378009484114E-3</c:v>
                </c:pt>
                <c:pt idx="3852">
                  <c:v>1.4932498449844245E-3</c:v>
                </c:pt>
                <c:pt idx="3853">
                  <c:v>1.4847363254194869E-3</c:v>
                </c:pt>
                <c:pt idx="3854">
                  <c:v>1.4380377184761378E-3</c:v>
                </c:pt>
                <c:pt idx="3855">
                  <c:v>1.4676796142673424E-3</c:v>
                </c:pt>
                <c:pt idx="3856">
                  <c:v>1.4567677683660896E-3</c:v>
                </c:pt>
                <c:pt idx="3857">
                  <c:v>1.4081856497700225E-3</c:v>
                </c:pt>
                <c:pt idx="3858">
                  <c:v>1.4019033578391831E-3</c:v>
                </c:pt>
                <c:pt idx="3859">
                  <c:v>1.3837333401832664E-3</c:v>
                </c:pt>
                <c:pt idx="3860">
                  <c:v>1.3919423512836319E-3</c:v>
                </c:pt>
                <c:pt idx="3861">
                  <c:v>1.3832260583218517E-3</c:v>
                </c:pt>
                <c:pt idx="3862">
                  <c:v>1.3482327865071337E-3</c:v>
                </c:pt>
                <c:pt idx="3863">
                  <c:v>1.3416645247033628E-3</c:v>
                </c:pt>
                <c:pt idx="3864">
                  <c:v>1.3873015133193097E-3</c:v>
                </c:pt>
                <c:pt idx="3865">
                  <c:v>1.354494717155927E-3</c:v>
                </c:pt>
                <c:pt idx="3866">
                  <c:v>1.3981728591427453E-3</c:v>
                </c:pt>
                <c:pt idx="3867">
                  <c:v>1.3629169597766271E-3</c:v>
                </c:pt>
                <c:pt idx="3868">
                  <c:v>1.3534332949950562E-3</c:v>
                </c:pt>
                <c:pt idx="3869">
                  <c:v>1.3832073123914185E-3</c:v>
                </c:pt>
                <c:pt idx="3870">
                  <c:v>1.3537690786411796E-3</c:v>
                </c:pt>
                <c:pt idx="3871">
                  <c:v>1.3913367212950896E-3</c:v>
                </c:pt>
                <c:pt idx="3872">
                  <c:v>1.5225838309190366E-3</c:v>
                </c:pt>
                <c:pt idx="3873">
                  <c:v>1.4205287440645501E-3</c:v>
                </c:pt>
                <c:pt idx="3874">
                  <c:v>1.3916181641570682E-3</c:v>
                </c:pt>
                <c:pt idx="3875">
                  <c:v>1.3900851273486983E-3</c:v>
                </c:pt>
                <c:pt idx="3876">
                  <c:v>1.4458614671321701E-3</c:v>
                </c:pt>
                <c:pt idx="3877">
                  <c:v>1.4673661502054691E-3</c:v>
                </c:pt>
                <c:pt idx="3878">
                  <c:v>1.4922320776275511E-3</c:v>
                </c:pt>
                <c:pt idx="3879">
                  <c:v>1.4229108090880085E-3</c:v>
                </c:pt>
                <c:pt idx="3880">
                  <c:v>1.449817386682851E-3</c:v>
                </c:pt>
                <c:pt idx="3881">
                  <c:v>1.4739226219570012E-3</c:v>
                </c:pt>
                <c:pt idx="3882">
                  <c:v>1.4587341467320947E-3</c:v>
                </c:pt>
                <c:pt idx="3883">
                  <c:v>1.4310656513722934E-3</c:v>
                </c:pt>
                <c:pt idx="3884">
                  <c:v>1.4329675892389138E-3</c:v>
                </c:pt>
                <c:pt idx="3885">
                  <c:v>1.4037500616645656E-3</c:v>
                </c:pt>
                <c:pt idx="3886">
                  <c:v>1.4384412766714576E-3</c:v>
                </c:pt>
                <c:pt idx="3887">
                  <c:v>1.3868812608513695E-3</c:v>
                </c:pt>
                <c:pt idx="3888">
                  <c:v>1.3612362020408481E-3</c:v>
                </c:pt>
                <c:pt idx="3889">
                  <c:v>1.4031056130672755E-3</c:v>
                </c:pt>
                <c:pt idx="3890">
                  <c:v>1.4731371396758015E-3</c:v>
                </c:pt>
                <c:pt idx="3891">
                  <c:v>1.4717721467760523E-3</c:v>
                </c:pt>
                <c:pt idx="3892">
                  <c:v>1.4086994517953208E-3</c:v>
                </c:pt>
                <c:pt idx="3893">
                  <c:v>1.3971234344842352E-3</c:v>
                </c:pt>
                <c:pt idx="3894">
                  <c:v>1.4190046642681483E-3</c:v>
                </c:pt>
                <c:pt idx="3895">
                  <c:v>1.3759791202625424E-3</c:v>
                </c:pt>
                <c:pt idx="3896">
                  <c:v>1.3812684493263445E-3</c:v>
                </c:pt>
                <c:pt idx="3897">
                  <c:v>1.371902795973192E-3</c:v>
                </c:pt>
                <c:pt idx="3898">
                  <c:v>1.3937886670281501E-3</c:v>
                </c:pt>
                <c:pt idx="3899">
                  <c:v>1.3678036689417667E-3</c:v>
                </c:pt>
                <c:pt idx="3900">
                  <c:v>1.3676783705313838E-3</c:v>
                </c:pt>
                <c:pt idx="3901">
                  <c:v>1.3765347320508629E-3</c:v>
                </c:pt>
                <c:pt idx="3902">
                  <c:v>1.3796717706502913E-3</c:v>
                </c:pt>
                <c:pt idx="3903">
                  <c:v>1.3650154209743227E-3</c:v>
                </c:pt>
                <c:pt idx="3904">
                  <c:v>1.3878608561449716E-3</c:v>
                </c:pt>
                <c:pt idx="3905">
                  <c:v>1.3874348446068236E-3</c:v>
                </c:pt>
                <c:pt idx="3906">
                  <c:v>1.400893462098841E-3</c:v>
                </c:pt>
                <c:pt idx="3907">
                  <c:v>1.3951583468895096E-3</c:v>
                </c:pt>
                <c:pt idx="3908">
                  <c:v>1.4562230909828809E-3</c:v>
                </c:pt>
                <c:pt idx="3909">
                  <c:v>1.3994001570186987E-3</c:v>
                </c:pt>
                <c:pt idx="3910">
                  <c:v>1.3814330566954277E-3</c:v>
                </c:pt>
                <c:pt idx="3911">
                  <c:v>1.3955529454805994E-3</c:v>
                </c:pt>
                <c:pt idx="3912">
                  <c:v>1.3840517969462521E-3</c:v>
                </c:pt>
                <c:pt idx="3913">
                  <c:v>1.3961917532672266E-3</c:v>
                </c:pt>
                <c:pt idx="3914">
                  <c:v>1.3789039991118446E-3</c:v>
                </c:pt>
                <c:pt idx="3915">
                  <c:v>1.3708591031248568E-3</c:v>
                </c:pt>
                <c:pt idx="3916">
                  <c:v>1.3510846171373076E-3</c:v>
                </c:pt>
                <c:pt idx="3917">
                  <c:v>1.3540574538333312E-3</c:v>
                </c:pt>
                <c:pt idx="3918">
                  <c:v>1.3276569566679291E-3</c:v>
                </c:pt>
                <c:pt idx="3919">
                  <c:v>1.335099442300379E-3</c:v>
                </c:pt>
                <c:pt idx="3920">
                  <c:v>1.3344119999521775E-3</c:v>
                </c:pt>
                <c:pt idx="3921">
                  <c:v>1.3407605243549959E-3</c:v>
                </c:pt>
                <c:pt idx="3922">
                  <c:v>1.3417545682080645E-3</c:v>
                </c:pt>
                <c:pt idx="3923">
                  <c:v>1.3673114923454469E-3</c:v>
                </c:pt>
                <c:pt idx="3924">
                  <c:v>1.4161847404046118E-3</c:v>
                </c:pt>
                <c:pt idx="3925">
                  <c:v>1.424902744535468E-3</c:v>
                </c:pt>
                <c:pt idx="3926">
                  <c:v>1.375443437637393E-3</c:v>
                </c:pt>
                <c:pt idx="3927">
                  <c:v>1.3501404652752442E-3</c:v>
                </c:pt>
                <c:pt idx="3928">
                  <c:v>1.3945071166602617E-3</c:v>
                </c:pt>
                <c:pt idx="3929">
                  <c:v>1.3793071167129466E-3</c:v>
                </c:pt>
                <c:pt idx="3930">
                  <c:v>1.4194030729524447E-3</c:v>
                </c:pt>
                <c:pt idx="3931">
                  <c:v>1.3993770186680782E-3</c:v>
                </c:pt>
                <c:pt idx="3932">
                  <c:v>1.514424634624876E-3</c:v>
                </c:pt>
                <c:pt idx="3933">
                  <c:v>1.4586469706669453E-3</c:v>
                </c:pt>
                <c:pt idx="3934">
                  <c:v>1.4290570037101085E-3</c:v>
                </c:pt>
                <c:pt idx="3935">
                  <c:v>1.4206793734390219E-3</c:v>
                </c:pt>
                <c:pt idx="3936">
                  <c:v>1.3811799916753711E-3</c:v>
                </c:pt>
                <c:pt idx="3937">
                  <c:v>1.3846562196812384E-3</c:v>
                </c:pt>
                <c:pt idx="3938">
                  <c:v>1.3759959504114699E-3</c:v>
                </c:pt>
                <c:pt idx="3939">
                  <c:v>1.3572414562881864E-3</c:v>
                </c:pt>
                <c:pt idx="3940">
                  <c:v>1.412521304008145E-3</c:v>
                </c:pt>
                <c:pt idx="3941">
                  <c:v>1.3524515961725698E-3</c:v>
                </c:pt>
                <c:pt idx="3942">
                  <c:v>1.3803461431587023E-3</c:v>
                </c:pt>
                <c:pt idx="3943">
                  <c:v>1.3627930616795362E-3</c:v>
                </c:pt>
                <c:pt idx="3944">
                  <c:v>1.4238111525943062E-3</c:v>
                </c:pt>
                <c:pt idx="3945">
                  <c:v>1.4264258594800675E-3</c:v>
                </c:pt>
                <c:pt idx="3946">
                  <c:v>1.393571585027816E-3</c:v>
                </c:pt>
                <c:pt idx="3947">
                  <c:v>1.3499903063663066E-3</c:v>
                </c:pt>
                <c:pt idx="3948">
                  <c:v>1.4214059322122897E-3</c:v>
                </c:pt>
                <c:pt idx="3949">
                  <c:v>1.4287410689696797E-3</c:v>
                </c:pt>
                <c:pt idx="3950">
                  <c:v>1.4065784906351477E-3</c:v>
                </c:pt>
                <c:pt idx="3951">
                  <c:v>1.4274523074886646E-3</c:v>
                </c:pt>
                <c:pt idx="3952">
                  <c:v>1.3942192143071423E-3</c:v>
                </c:pt>
                <c:pt idx="3953">
                  <c:v>1.3727681605286109E-3</c:v>
                </c:pt>
                <c:pt idx="3954">
                  <c:v>1.3735556189957275E-3</c:v>
                </c:pt>
                <c:pt idx="3955">
                  <c:v>1.3617756892409475E-3</c:v>
                </c:pt>
                <c:pt idx="3956">
                  <c:v>1.378853163198317E-3</c:v>
                </c:pt>
                <c:pt idx="3957">
                  <c:v>1.3511247178268498E-3</c:v>
                </c:pt>
                <c:pt idx="3958">
                  <c:v>1.3433802721420579E-3</c:v>
                </c:pt>
                <c:pt idx="3959">
                  <c:v>1.4016686490169225E-3</c:v>
                </c:pt>
                <c:pt idx="3960">
                  <c:v>1.3832890712472947E-3</c:v>
                </c:pt>
                <c:pt idx="3961">
                  <c:v>1.3886988210263507E-3</c:v>
                </c:pt>
                <c:pt idx="3962">
                  <c:v>1.3329274852617319E-3</c:v>
                </c:pt>
                <c:pt idx="3963">
                  <c:v>1.3825500086685012E-3</c:v>
                </c:pt>
                <c:pt idx="3964">
                  <c:v>1.4466200181275308E-3</c:v>
                </c:pt>
                <c:pt idx="3965">
                  <c:v>1.4064924147824114E-3</c:v>
                </c:pt>
                <c:pt idx="3966">
                  <c:v>1.3779850468633352E-3</c:v>
                </c:pt>
                <c:pt idx="3967">
                  <c:v>1.3639677686600857E-3</c:v>
                </c:pt>
                <c:pt idx="3968">
                  <c:v>1.3752506331190472E-3</c:v>
                </c:pt>
                <c:pt idx="3969">
                  <c:v>1.4410012919658548E-3</c:v>
                </c:pt>
                <c:pt idx="3970">
                  <c:v>1.3859783037302249E-3</c:v>
                </c:pt>
                <c:pt idx="3971">
                  <c:v>1.3999309333336152E-3</c:v>
                </c:pt>
                <c:pt idx="3972">
                  <c:v>1.4017410815451059E-3</c:v>
                </c:pt>
                <c:pt idx="3973">
                  <c:v>1.3745672156443142E-3</c:v>
                </c:pt>
                <c:pt idx="3974">
                  <c:v>1.3621866831373469E-3</c:v>
                </c:pt>
                <c:pt idx="3975">
                  <c:v>1.3599868908231829E-3</c:v>
                </c:pt>
                <c:pt idx="3976">
                  <c:v>1.4409171518412036E-3</c:v>
                </c:pt>
                <c:pt idx="3977">
                  <c:v>1.4128714722051292E-3</c:v>
                </c:pt>
                <c:pt idx="3978">
                  <c:v>1.4054750839823042E-3</c:v>
                </c:pt>
                <c:pt idx="3979">
                  <c:v>1.3712717549685886E-3</c:v>
                </c:pt>
                <c:pt idx="3980">
                  <c:v>1.38216628298339E-3</c:v>
                </c:pt>
                <c:pt idx="3981">
                  <c:v>1.3934937551270308E-3</c:v>
                </c:pt>
                <c:pt idx="3982">
                  <c:v>1.3601274844699525E-3</c:v>
                </c:pt>
                <c:pt idx="3983">
                  <c:v>1.4180992946844152E-3</c:v>
                </c:pt>
                <c:pt idx="3984">
                  <c:v>1.3464481639361273E-3</c:v>
                </c:pt>
                <c:pt idx="3985">
                  <c:v>1.3548784859780858E-3</c:v>
                </c:pt>
                <c:pt idx="3986">
                  <c:v>1.35421677677831E-3</c:v>
                </c:pt>
                <c:pt idx="3987">
                  <c:v>1.3644208929738638E-3</c:v>
                </c:pt>
                <c:pt idx="3988">
                  <c:v>1.369642812022267E-3</c:v>
                </c:pt>
                <c:pt idx="3989">
                  <c:v>1.396877916671251E-3</c:v>
                </c:pt>
                <c:pt idx="3990">
                  <c:v>1.414527129863101E-3</c:v>
                </c:pt>
                <c:pt idx="3991">
                  <c:v>1.3529578486887897E-3</c:v>
                </c:pt>
                <c:pt idx="3992">
                  <c:v>1.3223653541191457E-3</c:v>
                </c:pt>
                <c:pt idx="3993">
                  <c:v>1.3260043041894069E-3</c:v>
                </c:pt>
                <c:pt idx="3994">
                  <c:v>1.3304989752954241E-3</c:v>
                </c:pt>
                <c:pt idx="3995">
                  <c:v>1.3200512035794092E-3</c:v>
                </c:pt>
                <c:pt idx="3996">
                  <c:v>1.4050006048364468E-3</c:v>
                </c:pt>
                <c:pt idx="3997">
                  <c:v>1.340241890052736E-3</c:v>
                </c:pt>
                <c:pt idx="3998">
                  <c:v>1.348654833878351E-3</c:v>
                </c:pt>
                <c:pt idx="3999">
                  <c:v>1.3614427144818977E-3</c:v>
                </c:pt>
                <c:pt idx="4000">
                  <c:v>1.3323013037209394E-3</c:v>
                </c:pt>
                <c:pt idx="4001">
                  <c:v>1.3353759975120037E-3</c:v>
                </c:pt>
                <c:pt idx="4002">
                  <c:v>1.3206935565581474E-3</c:v>
                </c:pt>
                <c:pt idx="4003">
                  <c:v>1.3080153477243871E-3</c:v>
                </c:pt>
                <c:pt idx="4004">
                  <c:v>1.3357938000047884E-3</c:v>
                </c:pt>
                <c:pt idx="4005">
                  <c:v>1.3529055322349993E-3</c:v>
                </c:pt>
                <c:pt idx="4006">
                  <c:v>1.3309561618679907E-3</c:v>
                </c:pt>
                <c:pt idx="4007">
                  <c:v>1.3338689061243622E-3</c:v>
                </c:pt>
                <c:pt idx="4008">
                  <c:v>1.3223288974730783E-3</c:v>
                </c:pt>
                <c:pt idx="4009">
                  <c:v>1.3119112788390981E-3</c:v>
                </c:pt>
                <c:pt idx="4010">
                  <c:v>1.3182204634356674E-3</c:v>
                </c:pt>
                <c:pt idx="4011">
                  <c:v>1.3821927214186199E-3</c:v>
                </c:pt>
                <c:pt idx="4012">
                  <c:v>1.3664371602412312E-3</c:v>
                </c:pt>
                <c:pt idx="4013">
                  <c:v>1.3340562542968259E-3</c:v>
                </c:pt>
                <c:pt idx="4014">
                  <c:v>1.3391769998578663E-3</c:v>
                </c:pt>
                <c:pt idx="4015">
                  <c:v>1.3466843355309629E-3</c:v>
                </c:pt>
                <c:pt idx="4016">
                  <c:v>1.3492544786558639E-3</c:v>
                </c:pt>
                <c:pt idx="4017">
                  <c:v>1.3225892862911426E-3</c:v>
                </c:pt>
                <c:pt idx="4018">
                  <c:v>1.3765372478096089E-3</c:v>
                </c:pt>
                <c:pt idx="4019">
                  <c:v>1.3315802817052006E-3</c:v>
                </c:pt>
                <c:pt idx="4020">
                  <c:v>1.2800431220075139E-3</c:v>
                </c:pt>
                <c:pt idx="4021">
                  <c:v>1.3294514624433995E-3</c:v>
                </c:pt>
                <c:pt idx="4022">
                  <c:v>1.3117194728091473E-3</c:v>
                </c:pt>
                <c:pt idx="4023">
                  <c:v>1.3055883947118102E-3</c:v>
                </c:pt>
                <c:pt idx="4024">
                  <c:v>1.3259603746356497E-3</c:v>
                </c:pt>
                <c:pt idx="4025">
                  <c:v>1.3183315472266313E-3</c:v>
                </c:pt>
                <c:pt idx="4026">
                  <c:v>1.3154340359357373E-3</c:v>
                </c:pt>
                <c:pt idx="4027">
                  <c:v>1.3278201775433378E-3</c:v>
                </c:pt>
                <c:pt idx="4028">
                  <c:v>1.293089684268487E-3</c:v>
                </c:pt>
                <c:pt idx="4029">
                  <c:v>1.2890042997279114E-3</c:v>
                </c:pt>
                <c:pt idx="4030">
                  <c:v>1.2905737333621962E-3</c:v>
                </c:pt>
                <c:pt idx="4031">
                  <c:v>1.3215961412447596E-3</c:v>
                </c:pt>
                <c:pt idx="4032">
                  <c:v>1.3148418812193791E-3</c:v>
                </c:pt>
                <c:pt idx="4033">
                  <c:v>1.3179629858206155E-3</c:v>
                </c:pt>
                <c:pt idx="4034">
                  <c:v>1.3132664632678453E-3</c:v>
                </c:pt>
                <c:pt idx="4035">
                  <c:v>1.3071297829418626E-3</c:v>
                </c:pt>
                <c:pt idx="4036">
                  <c:v>1.3330899496274561E-3</c:v>
                </c:pt>
                <c:pt idx="4037">
                  <c:v>1.3510837729562629E-3</c:v>
                </c:pt>
                <c:pt idx="4038">
                  <c:v>1.3432450676397882E-3</c:v>
                </c:pt>
                <c:pt idx="4039">
                  <c:v>1.3350824709457184E-3</c:v>
                </c:pt>
                <c:pt idx="4040">
                  <c:v>1.3795306760728996E-3</c:v>
                </c:pt>
                <c:pt idx="4041">
                  <c:v>1.3585529249147662E-3</c:v>
                </c:pt>
                <c:pt idx="4042">
                  <c:v>1.3451027186179199E-3</c:v>
                </c:pt>
                <c:pt idx="4043">
                  <c:v>1.3533416507695323E-3</c:v>
                </c:pt>
                <c:pt idx="4044">
                  <c:v>1.3366398620747722E-3</c:v>
                </c:pt>
                <c:pt idx="4045">
                  <c:v>1.3116558746290952E-3</c:v>
                </c:pt>
                <c:pt idx="4046">
                  <c:v>1.3427436445297178E-3</c:v>
                </c:pt>
                <c:pt idx="4047">
                  <c:v>1.3388332927319932E-3</c:v>
                </c:pt>
                <c:pt idx="4048">
                  <c:v>1.3436852424914231E-3</c:v>
                </c:pt>
                <c:pt idx="4049">
                  <c:v>1.3076193067729474E-3</c:v>
                </c:pt>
                <c:pt idx="4050">
                  <c:v>1.3101191683792097E-3</c:v>
                </c:pt>
                <c:pt idx="4051">
                  <c:v>1.2812571488116343E-3</c:v>
                </c:pt>
                <c:pt idx="4052">
                  <c:v>1.3104626457897644E-3</c:v>
                </c:pt>
                <c:pt idx="4053">
                  <c:v>1.3121894101470336E-3</c:v>
                </c:pt>
                <c:pt idx="4054">
                  <c:v>1.3472649470442667E-3</c:v>
                </c:pt>
                <c:pt idx="4055">
                  <c:v>1.3087895016028722E-3</c:v>
                </c:pt>
                <c:pt idx="4056">
                  <c:v>1.309349133838791E-3</c:v>
                </c:pt>
                <c:pt idx="4057">
                  <c:v>1.3088509677711151E-3</c:v>
                </c:pt>
                <c:pt idx="4058">
                  <c:v>1.3095767352080941E-3</c:v>
                </c:pt>
                <c:pt idx="4059">
                  <c:v>1.2872605538206364E-3</c:v>
                </c:pt>
                <c:pt idx="4060">
                  <c:v>1.2642174812113544E-3</c:v>
                </c:pt>
                <c:pt idx="4061">
                  <c:v>1.2629311918759337E-3</c:v>
                </c:pt>
                <c:pt idx="4062">
                  <c:v>1.2463049542212699E-3</c:v>
                </c:pt>
                <c:pt idx="4063">
                  <c:v>1.2374683094323535E-3</c:v>
                </c:pt>
                <c:pt idx="4064">
                  <c:v>1.2947440684590332E-3</c:v>
                </c:pt>
                <c:pt idx="4065">
                  <c:v>1.2810095298097486E-3</c:v>
                </c:pt>
                <c:pt idx="4066">
                  <c:v>1.2777435892115691E-3</c:v>
                </c:pt>
                <c:pt idx="4067">
                  <c:v>1.2753001984140725E-3</c:v>
                </c:pt>
                <c:pt idx="4068">
                  <c:v>1.249160904068402E-3</c:v>
                </c:pt>
                <c:pt idx="4069">
                  <c:v>1.2624276465177135E-3</c:v>
                </c:pt>
                <c:pt idx="4070">
                  <c:v>1.2874207605090865E-3</c:v>
                </c:pt>
                <c:pt idx="4071">
                  <c:v>1.2643171848782506E-3</c:v>
                </c:pt>
                <c:pt idx="4072">
                  <c:v>1.2610770769014921E-3</c:v>
                </c:pt>
                <c:pt idx="4073">
                  <c:v>1.2662444075550265E-3</c:v>
                </c:pt>
                <c:pt idx="4074">
                  <c:v>1.2589396521144422E-3</c:v>
                </c:pt>
                <c:pt idx="4075">
                  <c:v>1.2990533960392863E-3</c:v>
                </c:pt>
                <c:pt idx="4076">
                  <c:v>1.2908550243859456E-3</c:v>
                </c:pt>
                <c:pt idx="4077">
                  <c:v>1.3153610388396534E-3</c:v>
                </c:pt>
                <c:pt idx="4078">
                  <c:v>1.2711621821329387E-3</c:v>
                </c:pt>
                <c:pt idx="4079">
                  <c:v>1.2278744395790716E-3</c:v>
                </c:pt>
                <c:pt idx="4080">
                  <c:v>1.2363556192423342E-3</c:v>
                </c:pt>
                <c:pt idx="4081">
                  <c:v>1.2605360236782721E-3</c:v>
                </c:pt>
                <c:pt idx="4082">
                  <c:v>1.3186994165850549E-3</c:v>
                </c:pt>
                <c:pt idx="4083">
                  <c:v>1.2941070692376584E-3</c:v>
                </c:pt>
                <c:pt idx="4084">
                  <c:v>1.3286749505683586E-3</c:v>
                </c:pt>
                <c:pt idx="4085">
                  <c:v>1.285976683714216E-3</c:v>
                </c:pt>
                <c:pt idx="4086">
                  <c:v>1.326698267594842E-3</c:v>
                </c:pt>
                <c:pt idx="4087">
                  <c:v>1.3141380120796323E-3</c:v>
                </c:pt>
                <c:pt idx="4088">
                  <c:v>1.33938513503503E-3</c:v>
                </c:pt>
                <c:pt idx="4089">
                  <c:v>1.3010612081455011E-3</c:v>
                </c:pt>
                <c:pt idx="4090">
                  <c:v>1.316168754974449E-3</c:v>
                </c:pt>
                <c:pt idx="4091">
                  <c:v>1.3473689502972977E-3</c:v>
                </c:pt>
                <c:pt idx="4092">
                  <c:v>1.3723719588372306E-3</c:v>
                </c:pt>
                <c:pt idx="4093">
                  <c:v>1.3342297138836774E-3</c:v>
                </c:pt>
                <c:pt idx="4094">
                  <c:v>1.3161891136932204E-3</c:v>
                </c:pt>
                <c:pt idx="4095">
                  <c:v>1.3100645224287234E-3</c:v>
                </c:pt>
                <c:pt idx="4096">
                  <c:v>1.2903710405689343E-3</c:v>
                </c:pt>
                <c:pt idx="4097">
                  <c:v>1.2892166258203074E-3</c:v>
                </c:pt>
                <c:pt idx="4098">
                  <c:v>1.2498055973686039E-3</c:v>
                </c:pt>
                <c:pt idx="4099">
                  <c:v>1.2620457694874092E-3</c:v>
                </c:pt>
                <c:pt idx="4100">
                  <c:v>1.2824285856043404E-3</c:v>
                </c:pt>
                <c:pt idx="4101">
                  <c:v>1.277681899083855E-3</c:v>
                </c:pt>
                <c:pt idx="4102">
                  <c:v>1.2523338699064503E-3</c:v>
                </c:pt>
                <c:pt idx="4103">
                  <c:v>1.276820708278129E-3</c:v>
                </c:pt>
                <c:pt idx="4104">
                  <c:v>1.282862538498804E-3</c:v>
                </c:pt>
                <c:pt idx="4105">
                  <c:v>1.2876450379176909E-3</c:v>
                </c:pt>
                <c:pt idx="4106">
                  <c:v>1.2759716307193226E-3</c:v>
                </c:pt>
                <c:pt idx="4107">
                  <c:v>1.22872100759152E-3</c:v>
                </c:pt>
                <c:pt idx="4108">
                  <c:v>1.3336956119267733E-3</c:v>
                </c:pt>
                <c:pt idx="4109">
                  <c:v>1.3349367442502336E-3</c:v>
                </c:pt>
                <c:pt idx="4110">
                  <c:v>1.2925672296287603E-3</c:v>
                </c:pt>
                <c:pt idx="4111">
                  <c:v>1.2708220468408181E-3</c:v>
                </c:pt>
                <c:pt idx="4112">
                  <c:v>1.2418529387335543E-3</c:v>
                </c:pt>
                <c:pt idx="4113">
                  <c:v>1.3519805082726532E-3</c:v>
                </c:pt>
                <c:pt idx="4114">
                  <c:v>1.2522223361738252E-3</c:v>
                </c:pt>
                <c:pt idx="4115">
                  <c:v>1.2346348334879549E-3</c:v>
                </c:pt>
                <c:pt idx="4116">
                  <c:v>1.3712355532723341E-3</c:v>
                </c:pt>
                <c:pt idx="4117">
                  <c:v>1.3056094961972544E-3</c:v>
                </c:pt>
                <c:pt idx="4118">
                  <c:v>1.3408193928624392E-3</c:v>
                </c:pt>
                <c:pt idx="4119">
                  <c:v>1.2857651341971054E-3</c:v>
                </c:pt>
                <c:pt idx="4120">
                  <c:v>1.2625470572527519E-3</c:v>
                </c:pt>
                <c:pt idx="4121">
                  <c:v>1.2748056809351361E-3</c:v>
                </c:pt>
                <c:pt idx="4122">
                  <c:v>1.2689502681821601E-3</c:v>
                </c:pt>
                <c:pt idx="4123">
                  <c:v>1.2928630125437631E-3</c:v>
                </c:pt>
                <c:pt idx="4124">
                  <c:v>1.2916792011730945E-3</c:v>
                </c:pt>
                <c:pt idx="4125">
                  <c:v>1.2904520446118141E-3</c:v>
                </c:pt>
                <c:pt idx="4126">
                  <c:v>1.256216423915909E-3</c:v>
                </c:pt>
                <c:pt idx="4127">
                  <c:v>1.2828821282798429E-3</c:v>
                </c:pt>
                <c:pt idx="4128">
                  <c:v>1.3314857147336651E-3</c:v>
                </c:pt>
                <c:pt idx="4129">
                  <c:v>1.2889575509289616E-3</c:v>
                </c:pt>
                <c:pt idx="4130">
                  <c:v>1.2755250950462974E-3</c:v>
                </c:pt>
                <c:pt idx="4131">
                  <c:v>1.2654112683819418E-3</c:v>
                </c:pt>
                <c:pt idx="4132">
                  <c:v>1.3003624482124899E-3</c:v>
                </c:pt>
                <c:pt idx="4133">
                  <c:v>1.371651370033712E-3</c:v>
                </c:pt>
                <c:pt idx="4134">
                  <c:v>1.331647302188859E-3</c:v>
                </c:pt>
                <c:pt idx="4135">
                  <c:v>1.3092155052108979E-3</c:v>
                </c:pt>
                <c:pt idx="4136">
                  <c:v>1.3116067304200498E-3</c:v>
                </c:pt>
                <c:pt idx="4137">
                  <c:v>1.3067275257919041E-3</c:v>
                </c:pt>
                <c:pt idx="4138">
                  <c:v>1.2681494051131447E-3</c:v>
                </c:pt>
                <c:pt idx="4139">
                  <c:v>1.2652515578237952E-3</c:v>
                </c:pt>
                <c:pt idx="4140">
                  <c:v>1.2436445073514526E-3</c:v>
                </c:pt>
                <c:pt idx="4141">
                  <c:v>1.3078197553971309E-3</c:v>
                </c:pt>
                <c:pt idx="4142">
                  <c:v>1.3011143728481915E-3</c:v>
                </c:pt>
                <c:pt idx="4143">
                  <c:v>1.290790193866877E-3</c:v>
                </c:pt>
                <c:pt idx="4144">
                  <c:v>1.2491621355518586E-3</c:v>
                </c:pt>
                <c:pt idx="4145">
                  <c:v>1.2483681966226866E-3</c:v>
                </c:pt>
                <c:pt idx="4146">
                  <c:v>1.2223720711165523E-3</c:v>
                </c:pt>
                <c:pt idx="4147">
                  <c:v>1.2224038873329783E-3</c:v>
                </c:pt>
                <c:pt idx="4148">
                  <c:v>1.2250014327989621E-3</c:v>
                </c:pt>
                <c:pt idx="4149">
                  <c:v>1.2053017593841786E-3</c:v>
                </c:pt>
                <c:pt idx="4150">
                  <c:v>1.2169189036779536E-3</c:v>
                </c:pt>
                <c:pt idx="4151">
                  <c:v>1.2050027130145306E-3</c:v>
                </c:pt>
                <c:pt idx="4152">
                  <c:v>1.4073432262692706E-3</c:v>
                </c:pt>
                <c:pt idx="4153">
                  <c:v>1.3298318191240928E-3</c:v>
                </c:pt>
                <c:pt idx="4154">
                  <c:v>1.2871089038204065E-3</c:v>
                </c:pt>
                <c:pt idx="4155">
                  <c:v>1.2928788264270239E-3</c:v>
                </c:pt>
                <c:pt idx="4156">
                  <c:v>1.2578928815886502E-3</c:v>
                </c:pt>
                <c:pt idx="4157">
                  <c:v>1.2471162154888431E-3</c:v>
                </c:pt>
                <c:pt idx="4158">
                  <c:v>1.2512624889870203E-3</c:v>
                </c:pt>
                <c:pt idx="4159">
                  <c:v>1.2449178409672452E-3</c:v>
                </c:pt>
                <c:pt idx="4160">
                  <c:v>1.2572372980535352E-3</c:v>
                </c:pt>
                <c:pt idx="4161">
                  <c:v>1.2334810007847887E-3</c:v>
                </c:pt>
                <c:pt idx="4162">
                  <c:v>1.2299988439187597E-3</c:v>
                </c:pt>
                <c:pt idx="4163">
                  <c:v>1.2458228658167186E-3</c:v>
                </c:pt>
                <c:pt idx="4164">
                  <c:v>1.2680647379379681E-3</c:v>
                </c:pt>
                <c:pt idx="4165">
                  <c:v>1.2557661664494917E-3</c:v>
                </c:pt>
                <c:pt idx="4166">
                  <c:v>1.3190804242836612E-3</c:v>
                </c:pt>
                <c:pt idx="4167">
                  <c:v>1.3918411638794658E-3</c:v>
                </c:pt>
                <c:pt idx="4168">
                  <c:v>1.2794254894470732E-3</c:v>
                </c:pt>
                <c:pt idx="4169">
                  <c:v>1.2854391094593641E-3</c:v>
                </c:pt>
                <c:pt idx="4170">
                  <c:v>1.2767419689263004E-3</c:v>
                </c:pt>
                <c:pt idx="4171">
                  <c:v>1.2282104999147996E-3</c:v>
                </c:pt>
                <c:pt idx="4172">
                  <c:v>1.2873682379211818E-3</c:v>
                </c:pt>
                <c:pt idx="4173">
                  <c:v>1.2682767701227584E-3</c:v>
                </c:pt>
                <c:pt idx="4174">
                  <c:v>1.2142844171506087E-3</c:v>
                </c:pt>
                <c:pt idx="4175">
                  <c:v>1.2281205479656452E-3</c:v>
                </c:pt>
                <c:pt idx="4176">
                  <c:v>1.2700218577048966E-3</c:v>
                </c:pt>
                <c:pt idx="4177">
                  <c:v>1.2190681878131153E-3</c:v>
                </c:pt>
                <c:pt idx="4178">
                  <c:v>1.246445928855333E-3</c:v>
                </c:pt>
                <c:pt idx="4179">
                  <c:v>1.3276086024598731E-3</c:v>
                </c:pt>
                <c:pt idx="4180">
                  <c:v>1.2926955267372343E-3</c:v>
                </c:pt>
                <c:pt idx="4181">
                  <c:v>1.2343932213352345E-3</c:v>
                </c:pt>
                <c:pt idx="4182">
                  <c:v>1.2145838161922021E-3</c:v>
                </c:pt>
                <c:pt idx="4183">
                  <c:v>1.217495930536369E-3</c:v>
                </c:pt>
                <c:pt idx="4184">
                  <c:v>1.2015284371504347E-3</c:v>
                </c:pt>
                <c:pt idx="4185">
                  <c:v>1.1985790980244787E-3</c:v>
                </c:pt>
                <c:pt idx="4186">
                  <c:v>1.1953443796124134E-3</c:v>
                </c:pt>
                <c:pt idx="4187">
                  <c:v>1.1535574144864102E-3</c:v>
                </c:pt>
                <c:pt idx="4188">
                  <c:v>1.1647480323518189E-3</c:v>
                </c:pt>
                <c:pt idx="4189">
                  <c:v>1.197855243223696E-3</c:v>
                </c:pt>
                <c:pt idx="4190">
                  <c:v>1.2220253931001059E-3</c:v>
                </c:pt>
                <c:pt idx="4191">
                  <c:v>1.2503749849068152E-3</c:v>
                </c:pt>
                <c:pt idx="4192">
                  <c:v>1.3871964142895816E-3</c:v>
                </c:pt>
                <c:pt idx="4193">
                  <c:v>1.2432861430982042E-3</c:v>
                </c:pt>
                <c:pt idx="4194">
                  <c:v>1.2299277207097092E-3</c:v>
                </c:pt>
                <c:pt idx="4195">
                  <c:v>1.249622854439902E-3</c:v>
                </c:pt>
                <c:pt idx="4196">
                  <c:v>1.2116861787324653E-3</c:v>
                </c:pt>
                <c:pt idx="4197">
                  <c:v>1.1830499198448702E-3</c:v>
                </c:pt>
                <c:pt idx="4198">
                  <c:v>1.198368622701174E-3</c:v>
                </c:pt>
                <c:pt idx="4199">
                  <c:v>1.1747308245621865E-3</c:v>
                </c:pt>
                <c:pt idx="4200">
                  <c:v>1.1901623361743675E-3</c:v>
                </c:pt>
                <c:pt idx="4201">
                  <c:v>1.1845530861917136E-3</c:v>
                </c:pt>
                <c:pt idx="4202">
                  <c:v>1.2055638379708132E-3</c:v>
                </c:pt>
                <c:pt idx="4203">
                  <c:v>1.1900563811855001E-3</c:v>
                </c:pt>
                <c:pt idx="4204">
                  <c:v>1.2483699745915646E-3</c:v>
                </c:pt>
                <c:pt idx="4205">
                  <c:v>1.3042808009839132E-3</c:v>
                </c:pt>
                <c:pt idx="4206">
                  <c:v>1.2172923101784936E-3</c:v>
                </c:pt>
                <c:pt idx="4207">
                  <c:v>1.2263358113979949E-3</c:v>
                </c:pt>
                <c:pt idx="4208">
                  <c:v>1.1901958157796743E-3</c:v>
                </c:pt>
                <c:pt idx="4209">
                  <c:v>1.1920482892808864E-3</c:v>
                </c:pt>
                <c:pt idx="4210">
                  <c:v>1.1909945154936199E-3</c:v>
                </c:pt>
                <c:pt idx="4211">
                  <c:v>1.1786993934795075E-3</c:v>
                </c:pt>
                <c:pt idx="4212">
                  <c:v>1.1670139773876194E-3</c:v>
                </c:pt>
                <c:pt idx="4213">
                  <c:v>1.1792155067016038E-3</c:v>
                </c:pt>
                <c:pt idx="4214">
                  <c:v>1.1811307329780698E-3</c:v>
                </c:pt>
                <c:pt idx="4215">
                  <c:v>1.1577177743992558E-3</c:v>
                </c:pt>
                <c:pt idx="4216">
                  <c:v>1.1193819550137736E-3</c:v>
                </c:pt>
                <c:pt idx="4217">
                  <c:v>1.146922770190302E-3</c:v>
                </c:pt>
                <c:pt idx="4218">
                  <c:v>1.1557096962451793E-3</c:v>
                </c:pt>
                <c:pt idx="4219">
                  <c:v>1.1069051541427542E-3</c:v>
                </c:pt>
                <c:pt idx="4220">
                  <c:v>1.1448968607745019E-3</c:v>
                </c:pt>
                <c:pt idx="4221">
                  <c:v>1.2390207765032493E-3</c:v>
                </c:pt>
                <c:pt idx="4222">
                  <c:v>1.226612170316276E-3</c:v>
                </c:pt>
                <c:pt idx="4223">
                  <c:v>1.2281951866604255E-3</c:v>
                </c:pt>
                <c:pt idx="4224">
                  <c:v>1.1881389794868745E-3</c:v>
                </c:pt>
                <c:pt idx="4225">
                  <c:v>1.1744922327717373E-3</c:v>
                </c:pt>
                <c:pt idx="4226">
                  <c:v>1.1231805559254822E-3</c:v>
                </c:pt>
                <c:pt idx="4227">
                  <c:v>1.2051767260544493E-3</c:v>
                </c:pt>
                <c:pt idx="4228">
                  <c:v>1.2181074572250017E-3</c:v>
                </c:pt>
                <c:pt idx="4229">
                  <c:v>1.1948983689276157E-3</c:v>
                </c:pt>
                <c:pt idx="4230">
                  <c:v>1.1594933144250617E-3</c:v>
                </c:pt>
                <c:pt idx="4231">
                  <c:v>1.1493501968069572E-3</c:v>
                </c:pt>
                <c:pt idx="4232">
                  <c:v>1.1625027891935403E-3</c:v>
                </c:pt>
                <c:pt idx="4233">
                  <c:v>1.1858047429925583E-3</c:v>
                </c:pt>
                <c:pt idx="4234">
                  <c:v>1.1768775551269494E-3</c:v>
                </c:pt>
                <c:pt idx="4235">
                  <c:v>1.169910977176224E-3</c:v>
                </c:pt>
                <c:pt idx="4236">
                  <c:v>1.1600077795075831E-3</c:v>
                </c:pt>
                <c:pt idx="4237">
                  <c:v>1.1344100321000687E-3</c:v>
                </c:pt>
                <c:pt idx="4238">
                  <c:v>1.1810184363334135E-3</c:v>
                </c:pt>
                <c:pt idx="4239">
                  <c:v>1.1559618319595211E-3</c:v>
                </c:pt>
                <c:pt idx="4240">
                  <c:v>1.1308139886721587E-3</c:v>
                </c:pt>
                <c:pt idx="4241">
                  <c:v>1.177154725490335E-3</c:v>
                </c:pt>
                <c:pt idx="4242">
                  <c:v>1.162595595268303E-3</c:v>
                </c:pt>
                <c:pt idx="4243">
                  <c:v>1.1949276053915829E-3</c:v>
                </c:pt>
                <c:pt idx="4244">
                  <c:v>1.1735325684553381E-3</c:v>
                </c:pt>
                <c:pt idx="4245">
                  <c:v>1.1765766048759043E-3</c:v>
                </c:pt>
                <c:pt idx="4246">
                  <c:v>1.2038014826897157E-3</c:v>
                </c:pt>
                <c:pt idx="4247">
                  <c:v>1.185701089851612E-3</c:v>
                </c:pt>
                <c:pt idx="4248">
                  <c:v>1.1804139049927131E-3</c:v>
                </c:pt>
                <c:pt idx="4249">
                  <c:v>1.1456639020187059E-3</c:v>
                </c:pt>
                <c:pt idx="4250">
                  <c:v>1.1904043376890234E-3</c:v>
                </c:pt>
                <c:pt idx="4251">
                  <c:v>1.1372907680371434E-3</c:v>
                </c:pt>
                <c:pt idx="4252">
                  <c:v>1.1504761972812034E-3</c:v>
                </c:pt>
                <c:pt idx="4253">
                  <c:v>1.134348360513665E-3</c:v>
                </c:pt>
                <c:pt idx="4254">
                  <c:v>1.2065188739317767E-3</c:v>
                </c:pt>
                <c:pt idx="4255">
                  <c:v>1.1552205254926099E-3</c:v>
                </c:pt>
                <c:pt idx="4256">
                  <c:v>1.1146971861915437E-3</c:v>
                </c:pt>
                <c:pt idx="4257">
                  <c:v>1.1305991289037971E-3</c:v>
                </c:pt>
                <c:pt idx="4258">
                  <c:v>1.1369500730861596E-3</c:v>
                </c:pt>
                <c:pt idx="4259">
                  <c:v>1.1501694485139128E-3</c:v>
                </c:pt>
                <c:pt idx="4260">
                  <c:v>1.1413116200247185E-3</c:v>
                </c:pt>
                <c:pt idx="4261">
                  <c:v>1.1365047726857854E-3</c:v>
                </c:pt>
                <c:pt idx="4262">
                  <c:v>1.1127449567526974E-3</c:v>
                </c:pt>
                <c:pt idx="4263">
                  <c:v>1.1159699677813029E-3</c:v>
                </c:pt>
                <c:pt idx="4264">
                  <c:v>1.1913698232167307E-3</c:v>
                </c:pt>
                <c:pt idx="4265">
                  <c:v>1.1759198785861789E-3</c:v>
                </c:pt>
                <c:pt idx="4266">
                  <c:v>1.1442689120988862E-3</c:v>
                </c:pt>
                <c:pt idx="4267">
                  <c:v>1.1290800379322621E-3</c:v>
                </c:pt>
                <c:pt idx="4268">
                  <c:v>1.1353687334863015E-3</c:v>
                </c:pt>
                <c:pt idx="4269">
                  <c:v>1.0902562358278349E-3</c:v>
                </c:pt>
                <c:pt idx="4270">
                  <c:v>1.0959321590632621E-3</c:v>
                </c:pt>
                <c:pt idx="4271">
                  <c:v>1.093417729178167E-3</c:v>
                </c:pt>
                <c:pt idx="4272">
                  <c:v>1.0824602730303871E-3</c:v>
                </c:pt>
                <c:pt idx="4273">
                  <c:v>1.0962475269636733E-3</c:v>
                </c:pt>
                <c:pt idx="4274">
                  <c:v>1.089702172950343E-3</c:v>
                </c:pt>
                <c:pt idx="4275">
                  <c:v>1.1032316077049702E-3</c:v>
                </c:pt>
                <c:pt idx="4276">
                  <c:v>1.1027274645579626E-3</c:v>
                </c:pt>
                <c:pt idx="4277">
                  <c:v>1.086972993386939E-3</c:v>
                </c:pt>
                <c:pt idx="4278">
                  <c:v>1.0835320237586876E-3</c:v>
                </c:pt>
                <c:pt idx="4279">
                  <c:v>1.0498181567239297E-3</c:v>
                </c:pt>
                <c:pt idx="4280">
                  <c:v>1.0713799467913234E-3</c:v>
                </c:pt>
                <c:pt idx="4281">
                  <c:v>1.1502392090117131E-3</c:v>
                </c:pt>
                <c:pt idx="4282">
                  <c:v>1.1073984226474228E-3</c:v>
                </c:pt>
                <c:pt idx="4283">
                  <c:v>1.0732247324287461E-3</c:v>
                </c:pt>
                <c:pt idx="4284">
                  <c:v>1.0769980762322811E-3</c:v>
                </c:pt>
                <c:pt idx="4285">
                  <c:v>1.0716016769267086E-3</c:v>
                </c:pt>
                <c:pt idx="4286">
                  <c:v>1.0736758702991987E-3</c:v>
                </c:pt>
                <c:pt idx="4287">
                  <c:v>1.0799728178783443E-3</c:v>
                </c:pt>
                <c:pt idx="4288">
                  <c:v>1.0702661982521162E-3</c:v>
                </c:pt>
                <c:pt idx="4289">
                  <c:v>1.0770462640077446E-3</c:v>
                </c:pt>
                <c:pt idx="4290">
                  <c:v>1.043963764635674E-3</c:v>
                </c:pt>
                <c:pt idx="4291">
                  <c:v>1.0743204365314145E-3</c:v>
                </c:pt>
                <c:pt idx="4292">
                  <c:v>1.0873532671623559E-3</c:v>
                </c:pt>
                <c:pt idx="4293">
                  <c:v>1.0476689519557042E-3</c:v>
                </c:pt>
                <c:pt idx="4294">
                  <c:v>1.0575039753275809E-3</c:v>
                </c:pt>
                <c:pt idx="4295">
                  <c:v>1.0531109695832185E-3</c:v>
                </c:pt>
                <c:pt idx="4296">
                  <c:v>1.0371505675985696E-3</c:v>
                </c:pt>
                <c:pt idx="4297">
                  <c:v>1.0329898105597471E-3</c:v>
                </c:pt>
                <c:pt idx="4298">
                  <c:v>1.0306611236009032E-3</c:v>
                </c:pt>
                <c:pt idx="4299">
                  <c:v>1.0117509389112585E-3</c:v>
                </c:pt>
                <c:pt idx="4300">
                  <c:v>1.014192702341706E-3</c:v>
                </c:pt>
                <c:pt idx="4301">
                  <c:v>1.0066395820691289E-3</c:v>
                </c:pt>
                <c:pt idx="4302">
                  <c:v>1.0395010869581459E-3</c:v>
                </c:pt>
                <c:pt idx="4303">
                  <c:v>9.9837166683465852E-4</c:v>
                </c:pt>
                <c:pt idx="4304">
                  <c:v>1.037302113560923E-3</c:v>
                </c:pt>
                <c:pt idx="4305">
                  <c:v>9.9234483059721192E-4</c:v>
                </c:pt>
                <c:pt idx="4306">
                  <c:v>9.8073692753608598E-4</c:v>
                </c:pt>
                <c:pt idx="4307">
                  <c:v>1.0068073618053615E-3</c:v>
                </c:pt>
                <c:pt idx="4308">
                  <c:v>9.8366292693438813E-4</c:v>
                </c:pt>
                <c:pt idx="4309">
                  <c:v>9.5649232930972551E-4</c:v>
                </c:pt>
                <c:pt idx="4310">
                  <c:v>9.9444219745018067E-4</c:v>
                </c:pt>
                <c:pt idx="4311">
                  <c:v>9.7050018860699364E-4</c:v>
                </c:pt>
                <c:pt idx="4312">
                  <c:v>1.0138515079110694E-3</c:v>
                </c:pt>
                <c:pt idx="4313">
                  <c:v>9.9225199575970926E-4</c:v>
                </c:pt>
                <c:pt idx="4314">
                  <c:v>9.516152014036784E-4</c:v>
                </c:pt>
                <c:pt idx="4315">
                  <c:v>9.4459401942162933E-4</c:v>
                </c:pt>
                <c:pt idx="4316">
                  <c:v>9.2556774974750559E-4</c:v>
                </c:pt>
                <c:pt idx="4317">
                  <c:v>9.6321795992649261E-4</c:v>
                </c:pt>
                <c:pt idx="4318">
                  <c:v>9.0221641758621524E-4</c:v>
                </c:pt>
                <c:pt idx="4319">
                  <c:v>9.4215485274939839E-4</c:v>
                </c:pt>
                <c:pt idx="4320">
                  <c:v>9.4285545653209038E-4</c:v>
                </c:pt>
                <c:pt idx="4321">
                  <c:v>9.3098513612055326E-4</c:v>
                </c:pt>
                <c:pt idx="4322">
                  <c:v>9.3722016891136417E-4</c:v>
                </c:pt>
                <c:pt idx="4323">
                  <c:v>9.4117812560964257E-4</c:v>
                </c:pt>
                <c:pt idx="4324">
                  <c:v>9.3569445832743172E-4</c:v>
                </c:pt>
                <c:pt idx="4325">
                  <c:v>9.2276966046108062E-4</c:v>
                </c:pt>
                <c:pt idx="4326">
                  <c:v>9.2334085652989739E-4</c:v>
                </c:pt>
                <c:pt idx="4327">
                  <c:v>9.4830232392768376E-4</c:v>
                </c:pt>
                <c:pt idx="4328">
                  <c:v>9.2584307510116268E-4</c:v>
                </c:pt>
                <c:pt idx="4329">
                  <c:v>9.2602075256114822E-4</c:v>
                </c:pt>
                <c:pt idx="4330">
                  <c:v>9.0604747413544379E-4</c:v>
                </c:pt>
                <c:pt idx="4331">
                  <c:v>8.9588584978093216E-4</c:v>
                </c:pt>
                <c:pt idx="4332">
                  <c:v>9.4775324716193303E-4</c:v>
                </c:pt>
                <c:pt idx="4333">
                  <c:v>9.8034204439264661E-4</c:v>
                </c:pt>
                <c:pt idx="4334">
                  <c:v>9.9122045614060371E-4</c:v>
                </c:pt>
                <c:pt idx="4335">
                  <c:v>9.5767115711069533E-4</c:v>
                </c:pt>
                <c:pt idx="4336">
                  <c:v>9.2917221924012174E-4</c:v>
                </c:pt>
                <c:pt idx="4337">
                  <c:v>9.2799447961825225E-4</c:v>
                </c:pt>
                <c:pt idx="4338">
                  <c:v>9.222119859427165E-4</c:v>
                </c:pt>
                <c:pt idx="4339">
                  <c:v>9.6599602490264342E-4</c:v>
                </c:pt>
                <c:pt idx="4340">
                  <c:v>9.2482015674625532E-4</c:v>
                </c:pt>
                <c:pt idx="4341">
                  <c:v>9.0328400802160494E-4</c:v>
                </c:pt>
                <c:pt idx="4342">
                  <c:v>9.2485487794950142E-4</c:v>
                </c:pt>
                <c:pt idx="4343">
                  <c:v>9.3701777367178512E-4</c:v>
                </c:pt>
                <c:pt idx="4344">
                  <c:v>9.0019564811098297E-4</c:v>
                </c:pt>
                <c:pt idx="4345">
                  <c:v>9.0151552941488365E-4</c:v>
                </c:pt>
                <c:pt idx="4346">
                  <c:v>9.0847999599475934E-4</c:v>
                </c:pt>
                <c:pt idx="4347">
                  <c:v>9.2409375768652004E-4</c:v>
                </c:pt>
                <c:pt idx="4348">
                  <c:v>9.0395345808443365E-4</c:v>
                </c:pt>
                <c:pt idx="4349">
                  <c:v>9.079997729486512E-4</c:v>
                </c:pt>
                <c:pt idx="4350">
                  <c:v>9.141681823063068E-4</c:v>
                </c:pt>
                <c:pt idx="4351">
                  <c:v>8.9993974571976902E-4</c:v>
                </c:pt>
                <c:pt idx="4352">
                  <c:v>9.2905380014413454E-4</c:v>
                </c:pt>
                <c:pt idx="4353">
                  <c:v>8.8836344793348434E-4</c:v>
                </c:pt>
                <c:pt idx="4354">
                  <c:v>8.7820341439295206E-4</c:v>
                </c:pt>
                <c:pt idx="4355">
                  <c:v>8.7851020175907049E-4</c:v>
                </c:pt>
                <c:pt idx="4356">
                  <c:v>8.7779535869621607E-4</c:v>
                </c:pt>
                <c:pt idx="4357">
                  <c:v>8.6180578630713951E-4</c:v>
                </c:pt>
                <c:pt idx="4358">
                  <c:v>9.4170167484736113E-4</c:v>
                </c:pt>
                <c:pt idx="4359">
                  <c:v>9.0455316571852137E-4</c:v>
                </c:pt>
                <c:pt idx="4360">
                  <c:v>8.8185284710518333E-4</c:v>
                </c:pt>
                <c:pt idx="4361">
                  <c:v>8.768495773804879E-4</c:v>
                </c:pt>
                <c:pt idx="4362">
                  <c:v>8.6856579618675342E-4</c:v>
                </c:pt>
                <c:pt idx="4363">
                  <c:v>8.8558055807242862E-4</c:v>
                </c:pt>
                <c:pt idx="4364">
                  <c:v>8.6946556325046128E-4</c:v>
                </c:pt>
                <c:pt idx="4365">
                  <c:v>8.7565070418134535E-4</c:v>
                </c:pt>
                <c:pt idx="4366">
                  <c:v>8.4951527482452253E-4</c:v>
                </c:pt>
                <c:pt idx="4367">
                  <c:v>8.5076392063368901E-4</c:v>
                </c:pt>
                <c:pt idx="4368">
                  <c:v>8.5100303720021125E-4</c:v>
                </c:pt>
                <c:pt idx="4369">
                  <c:v>8.9246560132541714E-4</c:v>
                </c:pt>
                <c:pt idx="4370">
                  <c:v>8.4718191940055289E-4</c:v>
                </c:pt>
                <c:pt idx="4371">
                  <c:v>8.4464719575454389E-4</c:v>
                </c:pt>
                <c:pt idx="4372">
                  <c:v>8.4970757310865602E-4</c:v>
                </c:pt>
                <c:pt idx="4373">
                  <c:v>8.5743501187634629E-4</c:v>
                </c:pt>
                <c:pt idx="4374">
                  <c:v>8.7891734086108415E-4</c:v>
                </c:pt>
                <c:pt idx="4375">
                  <c:v>8.7618068457726874E-4</c:v>
                </c:pt>
                <c:pt idx="4376">
                  <c:v>8.3952038262773718E-4</c:v>
                </c:pt>
                <c:pt idx="4377">
                  <c:v>8.4214587831726861E-4</c:v>
                </c:pt>
                <c:pt idx="4378">
                  <c:v>8.5564514987100583E-4</c:v>
                </c:pt>
                <c:pt idx="4379">
                  <c:v>8.2852855602754923E-4</c:v>
                </c:pt>
                <c:pt idx="4380">
                  <c:v>8.4726995938563777E-4</c:v>
                </c:pt>
                <c:pt idx="4381">
                  <c:v>8.7111186861594885E-4</c:v>
                </c:pt>
                <c:pt idx="4382">
                  <c:v>8.6573979375596604E-4</c:v>
                </c:pt>
                <c:pt idx="4383">
                  <c:v>8.3500997518843397E-4</c:v>
                </c:pt>
                <c:pt idx="4384">
                  <c:v>8.1376859324153877E-4</c:v>
                </c:pt>
                <c:pt idx="4385">
                  <c:v>8.1189283938977084E-4</c:v>
                </c:pt>
                <c:pt idx="4386">
                  <c:v>7.9725389765455371E-4</c:v>
                </c:pt>
                <c:pt idx="4387">
                  <c:v>8.2184297798226845E-4</c:v>
                </c:pt>
                <c:pt idx="4388">
                  <c:v>8.2402679268898178E-4</c:v>
                </c:pt>
                <c:pt idx="4389">
                  <c:v>8.1174456937323897E-4</c:v>
                </c:pt>
                <c:pt idx="4390">
                  <c:v>8.8936094356923952E-4</c:v>
                </c:pt>
                <c:pt idx="4391">
                  <c:v>8.507797133531158E-4</c:v>
                </c:pt>
                <c:pt idx="4392">
                  <c:v>8.6042544361399163E-4</c:v>
                </c:pt>
                <c:pt idx="4393">
                  <c:v>8.6582502453187932E-4</c:v>
                </c:pt>
                <c:pt idx="4394">
                  <c:v>8.4857113801487254E-4</c:v>
                </c:pt>
                <c:pt idx="4395">
                  <c:v>8.0864747303361262E-4</c:v>
                </c:pt>
                <c:pt idx="4396">
                  <c:v>8.0762654860365576E-4</c:v>
                </c:pt>
                <c:pt idx="4397">
                  <c:v>8.4291009249541356E-4</c:v>
                </c:pt>
                <c:pt idx="4398">
                  <c:v>8.4681151532736579E-4</c:v>
                </c:pt>
                <c:pt idx="4399">
                  <c:v>8.1989547022443606E-4</c:v>
                </c:pt>
                <c:pt idx="4400">
                  <c:v>7.9607440638639071E-4</c:v>
                </c:pt>
                <c:pt idx="4401">
                  <c:v>8.4721049985063011E-4</c:v>
                </c:pt>
                <c:pt idx="4402">
                  <c:v>7.7633394411697279E-4</c:v>
                </c:pt>
                <c:pt idx="4403">
                  <c:v>7.787435607619689E-4</c:v>
                </c:pt>
                <c:pt idx="4404">
                  <c:v>7.8084910759906997E-4</c:v>
                </c:pt>
                <c:pt idx="4405">
                  <c:v>7.5893233561860412E-4</c:v>
                </c:pt>
                <c:pt idx="4406">
                  <c:v>7.8325171327386196E-4</c:v>
                </c:pt>
                <c:pt idx="4407">
                  <c:v>8.0878956167003109E-4</c:v>
                </c:pt>
                <c:pt idx="4408">
                  <c:v>7.3632216885980242E-4</c:v>
                </c:pt>
                <c:pt idx="4409">
                  <c:v>7.6594223719266257E-4</c:v>
                </c:pt>
                <c:pt idx="4410">
                  <c:v>7.7583959122741453E-4</c:v>
                </c:pt>
                <c:pt idx="4411">
                  <c:v>7.4563362286381911E-4</c:v>
                </c:pt>
                <c:pt idx="4412">
                  <c:v>7.1858305669910652E-4</c:v>
                </c:pt>
                <c:pt idx="4413">
                  <c:v>7.7602062868188974E-4</c:v>
                </c:pt>
                <c:pt idx="4414">
                  <c:v>7.3105633514091632E-4</c:v>
                </c:pt>
                <c:pt idx="4415">
                  <c:v>7.5793636523547301E-4</c:v>
                </c:pt>
                <c:pt idx="4416">
                  <c:v>7.0003181346313295E-4</c:v>
                </c:pt>
                <c:pt idx="4417">
                  <c:v>7.230643044681828E-4</c:v>
                </c:pt>
                <c:pt idx="4418">
                  <c:v>7.0862004782103508E-4</c:v>
                </c:pt>
                <c:pt idx="4419">
                  <c:v>7.1735831454624807E-4</c:v>
                </c:pt>
                <c:pt idx="4420">
                  <c:v>7.1988699249380002E-4</c:v>
                </c:pt>
                <c:pt idx="4421">
                  <c:v>6.8342144041603093E-4</c:v>
                </c:pt>
                <c:pt idx="4422">
                  <c:v>6.7830292115912889E-4</c:v>
                </c:pt>
                <c:pt idx="4423">
                  <c:v>7.14896512829492E-4</c:v>
                </c:pt>
                <c:pt idx="4424">
                  <c:v>7.0340442649312253E-4</c:v>
                </c:pt>
                <c:pt idx="4425">
                  <c:v>6.9559831882415768E-4</c:v>
                </c:pt>
                <c:pt idx="4426">
                  <c:v>7.2547882505257758E-4</c:v>
                </c:pt>
                <c:pt idx="4427">
                  <c:v>6.8046593214799291E-4</c:v>
                </c:pt>
                <c:pt idx="4428">
                  <c:v>6.7259716745003814E-4</c:v>
                </c:pt>
                <c:pt idx="4429">
                  <c:v>6.5039563318652178E-4</c:v>
                </c:pt>
                <c:pt idx="4430">
                  <c:v>6.3427994993440714E-4</c:v>
                </c:pt>
                <c:pt idx="4431">
                  <c:v>6.554735898361458E-4</c:v>
                </c:pt>
                <c:pt idx="4432">
                  <c:v>6.5749061517210428E-4</c:v>
                </c:pt>
                <c:pt idx="4433">
                  <c:v>6.7555097553209805E-4</c:v>
                </c:pt>
                <c:pt idx="4434">
                  <c:v>6.3774693765641997E-4</c:v>
                </c:pt>
                <c:pt idx="4435">
                  <c:v>6.1500239933476569E-4</c:v>
                </c:pt>
                <c:pt idx="4436">
                  <c:v>6.0178365046906061E-4</c:v>
                </c:pt>
                <c:pt idx="4437">
                  <c:v>5.9091872721044633E-4</c:v>
                </c:pt>
                <c:pt idx="4438">
                  <c:v>6.2728214881056549E-4</c:v>
                </c:pt>
                <c:pt idx="4439">
                  <c:v>6.0165019816922117E-4</c:v>
                </c:pt>
                <c:pt idx="4440">
                  <c:v>6.3031583861889796E-4</c:v>
                </c:pt>
                <c:pt idx="4441">
                  <c:v>5.9902511503387803E-4</c:v>
                </c:pt>
                <c:pt idx="4442">
                  <c:v>5.8204959756728153E-4</c:v>
                </c:pt>
                <c:pt idx="4443">
                  <c:v>5.7402819509163293E-4</c:v>
                </c:pt>
                <c:pt idx="4444">
                  <c:v>5.7006663619495353E-4</c:v>
                </c:pt>
                <c:pt idx="4445">
                  <c:v>5.6221749825973095E-4</c:v>
                </c:pt>
                <c:pt idx="4446">
                  <c:v>6.0863826476529378E-4</c:v>
                </c:pt>
                <c:pt idx="4447">
                  <c:v>5.8146273963189451E-4</c:v>
                </c:pt>
                <c:pt idx="4448">
                  <c:v>5.4696478218266471E-4</c:v>
                </c:pt>
                <c:pt idx="4449">
                  <c:v>5.7605272918720125E-4</c:v>
                </c:pt>
                <c:pt idx="4450">
                  <c:v>5.8715367289908366E-4</c:v>
                </c:pt>
                <c:pt idx="4451">
                  <c:v>5.8507096562349212E-4</c:v>
                </c:pt>
                <c:pt idx="4452">
                  <c:v>5.5317466157783573E-4</c:v>
                </c:pt>
                <c:pt idx="4453">
                  <c:v>5.3316416380270201E-4</c:v>
                </c:pt>
                <c:pt idx="4454">
                  <c:v>5.3029951944169736E-4</c:v>
                </c:pt>
                <c:pt idx="4455">
                  <c:v>5.5254270470494495E-4</c:v>
                </c:pt>
                <c:pt idx="4456">
                  <c:v>5.1926057036664152E-4</c:v>
                </c:pt>
                <c:pt idx="4457">
                  <c:v>6.1091844957067789E-4</c:v>
                </c:pt>
                <c:pt idx="4458">
                  <c:v>5.343484118211743E-4</c:v>
                </c:pt>
                <c:pt idx="4459">
                  <c:v>5.3867058432436709E-4</c:v>
                </c:pt>
                <c:pt idx="4460">
                  <c:v>5.6946564965050148E-4</c:v>
                </c:pt>
                <c:pt idx="4461">
                  <c:v>5.7724321380710837E-4</c:v>
                </c:pt>
                <c:pt idx="4462">
                  <c:v>5.1986887891927616E-4</c:v>
                </c:pt>
                <c:pt idx="4463">
                  <c:v>5.1487710090034164E-4</c:v>
                </c:pt>
                <c:pt idx="4464">
                  <c:v>5.4015384153370614E-4</c:v>
                </c:pt>
                <c:pt idx="4465">
                  <c:v>5.070433317593034E-4</c:v>
                </c:pt>
                <c:pt idx="4466">
                  <c:v>5.384510314732266E-4</c:v>
                </c:pt>
                <c:pt idx="4467">
                  <c:v>5.6389579636667022E-4</c:v>
                </c:pt>
                <c:pt idx="4468">
                  <c:v>5.1568785242710256E-4</c:v>
                </c:pt>
                <c:pt idx="4469">
                  <c:v>4.8462618452311135E-4</c:v>
                </c:pt>
                <c:pt idx="4470">
                  <c:v>5.0229154408337002E-4</c:v>
                </c:pt>
                <c:pt idx="4471">
                  <c:v>5.4028084307849707E-4</c:v>
                </c:pt>
                <c:pt idx="4472">
                  <c:v>5.4065174808740242E-4</c:v>
                </c:pt>
                <c:pt idx="4473">
                  <c:v>5.8051985373733868E-4</c:v>
                </c:pt>
                <c:pt idx="4474">
                  <c:v>6.4182746063504528E-4</c:v>
                </c:pt>
                <c:pt idx="4475">
                  <c:v>6.5304605534903179E-4</c:v>
                </c:pt>
                <c:pt idx="4476">
                  <c:v>6.0669088886582232E-4</c:v>
                </c:pt>
                <c:pt idx="4477">
                  <c:v>5.8760725071447238E-4</c:v>
                </c:pt>
                <c:pt idx="4478">
                  <c:v>5.2499560285254067E-4</c:v>
                </c:pt>
                <c:pt idx="4479">
                  <c:v>5.0201894354131942E-4</c:v>
                </c:pt>
                <c:pt idx="4480">
                  <c:v>4.9494613543989716E-4</c:v>
                </c:pt>
                <c:pt idx="4481">
                  <c:v>5.1990108245850272E-4</c:v>
                </c:pt>
                <c:pt idx="4482">
                  <c:v>5.4369927231685529E-4</c:v>
                </c:pt>
                <c:pt idx="4483">
                  <c:v>4.9725663808989544E-4</c:v>
                </c:pt>
                <c:pt idx="4484">
                  <c:v>4.8158454118889618E-4</c:v>
                </c:pt>
                <c:pt idx="4485">
                  <c:v>5.0086165068840682E-4</c:v>
                </c:pt>
                <c:pt idx="4486">
                  <c:v>5.5933347748972362E-4</c:v>
                </c:pt>
                <c:pt idx="4487">
                  <c:v>4.9435009262921437E-4</c:v>
                </c:pt>
                <c:pt idx="4488">
                  <c:v>4.7731360519605081E-4</c:v>
                </c:pt>
                <c:pt idx="4489">
                  <c:v>4.6270146833735364E-4</c:v>
                </c:pt>
                <c:pt idx="4490">
                  <c:v>4.9370646756496494E-4</c:v>
                </c:pt>
                <c:pt idx="4491">
                  <c:v>4.4915150114844599E-4</c:v>
                </c:pt>
                <c:pt idx="4492">
                  <c:v>4.2162269583831402E-4</c:v>
                </c:pt>
                <c:pt idx="4493">
                  <c:v>3.699787821447135E-4</c:v>
                </c:pt>
                <c:pt idx="4494">
                  <c:v>3.7412032707622112E-4</c:v>
                </c:pt>
                <c:pt idx="4495">
                  <c:v>3.9085978795164357E-4</c:v>
                </c:pt>
                <c:pt idx="4496">
                  <c:v>4.0729219120323208E-4</c:v>
                </c:pt>
                <c:pt idx="4497">
                  <c:v>3.8993530356586418E-4</c:v>
                </c:pt>
                <c:pt idx="4498">
                  <c:v>4.7421215388544026E-4</c:v>
                </c:pt>
                <c:pt idx="4499">
                  <c:v>4.1473552596674998E-4</c:v>
                </c:pt>
                <c:pt idx="4500">
                  <c:v>3.9618857644286806E-4</c:v>
                </c:pt>
                <c:pt idx="4501">
                  <c:v>3.5838626406621744E-4</c:v>
                </c:pt>
                <c:pt idx="4502">
                  <c:v>3.1433735182624401E-4</c:v>
                </c:pt>
                <c:pt idx="4503">
                  <c:v>3.4073699647539684E-4</c:v>
                </c:pt>
                <c:pt idx="4504">
                  <c:v>3.2829128357356608E-4</c:v>
                </c:pt>
                <c:pt idx="4505">
                  <c:v>3.1045411201906969E-4</c:v>
                </c:pt>
                <c:pt idx="4506">
                  <c:v>3.2727191913846322E-4</c:v>
                </c:pt>
                <c:pt idx="4507">
                  <c:v>2.9564654279159942E-4</c:v>
                </c:pt>
                <c:pt idx="4508">
                  <c:v>3.5184648986565532E-4</c:v>
                </c:pt>
                <c:pt idx="4509">
                  <c:v>3.9289857360580178E-4</c:v>
                </c:pt>
                <c:pt idx="4510">
                  <c:v>3.1223859343983661E-4</c:v>
                </c:pt>
                <c:pt idx="4511">
                  <c:v>3.3434389453273594E-4</c:v>
                </c:pt>
                <c:pt idx="4512">
                  <c:v>4.5847939198614187E-4</c:v>
                </c:pt>
                <c:pt idx="4513">
                  <c:v>3.7942769673366804E-4</c:v>
                </c:pt>
                <c:pt idx="4514">
                  <c:v>3.3075627644149939E-4</c:v>
                </c:pt>
                <c:pt idx="4515">
                  <c:v>3.087739716049537E-4</c:v>
                </c:pt>
                <c:pt idx="4516">
                  <c:v>2.89064508261402E-4</c:v>
                </c:pt>
                <c:pt idx="4517">
                  <c:v>2.9721320595436045E-4</c:v>
                </c:pt>
                <c:pt idx="4518">
                  <c:v>2.9336142530266755E-4</c:v>
                </c:pt>
                <c:pt idx="4519">
                  <c:v>2.7312679615064335E-4</c:v>
                </c:pt>
                <c:pt idx="4520">
                  <c:v>3.67345666375991E-4</c:v>
                </c:pt>
                <c:pt idx="4521">
                  <c:v>2.7379936507962194E-4</c:v>
                </c:pt>
                <c:pt idx="4522">
                  <c:v>3.0692344786733189E-4</c:v>
                </c:pt>
                <c:pt idx="4523">
                  <c:v>2.9830385530325637E-4</c:v>
                </c:pt>
                <c:pt idx="4524">
                  <c:v>3.646488852463205E-4</c:v>
                </c:pt>
                <c:pt idx="4525">
                  <c:v>2.7875140150156901E-4</c:v>
                </c:pt>
                <c:pt idx="4526">
                  <c:v>2.4775960450512706E-4</c:v>
                </c:pt>
                <c:pt idx="4527">
                  <c:v>3.8009828142225897E-4</c:v>
                </c:pt>
                <c:pt idx="4528">
                  <c:v>3.2512565518129605E-4</c:v>
                </c:pt>
                <c:pt idx="4529">
                  <c:v>2.7987989132340318E-4</c:v>
                </c:pt>
                <c:pt idx="4530">
                  <c:v>2.4243619499433042E-4</c:v>
                </c:pt>
                <c:pt idx="4531">
                  <c:v>2.431355113562771E-4</c:v>
                </c:pt>
                <c:pt idx="4532">
                  <c:v>2.4013250994421768E-4</c:v>
                </c:pt>
                <c:pt idx="4533">
                  <c:v>2.0140880555369247E-4</c:v>
                </c:pt>
                <c:pt idx="4534">
                  <c:v>3.320493282087004E-4</c:v>
                </c:pt>
                <c:pt idx="4535">
                  <c:v>2.2061712919903921E-4</c:v>
                </c:pt>
                <c:pt idx="4536">
                  <c:v>2.2668681771078472E-4</c:v>
                </c:pt>
                <c:pt idx="4537">
                  <c:v>1.9471810900954876E-4</c:v>
                </c:pt>
                <c:pt idx="4538">
                  <c:v>1.8614147036448563E-4</c:v>
                </c:pt>
                <c:pt idx="4539">
                  <c:v>2.4585292765984062E-4</c:v>
                </c:pt>
                <c:pt idx="4540">
                  <c:v>2.4046906454884806E-4</c:v>
                </c:pt>
                <c:pt idx="4541">
                  <c:v>2.0817793105449688E-4</c:v>
                </c:pt>
                <c:pt idx="4542">
                  <c:v>2.9519995712622138E-4</c:v>
                </c:pt>
                <c:pt idx="4543">
                  <c:v>2.0979936645183547E-4</c:v>
                </c:pt>
                <c:pt idx="4544">
                  <c:v>1.8174383295607195E-4</c:v>
                </c:pt>
                <c:pt idx="4545">
                  <c:v>1.8783322576514317E-4</c:v>
                </c:pt>
                <c:pt idx="4546">
                  <c:v>1.7511914798284112E-4</c:v>
                </c:pt>
                <c:pt idx="4547">
                  <c:v>1.5015089841465437E-4</c:v>
                </c:pt>
                <c:pt idx="4548">
                  <c:v>1.358562113294936E-4</c:v>
                </c:pt>
                <c:pt idx="4549">
                  <c:v>1.3815643878735924E-4</c:v>
                </c:pt>
                <c:pt idx="4550">
                  <c:v>1.6460136591552691E-4</c:v>
                </c:pt>
                <c:pt idx="4551">
                  <c:v>1.364728780002354E-4</c:v>
                </c:pt>
                <c:pt idx="4552">
                  <c:v>1.5340801838005849E-4</c:v>
                </c:pt>
                <c:pt idx="4553">
                  <c:v>1.763340573984452E-4</c:v>
                </c:pt>
                <c:pt idx="4554">
                  <c:v>1.8156539804513609E-4</c:v>
                </c:pt>
                <c:pt idx="4555">
                  <c:v>1.7071306590373279E-4</c:v>
                </c:pt>
                <c:pt idx="4556">
                  <c:v>1.4585703230815682E-4</c:v>
                </c:pt>
                <c:pt idx="4557">
                  <c:v>1.4123759010612545E-4</c:v>
                </c:pt>
                <c:pt idx="4558">
                  <c:v>1.6640311364809145E-4</c:v>
                </c:pt>
                <c:pt idx="4559">
                  <c:v>1.2416409694149589E-4</c:v>
                </c:pt>
                <c:pt idx="4560">
                  <c:v>1.4966606935458865E-4</c:v>
                </c:pt>
                <c:pt idx="4561">
                  <c:v>1.1714932174581926E-4</c:v>
                </c:pt>
                <c:pt idx="4562">
                  <c:v>9.3803437056412948E-5</c:v>
                </c:pt>
                <c:pt idx="4563">
                  <c:v>9.9883673834279721E-5</c:v>
                </c:pt>
                <c:pt idx="4564">
                  <c:v>1.4002138580311113E-4</c:v>
                </c:pt>
                <c:pt idx="4565">
                  <c:v>9.7481917797081143E-5</c:v>
                </c:pt>
                <c:pt idx="4566">
                  <c:v>8.8086834983833455E-5</c:v>
                </c:pt>
                <c:pt idx="4567">
                  <c:v>6.3975583976927101E-5</c:v>
                </c:pt>
                <c:pt idx="4568">
                  <c:v>5.4546994282558809E-5</c:v>
                </c:pt>
                <c:pt idx="4569">
                  <c:v>6.8656257392056712E-5</c:v>
                </c:pt>
                <c:pt idx="4570">
                  <c:v>4.1140036450702133E-5</c:v>
                </c:pt>
                <c:pt idx="4571">
                  <c:v>2.2880907026858404E-5</c:v>
                </c:pt>
                <c:pt idx="4572">
                  <c:v>8.3726069185427709E-5</c:v>
                </c:pt>
                <c:pt idx="4573">
                  <c:v>3.8974535017060179E-5</c:v>
                </c:pt>
                <c:pt idx="4574">
                  <c:v>3.516182187741647E-5</c:v>
                </c:pt>
                <c:pt idx="4575">
                  <c:v>7.0756505092303226E-5</c:v>
                </c:pt>
                <c:pt idx="4576">
                  <c:v>1.7175909343676804E-4</c:v>
                </c:pt>
                <c:pt idx="4577">
                  <c:v>7.5121223182053135E-5</c:v>
                </c:pt>
                <c:pt idx="4578">
                  <c:v>6.1475012797804974E-5</c:v>
                </c:pt>
                <c:pt idx="4579">
                  <c:v>2.1128712850603065E-5</c:v>
                </c:pt>
                <c:pt idx="4580">
                  <c:v>6.5898110997692833E-5</c:v>
                </c:pt>
                <c:pt idx="4581">
                  <c:v>2.1444796058333615E-5</c:v>
                </c:pt>
                <c:pt idx="4582">
                  <c:v>3.5165958459203957E-5</c:v>
                </c:pt>
                <c:pt idx="4583">
                  <c:v>5.4053024081638938E-5</c:v>
                </c:pt>
                <c:pt idx="4584">
                  <c:v>9.1370690447019627E-5</c:v>
                </c:pt>
                <c:pt idx="4585">
                  <c:v>5.8480580022433839E-5</c:v>
                </c:pt>
                <c:pt idx="4586">
                  <c:v>7.4780259708160372E-5</c:v>
                </c:pt>
                <c:pt idx="4587">
                  <c:v>6.2286221622704109E-5</c:v>
                </c:pt>
                <c:pt idx="4588">
                  <c:v>4.9973274916183213E-5</c:v>
                </c:pt>
                <c:pt idx="4589">
                  <c:v>-7.9885185468635856E-6</c:v>
                </c:pt>
                <c:pt idx="4590">
                  <c:v>-8.7053614907109329E-6</c:v>
                </c:pt>
                <c:pt idx="4591">
                  <c:v>-1.8652574254789866E-5</c:v>
                </c:pt>
                <c:pt idx="4592">
                  <c:v>-4.6356559503964821E-5</c:v>
                </c:pt>
                <c:pt idx="4593">
                  <c:v>-3.4416830503834937E-5</c:v>
                </c:pt>
                <c:pt idx="4594">
                  <c:v>-2.5509108160396468E-5</c:v>
                </c:pt>
                <c:pt idx="4595">
                  <c:v>-1.2455017807248059E-5</c:v>
                </c:pt>
                <c:pt idx="4596">
                  <c:v>-3.0874652716381679E-5</c:v>
                </c:pt>
                <c:pt idx="4597">
                  <c:v>-5.0514912435859119E-5</c:v>
                </c:pt>
                <c:pt idx="4598">
                  <c:v>-3.9832122458832118E-5</c:v>
                </c:pt>
                <c:pt idx="4599">
                  <c:v>-4.4969741990527921E-5</c:v>
                </c:pt>
                <c:pt idx="4600">
                  <c:v>-7.3319065741438776E-5</c:v>
                </c:pt>
                <c:pt idx="4601">
                  <c:v>-6.8163081486273191E-5</c:v>
                </c:pt>
                <c:pt idx="4602">
                  <c:v>-4.7020917989005524E-5</c:v>
                </c:pt>
                <c:pt idx="4603">
                  <c:v>-6.5493885870421714E-5</c:v>
                </c:pt>
                <c:pt idx="4604">
                  <c:v>-8.3242895716241413E-5</c:v>
                </c:pt>
                <c:pt idx="4605">
                  <c:v>-6.1478363276337245E-5</c:v>
                </c:pt>
                <c:pt idx="4606">
                  <c:v>-7.9865149921169455E-5</c:v>
                </c:pt>
                <c:pt idx="4607">
                  <c:v>-8.1960302267626694E-5</c:v>
                </c:pt>
                <c:pt idx="4608">
                  <c:v>-9.5045301959527026E-5</c:v>
                </c:pt>
                <c:pt idx="4609">
                  <c:v>-8.4840953318735904E-5</c:v>
                </c:pt>
                <c:pt idx="4610">
                  <c:v>-1.1622206443737693E-4</c:v>
                </c:pt>
                <c:pt idx="4611">
                  <c:v>-1.0508324420174587E-4</c:v>
                </c:pt>
                <c:pt idx="4612">
                  <c:v>-7.2708066867294656E-5</c:v>
                </c:pt>
                <c:pt idx="4613">
                  <c:v>-1.0025210607464821E-4</c:v>
                </c:pt>
                <c:pt idx="4614">
                  <c:v>-4.5709631533177633E-5</c:v>
                </c:pt>
                <c:pt idx="4615">
                  <c:v>-8.9912303908478409E-5</c:v>
                </c:pt>
                <c:pt idx="4616">
                  <c:v>-1.1667556490989759E-4</c:v>
                </c:pt>
                <c:pt idx="4617">
                  <c:v>-1.4000177621563894E-4</c:v>
                </c:pt>
                <c:pt idx="4618">
                  <c:v>-1.1118326735384879E-4</c:v>
                </c:pt>
                <c:pt idx="4619">
                  <c:v>-6.4077825106274351E-5</c:v>
                </c:pt>
                <c:pt idx="4620">
                  <c:v>-1.1221225105247855E-4</c:v>
                </c:pt>
                <c:pt idx="4621">
                  <c:v>-9.4798387913660282E-5</c:v>
                </c:pt>
                <c:pt idx="4622">
                  <c:v>-1.1118504443582674E-4</c:v>
                </c:pt>
                <c:pt idx="4623">
                  <c:v>-1.0742320759242836E-4</c:v>
                </c:pt>
                <c:pt idx="4624">
                  <c:v>-1.2389745745335242E-4</c:v>
                </c:pt>
                <c:pt idx="4625">
                  <c:v>-1.2976646709780286E-4</c:v>
                </c:pt>
                <c:pt idx="4626">
                  <c:v>-1.3530420505498476E-4</c:v>
                </c:pt>
                <c:pt idx="4627">
                  <c:v>-1.8118784304539573E-4</c:v>
                </c:pt>
                <c:pt idx="4628">
                  <c:v>-1.3283644873702909E-4</c:v>
                </c:pt>
                <c:pt idx="4629">
                  <c:v>-1.5734579979614368E-4</c:v>
                </c:pt>
                <c:pt idx="4630">
                  <c:v>-1.406170105006855E-4</c:v>
                </c:pt>
                <c:pt idx="4631">
                  <c:v>-1.3353711616434578E-4</c:v>
                </c:pt>
                <c:pt idx="4632">
                  <c:v>-1.5054439196050828E-4</c:v>
                </c:pt>
                <c:pt idx="4633">
                  <c:v>-1.7464587424688047E-4</c:v>
                </c:pt>
                <c:pt idx="4634">
                  <c:v>-1.2644723945965107E-4</c:v>
                </c:pt>
                <c:pt idx="4635">
                  <c:v>-1.4662820866105314E-4</c:v>
                </c:pt>
                <c:pt idx="4636">
                  <c:v>-1.4408804191115313E-4</c:v>
                </c:pt>
                <c:pt idx="4637">
                  <c:v>-1.5084128804837311E-4</c:v>
                </c:pt>
                <c:pt idx="4638">
                  <c:v>-1.5852621016439528E-4</c:v>
                </c:pt>
                <c:pt idx="4639">
                  <c:v>-1.563631870422895E-4</c:v>
                </c:pt>
                <c:pt idx="4640">
                  <c:v>-1.6467255444601502E-4</c:v>
                </c:pt>
                <c:pt idx="4641">
                  <c:v>-1.2744404235383818E-4</c:v>
                </c:pt>
                <c:pt idx="4642">
                  <c:v>-1.5631176924543999E-4</c:v>
                </c:pt>
                <c:pt idx="4643">
                  <c:v>-1.8473231972977857E-4</c:v>
                </c:pt>
                <c:pt idx="4644">
                  <c:v>-1.9357296487585083E-4</c:v>
                </c:pt>
                <c:pt idx="4645">
                  <c:v>-1.6874591118302092E-4</c:v>
                </c:pt>
                <c:pt idx="4646">
                  <c:v>-1.6229411155764225E-4</c:v>
                </c:pt>
                <c:pt idx="4647">
                  <c:v>-1.2032507656446386E-4</c:v>
                </c:pt>
                <c:pt idx="4648">
                  <c:v>-1.6516615037394681E-4</c:v>
                </c:pt>
                <c:pt idx="4649">
                  <c:v>-1.6186280808871525E-4</c:v>
                </c:pt>
                <c:pt idx="4650">
                  <c:v>-1.7609725661553446E-4</c:v>
                </c:pt>
                <c:pt idx="4651">
                  <c:v>-1.8097786217714343E-4</c:v>
                </c:pt>
                <c:pt idx="4652">
                  <c:v>-2.2050662283997003E-4</c:v>
                </c:pt>
                <c:pt idx="4653">
                  <c:v>-2.2089076959378329E-4</c:v>
                </c:pt>
                <c:pt idx="4654">
                  <c:v>-2.0532733709515254E-4</c:v>
                </c:pt>
                <c:pt idx="4655">
                  <c:v>-2.216155712099231E-4</c:v>
                </c:pt>
                <c:pt idx="4656">
                  <c:v>-2.2700447759772517E-4</c:v>
                </c:pt>
                <c:pt idx="4657">
                  <c:v>-1.8676675350054448E-4</c:v>
                </c:pt>
                <c:pt idx="4658">
                  <c:v>-1.9983128033875124E-4</c:v>
                </c:pt>
                <c:pt idx="4659">
                  <c:v>-1.8406594612361003E-4</c:v>
                </c:pt>
                <c:pt idx="4660">
                  <c:v>-2.1504557902510409E-4</c:v>
                </c:pt>
                <c:pt idx="4661">
                  <c:v>-2.2545543892876066E-4</c:v>
                </c:pt>
                <c:pt idx="4662">
                  <c:v>-2.3481469277578947E-4</c:v>
                </c:pt>
                <c:pt idx="4663">
                  <c:v>-2.6229059120137034E-4</c:v>
                </c:pt>
                <c:pt idx="4664">
                  <c:v>-2.5616649284317995E-4</c:v>
                </c:pt>
                <c:pt idx="4665">
                  <c:v>-2.7396348551433631E-4</c:v>
                </c:pt>
                <c:pt idx="4666">
                  <c:v>-2.8142323624865377E-4</c:v>
                </c:pt>
                <c:pt idx="4667">
                  <c:v>-2.485281898920104E-4</c:v>
                </c:pt>
                <c:pt idx="4668">
                  <c:v>-2.4613251002133098E-4</c:v>
                </c:pt>
                <c:pt idx="4669">
                  <c:v>-2.3424546615216689E-4</c:v>
                </c:pt>
                <c:pt idx="4670">
                  <c:v>-2.5102131889194809E-4</c:v>
                </c:pt>
                <c:pt idx="4671">
                  <c:v>-2.6180199713353133E-4</c:v>
                </c:pt>
                <c:pt idx="4672">
                  <c:v>-2.9360666406038737E-4</c:v>
                </c:pt>
                <c:pt idx="4673">
                  <c:v>-3.0072157318513911E-4</c:v>
                </c:pt>
                <c:pt idx="4674">
                  <c:v>-2.8862387431164593E-4</c:v>
                </c:pt>
                <c:pt idx="4675">
                  <c:v>-2.7176216049515513E-4</c:v>
                </c:pt>
                <c:pt idx="4676">
                  <c:v>-2.9984216571564973E-4</c:v>
                </c:pt>
                <c:pt idx="4677">
                  <c:v>-2.0506133137373534E-4</c:v>
                </c:pt>
                <c:pt idx="4678">
                  <c:v>-2.7594503212762943E-4</c:v>
                </c:pt>
                <c:pt idx="4679">
                  <c:v>-3.0199918398176234E-4</c:v>
                </c:pt>
                <c:pt idx="4680">
                  <c:v>-2.7858304693736312E-4</c:v>
                </c:pt>
                <c:pt idx="4681">
                  <c:v>-3.2132441691527704E-4</c:v>
                </c:pt>
                <c:pt idx="4682">
                  <c:v>-3.1655673165569871E-4</c:v>
                </c:pt>
                <c:pt idx="4683">
                  <c:v>-3.2859478049954301E-4</c:v>
                </c:pt>
                <c:pt idx="4684">
                  <c:v>-3.1596541408003992E-4</c:v>
                </c:pt>
                <c:pt idx="4685">
                  <c:v>-3.4869317606572614E-4</c:v>
                </c:pt>
                <c:pt idx="4686">
                  <c:v>-3.3719392031350266E-4</c:v>
                </c:pt>
                <c:pt idx="4687">
                  <c:v>-3.4276937854618153E-4</c:v>
                </c:pt>
                <c:pt idx="4688">
                  <c:v>-3.3807464390299809E-4</c:v>
                </c:pt>
                <c:pt idx="4689">
                  <c:v>-3.4262375350492752E-4</c:v>
                </c:pt>
                <c:pt idx="4690">
                  <c:v>-3.6242722363503623E-4</c:v>
                </c:pt>
                <c:pt idx="4691">
                  <c:v>-3.6373652326501967E-4</c:v>
                </c:pt>
                <c:pt idx="4692">
                  <c:v>-3.3894567657076908E-4</c:v>
                </c:pt>
                <c:pt idx="4693">
                  <c:v>-3.2093270521097621E-4</c:v>
                </c:pt>
                <c:pt idx="4694">
                  <c:v>-3.4974342821851795E-4</c:v>
                </c:pt>
                <c:pt idx="4695">
                  <c:v>-3.2967743396700188E-4</c:v>
                </c:pt>
                <c:pt idx="4696">
                  <c:v>-3.3189820258967422E-4</c:v>
                </c:pt>
                <c:pt idx="4697">
                  <c:v>-3.4837727815581644E-4</c:v>
                </c:pt>
                <c:pt idx="4698">
                  <c:v>-3.6353105460106987E-4</c:v>
                </c:pt>
                <c:pt idx="4699">
                  <c:v>-3.9311329228980819E-4</c:v>
                </c:pt>
                <c:pt idx="4700">
                  <c:v>-3.8168753132482774E-4</c:v>
                </c:pt>
                <c:pt idx="4701">
                  <c:v>-3.8812642768276082E-4</c:v>
                </c:pt>
                <c:pt idx="4702">
                  <c:v>-3.9753871988909101E-4</c:v>
                </c:pt>
                <c:pt idx="4703">
                  <c:v>-4.0239579541686318E-4</c:v>
                </c:pt>
                <c:pt idx="4704">
                  <c:v>-4.1341960071502953E-4</c:v>
                </c:pt>
                <c:pt idx="4705">
                  <c:v>-3.9062348941048359E-4</c:v>
                </c:pt>
                <c:pt idx="4706">
                  <c:v>-3.9598392931463055E-4</c:v>
                </c:pt>
                <c:pt idx="4707">
                  <c:v>-4.2620723475661579E-4</c:v>
                </c:pt>
                <c:pt idx="4708">
                  <c:v>-4.1353571903603013E-4</c:v>
                </c:pt>
                <c:pt idx="4709">
                  <c:v>-3.9535661400875858E-4</c:v>
                </c:pt>
                <c:pt idx="4710">
                  <c:v>-4.0218331009391048E-4</c:v>
                </c:pt>
                <c:pt idx="4711">
                  <c:v>-4.080852842918433E-4</c:v>
                </c:pt>
                <c:pt idx="4712">
                  <c:v>-3.430829407555391E-4</c:v>
                </c:pt>
                <c:pt idx="4713">
                  <c:v>-4.1176620819760064E-4</c:v>
                </c:pt>
                <c:pt idx="4714">
                  <c:v>-4.4549251539542585E-4</c:v>
                </c:pt>
                <c:pt idx="4715">
                  <c:v>-4.27247685939891E-4</c:v>
                </c:pt>
                <c:pt idx="4716">
                  <c:v>-4.3085191853774375E-4</c:v>
                </c:pt>
                <c:pt idx="4717">
                  <c:v>-4.5093513585079916E-4</c:v>
                </c:pt>
                <c:pt idx="4718">
                  <c:v>-4.3088543398408624E-4</c:v>
                </c:pt>
                <c:pt idx="4719">
                  <c:v>-4.2878369735781962E-4</c:v>
                </c:pt>
                <c:pt idx="4720">
                  <c:v>-4.6442758068497445E-4</c:v>
                </c:pt>
                <c:pt idx="4721">
                  <c:v>-4.1889220249004662E-4</c:v>
                </c:pt>
                <c:pt idx="4722">
                  <c:v>-4.332228418669797E-4</c:v>
                </c:pt>
                <c:pt idx="4723">
                  <c:v>-4.3567491044926317E-4</c:v>
                </c:pt>
                <c:pt idx="4724">
                  <c:v>-4.6312223655096003E-4</c:v>
                </c:pt>
                <c:pt idx="4725">
                  <c:v>-4.7103563677336192E-4</c:v>
                </c:pt>
                <c:pt idx="4726">
                  <c:v>-4.8785041200113998E-4</c:v>
                </c:pt>
                <c:pt idx="4727">
                  <c:v>-4.6788265454394176E-4</c:v>
                </c:pt>
                <c:pt idx="4728">
                  <c:v>-4.7335902042187152E-4</c:v>
                </c:pt>
                <c:pt idx="4729">
                  <c:v>-4.5389997216578631E-4</c:v>
                </c:pt>
                <c:pt idx="4730">
                  <c:v>-4.7422737699068034E-4</c:v>
                </c:pt>
                <c:pt idx="4731">
                  <c:v>-4.8958492211748344E-4</c:v>
                </c:pt>
                <c:pt idx="4732">
                  <c:v>-4.7649011944604343E-4</c:v>
                </c:pt>
                <c:pt idx="4733">
                  <c:v>-4.5281677833392399E-4</c:v>
                </c:pt>
                <c:pt idx="4734">
                  <c:v>-4.9581804975113027E-4</c:v>
                </c:pt>
                <c:pt idx="4735">
                  <c:v>-5.0919255329761291E-4</c:v>
                </c:pt>
                <c:pt idx="4736">
                  <c:v>-5.0839570497128754E-4</c:v>
                </c:pt>
                <c:pt idx="4737">
                  <c:v>-5.1159404653994321E-4</c:v>
                </c:pt>
                <c:pt idx="4738">
                  <c:v>-4.7675549132262471E-4</c:v>
                </c:pt>
                <c:pt idx="4739">
                  <c:v>-4.8551638341226561E-4</c:v>
                </c:pt>
                <c:pt idx="4740">
                  <c:v>-4.8397523529202462E-4</c:v>
                </c:pt>
                <c:pt idx="4741">
                  <c:v>-4.6934384688420545E-4</c:v>
                </c:pt>
                <c:pt idx="4742">
                  <c:v>-5.4081704842306696E-4</c:v>
                </c:pt>
                <c:pt idx="4743">
                  <c:v>-4.9209969062119561E-4</c:v>
                </c:pt>
                <c:pt idx="4744">
                  <c:v>-5.0814329227243289E-4</c:v>
                </c:pt>
                <c:pt idx="4745">
                  <c:v>-5.2490288893526399E-4</c:v>
                </c:pt>
                <c:pt idx="4746">
                  <c:v>-5.2187959934667238E-4</c:v>
                </c:pt>
                <c:pt idx="4747">
                  <c:v>-5.0673624821839715E-4</c:v>
                </c:pt>
                <c:pt idx="4748">
                  <c:v>-5.1668510957639463E-4</c:v>
                </c:pt>
                <c:pt idx="4749">
                  <c:v>-5.450089785028118E-4</c:v>
                </c:pt>
                <c:pt idx="4750">
                  <c:v>-5.4508864035254388E-4</c:v>
                </c:pt>
                <c:pt idx="4751">
                  <c:v>-5.3239874650502024E-4</c:v>
                </c:pt>
                <c:pt idx="4752">
                  <c:v>-5.4345028900774071E-4</c:v>
                </c:pt>
                <c:pt idx="4753">
                  <c:v>-5.5449673091872759E-4</c:v>
                </c:pt>
                <c:pt idx="4754">
                  <c:v>-5.454819825537196E-4</c:v>
                </c:pt>
                <c:pt idx="4755">
                  <c:v>-5.6008242018854438E-4</c:v>
                </c:pt>
                <c:pt idx="4756">
                  <c:v>-5.5720365741286128E-4</c:v>
                </c:pt>
                <c:pt idx="4757">
                  <c:v>-5.6877256212879701E-4</c:v>
                </c:pt>
                <c:pt idx="4758">
                  <c:v>-5.8038957813006471E-4</c:v>
                </c:pt>
                <c:pt idx="4759">
                  <c:v>-5.741120163985134E-4</c:v>
                </c:pt>
                <c:pt idx="4760">
                  <c:v>-5.8426637385129709E-4</c:v>
                </c:pt>
                <c:pt idx="4761">
                  <c:v>-6.0604409023590981E-4</c:v>
                </c:pt>
                <c:pt idx="4762">
                  <c:v>-5.666856775097905E-4</c:v>
                </c:pt>
                <c:pt idx="4763">
                  <c:v>-5.9294536511746534E-4</c:v>
                </c:pt>
                <c:pt idx="4764">
                  <c:v>-6.1267379676775051E-4</c:v>
                </c:pt>
                <c:pt idx="4765">
                  <c:v>-5.7548550886057654E-4</c:v>
                </c:pt>
                <c:pt idx="4766">
                  <c:v>-5.9232899007852734E-4</c:v>
                </c:pt>
                <c:pt idx="4767">
                  <c:v>-5.4155531634526356E-4</c:v>
                </c:pt>
                <c:pt idx="4768">
                  <c:v>-5.7089244412446814E-4</c:v>
                </c:pt>
                <c:pt idx="4769">
                  <c:v>-6.0106846356506498E-4</c:v>
                </c:pt>
                <c:pt idx="4770">
                  <c:v>-5.8786614683688882E-4</c:v>
                </c:pt>
                <c:pt idx="4771">
                  <c:v>-5.9893532853139142E-4</c:v>
                </c:pt>
                <c:pt idx="4772">
                  <c:v>-6.2478025971676352E-4</c:v>
                </c:pt>
                <c:pt idx="4773">
                  <c:v>-6.2043280532094879E-4</c:v>
                </c:pt>
                <c:pt idx="4774">
                  <c:v>-6.3792437382386151E-4</c:v>
                </c:pt>
                <c:pt idx="4775">
                  <c:v>-6.5842253926584637E-4</c:v>
                </c:pt>
                <c:pt idx="4776">
                  <c:v>-6.2876597627658896E-4</c:v>
                </c:pt>
                <c:pt idx="4777">
                  <c:v>-6.0857069379323977E-4</c:v>
                </c:pt>
                <c:pt idx="4778">
                  <c:v>-5.8339427736025086E-4</c:v>
                </c:pt>
                <c:pt idx="4779">
                  <c:v>-6.3865624747854453E-4</c:v>
                </c:pt>
                <c:pt idx="4780">
                  <c:v>-6.5353570103333838E-4</c:v>
                </c:pt>
                <c:pt idx="4781">
                  <c:v>-6.3823132363286775E-4</c:v>
                </c:pt>
                <c:pt idx="4782">
                  <c:v>-6.2404906703100521E-4</c:v>
                </c:pt>
                <c:pt idx="4783">
                  <c:v>-6.8714384651080685E-4</c:v>
                </c:pt>
                <c:pt idx="4784">
                  <c:v>-6.2370681699166943E-4</c:v>
                </c:pt>
                <c:pt idx="4785">
                  <c:v>-6.0092954221624352E-4</c:v>
                </c:pt>
                <c:pt idx="4786">
                  <c:v>-6.2654297703554319E-4</c:v>
                </c:pt>
                <c:pt idx="4787">
                  <c:v>-6.2421348055621817E-4</c:v>
                </c:pt>
                <c:pt idx="4788">
                  <c:v>-6.306562937791443E-4</c:v>
                </c:pt>
                <c:pt idx="4789">
                  <c:v>-6.4280183760233756E-4</c:v>
                </c:pt>
                <c:pt idx="4790">
                  <c:v>-6.3859219385288633E-4</c:v>
                </c:pt>
                <c:pt idx="4791">
                  <c:v>-6.1743348464482223E-4</c:v>
                </c:pt>
                <c:pt idx="4792">
                  <c:v>-6.5585944110549508E-4</c:v>
                </c:pt>
                <c:pt idx="4793">
                  <c:v>-6.7751109276842684E-4</c:v>
                </c:pt>
                <c:pt idx="4794">
                  <c:v>-6.6607391091799088E-4</c:v>
                </c:pt>
                <c:pt idx="4795">
                  <c:v>-6.5296661644152841E-4</c:v>
                </c:pt>
                <c:pt idx="4796">
                  <c:v>-6.6791545785440981E-4</c:v>
                </c:pt>
                <c:pt idx="4797">
                  <c:v>-6.9968770343836197E-4</c:v>
                </c:pt>
                <c:pt idx="4798">
                  <c:v>-7.0363743654851426E-4</c:v>
                </c:pt>
                <c:pt idx="4799">
                  <c:v>-6.7700492650127006E-4</c:v>
                </c:pt>
                <c:pt idx="4800">
                  <c:v>-6.6921693595081732E-4</c:v>
                </c:pt>
                <c:pt idx="4801">
                  <c:v>-6.7610003314812965E-4</c:v>
                </c:pt>
                <c:pt idx="4802">
                  <c:v>-6.704583083132937E-4</c:v>
                </c:pt>
                <c:pt idx="4803">
                  <c:v>-6.5354226089474007E-4</c:v>
                </c:pt>
                <c:pt idx="4804">
                  <c:v>-6.8540343207250777E-4</c:v>
                </c:pt>
                <c:pt idx="4805">
                  <c:v>-6.8989505340849697E-4</c:v>
                </c:pt>
                <c:pt idx="4806">
                  <c:v>-6.9731085650309808E-4</c:v>
                </c:pt>
                <c:pt idx="4807">
                  <c:v>-7.4402731227472243E-4</c:v>
                </c:pt>
                <c:pt idx="4808">
                  <c:v>-7.1832061788840726E-4</c:v>
                </c:pt>
                <c:pt idx="4809">
                  <c:v>-7.1505514505200267E-4</c:v>
                </c:pt>
                <c:pt idx="4810">
                  <c:v>-7.0374105774718542E-4</c:v>
                </c:pt>
                <c:pt idx="4811">
                  <c:v>-7.502351659222844E-4</c:v>
                </c:pt>
                <c:pt idx="4812">
                  <c:v>-7.4185362855745023E-4</c:v>
                </c:pt>
                <c:pt idx="4813">
                  <c:v>-7.4606932652145715E-4</c:v>
                </c:pt>
                <c:pt idx="4814">
                  <c:v>-7.3155118433170993E-4</c:v>
                </c:pt>
                <c:pt idx="4815">
                  <c:v>-7.2580302271260428E-4</c:v>
                </c:pt>
                <c:pt idx="4816">
                  <c:v>-7.1142772043030985E-4</c:v>
                </c:pt>
                <c:pt idx="4817">
                  <c:v>-7.4563420441028645E-4</c:v>
                </c:pt>
                <c:pt idx="4818">
                  <c:v>-7.1257653921767521E-4</c:v>
                </c:pt>
                <c:pt idx="4819">
                  <c:v>-7.3361051293766727E-4</c:v>
                </c:pt>
                <c:pt idx="4820">
                  <c:v>-7.5745995775647161E-4</c:v>
                </c:pt>
                <c:pt idx="4821">
                  <c:v>-7.0258283948719416E-4</c:v>
                </c:pt>
                <c:pt idx="4822">
                  <c:v>-7.5129030138989584E-4</c:v>
                </c:pt>
                <c:pt idx="4823">
                  <c:v>-7.5374929017797113E-4</c:v>
                </c:pt>
                <c:pt idx="4824">
                  <c:v>-7.540567907394904E-4</c:v>
                </c:pt>
                <c:pt idx="4825">
                  <c:v>-7.9068883399215117E-4</c:v>
                </c:pt>
                <c:pt idx="4826">
                  <c:v>-7.8680830269788787E-4</c:v>
                </c:pt>
                <c:pt idx="4827">
                  <c:v>-7.6987387546895018E-4</c:v>
                </c:pt>
                <c:pt idx="4828">
                  <c:v>-7.9275536441502032E-4</c:v>
                </c:pt>
                <c:pt idx="4829">
                  <c:v>-7.7591433026497655E-4</c:v>
                </c:pt>
                <c:pt idx="4830">
                  <c:v>-7.7089740887778025E-4</c:v>
                </c:pt>
                <c:pt idx="4831">
                  <c:v>-7.843478234900032E-4</c:v>
                </c:pt>
                <c:pt idx="4832">
                  <c:v>-8.0557738825359207E-4</c:v>
                </c:pt>
                <c:pt idx="4833">
                  <c:v>-8.081669934202094E-4</c:v>
                </c:pt>
                <c:pt idx="4834">
                  <c:v>-7.6208426705955633E-4</c:v>
                </c:pt>
                <c:pt idx="4835">
                  <c:v>-7.7824335906157851E-4</c:v>
                </c:pt>
                <c:pt idx="4836">
                  <c:v>-7.9770802737785861E-4</c:v>
                </c:pt>
                <c:pt idx="4837">
                  <c:v>-8.2045014154406989E-4</c:v>
                </c:pt>
                <c:pt idx="4838">
                  <c:v>-8.2240781791725003E-4</c:v>
                </c:pt>
                <c:pt idx="4839">
                  <c:v>-8.2203002031304916E-4</c:v>
                </c:pt>
                <c:pt idx="4840">
                  <c:v>-8.3945761161972584E-4</c:v>
                </c:pt>
                <c:pt idx="4841">
                  <c:v>-8.1225216750539038E-4</c:v>
                </c:pt>
                <c:pt idx="4842">
                  <c:v>-8.362556556966459E-4</c:v>
                </c:pt>
                <c:pt idx="4843">
                  <c:v>-8.4737206188082782E-4</c:v>
                </c:pt>
                <c:pt idx="4844">
                  <c:v>-7.8331328752273696E-4</c:v>
                </c:pt>
                <c:pt idx="4845">
                  <c:v>-7.8530398286790664E-4</c:v>
                </c:pt>
                <c:pt idx="4846">
                  <c:v>-7.8961178728445091E-4</c:v>
                </c:pt>
                <c:pt idx="4847">
                  <c:v>-7.9586078552214235E-4</c:v>
                </c:pt>
                <c:pt idx="4848">
                  <c:v>-8.1880331484754766E-4</c:v>
                </c:pt>
                <c:pt idx="4849">
                  <c:v>-7.859711961630848E-4</c:v>
                </c:pt>
                <c:pt idx="4850">
                  <c:v>-7.9221211468911089E-4</c:v>
                </c:pt>
                <c:pt idx="4851">
                  <c:v>-8.1664242056667417E-4</c:v>
                </c:pt>
                <c:pt idx="4852">
                  <c:v>-7.9458930845018158E-4</c:v>
                </c:pt>
                <c:pt idx="4853">
                  <c:v>-8.288451469682165E-4</c:v>
                </c:pt>
                <c:pt idx="4854">
                  <c:v>-8.3576166622712856E-4</c:v>
                </c:pt>
                <c:pt idx="4855">
                  <c:v>-8.4138039054555908E-4</c:v>
                </c:pt>
                <c:pt idx="4856">
                  <c:v>-8.4349940197942636E-4</c:v>
                </c:pt>
                <c:pt idx="4857">
                  <c:v>-8.4995591348224352E-4</c:v>
                </c:pt>
                <c:pt idx="4858">
                  <c:v>-8.4272983141931226E-4</c:v>
                </c:pt>
                <c:pt idx="4859">
                  <c:v>-8.7544864937606098E-4</c:v>
                </c:pt>
                <c:pt idx="4860">
                  <c:v>-9.0893491249535382E-4</c:v>
                </c:pt>
                <c:pt idx="4861">
                  <c:v>-8.6681903284626825E-4</c:v>
                </c:pt>
                <c:pt idx="4862">
                  <c:v>-8.8792999401662593E-4</c:v>
                </c:pt>
                <c:pt idx="4863">
                  <c:v>-9.00017155870899E-4</c:v>
                </c:pt>
                <c:pt idx="4864">
                  <c:v>-8.9926253681331153E-4</c:v>
                </c:pt>
                <c:pt idx="4865">
                  <c:v>-8.6863177710259194E-4</c:v>
                </c:pt>
                <c:pt idx="4866">
                  <c:v>-8.8982365615920226E-4</c:v>
                </c:pt>
                <c:pt idx="4867">
                  <c:v>-9.0502010687089536E-4</c:v>
                </c:pt>
                <c:pt idx="4868">
                  <c:v>-9.0050340250698616E-4</c:v>
                </c:pt>
                <c:pt idx="4869">
                  <c:v>-9.2860255996811652E-4</c:v>
                </c:pt>
                <c:pt idx="4870">
                  <c:v>-9.2784348460220485E-4</c:v>
                </c:pt>
                <c:pt idx="4871">
                  <c:v>-9.2337451528280582E-4</c:v>
                </c:pt>
                <c:pt idx="4872">
                  <c:v>-9.1445131472833144E-4</c:v>
                </c:pt>
                <c:pt idx="4873">
                  <c:v>-9.3402375557043009E-4</c:v>
                </c:pt>
                <c:pt idx="4874">
                  <c:v>-9.0895067310854249E-4</c:v>
                </c:pt>
                <c:pt idx="4875">
                  <c:v>-9.3621132650804667E-4</c:v>
                </c:pt>
                <c:pt idx="4876">
                  <c:v>-9.5035680834980947E-4</c:v>
                </c:pt>
                <c:pt idx="4877">
                  <c:v>-9.4738514332962586E-4</c:v>
                </c:pt>
                <c:pt idx="4878">
                  <c:v>-9.1890594594991489E-4</c:v>
                </c:pt>
                <c:pt idx="4879">
                  <c:v>-9.3852034036795049E-4</c:v>
                </c:pt>
                <c:pt idx="4880">
                  <c:v>-9.1625800966118015E-4</c:v>
                </c:pt>
                <c:pt idx="4881">
                  <c:v>-9.5462339572707376E-4</c:v>
                </c:pt>
                <c:pt idx="4882">
                  <c:v>-8.3906523937518998E-4</c:v>
                </c:pt>
                <c:pt idx="4883">
                  <c:v>-8.8629992995486887E-4</c:v>
                </c:pt>
                <c:pt idx="4884">
                  <c:v>-9.0308270484702107E-4</c:v>
                </c:pt>
                <c:pt idx="4885">
                  <c:v>-9.3059149278538653E-4</c:v>
                </c:pt>
                <c:pt idx="4886">
                  <c:v>-9.5849318151877303E-4</c:v>
                </c:pt>
                <c:pt idx="4887">
                  <c:v>-9.4955781461016E-4</c:v>
                </c:pt>
                <c:pt idx="4888">
                  <c:v>-9.3940319370229596E-4</c:v>
                </c:pt>
                <c:pt idx="4889">
                  <c:v>-9.4591045174164312E-4</c:v>
                </c:pt>
                <c:pt idx="4890">
                  <c:v>-9.7500299408199357E-4</c:v>
                </c:pt>
                <c:pt idx="4891">
                  <c:v>-9.5649850311522251E-4</c:v>
                </c:pt>
                <c:pt idx="4892">
                  <c:v>-9.6129576730154482E-4</c:v>
                </c:pt>
                <c:pt idx="4893">
                  <c:v>-9.6954400812246648E-4</c:v>
                </c:pt>
                <c:pt idx="4894">
                  <c:v>-9.925015946086412E-4</c:v>
                </c:pt>
                <c:pt idx="4895">
                  <c:v>-9.5294528891707502E-4</c:v>
                </c:pt>
                <c:pt idx="4896">
                  <c:v>-9.4893282779748614E-4</c:v>
                </c:pt>
                <c:pt idx="4897">
                  <c:v>-1.013766020596733E-3</c:v>
                </c:pt>
                <c:pt idx="4898">
                  <c:v>-9.899486095841729E-4</c:v>
                </c:pt>
                <c:pt idx="4899">
                  <c:v>-9.3876045732372399E-4</c:v>
                </c:pt>
                <c:pt idx="4900">
                  <c:v>-9.8917097380781319E-4</c:v>
                </c:pt>
                <c:pt idx="4901">
                  <c:v>-9.9591987614572482E-4</c:v>
                </c:pt>
                <c:pt idx="4902">
                  <c:v>-9.5693520856625423E-4</c:v>
                </c:pt>
                <c:pt idx="4903">
                  <c:v>-9.91954736814536E-4</c:v>
                </c:pt>
                <c:pt idx="4904">
                  <c:v>-9.8968598704753151E-4</c:v>
                </c:pt>
                <c:pt idx="4905">
                  <c:v>-9.987093428809584E-4</c:v>
                </c:pt>
                <c:pt idx="4906">
                  <c:v>-1.0045239686983524E-3</c:v>
                </c:pt>
                <c:pt idx="4907">
                  <c:v>-1.0093892242279867E-3</c:v>
                </c:pt>
                <c:pt idx="4908">
                  <c:v>-1.0598196726910542E-3</c:v>
                </c:pt>
                <c:pt idx="4909">
                  <c:v>-1.0287020770031032E-3</c:v>
                </c:pt>
                <c:pt idx="4910">
                  <c:v>-1.0121914743046144E-3</c:v>
                </c:pt>
                <c:pt idx="4911">
                  <c:v>-1.0150410130961383E-3</c:v>
                </c:pt>
                <c:pt idx="4912">
                  <c:v>-9.8789504657478995E-4</c:v>
                </c:pt>
                <c:pt idx="4913">
                  <c:v>-9.9251721274408585E-4</c:v>
                </c:pt>
                <c:pt idx="4914">
                  <c:v>-1.011860222652943E-3</c:v>
                </c:pt>
                <c:pt idx="4915">
                  <c:v>-9.407885830515708E-4</c:v>
                </c:pt>
                <c:pt idx="4916">
                  <c:v>-9.9178611695975171E-4</c:v>
                </c:pt>
                <c:pt idx="4917">
                  <c:v>-1.0267912818007286E-3</c:v>
                </c:pt>
                <c:pt idx="4918">
                  <c:v>-1.0369402175037334E-3</c:v>
                </c:pt>
                <c:pt idx="4919">
                  <c:v>-9.8988953113652548E-4</c:v>
                </c:pt>
                <c:pt idx="4920">
                  <c:v>-1.0410419833830533E-3</c:v>
                </c:pt>
                <c:pt idx="4921">
                  <c:v>-1.042173723155749E-3</c:v>
                </c:pt>
                <c:pt idx="4922">
                  <c:v>-1.0657374032711161E-3</c:v>
                </c:pt>
                <c:pt idx="4923">
                  <c:v>-1.0612169282626525E-3</c:v>
                </c:pt>
                <c:pt idx="4924">
                  <c:v>-1.0460479613650512E-3</c:v>
                </c:pt>
                <c:pt idx="4925">
                  <c:v>-1.0593194864590945E-3</c:v>
                </c:pt>
                <c:pt idx="4926">
                  <c:v>-1.0597061779070759E-3</c:v>
                </c:pt>
                <c:pt idx="4927">
                  <c:v>-1.0891769629120757E-3</c:v>
                </c:pt>
                <c:pt idx="4928">
                  <c:v>-1.0749873348008838E-3</c:v>
                </c:pt>
                <c:pt idx="4929">
                  <c:v>-1.0928025065885976E-3</c:v>
                </c:pt>
                <c:pt idx="4930">
                  <c:v>-1.0913784333102254E-3</c:v>
                </c:pt>
                <c:pt idx="4931">
                  <c:v>-1.0648194406731024E-3</c:v>
                </c:pt>
                <c:pt idx="4932">
                  <c:v>-1.1159923677035936E-3</c:v>
                </c:pt>
                <c:pt idx="4933">
                  <c:v>-1.0950520757455229E-3</c:v>
                </c:pt>
                <c:pt idx="4934">
                  <c:v>-1.0913675410477769E-3</c:v>
                </c:pt>
                <c:pt idx="4935">
                  <c:v>-1.0902225157118901E-3</c:v>
                </c:pt>
                <c:pt idx="4936">
                  <c:v>-1.0694569966808978E-3</c:v>
                </c:pt>
                <c:pt idx="4937">
                  <c:v>-1.112868517221501E-3</c:v>
                </c:pt>
                <c:pt idx="4938">
                  <c:v>-1.0928996985960053E-3</c:v>
                </c:pt>
                <c:pt idx="4939">
                  <c:v>-1.0696483982392704E-3</c:v>
                </c:pt>
                <c:pt idx="4940">
                  <c:v>-1.0904791653764787E-3</c:v>
                </c:pt>
                <c:pt idx="4941">
                  <c:v>-1.1036041239203601E-3</c:v>
                </c:pt>
                <c:pt idx="4942">
                  <c:v>-1.1326023270483256E-3</c:v>
                </c:pt>
                <c:pt idx="4943">
                  <c:v>-1.1064212604791721E-3</c:v>
                </c:pt>
                <c:pt idx="4944">
                  <c:v>-1.0875546599399127E-3</c:v>
                </c:pt>
                <c:pt idx="4945">
                  <c:v>-1.127508894022175E-3</c:v>
                </c:pt>
                <c:pt idx="4946">
                  <c:v>-1.1017651635100742E-3</c:v>
                </c:pt>
                <c:pt idx="4947">
                  <c:v>-1.1241111919995711E-3</c:v>
                </c:pt>
                <c:pt idx="4948">
                  <c:v>-1.1342171426607184E-3</c:v>
                </c:pt>
                <c:pt idx="4949">
                  <c:v>-1.1203702661805618E-3</c:v>
                </c:pt>
                <c:pt idx="4950">
                  <c:v>-1.1339849022821086E-3</c:v>
                </c:pt>
                <c:pt idx="4951">
                  <c:v>-1.0928341128253112E-3</c:v>
                </c:pt>
                <c:pt idx="4952">
                  <c:v>-1.1055643188922866E-3</c:v>
                </c:pt>
                <c:pt idx="4953">
                  <c:v>-1.1322315434164857E-3</c:v>
                </c:pt>
                <c:pt idx="4954">
                  <c:v>-1.1580231049625753E-3</c:v>
                </c:pt>
                <c:pt idx="4955">
                  <c:v>-1.1626634576921877E-3</c:v>
                </c:pt>
                <c:pt idx="4956">
                  <c:v>-1.1570420760704714E-3</c:v>
                </c:pt>
                <c:pt idx="4957">
                  <c:v>-1.1647261023146544E-3</c:v>
                </c:pt>
                <c:pt idx="4958">
                  <c:v>-1.1633624828901424E-3</c:v>
                </c:pt>
                <c:pt idx="4959">
                  <c:v>-1.1745293736431179E-3</c:v>
                </c:pt>
                <c:pt idx="4960">
                  <c:v>-1.1976774676583611E-3</c:v>
                </c:pt>
                <c:pt idx="4961">
                  <c:v>-1.2058874502845853E-3</c:v>
                </c:pt>
                <c:pt idx="4962">
                  <c:v>-1.2136118308048712E-3</c:v>
                </c:pt>
                <c:pt idx="4963">
                  <c:v>-1.2105471888750206E-3</c:v>
                </c:pt>
                <c:pt idx="4964">
                  <c:v>-1.2223723527223975E-3</c:v>
                </c:pt>
                <c:pt idx="4965">
                  <c:v>-1.2139099537295697E-3</c:v>
                </c:pt>
                <c:pt idx="4966">
                  <c:v>-1.1509702703397841E-3</c:v>
                </c:pt>
                <c:pt idx="4967">
                  <c:v>-1.1953114370718025E-3</c:v>
                </c:pt>
                <c:pt idx="4968">
                  <c:v>-1.1863985344986593E-3</c:v>
                </c:pt>
                <c:pt idx="4969">
                  <c:v>-1.1972705035704712E-3</c:v>
                </c:pt>
                <c:pt idx="4970">
                  <c:v>-1.1810879970164158E-3</c:v>
                </c:pt>
                <c:pt idx="4971">
                  <c:v>-1.1523819379576866E-3</c:v>
                </c:pt>
                <c:pt idx="4972">
                  <c:v>-1.2002884535362278E-3</c:v>
                </c:pt>
                <c:pt idx="4973">
                  <c:v>-1.2276271414035794E-3</c:v>
                </c:pt>
                <c:pt idx="4974">
                  <c:v>-1.166090664358231E-3</c:v>
                </c:pt>
                <c:pt idx="4975">
                  <c:v>-1.1504719070075304E-3</c:v>
                </c:pt>
                <c:pt idx="4976">
                  <c:v>-1.1949217444235866E-3</c:v>
                </c:pt>
                <c:pt idx="4977">
                  <c:v>-1.1941349825874898E-3</c:v>
                </c:pt>
                <c:pt idx="4978">
                  <c:v>-1.1921928397857443E-3</c:v>
                </c:pt>
                <c:pt idx="4979">
                  <c:v>-1.1959617732075966E-3</c:v>
                </c:pt>
                <c:pt idx="4980">
                  <c:v>-1.217451690170832E-3</c:v>
                </c:pt>
                <c:pt idx="4981">
                  <c:v>-1.2191692438585199E-3</c:v>
                </c:pt>
                <c:pt idx="4982">
                  <c:v>-1.2252983776988974E-3</c:v>
                </c:pt>
                <c:pt idx="4983">
                  <c:v>-1.2268191083269313E-3</c:v>
                </c:pt>
                <c:pt idx="4984">
                  <c:v>-1.1973914597460014E-3</c:v>
                </c:pt>
                <c:pt idx="4985">
                  <c:v>-1.218430198327443E-3</c:v>
                </c:pt>
                <c:pt idx="4986">
                  <c:v>-1.2433477606985939E-3</c:v>
                </c:pt>
                <c:pt idx="4987">
                  <c:v>-1.246198149810052E-3</c:v>
                </c:pt>
                <c:pt idx="4988">
                  <c:v>-1.2611262455223963E-3</c:v>
                </c:pt>
                <c:pt idx="4989">
                  <c:v>-1.2459142714568272E-3</c:v>
                </c:pt>
                <c:pt idx="4990">
                  <c:v>-1.2525393925499884E-3</c:v>
                </c:pt>
                <c:pt idx="4991">
                  <c:v>-1.2841768015877338E-3</c:v>
                </c:pt>
                <c:pt idx="4992">
                  <c:v>-1.2607179957664306E-3</c:v>
                </c:pt>
                <c:pt idx="4993">
                  <c:v>-1.2483959200294847E-3</c:v>
                </c:pt>
                <c:pt idx="4994">
                  <c:v>-1.2772017402272453E-3</c:v>
                </c:pt>
                <c:pt idx="4995">
                  <c:v>-1.2945242622551258E-3</c:v>
                </c:pt>
                <c:pt idx="4996">
                  <c:v>-1.2704383843154636E-3</c:v>
                </c:pt>
                <c:pt idx="4997">
                  <c:v>-1.3185592762116442E-3</c:v>
                </c:pt>
                <c:pt idx="4998">
                  <c:v>-1.2620430481836092E-3</c:v>
                </c:pt>
                <c:pt idx="4999">
                  <c:v>-1.2664060106024561E-3</c:v>
                </c:pt>
                <c:pt idx="5000">
                  <c:v>-1.3214577900142065E-3</c:v>
                </c:pt>
                <c:pt idx="5001">
                  <c:v>-1.3055134808815409E-3</c:v>
                </c:pt>
                <c:pt idx="5002">
                  <c:v>-1.3085185724730627E-3</c:v>
                </c:pt>
                <c:pt idx="5003">
                  <c:v>-1.3134689086818643E-3</c:v>
                </c:pt>
                <c:pt idx="5004">
                  <c:v>-1.3215054261054662E-3</c:v>
                </c:pt>
                <c:pt idx="5005">
                  <c:v>-1.3357898364889109E-3</c:v>
                </c:pt>
                <c:pt idx="5006">
                  <c:v>-1.3262704693306148E-3</c:v>
                </c:pt>
                <c:pt idx="5007">
                  <c:v>-1.3330304216470381E-3</c:v>
                </c:pt>
                <c:pt idx="5008">
                  <c:v>-1.3627981916612204E-3</c:v>
                </c:pt>
                <c:pt idx="5009">
                  <c:v>-1.313708428220893E-3</c:v>
                </c:pt>
                <c:pt idx="5010">
                  <c:v>-1.3627978099748901E-3</c:v>
                </c:pt>
                <c:pt idx="5011">
                  <c:v>-1.365355996157251E-3</c:v>
                </c:pt>
                <c:pt idx="5012">
                  <c:v>-1.3476727824106238E-3</c:v>
                </c:pt>
                <c:pt idx="5013">
                  <c:v>-1.3733618067846465E-3</c:v>
                </c:pt>
                <c:pt idx="5014">
                  <c:v>-1.3710267091570942E-3</c:v>
                </c:pt>
                <c:pt idx="5015">
                  <c:v>-1.3820852655619664E-3</c:v>
                </c:pt>
                <c:pt idx="5016">
                  <c:v>-1.3612817642896717E-3</c:v>
                </c:pt>
                <c:pt idx="5017">
                  <c:v>-1.3691744118079292E-3</c:v>
                </c:pt>
                <c:pt idx="5018">
                  <c:v>-1.3730591087059334E-3</c:v>
                </c:pt>
                <c:pt idx="5019">
                  <c:v>-1.3625054639366955E-3</c:v>
                </c:pt>
                <c:pt idx="5020">
                  <c:v>-1.3814065635878745E-3</c:v>
                </c:pt>
                <c:pt idx="5021">
                  <c:v>-1.3539392498819851E-3</c:v>
                </c:pt>
                <c:pt idx="5022">
                  <c:v>-1.4070224211721572E-3</c:v>
                </c:pt>
                <c:pt idx="5023">
                  <c:v>-1.3908771378238934E-3</c:v>
                </c:pt>
                <c:pt idx="5024">
                  <c:v>-1.353294810350676E-3</c:v>
                </c:pt>
                <c:pt idx="5025">
                  <c:v>-1.384569017937242E-3</c:v>
                </c:pt>
                <c:pt idx="5026">
                  <c:v>-1.3690238534817692E-3</c:v>
                </c:pt>
                <c:pt idx="5027">
                  <c:v>-1.3523654078050592E-3</c:v>
                </c:pt>
                <c:pt idx="5028">
                  <c:v>-1.3975945407715038E-3</c:v>
                </c:pt>
                <c:pt idx="5029">
                  <c:v>-1.3922441680477972E-3</c:v>
                </c:pt>
                <c:pt idx="5030">
                  <c:v>-1.4040912555917076E-3</c:v>
                </c:pt>
                <c:pt idx="5031">
                  <c:v>-1.4170098039766653E-3</c:v>
                </c:pt>
                <c:pt idx="5032">
                  <c:v>-1.3850405674839885E-3</c:v>
                </c:pt>
                <c:pt idx="5033">
                  <c:v>-1.4012756821219958E-3</c:v>
                </c:pt>
                <c:pt idx="5034">
                  <c:v>-1.4039171396189062E-3</c:v>
                </c:pt>
                <c:pt idx="5035">
                  <c:v>-1.4145948106714875E-3</c:v>
                </c:pt>
                <c:pt idx="5036">
                  <c:v>-1.4130388408689406E-3</c:v>
                </c:pt>
                <c:pt idx="5037">
                  <c:v>-1.4162995042236903E-3</c:v>
                </c:pt>
                <c:pt idx="5038">
                  <c:v>-1.4340547440492657E-3</c:v>
                </c:pt>
                <c:pt idx="5039">
                  <c:v>-1.4320244809352116E-3</c:v>
                </c:pt>
                <c:pt idx="5040">
                  <c:v>-1.4362545448314262E-3</c:v>
                </c:pt>
                <c:pt idx="5041">
                  <c:v>-1.435156710343308E-3</c:v>
                </c:pt>
                <c:pt idx="5042">
                  <c:v>-1.4355840794330809E-3</c:v>
                </c:pt>
                <c:pt idx="5043">
                  <c:v>-1.4348619104563895E-3</c:v>
                </c:pt>
                <c:pt idx="5044">
                  <c:v>-1.4316860715471258E-3</c:v>
                </c:pt>
                <c:pt idx="5045">
                  <c:v>-1.4230036865509937E-3</c:v>
                </c:pt>
                <c:pt idx="5046">
                  <c:v>-1.4680140082704237E-3</c:v>
                </c:pt>
                <c:pt idx="5047">
                  <c:v>-1.4692668724865768E-3</c:v>
                </c:pt>
                <c:pt idx="5048">
                  <c:v>-1.4737843775164969E-3</c:v>
                </c:pt>
                <c:pt idx="5049">
                  <c:v>-1.4429320681881679E-3</c:v>
                </c:pt>
                <c:pt idx="5050">
                  <c:v>-1.4743910254114301E-3</c:v>
                </c:pt>
                <c:pt idx="5051">
                  <c:v>-1.4558554809816506E-3</c:v>
                </c:pt>
                <c:pt idx="5052">
                  <c:v>-1.4318181952452291E-3</c:v>
                </c:pt>
                <c:pt idx="5053">
                  <c:v>-1.4769514540374691E-3</c:v>
                </c:pt>
                <c:pt idx="5054">
                  <c:v>-1.465854289353133E-3</c:v>
                </c:pt>
                <c:pt idx="5055">
                  <c:v>-1.4636700825177605E-3</c:v>
                </c:pt>
                <c:pt idx="5056">
                  <c:v>-1.5018625269054427E-3</c:v>
                </c:pt>
                <c:pt idx="5057">
                  <c:v>-1.4857438284029039E-3</c:v>
                </c:pt>
                <c:pt idx="5058">
                  <c:v>-1.482732634408282E-3</c:v>
                </c:pt>
                <c:pt idx="5059">
                  <c:v>-1.4571661235005288E-3</c:v>
                </c:pt>
                <c:pt idx="5060">
                  <c:v>-1.4818907733100649E-3</c:v>
                </c:pt>
                <c:pt idx="5061">
                  <c:v>-1.4476541724977718E-3</c:v>
                </c:pt>
                <c:pt idx="5062">
                  <c:v>-1.4023086227021582E-3</c:v>
                </c:pt>
                <c:pt idx="5063">
                  <c:v>-1.4183791650757261E-3</c:v>
                </c:pt>
                <c:pt idx="5064">
                  <c:v>-1.4137717870408152E-3</c:v>
                </c:pt>
                <c:pt idx="5065">
                  <c:v>-1.4571085048980454E-3</c:v>
                </c:pt>
                <c:pt idx="5066">
                  <c:v>-1.4871117565547433E-3</c:v>
                </c:pt>
                <c:pt idx="5067">
                  <c:v>-1.480877420257708E-3</c:v>
                </c:pt>
                <c:pt idx="5068">
                  <c:v>-1.483459946128386E-3</c:v>
                </c:pt>
                <c:pt idx="5069">
                  <c:v>-1.4919964267084023E-3</c:v>
                </c:pt>
                <c:pt idx="5070">
                  <c:v>-1.4903866133165054E-3</c:v>
                </c:pt>
                <c:pt idx="5071">
                  <c:v>-1.5132458677179111E-3</c:v>
                </c:pt>
                <c:pt idx="5072">
                  <c:v>-1.4190225722154077E-3</c:v>
                </c:pt>
                <c:pt idx="5073">
                  <c:v>-1.4653258218995599E-3</c:v>
                </c:pt>
                <c:pt idx="5074">
                  <c:v>-1.4879875202441486E-3</c:v>
                </c:pt>
                <c:pt idx="5075">
                  <c:v>-1.4740308763400844E-3</c:v>
                </c:pt>
                <c:pt idx="5076">
                  <c:v>-1.4646184877022328E-3</c:v>
                </c:pt>
                <c:pt idx="5077">
                  <c:v>-1.4385836522314498E-3</c:v>
                </c:pt>
                <c:pt idx="5078">
                  <c:v>-1.4899198675695929E-3</c:v>
                </c:pt>
                <c:pt idx="5079">
                  <c:v>-1.4759295309260824E-3</c:v>
                </c:pt>
                <c:pt idx="5080">
                  <c:v>-1.487216223597916E-3</c:v>
                </c:pt>
                <c:pt idx="5081">
                  <c:v>-1.4693736567376128E-3</c:v>
                </c:pt>
                <c:pt idx="5082">
                  <c:v>-1.4947891519317752E-3</c:v>
                </c:pt>
                <c:pt idx="5083">
                  <c:v>-1.5163417179020018E-3</c:v>
                </c:pt>
                <c:pt idx="5084">
                  <c:v>-1.4978223843235515E-3</c:v>
                </c:pt>
                <c:pt idx="5085">
                  <c:v>-1.4998432589618121E-3</c:v>
                </c:pt>
                <c:pt idx="5086">
                  <c:v>-1.5049327236635686E-3</c:v>
                </c:pt>
                <c:pt idx="5087">
                  <c:v>-1.5374407039248654E-3</c:v>
                </c:pt>
                <c:pt idx="5088">
                  <c:v>-1.5313365007958372E-3</c:v>
                </c:pt>
                <c:pt idx="5089">
                  <c:v>-1.5348465491750668E-3</c:v>
                </c:pt>
                <c:pt idx="5090">
                  <c:v>-1.506409256975002E-3</c:v>
                </c:pt>
                <c:pt idx="5091">
                  <c:v>-1.5146398361277631E-3</c:v>
                </c:pt>
                <c:pt idx="5092">
                  <c:v>-1.5438450020906743E-3</c:v>
                </c:pt>
                <c:pt idx="5093">
                  <c:v>-1.5378306345611946E-3</c:v>
                </c:pt>
                <c:pt idx="5094">
                  <c:v>-1.5591510934368038E-3</c:v>
                </c:pt>
                <c:pt idx="5095">
                  <c:v>-1.5235950909876911E-3</c:v>
                </c:pt>
                <c:pt idx="5096">
                  <c:v>-1.5249902860770279E-3</c:v>
                </c:pt>
                <c:pt idx="5097">
                  <c:v>-1.5413182252366749E-3</c:v>
                </c:pt>
                <c:pt idx="5098">
                  <c:v>-1.5256955078475549E-3</c:v>
                </c:pt>
                <c:pt idx="5099">
                  <c:v>-1.5357578323971822E-3</c:v>
                </c:pt>
                <c:pt idx="5100">
                  <c:v>-1.536075055411852E-3</c:v>
                </c:pt>
                <c:pt idx="5101">
                  <c:v>-1.5557852293305672E-3</c:v>
                </c:pt>
                <c:pt idx="5102">
                  <c:v>-1.5359416965371557E-3</c:v>
                </c:pt>
                <c:pt idx="5103">
                  <c:v>-1.5292267503728718E-3</c:v>
                </c:pt>
                <c:pt idx="5104">
                  <c:v>-1.5338533126773627E-3</c:v>
                </c:pt>
                <c:pt idx="5105">
                  <c:v>-1.5220699738554494E-3</c:v>
                </c:pt>
                <c:pt idx="5106">
                  <c:v>-1.5198683109455462E-3</c:v>
                </c:pt>
                <c:pt idx="5107">
                  <c:v>-1.5445642021755046E-3</c:v>
                </c:pt>
                <c:pt idx="5108">
                  <c:v>-1.5635062129673678E-3</c:v>
                </c:pt>
                <c:pt idx="5109">
                  <c:v>-1.5527866293816904E-3</c:v>
                </c:pt>
                <c:pt idx="5110">
                  <c:v>-1.5407825653653933E-3</c:v>
                </c:pt>
                <c:pt idx="5111">
                  <c:v>-1.5518814948634542E-3</c:v>
                </c:pt>
                <c:pt idx="5112">
                  <c:v>-1.534882287830409E-3</c:v>
                </c:pt>
                <c:pt idx="5113">
                  <c:v>-1.558246607283092E-3</c:v>
                </c:pt>
                <c:pt idx="5114">
                  <c:v>-1.551768704825569E-3</c:v>
                </c:pt>
                <c:pt idx="5115">
                  <c:v>-1.5651577484619532E-3</c:v>
                </c:pt>
                <c:pt idx="5116">
                  <c:v>-1.5517431590297912E-3</c:v>
                </c:pt>
                <c:pt idx="5117">
                  <c:v>-1.5320859943043347E-3</c:v>
                </c:pt>
                <c:pt idx="5118">
                  <c:v>-1.5437213420455757E-3</c:v>
                </c:pt>
                <c:pt idx="5119">
                  <c:v>-1.553394005313025E-3</c:v>
                </c:pt>
                <c:pt idx="5120">
                  <c:v>-1.5669065175488437E-3</c:v>
                </c:pt>
                <c:pt idx="5121">
                  <c:v>-1.5416655726608955E-3</c:v>
                </c:pt>
                <c:pt idx="5122">
                  <c:v>-1.5670813943870262E-3</c:v>
                </c:pt>
                <c:pt idx="5123">
                  <c:v>-1.5479631404186974E-3</c:v>
                </c:pt>
                <c:pt idx="5124">
                  <c:v>-1.5780199612649387E-3</c:v>
                </c:pt>
                <c:pt idx="5125">
                  <c:v>-1.5912869649712931E-3</c:v>
                </c:pt>
                <c:pt idx="5126">
                  <c:v>-1.5589773088328499E-3</c:v>
                </c:pt>
                <c:pt idx="5127">
                  <c:v>-1.5692677947786733E-3</c:v>
                </c:pt>
                <c:pt idx="5128">
                  <c:v>-1.5987837986922277E-3</c:v>
                </c:pt>
                <c:pt idx="5129">
                  <c:v>-1.5945529314988979E-3</c:v>
                </c:pt>
                <c:pt idx="5130">
                  <c:v>-1.5979664923285633E-3</c:v>
                </c:pt>
                <c:pt idx="5131">
                  <c:v>-1.6079511727782891E-3</c:v>
                </c:pt>
                <c:pt idx="5132">
                  <c:v>-1.6240550745609079E-3</c:v>
                </c:pt>
                <c:pt idx="5133">
                  <c:v>-1.6339476962339452E-3</c:v>
                </c:pt>
                <c:pt idx="5134">
                  <c:v>-1.6421371106614504E-3</c:v>
                </c:pt>
                <c:pt idx="5135">
                  <c:v>-1.6462737705703746E-3</c:v>
                </c:pt>
                <c:pt idx="5136">
                  <c:v>-1.6617278693056956E-3</c:v>
                </c:pt>
                <c:pt idx="5137">
                  <c:v>-1.6578588379057341E-3</c:v>
                </c:pt>
                <c:pt idx="5138">
                  <c:v>-1.6516887976988843E-3</c:v>
                </c:pt>
                <c:pt idx="5139">
                  <c:v>-1.6709512726015552E-3</c:v>
                </c:pt>
                <c:pt idx="5140">
                  <c:v>-1.6768419749182987E-3</c:v>
                </c:pt>
                <c:pt idx="5141">
                  <c:v>-1.5733447710148574E-3</c:v>
                </c:pt>
                <c:pt idx="5142">
                  <c:v>-1.5688854789205021E-3</c:v>
                </c:pt>
                <c:pt idx="5143">
                  <c:v>-1.6314152722172713E-3</c:v>
                </c:pt>
                <c:pt idx="5144">
                  <c:v>-1.6382904945965351E-3</c:v>
                </c:pt>
                <c:pt idx="5145">
                  <c:v>-1.6317180078339966E-3</c:v>
                </c:pt>
                <c:pt idx="5146">
                  <c:v>-1.6537779345749636E-3</c:v>
                </c:pt>
                <c:pt idx="5147">
                  <c:v>-1.6267164566591669E-3</c:v>
                </c:pt>
                <c:pt idx="5148">
                  <c:v>-1.6578566255880621E-3</c:v>
                </c:pt>
                <c:pt idx="5149">
                  <c:v>-1.6752675685324017E-3</c:v>
                </c:pt>
                <c:pt idx="5150">
                  <c:v>-1.6851637622803109E-3</c:v>
                </c:pt>
                <c:pt idx="5151">
                  <c:v>-1.6569385576668879E-3</c:v>
                </c:pt>
                <c:pt idx="5152">
                  <c:v>-1.5784439896518406E-3</c:v>
                </c:pt>
                <c:pt idx="5153">
                  <c:v>-1.6425433911481215E-3</c:v>
                </c:pt>
                <c:pt idx="5154">
                  <c:v>-1.6567812890214313E-3</c:v>
                </c:pt>
                <c:pt idx="5155">
                  <c:v>-1.662876277735161E-3</c:v>
                </c:pt>
                <c:pt idx="5156">
                  <c:v>-1.6228069658945584E-3</c:v>
                </c:pt>
                <c:pt idx="5157">
                  <c:v>-1.6534460591733444E-3</c:v>
                </c:pt>
                <c:pt idx="5158">
                  <c:v>-1.6792858602240768E-3</c:v>
                </c:pt>
                <c:pt idx="5159">
                  <c:v>-1.6689517069093723E-3</c:v>
                </c:pt>
                <c:pt idx="5160">
                  <c:v>-1.6801080208821034E-3</c:v>
                </c:pt>
                <c:pt idx="5161">
                  <c:v>-1.671952539470323E-3</c:v>
                </c:pt>
                <c:pt idx="5162">
                  <c:v>-1.6455591290723414E-3</c:v>
                </c:pt>
                <c:pt idx="5163">
                  <c:v>-1.6674994384351086E-3</c:v>
                </c:pt>
                <c:pt idx="5164">
                  <c:v>-1.690734181677108E-3</c:v>
                </c:pt>
                <c:pt idx="5165">
                  <c:v>-1.6520526826807624E-3</c:v>
                </c:pt>
                <c:pt idx="5166">
                  <c:v>-1.6751189341442734E-3</c:v>
                </c:pt>
                <c:pt idx="5167">
                  <c:v>-1.6517851560306871E-3</c:v>
                </c:pt>
                <c:pt idx="5168">
                  <c:v>-1.6935177902529265E-3</c:v>
                </c:pt>
                <c:pt idx="5169">
                  <c:v>-1.6827706891946802E-3</c:v>
                </c:pt>
                <c:pt idx="5170">
                  <c:v>-1.7021076491111717E-3</c:v>
                </c:pt>
                <c:pt idx="5171">
                  <c:v>-1.7092865186703224E-3</c:v>
                </c:pt>
                <c:pt idx="5172">
                  <c:v>-1.7205501419667044E-3</c:v>
                </c:pt>
                <c:pt idx="5173">
                  <c:v>-1.7015667510731282E-3</c:v>
                </c:pt>
                <c:pt idx="5174">
                  <c:v>-1.7061305117265877E-3</c:v>
                </c:pt>
                <c:pt idx="5175">
                  <c:v>-1.6971845073978106E-3</c:v>
                </c:pt>
                <c:pt idx="5176">
                  <c:v>-1.6868811247692029E-3</c:v>
                </c:pt>
                <c:pt idx="5177">
                  <c:v>-1.7255989052949042E-3</c:v>
                </c:pt>
                <c:pt idx="5178">
                  <c:v>-1.7456395441788658E-3</c:v>
                </c:pt>
                <c:pt idx="5179">
                  <c:v>-1.7559424689439738E-3</c:v>
                </c:pt>
                <c:pt idx="5180">
                  <c:v>-1.7427156468273067E-3</c:v>
                </c:pt>
                <c:pt idx="5181">
                  <c:v>-1.7153125014599086E-3</c:v>
                </c:pt>
                <c:pt idx="5182">
                  <c:v>-1.718956232938914E-3</c:v>
                </c:pt>
                <c:pt idx="5183">
                  <c:v>-1.7364944300415554E-3</c:v>
                </c:pt>
                <c:pt idx="5184">
                  <c:v>-1.7538205662707062E-3</c:v>
                </c:pt>
                <c:pt idx="5185">
                  <c:v>-1.7143307618325532E-3</c:v>
                </c:pt>
                <c:pt idx="5186">
                  <c:v>-1.7782576498595064E-3</c:v>
                </c:pt>
                <c:pt idx="5187">
                  <c:v>-1.7595461299780475E-3</c:v>
                </c:pt>
                <c:pt idx="5188">
                  <c:v>-1.7274708468645325E-3</c:v>
                </c:pt>
                <c:pt idx="5189">
                  <c:v>-1.7746532304342331E-3</c:v>
                </c:pt>
                <c:pt idx="5190">
                  <c:v>-1.767111853137833E-3</c:v>
                </c:pt>
                <c:pt idx="5191">
                  <c:v>-1.7640158749587889E-3</c:v>
                </c:pt>
                <c:pt idx="5192">
                  <c:v>-1.7878159265340306E-3</c:v>
                </c:pt>
                <c:pt idx="5193">
                  <c:v>-1.8084507760997442E-3</c:v>
                </c:pt>
                <c:pt idx="5194">
                  <c:v>-1.8117942316504506E-3</c:v>
                </c:pt>
                <c:pt idx="5195">
                  <c:v>-1.8245086765073229E-3</c:v>
                </c:pt>
                <c:pt idx="5196">
                  <c:v>-1.7923896566379852E-3</c:v>
                </c:pt>
                <c:pt idx="5197">
                  <c:v>-1.7812763255720123E-3</c:v>
                </c:pt>
                <c:pt idx="5198">
                  <c:v>-1.7810816949532645E-3</c:v>
                </c:pt>
                <c:pt idx="5199">
                  <c:v>-1.7753934875224698E-3</c:v>
                </c:pt>
                <c:pt idx="5200">
                  <c:v>-1.7865570816227789E-3</c:v>
                </c:pt>
                <c:pt idx="5201">
                  <c:v>-1.791896286051639E-3</c:v>
                </c:pt>
                <c:pt idx="5202">
                  <c:v>-1.803219656790809E-3</c:v>
                </c:pt>
                <c:pt idx="5203">
                  <c:v>-1.8254509735990884E-3</c:v>
                </c:pt>
                <c:pt idx="5204">
                  <c:v>-1.8275271053603145E-3</c:v>
                </c:pt>
                <c:pt idx="5205">
                  <c:v>-1.8044412367419973E-3</c:v>
                </c:pt>
                <c:pt idx="5206">
                  <c:v>-1.8304382417280048E-3</c:v>
                </c:pt>
                <c:pt idx="5207">
                  <c:v>-1.8185620909620757E-3</c:v>
                </c:pt>
                <c:pt idx="5208">
                  <c:v>-1.8280255220803391E-3</c:v>
                </c:pt>
                <c:pt idx="5209">
                  <c:v>-1.7992140278591255E-3</c:v>
                </c:pt>
                <c:pt idx="5210">
                  <c:v>-1.7893294177666603E-3</c:v>
                </c:pt>
                <c:pt idx="5211">
                  <c:v>-1.8044380535114422E-3</c:v>
                </c:pt>
                <c:pt idx="5212">
                  <c:v>-1.8309419696313322E-3</c:v>
                </c:pt>
                <c:pt idx="5213">
                  <c:v>-1.8214471645338446E-3</c:v>
                </c:pt>
                <c:pt idx="5214">
                  <c:v>-1.8332968147570343E-3</c:v>
                </c:pt>
                <c:pt idx="5215">
                  <c:v>-1.8588467313489065E-3</c:v>
                </c:pt>
                <c:pt idx="5216">
                  <c:v>-1.8729180328947771E-3</c:v>
                </c:pt>
                <c:pt idx="5217">
                  <c:v>-1.8691594016430641E-3</c:v>
                </c:pt>
                <c:pt idx="5218">
                  <c:v>-1.8618005867945722E-3</c:v>
                </c:pt>
                <c:pt idx="5219">
                  <c:v>-1.8842077906174985E-3</c:v>
                </c:pt>
                <c:pt idx="5220">
                  <c:v>-1.8954499562476666E-3</c:v>
                </c:pt>
                <c:pt idx="5221">
                  <c:v>-1.8715223402171132E-3</c:v>
                </c:pt>
                <c:pt idx="5222">
                  <c:v>-1.8603495628971168E-3</c:v>
                </c:pt>
                <c:pt idx="5223">
                  <c:v>-1.8800632978887711E-3</c:v>
                </c:pt>
                <c:pt idx="5224">
                  <c:v>-1.8781293580235742E-3</c:v>
                </c:pt>
                <c:pt idx="5225">
                  <c:v>-1.8815902535762616E-3</c:v>
                </c:pt>
                <c:pt idx="5226">
                  <c:v>-1.8952388469517507E-3</c:v>
                </c:pt>
                <c:pt idx="5227">
                  <c:v>-1.9085169056804476E-3</c:v>
                </c:pt>
                <c:pt idx="5228">
                  <c:v>-1.883786302118875E-3</c:v>
                </c:pt>
                <c:pt idx="5229">
                  <c:v>-1.8876231691837156E-3</c:v>
                </c:pt>
                <c:pt idx="5230">
                  <c:v>-1.8981978029079141E-3</c:v>
                </c:pt>
                <c:pt idx="5231">
                  <c:v>-1.8979174050231507E-3</c:v>
                </c:pt>
                <c:pt idx="5232">
                  <c:v>-1.929947197214583E-3</c:v>
                </c:pt>
                <c:pt idx="5233">
                  <c:v>-1.917974806367722E-3</c:v>
                </c:pt>
                <c:pt idx="5234">
                  <c:v>-1.921510588520609E-3</c:v>
                </c:pt>
                <c:pt idx="5235">
                  <c:v>-1.9012811632552111E-3</c:v>
                </c:pt>
                <c:pt idx="5236">
                  <c:v>-1.9253484347179163E-3</c:v>
                </c:pt>
                <c:pt idx="5237">
                  <c:v>-1.9206496792265576E-3</c:v>
                </c:pt>
                <c:pt idx="5238">
                  <c:v>-1.8998368720681109E-3</c:v>
                </c:pt>
                <c:pt idx="5239">
                  <c:v>-1.9114808741803786E-3</c:v>
                </c:pt>
                <c:pt idx="5240">
                  <c:v>-1.8927993013330743E-3</c:v>
                </c:pt>
                <c:pt idx="5241">
                  <c:v>-1.8798355587519814E-3</c:v>
                </c:pt>
                <c:pt idx="5242">
                  <c:v>-1.8983314501017146E-3</c:v>
                </c:pt>
                <c:pt idx="5243">
                  <c:v>-1.9131041823708058E-3</c:v>
                </c:pt>
                <c:pt idx="5244">
                  <c:v>-1.9142189103274398E-3</c:v>
                </c:pt>
                <c:pt idx="5245">
                  <c:v>-1.9215043951037202E-3</c:v>
                </c:pt>
                <c:pt idx="5246">
                  <c:v>-1.9068762620342563E-3</c:v>
                </c:pt>
                <c:pt idx="5247">
                  <c:v>-1.9189474033517507E-3</c:v>
                </c:pt>
                <c:pt idx="5248">
                  <c:v>-1.913920153074126E-3</c:v>
                </c:pt>
                <c:pt idx="5249">
                  <c:v>-1.9436362261867663E-3</c:v>
                </c:pt>
                <c:pt idx="5250">
                  <c:v>-1.9123277860315833E-3</c:v>
                </c:pt>
                <c:pt idx="5251">
                  <c:v>-1.9595539597676943E-3</c:v>
                </c:pt>
                <c:pt idx="5252">
                  <c:v>-1.9458177140243365E-3</c:v>
                </c:pt>
                <c:pt idx="5253">
                  <c:v>-1.9565274719856402E-3</c:v>
                </c:pt>
                <c:pt idx="5254">
                  <c:v>-1.9657949449058279E-3</c:v>
                </c:pt>
                <c:pt idx="5255">
                  <c:v>-1.9714399540655928E-3</c:v>
                </c:pt>
                <c:pt idx="5256">
                  <c:v>-1.9824003166683908E-3</c:v>
                </c:pt>
                <c:pt idx="5257">
                  <c:v>-1.9826835203355367E-3</c:v>
                </c:pt>
                <c:pt idx="5258">
                  <c:v>-1.9736648940666532E-3</c:v>
                </c:pt>
                <c:pt idx="5259">
                  <c:v>-1.9474941364349297E-3</c:v>
                </c:pt>
                <c:pt idx="5260">
                  <c:v>-1.912529505713232E-3</c:v>
                </c:pt>
                <c:pt idx="5261">
                  <c:v>-1.9600553392594101E-3</c:v>
                </c:pt>
                <c:pt idx="5262">
                  <c:v>-2.0150185630673717E-3</c:v>
                </c:pt>
                <c:pt idx="5263">
                  <c:v>-1.9956935173276644E-3</c:v>
                </c:pt>
                <c:pt idx="5264">
                  <c:v>-1.973475809643271E-3</c:v>
                </c:pt>
                <c:pt idx="5265">
                  <c:v>-1.980951741321658E-3</c:v>
                </c:pt>
                <c:pt idx="5266">
                  <c:v>-1.9834676530618464E-3</c:v>
                </c:pt>
                <c:pt idx="5267">
                  <c:v>-1.9973277013670045E-3</c:v>
                </c:pt>
                <c:pt idx="5268">
                  <c:v>-2.0061920656519027E-3</c:v>
                </c:pt>
                <c:pt idx="5269">
                  <c:v>-2.0214754370328054E-3</c:v>
                </c:pt>
                <c:pt idx="5270">
                  <c:v>-1.9726312133606749E-3</c:v>
                </c:pt>
                <c:pt idx="5271">
                  <c:v>-1.9604351186347535E-3</c:v>
                </c:pt>
                <c:pt idx="5272">
                  <c:v>-1.9814392535627548E-3</c:v>
                </c:pt>
                <c:pt idx="5273">
                  <c:v>-1.9909680642394693E-3</c:v>
                </c:pt>
                <c:pt idx="5274">
                  <c:v>-1.9936625072851551E-3</c:v>
                </c:pt>
                <c:pt idx="5275">
                  <c:v>-1.9876678441872572E-3</c:v>
                </c:pt>
                <c:pt idx="5276">
                  <c:v>-2.0098925234811682E-3</c:v>
                </c:pt>
                <c:pt idx="5277">
                  <c:v>-2.0324788359755092E-3</c:v>
                </c:pt>
                <c:pt idx="5278">
                  <c:v>-2.0213003938729995E-3</c:v>
                </c:pt>
                <c:pt idx="5279">
                  <c:v>-2.0131358068382283E-3</c:v>
                </c:pt>
                <c:pt idx="5280">
                  <c:v>-2.0104132409215509E-3</c:v>
                </c:pt>
                <c:pt idx="5281">
                  <c:v>-2.0496171974909911E-3</c:v>
                </c:pt>
                <c:pt idx="5282">
                  <c:v>-2.0381109267426046E-3</c:v>
                </c:pt>
                <c:pt idx="5283">
                  <c:v>-2.0146348785139326E-3</c:v>
                </c:pt>
                <c:pt idx="5284">
                  <c:v>-2.0121054604106455E-3</c:v>
                </c:pt>
                <c:pt idx="5285">
                  <c:v>-2.016206376262107E-3</c:v>
                </c:pt>
                <c:pt idx="5286">
                  <c:v>-2.0577966515991659E-3</c:v>
                </c:pt>
                <c:pt idx="5287">
                  <c:v>-2.0624814824277511E-3</c:v>
                </c:pt>
                <c:pt idx="5288">
                  <c:v>-2.0556738869526706E-3</c:v>
                </c:pt>
                <c:pt idx="5289">
                  <c:v>-2.0500573813624448E-3</c:v>
                </c:pt>
                <c:pt idx="5290">
                  <c:v>-2.0575278332398126E-3</c:v>
                </c:pt>
                <c:pt idx="5291">
                  <c:v>-2.0678717668811391E-3</c:v>
                </c:pt>
                <c:pt idx="5292">
                  <c:v>-2.0836926303894835E-3</c:v>
                </c:pt>
                <c:pt idx="5293">
                  <c:v>-2.0600640070636373E-3</c:v>
                </c:pt>
                <c:pt idx="5294">
                  <c:v>-2.0042699379648108E-3</c:v>
                </c:pt>
                <c:pt idx="5295">
                  <c:v>-2.0511957214664218E-3</c:v>
                </c:pt>
                <c:pt idx="5296">
                  <c:v>-2.0578634050578419E-3</c:v>
                </c:pt>
                <c:pt idx="5297">
                  <c:v>-2.0452423110364948E-3</c:v>
                </c:pt>
                <c:pt idx="5298">
                  <c:v>-2.0804916087484257E-3</c:v>
                </c:pt>
                <c:pt idx="5299">
                  <c:v>-2.0779461066963846E-3</c:v>
                </c:pt>
                <c:pt idx="5300">
                  <c:v>-2.0736711177972325E-3</c:v>
                </c:pt>
                <c:pt idx="5301">
                  <c:v>-2.0674437836191053E-3</c:v>
                </c:pt>
                <c:pt idx="5302">
                  <c:v>-2.0841455451248276E-3</c:v>
                </c:pt>
                <c:pt idx="5303">
                  <c:v>-2.0397108705601267E-3</c:v>
                </c:pt>
                <c:pt idx="5304">
                  <c:v>-2.0362436519617629E-3</c:v>
                </c:pt>
                <c:pt idx="5305">
                  <c:v>-2.0602693071229659E-3</c:v>
                </c:pt>
                <c:pt idx="5306">
                  <c:v>-2.0871405379441245E-3</c:v>
                </c:pt>
                <c:pt idx="5307">
                  <c:v>-2.0951310804276156E-3</c:v>
                </c:pt>
                <c:pt idx="5308">
                  <c:v>-2.105739384855216E-3</c:v>
                </c:pt>
                <c:pt idx="5309">
                  <c:v>-2.1107508665789559E-3</c:v>
                </c:pt>
                <c:pt idx="5310">
                  <c:v>-2.1017609035261218E-3</c:v>
                </c:pt>
                <c:pt idx="5311">
                  <c:v>-2.1203045946261833E-3</c:v>
                </c:pt>
                <c:pt idx="5312">
                  <c:v>-2.1101808963540315E-3</c:v>
                </c:pt>
                <c:pt idx="5313">
                  <c:v>-2.0995508872404594E-3</c:v>
                </c:pt>
                <c:pt idx="5314">
                  <c:v>-2.1188932520479959E-3</c:v>
                </c:pt>
                <c:pt idx="5315">
                  <c:v>-2.1243525611474249E-3</c:v>
                </c:pt>
                <c:pt idx="5316">
                  <c:v>-2.1296332738749233E-3</c:v>
                </c:pt>
                <c:pt idx="5317">
                  <c:v>-2.1057637003533002E-3</c:v>
                </c:pt>
                <c:pt idx="5318">
                  <c:v>-2.1126374442700874E-3</c:v>
                </c:pt>
                <c:pt idx="5319">
                  <c:v>-2.1211822701341925E-3</c:v>
                </c:pt>
                <c:pt idx="5320">
                  <c:v>-2.1070102676219861E-3</c:v>
                </c:pt>
                <c:pt idx="5321">
                  <c:v>-2.1031082038407384E-3</c:v>
                </c:pt>
                <c:pt idx="5322">
                  <c:v>-2.120650951986484E-3</c:v>
                </c:pt>
                <c:pt idx="5323">
                  <c:v>-2.1346849815524764E-3</c:v>
                </c:pt>
                <c:pt idx="5324">
                  <c:v>-2.133455410077843E-3</c:v>
                </c:pt>
                <c:pt idx="5325">
                  <c:v>-2.1292003574917158E-3</c:v>
                </c:pt>
                <c:pt idx="5326">
                  <c:v>-2.1470780003198546E-3</c:v>
                </c:pt>
                <c:pt idx="5327">
                  <c:v>-2.1252749087990945E-3</c:v>
                </c:pt>
                <c:pt idx="5328">
                  <c:v>-2.1367531050583838E-3</c:v>
                </c:pt>
                <c:pt idx="5329">
                  <c:v>-2.1416564123523697E-3</c:v>
                </c:pt>
                <c:pt idx="5330">
                  <c:v>-2.1464927046087479E-3</c:v>
                </c:pt>
                <c:pt idx="5331">
                  <c:v>-2.135959593882806E-3</c:v>
                </c:pt>
                <c:pt idx="5332">
                  <c:v>-2.1311413931558577E-3</c:v>
                </c:pt>
                <c:pt idx="5333">
                  <c:v>-2.1415029984029684E-3</c:v>
                </c:pt>
                <c:pt idx="5334">
                  <c:v>-2.1258595593970941E-3</c:v>
                </c:pt>
                <c:pt idx="5335">
                  <c:v>-2.1575899983454529E-3</c:v>
                </c:pt>
                <c:pt idx="5336">
                  <c:v>-2.1545933842425564E-3</c:v>
                </c:pt>
                <c:pt idx="5337">
                  <c:v>-2.1576177128345155E-3</c:v>
                </c:pt>
                <c:pt idx="5338">
                  <c:v>-2.1658151964039809E-3</c:v>
                </c:pt>
                <c:pt idx="5339">
                  <c:v>-2.1570680806023536E-3</c:v>
                </c:pt>
                <c:pt idx="5340">
                  <c:v>-2.151027897497678E-3</c:v>
                </c:pt>
                <c:pt idx="5341">
                  <c:v>-2.1346442261759319E-3</c:v>
                </c:pt>
                <c:pt idx="5342">
                  <c:v>-2.1207271358332047E-3</c:v>
                </c:pt>
                <c:pt idx="5343">
                  <c:v>-2.1190163731825192E-3</c:v>
                </c:pt>
                <c:pt idx="5344">
                  <c:v>-2.1581092842839771E-3</c:v>
                </c:pt>
                <c:pt idx="5345">
                  <c:v>-2.1565196456967742E-3</c:v>
                </c:pt>
                <c:pt idx="5346">
                  <c:v>-2.1709301019003859E-3</c:v>
                </c:pt>
                <c:pt idx="5347">
                  <c:v>-2.1876130408755821E-3</c:v>
                </c:pt>
                <c:pt idx="5348">
                  <c:v>-2.1576156603093657E-3</c:v>
                </c:pt>
                <c:pt idx="5349">
                  <c:v>-2.1797051593117965E-3</c:v>
                </c:pt>
                <c:pt idx="5350">
                  <c:v>-2.1820755805267069E-3</c:v>
                </c:pt>
                <c:pt idx="5351">
                  <c:v>-2.1758506075826361E-3</c:v>
                </c:pt>
                <c:pt idx="5352">
                  <c:v>-2.1886946551904572E-3</c:v>
                </c:pt>
                <c:pt idx="5353">
                  <c:v>-2.1522565650836322E-3</c:v>
                </c:pt>
                <c:pt idx="5354">
                  <c:v>-2.1485109481613487E-3</c:v>
                </c:pt>
                <c:pt idx="5355">
                  <c:v>-2.1841117074346533E-3</c:v>
                </c:pt>
                <c:pt idx="5356">
                  <c:v>-2.1930063453903313E-3</c:v>
                </c:pt>
                <c:pt idx="5357">
                  <c:v>-2.2009723699953757E-3</c:v>
                </c:pt>
                <c:pt idx="5358">
                  <c:v>-2.2112743158720885E-3</c:v>
                </c:pt>
                <c:pt idx="5359">
                  <c:v>-2.205818738136267E-3</c:v>
                </c:pt>
                <c:pt idx="5360">
                  <c:v>-2.22230022204429E-3</c:v>
                </c:pt>
                <c:pt idx="5361">
                  <c:v>-2.2208554308339361E-3</c:v>
                </c:pt>
                <c:pt idx="5362">
                  <c:v>-2.2102705477172885E-3</c:v>
                </c:pt>
                <c:pt idx="5363">
                  <c:v>-2.2110990722633132E-3</c:v>
                </c:pt>
                <c:pt idx="5364">
                  <c:v>-2.1466966635044844E-3</c:v>
                </c:pt>
                <c:pt idx="5365">
                  <c:v>-2.1836164035150675E-3</c:v>
                </c:pt>
                <c:pt idx="5366">
                  <c:v>-2.2116200247699739E-3</c:v>
                </c:pt>
                <c:pt idx="5367">
                  <c:v>-2.1806920772876348E-3</c:v>
                </c:pt>
                <c:pt idx="5368">
                  <c:v>-2.1938798267749724E-3</c:v>
                </c:pt>
                <c:pt idx="5369">
                  <c:v>-2.2198484747297867E-3</c:v>
                </c:pt>
                <c:pt idx="5370">
                  <c:v>-2.2109575618201567E-3</c:v>
                </c:pt>
                <c:pt idx="5371">
                  <c:v>-2.2289550378645586E-3</c:v>
                </c:pt>
                <c:pt idx="5372">
                  <c:v>-2.2248989864518728E-3</c:v>
                </c:pt>
                <c:pt idx="5373">
                  <c:v>-2.2528319123245417E-3</c:v>
                </c:pt>
                <c:pt idx="5374">
                  <c:v>-2.2483749152900148E-3</c:v>
                </c:pt>
                <c:pt idx="5375">
                  <c:v>-2.2783972993533626E-3</c:v>
                </c:pt>
                <c:pt idx="5376">
                  <c:v>-2.2484488532282338E-3</c:v>
                </c:pt>
                <c:pt idx="5377">
                  <c:v>-2.2163984689022821E-3</c:v>
                </c:pt>
                <c:pt idx="5378">
                  <c:v>-2.252505841250464E-3</c:v>
                </c:pt>
                <c:pt idx="5379">
                  <c:v>-2.2521401908605649E-3</c:v>
                </c:pt>
                <c:pt idx="5380">
                  <c:v>-2.2690940606291863E-3</c:v>
                </c:pt>
                <c:pt idx="5381">
                  <c:v>-2.2410878837463596E-3</c:v>
                </c:pt>
                <c:pt idx="5382">
                  <c:v>-2.2816659700859734E-3</c:v>
                </c:pt>
                <c:pt idx="5383">
                  <c:v>-2.2456964058699684E-3</c:v>
                </c:pt>
                <c:pt idx="5384">
                  <c:v>-2.248831532090718E-3</c:v>
                </c:pt>
                <c:pt idx="5385">
                  <c:v>-2.2693924997067598E-3</c:v>
                </c:pt>
                <c:pt idx="5386">
                  <c:v>-2.2814890572914704E-3</c:v>
                </c:pt>
                <c:pt idx="5387">
                  <c:v>-2.2952802792694685E-3</c:v>
                </c:pt>
                <c:pt idx="5388">
                  <c:v>-2.2648572591275583E-3</c:v>
                </c:pt>
                <c:pt idx="5389">
                  <c:v>-2.2651681373529243E-3</c:v>
                </c:pt>
                <c:pt idx="5390">
                  <c:v>-2.2646664988052838E-3</c:v>
                </c:pt>
                <c:pt idx="5391">
                  <c:v>-2.2762417888734202E-3</c:v>
                </c:pt>
                <c:pt idx="5392">
                  <c:v>-2.3150892299202614E-3</c:v>
                </c:pt>
                <c:pt idx="5393">
                  <c:v>-2.2919279372052236E-3</c:v>
                </c:pt>
                <c:pt idx="5394">
                  <c:v>-2.2905691712817948E-3</c:v>
                </c:pt>
                <c:pt idx="5395">
                  <c:v>-2.2797517772574273E-3</c:v>
                </c:pt>
                <c:pt idx="5396">
                  <c:v>-2.2881812171636423E-3</c:v>
                </c:pt>
                <c:pt idx="5397">
                  <c:v>-2.3100399654118055E-3</c:v>
                </c:pt>
                <c:pt idx="5398">
                  <c:v>-2.3346831734712943E-3</c:v>
                </c:pt>
                <c:pt idx="5399">
                  <c:v>-2.330211881702301E-3</c:v>
                </c:pt>
                <c:pt idx="5400">
                  <c:v>-2.3299924171898711E-3</c:v>
                </c:pt>
                <c:pt idx="5401">
                  <c:v>-2.3435771085903072E-3</c:v>
                </c:pt>
                <c:pt idx="5402">
                  <c:v>-2.291156559693178E-3</c:v>
                </c:pt>
                <c:pt idx="5403">
                  <c:v>-2.3012251803104667E-3</c:v>
                </c:pt>
                <c:pt idx="5404">
                  <c:v>-2.3379420432739898E-3</c:v>
                </c:pt>
                <c:pt idx="5405">
                  <c:v>-2.3181210839263652E-3</c:v>
                </c:pt>
                <c:pt idx="5406">
                  <c:v>-2.3322833062351441E-3</c:v>
                </c:pt>
                <c:pt idx="5407">
                  <c:v>-2.383345138180525E-3</c:v>
                </c:pt>
                <c:pt idx="5408">
                  <c:v>-2.3389838422239496E-3</c:v>
                </c:pt>
                <c:pt idx="5409">
                  <c:v>-2.3539738145379771E-3</c:v>
                </c:pt>
                <c:pt idx="5410">
                  <c:v>-2.3543552686646173E-3</c:v>
                </c:pt>
                <c:pt idx="5411">
                  <c:v>-2.3833123837718145E-3</c:v>
                </c:pt>
                <c:pt idx="5412">
                  <c:v>-2.3820869598076199E-3</c:v>
                </c:pt>
                <c:pt idx="5413">
                  <c:v>-2.3831392685201591E-3</c:v>
                </c:pt>
                <c:pt idx="5414">
                  <c:v>-2.3873135640832882E-3</c:v>
                </c:pt>
                <c:pt idx="5415">
                  <c:v>-2.3860512942599876E-3</c:v>
                </c:pt>
                <c:pt idx="5416">
                  <c:v>-2.3957498183841738E-3</c:v>
                </c:pt>
                <c:pt idx="5417">
                  <c:v>-2.389060377461027E-3</c:v>
                </c:pt>
                <c:pt idx="5418">
                  <c:v>-2.4001887298535167E-3</c:v>
                </c:pt>
                <c:pt idx="5419">
                  <c:v>-2.3473047302009172E-3</c:v>
                </c:pt>
                <c:pt idx="5420">
                  <c:v>-2.3519903484887782E-3</c:v>
                </c:pt>
                <c:pt idx="5421">
                  <c:v>-2.3502551954270416E-3</c:v>
                </c:pt>
                <c:pt idx="5422">
                  <c:v>-2.3671462637679503E-3</c:v>
                </c:pt>
                <c:pt idx="5423">
                  <c:v>-2.3236881822777953E-3</c:v>
                </c:pt>
                <c:pt idx="5424">
                  <c:v>-2.348685860798087E-3</c:v>
                </c:pt>
                <c:pt idx="5425">
                  <c:v>-2.3582469956448335E-3</c:v>
                </c:pt>
                <c:pt idx="5426">
                  <c:v>-2.3395451654014132E-3</c:v>
                </c:pt>
                <c:pt idx="5427">
                  <c:v>-2.3032064091205013E-3</c:v>
                </c:pt>
                <c:pt idx="5428">
                  <c:v>-2.3308974266827006E-3</c:v>
                </c:pt>
                <c:pt idx="5429">
                  <c:v>-2.3749523227191301E-3</c:v>
                </c:pt>
                <c:pt idx="5430">
                  <c:v>-2.361314654932712E-3</c:v>
                </c:pt>
                <c:pt idx="5431">
                  <c:v>-2.3625564482956701E-3</c:v>
                </c:pt>
                <c:pt idx="5432">
                  <c:v>-2.386416655335186E-3</c:v>
                </c:pt>
                <c:pt idx="5433">
                  <c:v>-2.3863265225567629E-3</c:v>
                </c:pt>
                <c:pt idx="5434">
                  <c:v>-2.4027437793554826E-3</c:v>
                </c:pt>
                <c:pt idx="5435">
                  <c:v>-2.4184530890912367E-3</c:v>
                </c:pt>
                <c:pt idx="5436">
                  <c:v>-2.4190684181081561E-3</c:v>
                </c:pt>
                <c:pt idx="5437">
                  <c:v>-2.4371670245815786E-3</c:v>
                </c:pt>
                <c:pt idx="5438">
                  <c:v>-2.4574753031063822E-3</c:v>
                </c:pt>
                <c:pt idx="5439">
                  <c:v>-2.4379956567784104E-3</c:v>
                </c:pt>
                <c:pt idx="5440">
                  <c:v>-2.4786341202117793E-3</c:v>
                </c:pt>
                <c:pt idx="5441">
                  <c:v>-2.4530837650267186E-3</c:v>
                </c:pt>
                <c:pt idx="5442">
                  <c:v>-2.4301768423766676E-3</c:v>
                </c:pt>
                <c:pt idx="5443">
                  <c:v>-2.4699272050012692E-3</c:v>
                </c:pt>
                <c:pt idx="5444">
                  <c:v>-2.4906327182348006E-3</c:v>
                </c:pt>
                <c:pt idx="5445">
                  <c:v>-2.4525155947053229E-3</c:v>
                </c:pt>
                <c:pt idx="5446">
                  <c:v>-2.4392654682411064E-3</c:v>
                </c:pt>
                <c:pt idx="5447">
                  <c:v>-2.4456827518468589E-3</c:v>
                </c:pt>
                <c:pt idx="5448">
                  <c:v>-2.4516219249858849E-3</c:v>
                </c:pt>
                <c:pt idx="5449">
                  <c:v>-2.5012001357367507E-3</c:v>
                </c:pt>
                <c:pt idx="5450">
                  <c:v>-2.4842189162147107E-3</c:v>
                </c:pt>
                <c:pt idx="5451">
                  <c:v>-2.465176541537295E-3</c:v>
                </c:pt>
                <c:pt idx="5452">
                  <c:v>-2.5136962346666604E-3</c:v>
                </c:pt>
                <c:pt idx="5453">
                  <c:v>-2.5042663989852474E-3</c:v>
                </c:pt>
                <c:pt idx="5454">
                  <c:v>-2.4961200757408365E-3</c:v>
                </c:pt>
                <c:pt idx="5455">
                  <c:v>-2.4907501411117533E-3</c:v>
                </c:pt>
                <c:pt idx="5456">
                  <c:v>-2.4857087876047662E-3</c:v>
                </c:pt>
                <c:pt idx="5457">
                  <c:v>-2.4975175182115027E-3</c:v>
                </c:pt>
                <c:pt idx="5458">
                  <c:v>-2.5169366250484921E-3</c:v>
                </c:pt>
                <c:pt idx="5459">
                  <c:v>-2.5172866807857482E-3</c:v>
                </c:pt>
                <c:pt idx="5460">
                  <c:v>-2.5145641417979362E-3</c:v>
                </c:pt>
                <c:pt idx="5461">
                  <c:v>-2.5276478994629768E-3</c:v>
                </c:pt>
                <c:pt idx="5462">
                  <c:v>-2.5033179112240291E-3</c:v>
                </c:pt>
                <c:pt idx="5463">
                  <c:v>-2.542054095004926E-3</c:v>
                </c:pt>
                <c:pt idx="5464">
                  <c:v>-2.5437204119630719E-3</c:v>
                </c:pt>
                <c:pt idx="5465">
                  <c:v>-2.5127928551883644E-3</c:v>
                </c:pt>
                <c:pt idx="5466">
                  <c:v>-2.5091992649533611E-3</c:v>
                </c:pt>
                <c:pt idx="5467">
                  <c:v>-2.5277629274624929E-3</c:v>
                </c:pt>
                <c:pt idx="5468">
                  <c:v>-2.5313196854421776E-3</c:v>
                </c:pt>
                <c:pt idx="5469">
                  <c:v>-2.5038543470999831E-3</c:v>
                </c:pt>
                <c:pt idx="5470">
                  <c:v>-2.4850257704262897E-3</c:v>
                </c:pt>
                <c:pt idx="5471">
                  <c:v>-2.5287888039101651E-3</c:v>
                </c:pt>
                <c:pt idx="5472">
                  <c:v>-2.5373591638004362E-3</c:v>
                </c:pt>
                <c:pt idx="5473">
                  <c:v>-2.539397592324218E-3</c:v>
                </c:pt>
                <c:pt idx="5474">
                  <c:v>-2.5621906289194155E-3</c:v>
                </c:pt>
                <c:pt idx="5475">
                  <c:v>-2.5473076723579492E-3</c:v>
                </c:pt>
                <c:pt idx="5476">
                  <c:v>-2.567371894920947E-3</c:v>
                </c:pt>
                <c:pt idx="5477">
                  <c:v>-2.5638391155474349E-3</c:v>
                </c:pt>
                <c:pt idx="5478">
                  <c:v>-2.5580542547528613E-3</c:v>
                </c:pt>
                <c:pt idx="5479">
                  <c:v>-2.5453387809524098E-3</c:v>
                </c:pt>
                <c:pt idx="5480">
                  <c:v>-2.5472754581726247E-3</c:v>
                </c:pt>
                <c:pt idx="5481">
                  <c:v>-2.575878350452249E-3</c:v>
                </c:pt>
                <c:pt idx="5482">
                  <c:v>-2.5417810235051855E-3</c:v>
                </c:pt>
                <c:pt idx="5483">
                  <c:v>-2.5145421438830646E-3</c:v>
                </c:pt>
                <c:pt idx="5484">
                  <c:v>-2.5374783102085651E-3</c:v>
                </c:pt>
                <c:pt idx="5485">
                  <c:v>-2.5264791542620509E-3</c:v>
                </c:pt>
                <c:pt idx="5486">
                  <c:v>-2.5159219873268387E-3</c:v>
                </c:pt>
                <c:pt idx="5487">
                  <c:v>-2.5529396672530204E-3</c:v>
                </c:pt>
                <c:pt idx="5488">
                  <c:v>-2.5360589181216355E-3</c:v>
                </c:pt>
                <c:pt idx="5489">
                  <c:v>-2.5477414806351342E-3</c:v>
                </c:pt>
                <c:pt idx="5490">
                  <c:v>-2.5655187245454741E-3</c:v>
                </c:pt>
                <c:pt idx="5491">
                  <c:v>-2.5264464746059933E-3</c:v>
                </c:pt>
                <c:pt idx="5492">
                  <c:v>-2.5675895620768268E-3</c:v>
                </c:pt>
                <c:pt idx="5493">
                  <c:v>-2.5534395335262464E-3</c:v>
                </c:pt>
                <c:pt idx="5494">
                  <c:v>-2.5613917863198331E-3</c:v>
                </c:pt>
                <c:pt idx="5495">
                  <c:v>-2.5528734283790317E-3</c:v>
                </c:pt>
                <c:pt idx="5496">
                  <c:v>-2.5367177700283557E-3</c:v>
                </c:pt>
                <c:pt idx="5497">
                  <c:v>-2.5333451563649399E-3</c:v>
                </c:pt>
                <c:pt idx="5498">
                  <c:v>-2.5445434741699774E-3</c:v>
                </c:pt>
                <c:pt idx="5499">
                  <c:v>-2.576467313406865E-3</c:v>
                </c:pt>
                <c:pt idx="5500">
                  <c:v>-2.5767783998663319E-3</c:v>
                </c:pt>
                <c:pt idx="5501">
                  <c:v>-2.5884185977224534E-3</c:v>
                </c:pt>
                <c:pt idx="5502">
                  <c:v>-2.5411287696028859E-3</c:v>
                </c:pt>
                <c:pt idx="5503">
                  <c:v>-2.5938206372454454E-3</c:v>
                </c:pt>
                <c:pt idx="5504">
                  <c:v>-2.5631240202837967E-3</c:v>
                </c:pt>
                <c:pt idx="5505">
                  <c:v>-2.5587389596850732E-3</c:v>
                </c:pt>
                <c:pt idx="5506">
                  <c:v>-2.5966532866967739E-3</c:v>
                </c:pt>
                <c:pt idx="5507">
                  <c:v>-2.5967297983512478E-3</c:v>
                </c:pt>
                <c:pt idx="5508">
                  <c:v>-2.6134770682502565E-3</c:v>
                </c:pt>
                <c:pt idx="5509">
                  <c:v>-2.5875914120077402E-3</c:v>
                </c:pt>
                <c:pt idx="5510">
                  <c:v>-2.6129082738405901E-3</c:v>
                </c:pt>
                <c:pt idx="5511">
                  <c:v>-2.5848187728240053E-3</c:v>
                </c:pt>
                <c:pt idx="5512">
                  <c:v>-2.6081493770643387E-3</c:v>
                </c:pt>
                <c:pt idx="5513">
                  <c:v>-2.5982016836000187E-3</c:v>
                </c:pt>
                <c:pt idx="5514">
                  <c:v>-2.6085379693684065E-3</c:v>
                </c:pt>
                <c:pt idx="5515">
                  <c:v>-2.6146945281904752E-3</c:v>
                </c:pt>
                <c:pt idx="5516">
                  <c:v>-2.571703370479982E-3</c:v>
                </c:pt>
                <c:pt idx="5517">
                  <c:v>-2.6109255911106219E-3</c:v>
                </c:pt>
                <c:pt idx="5518">
                  <c:v>-2.6290742722367062E-3</c:v>
                </c:pt>
                <c:pt idx="5519">
                  <c:v>-2.6338270532220856E-3</c:v>
                </c:pt>
                <c:pt idx="5520">
                  <c:v>-2.6410360435990582E-3</c:v>
                </c:pt>
                <c:pt idx="5521">
                  <c:v>-2.6246039359543246E-3</c:v>
                </c:pt>
                <c:pt idx="5522">
                  <c:v>-2.657449934308288E-3</c:v>
                </c:pt>
                <c:pt idx="5523">
                  <c:v>-2.6425503771800034E-3</c:v>
                </c:pt>
                <c:pt idx="5524">
                  <c:v>-2.6477578697885378E-3</c:v>
                </c:pt>
                <c:pt idx="5525">
                  <c:v>-2.6239476164280624E-3</c:v>
                </c:pt>
                <c:pt idx="5526">
                  <c:v>-2.6095620211148995E-3</c:v>
                </c:pt>
                <c:pt idx="5527">
                  <c:v>-2.6223309628056954E-3</c:v>
                </c:pt>
                <c:pt idx="5528">
                  <c:v>-2.6337049212191385E-3</c:v>
                </c:pt>
                <c:pt idx="5529">
                  <c:v>-2.6498341126410768E-3</c:v>
                </c:pt>
                <c:pt idx="5530">
                  <c:v>-2.6345301830883582E-3</c:v>
                </c:pt>
                <c:pt idx="5531">
                  <c:v>-2.6168486948369984E-3</c:v>
                </c:pt>
                <c:pt idx="5532">
                  <c:v>-2.6387988310289778E-3</c:v>
                </c:pt>
                <c:pt idx="5533">
                  <c:v>-2.6367425847829999E-3</c:v>
                </c:pt>
                <c:pt idx="5534">
                  <c:v>-2.6422610659299212E-3</c:v>
                </c:pt>
                <c:pt idx="5535">
                  <c:v>-2.6661568466679088E-3</c:v>
                </c:pt>
                <c:pt idx="5536">
                  <c:v>-2.6391149823336074E-3</c:v>
                </c:pt>
                <c:pt idx="5537">
                  <c:v>-2.662860357961149E-3</c:v>
                </c:pt>
                <c:pt idx="5538">
                  <c:v>-2.6731511372349312E-3</c:v>
                </c:pt>
                <c:pt idx="5539">
                  <c:v>-2.6936352615625878E-3</c:v>
                </c:pt>
                <c:pt idx="5540">
                  <c:v>-2.6545875468714478E-3</c:v>
                </c:pt>
                <c:pt idx="5541">
                  <c:v>-2.670956963680594E-3</c:v>
                </c:pt>
                <c:pt idx="5542">
                  <c:v>-2.6705647545279981E-3</c:v>
                </c:pt>
                <c:pt idx="5543">
                  <c:v>-2.6903024453792728E-3</c:v>
                </c:pt>
                <c:pt idx="5544">
                  <c:v>-2.6608305506001496E-3</c:v>
                </c:pt>
                <c:pt idx="5545">
                  <c:v>-2.6898189619385627E-3</c:v>
                </c:pt>
                <c:pt idx="5546">
                  <c:v>-2.6855244736549407E-3</c:v>
                </c:pt>
                <c:pt idx="5547">
                  <c:v>-2.665195142091137E-3</c:v>
                </c:pt>
                <c:pt idx="5548">
                  <c:v>-2.6708310268023063E-3</c:v>
                </c:pt>
                <c:pt idx="5549">
                  <c:v>-2.700638012554578E-3</c:v>
                </c:pt>
                <c:pt idx="5550">
                  <c:v>-2.7102215366916578E-3</c:v>
                </c:pt>
                <c:pt idx="5551">
                  <c:v>-2.7123172623046859E-3</c:v>
                </c:pt>
                <c:pt idx="5552">
                  <c:v>-2.7515908806336137E-3</c:v>
                </c:pt>
                <c:pt idx="5553">
                  <c:v>-2.7417923943873347E-3</c:v>
                </c:pt>
                <c:pt idx="5554">
                  <c:v>-2.7592079352977625E-3</c:v>
                </c:pt>
                <c:pt idx="5555">
                  <c:v>-2.7411979774017874E-3</c:v>
                </c:pt>
                <c:pt idx="5556">
                  <c:v>-2.7428975090771821E-3</c:v>
                </c:pt>
                <c:pt idx="5557">
                  <c:v>-2.7409213639218583E-3</c:v>
                </c:pt>
                <c:pt idx="5558">
                  <c:v>-2.7478620136452592E-3</c:v>
                </c:pt>
                <c:pt idx="5559">
                  <c:v>-2.7461939495264536E-3</c:v>
                </c:pt>
                <c:pt idx="5560">
                  <c:v>-2.7557960844480445E-3</c:v>
                </c:pt>
                <c:pt idx="5561">
                  <c:v>-2.73405385124776E-3</c:v>
                </c:pt>
                <c:pt idx="5562">
                  <c:v>-2.7679714532067887E-3</c:v>
                </c:pt>
                <c:pt idx="5563">
                  <c:v>-2.7396350170537927E-3</c:v>
                </c:pt>
                <c:pt idx="5564">
                  <c:v>-2.7283420335830807E-3</c:v>
                </c:pt>
                <c:pt idx="5565">
                  <c:v>-2.760853410034366E-3</c:v>
                </c:pt>
                <c:pt idx="5566">
                  <c:v>-2.7459091974511782E-3</c:v>
                </c:pt>
                <c:pt idx="5567">
                  <c:v>-2.7771438174158791E-3</c:v>
                </c:pt>
                <c:pt idx="5568">
                  <c:v>-2.7539940591098239E-3</c:v>
                </c:pt>
                <c:pt idx="5569">
                  <c:v>-2.7739760599090556E-3</c:v>
                </c:pt>
                <c:pt idx="5570">
                  <c:v>-2.75078182505375E-3</c:v>
                </c:pt>
                <c:pt idx="5571">
                  <c:v>-2.7587398322938095E-3</c:v>
                </c:pt>
                <c:pt idx="5572">
                  <c:v>-2.7706334165888977E-3</c:v>
                </c:pt>
                <c:pt idx="5573">
                  <c:v>-2.7757365313066515E-3</c:v>
                </c:pt>
                <c:pt idx="5574">
                  <c:v>-2.7600023998746504E-3</c:v>
                </c:pt>
                <c:pt idx="5575">
                  <c:v>-2.7584092130656353E-3</c:v>
                </c:pt>
                <c:pt idx="5576">
                  <c:v>-2.7737723377306337E-3</c:v>
                </c:pt>
                <c:pt idx="5577">
                  <c:v>-2.7941654564769703E-3</c:v>
                </c:pt>
                <c:pt idx="5578">
                  <c:v>-2.7942372747125754E-3</c:v>
                </c:pt>
                <c:pt idx="5579">
                  <c:v>-2.7555066851302377E-3</c:v>
                </c:pt>
                <c:pt idx="5580">
                  <c:v>-2.7784699420206182E-3</c:v>
                </c:pt>
                <c:pt idx="5581">
                  <c:v>-2.7849577496665348E-3</c:v>
                </c:pt>
                <c:pt idx="5582">
                  <c:v>-2.8131574958024752E-3</c:v>
                </c:pt>
                <c:pt idx="5583">
                  <c:v>-2.7840559153255919E-3</c:v>
                </c:pt>
                <c:pt idx="5584">
                  <c:v>-2.7748431955105196E-3</c:v>
                </c:pt>
                <c:pt idx="5585">
                  <c:v>-2.7952090156912316E-3</c:v>
                </c:pt>
                <c:pt idx="5586">
                  <c:v>-2.8053142661180527E-3</c:v>
                </c:pt>
                <c:pt idx="5587">
                  <c:v>-2.8066080202453526E-3</c:v>
                </c:pt>
                <c:pt idx="5588">
                  <c:v>-2.8199799392295099E-3</c:v>
                </c:pt>
                <c:pt idx="5589">
                  <c:v>-2.7657278212462151E-3</c:v>
                </c:pt>
                <c:pt idx="5590">
                  <c:v>-2.7935428301326414E-3</c:v>
                </c:pt>
                <c:pt idx="5591">
                  <c:v>-2.7998514331790355E-3</c:v>
                </c:pt>
                <c:pt idx="5592">
                  <c:v>-2.8150932616609003E-3</c:v>
                </c:pt>
                <c:pt idx="5593">
                  <c:v>-2.8348336296892388E-3</c:v>
                </c:pt>
                <c:pt idx="5594">
                  <c:v>-2.8311732611348249E-3</c:v>
                </c:pt>
                <c:pt idx="5595">
                  <c:v>-2.8330993280286368E-3</c:v>
                </c:pt>
                <c:pt idx="5596">
                  <c:v>-2.8397113760292407E-3</c:v>
                </c:pt>
                <c:pt idx="5597">
                  <c:v>-2.8570369356659278E-3</c:v>
                </c:pt>
                <c:pt idx="5598">
                  <c:v>-2.8435118372966812E-3</c:v>
                </c:pt>
                <c:pt idx="5599">
                  <c:v>-2.8658197022093167E-3</c:v>
                </c:pt>
                <c:pt idx="5600">
                  <c:v>-2.85950382712476E-3</c:v>
                </c:pt>
                <c:pt idx="5601">
                  <c:v>-2.8432403167464463E-3</c:v>
                </c:pt>
                <c:pt idx="5602">
                  <c:v>-2.8357289017085902E-3</c:v>
                </c:pt>
                <c:pt idx="5603">
                  <c:v>-2.8445755683074244E-3</c:v>
                </c:pt>
                <c:pt idx="5604">
                  <c:v>-2.797258804254387E-3</c:v>
                </c:pt>
                <c:pt idx="5605">
                  <c:v>-2.7984503381730777E-3</c:v>
                </c:pt>
                <c:pt idx="5606">
                  <c:v>-2.8300210300980701E-3</c:v>
                </c:pt>
                <c:pt idx="5607">
                  <c:v>-2.8086463131049635E-3</c:v>
                </c:pt>
                <c:pt idx="5608">
                  <c:v>-2.8363298242232975E-3</c:v>
                </c:pt>
                <c:pt idx="5609">
                  <c:v>-2.8466097879656874E-3</c:v>
                </c:pt>
                <c:pt idx="5610">
                  <c:v>-2.8238419485113451E-3</c:v>
                </c:pt>
                <c:pt idx="5611">
                  <c:v>-2.8539529380092422E-3</c:v>
                </c:pt>
                <c:pt idx="5612">
                  <c:v>-2.843258590237692E-3</c:v>
                </c:pt>
                <c:pt idx="5613">
                  <c:v>-2.8406598441384685E-3</c:v>
                </c:pt>
                <c:pt idx="5614">
                  <c:v>-2.8665797361292697E-3</c:v>
                </c:pt>
                <c:pt idx="5615">
                  <c:v>-2.8847664079709027E-3</c:v>
                </c:pt>
                <c:pt idx="5616">
                  <c:v>-2.8525231929478439E-3</c:v>
                </c:pt>
                <c:pt idx="5617">
                  <c:v>-2.8668681669714812E-3</c:v>
                </c:pt>
                <c:pt idx="5618">
                  <c:v>-2.81294565885704E-3</c:v>
                </c:pt>
                <c:pt idx="5619">
                  <c:v>-2.8083331258344879E-3</c:v>
                </c:pt>
                <c:pt idx="5620">
                  <c:v>-2.8452997876606801E-3</c:v>
                </c:pt>
                <c:pt idx="5621">
                  <c:v>-2.8593142407320154E-3</c:v>
                </c:pt>
                <c:pt idx="5622">
                  <c:v>-2.8552827690339054E-3</c:v>
                </c:pt>
                <c:pt idx="5623">
                  <c:v>-2.8691207571497268E-3</c:v>
                </c:pt>
                <c:pt idx="5624">
                  <c:v>-2.8510627381040494E-3</c:v>
                </c:pt>
                <c:pt idx="5625">
                  <c:v>-2.8570892444371968E-3</c:v>
                </c:pt>
                <c:pt idx="5626">
                  <c:v>-2.8454828022002332E-3</c:v>
                </c:pt>
                <c:pt idx="5627">
                  <c:v>-2.8706785606523321E-3</c:v>
                </c:pt>
                <c:pt idx="5628">
                  <c:v>-2.8705579210982924E-3</c:v>
                </c:pt>
                <c:pt idx="5629">
                  <c:v>-2.864624044152885E-3</c:v>
                </c:pt>
                <c:pt idx="5630">
                  <c:v>-2.8616790247862774E-3</c:v>
                </c:pt>
                <c:pt idx="5631">
                  <c:v>-2.874695459845185E-3</c:v>
                </c:pt>
                <c:pt idx="5632">
                  <c:v>-2.8851251849780065E-3</c:v>
                </c:pt>
                <c:pt idx="5633">
                  <c:v>-2.8648625722388433E-3</c:v>
                </c:pt>
                <c:pt idx="5634">
                  <c:v>-2.878695294449347E-3</c:v>
                </c:pt>
                <c:pt idx="5635">
                  <c:v>-2.8725284109946945E-3</c:v>
                </c:pt>
                <c:pt idx="5636">
                  <c:v>-2.8703950308690742E-3</c:v>
                </c:pt>
                <c:pt idx="5637">
                  <c:v>-2.8772614784069533E-3</c:v>
                </c:pt>
                <c:pt idx="5638">
                  <c:v>-2.9056616484083048E-3</c:v>
                </c:pt>
                <c:pt idx="5639">
                  <c:v>-2.8659791903879669E-3</c:v>
                </c:pt>
                <c:pt idx="5640">
                  <c:v>-2.8824430703777602E-3</c:v>
                </c:pt>
                <c:pt idx="5641">
                  <c:v>-2.8985915629399081E-3</c:v>
                </c:pt>
                <c:pt idx="5642">
                  <c:v>-2.8630597947698821E-3</c:v>
                </c:pt>
                <c:pt idx="5643">
                  <c:v>-2.9142927435691227E-3</c:v>
                </c:pt>
                <c:pt idx="5644">
                  <c:v>-2.8906022447053614E-3</c:v>
                </c:pt>
                <c:pt idx="5645">
                  <c:v>-2.9043257305525626E-3</c:v>
                </c:pt>
                <c:pt idx="5646">
                  <c:v>-2.8751745284861241E-3</c:v>
                </c:pt>
                <c:pt idx="5647">
                  <c:v>-2.8818152773236547E-3</c:v>
                </c:pt>
                <c:pt idx="5648">
                  <c:v>-2.8737799936686113E-3</c:v>
                </c:pt>
                <c:pt idx="5649">
                  <c:v>-2.9068634024606156E-3</c:v>
                </c:pt>
                <c:pt idx="5650">
                  <c:v>-2.8882503224314281E-3</c:v>
                </c:pt>
                <c:pt idx="5651">
                  <c:v>-2.8927603648865054E-3</c:v>
                </c:pt>
                <c:pt idx="5652">
                  <c:v>-2.8752445503214975E-3</c:v>
                </c:pt>
                <c:pt idx="5653">
                  <c:v>-2.9046179044297958E-3</c:v>
                </c:pt>
                <c:pt idx="5654">
                  <c:v>-2.8998472011956982E-3</c:v>
                </c:pt>
                <c:pt idx="5655">
                  <c:v>-2.9138682827858212E-3</c:v>
                </c:pt>
                <c:pt idx="5656">
                  <c:v>-2.9208477465424926E-3</c:v>
                </c:pt>
                <c:pt idx="5657">
                  <c:v>-2.8984988880964768E-3</c:v>
                </c:pt>
                <c:pt idx="5658">
                  <c:v>-2.8600357501253723E-3</c:v>
                </c:pt>
                <c:pt idx="5659">
                  <c:v>-2.8962168500692117E-3</c:v>
                </c:pt>
                <c:pt idx="5660">
                  <c:v>-2.8958189514460943E-3</c:v>
                </c:pt>
                <c:pt idx="5661">
                  <c:v>-2.9188553003824716E-3</c:v>
                </c:pt>
                <c:pt idx="5662">
                  <c:v>-2.9273526635143206E-3</c:v>
                </c:pt>
                <c:pt idx="5663">
                  <c:v>-2.9003845333816455E-3</c:v>
                </c:pt>
                <c:pt idx="5664">
                  <c:v>-2.927044277805246E-3</c:v>
                </c:pt>
                <c:pt idx="5665">
                  <c:v>-2.9270349024043373E-3</c:v>
                </c:pt>
                <c:pt idx="5666">
                  <c:v>-2.9126552233756033E-3</c:v>
                </c:pt>
                <c:pt idx="5667">
                  <c:v>-2.9324717084364994E-3</c:v>
                </c:pt>
                <c:pt idx="5668">
                  <c:v>-2.9087868416633467E-3</c:v>
                </c:pt>
                <c:pt idx="5669">
                  <c:v>-2.8911170430640188E-3</c:v>
                </c:pt>
                <c:pt idx="5670">
                  <c:v>-2.8945069447678996E-3</c:v>
                </c:pt>
                <c:pt idx="5671">
                  <c:v>-2.9168183764741191E-3</c:v>
                </c:pt>
                <c:pt idx="5672">
                  <c:v>-2.9100068441194455E-3</c:v>
                </c:pt>
                <c:pt idx="5673">
                  <c:v>-2.8909578064352402E-3</c:v>
                </c:pt>
                <c:pt idx="5674">
                  <c:v>-2.9128388265455183E-3</c:v>
                </c:pt>
                <c:pt idx="5675">
                  <c:v>-2.8836596120887072E-3</c:v>
                </c:pt>
                <c:pt idx="5676">
                  <c:v>-2.889008947362839E-3</c:v>
                </c:pt>
                <c:pt idx="5677">
                  <c:v>-2.8878381818779825E-3</c:v>
                </c:pt>
                <c:pt idx="5678">
                  <c:v>-2.9305496414648502E-3</c:v>
                </c:pt>
                <c:pt idx="5679">
                  <c:v>-2.8410777218516908E-3</c:v>
                </c:pt>
                <c:pt idx="5680">
                  <c:v>-2.9039491398634796E-3</c:v>
                </c:pt>
                <c:pt idx="5681">
                  <c:v>-2.9298906098520327E-3</c:v>
                </c:pt>
                <c:pt idx="5682">
                  <c:v>-2.9191532138152145E-3</c:v>
                </c:pt>
                <c:pt idx="5683">
                  <c:v>-2.9101999553389261E-3</c:v>
                </c:pt>
                <c:pt idx="5684">
                  <c:v>-2.9632778729993133E-3</c:v>
                </c:pt>
                <c:pt idx="5685">
                  <c:v>-2.9373829092484631E-3</c:v>
                </c:pt>
                <c:pt idx="5686">
                  <c:v>-2.954411335291771E-3</c:v>
                </c:pt>
                <c:pt idx="5687">
                  <c:v>-2.9391581681621902E-3</c:v>
                </c:pt>
                <c:pt idx="5688">
                  <c:v>-2.9482191961827161E-3</c:v>
                </c:pt>
                <c:pt idx="5689">
                  <c:v>-2.9578631578137046E-3</c:v>
                </c:pt>
                <c:pt idx="5690">
                  <c:v>-2.9398695219647712E-3</c:v>
                </c:pt>
                <c:pt idx="5691">
                  <c:v>-2.9470913352871368E-3</c:v>
                </c:pt>
                <c:pt idx="5692">
                  <c:v>-2.9707247962244216E-3</c:v>
                </c:pt>
                <c:pt idx="5693">
                  <c:v>-2.9771625996596902E-3</c:v>
                </c:pt>
                <c:pt idx="5694">
                  <c:v>-2.9544667068179277E-3</c:v>
                </c:pt>
                <c:pt idx="5695">
                  <c:v>-2.9327607076522792E-3</c:v>
                </c:pt>
                <c:pt idx="5696">
                  <c:v>-2.9717492743575628E-3</c:v>
                </c:pt>
                <c:pt idx="5697">
                  <c:v>-2.9578926564759098E-3</c:v>
                </c:pt>
                <c:pt idx="5698">
                  <c:v>-3.0035675580110245E-3</c:v>
                </c:pt>
                <c:pt idx="5699">
                  <c:v>-2.991653477444265E-3</c:v>
                </c:pt>
                <c:pt idx="5700">
                  <c:v>-2.9875713122017727E-3</c:v>
                </c:pt>
                <c:pt idx="5701">
                  <c:v>-2.9862831851156309E-3</c:v>
                </c:pt>
                <c:pt idx="5702">
                  <c:v>-2.9685298578719745E-3</c:v>
                </c:pt>
                <c:pt idx="5703">
                  <c:v>-2.9871977609591577E-3</c:v>
                </c:pt>
                <c:pt idx="5704">
                  <c:v>-2.9985608308782164E-3</c:v>
                </c:pt>
                <c:pt idx="5705">
                  <c:v>-3.0208340799145975E-3</c:v>
                </c:pt>
                <c:pt idx="5706">
                  <c:v>-3.0076135301623477E-3</c:v>
                </c:pt>
                <c:pt idx="5707">
                  <c:v>-3.0042530276922319E-3</c:v>
                </c:pt>
                <c:pt idx="5708">
                  <c:v>-3.0128499751937532E-3</c:v>
                </c:pt>
                <c:pt idx="5709">
                  <c:v>-2.9760935840683544E-3</c:v>
                </c:pt>
                <c:pt idx="5710">
                  <c:v>-3.0069317612579083E-3</c:v>
                </c:pt>
                <c:pt idx="5711">
                  <c:v>-3.0425435042042846E-3</c:v>
                </c:pt>
                <c:pt idx="5712">
                  <c:v>-3.0448684713717737E-3</c:v>
                </c:pt>
                <c:pt idx="5713">
                  <c:v>-2.9985380379152398E-3</c:v>
                </c:pt>
                <c:pt idx="5714">
                  <c:v>-2.9911056655140072E-3</c:v>
                </c:pt>
                <c:pt idx="5715">
                  <c:v>-2.9927614037628379E-3</c:v>
                </c:pt>
                <c:pt idx="5716">
                  <c:v>-3.0004539693865846E-3</c:v>
                </c:pt>
                <c:pt idx="5717">
                  <c:v>-3.0263742488912193E-3</c:v>
                </c:pt>
                <c:pt idx="5718">
                  <c:v>-3.058338133271873E-3</c:v>
                </c:pt>
                <c:pt idx="5719">
                  <c:v>-3.0328223488907376E-3</c:v>
                </c:pt>
                <c:pt idx="5720">
                  <c:v>-3.0324030792539406E-3</c:v>
                </c:pt>
                <c:pt idx="5721">
                  <c:v>-3.0281065447189809E-3</c:v>
                </c:pt>
                <c:pt idx="5722">
                  <c:v>-3.0377514650820952E-3</c:v>
                </c:pt>
                <c:pt idx="5723">
                  <c:v>-3.0293628495826346E-3</c:v>
                </c:pt>
                <c:pt idx="5724">
                  <c:v>-3.0544154642480163E-3</c:v>
                </c:pt>
                <c:pt idx="5725">
                  <c:v>-3.0789002097470521E-3</c:v>
                </c:pt>
                <c:pt idx="5726">
                  <c:v>-3.0495498254370819E-3</c:v>
                </c:pt>
                <c:pt idx="5727">
                  <c:v>-3.0697752144412745E-3</c:v>
                </c:pt>
                <c:pt idx="5728">
                  <c:v>-3.0401136393612572E-3</c:v>
                </c:pt>
                <c:pt idx="5729">
                  <c:v>-3.0402967434024759E-3</c:v>
                </c:pt>
                <c:pt idx="5730">
                  <c:v>-3.0436658452849155E-3</c:v>
                </c:pt>
                <c:pt idx="5731">
                  <c:v>-3.0563650041350917E-3</c:v>
                </c:pt>
                <c:pt idx="5732">
                  <c:v>-3.0572039624273736E-3</c:v>
                </c:pt>
                <c:pt idx="5733">
                  <c:v>-3.0551503070154599E-3</c:v>
                </c:pt>
                <c:pt idx="5734">
                  <c:v>-3.0404516194738997E-3</c:v>
                </c:pt>
                <c:pt idx="5735">
                  <c:v>-3.0745387362283985E-3</c:v>
                </c:pt>
                <c:pt idx="5736">
                  <c:v>-3.0571683225192135E-3</c:v>
                </c:pt>
                <c:pt idx="5737">
                  <c:v>-3.0697942481931607E-3</c:v>
                </c:pt>
                <c:pt idx="5738">
                  <c:v>-3.0419855690575364E-3</c:v>
                </c:pt>
                <c:pt idx="5739">
                  <c:v>-3.039581133005835E-3</c:v>
                </c:pt>
                <c:pt idx="5740">
                  <c:v>-3.0706778435914623E-3</c:v>
                </c:pt>
                <c:pt idx="5741">
                  <c:v>-3.0707760805342996E-3</c:v>
                </c:pt>
                <c:pt idx="5742">
                  <c:v>-3.0846688983886313E-3</c:v>
                </c:pt>
                <c:pt idx="5743">
                  <c:v>-3.0804664843667169E-3</c:v>
                </c:pt>
                <c:pt idx="5744">
                  <c:v>-3.1116103736811649E-3</c:v>
                </c:pt>
                <c:pt idx="5745">
                  <c:v>-3.083873357661943E-3</c:v>
                </c:pt>
                <c:pt idx="5746">
                  <c:v>-3.081711494503619E-3</c:v>
                </c:pt>
                <c:pt idx="5747">
                  <c:v>-3.081945375947357E-3</c:v>
                </c:pt>
                <c:pt idx="5748">
                  <c:v>-3.0675320631801347E-3</c:v>
                </c:pt>
                <c:pt idx="5749">
                  <c:v>-3.0727972109601365E-3</c:v>
                </c:pt>
                <c:pt idx="5750">
                  <c:v>-3.0769478123697093E-3</c:v>
                </c:pt>
                <c:pt idx="5751">
                  <c:v>-3.0878400469110008E-3</c:v>
                </c:pt>
                <c:pt idx="5752">
                  <c:v>-3.094184850780959E-3</c:v>
                </c:pt>
                <c:pt idx="5753">
                  <c:v>-3.1146377861846009E-3</c:v>
                </c:pt>
                <c:pt idx="5754">
                  <c:v>-3.1036851236093568E-3</c:v>
                </c:pt>
                <c:pt idx="5755">
                  <c:v>-3.0767195238472593E-3</c:v>
                </c:pt>
                <c:pt idx="5756">
                  <c:v>-3.0673149799410647E-3</c:v>
                </c:pt>
                <c:pt idx="5757">
                  <c:v>-3.0914933184621905E-3</c:v>
                </c:pt>
                <c:pt idx="5758">
                  <c:v>-3.0882459603642923E-3</c:v>
                </c:pt>
                <c:pt idx="5759">
                  <c:v>-3.1038999914465766E-3</c:v>
                </c:pt>
                <c:pt idx="5760">
                  <c:v>-3.0988003984902075E-3</c:v>
                </c:pt>
                <c:pt idx="5761">
                  <c:v>-3.0775887277664114E-3</c:v>
                </c:pt>
                <c:pt idx="5762">
                  <c:v>-3.094714633526314E-3</c:v>
                </c:pt>
                <c:pt idx="5763">
                  <c:v>-3.0866769246568186E-3</c:v>
                </c:pt>
                <c:pt idx="5764">
                  <c:v>-3.1006014784468925E-3</c:v>
                </c:pt>
                <c:pt idx="5765">
                  <c:v>-3.106079133723549E-3</c:v>
                </c:pt>
                <c:pt idx="5766">
                  <c:v>-3.0944711662505013E-3</c:v>
                </c:pt>
                <c:pt idx="5767">
                  <c:v>-3.0945592050526595E-3</c:v>
                </c:pt>
                <c:pt idx="5768">
                  <c:v>-3.0821556968724734E-3</c:v>
                </c:pt>
                <c:pt idx="5769">
                  <c:v>-3.0812000493638768E-3</c:v>
                </c:pt>
                <c:pt idx="5770">
                  <c:v>-3.1053822487661004E-3</c:v>
                </c:pt>
                <c:pt idx="5771">
                  <c:v>-3.1090151241152495E-3</c:v>
                </c:pt>
                <c:pt idx="5772">
                  <c:v>-3.1261742535801159E-3</c:v>
                </c:pt>
                <c:pt idx="5773">
                  <c:v>-3.0731955740086426E-3</c:v>
                </c:pt>
                <c:pt idx="5774">
                  <c:v>-3.0643320795739398E-3</c:v>
                </c:pt>
                <c:pt idx="5775">
                  <c:v>-3.0433847595525455E-3</c:v>
                </c:pt>
                <c:pt idx="5776">
                  <c:v>-3.0808295013247853E-3</c:v>
                </c:pt>
                <c:pt idx="5777">
                  <c:v>-3.074678578147535E-3</c:v>
                </c:pt>
                <c:pt idx="5778">
                  <c:v>-3.0880670496387847E-3</c:v>
                </c:pt>
                <c:pt idx="5779">
                  <c:v>-3.1102289320451468E-3</c:v>
                </c:pt>
                <c:pt idx="5780">
                  <c:v>-3.1368932836020325E-3</c:v>
                </c:pt>
                <c:pt idx="5781">
                  <c:v>-3.117073988871739E-3</c:v>
                </c:pt>
                <c:pt idx="5782">
                  <c:v>-3.126467676492513E-3</c:v>
                </c:pt>
                <c:pt idx="5783">
                  <c:v>-3.079580016432118E-3</c:v>
                </c:pt>
                <c:pt idx="5784">
                  <c:v>-3.1163725624570983E-3</c:v>
                </c:pt>
                <c:pt idx="5785">
                  <c:v>-3.1053567711664177E-3</c:v>
                </c:pt>
                <c:pt idx="5786">
                  <c:v>-3.0933364539303724E-3</c:v>
                </c:pt>
                <c:pt idx="5787">
                  <c:v>-3.0892786822330535E-3</c:v>
                </c:pt>
                <c:pt idx="5788">
                  <c:v>-3.092130269035603E-3</c:v>
                </c:pt>
                <c:pt idx="5789">
                  <c:v>-3.0201407456668019E-3</c:v>
                </c:pt>
                <c:pt idx="5790">
                  <c:v>-3.073820131452301E-3</c:v>
                </c:pt>
                <c:pt idx="5791">
                  <c:v>-3.1224678843804927E-3</c:v>
                </c:pt>
                <c:pt idx="5792">
                  <c:v>-3.1120214040753096E-3</c:v>
                </c:pt>
                <c:pt idx="5793">
                  <c:v>-3.1342573138216094E-3</c:v>
                </c:pt>
                <c:pt idx="5794">
                  <c:v>-3.1333912722855944E-3</c:v>
                </c:pt>
                <c:pt idx="5795">
                  <c:v>-3.1406781146596091E-3</c:v>
                </c:pt>
                <c:pt idx="5796">
                  <c:v>-3.1460418777012208E-3</c:v>
                </c:pt>
                <c:pt idx="5797">
                  <c:v>-3.1212297776954554E-3</c:v>
                </c:pt>
                <c:pt idx="5798">
                  <c:v>-3.1117124792542704E-3</c:v>
                </c:pt>
                <c:pt idx="5799">
                  <c:v>-3.1349415443663545E-3</c:v>
                </c:pt>
                <c:pt idx="5800">
                  <c:v>-3.1343031440896145E-3</c:v>
                </c:pt>
                <c:pt idx="5801">
                  <c:v>-3.1238255675238918E-3</c:v>
                </c:pt>
                <c:pt idx="5802">
                  <c:v>-3.0652134901944308E-3</c:v>
                </c:pt>
                <c:pt idx="5803">
                  <c:v>-3.1224267252104713E-3</c:v>
                </c:pt>
                <c:pt idx="5804">
                  <c:v>-3.146011011359764E-3</c:v>
                </c:pt>
                <c:pt idx="5805">
                  <c:v>-3.1629684269305377E-3</c:v>
                </c:pt>
                <c:pt idx="5806">
                  <c:v>-3.1553434137545481E-3</c:v>
                </c:pt>
                <c:pt idx="5807">
                  <c:v>-3.1538359137521814E-3</c:v>
                </c:pt>
                <c:pt idx="5808">
                  <c:v>-3.1739932370028123E-3</c:v>
                </c:pt>
                <c:pt idx="5809">
                  <c:v>-3.1411448673314278E-3</c:v>
                </c:pt>
                <c:pt idx="5810">
                  <c:v>-3.1355553297340768E-3</c:v>
                </c:pt>
                <c:pt idx="5811">
                  <c:v>-3.1650241639656052E-3</c:v>
                </c:pt>
                <c:pt idx="5812">
                  <c:v>-3.1765342510773308E-3</c:v>
                </c:pt>
                <c:pt idx="5813">
                  <c:v>-3.1760742973049446E-3</c:v>
                </c:pt>
                <c:pt idx="5814">
                  <c:v>-3.1978292591330884E-3</c:v>
                </c:pt>
                <c:pt idx="5815">
                  <c:v>-3.1562348215139458E-3</c:v>
                </c:pt>
                <c:pt idx="5816">
                  <c:v>-3.1692901182520041E-3</c:v>
                </c:pt>
                <c:pt idx="5817">
                  <c:v>-3.1714009001791513E-3</c:v>
                </c:pt>
                <c:pt idx="5818">
                  <c:v>-3.176801425805609E-3</c:v>
                </c:pt>
                <c:pt idx="5819">
                  <c:v>-3.2298382285861449E-3</c:v>
                </c:pt>
                <c:pt idx="5820">
                  <c:v>-3.191351504419784E-3</c:v>
                </c:pt>
                <c:pt idx="5821">
                  <c:v>-3.1857608797361677E-3</c:v>
                </c:pt>
                <c:pt idx="5822">
                  <c:v>-3.1572013138828721E-3</c:v>
                </c:pt>
                <c:pt idx="5823">
                  <c:v>-3.1580590766716403E-3</c:v>
                </c:pt>
                <c:pt idx="5824">
                  <c:v>-3.2009961164989652E-3</c:v>
                </c:pt>
                <c:pt idx="5825">
                  <c:v>-3.2173968589887989E-3</c:v>
                </c:pt>
                <c:pt idx="5826">
                  <c:v>-3.2174076002965488E-3</c:v>
                </c:pt>
                <c:pt idx="5827">
                  <c:v>-3.2236415635814339E-3</c:v>
                </c:pt>
                <c:pt idx="5828">
                  <c:v>-3.2019000405374329E-3</c:v>
                </c:pt>
                <c:pt idx="5829">
                  <c:v>-3.2049439553041149E-3</c:v>
                </c:pt>
                <c:pt idx="5830">
                  <c:v>-3.1894417597156956E-3</c:v>
                </c:pt>
                <c:pt idx="5831">
                  <c:v>-3.2082925289354885E-3</c:v>
                </c:pt>
                <c:pt idx="5832">
                  <c:v>-3.2091060432864007E-3</c:v>
                </c:pt>
                <c:pt idx="5833">
                  <c:v>-3.2347656428390187E-3</c:v>
                </c:pt>
                <c:pt idx="5834">
                  <c:v>-3.2136353682505254E-3</c:v>
                </c:pt>
                <c:pt idx="5835">
                  <c:v>-3.2091773274675888E-3</c:v>
                </c:pt>
                <c:pt idx="5836">
                  <c:v>-3.2116223223344529E-3</c:v>
                </c:pt>
                <c:pt idx="5837">
                  <c:v>-3.2102452615500672E-3</c:v>
                </c:pt>
                <c:pt idx="5838">
                  <c:v>-3.2402315866263249E-3</c:v>
                </c:pt>
                <c:pt idx="5839">
                  <c:v>-3.2097334832644278E-3</c:v>
                </c:pt>
                <c:pt idx="5840">
                  <c:v>-3.2294338244806512E-3</c:v>
                </c:pt>
                <c:pt idx="5841">
                  <c:v>-3.2309408371791653E-3</c:v>
                </c:pt>
                <c:pt idx="5842">
                  <c:v>-3.2557821263569037E-3</c:v>
                </c:pt>
                <c:pt idx="5843">
                  <c:v>-3.2451716741144086E-3</c:v>
                </c:pt>
                <c:pt idx="5844">
                  <c:v>-3.2302847593090713E-3</c:v>
                </c:pt>
                <c:pt idx="5845">
                  <c:v>-3.260648599548575E-3</c:v>
                </c:pt>
                <c:pt idx="5846">
                  <c:v>-3.2323822109266848E-3</c:v>
                </c:pt>
                <c:pt idx="5847">
                  <c:v>-3.2261833552841785E-3</c:v>
                </c:pt>
                <c:pt idx="5848">
                  <c:v>-3.2463756936756604E-3</c:v>
                </c:pt>
                <c:pt idx="5849">
                  <c:v>-3.2015882394056758E-3</c:v>
                </c:pt>
                <c:pt idx="5850">
                  <c:v>-3.2333708749487243E-3</c:v>
                </c:pt>
                <c:pt idx="5851">
                  <c:v>-3.2488416801759149E-3</c:v>
                </c:pt>
                <c:pt idx="5852">
                  <c:v>-3.2549963900264413E-3</c:v>
                </c:pt>
                <c:pt idx="5853">
                  <c:v>-3.2418298792564371E-3</c:v>
                </c:pt>
                <c:pt idx="5854">
                  <c:v>-3.2595219911114815E-3</c:v>
                </c:pt>
                <c:pt idx="5855">
                  <c:v>-3.27242474034056E-3</c:v>
                </c:pt>
                <c:pt idx="5856">
                  <c:v>-3.2712146439943489E-3</c:v>
                </c:pt>
                <c:pt idx="5857">
                  <c:v>-3.2621105110763942E-3</c:v>
                </c:pt>
                <c:pt idx="5858">
                  <c:v>-3.2870795985084655E-3</c:v>
                </c:pt>
                <c:pt idx="5859">
                  <c:v>-3.2794371947667328E-3</c:v>
                </c:pt>
                <c:pt idx="5860">
                  <c:v>-3.3112341893033743E-3</c:v>
                </c:pt>
                <c:pt idx="5861">
                  <c:v>-3.2764337014500977E-3</c:v>
                </c:pt>
                <c:pt idx="5862">
                  <c:v>-3.3048642940210616E-3</c:v>
                </c:pt>
                <c:pt idx="5863">
                  <c:v>-3.3064546274579067E-3</c:v>
                </c:pt>
                <c:pt idx="5864">
                  <c:v>-3.3273697460663274E-3</c:v>
                </c:pt>
                <c:pt idx="5865">
                  <c:v>-3.312614243524162E-3</c:v>
                </c:pt>
                <c:pt idx="5866">
                  <c:v>-3.290857179542239E-3</c:v>
                </c:pt>
                <c:pt idx="5867">
                  <c:v>-3.2928199420948333E-3</c:v>
                </c:pt>
                <c:pt idx="5868">
                  <c:v>-3.3179793359144889E-3</c:v>
                </c:pt>
                <c:pt idx="5869">
                  <c:v>-3.3285933480994754E-3</c:v>
                </c:pt>
                <c:pt idx="5870">
                  <c:v>-3.3090679472938126E-3</c:v>
                </c:pt>
                <c:pt idx="5871">
                  <c:v>-3.3037230054933147E-3</c:v>
                </c:pt>
                <c:pt idx="5872">
                  <c:v>-3.3283323018596109E-3</c:v>
                </c:pt>
                <c:pt idx="5873">
                  <c:v>-3.3191932961937039E-3</c:v>
                </c:pt>
                <c:pt idx="5874">
                  <c:v>-3.3366804707705608E-3</c:v>
                </c:pt>
                <c:pt idx="5875">
                  <c:v>-3.3271408191897162E-3</c:v>
                </c:pt>
                <c:pt idx="5876">
                  <c:v>-3.313509287675871E-3</c:v>
                </c:pt>
                <c:pt idx="5877">
                  <c:v>-3.3108814100922439E-3</c:v>
                </c:pt>
                <c:pt idx="5878">
                  <c:v>-3.3212287021135312E-3</c:v>
                </c:pt>
                <c:pt idx="5879">
                  <c:v>-3.3221245662037463E-3</c:v>
                </c:pt>
                <c:pt idx="5880">
                  <c:v>-3.3249952828546653E-3</c:v>
                </c:pt>
                <c:pt idx="5881">
                  <c:v>-3.3331009748115686E-3</c:v>
                </c:pt>
                <c:pt idx="5882">
                  <c:v>-3.3296728255644151E-3</c:v>
                </c:pt>
                <c:pt idx="5883">
                  <c:v>-3.3534819473406202E-3</c:v>
                </c:pt>
                <c:pt idx="5884">
                  <c:v>-3.3752453894069466E-3</c:v>
                </c:pt>
                <c:pt idx="5885">
                  <c:v>-3.3510793617871578E-3</c:v>
                </c:pt>
                <c:pt idx="5886">
                  <c:v>-3.316514237056182E-3</c:v>
                </c:pt>
                <c:pt idx="5887">
                  <c:v>-3.339249338946605E-3</c:v>
                </c:pt>
                <c:pt idx="5888">
                  <c:v>-3.3311424347612947E-3</c:v>
                </c:pt>
                <c:pt idx="5889">
                  <c:v>-3.3371085246777462E-3</c:v>
                </c:pt>
                <c:pt idx="5890">
                  <c:v>-3.3325863896458332E-3</c:v>
                </c:pt>
                <c:pt idx="5891">
                  <c:v>-3.3047497348132355E-3</c:v>
                </c:pt>
                <c:pt idx="5892">
                  <c:v>-3.3307497004717297E-3</c:v>
                </c:pt>
                <c:pt idx="5893">
                  <c:v>-3.3167789278806541E-3</c:v>
                </c:pt>
                <c:pt idx="5894">
                  <c:v>-3.3299528526941412E-3</c:v>
                </c:pt>
                <c:pt idx="5895">
                  <c:v>-3.3092890430901729E-3</c:v>
                </c:pt>
                <c:pt idx="5896">
                  <c:v>-3.338062840312947E-3</c:v>
                </c:pt>
                <c:pt idx="5897">
                  <c:v>-3.3069082282112137E-3</c:v>
                </c:pt>
                <c:pt idx="5898">
                  <c:v>-3.3360950472395442E-3</c:v>
                </c:pt>
                <c:pt idx="5899">
                  <c:v>-3.3292556969055143E-3</c:v>
                </c:pt>
                <c:pt idx="5900">
                  <c:v>-3.3794082585579337E-3</c:v>
                </c:pt>
                <c:pt idx="5901">
                  <c:v>-3.3700577835692152E-3</c:v>
                </c:pt>
                <c:pt idx="5902">
                  <c:v>-3.333945994682252E-3</c:v>
                </c:pt>
                <c:pt idx="5903">
                  <c:v>-3.3653385088142081E-3</c:v>
                </c:pt>
                <c:pt idx="5904">
                  <c:v>-3.3427746329789329E-3</c:v>
                </c:pt>
                <c:pt idx="5905">
                  <c:v>-3.3623335373086523E-3</c:v>
                </c:pt>
                <c:pt idx="5906">
                  <c:v>-3.3416450417379077E-3</c:v>
                </c:pt>
                <c:pt idx="5907">
                  <c:v>-3.3608527058654586E-3</c:v>
                </c:pt>
                <c:pt idx="5908">
                  <c:v>-3.3719361961825809E-3</c:v>
                </c:pt>
                <c:pt idx="5909">
                  <c:v>-3.3592978043865945E-3</c:v>
                </c:pt>
                <c:pt idx="5910">
                  <c:v>-3.3837635644332308E-3</c:v>
                </c:pt>
                <c:pt idx="5911">
                  <c:v>-3.3694431681957366E-3</c:v>
                </c:pt>
                <c:pt idx="5912">
                  <c:v>-3.374326437660417E-3</c:v>
                </c:pt>
                <c:pt idx="5913">
                  <c:v>-3.3826293384396165E-3</c:v>
                </c:pt>
                <c:pt idx="5914">
                  <c:v>-3.3497382809153219E-3</c:v>
                </c:pt>
                <c:pt idx="5915">
                  <c:v>-3.3515546764936776E-3</c:v>
                </c:pt>
                <c:pt idx="5916">
                  <c:v>-3.358781640194492E-3</c:v>
                </c:pt>
                <c:pt idx="5917">
                  <c:v>-3.3711500593282067E-3</c:v>
                </c:pt>
                <c:pt idx="5918">
                  <c:v>-3.3678436813166152E-3</c:v>
                </c:pt>
                <c:pt idx="5919">
                  <c:v>-3.3791947345839018E-3</c:v>
                </c:pt>
                <c:pt idx="5920">
                  <c:v>-3.3814402771786345E-3</c:v>
                </c:pt>
                <c:pt idx="5921">
                  <c:v>-3.3683489176838241E-3</c:v>
                </c:pt>
                <c:pt idx="5922">
                  <c:v>-3.3957164159737333E-3</c:v>
                </c:pt>
                <c:pt idx="5923">
                  <c:v>-3.4069073626566389E-3</c:v>
                </c:pt>
                <c:pt idx="5924">
                  <c:v>-3.3903943611175102E-3</c:v>
                </c:pt>
                <c:pt idx="5925">
                  <c:v>-3.3936192355782692E-3</c:v>
                </c:pt>
                <c:pt idx="5926">
                  <c:v>-3.3740645238646608E-3</c:v>
                </c:pt>
                <c:pt idx="5927">
                  <c:v>-3.4333275855311786E-3</c:v>
                </c:pt>
                <c:pt idx="5928">
                  <c:v>-3.3981195005961815E-3</c:v>
                </c:pt>
                <c:pt idx="5929">
                  <c:v>-3.4506372844694834E-3</c:v>
                </c:pt>
                <c:pt idx="5930">
                  <c:v>-3.4148643493842842E-3</c:v>
                </c:pt>
                <c:pt idx="5931">
                  <c:v>-3.3909976229953157E-3</c:v>
                </c:pt>
                <c:pt idx="5932">
                  <c:v>-3.4189015777967811E-3</c:v>
                </c:pt>
                <c:pt idx="5933">
                  <c:v>-3.4232242169259033E-3</c:v>
                </c:pt>
                <c:pt idx="5934">
                  <c:v>-3.4225438951342784E-3</c:v>
                </c:pt>
                <c:pt idx="5935">
                  <c:v>-3.4202912130708281E-3</c:v>
                </c:pt>
                <c:pt idx="5936">
                  <c:v>-3.4343343397309546E-3</c:v>
                </c:pt>
                <c:pt idx="5937">
                  <c:v>-3.4279468469379216E-3</c:v>
                </c:pt>
                <c:pt idx="5938">
                  <c:v>-3.4137992035604566E-3</c:v>
                </c:pt>
                <c:pt idx="5939">
                  <c:v>-3.4412803750741698E-3</c:v>
                </c:pt>
                <c:pt idx="5940">
                  <c:v>-3.4534746852696134E-3</c:v>
                </c:pt>
                <c:pt idx="5941">
                  <c:v>-3.4551577416665827E-3</c:v>
                </c:pt>
                <c:pt idx="5942">
                  <c:v>-3.4259998666703447E-3</c:v>
                </c:pt>
                <c:pt idx="5943">
                  <c:v>-3.4238462113143514E-3</c:v>
                </c:pt>
                <c:pt idx="5944">
                  <c:v>-3.4159051361782535E-3</c:v>
                </c:pt>
                <c:pt idx="5945">
                  <c:v>-3.4459791141740466E-3</c:v>
                </c:pt>
                <c:pt idx="5946">
                  <c:v>-3.4329861839445695E-3</c:v>
                </c:pt>
                <c:pt idx="5947">
                  <c:v>-3.4429627374775985E-3</c:v>
                </c:pt>
                <c:pt idx="5948">
                  <c:v>-3.4197944889767218E-3</c:v>
                </c:pt>
                <c:pt idx="5949">
                  <c:v>-3.4355494817175517E-3</c:v>
                </c:pt>
                <c:pt idx="5950">
                  <c:v>-3.4505518307863426E-3</c:v>
                </c:pt>
                <c:pt idx="5951">
                  <c:v>-3.4525758416577529E-3</c:v>
                </c:pt>
                <c:pt idx="5952">
                  <c:v>-3.4606362196731681E-3</c:v>
                </c:pt>
                <c:pt idx="5953">
                  <c:v>-3.4398597193618279E-3</c:v>
                </c:pt>
                <c:pt idx="5954">
                  <c:v>-3.4614556434434114E-3</c:v>
                </c:pt>
                <c:pt idx="5955">
                  <c:v>-3.4522000946226985E-3</c:v>
                </c:pt>
                <c:pt idx="5956">
                  <c:v>-3.4654392481486612E-3</c:v>
                </c:pt>
                <c:pt idx="5957">
                  <c:v>-3.4474057428479517E-3</c:v>
                </c:pt>
                <c:pt idx="5958">
                  <c:v>-3.46250286758161E-3</c:v>
                </c:pt>
                <c:pt idx="5959">
                  <c:v>-3.480274216256195E-3</c:v>
                </c:pt>
                <c:pt idx="5960">
                  <c:v>-3.4773325610236204E-3</c:v>
                </c:pt>
                <c:pt idx="5961">
                  <c:v>-3.4923132390673097E-3</c:v>
                </c:pt>
                <c:pt idx="5962">
                  <c:v>-3.5000277442442207E-3</c:v>
                </c:pt>
                <c:pt idx="5963">
                  <c:v>-3.5111501612844166E-3</c:v>
                </c:pt>
                <c:pt idx="5964">
                  <c:v>-3.4969715770871487E-3</c:v>
                </c:pt>
                <c:pt idx="5965">
                  <c:v>-3.4761505414611965E-3</c:v>
                </c:pt>
                <c:pt idx="5966">
                  <c:v>-3.5054028663274177E-3</c:v>
                </c:pt>
                <c:pt idx="5967">
                  <c:v>-3.4988228161081407E-3</c:v>
                </c:pt>
                <c:pt idx="5968">
                  <c:v>-3.4855026530290988E-3</c:v>
                </c:pt>
                <c:pt idx="5969">
                  <c:v>-3.5250291935575466E-3</c:v>
                </c:pt>
                <c:pt idx="5970">
                  <c:v>-3.5088543301796445E-3</c:v>
                </c:pt>
                <c:pt idx="5971">
                  <c:v>-3.5151225238519508E-3</c:v>
                </c:pt>
                <c:pt idx="5972">
                  <c:v>-3.4975778097759611E-3</c:v>
                </c:pt>
                <c:pt idx="5973">
                  <c:v>-3.5563093125730804E-3</c:v>
                </c:pt>
                <c:pt idx="5974">
                  <c:v>-3.5321094142006493E-3</c:v>
                </c:pt>
                <c:pt idx="5975">
                  <c:v>-3.5604102360640749E-3</c:v>
                </c:pt>
                <c:pt idx="5976">
                  <c:v>-3.5662233622568628E-3</c:v>
                </c:pt>
                <c:pt idx="5977">
                  <c:v>-3.5614632318257964E-3</c:v>
                </c:pt>
                <c:pt idx="5978">
                  <c:v>-3.5384425349878467E-3</c:v>
                </c:pt>
                <c:pt idx="5979">
                  <c:v>-3.5686096335378632E-3</c:v>
                </c:pt>
                <c:pt idx="5980">
                  <c:v>-3.5490826218409987E-3</c:v>
                </c:pt>
                <c:pt idx="5981">
                  <c:v>-3.5447056779974572E-3</c:v>
                </c:pt>
                <c:pt idx="5982">
                  <c:v>-3.5773728986819649E-3</c:v>
                </c:pt>
                <c:pt idx="5983">
                  <c:v>-3.5629990605779362E-3</c:v>
                </c:pt>
                <c:pt idx="5984">
                  <c:v>-3.585824265112413E-3</c:v>
                </c:pt>
                <c:pt idx="5985">
                  <c:v>-3.5665206038003254E-3</c:v>
                </c:pt>
                <c:pt idx="5986">
                  <c:v>-3.5855502941499295E-3</c:v>
                </c:pt>
                <c:pt idx="5987">
                  <c:v>-3.6032724374630803E-3</c:v>
                </c:pt>
                <c:pt idx="5988">
                  <c:v>-3.5833692488524151E-3</c:v>
                </c:pt>
                <c:pt idx="5989">
                  <c:v>-3.5751722349249304E-3</c:v>
                </c:pt>
                <c:pt idx="5990">
                  <c:v>-3.6004539600377593E-3</c:v>
                </c:pt>
                <c:pt idx="5991">
                  <c:v>-3.5859497554483729E-3</c:v>
                </c:pt>
                <c:pt idx="5992">
                  <c:v>-3.5869412038698461E-3</c:v>
                </c:pt>
                <c:pt idx="5993">
                  <c:v>-3.5684346382517042E-3</c:v>
                </c:pt>
                <c:pt idx="5994">
                  <c:v>-3.58081647245542E-3</c:v>
                </c:pt>
                <c:pt idx="5995">
                  <c:v>-3.6129534474870335E-3</c:v>
                </c:pt>
                <c:pt idx="5996">
                  <c:v>-3.5873938125179942E-3</c:v>
                </c:pt>
                <c:pt idx="5997">
                  <c:v>-3.6023854429827942E-3</c:v>
                </c:pt>
                <c:pt idx="5998">
                  <c:v>-3.6077930981607128E-3</c:v>
                </c:pt>
                <c:pt idx="5999">
                  <c:v>-3.586291576159209E-3</c:v>
                </c:pt>
                <c:pt idx="6000">
                  <c:v>-3.6070143054290232E-3</c:v>
                </c:pt>
                <c:pt idx="6001">
                  <c:v>-3.5905935896572692E-3</c:v>
                </c:pt>
                <c:pt idx="6002">
                  <c:v>-3.6203572015818387E-3</c:v>
                </c:pt>
                <c:pt idx="6003">
                  <c:v>-3.6118401037755462E-3</c:v>
                </c:pt>
                <c:pt idx="6004">
                  <c:v>-3.6173090853262729E-3</c:v>
                </c:pt>
                <c:pt idx="6005">
                  <c:v>-3.648841133145717E-3</c:v>
                </c:pt>
                <c:pt idx="6006">
                  <c:v>-3.6269783946406616E-3</c:v>
                </c:pt>
                <c:pt idx="6007">
                  <c:v>-3.6282990117510556E-3</c:v>
                </c:pt>
                <c:pt idx="6008">
                  <c:v>-3.6173954017078777E-3</c:v>
                </c:pt>
                <c:pt idx="6009">
                  <c:v>-3.6170220689550627E-3</c:v>
                </c:pt>
                <c:pt idx="6010">
                  <c:v>-3.6224220327247219E-3</c:v>
                </c:pt>
                <c:pt idx="6011">
                  <c:v>-3.6248047135149278E-3</c:v>
                </c:pt>
                <c:pt idx="6012">
                  <c:v>-3.6384534713129195E-3</c:v>
                </c:pt>
                <c:pt idx="6013">
                  <c:v>-3.6176319332008123E-3</c:v>
                </c:pt>
                <c:pt idx="6014">
                  <c:v>-3.6425403173498822E-3</c:v>
                </c:pt>
                <c:pt idx="6015">
                  <c:v>-3.6614926686896884E-3</c:v>
                </c:pt>
                <c:pt idx="6016">
                  <c:v>-3.6713590241636384E-3</c:v>
                </c:pt>
                <c:pt idx="6017">
                  <c:v>-3.6688446533881224E-3</c:v>
                </c:pt>
                <c:pt idx="6018">
                  <c:v>-3.6444726726959976E-3</c:v>
                </c:pt>
                <c:pt idx="6019">
                  <c:v>-3.6518687439004577E-3</c:v>
                </c:pt>
                <c:pt idx="6020">
                  <c:v>-3.650854486274386E-3</c:v>
                </c:pt>
                <c:pt idx="6021">
                  <c:v>-3.6751243878451766E-3</c:v>
                </c:pt>
                <c:pt idx="6022">
                  <c:v>-3.6550658048827784E-3</c:v>
                </c:pt>
                <c:pt idx="6023">
                  <c:v>-3.6617640487092021E-3</c:v>
                </c:pt>
                <c:pt idx="6024">
                  <c:v>-3.6797144667094529E-3</c:v>
                </c:pt>
                <c:pt idx="6025">
                  <c:v>-3.678708090626545E-3</c:v>
                </c:pt>
                <c:pt idx="6026">
                  <c:v>-3.7076985112145197E-3</c:v>
                </c:pt>
                <c:pt idx="6027">
                  <c:v>-3.6840380395252097E-3</c:v>
                </c:pt>
                <c:pt idx="6028">
                  <c:v>-3.669189300090379E-3</c:v>
                </c:pt>
                <c:pt idx="6029">
                  <c:v>-3.6577179480163282E-3</c:v>
                </c:pt>
                <c:pt idx="6030">
                  <c:v>-3.6679925562891247E-3</c:v>
                </c:pt>
                <c:pt idx="6031">
                  <c:v>-3.6762554235830413E-3</c:v>
                </c:pt>
                <c:pt idx="6032">
                  <c:v>-3.6847479272168579E-3</c:v>
                </c:pt>
                <c:pt idx="6033">
                  <c:v>-3.6789082372260563E-3</c:v>
                </c:pt>
                <c:pt idx="6034">
                  <c:v>-3.6717948231935506E-3</c:v>
                </c:pt>
                <c:pt idx="6035">
                  <c:v>-3.6757918066856162E-3</c:v>
                </c:pt>
                <c:pt idx="6036">
                  <c:v>-3.6699513235005248E-3</c:v>
                </c:pt>
                <c:pt idx="6037">
                  <c:v>-3.6943607118082571E-3</c:v>
                </c:pt>
                <c:pt idx="6038">
                  <c:v>-3.6747744270001475E-3</c:v>
                </c:pt>
                <c:pt idx="6039">
                  <c:v>-3.6811842864260588E-3</c:v>
                </c:pt>
                <c:pt idx="6040">
                  <c:v>-3.7135544040894134E-3</c:v>
                </c:pt>
                <c:pt idx="6041">
                  <c:v>-3.6869848994713827E-3</c:v>
                </c:pt>
                <c:pt idx="6042">
                  <c:v>-3.6732438541277326E-3</c:v>
                </c:pt>
                <c:pt idx="6043">
                  <c:v>-3.6810830065240456E-3</c:v>
                </c:pt>
                <c:pt idx="6044">
                  <c:v>-3.6745304056306546E-3</c:v>
                </c:pt>
                <c:pt idx="6045">
                  <c:v>-3.6705104175685371E-3</c:v>
                </c:pt>
                <c:pt idx="6046">
                  <c:v>-3.6828460216107219E-3</c:v>
                </c:pt>
                <c:pt idx="6047">
                  <c:v>-3.675911746384191E-3</c:v>
                </c:pt>
                <c:pt idx="6048">
                  <c:v>-3.6610852392647579E-3</c:v>
                </c:pt>
                <c:pt idx="6049">
                  <c:v>-3.6807110803762332E-3</c:v>
                </c:pt>
                <c:pt idx="6050">
                  <c:v>-3.6856346662223522E-3</c:v>
                </c:pt>
                <c:pt idx="6051">
                  <c:v>-3.7094405192795196E-3</c:v>
                </c:pt>
                <c:pt idx="6052">
                  <c:v>-3.6776981525161101E-3</c:v>
                </c:pt>
                <c:pt idx="6053">
                  <c:v>-3.6852442888824929E-3</c:v>
                </c:pt>
                <c:pt idx="6054">
                  <c:v>-3.689356473071313E-3</c:v>
                </c:pt>
                <c:pt idx="6055">
                  <c:v>-3.7130225412617518E-3</c:v>
                </c:pt>
                <c:pt idx="6056">
                  <c:v>-3.7243308161951667E-3</c:v>
                </c:pt>
                <c:pt idx="6057">
                  <c:v>-3.7276471727397563E-3</c:v>
                </c:pt>
                <c:pt idx="6058">
                  <c:v>-3.7341617582620215E-3</c:v>
                </c:pt>
                <c:pt idx="6059">
                  <c:v>-3.744282240917063E-3</c:v>
                </c:pt>
                <c:pt idx="6060">
                  <c:v>-3.7299215112965409E-3</c:v>
                </c:pt>
                <c:pt idx="6061">
                  <c:v>-3.7414548926644965E-3</c:v>
                </c:pt>
                <c:pt idx="6062">
                  <c:v>-3.709868637045526E-3</c:v>
                </c:pt>
                <c:pt idx="6063">
                  <c:v>-3.7384318670400807E-3</c:v>
                </c:pt>
                <c:pt idx="6064">
                  <c:v>-3.7426231518366076E-3</c:v>
                </c:pt>
                <c:pt idx="6065">
                  <c:v>-3.739518492025425E-3</c:v>
                </c:pt>
                <c:pt idx="6066">
                  <c:v>-3.7439384051949449E-3</c:v>
                </c:pt>
                <c:pt idx="6067">
                  <c:v>-3.7427462038363314E-3</c:v>
                </c:pt>
                <c:pt idx="6068">
                  <c:v>-3.7500285660926522E-3</c:v>
                </c:pt>
                <c:pt idx="6069">
                  <c:v>-3.7499385477721453E-3</c:v>
                </c:pt>
                <c:pt idx="6070">
                  <c:v>-3.7242588374728461E-3</c:v>
                </c:pt>
                <c:pt idx="6071">
                  <c:v>-3.759538647959491E-3</c:v>
                </c:pt>
                <c:pt idx="6072">
                  <c:v>-3.7561860835435387E-3</c:v>
                </c:pt>
                <c:pt idx="6073">
                  <c:v>-3.7676113705579321E-3</c:v>
                </c:pt>
                <c:pt idx="6074">
                  <c:v>-3.7631445166758492E-3</c:v>
                </c:pt>
                <c:pt idx="6075">
                  <c:v>-3.7725948227064193E-3</c:v>
                </c:pt>
                <c:pt idx="6076">
                  <c:v>-3.7657601294844348E-3</c:v>
                </c:pt>
                <c:pt idx="6077">
                  <c:v>-3.7908380915086595E-3</c:v>
                </c:pt>
                <c:pt idx="6078">
                  <c:v>-3.772541986111282E-3</c:v>
                </c:pt>
                <c:pt idx="6079">
                  <c:v>-3.784356806839233E-3</c:v>
                </c:pt>
                <c:pt idx="6080">
                  <c:v>-3.7831641825858955E-3</c:v>
                </c:pt>
                <c:pt idx="6081">
                  <c:v>-3.7679193999516562E-3</c:v>
                </c:pt>
                <c:pt idx="6082">
                  <c:v>-3.7787142132685038E-3</c:v>
                </c:pt>
                <c:pt idx="6083">
                  <c:v>-3.7806485328150019E-3</c:v>
                </c:pt>
                <c:pt idx="6084">
                  <c:v>-3.7720075703781882E-3</c:v>
                </c:pt>
                <c:pt idx="6085">
                  <c:v>-3.7868764145938252E-3</c:v>
                </c:pt>
                <c:pt idx="6086">
                  <c:v>-3.7891749492801204E-3</c:v>
                </c:pt>
                <c:pt idx="6087">
                  <c:v>-3.7967494430387696E-3</c:v>
                </c:pt>
                <c:pt idx="6088">
                  <c:v>-3.8162743515394175E-3</c:v>
                </c:pt>
                <c:pt idx="6089">
                  <c:v>-3.7986978672158193E-3</c:v>
                </c:pt>
                <c:pt idx="6090">
                  <c:v>-3.7714660208680788E-3</c:v>
                </c:pt>
                <c:pt idx="6091">
                  <c:v>-3.7875757619631736E-3</c:v>
                </c:pt>
                <c:pt idx="6092">
                  <c:v>-3.7840596467785667E-3</c:v>
                </c:pt>
                <c:pt idx="6093">
                  <c:v>-3.8006218096891553E-3</c:v>
                </c:pt>
                <c:pt idx="6094">
                  <c:v>-3.8057746154803824E-3</c:v>
                </c:pt>
                <c:pt idx="6095">
                  <c:v>-3.8161653781273782E-3</c:v>
                </c:pt>
                <c:pt idx="6096">
                  <c:v>-3.7833673190793941E-3</c:v>
                </c:pt>
                <c:pt idx="6097">
                  <c:v>-3.8173241908270698E-3</c:v>
                </c:pt>
                <c:pt idx="6098">
                  <c:v>-3.7961484067163516E-3</c:v>
                </c:pt>
                <c:pt idx="6099">
                  <c:v>-3.822770143272234E-3</c:v>
                </c:pt>
                <c:pt idx="6100">
                  <c:v>-3.785419450150132E-3</c:v>
                </c:pt>
                <c:pt idx="6101">
                  <c:v>-3.8131629930700313E-3</c:v>
                </c:pt>
                <c:pt idx="6102">
                  <c:v>-3.8109960158364507E-3</c:v>
                </c:pt>
                <c:pt idx="6103">
                  <c:v>-3.8124116498202934E-3</c:v>
                </c:pt>
                <c:pt idx="6104">
                  <c:v>-3.8141812195736776E-3</c:v>
                </c:pt>
                <c:pt idx="6105">
                  <c:v>-3.8199979502653233E-3</c:v>
                </c:pt>
                <c:pt idx="6106">
                  <c:v>-3.8275819528866021E-3</c:v>
                </c:pt>
                <c:pt idx="6107">
                  <c:v>-3.8345685500490146E-3</c:v>
                </c:pt>
                <c:pt idx="6108">
                  <c:v>-3.8317525764468589E-3</c:v>
                </c:pt>
                <c:pt idx="6109">
                  <c:v>-3.827989287525738E-3</c:v>
                </c:pt>
                <c:pt idx="6110">
                  <c:v>-3.852879702398108E-3</c:v>
                </c:pt>
                <c:pt idx="6111">
                  <c:v>-3.8263457212324298E-3</c:v>
                </c:pt>
                <c:pt idx="6112">
                  <c:v>-3.8371019091269667E-3</c:v>
                </c:pt>
                <c:pt idx="6113">
                  <c:v>-3.8430933373489002E-3</c:v>
                </c:pt>
                <c:pt idx="6114">
                  <c:v>-3.8463467165522039E-3</c:v>
                </c:pt>
                <c:pt idx="6115">
                  <c:v>-3.8393159778452464E-3</c:v>
                </c:pt>
                <c:pt idx="6116">
                  <c:v>-3.8335122884142177E-3</c:v>
                </c:pt>
                <c:pt idx="6117">
                  <c:v>-3.8401861635928782E-3</c:v>
                </c:pt>
                <c:pt idx="6118">
                  <c:v>-3.8528518247229475E-3</c:v>
                </c:pt>
                <c:pt idx="6119">
                  <c:v>-3.8389775378586061E-3</c:v>
                </c:pt>
                <c:pt idx="6120">
                  <c:v>-3.8765936001540322E-3</c:v>
                </c:pt>
                <c:pt idx="6121">
                  <c:v>-3.8696854787732345E-3</c:v>
                </c:pt>
                <c:pt idx="6122">
                  <c:v>-3.8666602016758449E-3</c:v>
                </c:pt>
                <c:pt idx="6123">
                  <c:v>-3.8765386140119321E-3</c:v>
                </c:pt>
                <c:pt idx="6124">
                  <c:v>-3.881880233177482E-3</c:v>
                </c:pt>
                <c:pt idx="6125">
                  <c:v>-3.8713240558483392E-3</c:v>
                </c:pt>
                <c:pt idx="6126">
                  <c:v>-3.859585502738985E-3</c:v>
                </c:pt>
                <c:pt idx="6127">
                  <c:v>-3.8806974515491629E-3</c:v>
                </c:pt>
                <c:pt idx="6128">
                  <c:v>-3.8658474842423406E-3</c:v>
                </c:pt>
                <c:pt idx="6129">
                  <c:v>-3.8837156471380908E-3</c:v>
                </c:pt>
                <c:pt idx="6130">
                  <c:v>-3.8876786365007118E-3</c:v>
                </c:pt>
                <c:pt idx="6131">
                  <c:v>-3.8708942712895552E-3</c:v>
                </c:pt>
                <c:pt idx="6132">
                  <c:v>-3.9070415043065878E-3</c:v>
                </c:pt>
                <c:pt idx="6133">
                  <c:v>-3.8916738691991718E-3</c:v>
                </c:pt>
                <c:pt idx="6134">
                  <c:v>-3.8646386192127112E-3</c:v>
                </c:pt>
                <c:pt idx="6135">
                  <c:v>-3.8675810492398242E-3</c:v>
                </c:pt>
                <c:pt idx="6136">
                  <c:v>-3.8680764282914204E-3</c:v>
                </c:pt>
                <c:pt idx="6137">
                  <c:v>-3.883677393530004E-3</c:v>
                </c:pt>
                <c:pt idx="6138">
                  <c:v>-3.8660882235775069E-3</c:v>
                </c:pt>
                <c:pt idx="6139">
                  <c:v>-3.8792847457177447E-3</c:v>
                </c:pt>
                <c:pt idx="6140">
                  <c:v>-3.880052251493423E-3</c:v>
                </c:pt>
                <c:pt idx="6141">
                  <c:v>-3.8958600880554814E-3</c:v>
                </c:pt>
                <c:pt idx="6142">
                  <c:v>-3.8897211929790356E-3</c:v>
                </c:pt>
                <c:pt idx="6143">
                  <c:v>-3.8875218803636038E-3</c:v>
                </c:pt>
                <c:pt idx="6144">
                  <c:v>-3.8742222970606565E-3</c:v>
                </c:pt>
                <c:pt idx="6145">
                  <c:v>-3.8788586148785775E-3</c:v>
                </c:pt>
                <c:pt idx="6146">
                  <c:v>-3.8893085866330557E-3</c:v>
                </c:pt>
                <c:pt idx="6147">
                  <c:v>-3.9030265889704718E-3</c:v>
                </c:pt>
                <c:pt idx="6148">
                  <c:v>-3.9220851545739011E-3</c:v>
                </c:pt>
                <c:pt idx="6149">
                  <c:v>-3.9201563838204461E-3</c:v>
                </c:pt>
                <c:pt idx="6150">
                  <c:v>-3.9106748365747438E-3</c:v>
                </c:pt>
                <c:pt idx="6151">
                  <c:v>-3.9091606054872576E-3</c:v>
                </c:pt>
                <c:pt idx="6152">
                  <c:v>-3.9172138689437062E-3</c:v>
                </c:pt>
                <c:pt idx="6153">
                  <c:v>-3.8997290323164926E-3</c:v>
                </c:pt>
                <c:pt idx="6154">
                  <c:v>-3.8941865024377932E-3</c:v>
                </c:pt>
                <c:pt idx="6155">
                  <c:v>-3.9024098210782019E-3</c:v>
                </c:pt>
                <c:pt idx="6156">
                  <c:v>-3.9118189049112432E-3</c:v>
                </c:pt>
                <c:pt idx="6157">
                  <c:v>-3.9098022868786775E-3</c:v>
                </c:pt>
                <c:pt idx="6158">
                  <c:v>-3.914238312994622E-3</c:v>
                </c:pt>
                <c:pt idx="6159">
                  <c:v>-3.934110231949668E-3</c:v>
                </c:pt>
                <c:pt idx="6160">
                  <c:v>-3.9324805613915378E-3</c:v>
                </c:pt>
                <c:pt idx="6161">
                  <c:v>-3.9372361963321695E-3</c:v>
                </c:pt>
                <c:pt idx="6162">
                  <c:v>-3.9310256657618965E-3</c:v>
                </c:pt>
                <c:pt idx="6163">
                  <c:v>-3.9298173689872084E-3</c:v>
                </c:pt>
                <c:pt idx="6164">
                  <c:v>-3.9136438360077705E-3</c:v>
                </c:pt>
                <c:pt idx="6165">
                  <c:v>-3.9557055001902246E-3</c:v>
                </c:pt>
                <c:pt idx="6166">
                  <c:v>-3.9405883278418007E-3</c:v>
                </c:pt>
                <c:pt idx="6167">
                  <c:v>-3.9358505653640683E-3</c:v>
                </c:pt>
                <c:pt idx="6168">
                  <c:v>-3.9459371321128537E-3</c:v>
                </c:pt>
                <c:pt idx="6169">
                  <c:v>-3.9299520726784462E-3</c:v>
                </c:pt>
                <c:pt idx="6170">
                  <c:v>-3.9362848960979545E-3</c:v>
                </c:pt>
                <c:pt idx="6171">
                  <c:v>-3.9246931413302955E-3</c:v>
                </c:pt>
                <c:pt idx="6172">
                  <c:v>-3.9387160414084375E-3</c:v>
                </c:pt>
                <c:pt idx="6173">
                  <c:v>-3.9674638506217597E-3</c:v>
                </c:pt>
                <c:pt idx="6174">
                  <c:v>-3.9547645626433767E-3</c:v>
                </c:pt>
                <c:pt idx="6175">
                  <c:v>-3.9475551591329821E-3</c:v>
                </c:pt>
                <c:pt idx="6176">
                  <c:v>-3.9623046083827294E-3</c:v>
                </c:pt>
                <c:pt idx="6177">
                  <c:v>-3.9581476611669315E-3</c:v>
                </c:pt>
                <c:pt idx="6178">
                  <c:v>-3.9452706222026382E-3</c:v>
                </c:pt>
                <c:pt idx="6179">
                  <c:v>-3.9761003382234542E-3</c:v>
                </c:pt>
                <c:pt idx="6180">
                  <c:v>-3.9566612769444346E-3</c:v>
                </c:pt>
                <c:pt idx="6181">
                  <c:v>-3.9667831832723259E-3</c:v>
                </c:pt>
                <c:pt idx="6182">
                  <c:v>-3.9838890958250588E-3</c:v>
                </c:pt>
                <c:pt idx="6183">
                  <c:v>-3.96834790912645E-3</c:v>
                </c:pt>
                <c:pt idx="6184">
                  <c:v>-3.9839168033545371E-3</c:v>
                </c:pt>
                <c:pt idx="6185">
                  <c:v>-3.9964793066038888E-3</c:v>
                </c:pt>
                <c:pt idx="6186">
                  <c:v>-3.9711194241958785E-3</c:v>
                </c:pt>
                <c:pt idx="6187">
                  <c:v>-3.9689964026151294E-3</c:v>
                </c:pt>
                <c:pt idx="6188">
                  <c:v>-3.9843888129432884E-3</c:v>
                </c:pt>
                <c:pt idx="6189">
                  <c:v>-3.9840791297038871E-3</c:v>
                </c:pt>
                <c:pt idx="6190">
                  <c:v>-3.9835759476534822E-3</c:v>
                </c:pt>
                <c:pt idx="6191">
                  <c:v>-3.9855650430938062E-3</c:v>
                </c:pt>
                <c:pt idx="6192">
                  <c:v>-3.9732758894577445E-3</c:v>
                </c:pt>
                <c:pt idx="6193">
                  <c:v>-3.9598399541460874E-3</c:v>
                </c:pt>
                <c:pt idx="6194">
                  <c:v>-3.9771265797942882E-3</c:v>
                </c:pt>
                <c:pt idx="6195">
                  <c:v>-4.0022801257335646E-3</c:v>
                </c:pt>
                <c:pt idx="6196">
                  <c:v>-3.9773562742482912E-3</c:v>
                </c:pt>
                <c:pt idx="6197">
                  <c:v>-3.9795865918594324E-3</c:v>
                </c:pt>
                <c:pt idx="6198">
                  <c:v>-4.0113184496278972E-3</c:v>
                </c:pt>
                <c:pt idx="6199">
                  <c:v>-4.0017078414724405E-3</c:v>
                </c:pt>
                <c:pt idx="6200">
                  <c:v>-4.0293223448613141E-3</c:v>
                </c:pt>
                <c:pt idx="6201">
                  <c:v>-4.03523979794189E-3</c:v>
                </c:pt>
                <c:pt idx="6202">
                  <c:v>-3.9944608458110722E-3</c:v>
                </c:pt>
                <c:pt idx="6203">
                  <c:v>-4.0015151623120004E-3</c:v>
                </c:pt>
                <c:pt idx="6204">
                  <c:v>-3.99927527308105E-3</c:v>
                </c:pt>
                <c:pt idx="6205">
                  <c:v>-4.0003903560503892E-3</c:v>
                </c:pt>
                <c:pt idx="6206">
                  <c:v>-4.0304835986052848E-3</c:v>
                </c:pt>
                <c:pt idx="6207">
                  <c:v>-4.0176592810626573E-3</c:v>
                </c:pt>
                <c:pt idx="6208">
                  <c:v>-4.0161395661614833E-3</c:v>
                </c:pt>
                <c:pt idx="6209">
                  <c:v>-4.030965618746195E-3</c:v>
                </c:pt>
                <c:pt idx="6210">
                  <c:v>-4.022161271159075E-3</c:v>
                </c:pt>
                <c:pt idx="6211">
                  <c:v>-4.0163673323019289E-3</c:v>
                </c:pt>
                <c:pt idx="6212">
                  <c:v>-4.016111055171385E-3</c:v>
                </c:pt>
                <c:pt idx="6213">
                  <c:v>-4.0259781536675938E-3</c:v>
                </c:pt>
                <c:pt idx="6214">
                  <c:v>-4.0253558564011778E-3</c:v>
                </c:pt>
                <c:pt idx="6215">
                  <c:v>-4.0127553384815308E-3</c:v>
                </c:pt>
                <c:pt idx="6216">
                  <c:v>-4.0122236903143904E-3</c:v>
                </c:pt>
                <c:pt idx="6217">
                  <c:v>-4.0118424405984092E-3</c:v>
                </c:pt>
                <c:pt idx="6218">
                  <c:v>-4.0232392611451416E-3</c:v>
                </c:pt>
                <c:pt idx="6219">
                  <c:v>-4.0394778012152847E-3</c:v>
                </c:pt>
                <c:pt idx="6220">
                  <c:v>-4.0445502153942459E-3</c:v>
                </c:pt>
                <c:pt idx="6221">
                  <c:v>-4.033746316267019E-3</c:v>
                </c:pt>
                <c:pt idx="6222">
                  <c:v>-4.0172438219018515E-3</c:v>
                </c:pt>
                <c:pt idx="6223">
                  <c:v>-4.0112276792995073E-3</c:v>
                </c:pt>
                <c:pt idx="6224">
                  <c:v>-4.0468164006719608E-3</c:v>
                </c:pt>
                <c:pt idx="6225">
                  <c:v>-4.0309790551650883E-3</c:v>
                </c:pt>
                <c:pt idx="6226">
                  <c:v>-4.0223727451279365E-3</c:v>
                </c:pt>
                <c:pt idx="6227">
                  <c:v>-4.021632272127206E-3</c:v>
                </c:pt>
                <c:pt idx="6228">
                  <c:v>-4.0512722818621298E-3</c:v>
                </c:pt>
                <c:pt idx="6229">
                  <c:v>-4.0077777505960798E-3</c:v>
                </c:pt>
                <c:pt idx="6230">
                  <c:v>-4.0445228451710443E-3</c:v>
                </c:pt>
                <c:pt idx="6231">
                  <c:v>-4.0412750893672657E-3</c:v>
                </c:pt>
                <c:pt idx="6232">
                  <c:v>-4.0410196712437532E-3</c:v>
                </c:pt>
                <c:pt idx="6233">
                  <c:v>-4.0613086566151169E-3</c:v>
                </c:pt>
                <c:pt idx="6234">
                  <c:v>-4.0755695037451248E-3</c:v>
                </c:pt>
                <c:pt idx="6235">
                  <c:v>-4.0626473654007296E-3</c:v>
                </c:pt>
                <c:pt idx="6236">
                  <c:v>-4.0731681757859217E-3</c:v>
                </c:pt>
                <c:pt idx="6237">
                  <c:v>-4.0768930041972119E-3</c:v>
                </c:pt>
                <c:pt idx="6238">
                  <c:v>-4.0803352592235871E-3</c:v>
                </c:pt>
                <c:pt idx="6239">
                  <c:v>-4.1047909105135817E-3</c:v>
                </c:pt>
                <c:pt idx="6240">
                  <c:v>-4.0837598229469529E-3</c:v>
                </c:pt>
                <c:pt idx="6241">
                  <c:v>-4.0627007535220562E-3</c:v>
                </c:pt>
                <c:pt idx="6242">
                  <c:v>-4.0612150491093815E-3</c:v>
                </c:pt>
                <c:pt idx="6243">
                  <c:v>-4.1011248857969708E-3</c:v>
                </c:pt>
                <c:pt idx="6244">
                  <c:v>-4.0987145107563979E-3</c:v>
                </c:pt>
                <c:pt idx="6245">
                  <c:v>-4.1163151731549328E-3</c:v>
                </c:pt>
                <c:pt idx="6246">
                  <c:v>-4.1194336802118335E-3</c:v>
                </c:pt>
                <c:pt idx="6247">
                  <c:v>-4.0991204055136855E-3</c:v>
                </c:pt>
                <c:pt idx="6248">
                  <c:v>-4.111231074302675E-3</c:v>
                </c:pt>
                <c:pt idx="6249">
                  <c:v>-4.0772974070543326E-3</c:v>
                </c:pt>
                <c:pt idx="6250">
                  <c:v>-4.0888072745602329E-3</c:v>
                </c:pt>
                <c:pt idx="6251">
                  <c:v>-4.0841124135399184E-3</c:v>
                </c:pt>
                <c:pt idx="6252">
                  <c:v>-4.0917486024651586E-3</c:v>
                </c:pt>
                <c:pt idx="6253">
                  <c:v>-4.088463975262616E-3</c:v>
                </c:pt>
                <c:pt idx="6254">
                  <c:v>-4.1141513752113029E-3</c:v>
                </c:pt>
                <c:pt idx="6255">
                  <c:v>-4.0947027082498463E-3</c:v>
                </c:pt>
                <c:pt idx="6256">
                  <c:v>-4.0805266370275992E-3</c:v>
                </c:pt>
                <c:pt idx="6257">
                  <c:v>-4.1221052550428402E-3</c:v>
                </c:pt>
                <c:pt idx="6258">
                  <c:v>-4.104416345398783E-3</c:v>
                </c:pt>
                <c:pt idx="6259">
                  <c:v>-4.1325301550117184E-3</c:v>
                </c:pt>
                <c:pt idx="6260">
                  <c:v>-4.1116856424275863E-3</c:v>
                </c:pt>
                <c:pt idx="6261">
                  <c:v>-4.0937504312892198E-3</c:v>
                </c:pt>
                <c:pt idx="6262">
                  <c:v>-4.123543141311841E-3</c:v>
                </c:pt>
                <c:pt idx="6263">
                  <c:v>-4.1144428000335085E-3</c:v>
                </c:pt>
                <c:pt idx="6264">
                  <c:v>-4.127784120547877E-3</c:v>
                </c:pt>
                <c:pt idx="6265">
                  <c:v>-4.1383136254858335E-3</c:v>
                </c:pt>
                <c:pt idx="6266">
                  <c:v>-4.1264251561834026E-3</c:v>
                </c:pt>
                <c:pt idx="6267">
                  <c:v>-4.140376518668133E-3</c:v>
                </c:pt>
                <c:pt idx="6268">
                  <c:v>-4.1563988834847779E-3</c:v>
                </c:pt>
                <c:pt idx="6269">
                  <c:v>-4.1512484389989177E-3</c:v>
                </c:pt>
                <c:pt idx="6270">
                  <c:v>-4.1231541618684817E-3</c:v>
                </c:pt>
                <c:pt idx="6271">
                  <c:v>-4.1327932298156692E-3</c:v>
                </c:pt>
                <c:pt idx="6272">
                  <c:v>-4.1256981773668197E-3</c:v>
                </c:pt>
                <c:pt idx="6273">
                  <c:v>-4.1259261417021173E-3</c:v>
                </c:pt>
                <c:pt idx="6274">
                  <c:v>-4.149401948346264E-3</c:v>
                </c:pt>
                <c:pt idx="6275">
                  <c:v>-4.1454548910606825E-3</c:v>
                </c:pt>
                <c:pt idx="6276">
                  <c:v>-4.1659536751438801E-3</c:v>
                </c:pt>
                <c:pt idx="6277">
                  <c:v>-4.154300963641E-3</c:v>
                </c:pt>
                <c:pt idx="6278">
                  <c:v>-4.149288891594485E-3</c:v>
                </c:pt>
                <c:pt idx="6279">
                  <c:v>-4.1555537227500579E-3</c:v>
                </c:pt>
                <c:pt idx="6280">
                  <c:v>-4.1473827828691643E-3</c:v>
                </c:pt>
                <c:pt idx="6281">
                  <c:v>-4.1618855406675053E-3</c:v>
                </c:pt>
                <c:pt idx="6282">
                  <c:v>-4.1563400967961411E-3</c:v>
                </c:pt>
                <c:pt idx="6283">
                  <c:v>-4.176461832546839E-3</c:v>
                </c:pt>
                <c:pt idx="6284">
                  <c:v>-4.1561296611640954E-3</c:v>
                </c:pt>
                <c:pt idx="6285">
                  <c:v>-4.1495400406250061E-3</c:v>
                </c:pt>
                <c:pt idx="6286">
                  <c:v>-4.1451638841996643E-3</c:v>
                </c:pt>
                <c:pt idx="6287">
                  <c:v>-4.1588216370796382E-3</c:v>
                </c:pt>
                <c:pt idx="6288">
                  <c:v>-4.155994543714475E-3</c:v>
                </c:pt>
                <c:pt idx="6289">
                  <c:v>-4.1654198951038574E-3</c:v>
                </c:pt>
                <c:pt idx="6290">
                  <c:v>-4.1413235846529716E-3</c:v>
                </c:pt>
                <c:pt idx="6291">
                  <c:v>-4.1649942858010876E-3</c:v>
                </c:pt>
                <c:pt idx="6292">
                  <c:v>-4.1436485429712068E-3</c:v>
                </c:pt>
                <c:pt idx="6293">
                  <c:v>-4.1502859937733085E-3</c:v>
                </c:pt>
                <c:pt idx="6294">
                  <c:v>-4.1472182395859277E-3</c:v>
                </c:pt>
                <c:pt idx="6295">
                  <c:v>-4.1767109949383758E-3</c:v>
                </c:pt>
                <c:pt idx="6296">
                  <c:v>-4.1819189002001173E-3</c:v>
                </c:pt>
                <c:pt idx="6297">
                  <c:v>-4.1885947345638242E-3</c:v>
                </c:pt>
                <c:pt idx="6298">
                  <c:v>-4.1822697742448017E-3</c:v>
                </c:pt>
                <c:pt idx="6299">
                  <c:v>-4.1953935148747569E-3</c:v>
                </c:pt>
                <c:pt idx="6300">
                  <c:v>-4.195732293172735E-3</c:v>
                </c:pt>
                <c:pt idx="6301">
                  <c:v>-4.1667364814282001E-3</c:v>
                </c:pt>
                <c:pt idx="6302">
                  <c:v>-4.1737317191892671E-3</c:v>
                </c:pt>
                <c:pt idx="6303">
                  <c:v>-4.1669117486184543E-3</c:v>
                </c:pt>
                <c:pt idx="6304">
                  <c:v>-4.1812179121691476E-3</c:v>
                </c:pt>
                <c:pt idx="6305">
                  <c:v>-4.2139605466653476E-3</c:v>
                </c:pt>
                <c:pt idx="6306">
                  <c:v>-4.1952824905088781E-3</c:v>
                </c:pt>
                <c:pt idx="6307">
                  <c:v>-4.2078135512150176E-3</c:v>
                </c:pt>
                <c:pt idx="6308">
                  <c:v>-4.1875328711060986E-3</c:v>
                </c:pt>
                <c:pt idx="6309">
                  <c:v>-4.1895639861027449E-3</c:v>
                </c:pt>
                <c:pt idx="6310">
                  <c:v>-4.1857822431182728E-3</c:v>
                </c:pt>
                <c:pt idx="6311">
                  <c:v>-4.2078036781541921E-3</c:v>
                </c:pt>
                <c:pt idx="6312">
                  <c:v>-4.1748245434902334E-3</c:v>
                </c:pt>
                <c:pt idx="6313">
                  <c:v>-4.1958812407634303E-3</c:v>
                </c:pt>
                <c:pt idx="6314">
                  <c:v>-4.2114377859814936E-3</c:v>
                </c:pt>
                <c:pt idx="6315">
                  <c:v>-4.1930909315872102E-3</c:v>
                </c:pt>
                <c:pt idx="6316">
                  <c:v>-4.2136793413251267E-3</c:v>
                </c:pt>
                <c:pt idx="6317">
                  <c:v>-4.2055660990633842E-3</c:v>
                </c:pt>
                <c:pt idx="6318">
                  <c:v>-4.2317991455048873E-3</c:v>
                </c:pt>
                <c:pt idx="6319">
                  <c:v>-4.2254502576637215E-3</c:v>
                </c:pt>
                <c:pt idx="6320">
                  <c:v>-4.2478367718939234E-3</c:v>
                </c:pt>
                <c:pt idx="6321">
                  <c:v>-4.2265390717537901E-3</c:v>
                </c:pt>
                <c:pt idx="6322">
                  <c:v>-4.2233511809431062E-3</c:v>
                </c:pt>
                <c:pt idx="6323">
                  <c:v>-4.2140586097214189E-3</c:v>
                </c:pt>
                <c:pt idx="6324">
                  <c:v>-4.2195803884772587E-3</c:v>
                </c:pt>
                <c:pt idx="6325">
                  <c:v>-4.2361917130688768E-3</c:v>
                </c:pt>
                <c:pt idx="6326">
                  <c:v>-4.2265690521680888E-3</c:v>
                </c:pt>
                <c:pt idx="6327">
                  <c:v>-4.2421696900899614E-3</c:v>
                </c:pt>
                <c:pt idx="6328">
                  <c:v>-4.2457391225137519E-3</c:v>
                </c:pt>
                <c:pt idx="6329">
                  <c:v>-4.2202775363520328E-3</c:v>
                </c:pt>
                <c:pt idx="6330">
                  <c:v>-4.2213456903973171E-3</c:v>
                </c:pt>
                <c:pt idx="6331">
                  <c:v>-4.2061927599363128E-3</c:v>
                </c:pt>
                <c:pt idx="6332">
                  <c:v>-4.2255255597357499E-3</c:v>
                </c:pt>
                <c:pt idx="6333">
                  <c:v>-4.2162055272252866E-3</c:v>
                </c:pt>
                <c:pt idx="6334">
                  <c:v>-4.2119484860076066E-3</c:v>
                </c:pt>
                <c:pt idx="6335">
                  <c:v>-4.2454304625180158E-3</c:v>
                </c:pt>
                <c:pt idx="6336">
                  <c:v>-4.2439563066131612E-3</c:v>
                </c:pt>
                <c:pt idx="6337">
                  <c:v>-4.2621979390132991E-3</c:v>
                </c:pt>
                <c:pt idx="6338">
                  <c:v>-4.2477138741763842E-3</c:v>
                </c:pt>
                <c:pt idx="6339">
                  <c:v>-4.2476868206171511E-3</c:v>
                </c:pt>
                <c:pt idx="6340">
                  <c:v>-4.2569258537422201E-3</c:v>
                </c:pt>
                <c:pt idx="6341">
                  <c:v>-4.2604735630977861E-3</c:v>
                </c:pt>
                <c:pt idx="6342">
                  <c:v>-4.2825004221680851E-3</c:v>
                </c:pt>
                <c:pt idx="6343">
                  <c:v>-4.2528672184155465E-3</c:v>
                </c:pt>
                <c:pt idx="6344">
                  <c:v>-4.2775316121622699E-3</c:v>
                </c:pt>
                <c:pt idx="6345">
                  <c:v>-4.2546463478818162E-3</c:v>
                </c:pt>
                <c:pt idx="6346">
                  <c:v>-4.2561130015565966E-3</c:v>
                </c:pt>
                <c:pt idx="6347">
                  <c:v>-4.254116296959932E-3</c:v>
                </c:pt>
                <c:pt idx="6348">
                  <c:v>-4.258103031597538E-3</c:v>
                </c:pt>
                <c:pt idx="6349">
                  <c:v>-4.2696709071121022E-3</c:v>
                </c:pt>
                <c:pt idx="6350">
                  <c:v>-4.2481007137473827E-3</c:v>
                </c:pt>
                <c:pt idx="6351">
                  <c:v>-4.2388642416639633E-3</c:v>
                </c:pt>
                <c:pt idx="6352">
                  <c:v>-4.2480554102040631E-3</c:v>
                </c:pt>
                <c:pt idx="6353">
                  <c:v>-4.2659069199146478E-3</c:v>
                </c:pt>
                <c:pt idx="6354">
                  <c:v>-4.2432926054988803E-3</c:v>
                </c:pt>
                <c:pt idx="6355">
                  <c:v>-4.2487465909076668E-3</c:v>
                </c:pt>
                <c:pt idx="6356">
                  <c:v>-4.2449374253598323E-3</c:v>
                </c:pt>
                <c:pt idx="6357">
                  <c:v>-4.2598926479747489E-3</c:v>
                </c:pt>
                <c:pt idx="6358">
                  <c:v>-4.2568414255882278E-3</c:v>
                </c:pt>
                <c:pt idx="6359">
                  <c:v>-4.2616232846427841E-3</c:v>
                </c:pt>
                <c:pt idx="6360">
                  <c:v>-4.2523575900789735E-3</c:v>
                </c:pt>
                <c:pt idx="6361">
                  <c:v>-4.2731446724767006E-3</c:v>
                </c:pt>
                <c:pt idx="6362">
                  <c:v>-4.2680756174331277E-3</c:v>
                </c:pt>
                <c:pt idx="6363">
                  <c:v>-4.2773920283496027E-3</c:v>
                </c:pt>
                <c:pt idx="6364">
                  <c:v>-4.2832300670631596E-3</c:v>
                </c:pt>
                <c:pt idx="6365">
                  <c:v>-4.2822091952145324E-3</c:v>
                </c:pt>
                <c:pt idx="6366">
                  <c:v>-4.292803372011351E-3</c:v>
                </c:pt>
                <c:pt idx="6367">
                  <c:v>-4.2803187477069918E-3</c:v>
                </c:pt>
                <c:pt idx="6368">
                  <c:v>-4.2823159135850367E-3</c:v>
                </c:pt>
                <c:pt idx="6369">
                  <c:v>-4.2687776594945038E-3</c:v>
                </c:pt>
                <c:pt idx="6370">
                  <c:v>-4.2908084306363401E-3</c:v>
                </c:pt>
                <c:pt idx="6371">
                  <c:v>-4.2875250310936697E-3</c:v>
                </c:pt>
                <c:pt idx="6372">
                  <c:v>-4.2955418287184584E-3</c:v>
                </c:pt>
                <c:pt idx="6373">
                  <c:v>-4.2906949546121474E-3</c:v>
                </c:pt>
                <c:pt idx="6374">
                  <c:v>-4.2888864053150866E-3</c:v>
                </c:pt>
                <c:pt idx="6375">
                  <c:v>-4.2850541495967282E-3</c:v>
                </c:pt>
                <c:pt idx="6376">
                  <c:v>-4.2828931456100078E-3</c:v>
                </c:pt>
                <c:pt idx="6377">
                  <c:v>-4.3001232416245132E-3</c:v>
                </c:pt>
                <c:pt idx="6378">
                  <c:v>-4.2866176779076106E-3</c:v>
                </c:pt>
                <c:pt idx="6379">
                  <c:v>-4.2892453379266325E-3</c:v>
                </c:pt>
                <c:pt idx="6380">
                  <c:v>-4.2807715101417813E-3</c:v>
                </c:pt>
                <c:pt idx="6381">
                  <c:v>-4.2912455874161903E-3</c:v>
                </c:pt>
                <c:pt idx="6382">
                  <c:v>-4.2840724393960186E-3</c:v>
                </c:pt>
                <c:pt idx="6383">
                  <c:v>-4.2939164330474183E-3</c:v>
                </c:pt>
                <c:pt idx="6384">
                  <c:v>-4.3219202404649213E-3</c:v>
                </c:pt>
                <c:pt idx="6385">
                  <c:v>-4.3155901985142964E-3</c:v>
                </c:pt>
                <c:pt idx="6386">
                  <c:v>-4.3216843702233677E-3</c:v>
                </c:pt>
                <c:pt idx="6387">
                  <c:v>-4.3002455732104863E-3</c:v>
                </c:pt>
                <c:pt idx="6388">
                  <c:v>-4.307471683689534E-3</c:v>
                </c:pt>
                <c:pt idx="6389">
                  <c:v>-4.3026875539110649E-3</c:v>
                </c:pt>
                <c:pt idx="6390">
                  <c:v>-4.3161167325341688E-3</c:v>
                </c:pt>
                <c:pt idx="6391">
                  <c:v>-4.3160081010003102E-3</c:v>
                </c:pt>
                <c:pt idx="6392">
                  <c:v>-4.3174715481558964E-3</c:v>
                </c:pt>
                <c:pt idx="6393">
                  <c:v>-4.3318539327649721E-3</c:v>
                </c:pt>
                <c:pt idx="6394">
                  <c:v>-4.3353684128789489E-3</c:v>
                </c:pt>
                <c:pt idx="6395">
                  <c:v>-4.3306679332291891E-3</c:v>
                </c:pt>
                <c:pt idx="6396">
                  <c:v>-4.3348110229641844E-3</c:v>
                </c:pt>
                <c:pt idx="6397">
                  <c:v>-4.3162905779514302E-3</c:v>
                </c:pt>
                <c:pt idx="6398">
                  <c:v>-4.3192122758320042E-3</c:v>
                </c:pt>
                <c:pt idx="6399">
                  <c:v>-4.3349317112244094E-3</c:v>
                </c:pt>
                <c:pt idx="6400">
                  <c:v>-4.3539484661450981E-3</c:v>
                </c:pt>
                <c:pt idx="6401">
                  <c:v>-4.3582128442566015E-3</c:v>
                </c:pt>
                <c:pt idx="6402">
                  <c:v>-4.351626804474349E-3</c:v>
                </c:pt>
                <c:pt idx="6403">
                  <c:v>-4.3585218760954156E-3</c:v>
                </c:pt>
                <c:pt idx="6404">
                  <c:v>-4.3627517256763573E-3</c:v>
                </c:pt>
                <c:pt idx="6405">
                  <c:v>-4.3674943925348835E-3</c:v>
                </c:pt>
                <c:pt idx="6406">
                  <c:v>-4.3575484991965627E-3</c:v>
                </c:pt>
                <c:pt idx="6407">
                  <c:v>-4.3449669907553758E-3</c:v>
                </c:pt>
                <c:pt idx="6408">
                  <c:v>-4.3387988112754258E-3</c:v>
                </c:pt>
                <c:pt idx="6409">
                  <c:v>-4.3381035412756938E-3</c:v>
                </c:pt>
                <c:pt idx="6410">
                  <c:v>-4.3681099246383037E-3</c:v>
                </c:pt>
                <c:pt idx="6411">
                  <c:v>-4.3322238645326205E-3</c:v>
                </c:pt>
                <c:pt idx="6412">
                  <c:v>-4.3678814221227366E-3</c:v>
                </c:pt>
                <c:pt idx="6413">
                  <c:v>-4.3648808353743034E-3</c:v>
                </c:pt>
                <c:pt idx="6414">
                  <c:v>-4.3557158818818094E-3</c:v>
                </c:pt>
                <c:pt idx="6415">
                  <c:v>-4.3643137501442565E-3</c:v>
                </c:pt>
                <c:pt idx="6416">
                  <c:v>-4.3627445801273906E-3</c:v>
                </c:pt>
                <c:pt idx="6417">
                  <c:v>-4.3821950026099654E-3</c:v>
                </c:pt>
                <c:pt idx="6418">
                  <c:v>-4.3530958781582427E-3</c:v>
                </c:pt>
                <c:pt idx="6419">
                  <c:v>-4.3782781827067718E-3</c:v>
                </c:pt>
                <c:pt idx="6420">
                  <c:v>-4.370695785738391E-3</c:v>
                </c:pt>
                <c:pt idx="6421">
                  <c:v>-4.384882395323331E-3</c:v>
                </c:pt>
                <c:pt idx="6422">
                  <c:v>-4.374729107216287E-3</c:v>
                </c:pt>
                <c:pt idx="6423">
                  <c:v>-4.3659672594625939E-3</c:v>
                </c:pt>
                <c:pt idx="6424">
                  <c:v>-4.3993091763155729E-3</c:v>
                </c:pt>
                <c:pt idx="6425">
                  <c:v>-4.4163144662003051E-3</c:v>
                </c:pt>
                <c:pt idx="6426">
                  <c:v>-4.4238363882462993E-3</c:v>
                </c:pt>
                <c:pt idx="6427">
                  <c:v>-4.4183805135804017E-3</c:v>
                </c:pt>
                <c:pt idx="6428">
                  <c:v>-4.4152490959315357E-3</c:v>
                </c:pt>
                <c:pt idx="6429">
                  <c:v>-4.4189471205941244E-3</c:v>
                </c:pt>
                <c:pt idx="6430">
                  <c:v>-4.407274157552662E-3</c:v>
                </c:pt>
                <c:pt idx="6431">
                  <c:v>-4.4131333550227643E-3</c:v>
                </c:pt>
                <c:pt idx="6432">
                  <c:v>-4.3977147438025912E-3</c:v>
                </c:pt>
                <c:pt idx="6433">
                  <c:v>-4.4174380415395861E-3</c:v>
                </c:pt>
                <c:pt idx="6434">
                  <c:v>-4.392298926208362E-3</c:v>
                </c:pt>
                <c:pt idx="6435">
                  <c:v>-4.3963333205487192E-3</c:v>
                </c:pt>
                <c:pt idx="6436">
                  <c:v>-4.3969206845809366E-3</c:v>
                </c:pt>
                <c:pt idx="6437">
                  <c:v>-4.3953552097006927E-3</c:v>
                </c:pt>
                <c:pt idx="6438">
                  <c:v>-4.4129458211143568E-3</c:v>
                </c:pt>
                <c:pt idx="6439">
                  <c:v>-4.4345677503146086E-3</c:v>
                </c:pt>
                <c:pt idx="6440">
                  <c:v>-4.4205444016496729E-3</c:v>
                </c:pt>
                <c:pt idx="6441">
                  <c:v>-4.4248098481893235E-3</c:v>
                </c:pt>
                <c:pt idx="6442">
                  <c:v>-4.4153115887915666E-3</c:v>
                </c:pt>
                <c:pt idx="6443">
                  <c:v>-4.4138391015877384E-3</c:v>
                </c:pt>
                <c:pt idx="6444">
                  <c:v>-4.4159820164539109E-3</c:v>
                </c:pt>
                <c:pt idx="6445">
                  <c:v>-4.441892092996098E-3</c:v>
                </c:pt>
                <c:pt idx="6446">
                  <c:v>-4.4120601684605742E-3</c:v>
                </c:pt>
                <c:pt idx="6447">
                  <c:v>-4.4376583034374468E-3</c:v>
                </c:pt>
                <c:pt idx="6448">
                  <c:v>-4.4221203819177959E-3</c:v>
                </c:pt>
                <c:pt idx="6449">
                  <c:v>-4.4363610071419621E-3</c:v>
                </c:pt>
                <c:pt idx="6450">
                  <c:v>-4.4488454413966171E-3</c:v>
                </c:pt>
                <c:pt idx="6451">
                  <c:v>-4.4459008753772499E-3</c:v>
                </c:pt>
                <c:pt idx="6452">
                  <c:v>-4.4148328627346195E-3</c:v>
                </c:pt>
                <c:pt idx="6453">
                  <c:v>-4.4251474489493594E-3</c:v>
                </c:pt>
                <c:pt idx="6454">
                  <c:v>-4.4158280427764986E-3</c:v>
                </c:pt>
                <c:pt idx="6455">
                  <c:v>-4.4265292796410232E-3</c:v>
                </c:pt>
                <c:pt idx="6456">
                  <c:v>-4.454126521677244E-3</c:v>
                </c:pt>
                <c:pt idx="6457">
                  <c:v>-4.4369047516353349E-3</c:v>
                </c:pt>
                <c:pt idx="6458">
                  <c:v>-4.4439579862318498E-3</c:v>
                </c:pt>
                <c:pt idx="6459">
                  <c:v>-4.4514816960473684E-3</c:v>
                </c:pt>
                <c:pt idx="6460">
                  <c:v>-4.4501236384763302E-3</c:v>
                </c:pt>
                <c:pt idx="6461">
                  <c:v>-4.4499674806379175E-3</c:v>
                </c:pt>
                <c:pt idx="6462">
                  <c:v>-4.4297048369345412E-3</c:v>
                </c:pt>
                <c:pt idx="6463">
                  <c:v>-4.4751802850140562E-3</c:v>
                </c:pt>
                <c:pt idx="6464">
                  <c:v>-4.474343179601604E-3</c:v>
                </c:pt>
                <c:pt idx="6465">
                  <c:v>-4.4611368814256114E-3</c:v>
                </c:pt>
                <c:pt idx="6466">
                  <c:v>-4.4725959323271332E-3</c:v>
                </c:pt>
                <c:pt idx="6467">
                  <c:v>-4.4627010340165521E-3</c:v>
                </c:pt>
                <c:pt idx="6468">
                  <c:v>-4.489119238108066E-3</c:v>
                </c:pt>
                <c:pt idx="6469">
                  <c:v>-4.4650171747665467E-3</c:v>
                </c:pt>
                <c:pt idx="6470">
                  <c:v>-4.4711367293584188E-3</c:v>
                </c:pt>
                <c:pt idx="6471">
                  <c:v>-4.4805277490990326E-3</c:v>
                </c:pt>
                <c:pt idx="6472">
                  <c:v>-4.4728504221185662E-3</c:v>
                </c:pt>
                <c:pt idx="6473">
                  <c:v>-4.4850972232958137E-3</c:v>
                </c:pt>
                <c:pt idx="6474">
                  <c:v>-4.4720587487729613E-3</c:v>
                </c:pt>
                <c:pt idx="6475">
                  <c:v>-4.4840141362863083E-3</c:v>
                </c:pt>
                <c:pt idx="6476">
                  <c:v>-4.4664003699689449E-3</c:v>
                </c:pt>
                <c:pt idx="6477">
                  <c:v>-4.4734008685478541E-3</c:v>
                </c:pt>
                <c:pt idx="6478">
                  <c:v>-4.4674669675470249E-3</c:v>
                </c:pt>
                <c:pt idx="6479">
                  <c:v>-4.4657108856959813E-3</c:v>
                </c:pt>
                <c:pt idx="6480">
                  <c:v>-4.4710021986889403E-3</c:v>
                </c:pt>
                <c:pt idx="6481">
                  <c:v>-4.4588063867218326E-3</c:v>
                </c:pt>
                <c:pt idx="6482">
                  <c:v>-4.4603783434200694E-3</c:v>
                </c:pt>
                <c:pt idx="6483">
                  <c:v>-4.4816634048399483E-3</c:v>
                </c:pt>
                <c:pt idx="6484">
                  <c:v>-4.4740536695117147E-3</c:v>
                </c:pt>
                <c:pt idx="6485">
                  <c:v>-4.4955102426249925E-3</c:v>
                </c:pt>
                <c:pt idx="6486">
                  <c:v>-4.4665267394158603E-3</c:v>
                </c:pt>
                <c:pt idx="6487">
                  <c:v>-4.4834183349970356E-3</c:v>
                </c:pt>
                <c:pt idx="6488">
                  <c:v>-4.4705485244640793E-3</c:v>
                </c:pt>
                <c:pt idx="6489">
                  <c:v>-4.486676360028404E-3</c:v>
                </c:pt>
                <c:pt idx="6490">
                  <c:v>-4.4792447325439034E-3</c:v>
                </c:pt>
                <c:pt idx="6491">
                  <c:v>-4.4967370385154389E-3</c:v>
                </c:pt>
                <c:pt idx="6492">
                  <c:v>-4.4968485580077116E-3</c:v>
                </c:pt>
                <c:pt idx="6493">
                  <c:v>-4.467672058007216E-3</c:v>
                </c:pt>
                <c:pt idx="6494">
                  <c:v>-4.4776682180113318E-3</c:v>
                </c:pt>
                <c:pt idx="6495">
                  <c:v>-4.5097193946671216E-3</c:v>
                </c:pt>
                <c:pt idx="6496">
                  <c:v>-4.5032672572305745E-3</c:v>
                </c:pt>
                <c:pt idx="6497">
                  <c:v>-4.4824428376658097E-3</c:v>
                </c:pt>
                <c:pt idx="6498">
                  <c:v>-4.4860349235596852E-3</c:v>
                </c:pt>
                <c:pt idx="6499">
                  <c:v>-4.5138255451716248E-3</c:v>
                </c:pt>
                <c:pt idx="6500">
                  <c:v>-4.5122708366017259E-3</c:v>
                </c:pt>
                <c:pt idx="6501">
                  <c:v>-4.5096713105765183E-3</c:v>
                </c:pt>
                <c:pt idx="6502">
                  <c:v>-4.520684829346709E-3</c:v>
                </c:pt>
                <c:pt idx="6503">
                  <c:v>-4.5235506731100003E-3</c:v>
                </c:pt>
                <c:pt idx="6504">
                  <c:v>-4.5301678056337124E-3</c:v>
                </c:pt>
                <c:pt idx="6505">
                  <c:v>-4.5523479852118184E-3</c:v>
                </c:pt>
                <c:pt idx="6506">
                  <c:v>-4.5289112975976827E-3</c:v>
                </c:pt>
                <c:pt idx="6507">
                  <c:v>-4.532368583231707E-3</c:v>
                </c:pt>
                <c:pt idx="6508">
                  <c:v>-4.5393715964291261E-3</c:v>
                </c:pt>
                <c:pt idx="6509">
                  <c:v>-4.5345040745750007E-3</c:v>
                </c:pt>
                <c:pt idx="6510">
                  <c:v>-4.5335753162658718E-3</c:v>
                </c:pt>
                <c:pt idx="6511">
                  <c:v>-4.5571782624891748E-3</c:v>
                </c:pt>
                <c:pt idx="6512">
                  <c:v>-4.540951442002175E-3</c:v>
                </c:pt>
                <c:pt idx="6513">
                  <c:v>-4.5515215427906651E-3</c:v>
                </c:pt>
                <c:pt idx="6514">
                  <c:v>-4.5390949580618369E-3</c:v>
                </c:pt>
                <c:pt idx="6515">
                  <c:v>-4.529957759060366E-3</c:v>
                </c:pt>
                <c:pt idx="6516">
                  <c:v>-4.5285080753008139E-3</c:v>
                </c:pt>
                <c:pt idx="6517">
                  <c:v>-4.5293411770553167E-3</c:v>
                </c:pt>
                <c:pt idx="6518">
                  <c:v>-4.5170549201070005E-3</c:v>
                </c:pt>
                <c:pt idx="6519">
                  <c:v>-4.5414636142469171E-3</c:v>
                </c:pt>
                <c:pt idx="6520">
                  <c:v>-4.5098822086590959E-3</c:v>
                </c:pt>
                <c:pt idx="6521">
                  <c:v>-4.5400472762696462E-3</c:v>
                </c:pt>
                <c:pt idx="6522">
                  <c:v>-4.5320370935855786E-3</c:v>
                </c:pt>
                <c:pt idx="6523">
                  <c:v>-4.5438465057155647E-3</c:v>
                </c:pt>
                <c:pt idx="6524">
                  <c:v>-4.5247749266348527E-3</c:v>
                </c:pt>
                <c:pt idx="6525">
                  <c:v>-4.5487673344714588E-3</c:v>
                </c:pt>
                <c:pt idx="6526">
                  <c:v>-4.5418541015563463E-3</c:v>
                </c:pt>
                <c:pt idx="6527">
                  <c:v>-4.5354177305962882E-3</c:v>
                </c:pt>
                <c:pt idx="6528">
                  <c:v>-4.5520991769514227E-3</c:v>
                </c:pt>
                <c:pt idx="6529">
                  <c:v>-4.5373333036101823E-3</c:v>
                </c:pt>
                <c:pt idx="6530">
                  <c:v>-4.5327517705057233E-3</c:v>
                </c:pt>
                <c:pt idx="6531">
                  <c:v>-4.5407484644463094E-3</c:v>
                </c:pt>
                <c:pt idx="6532">
                  <c:v>-4.5476624100208663E-3</c:v>
                </c:pt>
                <c:pt idx="6533">
                  <c:v>-4.5233786262083289E-3</c:v>
                </c:pt>
                <c:pt idx="6534">
                  <c:v>-4.5430728996043003E-3</c:v>
                </c:pt>
                <c:pt idx="6535">
                  <c:v>-4.5318341004678478E-3</c:v>
                </c:pt>
                <c:pt idx="6536">
                  <c:v>-4.5490194661428757E-3</c:v>
                </c:pt>
                <c:pt idx="6537">
                  <c:v>-4.540020986584974E-3</c:v>
                </c:pt>
                <c:pt idx="6538">
                  <c:v>-4.5397990217134563E-3</c:v>
                </c:pt>
                <c:pt idx="6539">
                  <c:v>-4.5231055046665216E-3</c:v>
                </c:pt>
                <c:pt idx="6540">
                  <c:v>-4.5197960276840525E-3</c:v>
                </c:pt>
                <c:pt idx="6541">
                  <c:v>-4.5468189974684778E-3</c:v>
                </c:pt>
                <c:pt idx="6542">
                  <c:v>-4.5432157809986743E-3</c:v>
                </c:pt>
                <c:pt idx="6543">
                  <c:v>-4.5524703428107653E-3</c:v>
                </c:pt>
                <c:pt idx="6544">
                  <c:v>-4.5505481631508797E-3</c:v>
                </c:pt>
                <c:pt idx="6545">
                  <c:v>-4.5654983583563605E-3</c:v>
                </c:pt>
                <c:pt idx="6546">
                  <c:v>-4.5657256586078051E-3</c:v>
                </c:pt>
                <c:pt idx="6547">
                  <c:v>-4.5719953224588814E-3</c:v>
                </c:pt>
                <c:pt idx="6548">
                  <c:v>-4.5726607053875028E-3</c:v>
                </c:pt>
                <c:pt idx="6549">
                  <c:v>-4.5779149897934674E-3</c:v>
                </c:pt>
                <c:pt idx="6550">
                  <c:v>-4.5734088535535258E-3</c:v>
                </c:pt>
                <c:pt idx="6551">
                  <c:v>-4.5738812380942771E-3</c:v>
                </c:pt>
                <c:pt idx="6552">
                  <c:v>-4.5926273938159973E-3</c:v>
                </c:pt>
                <c:pt idx="6553">
                  <c:v>-4.6069213135254668E-3</c:v>
                </c:pt>
                <c:pt idx="6554">
                  <c:v>-4.5940900402350092E-3</c:v>
                </c:pt>
                <c:pt idx="6555">
                  <c:v>-4.5993209611215604E-3</c:v>
                </c:pt>
                <c:pt idx="6556">
                  <c:v>-4.5961642754552409E-3</c:v>
                </c:pt>
                <c:pt idx="6557">
                  <c:v>-4.5964518122609257E-3</c:v>
                </c:pt>
                <c:pt idx="6558">
                  <c:v>-4.5987791208924626E-3</c:v>
                </c:pt>
                <c:pt idx="6559">
                  <c:v>-4.6109657704716976E-3</c:v>
                </c:pt>
                <c:pt idx="6560">
                  <c:v>-4.6159269269113318E-3</c:v>
                </c:pt>
                <c:pt idx="6561">
                  <c:v>-4.584267203340802E-3</c:v>
                </c:pt>
                <c:pt idx="6562">
                  <c:v>-4.6202322813036906E-3</c:v>
                </c:pt>
                <c:pt idx="6563">
                  <c:v>-4.6077389573105634E-3</c:v>
                </c:pt>
                <c:pt idx="6564">
                  <c:v>-4.5819460062001688E-3</c:v>
                </c:pt>
                <c:pt idx="6565">
                  <c:v>-4.6013639809787772E-3</c:v>
                </c:pt>
                <c:pt idx="6566">
                  <c:v>-4.6108444236362166E-3</c:v>
                </c:pt>
                <c:pt idx="6567">
                  <c:v>-4.6288945857331492E-3</c:v>
                </c:pt>
                <c:pt idx="6568">
                  <c:v>-4.6198399051987481E-3</c:v>
                </c:pt>
                <c:pt idx="6569">
                  <c:v>-4.60401819519448E-3</c:v>
                </c:pt>
                <c:pt idx="6570">
                  <c:v>-4.6076140394731846E-3</c:v>
                </c:pt>
                <c:pt idx="6571">
                  <c:v>-4.5916298742382008E-3</c:v>
                </c:pt>
                <c:pt idx="6572">
                  <c:v>-4.6064363259438069E-3</c:v>
                </c:pt>
                <c:pt idx="6573">
                  <c:v>-4.6017083913508904E-3</c:v>
                </c:pt>
                <c:pt idx="6574">
                  <c:v>-4.6049328389388784E-3</c:v>
                </c:pt>
                <c:pt idx="6575">
                  <c:v>-4.6080965407668826E-3</c:v>
                </c:pt>
                <c:pt idx="6576">
                  <c:v>-4.5958221751695293E-3</c:v>
                </c:pt>
                <c:pt idx="6577">
                  <c:v>-4.6095012849982414E-3</c:v>
                </c:pt>
                <c:pt idx="6578">
                  <c:v>-4.6197214652276249E-3</c:v>
                </c:pt>
                <c:pt idx="6579">
                  <c:v>-4.6204488568051304E-3</c:v>
                </c:pt>
                <c:pt idx="6580">
                  <c:v>-4.5982146858909749E-3</c:v>
                </c:pt>
                <c:pt idx="6581">
                  <c:v>-4.5879277687323914E-3</c:v>
                </c:pt>
                <c:pt idx="6582">
                  <c:v>-4.5839140295652605E-3</c:v>
                </c:pt>
                <c:pt idx="6583">
                  <c:v>-4.5944702539085754E-3</c:v>
                </c:pt>
                <c:pt idx="6584">
                  <c:v>-4.5955238152866947E-3</c:v>
                </c:pt>
                <c:pt idx="6585">
                  <c:v>-4.6142138824941479E-3</c:v>
                </c:pt>
                <c:pt idx="6586">
                  <c:v>-4.6097021525062431E-3</c:v>
                </c:pt>
                <c:pt idx="6587">
                  <c:v>-4.6355945186661741E-3</c:v>
                </c:pt>
                <c:pt idx="6588">
                  <c:v>-4.6379868054332047E-3</c:v>
                </c:pt>
                <c:pt idx="6589">
                  <c:v>-4.6380812842413835E-3</c:v>
                </c:pt>
                <c:pt idx="6590">
                  <c:v>-4.6400917296307099E-3</c:v>
                </c:pt>
                <c:pt idx="6591">
                  <c:v>-4.6493148315428882E-3</c:v>
                </c:pt>
                <c:pt idx="6592">
                  <c:v>-4.6555937003714618E-3</c:v>
                </c:pt>
                <c:pt idx="6593">
                  <c:v>-4.6632771610008632E-3</c:v>
                </c:pt>
                <c:pt idx="6594">
                  <c:v>-4.6612064610348841E-3</c:v>
                </c:pt>
                <c:pt idx="6595">
                  <c:v>-4.6415336437565756E-3</c:v>
                </c:pt>
                <c:pt idx="6596">
                  <c:v>-4.6679213187993526E-3</c:v>
                </c:pt>
                <c:pt idx="6597">
                  <c:v>-4.667885589507972E-3</c:v>
                </c:pt>
                <c:pt idx="6598">
                  <c:v>-4.6580472341378838E-3</c:v>
                </c:pt>
                <c:pt idx="6599">
                  <c:v>-4.6605836394737945E-3</c:v>
                </c:pt>
                <c:pt idx="6600">
                  <c:v>-4.6488077964155512E-3</c:v>
                </c:pt>
                <c:pt idx="6601">
                  <c:v>-4.6568305596111376E-3</c:v>
                </c:pt>
                <c:pt idx="6602">
                  <c:v>-4.6530090929150737E-3</c:v>
                </c:pt>
                <c:pt idx="6603">
                  <c:v>-4.658674851863478E-3</c:v>
                </c:pt>
                <c:pt idx="6604">
                  <c:v>-4.6391679207288782E-3</c:v>
                </c:pt>
                <c:pt idx="6605">
                  <c:v>-4.6409044510069969E-3</c:v>
                </c:pt>
                <c:pt idx="6606">
                  <c:v>-4.6813669226352973E-3</c:v>
                </c:pt>
                <c:pt idx="6607">
                  <c:v>-4.6691180811123572E-3</c:v>
                </c:pt>
                <c:pt idx="6608">
                  <c:v>-4.6684514747962072E-3</c:v>
                </c:pt>
                <c:pt idx="6609">
                  <c:v>-4.6759816586439736E-3</c:v>
                </c:pt>
                <c:pt idx="6610">
                  <c:v>-4.6731132124493372E-3</c:v>
                </c:pt>
                <c:pt idx="6611">
                  <c:v>-4.6661448802669189E-3</c:v>
                </c:pt>
                <c:pt idx="6612">
                  <c:v>-4.6767375802522883E-3</c:v>
                </c:pt>
                <c:pt idx="6613">
                  <c:v>-4.6674705810855997E-3</c:v>
                </c:pt>
                <c:pt idx="6614">
                  <c:v>-4.66409141265893E-3</c:v>
                </c:pt>
                <c:pt idx="6615">
                  <c:v>-4.6759521279786734E-3</c:v>
                </c:pt>
                <c:pt idx="6616">
                  <c:v>-4.6680456107989123E-3</c:v>
                </c:pt>
                <c:pt idx="6617">
                  <c:v>-4.679810124889776E-3</c:v>
                </c:pt>
                <c:pt idx="6618">
                  <c:v>-4.6904688619563064E-3</c:v>
                </c:pt>
                <c:pt idx="6619">
                  <c:v>-4.6882562182851122E-3</c:v>
                </c:pt>
                <c:pt idx="6620">
                  <c:v>-4.694500421835876E-3</c:v>
                </c:pt>
                <c:pt idx="6621">
                  <c:v>-4.6988728777959468E-3</c:v>
                </c:pt>
                <c:pt idx="6622">
                  <c:v>-4.700949699783968E-3</c:v>
                </c:pt>
                <c:pt idx="6623">
                  <c:v>-4.6808802428012792E-3</c:v>
                </c:pt>
                <c:pt idx="6624">
                  <c:v>-4.6780240722109094E-3</c:v>
                </c:pt>
                <c:pt idx="6625">
                  <c:v>-4.6694997636256216E-3</c:v>
                </c:pt>
                <c:pt idx="6626">
                  <c:v>-4.6672819578027535E-3</c:v>
                </c:pt>
                <c:pt idx="6627">
                  <c:v>-4.6662716455515363E-3</c:v>
                </c:pt>
                <c:pt idx="6628">
                  <c:v>-4.6790522427762561E-3</c:v>
                </c:pt>
                <c:pt idx="6629">
                  <c:v>-4.6866650305738347E-3</c:v>
                </c:pt>
                <c:pt idx="6630">
                  <c:v>-4.6836693227924218E-3</c:v>
                </c:pt>
                <c:pt idx="6631">
                  <c:v>-4.6855264170846418E-3</c:v>
                </c:pt>
                <c:pt idx="6632">
                  <c:v>-4.6854996356730872E-3</c:v>
                </c:pt>
                <c:pt idx="6633">
                  <c:v>-4.6632438288930532E-3</c:v>
                </c:pt>
                <c:pt idx="6634">
                  <c:v>-4.6744563872786297E-3</c:v>
                </c:pt>
                <c:pt idx="6635">
                  <c:v>-4.6665392909358535E-3</c:v>
                </c:pt>
                <c:pt idx="6636">
                  <c:v>-4.6660743554082749E-3</c:v>
                </c:pt>
                <c:pt idx="6637">
                  <c:v>-4.6790571304386663E-3</c:v>
                </c:pt>
                <c:pt idx="6638">
                  <c:v>-4.6816349137574339E-3</c:v>
                </c:pt>
                <c:pt idx="6639">
                  <c:v>-4.6960389469366381E-3</c:v>
                </c:pt>
                <c:pt idx="6640">
                  <c:v>-4.692216420162528E-3</c:v>
                </c:pt>
                <c:pt idx="6641">
                  <c:v>-4.695189242457396E-3</c:v>
                </c:pt>
                <c:pt idx="6642">
                  <c:v>-4.697664612379319E-3</c:v>
                </c:pt>
                <c:pt idx="6643">
                  <c:v>-4.724227339167531E-3</c:v>
                </c:pt>
                <c:pt idx="6644">
                  <c:v>-4.7182215903223369E-3</c:v>
                </c:pt>
                <c:pt idx="6645">
                  <c:v>-4.7077793199768528E-3</c:v>
                </c:pt>
                <c:pt idx="6646">
                  <c:v>-4.6945408962624407E-3</c:v>
                </c:pt>
                <c:pt idx="6647">
                  <c:v>-4.6988636759419406E-3</c:v>
                </c:pt>
                <c:pt idx="6648">
                  <c:v>-4.6927959833028788E-3</c:v>
                </c:pt>
                <c:pt idx="6649">
                  <c:v>-4.7062638527132442E-3</c:v>
                </c:pt>
                <c:pt idx="6650">
                  <c:v>-4.7162894246214155E-3</c:v>
                </c:pt>
                <c:pt idx="6651">
                  <c:v>-4.7215611366316686E-3</c:v>
                </c:pt>
                <c:pt idx="6652">
                  <c:v>-4.7212477836688551E-3</c:v>
                </c:pt>
                <c:pt idx="6653">
                  <c:v>-4.6925777701308947E-3</c:v>
                </c:pt>
                <c:pt idx="6654">
                  <c:v>-4.7068282228306087E-3</c:v>
                </c:pt>
                <c:pt idx="6655">
                  <c:v>-4.7198210723248804E-3</c:v>
                </c:pt>
                <c:pt idx="6656">
                  <c:v>-4.7090335409685092E-3</c:v>
                </c:pt>
                <c:pt idx="6657">
                  <c:v>-4.712124296175629E-3</c:v>
                </c:pt>
                <c:pt idx="6658">
                  <c:v>-4.7285365060004744E-3</c:v>
                </c:pt>
                <c:pt idx="6659">
                  <c:v>-4.7358491280533651E-3</c:v>
                </c:pt>
                <c:pt idx="6660">
                  <c:v>-4.7243462683402649E-3</c:v>
                </c:pt>
                <c:pt idx="6661">
                  <c:v>-4.7552673444103992E-3</c:v>
                </c:pt>
                <c:pt idx="6662">
                  <c:v>-4.7468139781680577E-3</c:v>
                </c:pt>
                <c:pt idx="6663">
                  <c:v>-4.7492625922762452E-3</c:v>
                </c:pt>
                <c:pt idx="6664">
                  <c:v>-4.7363998718730153E-3</c:v>
                </c:pt>
                <c:pt idx="6665">
                  <c:v>-4.7651914171208528E-3</c:v>
                </c:pt>
                <c:pt idx="6666">
                  <c:v>-4.754054514726597E-3</c:v>
                </c:pt>
                <c:pt idx="6667">
                  <c:v>-4.7720268058477639E-3</c:v>
                </c:pt>
                <c:pt idx="6668">
                  <c:v>-4.7408349673525186E-3</c:v>
                </c:pt>
                <c:pt idx="6669">
                  <c:v>-4.7511497720203969E-3</c:v>
                </c:pt>
                <c:pt idx="6670">
                  <c:v>-4.7499274472077389E-3</c:v>
                </c:pt>
                <c:pt idx="6671">
                  <c:v>-4.7427758394321473E-3</c:v>
                </c:pt>
                <c:pt idx="6672">
                  <c:v>-4.7554840796359367E-3</c:v>
                </c:pt>
                <c:pt idx="6673">
                  <c:v>-4.7535449271424723E-3</c:v>
                </c:pt>
                <c:pt idx="6674">
                  <c:v>-4.7537401651145316E-3</c:v>
                </c:pt>
                <c:pt idx="6675">
                  <c:v>-4.7715095657986564E-3</c:v>
                </c:pt>
                <c:pt idx="6676">
                  <c:v>-4.766197291721245E-3</c:v>
                </c:pt>
                <c:pt idx="6677">
                  <c:v>-4.7348499227643148E-3</c:v>
                </c:pt>
                <c:pt idx="6678">
                  <c:v>-4.7574599486270028E-3</c:v>
                </c:pt>
                <c:pt idx="6679">
                  <c:v>-4.7569539743481434E-3</c:v>
                </c:pt>
                <c:pt idx="6680">
                  <c:v>-4.761349711819146E-3</c:v>
                </c:pt>
                <c:pt idx="6681">
                  <c:v>-4.7692802518774979E-3</c:v>
                </c:pt>
                <c:pt idx="6682">
                  <c:v>-4.7701096494436471E-3</c:v>
                </c:pt>
                <c:pt idx="6683">
                  <c:v>-4.7727757741015406E-3</c:v>
                </c:pt>
                <c:pt idx="6684">
                  <c:v>-4.7453961390904369E-3</c:v>
                </c:pt>
                <c:pt idx="6685">
                  <c:v>-4.7438648683291564E-3</c:v>
                </c:pt>
                <c:pt idx="6686">
                  <c:v>-4.7509776679092531E-3</c:v>
                </c:pt>
                <c:pt idx="6687">
                  <c:v>-4.7425420702014295E-3</c:v>
                </c:pt>
                <c:pt idx="6688">
                  <c:v>-4.7443546885510973E-3</c:v>
                </c:pt>
                <c:pt idx="6689">
                  <c:v>-4.7543230972186745E-3</c:v>
                </c:pt>
                <c:pt idx="6690">
                  <c:v>-4.7494237187922037E-3</c:v>
                </c:pt>
                <c:pt idx="6691">
                  <c:v>-4.7590870535050601E-3</c:v>
                </c:pt>
                <c:pt idx="6692">
                  <c:v>-4.7428834234042924E-3</c:v>
                </c:pt>
                <c:pt idx="6693">
                  <c:v>-4.7677372940308112E-3</c:v>
                </c:pt>
                <c:pt idx="6694">
                  <c:v>-4.7500742359094751E-3</c:v>
                </c:pt>
                <c:pt idx="6695">
                  <c:v>-4.7628495721560079E-3</c:v>
                </c:pt>
                <c:pt idx="6696">
                  <c:v>-4.7555141042417426E-3</c:v>
                </c:pt>
                <c:pt idx="6697">
                  <c:v>-4.7791631303021791E-3</c:v>
                </c:pt>
                <c:pt idx="6698">
                  <c:v>-4.7984138940790275E-3</c:v>
                </c:pt>
                <c:pt idx="6699">
                  <c:v>-4.7754780943348087E-3</c:v>
                </c:pt>
                <c:pt idx="6700">
                  <c:v>-4.79745136059293E-3</c:v>
                </c:pt>
                <c:pt idx="6701">
                  <c:v>-4.7852235379544283E-3</c:v>
                </c:pt>
                <c:pt idx="6702">
                  <c:v>-4.8068802683430582E-3</c:v>
                </c:pt>
                <c:pt idx="6703">
                  <c:v>-4.8010764834253332E-3</c:v>
                </c:pt>
                <c:pt idx="6704">
                  <c:v>-4.8180810883768251E-3</c:v>
                </c:pt>
                <c:pt idx="6705">
                  <c:v>-4.7992255450616788E-3</c:v>
                </c:pt>
                <c:pt idx="6706">
                  <c:v>-4.811501604376725E-3</c:v>
                </c:pt>
                <c:pt idx="6707">
                  <c:v>-4.7824778628961567E-3</c:v>
                </c:pt>
                <c:pt idx="6708">
                  <c:v>-4.8018382868172983E-3</c:v>
                </c:pt>
                <c:pt idx="6709">
                  <c:v>-4.8010381288399167E-3</c:v>
                </c:pt>
                <c:pt idx="6710">
                  <c:v>-4.8035145322407463E-3</c:v>
                </c:pt>
                <c:pt idx="6711">
                  <c:v>-4.802476967661542E-3</c:v>
                </c:pt>
                <c:pt idx="6712">
                  <c:v>-4.78541026761292E-3</c:v>
                </c:pt>
                <c:pt idx="6713">
                  <c:v>-4.8386219323370552E-3</c:v>
                </c:pt>
                <c:pt idx="6714">
                  <c:v>-4.8083860588606789E-3</c:v>
                </c:pt>
                <c:pt idx="6715">
                  <c:v>-4.8304969338691644E-3</c:v>
                </c:pt>
                <c:pt idx="6716">
                  <c:v>-4.843415609193753E-3</c:v>
                </c:pt>
                <c:pt idx="6717">
                  <c:v>-4.8413070403597871E-3</c:v>
                </c:pt>
                <c:pt idx="6718">
                  <c:v>-4.8366581047565027E-3</c:v>
                </c:pt>
                <c:pt idx="6719">
                  <c:v>-4.8395331604541118E-3</c:v>
                </c:pt>
                <c:pt idx="6720">
                  <c:v>-4.8246305345389E-3</c:v>
                </c:pt>
                <c:pt idx="6721">
                  <c:v>-4.8294115495673366E-3</c:v>
                </c:pt>
                <c:pt idx="6722">
                  <c:v>-4.8646366192795932E-3</c:v>
                </c:pt>
                <c:pt idx="6723">
                  <c:v>-4.8407268749851113E-3</c:v>
                </c:pt>
                <c:pt idx="6724">
                  <c:v>-4.8526046812032916E-3</c:v>
                </c:pt>
                <c:pt idx="6725">
                  <c:v>-4.8473476675614299E-3</c:v>
                </c:pt>
                <c:pt idx="6726">
                  <c:v>-4.8403819312237209E-3</c:v>
                </c:pt>
                <c:pt idx="6727">
                  <c:v>-4.8340598272323555E-3</c:v>
                </c:pt>
                <c:pt idx="6728">
                  <c:v>-4.8358997063961771E-3</c:v>
                </c:pt>
                <c:pt idx="6729">
                  <c:v>-4.8341516860761647E-3</c:v>
                </c:pt>
                <c:pt idx="6730">
                  <c:v>-4.8286657583002136E-3</c:v>
                </c:pt>
                <c:pt idx="6731">
                  <c:v>-4.8325040407340538E-3</c:v>
                </c:pt>
                <c:pt idx="6732">
                  <c:v>-4.8488339275241932E-3</c:v>
                </c:pt>
                <c:pt idx="6733">
                  <c:v>-4.8616299357303466E-3</c:v>
                </c:pt>
                <c:pt idx="6734">
                  <c:v>-4.8654716231269794E-3</c:v>
                </c:pt>
                <c:pt idx="6735">
                  <c:v>-4.8881903917982498E-3</c:v>
                </c:pt>
                <c:pt idx="6736">
                  <c:v>-4.8621435293665794E-3</c:v>
                </c:pt>
                <c:pt idx="6737">
                  <c:v>-4.8748584412402962E-3</c:v>
                </c:pt>
                <c:pt idx="6738">
                  <c:v>-4.8742818394849922E-3</c:v>
                </c:pt>
                <c:pt idx="6739">
                  <c:v>-4.8759404526754948E-3</c:v>
                </c:pt>
                <c:pt idx="6740">
                  <c:v>-4.8740689871582732E-3</c:v>
                </c:pt>
                <c:pt idx="6741">
                  <c:v>-4.8815764053363134E-3</c:v>
                </c:pt>
                <c:pt idx="6742">
                  <c:v>-4.8753324992094633E-3</c:v>
                </c:pt>
                <c:pt idx="6743">
                  <c:v>-4.8754210823058856E-3</c:v>
                </c:pt>
                <c:pt idx="6744">
                  <c:v>-4.9012800951703612E-3</c:v>
                </c:pt>
                <c:pt idx="6745">
                  <c:v>-4.8724561277227636E-3</c:v>
                </c:pt>
                <c:pt idx="6746">
                  <c:v>-4.8856264424881092E-3</c:v>
                </c:pt>
                <c:pt idx="6747">
                  <c:v>-4.8754517975418028E-3</c:v>
                </c:pt>
                <c:pt idx="6748">
                  <c:v>-4.8877115340957991E-3</c:v>
                </c:pt>
                <c:pt idx="6749">
                  <c:v>-4.8869708715434668E-3</c:v>
                </c:pt>
                <c:pt idx="6750">
                  <c:v>-4.8731729942941482E-3</c:v>
                </c:pt>
                <c:pt idx="6751">
                  <c:v>-4.8634693191393673E-3</c:v>
                </c:pt>
                <c:pt idx="6752">
                  <c:v>-4.8912198032490684E-3</c:v>
                </c:pt>
                <c:pt idx="6753">
                  <c:v>-4.8617860319676333E-3</c:v>
                </c:pt>
                <c:pt idx="6754">
                  <c:v>-4.8587248218679392E-3</c:v>
                </c:pt>
                <c:pt idx="6755">
                  <c:v>-4.9016612679288916E-3</c:v>
                </c:pt>
                <c:pt idx="6756">
                  <c:v>-4.9002362089407758E-3</c:v>
                </c:pt>
                <c:pt idx="6757">
                  <c:v>-4.8995487471197351E-3</c:v>
                </c:pt>
                <c:pt idx="6758">
                  <c:v>-4.8831054556651215E-3</c:v>
                </c:pt>
                <c:pt idx="6759">
                  <c:v>-4.901083281915148E-3</c:v>
                </c:pt>
                <c:pt idx="6760">
                  <c:v>-4.9048881852451357E-3</c:v>
                </c:pt>
                <c:pt idx="6761">
                  <c:v>-4.88400009614854E-3</c:v>
                </c:pt>
                <c:pt idx="6762">
                  <c:v>-4.9039874567384581E-3</c:v>
                </c:pt>
                <c:pt idx="6763">
                  <c:v>-4.9195084079050738E-3</c:v>
                </c:pt>
                <c:pt idx="6764">
                  <c:v>-4.9082388358505542E-3</c:v>
                </c:pt>
                <c:pt idx="6765">
                  <c:v>-4.894146816887629E-3</c:v>
                </c:pt>
                <c:pt idx="6766">
                  <c:v>-4.9065466760903438E-3</c:v>
                </c:pt>
                <c:pt idx="6767">
                  <c:v>-4.9049055517058531E-3</c:v>
                </c:pt>
                <c:pt idx="6768">
                  <c:v>-4.9032070009305834E-3</c:v>
                </c:pt>
                <c:pt idx="6769">
                  <c:v>-4.9176490874993312E-3</c:v>
                </c:pt>
                <c:pt idx="6770">
                  <c:v>-4.9190974631910366E-3</c:v>
                </c:pt>
                <c:pt idx="6771">
                  <c:v>-4.9112731991956962E-3</c:v>
                </c:pt>
                <c:pt idx="6772">
                  <c:v>-4.9022251841838432E-3</c:v>
                </c:pt>
                <c:pt idx="6773">
                  <c:v>-4.9251735083027017E-3</c:v>
                </c:pt>
                <c:pt idx="6774">
                  <c:v>-4.8989809453877384E-3</c:v>
                </c:pt>
                <c:pt idx="6775">
                  <c:v>-4.9181278285698607E-3</c:v>
                </c:pt>
                <c:pt idx="6776">
                  <c:v>-4.9079780279466696E-3</c:v>
                </c:pt>
                <c:pt idx="6777">
                  <c:v>-4.9122832953584503E-3</c:v>
                </c:pt>
                <c:pt idx="6778">
                  <c:v>-4.9196906494023539E-3</c:v>
                </c:pt>
                <c:pt idx="6779">
                  <c:v>-4.9387587172029911E-3</c:v>
                </c:pt>
                <c:pt idx="6780">
                  <c:v>-4.9135114766961831E-3</c:v>
                </c:pt>
                <c:pt idx="6781">
                  <c:v>-4.9354706500418987E-3</c:v>
                </c:pt>
                <c:pt idx="6782">
                  <c:v>-4.9291332429492827E-3</c:v>
                </c:pt>
                <c:pt idx="6783">
                  <c:v>-4.927750739460471E-3</c:v>
                </c:pt>
                <c:pt idx="6784">
                  <c:v>-4.9360958520381637E-3</c:v>
                </c:pt>
                <c:pt idx="6785">
                  <c:v>-4.9366789184705556E-3</c:v>
                </c:pt>
                <c:pt idx="6786">
                  <c:v>-4.9407496332852683E-3</c:v>
                </c:pt>
                <c:pt idx="6787">
                  <c:v>-4.9387502313763066E-3</c:v>
                </c:pt>
                <c:pt idx="6788">
                  <c:v>-4.9121345256779823E-3</c:v>
                </c:pt>
                <c:pt idx="6789">
                  <c:v>-4.9418676415664683E-3</c:v>
                </c:pt>
                <c:pt idx="6790">
                  <c:v>-4.9171706384369077E-3</c:v>
                </c:pt>
                <c:pt idx="6791">
                  <c:v>-4.9162485269575165E-3</c:v>
                </c:pt>
                <c:pt idx="6792">
                  <c:v>-4.9440006815677402E-3</c:v>
                </c:pt>
                <c:pt idx="6793">
                  <c:v>-4.9101575340038048E-3</c:v>
                </c:pt>
                <c:pt idx="6794">
                  <c:v>-4.9249742270000623E-3</c:v>
                </c:pt>
                <c:pt idx="6795">
                  <c:v>-4.935654226122849E-3</c:v>
                </c:pt>
                <c:pt idx="6796">
                  <c:v>-4.9343740462382052E-3</c:v>
                </c:pt>
                <c:pt idx="6797">
                  <c:v>-4.9348133184015913E-3</c:v>
                </c:pt>
                <c:pt idx="6798">
                  <c:v>-4.9428028592597021E-3</c:v>
                </c:pt>
                <c:pt idx="6799">
                  <c:v>-4.9255828490853294E-3</c:v>
                </c:pt>
                <c:pt idx="6800">
                  <c:v>-4.9313542308544265E-3</c:v>
                </c:pt>
                <c:pt idx="6801">
                  <c:v>-4.9332826220395481E-3</c:v>
                </c:pt>
                <c:pt idx="6802">
                  <c:v>-4.9251902336233128E-3</c:v>
                </c:pt>
                <c:pt idx="6803">
                  <c:v>-4.9452319903122788E-3</c:v>
                </c:pt>
                <c:pt idx="6804">
                  <c:v>-4.9438546515832875E-3</c:v>
                </c:pt>
                <c:pt idx="6805">
                  <c:v>-4.9400136093019596E-3</c:v>
                </c:pt>
                <c:pt idx="6806">
                  <c:v>-4.9336101948483152E-3</c:v>
                </c:pt>
                <c:pt idx="6807">
                  <c:v>-4.9308903169514385E-3</c:v>
                </c:pt>
                <c:pt idx="6808">
                  <c:v>-4.9391830824362798E-3</c:v>
                </c:pt>
                <c:pt idx="6809">
                  <c:v>-4.9560723633593554E-3</c:v>
                </c:pt>
                <c:pt idx="6810">
                  <c:v>-4.9518903071778713E-3</c:v>
                </c:pt>
                <c:pt idx="6811">
                  <c:v>-4.9688857939214391E-3</c:v>
                </c:pt>
                <c:pt idx="6812">
                  <c:v>-4.9757564719683468E-3</c:v>
                </c:pt>
                <c:pt idx="6813">
                  <c:v>-4.9600895921328532E-3</c:v>
                </c:pt>
                <c:pt idx="6814">
                  <c:v>-4.9350376237277793E-3</c:v>
                </c:pt>
                <c:pt idx="6815">
                  <c:v>-4.9385058992703242E-3</c:v>
                </c:pt>
                <c:pt idx="6816">
                  <c:v>-4.9302915203916567E-3</c:v>
                </c:pt>
                <c:pt idx="6817">
                  <c:v>-4.9355010625701549E-3</c:v>
                </c:pt>
                <c:pt idx="6818">
                  <c:v>-4.9437962198138063E-3</c:v>
                </c:pt>
                <c:pt idx="6819">
                  <c:v>-4.9672307597730921E-3</c:v>
                </c:pt>
                <c:pt idx="6820">
                  <c:v>-4.9666401765652629E-3</c:v>
                </c:pt>
                <c:pt idx="6821">
                  <c:v>-4.9512604771133235E-3</c:v>
                </c:pt>
                <c:pt idx="6822">
                  <c:v>-4.9588191875465266E-3</c:v>
                </c:pt>
                <c:pt idx="6823">
                  <c:v>-4.9662454807618351E-3</c:v>
                </c:pt>
                <c:pt idx="6824">
                  <c:v>-4.9498294024159367E-3</c:v>
                </c:pt>
                <c:pt idx="6825">
                  <c:v>-4.9430775435745063E-3</c:v>
                </c:pt>
                <c:pt idx="6826">
                  <c:v>-4.9560847639968479E-3</c:v>
                </c:pt>
                <c:pt idx="6827">
                  <c:v>-4.9531391266423742E-3</c:v>
                </c:pt>
                <c:pt idx="6828">
                  <c:v>-4.9475412824389808E-3</c:v>
                </c:pt>
                <c:pt idx="6829">
                  <c:v>-4.9523078804286028E-3</c:v>
                </c:pt>
                <c:pt idx="6830">
                  <c:v>-4.9770362860630428E-3</c:v>
                </c:pt>
                <c:pt idx="6831">
                  <c:v>-4.9843036226416958E-3</c:v>
                </c:pt>
                <c:pt idx="6832">
                  <c:v>-4.9795689664045859E-3</c:v>
                </c:pt>
                <c:pt idx="6833">
                  <c:v>-4.9830012529382258E-3</c:v>
                </c:pt>
                <c:pt idx="6834">
                  <c:v>-5.0007744072972527E-3</c:v>
                </c:pt>
                <c:pt idx="6835">
                  <c:v>-4.9867147145629728E-3</c:v>
                </c:pt>
                <c:pt idx="6836">
                  <c:v>-5.0111429952482854E-3</c:v>
                </c:pt>
                <c:pt idx="6837">
                  <c:v>-4.9958222914830682E-3</c:v>
                </c:pt>
                <c:pt idx="6838">
                  <c:v>-5.0024146424244775E-3</c:v>
                </c:pt>
                <c:pt idx="6839">
                  <c:v>-4.9920130990452677E-3</c:v>
                </c:pt>
                <c:pt idx="6840">
                  <c:v>-4.9796483809816956E-3</c:v>
                </c:pt>
                <c:pt idx="6841">
                  <c:v>-4.991229371327191E-3</c:v>
                </c:pt>
                <c:pt idx="6842">
                  <c:v>-4.989114510626942E-3</c:v>
                </c:pt>
                <c:pt idx="6843">
                  <c:v>-4.9905322557229825E-3</c:v>
                </c:pt>
                <c:pt idx="6844">
                  <c:v>-4.9854273657992968E-3</c:v>
                </c:pt>
                <c:pt idx="6845">
                  <c:v>-5.009173766271172E-3</c:v>
                </c:pt>
                <c:pt idx="6846">
                  <c:v>-5.0171192921547262E-3</c:v>
                </c:pt>
                <c:pt idx="6847">
                  <c:v>-5.0019048846799245E-3</c:v>
                </c:pt>
                <c:pt idx="6848">
                  <c:v>-4.9899220883933585E-3</c:v>
                </c:pt>
                <c:pt idx="6849">
                  <c:v>-4.9895937288497762E-3</c:v>
                </c:pt>
                <c:pt idx="6850">
                  <c:v>-4.9993906494637391E-3</c:v>
                </c:pt>
                <c:pt idx="6851">
                  <c:v>-5.0035092882718089E-3</c:v>
                </c:pt>
                <c:pt idx="6852">
                  <c:v>-4.9868971429421396E-3</c:v>
                </c:pt>
                <c:pt idx="6853">
                  <c:v>-5.0107330320285758E-3</c:v>
                </c:pt>
                <c:pt idx="6854">
                  <c:v>-5.0074098005604053E-3</c:v>
                </c:pt>
                <c:pt idx="6855">
                  <c:v>-4.9923085797817296E-3</c:v>
                </c:pt>
                <c:pt idx="6856">
                  <c:v>-5.0012911401311347E-3</c:v>
                </c:pt>
                <c:pt idx="6857">
                  <c:v>-5.0114227613785103E-3</c:v>
                </c:pt>
                <c:pt idx="6858">
                  <c:v>-5.0091780561007061E-3</c:v>
                </c:pt>
                <c:pt idx="6859">
                  <c:v>-5.0031452977858564E-3</c:v>
                </c:pt>
                <c:pt idx="6860">
                  <c:v>-4.989141303386767E-3</c:v>
                </c:pt>
                <c:pt idx="6861">
                  <c:v>-4.9799757040594672E-3</c:v>
                </c:pt>
                <c:pt idx="6862">
                  <c:v>-4.9821310057791045E-3</c:v>
                </c:pt>
                <c:pt idx="6863">
                  <c:v>-5.0127746823507022E-3</c:v>
                </c:pt>
                <c:pt idx="6864">
                  <c:v>-5.0070462975749077E-3</c:v>
                </c:pt>
                <c:pt idx="6865">
                  <c:v>-5.0240831416123594E-3</c:v>
                </c:pt>
                <c:pt idx="6866">
                  <c:v>-4.9884765567306992E-3</c:v>
                </c:pt>
                <c:pt idx="6867">
                  <c:v>-5.0042902410953501E-3</c:v>
                </c:pt>
                <c:pt idx="6868">
                  <c:v>-5.0238441191160499E-3</c:v>
                </c:pt>
                <c:pt idx="6869">
                  <c:v>-5.0146718088703796E-3</c:v>
                </c:pt>
                <c:pt idx="6870">
                  <c:v>-5.0166109104661403E-3</c:v>
                </c:pt>
                <c:pt idx="6871">
                  <c:v>-5.0223746355384487E-3</c:v>
                </c:pt>
                <c:pt idx="6872">
                  <c:v>-5.0162398729843563E-3</c:v>
                </c:pt>
                <c:pt idx="6873">
                  <c:v>-5.0134731379303495E-3</c:v>
                </c:pt>
                <c:pt idx="6874">
                  <c:v>-5.0135481313178963E-3</c:v>
                </c:pt>
                <c:pt idx="6875">
                  <c:v>-5.0210300127074923E-3</c:v>
                </c:pt>
                <c:pt idx="6876">
                  <c:v>-5.0309041544869294E-3</c:v>
                </c:pt>
                <c:pt idx="6877">
                  <c:v>-5.0069346760119975E-3</c:v>
                </c:pt>
                <c:pt idx="6878">
                  <c:v>-5.0558956079676072E-3</c:v>
                </c:pt>
                <c:pt idx="6879">
                  <c:v>-5.0166519554376487E-3</c:v>
                </c:pt>
                <c:pt idx="6880">
                  <c:v>-5.0410273915929144E-3</c:v>
                </c:pt>
                <c:pt idx="6881">
                  <c:v>-5.0076754661676224E-3</c:v>
                </c:pt>
                <c:pt idx="6882">
                  <c:v>-5.0144160864398612E-3</c:v>
                </c:pt>
                <c:pt idx="6883">
                  <c:v>-5.0229344745196794E-3</c:v>
                </c:pt>
                <c:pt idx="6884">
                  <c:v>-5.0326715643127231E-3</c:v>
                </c:pt>
                <c:pt idx="6885">
                  <c:v>-5.0359835876807122E-3</c:v>
                </c:pt>
                <c:pt idx="6886">
                  <c:v>-5.0400390499946096E-3</c:v>
                </c:pt>
                <c:pt idx="6887">
                  <c:v>-5.0157882669450279E-3</c:v>
                </c:pt>
                <c:pt idx="6888">
                  <c:v>-5.0317825322216733E-3</c:v>
                </c:pt>
                <c:pt idx="6889">
                  <c:v>-5.0519388196622068E-3</c:v>
                </c:pt>
                <c:pt idx="6890">
                  <c:v>-5.0325038288822959E-3</c:v>
                </c:pt>
                <c:pt idx="6891">
                  <c:v>-5.054133673949998E-3</c:v>
                </c:pt>
                <c:pt idx="6892">
                  <c:v>-5.0430691815019409E-3</c:v>
                </c:pt>
                <c:pt idx="6893">
                  <c:v>-5.0515849336447332E-3</c:v>
                </c:pt>
                <c:pt idx="6894">
                  <c:v>-5.0453680569365394E-3</c:v>
                </c:pt>
                <c:pt idx="6895">
                  <c:v>-5.0479619334896086E-3</c:v>
                </c:pt>
                <c:pt idx="6896">
                  <c:v>-5.0511295146421923E-3</c:v>
                </c:pt>
                <c:pt idx="6897">
                  <c:v>-5.0577298410603728E-3</c:v>
                </c:pt>
                <c:pt idx="6898">
                  <c:v>-5.0517280843946017E-3</c:v>
                </c:pt>
                <c:pt idx="6899">
                  <c:v>-5.0718911878244594E-3</c:v>
                </c:pt>
                <c:pt idx="6900">
                  <c:v>-5.0489451120436088E-3</c:v>
                </c:pt>
                <c:pt idx="6901">
                  <c:v>-5.055699766512275E-3</c:v>
                </c:pt>
                <c:pt idx="6902">
                  <c:v>-5.039408588582369E-3</c:v>
                </c:pt>
                <c:pt idx="6903">
                  <c:v>-5.047560965073662E-3</c:v>
                </c:pt>
                <c:pt idx="6904">
                  <c:v>-5.0600997656057153E-3</c:v>
                </c:pt>
                <c:pt idx="6905">
                  <c:v>-5.0483986997811245E-3</c:v>
                </c:pt>
                <c:pt idx="6906">
                  <c:v>-5.0623660621235984E-3</c:v>
                </c:pt>
                <c:pt idx="6907">
                  <c:v>-5.0327408877147333E-3</c:v>
                </c:pt>
                <c:pt idx="6908">
                  <c:v>-5.0455004129692929E-3</c:v>
                </c:pt>
                <c:pt idx="6909">
                  <c:v>-5.0479882303021842E-3</c:v>
                </c:pt>
                <c:pt idx="6910">
                  <c:v>-5.0688438574518196E-3</c:v>
                </c:pt>
                <c:pt idx="6911">
                  <c:v>-5.0566498828857895E-3</c:v>
                </c:pt>
                <c:pt idx="6912">
                  <c:v>-5.0706039441689782E-3</c:v>
                </c:pt>
                <c:pt idx="6913">
                  <c:v>-5.0788750226498248E-3</c:v>
                </c:pt>
                <c:pt idx="6914">
                  <c:v>-5.06868861800843E-3</c:v>
                </c:pt>
                <c:pt idx="6915">
                  <c:v>-5.0573075743308793E-3</c:v>
                </c:pt>
                <c:pt idx="6916">
                  <c:v>-5.0742442943206498E-3</c:v>
                </c:pt>
                <c:pt idx="6917">
                  <c:v>-5.0613340950093986E-3</c:v>
                </c:pt>
                <c:pt idx="6918">
                  <c:v>-5.0587350707706107E-3</c:v>
                </c:pt>
                <c:pt idx="6919">
                  <c:v>-5.0587051381490488E-3</c:v>
                </c:pt>
                <c:pt idx="6920">
                  <c:v>-5.0548938460002989E-3</c:v>
                </c:pt>
                <c:pt idx="6921">
                  <c:v>-5.0494165369742222E-3</c:v>
                </c:pt>
                <c:pt idx="6922">
                  <c:v>-5.0492169735624932E-3</c:v>
                </c:pt>
                <c:pt idx="6923">
                  <c:v>-5.0706170362475409E-3</c:v>
                </c:pt>
                <c:pt idx="6924">
                  <c:v>-5.0550522620508151E-3</c:v>
                </c:pt>
                <c:pt idx="6925">
                  <c:v>-5.0690548247586025E-3</c:v>
                </c:pt>
                <c:pt idx="6926">
                  <c:v>-5.0582535470138929E-3</c:v>
                </c:pt>
                <c:pt idx="6927">
                  <c:v>-5.0779788062613185E-3</c:v>
                </c:pt>
                <c:pt idx="6928">
                  <c:v>-5.0882754605351454E-3</c:v>
                </c:pt>
                <c:pt idx="6929">
                  <c:v>-5.0790238581792345E-3</c:v>
                </c:pt>
                <c:pt idx="6930">
                  <c:v>-5.1031828641198386E-3</c:v>
                </c:pt>
                <c:pt idx="6931">
                  <c:v>-5.1090880672658217E-3</c:v>
                </c:pt>
                <c:pt idx="6932">
                  <c:v>-5.0964874952722922E-3</c:v>
                </c:pt>
                <c:pt idx="6933">
                  <c:v>-5.1063698844947989E-3</c:v>
                </c:pt>
                <c:pt idx="6934">
                  <c:v>-5.0929003264393409E-3</c:v>
                </c:pt>
                <c:pt idx="6935">
                  <c:v>-5.0734472540248489E-3</c:v>
                </c:pt>
                <c:pt idx="6936">
                  <c:v>-5.0836466376259493E-3</c:v>
                </c:pt>
                <c:pt idx="6937">
                  <c:v>-5.0915689297962472E-3</c:v>
                </c:pt>
                <c:pt idx="6938">
                  <c:v>-5.1028871037474728E-3</c:v>
                </c:pt>
                <c:pt idx="6939">
                  <c:v>-5.1207696676250315E-3</c:v>
                </c:pt>
                <c:pt idx="6940">
                  <c:v>-5.1209398610957907E-3</c:v>
                </c:pt>
                <c:pt idx="6941">
                  <c:v>-5.1248799970382468E-3</c:v>
                </c:pt>
                <c:pt idx="6942">
                  <c:v>-5.1091612940504932E-3</c:v>
                </c:pt>
                <c:pt idx="6943">
                  <c:v>-5.1022105950182797E-3</c:v>
                </c:pt>
                <c:pt idx="6944">
                  <c:v>-5.1263709106475876E-3</c:v>
                </c:pt>
                <c:pt idx="6945">
                  <c:v>-5.1021533077150062E-3</c:v>
                </c:pt>
                <c:pt idx="6946">
                  <c:v>-5.1166737337539564E-3</c:v>
                </c:pt>
                <c:pt idx="6947">
                  <c:v>-5.0990661192943177E-3</c:v>
                </c:pt>
                <c:pt idx="6948">
                  <c:v>-5.1000365122437557E-3</c:v>
                </c:pt>
                <c:pt idx="6949">
                  <c:v>-5.1005701261304702E-3</c:v>
                </c:pt>
                <c:pt idx="6950">
                  <c:v>-5.1260218693216552E-3</c:v>
                </c:pt>
                <c:pt idx="6951">
                  <c:v>-5.0979564848731406E-3</c:v>
                </c:pt>
                <c:pt idx="6952">
                  <c:v>-5.1330950923398726E-3</c:v>
                </c:pt>
                <c:pt idx="6953">
                  <c:v>-5.1224500057007955E-3</c:v>
                </c:pt>
                <c:pt idx="6954">
                  <c:v>-5.1236046620337528E-3</c:v>
                </c:pt>
                <c:pt idx="6955">
                  <c:v>-5.1225237393264364E-3</c:v>
                </c:pt>
                <c:pt idx="6956">
                  <c:v>-5.1302365076868611E-3</c:v>
                </c:pt>
                <c:pt idx="6957">
                  <c:v>-5.13733494535053E-3</c:v>
                </c:pt>
                <c:pt idx="6958">
                  <c:v>-5.1326446853926988E-3</c:v>
                </c:pt>
                <c:pt idx="6959">
                  <c:v>-5.1290407198004446E-3</c:v>
                </c:pt>
                <c:pt idx="6960">
                  <c:v>-5.1389883149236112E-3</c:v>
                </c:pt>
                <c:pt idx="6961">
                  <c:v>-5.1387841955592064E-3</c:v>
                </c:pt>
                <c:pt idx="6962">
                  <c:v>-5.1465964858592702E-3</c:v>
                </c:pt>
                <c:pt idx="6963">
                  <c:v>-5.1430983769445264E-3</c:v>
                </c:pt>
                <c:pt idx="6964">
                  <c:v>-5.1474135328968065E-3</c:v>
                </c:pt>
                <c:pt idx="6965">
                  <c:v>-5.1411168931170268E-3</c:v>
                </c:pt>
                <c:pt idx="6966">
                  <c:v>-5.1449969017403861E-3</c:v>
                </c:pt>
                <c:pt idx="6967">
                  <c:v>-5.1408750959385059E-3</c:v>
                </c:pt>
                <c:pt idx="6968">
                  <c:v>-5.1597600923241399E-3</c:v>
                </c:pt>
                <c:pt idx="6969">
                  <c:v>-5.1479417007610608E-3</c:v>
                </c:pt>
                <c:pt idx="6970">
                  <c:v>-5.1564452722332021E-3</c:v>
                </c:pt>
                <c:pt idx="6971">
                  <c:v>-5.1612993775178393E-3</c:v>
                </c:pt>
                <c:pt idx="6972">
                  <c:v>-5.1692920502716963E-3</c:v>
                </c:pt>
                <c:pt idx="6973">
                  <c:v>-5.1635240335737229E-3</c:v>
                </c:pt>
                <c:pt idx="6974">
                  <c:v>-5.1675963088342238E-3</c:v>
                </c:pt>
                <c:pt idx="6975">
                  <c:v>-5.1600596760754533E-3</c:v>
                </c:pt>
                <c:pt idx="6976">
                  <c:v>-5.169198031234723E-3</c:v>
                </c:pt>
                <c:pt idx="6977">
                  <c:v>-5.1798731316226318E-3</c:v>
                </c:pt>
                <c:pt idx="6978">
                  <c:v>-5.1839256486937392E-3</c:v>
                </c:pt>
                <c:pt idx="6979">
                  <c:v>-5.2059089469300825E-3</c:v>
                </c:pt>
                <c:pt idx="6980">
                  <c:v>-5.2109617946749847E-3</c:v>
                </c:pt>
                <c:pt idx="6981">
                  <c:v>-5.2105510396742161E-3</c:v>
                </c:pt>
                <c:pt idx="6982">
                  <c:v>-5.2038082795231189E-3</c:v>
                </c:pt>
                <c:pt idx="6983">
                  <c:v>-5.2025073148920537E-3</c:v>
                </c:pt>
                <c:pt idx="6984">
                  <c:v>-5.2035403424585212E-3</c:v>
                </c:pt>
                <c:pt idx="6985">
                  <c:v>-5.2037440260150293E-3</c:v>
                </c:pt>
                <c:pt idx="6986">
                  <c:v>-5.1954882460475207E-3</c:v>
                </c:pt>
                <c:pt idx="6987">
                  <c:v>-5.2100973458781893E-3</c:v>
                </c:pt>
                <c:pt idx="6988">
                  <c:v>-5.2055341087457272E-3</c:v>
                </c:pt>
                <c:pt idx="6989">
                  <c:v>-5.1895081546039241E-3</c:v>
                </c:pt>
                <c:pt idx="6990">
                  <c:v>-5.1989170081272584E-3</c:v>
                </c:pt>
                <c:pt idx="6991">
                  <c:v>-5.2050110776542613E-3</c:v>
                </c:pt>
                <c:pt idx="6992">
                  <c:v>-5.2116529029227129E-3</c:v>
                </c:pt>
                <c:pt idx="6993">
                  <c:v>-5.1983083271676033E-3</c:v>
                </c:pt>
                <c:pt idx="6994">
                  <c:v>-5.2301275685498142E-3</c:v>
                </c:pt>
                <c:pt idx="6995">
                  <c:v>-5.2229515892129649E-3</c:v>
                </c:pt>
                <c:pt idx="6996">
                  <c:v>-5.2127668829264479E-3</c:v>
                </c:pt>
                <c:pt idx="6997">
                  <c:v>-5.2256793336515322E-3</c:v>
                </c:pt>
                <c:pt idx="6998">
                  <c:v>-5.2249791681038427E-3</c:v>
                </c:pt>
                <c:pt idx="6999">
                  <c:v>-5.2125420230545883E-3</c:v>
                </c:pt>
                <c:pt idx="7000">
                  <c:v>-5.2280410660486042E-3</c:v>
                </c:pt>
                <c:pt idx="7001">
                  <c:v>-5.2344973769478265E-3</c:v>
                </c:pt>
                <c:pt idx="7002">
                  <c:v>-5.2179069096317402E-3</c:v>
                </c:pt>
                <c:pt idx="7003">
                  <c:v>-5.2042275596137959E-3</c:v>
                </c:pt>
                <c:pt idx="7004">
                  <c:v>-5.211675286160268E-3</c:v>
                </c:pt>
                <c:pt idx="7005">
                  <c:v>-5.2182457707508614E-3</c:v>
                </c:pt>
                <c:pt idx="7006">
                  <c:v>-5.2145691148168232E-3</c:v>
                </c:pt>
                <c:pt idx="7007">
                  <c:v>-5.2266041579451172E-3</c:v>
                </c:pt>
                <c:pt idx="7008">
                  <c:v>-5.2346565871682462E-3</c:v>
                </c:pt>
                <c:pt idx="7009">
                  <c:v>-5.2479309022592851E-3</c:v>
                </c:pt>
                <c:pt idx="7010">
                  <c:v>-5.2261376025287496E-3</c:v>
                </c:pt>
                <c:pt idx="7011">
                  <c:v>-5.2201851105971517E-3</c:v>
                </c:pt>
                <c:pt idx="7012">
                  <c:v>-5.2181169776676925E-3</c:v>
                </c:pt>
                <c:pt idx="7013">
                  <c:v>-5.213945439961923E-3</c:v>
                </c:pt>
                <c:pt idx="7014">
                  <c:v>-5.2161372751146212E-3</c:v>
                </c:pt>
                <c:pt idx="7015">
                  <c:v>-5.2331540430431952E-3</c:v>
                </c:pt>
                <c:pt idx="7016">
                  <c:v>-5.2209704685333789E-3</c:v>
                </c:pt>
                <c:pt idx="7017">
                  <c:v>-5.2236486889275383E-3</c:v>
                </c:pt>
                <c:pt idx="7018">
                  <c:v>-5.2375080060101525E-3</c:v>
                </c:pt>
                <c:pt idx="7019">
                  <c:v>-5.2331755914158335E-3</c:v>
                </c:pt>
                <c:pt idx="7020">
                  <c:v>-5.2454664419103094E-3</c:v>
                </c:pt>
                <c:pt idx="7021">
                  <c:v>-5.2469955326170589E-3</c:v>
                </c:pt>
                <c:pt idx="7022">
                  <c:v>-5.2446521287295824E-3</c:v>
                </c:pt>
                <c:pt idx="7023">
                  <c:v>-5.2192625224238226E-3</c:v>
                </c:pt>
                <c:pt idx="7024">
                  <c:v>-5.234476295180192E-3</c:v>
                </c:pt>
                <c:pt idx="7025">
                  <c:v>-5.2646218492810419E-3</c:v>
                </c:pt>
                <c:pt idx="7026">
                  <c:v>-5.2440229193458218E-3</c:v>
                </c:pt>
                <c:pt idx="7027">
                  <c:v>-5.2241176635168737E-3</c:v>
                </c:pt>
                <c:pt idx="7028">
                  <c:v>-5.2334894337404377E-3</c:v>
                </c:pt>
                <c:pt idx="7029">
                  <c:v>-5.2420007309830928E-3</c:v>
                </c:pt>
                <c:pt idx="7030">
                  <c:v>-5.2381530474783968E-3</c:v>
                </c:pt>
                <c:pt idx="7031">
                  <c:v>-5.2359485536183428E-3</c:v>
                </c:pt>
                <c:pt idx="7032">
                  <c:v>-5.2239525774072171E-3</c:v>
                </c:pt>
                <c:pt idx="7033">
                  <c:v>-5.2267852116375723E-3</c:v>
                </c:pt>
                <c:pt idx="7034">
                  <c:v>-5.2216231247856583E-3</c:v>
                </c:pt>
                <c:pt idx="7035">
                  <c:v>-5.2185211500565412E-3</c:v>
                </c:pt>
                <c:pt idx="7036">
                  <c:v>-5.2409524947837609E-3</c:v>
                </c:pt>
                <c:pt idx="7037">
                  <c:v>-5.2356530573621747E-3</c:v>
                </c:pt>
                <c:pt idx="7038">
                  <c:v>-5.2240954805165924E-3</c:v>
                </c:pt>
                <c:pt idx="7039">
                  <c:v>-5.2306959707641501E-3</c:v>
                </c:pt>
                <c:pt idx="7040">
                  <c:v>-5.2236548865942775E-3</c:v>
                </c:pt>
                <c:pt idx="7041">
                  <c:v>-5.2140061160070141E-3</c:v>
                </c:pt>
                <c:pt idx="7042">
                  <c:v>-5.2262959597149904E-3</c:v>
                </c:pt>
                <c:pt idx="7043">
                  <c:v>-5.2152007871618866E-3</c:v>
                </c:pt>
                <c:pt idx="7044">
                  <c:v>-5.2097039844164863E-3</c:v>
                </c:pt>
                <c:pt idx="7045">
                  <c:v>-5.2297154846307021E-3</c:v>
                </c:pt>
                <c:pt idx="7046">
                  <c:v>-5.223809972434562E-3</c:v>
                </c:pt>
                <c:pt idx="7047">
                  <c:v>-5.2082420809713061E-3</c:v>
                </c:pt>
                <c:pt idx="7048">
                  <c:v>-5.2239072135414856E-3</c:v>
                </c:pt>
                <c:pt idx="7049">
                  <c:v>-5.2259434852090078E-3</c:v>
                </c:pt>
                <c:pt idx="7050">
                  <c:v>-5.2218803858217963E-3</c:v>
                </c:pt>
                <c:pt idx="7051">
                  <c:v>-5.207093942839522E-3</c:v>
                </c:pt>
                <c:pt idx="7052">
                  <c:v>-5.2132384599613505E-3</c:v>
                </c:pt>
                <c:pt idx="7053">
                  <c:v>-5.2324646867178805E-3</c:v>
                </c:pt>
                <c:pt idx="7054">
                  <c:v>-5.2460784391749945E-3</c:v>
                </c:pt>
                <c:pt idx="7055">
                  <c:v>-5.2376878623314497E-3</c:v>
                </c:pt>
                <c:pt idx="7056">
                  <c:v>-5.2328294228557361E-3</c:v>
                </c:pt>
                <c:pt idx="7057">
                  <c:v>-5.2392274439313205E-3</c:v>
                </c:pt>
                <c:pt idx="7058">
                  <c:v>-5.2400882331168387E-3</c:v>
                </c:pt>
                <c:pt idx="7059">
                  <c:v>-5.2342587541609519E-3</c:v>
                </c:pt>
                <c:pt idx="7060">
                  <c:v>-5.2580985269915599E-3</c:v>
                </c:pt>
                <c:pt idx="7061">
                  <c:v>-5.2644320493975107E-3</c:v>
                </c:pt>
                <c:pt idx="7062">
                  <c:v>-5.2670342724531576E-3</c:v>
                </c:pt>
                <c:pt idx="7063">
                  <c:v>-5.25192180754181E-3</c:v>
                </c:pt>
                <c:pt idx="7064">
                  <c:v>-5.251107586372197E-3</c:v>
                </c:pt>
                <c:pt idx="7065">
                  <c:v>-5.2429672241613321E-3</c:v>
                </c:pt>
                <c:pt idx="7066">
                  <c:v>-5.2483572476585113E-3</c:v>
                </c:pt>
                <c:pt idx="7067">
                  <c:v>-5.2551561677541825E-3</c:v>
                </c:pt>
                <c:pt idx="7068">
                  <c:v>-5.2586959662045667E-3</c:v>
                </c:pt>
                <c:pt idx="7069">
                  <c:v>-5.2670937693272048E-3</c:v>
                </c:pt>
                <c:pt idx="7070">
                  <c:v>-5.2506579975700506E-3</c:v>
                </c:pt>
                <c:pt idx="7071">
                  <c:v>-5.2487237996241658E-3</c:v>
                </c:pt>
                <c:pt idx="7072">
                  <c:v>-5.2530268870361581E-3</c:v>
                </c:pt>
                <c:pt idx="7073">
                  <c:v>-5.2506736166892326E-3</c:v>
                </c:pt>
                <c:pt idx="7074">
                  <c:v>-5.2634502252047206E-3</c:v>
                </c:pt>
                <c:pt idx="7075">
                  <c:v>-5.2609145230689113E-3</c:v>
                </c:pt>
                <c:pt idx="7076">
                  <c:v>-5.262596076799941E-3</c:v>
                </c:pt>
                <c:pt idx="7077">
                  <c:v>-5.2581433332663484E-3</c:v>
                </c:pt>
                <c:pt idx="7078">
                  <c:v>-5.2565328904114654E-3</c:v>
                </c:pt>
                <c:pt idx="7079">
                  <c:v>-5.2684279063319591E-3</c:v>
                </c:pt>
                <c:pt idx="7080">
                  <c:v>-5.2728895274431154E-3</c:v>
                </c:pt>
                <c:pt idx="7081">
                  <c:v>-5.2552701170896464E-3</c:v>
                </c:pt>
                <c:pt idx="7082">
                  <c:v>-5.2580338093066682E-3</c:v>
                </c:pt>
                <c:pt idx="7083">
                  <c:v>-5.2484340756969068E-3</c:v>
                </c:pt>
                <c:pt idx="7084">
                  <c:v>-5.2426553965568244E-3</c:v>
                </c:pt>
                <c:pt idx="7085">
                  <c:v>-5.2339035045930416E-3</c:v>
                </c:pt>
                <c:pt idx="7086">
                  <c:v>-5.2514187721611318E-3</c:v>
                </c:pt>
                <c:pt idx="7087">
                  <c:v>-5.2444333481240744E-3</c:v>
                </c:pt>
                <c:pt idx="7088">
                  <c:v>-5.2459651758059098E-3</c:v>
                </c:pt>
                <c:pt idx="7089">
                  <c:v>-5.2444795163707142E-3</c:v>
                </c:pt>
                <c:pt idx="7090">
                  <c:v>-5.250450289535304E-3</c:v>
                </c:pt>
                <c:pt idx="7091">
                  <c:v>-5.2561226217814876E-3</c:v>
                </c:pt>
                <c:pt idx="7092">
                  <c:v>-5.2608061916732535E-3</c:v>
                </c:pt>
                <c:pt idx="7093">
                  <c:v>-5.2479071025017584E-3</c:v>
                </c:pt>
                <c:pt idx="7094">
                  <c:v>-5.2694853793336469E-3</c:v>
                </c:pt>
                <c:pt idx="7095">
                  <c:v>-5.2630569988299791E-3</c:v>
                </c:pt>
                <c:pt idx="7096">
                  <c:v>-5.2597733221398432E-3</c:v>
                </c:pt>
                <c:pt idx="7097">
                  <c:v>-5.2698784979576503E-3</c:v>
                </c:pt>
                <c:pt idx="7098">
                  <c:v>-5.2787116990359222E-3</c:v>
                </c:pt>
                <c:pt idx="7099">
                  <c:v>-5.2798288419374523E-3</c:v>
                </c:pt>
                <c:pt idx="7100">
                  <c:v>-5.2770302170859831E-3</c:v>
                </c:pt>
                <c:pt idx="7101">
                  <c:v>-5.2705947961728125E-3</c:v>
                </c:pt>
                <c:pt idx="7102">
                  <c:v>-5.2772255966513889E-3</c:v>
                </c:pt>
                <c:pt idx="7103">
                  <c:v>-5.2777074297352226E-3</c:v>
                </c:pt>
                <c:pt idx="7104">
                  <c:v>-5.2727068453050684E-3</c:v>
                </c:pt>
                <c:pt idx="7105">
                  <c:v>-5.2654467520852222E-3</c:v>
                </c:pt>
                <c:pt idx="7106">
                  <c:v>-5.272928413727414E-3</c:v>
                </c:pt>
                <c:pt idx="7107">
                  <c:v>-5.2672605203687396E-3</c:v>
                </c:pt>
                <c:pt idx="7108">
                  <c:v>-5.2780969734354402E-3</c:v>
                </c:pt>
                <c:pt idx="7109">
                  <c:v>-5.280835718310087E-3</c:v>
                </c:pt>
                <c:pt idx="7110">
                  <c:v>-5.2903250640406272E-3</c:v>
                </c:pt>
                <c:pt idx="7111">
                  <c:v>-5.302701849060721E-3</c:v>
                </c:pt>
                <c:pt idx="7112">
                  <c:v>-5.2926216793559968E-3</c:v>
                </c:pt>
                <c:pt idx="7113">
                  <c:v>-5.2988389527393103E-3</c:v>
                </c:pt>
                <c:pt idx="7114">
                  <c:v>-5.3066565344857836E-3</c:v>
                </c:pt>
                <c:pt idx="7115">
                  <c:v>-5.297730169371997E-3</c:v>
                </c:pt>
                <c:pt idx="7116">
                  <c:v>-5.3044888639915281E-3</c:v>
                </c:pt>
                <c:pt idx="7117">
                  <c:v>-5.3019016885912061E-3</c:v>
                </c:pt>
                <c:pt idx="7118">
                  <c:v>-5.3059689274647043E-3</c:v>
                </c:pt>
                <c:pt idx="7119">
                  <c:v>-5.2821605591073526E-3</c:v>
                </c:pt>
                <c:pt idx="7120">
                  <c:v>-5.2946880839772684E-3</c:v>
                </c:pt>
                <c:pt idx="7121">
                  <c:v>-5.2944612784469472E-3</c:v>
                </c:pt>
                <c:pt idx="7122">
                  <c:v>-5.3185863950780451E-3</c:v>
                </c:pt>
                <c:pt idx="7123">
                  <c:v>-5.2970856916539563E-3</c:v>
                </c:pt>
                <c:pt idx="7124">
                  <c:v>-5.2997383046913616E-3</c:v>
                </c:pt>
                <c:pt idx="7125">
                  <c:v>-5.3035278061351427E-3</c:v>
                </c:pt>
                <c:pt idx="7126">
                  <c:v>-5.3052016255998929E-3</c:v>
                </c:pt>
                <c:pt idx="7127">
                  <c:v>-5.3153327782691842E-3</c:v>
                </c:pt>
                <c:pt idx="7128">
                  <c:v>-5.3070069384497072E-3</c:v>
                </c:pt>
                <c:pt idx="7129">
                  <c:v>-5.2882054524564116E-3</c:v>
                </c:pt>
                <c:pt idx="7130">
                  <c:v>-5.3075449772531187E-3</c:v>
                </c:pt>
                <c:pt idx="7131">
                  <c:v>-5.323249526235003E-3</c:v>
                </c:pt>
                <c:pt idx="7132">
                  <c:v>-5.3112853562663652E-3</c:v>
                </c:pt>
                <c:pt idx="7133">
                  <c:v>-5.3273034508100423E-3</c:v>
                </c:pt>
                <c:pt idx="7134">
                  <c:v>-5.3258248589144498E-3</c:v>
                </c:pt>
                <c:pt idx="7135">
                  <c:v>-5.3514714431300257E-3</c:v>
                </c:pt>
                <c:pt idx="7136">
                  <c:v>-5.3461359134880206E-3</c:v>
                </c:pt>
                <c:pt idx="7137">
                  <c:v>-5.3512309310512953E-3</c:v>
                </c:pt>
                <c:pt idx="7138">
                  <c:v>-5.345904518680538E-3</c:v>
                </c:pt>
                <c:pt idx="7139">
                  <c:v>-5.3388252113408148E-3</c:v>
                </c:pt>
                <c:pt idx="7140">
                  <c:v>-5.341696608321414E-3</c:v>
                </c:pt>
                <c:pt idx="7141">
                  <c:v>-5.343286363973662E-3</c:v>
                </c:pt>
                <c:pt idx="7142">
                  <c:v>-5.3572895019307473E-3</c:v>
                </c:pt>
                <c:pt idx="7143">
                  <c:v>-5.3620419615955373E-3</c:v>
                </c:pt>
                <c:pt idx="7144">
                  <c:v>-5.3796318303463925E-3</c:v>
                </c:pt>
                <c:pt idx="7145">
                  <c:v>-5.3781417059319886E-3</c:v>
                </c:pt>
                <c:pt idx="7146">
                  <c:v>-5.3748160492517764E-3</c:v>
                </c:pt>
                <c:pt idx="7147">
                  <c:v>-5.3772678617768086E-3</c:v>
                </c:pt>
                <c:pt idx="7148">
                  <c:v>-5.3779117911144491E-3</c:v>
                </c:pt>
                <c:pt idx="7149">
                  <c:v>-5.3881141148920432E-3</c:v>
                </c:pt>
                <c:pt idx="7150">
                  <c:v>-5.3810819003253275E-3</c:v>
                </c:pt>
                <c:pt idx="7151">
                  <c:v>-5.3806040125637554E-3</c:v>
                </c:pt>
                <c:pt idx="7152">
                  <c:v>-5.3735082642308585E-3</c:v>
                </c:pt>
                <c:pt idx="7153">
                  <c:v>-5.37555199957062E-3</c:v>
                </c:pt>
                <c:pt idx="7154">
                  <c:v>-5.3888051926726634E-3</c:v>
                </c:pt>
                <c:pt idx="7155">
                  <c:v>-5.3922607204226003E-3</c:v>
                </c:pt>
                <c:pt idx="7156">
                  <c:v>-5.3696530125673519E-3</c:v>
                </c:pt>
                <c:pt idx="7157">
                  <c:v>-5.3589924507790572E-3</c:v>
                </c:pt>
                <c:pt idx="7158">
                  <c:v>-5.3790845653945308E-3</c:v>
                </c:pt>
                <c:pt idx="7159">
                  <c:v>-5.3722395064414999E-3</c:v>
                </c:pt>
                <c:pt idx="7160">
                  <c:v>-5.3736521117112492E-3</c:v>
                </c:pt>
                <c:pt idx="7161">
                  <c:v>-5.3805766564658936E-3</c:v>
                </c:pt>
                <c:pt idx="7162">
                  <c:v>-5.3795739971460553E-3</c:v>
                </c:pt>
                <c:pt idx="7163">
                  <c:v>-5.3831361586384125E-3</c:v>
                </c:pt>
                <c:pt idx="7164">
                  <c:v>-5.3917890899221818E-3</c:v>
                </c:pt>
                <c:pt idx="7165">
                  <c:v>-5.3856295521056531E-3</c:v>
                </c:pt>
                <c:pt idx="7166">
                  <c:v>-5.3927835627492092E-3</c:v>
                </c:pt>
                <c:pt idx="7167">
                  <c:v>-5.3888297636252068E-3</c:v>
                </c:pt>
                <c:pt idx="7168">
                  <c:v>-5.3955780686400319E-3</c:v>
                </c:pt>
                <c:pt idx="7169">
                  <c:v>-5.3904158127162562E-3</c:v>
                </c:pt>
                <c:pt idx="7170">
                  <c:v>-5.3869985912083527E-3</c:v>
                </c:pt>
                <c:pt idx="7171">
                  <c:v>-5.393335825949367E-3</c:v>
                </c:pt>
                <c:pt idx="7172">
                  <c:v>-5.4027487318194355E-3</c:v>
                </c:pt>
                <c:pt idx="7173">
                  <c:v>-5.3834194926774079E-3</c:v>
                </c:pt>
                <c:pt idx="7174">
                  <c:v>-5.4008358971155039E-3</c:v>
                </c:pt>
                <c:pt idx="7175">
                  <c:v>-5.3841636321883633E-3</c:v>
                </c:pt>
                <c:pt idx="7176">
                  <c:v>-5.3878820820779001E-3</c:v>
                </c:pt>
                <c:pt idx="7177">
                  <c:v>-5.4047647549808368E-3</c:v>
                </c:pt>
                <c:pt idx="7178">
                  <c:v>-5.3824218681101724E-3</c:v>
                </c:pt>
                <c:pt idx="7179">
                  <c:v>-5.3728479076656311E-3</c:v>
                </c:pt>
                <c:pt idx="7180">
                  <c:v>-5.3706491607939657E-3</c:v>
                </c:pt>
                <c:pt idx="7181">
                  <c:v>-5.3872155791587556E-3</c:v>
                </c:pt>
                <c:pt idx="7182">
                  <c:v>-5.3903238539152994E-3</c:v>
                </c:pt>
                <c:pt idx="7183">
                  <c:v>-5.3944483349360932E-3</c:v>
                </c:pt>
                <c:pt idx="7184">
                  <c:v>-5.3910534878313333E-3</c:v>
                </c:pt>
                <c:pt idx="7185">
                  <c:v>-5.415747644471813E-3</c:v>
                </c:pt>
                <c:pt idx="7186">
                  <c:v>-5.397391640213545E-3</c:v>
                </c:pt>
                <c:pt idx="7187">
                  <c:v>-5.4081085122872578E-3</c:v>
                </c:pt>
                <c:pt idx="7188">
                  <c:v>-5.3978914356162351E-3</c:v>
                </c:pt>
                <c:pt idx="7189">
                  <c:v>-5.3890547356646229E-3</c:v>
                </c:pt>
                <c:pt idx="7190">
                  <c:v>-5.3871532480470035E-3</c:v>
                </c:pt>
                <c:pt idx="7191">
                  <c:v>-5.3925086819324912E-3</c:v>
                </c:pt>
                <c:pt idx="7192">
                  <c:v>-5.3896004457726059E-3</c:v>
                </c:pt>
                <c:pt idx="7193">
                  <c:v>-5.3978783568826745E-3</c:v>
                </c:pt>
                <c:pt idx="7194">
                  <c:v>-5.3876916102655143E-3</c:v>
                </c:pt>
                <c:pt idx="7195">
                  <c:v>-5.391819568091389E-3</c:v>
                </c:pt>
                <c:pt idx="7196">
                  <c:v>-5.3740982715566677E-3</c:v>
                </c:pt>
                <c:pt idx="7197">
                  <c:v>-5.4001188814630455E-3</c:v>
                </c:pt>
                <c:pt idx="7198">
                  <c:v>-5.3898250853788828E-3</c:v>
                </c:pt>
                <c:pt idx="7199">
                  <c:v>-5.4197264626498574E-3</c:v>
                </c:pt>
                <c:pt idx="7200">
                  <c:v>-5.4230099036902089E-3</c:v>
                </c:pt>
                <c:pt idx="7201">
                  <c:v>-5.3884034684911365E-3</c:v>
                </c:pt>
                <c:pt idx="7202">
                  <c:v>-5.3954664840798897E-3</c:v>
                </c:pt>
                <c:pt idx="7203">
                  <c:v>-5.4073288173963818E-3</c:v>
                </c:pt>
                <c:pt idx="7204">
                  <c:v>-5.4011065570330778E-3</c:v>
                </c:pt>
                <c:pt idx="7205">
                  <c:v>-5.3892958547875382E-3</c:v>
                </c:pt>
                <c:pt idx="7206">
                  <c:v>-5.3928879263123314E-3</c:v>
                </c:pt>
                <c:pt idx="7207">
                  <c:v>-5.385248256722386E-3</c:v>
                </c:pt>
                <c:pt idx="7208">
                  <c:v>-5.3982050523957489E-3</c:v>
                </c:pt>
                <c:pt idx="7209">
                  <c:v>-5.4057372275762771E-3</c:v>
                </c:pt>
                <c:pt idx="7210">
                  <c:v>-5.4180484299275397E-3</c:v>
                </c:pt>
                <c:pt idx="7211">
                  <c:v>-5.4220856104755695E-3</c:v>
                </c:pt>
                <c:pt idx="7212">
                  <c:v>-5.4082067875547233E-3</c:v>
                </c:pt>
                <c:pt idx="7213">
                  <c:v>-5.4123730575033578E-3</c:v>
                </c:pt>
                <c:pt idx="7214">
                  <c:v>-5.3924787780212768E-3</c:v>
                </c:pt>
                <c:pt idx="7215">
                  <c:v>-5.3916523837689535E-3</c:v>
                </c:pt>
                <c:pt idx="7216">
                  <c:v>-5.406819604524586E-3</c:v>
                </c:pt>
                <c:pt idx="7217">
                  <c:v>-5.3901896663700599E-3</c:v>
                </c:pt>
                <c:pt idx="7218">
                  <c:v>-5.4067214439090091E-3</c:v>
                </c:pt>
                <c:pt idx="7219">
                  <c:v>-5.4014699405043939E-3</c:v>
                </c:pt>
                <c:pt idx="7220">
                  <c:v>-5.420821293968793E-3</c:v>
                </c:pt>
                <c:pt idx="7221">
                  <c:v>-5.4322814361586827E-3</c:v>
                </c:pt>
                <c:pt idx="7222">
                  <c:v>-5.4344057222173222E-3</c:v>
                </c:pt>
                <c:pt idx="7223">
                  <c:v>-5.4271189601994303E-3</c:v>
                </c:pt>
                <c:pt idx="7224">
                  <c:v>-5.4327683229024645E-3</c:v>
                </c:pt>
                <c:pt idx="7225">
                  <c:v>-5.408681351943047E-3</c:v>
                </c:pt>
                <c:pt idx="7226">
                  <c:v>-5.4116811402172742E-3</c:v>
                </c:pt>
                <c:pt idx="7227">
                  <c:v>-5.4284717385919608E-3</c:v>
                </c:pt>
                <c:pt idx="7228">
                  <c:v>-5.438378243997271E-3</c:v>
                </c:pt>
                <c:pt idx="7229">
                  <c:v>-5.4278528597863961E-3</c:v>
                </c:pt>
                <c:pt idx="7230">
                  <c:v>-5.4357693184043255E-3</c:v>
                </c:pt>
                <c:pt idx="7231">
                  <c:v>-5.4434135406303185E-3</c:v>
                </c:pt>
                <c:pt idx="7232">
                  <c:v>-5.4293929513904854E-3</c:v>
                </c:pt>
                <c:pt idx="7233">
                  <c:v>-5.4395471246400338E-3</c:v>
                </c:pt>
                <c:pt idx="7234">
                  <c:v>-5.4399814670652059E-3</c:v>
                </c:pt>
                <c:pt idx="7235">
                  <c:v>-5.4421942408141586E-3</c:v>
                </c:pt>
                <c:pt idx="7236">
                  <c:v>-5.4471081676922481E-3</c:v>
                </c:pt>
                <c:pt idx="7237">
                  <c:v>-5.4569766646311432E-3</c:v>
                </c:pt>
                <c:pt idx="7238">
                  <c:v>-5.4348887419708959E-3</c:v>
                </c:pt>
                <c:pt idx="7239">
                  <c:v>-5.450973647040099E-3</c:v>
                </c:pt>
                <c:pt idx="7240">
                  <c:v>-5.4495929730633405E-3</c:v>
                </c:pt>
                <c:pt idx="7241">
                  <c:v>-5.4415396463781502E-3</c:v>
                </c:pt>
                <c:pt idx="7242">
                  <c:v>-5.4531332524197906E-3</c:v>
                </c:pt>
                <c:pt idx="7243">
                  <c:v>-5.4555648630941886E-3</c:v>
                </c:pt>
                <c:pt idx="7244">
                  <c:v>-5.4597908702619857E-3</c:v>
                </c:pt>
                <c:pt idx="7245">
                  <c:v>-5.4757970664837275E-3</c:v>
                </c:pt>
                <c:pt idx="7246">
                  <c:v>-5.4594663562750317E-3</c:v>
                </c:pt>
                <c:pt idx="7247">
                  <c:v>-5.4698878079661745E-3</c:v>
                </c:pt>
                <c:pt idx="7248">
                  <c:v>-5.4734737629470159E-3</c:v>
                </c:pt>
                <c:pt idx="7249">
                  <c:v>-5.4703709265633543E-3</c:v>
                </c:pt>
                <c:pt idx="7250">
                  <c:v>-5.4873393300917594E-3</c:v>
                </c:pt>
                <c:pt idx="7251">
                  <c:v>-5.4845391737720845E-3</c:v>
                </c:pt>
                <c:pt idx="7252">
                  <c:v>-5.4701883614168452E-3</c:v>
                </c:pt>
                <c:pt idx="7253">
                  <c:v>-5.4818855649602137E-3</c:v>
                </c:pt>
                <c:pt idx="7254">
                  <c:v>-5.4898739780681275E-3</c:v>
                </c:pt>
                <c:pt idx="7255">
                  <c:v>-5.5070980189874325E-3</c:v>
                </c:pt>
                <c:pt idx="7256">
                  <c:v>-5.4880898274983414E-3</c:v>
                </c:pt>
                <c:pt idx="7257">
                  <c:v>-5.4913445965466528E-3</c:v>
                </c:pt>
                <c:pt idx="7258">
                  <c:v>-5.4859649708237672E-3</c:v>
                </c:pt>
                <c:pt idx="7259">
                  <c:v>-5.5007440051651037E-3</c:v>
                </c:pt>
                <c:pt idx="7260">
                  <c:v>-5.5032887382517673E-3</c:v>
                </c:pt>
                <c:pt idx="7261">
                  <c:v>-5.4980075690944027E-3</c:v>
                </c:pt>
                <c:pt idx="7262">
                  <c:v>-5.494381092870192E-3</c:v>
                </c:pt>
                <c:pt idx="7263">
                  <c:v>-5.5080163167332361E-3</c:v>
                </c:pt>
                <c:pt idx="7264">
                  <c:v>-5.5036010217039593E-3</c:v>
                </c:pt>
                <c:pt idx="7265">
                  <c:v>-5.4975585637974961E-3</c:v>
                </c:pt>
                <c:pt idx="7266">
                  <c:v>-5.5027029963926151E-3</c:v>
                </c:pt>
                <c:pt idx="7267">
                  <c:v>-5.4958426066073745E-3</c:v>
                </c:pt>
                <c:pt idx="7268">
                  <c:v>-5.51953477830649E-3</c:v>
                </c:pt>
                <c:pt idx="7269">
                  <c:v>-5.5120147673012095E-3</c:v>
                </c:pt>
                <c:pt idx="7270">
                  <c:v>-5.522482777192971E-3</c:v>
                </c:pt>
                <c:pt idx="7271">
                  <c:v>-5.5125200906953028E-3</c:v>
                </c:pt>
                <c:pt idx="7272">
                  <c:v>-5.5259467427039074E-3</c:v>
                </c:pt>
                <c:pt idx="7273">
                  <c:v>-5.5236928785407481E-3</c:v>
                </c:pt>
                <c:pt idx="7274">
                  <c:v>-5.5515479084937988E-3</c:v>
                </c:pt>
                <c:pt idx="7275">
                  <c:v>-5.545294430005906E-3</c:v>
                </c:pt>
                <c:pt idx="7276">
                  <c:v>-5.5428597324519444E-3</c:v>
                </c:pt>
                <c:pt idx="7277">
                  <c:v>-5.5478330776654637E-3</c:v>
                </c:pt>
                <c:pt idx="7278">
                  <c:v>-5.5559645496135813E-3</c:v>
                </c:pt>
                <c:pt idx="7279">
                  <c:v>-5.5629249830014124E-3</c:v>
                </c:pt>
                <c:pt idx="7280">
                  <c:v>-5.5743311958260438E-3</c:v>
                </c:pt>
                <c:pt idx="7281">
                  <c:v>-5.5845618761875791E-3</c:v>
                </c:pt>
                <c:pt idx="7282">
                  <c:v>-5.5791568975907969E-3</c:v>
                </c:pt>
                <c:pt idx="7283">
                  <c:v>-5.5751871260473146E-3</c:v>
                </c:pt>
                <c:pt idx="7284">
                  <c:v>-5.5751090726813583E-3</c:v>
                </c:pt>
                <c:pt idx="7285">
                  <c:v>-5.5692693074255104E-3</c:v>
                </c:pt>
                <c:pt idx="7286">
                  <c:v>-5.5821601150954983E-3</c:v>
                </c:pt>
                <c:pt idx="7287">
                  <c:v>-5.5751932972142662E-3</c:v>
                </c:pt>
                <c:pt idx="7288">
                  <c:v>-5.5684167543056107E-3</c:v>
                </c:pt>
                <c:pt idx="7289">
                  <c:v>-5.5775273941051197E-3</c:v>
                </c:pt>
                <c:pt idx="7290">
                  <c:v>-5.5722220207081339E-3</c:v>
                </c:pt>
                <c:pt idx="7291">
                  <c:v>-5.5810560469106369E-3</c:v>
                </c:pt>
                <c:pt idx="7292">
                  <c:v>-5.574465251845441E-3</c:v>
                </c:pt>
                <c:pt idx="7293">
                  <c:v>-5.5839977774714E-3</c:v>
                </c:pt>
                <c:pt idx="7294">
                  <c:v>-5.596923750668786E-3</c:v>
                </c:pt>
                <c:pt idx="7295">
                  <c:v>-5.5810483069700994E-3</c:v>
                </c:pt>
                <c:pt idx="7296">
                  <c:v>-5.6027390301493854E-3</c:v>
                </c:pt>
                <c:pt idx="7297">
                  <c:v>-5.5892383877870341E-3</c:v>
                </c:pt>
                <c:pt idx="7298">
                  <c:v>-5.5929518820419218E-3</c:v>
                </c:pt>
                <c:pt idx="7299">
                  <c:v>-5.6044368429006919E-3</c:v>
                </c:pt>
                <c:pt idx="7300">
                  <c:v>-5.6099424945232467E-3</c:v>
                </c:pt>
                <c:pt idx="7301">
                  <c:v>-5.5889555791499073E-3</c:v>
                </c:pt>
                <c:pt idx="7302">
                  <c:v>-5.5960467486838739E-3</c:v>
                </c:pt>
                <c:pt idx="7303">
                  <c:v>-5.5923998734526744E-3</c:v>
                </c:pt>
                <c:pt idx="7304">
                  <c:v>-5.5977958296396652E-3</c:v>
                </c:pt>
                <c:pt idx="7305">
                  <c:v>-5.6046006563287747E-3</c:v>
                </c:pt>
                <c:pt idx="7306">
                  <c:v>-5.5879966822926551E-3</c:v>
                </c:pt>
                <c:pt idx="7307">
                  <c:v>-5.5948625619387394E-3</c:v>
                </c:pt>
                <c:pt idx="7308">
                  <c:v>-5.6007603079089438E-3</c:v>
                </c:pt>
                <c:pt idx="7309">
                  <c:v>-5.6046771506325513E-3</c:v>
                </c:pt>
                <c:pt idx="7310">
                  <c:v>-5.6153280591999949E-3</c:v>
                </c:pt>
                <c:pt idx="7311">
                  <c:v>-5.6219113594919981E-3</c:v>
                </c:pt>
                <c:pt idx="7312">
                  <c:v>-5.6167022333858457E-3</c:v>
                </c:pt>
                <c:pt idx="7313">
                  <c:v>-5.6233377922878186E-3</c:v>
                </c:pt>
                <c:pt idx="7314">
                  <c:v>-5.6224800600224306E-3</c:v>
                </c:pt>
                <c:pt idx="7315">
                  <c:v>-5.6125586063274797E-3</c:v>
                </c:pt>
                <c:pt idx="7316">
                  <c:v>-5.6212170713850311E-3</c:v>
                </c:pt>
                <c:pt idx="7317">
                  <c:v>-5.632406787679416E-3</c:v>
                </c:pt>
                <c:pt idx="7318">
                  <c:v>-5.6332417271632903E-3</c:v>
                </c:pt>
                <c:pt idx="7319">
                  <c:v>-5.6293445122992001E-3</c:v>
                </c:pt>
                <c:pt idx="7320">
                  <c:v>-5.6414409516062497E-3</c:v>
                </c:pt>
                <c:pt idx="7321">
                  <c:v>-5.6459297428323131E-3</c:v>
                </c:pt>
                <c:pt idx="7322">
                  <c:v>-5.642908912537002E-3</c:v>
                </c:pt>
                <c:pt idx="7323">
                  <c:v>-5.6307937044751183E-3</c:v>
                </c:pt>
                <c:pt idx="7324">
                  <c:v>-5.6344686195003062E-3</c:v>
                </c:pt>
                <c:pt idx="7325">
                  <c:v>-5.6295543394037813E-3</c:v>
                </c:pt>
                <c:pt idx="7326">
                  <c:v>-5.6441530683863476E-3</c:v>
                </c:pt>
                <c:pt idx="7327">
                  <c:v>-5.6606804150779065E-3</c:v>
                </c:pt>
                <c:pt idx="7328">
                  <c:v>-5.6539156375054571E-3</c:v>
                </c:pt>
                <c:pt idx="7329">
                  <c:v>-5.6561638881311308E-3</c:v>
                </c:pt>
                <c:pt idx="7330">
                  <c:v>-5.6655195154194805E-3</c:v>
                </c:pt>
                <c:pt idx="7331">
                  <c:v>-5.6642705220130178E-3</c:v>
                </c:pt>
                <c:pt idx="7332">
                  <c:v>-5.6637330646446419E-3</c:v>
                </c:pt>
                <c:pt idx="7333">
                  <c:v>-5.6684318626405534E-3</c:v>
                </c:pt>
                <c:pt idx="7334">
                  <c:v>-5.6664928078531364E-3</c:v>
                </c:pt>
                <c:pt idx="7335">
                  <c:v>-5.6752945691144543E-3</c:v>
                </c:pt>
                <c:pt idx="7336">
                  <c:v>-5.6831967160232214E-3</c:v>
                </c:pt>
                <c:pt idx="7337">
                  <c:v>-5.6973076540169452E-3</c:v>
                </c:pt>
                <c:pt idx="7338">
                  <c:v>-5.702954789307605E-3</c:v>
                </c:pt>
                <c:pt idx="7339">
                  <c:v>-5.6943341728673564E-3</c:v>
                </c:pt>
                <c:pt idx="7340">
                  <c:v>-5.6809599314380094E-3</c:v>
                </c:pt>
                <c:pt idx="7341">
                  <c:v>-5.6793299361346831E-3</c:v>
                </c:pt>
                <c:pt idx="7342">
                  <c:v>-5.6849937097405096E-3</c:v>
                </c:pt>
                <c:pt idx="7343">
                  <c:v>-5.6929444685988526E-3</c:v>
                </c:pt>
                <c:pt idx="7344">
                  <c:v>-5.7069747811762106E-3</c:v>
                </c:pt>
                <c:pt idx="7345">
                  <c:v>-5.6914782873419365E-3</c:v>
                </c:pt>
                <c:pt idx="7346">
                  <c:v>-5.6866488510483038E-3</c:v>
                </c:pt>
                <c:pt idx="7347">
                  <c:v>-5.7100230690158502E-3</c:v>
                </c:pt>
                <c:pt idx="7348">
                  <c:v>-5.7003734023017031E-3</c:v>
                </c:pt>
                <c:pt idx="7349">
                  <c:v>-5.705733443588097E-3</c:v>
                </c:pt>
                <c:pt idx="7350">
                  <c:v>-5.7020466042036174E-3</c:v>
                </c:pt>
                <c:pt idx="7351">
                  <c:v>-5.6872330655570614E-3</c:v>
                </c:pt>
                <c:pt idx="7352">
                  <c:v>-5.6831303446485473E-3</c:v>
                </c:pt>
                <c:pt idx="7353">
                  <c:v>-5.6735893559516542E-3</c:v>
                </c:pt>
                <c:pt idx="7354">
                  <c:v>-5.6904406605220509E-3</c:v>
                </c:pt>
                <c:pt idx="7355">
                  <c:v>-5.6974551899423055E-3</c:v>
                </c:pt>
                <c:pt idx="7356">
                  <c:v>-5.7013732320032482E-3</c:v>
                </c:pt>
                <c:pt idx="7357">
                  <c:v>-5.7296744766577833E-3</c:v>
                </c:pt>
                <c:pt idx="7358">
                  <c:v>-5.710267954839119E-3</c:v>
                </c:pt>
                <c:pt idx="7359">
                  <c:v>-5.7086100659194585E-3</c:v>
                </c:pt>
                <c:pt idx="7360">
                  <c:v>-5.7191099690707056E-3</c:v>
                </c:pt>
                <c:pt idx="7361">
                  <c:v>-5.730452243803948E-3</c:v>
                </c:pt>
                <c:pt idx="7362">
                  <c:v>-5.7255052503379757E-3</c:v>
                </c:pt>
                <c:pt idx="7363">
                  <c:v>-5.7227407782151282E-3</c:v>
                </c:pt>
                <c:pt idx="7364">
                  <c:v>-5.7162518174904047E-3</c:v>
                </c:pt>
                <c:pt idx="7365">
                  <c:v>-5.7122686509954567E-3</c:v>
                </c:pt>
                <c:pt idx="7366">
                  <c:v>-5.7179751213218321E-3</c:v>
                </c:pt>
                <c:pt idx="7367">
                  <c:v>-5.7171888794733351E-3</c:v>
                </c:pt>
                <c:pt idx="7368">
                  <c:v>-5.7084313343853162E-3</c:v>
                </c:pt>
                <c:pt idx="7369">
                  <c:v>-5.7228412539824568E-3</c:v>
                </c:pt>
                <c:pt idx="7370">
                  <c:v>-5.7300058502777534E-3</c:v>
                </c:pt>
                <c:pt idx="7371">
                  <c:v>-5.7285906387404125E-3</c:v>
                </c:pt>
                <c:pt idx="7372">
                  <c:v>-5.7335776578127887E-3</c:v>
                </c:pt>
                <c:pt idx="7373">
                  <c:v>-5.7319312149528567E-3</c:v>
                </c:pt>
                <c:pt idx="7374">
                  <c:v>-5.7358570852150325E-3</c:v>
                </c:pt>
                <c:pt idx="7375">
                  <c:v>-5.7343561475963062E-3</c:v>
                </c:pt>
                <c:pt idx="7376">
                  <c:v>-5.7367445114191919E-3</c:v>
                </c:pt>
                <c:pt idx="7377">
                  <c:v>-5.7355859482155569E-3</c:v>
                </c:pt>
                <c:pt idx="7378">
                  <c:v>-5.7435978377621717E-3</c:v>
                </c:pt>
                <c:pt idx="7379">
                  <c:v>-5.7366256266124923E-3</c:v>
                </c:pt>
                <c:pt idx="7380">
                  <c:v>-5.7513121947289012E-3</c:v>
                </c:pt>
                <c:pt idx="7381">
                  <c:v>-5.7388787398837621E-3</c:v>
                </c:pt>
                <c:pt idx="7382">
                  <c:v>-5.7431680675393655E-3</c:v>
                </c:pt>
                <c:pt idx="7383">
                  <c:v>-5.7454161545632734E-3</c:v>
                </c:pt>
                <c:pt idx="7384">
                  <c:v>-5.7382528795504421E-3</c:v>
                </c:pt>
                <c:pt idx="7385">
                  <c:v>-5.7466012293037501E-3</c:v>
                </c:pt>
                <c:pt idx="7386">
                  <c:v>-5.7596365188905992E-3</c:v>
                </c:pt>
                <c:pt idx="7387">
                  <c:v>-5.7656822141800438E-3</c:v>
                </c:pt>
                <c:pt idx="7388">
                  <c:v>-5.7649392206698402E-3</c:v>
                </c:pt>
                <c:pt idx="7389">
                  <c:v>-5.7522748769704883E-3</c:v>
                </c:pt>
                <c:pt idx="7390">
                  <c:v>-5.7545864679959778E-3</c:v>
                </c:pt>
                <c:pt idx="7391">
                  <c:v>-5.7446400956668083E-3</c:v>
                </c:pt>
                <c:pt idx="7392">
                  <c:v>-5.7492605763238185E-3</c:v>
                </c:pt>
                <c:pt idx="7393">
                  <c:v>-5.7628966954185101E-3</c:v>
                </c:pt>
                <c:pt idx="7394">
                  <c:v>-5.7598801426403104E-3</c:v>
                </c:pt>
                <c:pt idx="7395">
                  <c:v>-5.7482249312339143E-3</c:v>
                </c:pt>
                <c:pt idx="7396">
                  <c:v>-5.7570583694005837E-3</c:v>
                </c:pt>
                <c:pt idx="7397">
                  <c:v>-5.7638730081326188E-3</c:v>
                </c:pt>
                <c:pt idx="7398">
                  <c:v>-5.754661713380768E-3</c:v>
                </c:pt>
                <c:pt idx="7399">
                  <c:v>-5.7443877182138748E-3</c:v>
                </c:pt>
                <c:pt idx="7400">
                  <c:v>-5.756809264899734E-3</c:v>
                </c:pt>
                <c:pt idx="7401">
                  <c:v>-5.7621319003080106E-3</c:v>
                </c:pt>
                <c:pt idx="7402">
                  <c:v>-5.7605967572982239E-3</c:v>
                </c:pt>
                <c:pt idx="7403">
                  <c:v>-5.7765485531065539E-3</c:v>
                </c:pt>
                <c:pt idx="7404">
                  <c:v>-5.7703515964852301E-3</c:v>
                </c:pt>
                <c:pt idx="7405">
                  <c:v>-5.7879673777355162E-3</c:v>
                </c:pt>
                <c:pt idx="7406">
                  <c:v>-5.7791841704512344E-3</c:v>
                </c:pt>
                <c:pt idx="7407">
                  <c:v>-5.7714157932565371E-3</c:v>
                </c:pt>
                <c:pt idx="7408">
                  <c:v>-5.7762052796723395E-3</c:v>
                </c:pt>
                <c:pt idx="7409">
                  <c:v>-5.7777349721640338E-3</c:v>
                </c:pt>
                <c:pt idx="7410">
                  <c:v>-5.8078163830357771E-3</c:v>
                </c:pt>
                <c:pt idx="7411">
                  <c:v>-5.7988581079094848E-3</c:v>
                </c:pt>
                <c:pt idx="7412">
                  <c:v>-5.8059483840665381E-3</c:v>
                </c:pt>
                <c:pt idx="7413">
                  <c:v>-5.8101195685031966E-3</c:v>
                </c:pt>
                <c:pt idx="7414">
                  <c:v>-5.8044581261220878E-3</c:v>
                </c:pt>
                <c:pt idx="7415">
                  <c:v>-5.799081647753777E-3</c:v>
                </c:pt>
                <c:pt idx="7416">
                  <c:v>-5.7990192096418506E-3</c:v>
                </c:pt>
                <c:pt idx="7417">
                  <c:v>-5.803159535077573E-3</c:v>
                </c:pt>
                <c:pt idx="7418">
                  <c:v>-5.8001242425311933E-3</c:v>
                </c:pt>
                <c:pt idx="7419">
                  <c:v>-5.793897422294348E-3</c:v>
                </c:pt>
                <c:pt idx="7420">
                  <c:v>-5.7934764922355948E-3</c:v>
                </c:pt>
                <c:pt idx="7421">
                  <c:v>-5.7975040920079388E-3</c:v>
                </c:pt>
                <c:pt idx="7422">
                  <c:v>-5.8032708260542009E-3</c:v>
                </c:pt>
                <c:pt idx="7423">
                  <c:v>-5.8009107973363986E-3</c:v>
                </c:pt>
                <c:pt idx="7424">
                  <c:v>-5.7939606434314738E-3</c:v>
                </c:pt>
                <c:pt idx="7425">
                  <c:v>-5.7861294224006658E-3</c:v>
                </c:pt>
                <c:pt idx="7426">
                  <c:v>-5.7893424792656431E-3</c:v>
                </c:pt>
                <c:pt idx="7427">
                  <c:v>-5.7906364142266444E-3</c:v>
                </c:pt>
                <c:pt idx="7428">
                  <c:v>-5.7837330030855111E-3</c:v>
                </c:pt>
                <c:pt idx="7429">
                  <c:v>-5.7863117680243036E-3</c:v>
                </c:pt>
                <c:pt idx="7430">
                  <c:v>-5.8070041796775317E-3</c:v>
                </c:pt>
                <c:pt idx="7431">
                  <c:v>-5.7923532928388401E-3</c:v>
                </c:pt>
                <c:pt idx="7432">
                  <c:v>-5.7917079163012433E-3</c:v>
                </c:pt>
                <c:pt idx="7433">
                  <c:v>-5.8118927290807046E-3</c:v>
                </c:pt>
                <c:pt idx="7434">
                  <c:v>-5.8089586009856132E-3</c:v>
                </c:pt>
                <c:pt idx="7435">
                  <c:v>-5.8009839799637915E-3</c:v>
                </c:pt>
                <c:pt idx="7436">
                  <c:v>-5.7909221077262294E-3</c:v>
                </c:pt>
                <c:pt idx="7437">
                  <c:v>-5.791835320822605E-3</c:v>
                </c:pt>
                <c:pt idx="7438">
                  <c:v>-5.7780653572943406E-3</c:v>
                </c:pt>
                <c:pt idx="7439">
                  <c:v>-5.7866868939956302E-3</c:v>
                </c:pt>
                <c:pt idx="7440">
                  <c:v>-5.7881305187314283E-3</c:v>
                </c:pt>
                <c:pt idx="7441">
                  <c:v>-5.7787753612818377E-3</c:v>
                </c:pt>
                <c:pt idx="7442">
                  <c:v>-5.7892750758987725E-3</c:v>
                </c:pt>
                <c:pt idx="7443">
                  <c:v>-5.7849864572005055E-3</c:v>
                </c:pt>
                <c:pt idx="7444">
                  <c:v>-5.7855520101716736E-3</c:v>
                </c:pt>
                <c:pt idx="7445">
                  <c:v>-5.7932176768579289E-3</c:v>
                </c:pt>
                <c:pt idx="7446">
                  <c:v>-5.7897789502338358E-3</c:v>
                </c:pt>
                <c:pt idx="7447">
                  <c:v>-5.7977630052325167E-3</c:v>
                </c:pt>
                <c:pt idx="7448">
                  <c:v>-5.8024591222278678E-3</c:v>
                </c:pt>
                <c:pt idx="7449">
                  <c:v>-5.8105531411679545E-3</c:v>
                </c:pt>
                <c:pt idx="7450">
                  <c:v>-5.8035610788681235E-3</c:v>
                </c:pt>
                <c:pt idx="7451">
                  <c:v>-5.8040936866472657E-3</c:v>
                </c:pt>
                <c:pt idx="7452">
                  <c:v>-5.8218396672365365E-3</c:v>
                </c:pt>
                <c:pt idx="7453">
                  <c:v>-5.8082362693381764E-3</c:v>
                </c:pt>
                <c:pt idx="7454">
                  <c:v>-5.8143352346026952E-3</c:v>
                </c:pt>
                <c:pt idx="7455">
                  <c:v>-5.8107255730006392E-3</c:v>
                </c:pt>
                <c:pt idx="7456">
                  <c:v>-5.80052417755443E-3</c:v>
                </c:pt>
                <c:pt idx="7457">
                  <c:v>-5.8082304564697528E-3</c:v>
                </c:pt>
                <c:pt idx="7458">
                  <c:v>-5.8030791181490522E-3</c:v>
                </c:pt>
                <c:pt idx="7459">
                  <c:v>-5.8055127979624241E-3</c:v>
                </c:pt>
                <c:pt idx="7460">
                  <c:v>-5.8067315963230811E-3</c:v>
                </c:pt>
                <c:pt idx="7461">
                  <c:v>-5.8078411291022734E-3</c:v>
                </c:pt>
                <c:pt idx="7462">
                  <c:v>-5.8142250597332098E-3</c:v>
                </c:pt>
                <c:pt idx="7463">
                  <c:v>-5.8100176117289832E-3</c:v>
                </c:pt>
                <c:pt idx="7464">
                  <c:v>-5.824346290661162E-3</c:v>
                </c:pt>
                <c:pt idx="7465">
                  <c:v>-5.8165109274072261E-3</c:v>
                </c:pt>
                <c:pt idx="7466">
                  <c:v>-5.8153625806132234E-3</c:v>
                </c:pt>
                <c:pt idx="7467">
                  <c:v>-5.8018393697515398E-3</c:v>
                </c:pt>
                <c:pt idx="7468">
                  <c:v>-5.8051671774594837E-3</c:v>
                </c:pt>
                <c:pt idx="7469">
                  <c:v>-5.8131155346298289E-3</c:v>
                </c:pt>
                <c:pt idx="7470">
                  <c:v>-5.8353398535685875E-3</c:v>
                </c:pt>
                <c:pt idx="7471">
                  <c:v>-5.8285811385000285E-3</c:v>
                </c:pt>
                <c:pt idx="7472">
                  <c:v>-5.8246436272709088E-3</c:v>
                </c:pt>
                <c:pt idx="7473">
                  <c:v>-5.8321425856137157E-3</c:v>
                </c:pt>
                <c:pt idx="7474">
                  <c:v>-5.8285565027949996E-3</c:v>
                </c:pt>
                <c:pt idx="7475">
                  <c:v>-5.8298446158890679E-3</c:v>
                </c:pt>
                <c:pt idx="7476">
                  <c:v>-5.8392880288514635E-3</c:v>
                </c:pt>
                <c:pt idx="7477">
                  <c:v>-5.8462050111198014E-3</c:v>
                </c:pt>
                <c:pt idx="7478">
                  <c:v>-5.8502140359558297E-3</c:v>
                </c:pt>
                <c:pt idx="7479">
                  <c:v>-5.8381933196890645E-3</c:v>
                </c:pt>
                <c:pt idx="7480">
                  <c:v>-5.8213636462305035E-3</c:v>
                </c:pt>
                <c:pt idx="7481">
                  <c:v>-5.8471554006887128E-3</c:v>
                </c:pt>
                <c:pt idx="7482">
                  <c:v>-5.840460176712599E-3</c:v>
                </c:pt>
                <c:pt idx="7483">
                  <c:v>-5.8511154591771248E-3</c:v>
                </c:pt>
                <c:pt idx="7484">
                  <c:v>-5.84568858469184E-3</c:v>
                </c:pt>
                <c:pt idx="7485">
                  <c:v>-5.8456611919131376E-3</c:v>
                </c:pt>
                <c:pt idx="7486">
                  <c:v>-5.8457065269564732E-3</c:v>
                </c:pt>
                <c:pt idx="7487">
                  <c:v>-5.8497817769120886E-3</c:v>
                </c:pt>
                <c:pt idx="7488">
                  <c:v>-5.8492381154838036E-3</c:v>
                </c:pt>
                <c:pt idx="7489">
                  <c:v>-5.8467079391006007E-3</c:v>
                </c:pt>
                <c:pt idx="7490">
                  <c:v>-5.8465658946864124E-3</c:v>
                </c:pt>
                <c:pt idx="7491">
                  <c:v>-5.8426568585223972E-3</c:v>
                </c:pt>
                <c:pt idx="7492">
                  <c:v>-5.8542232638908341E-3</c:v>
                </c:pt>
                <c:pt idx="7493">
                  <c:v>-5.8605721615219344E-3</c:v>
                </c:pt>
                <c:pt idx="7494">
                  <c:v>-5.8573559860865413E-3</c:v>
                </c:pt>
                <c:pt idx="7495">
                  <c:v>-5.8671720862150467E-3</c:v>
                </c:pt>
                <c:pt idx="7496">
                  <c:v>-5.8680458538734222E-3</c:v>
                </c:pt>
                <c:pt idx="7497">
                  <c:v>-5.8698056034548239E-3</c:v>
                </c:pt>
                <c:pt idx="7498">
                  <c:v>-5.8700993625090776E-3</c:v>
                </c:pt>
                <c:pt idx="7499">
                  <c:v>-5.8719529757980411E-3</c:v>
                </c:pt>
                <c:pt idx="7500">
                  <c:v>-5.8703530881850929E-3</c:v>
                </c:pt>
                <c:pt idx="7501">
                  <c:v>-5.8782771719956134E-3</c:v>
                </c:pt>
                <c:pt idx="7502">
                  <c:v>-5.8729564255922207E-3</c:v>
                </c:pt>
                <c:pt idx="7503">
                  <c:v>-5.8749560104804609E-3</c:v>
                </c:pt>
                <c:pt idx="7504">
                  <c:v>-5.8705611579565392E-3</c:v>
                </c:pt>
                <c:pt idx="7505">
                  <c:v>-5.8841314604351673E-3</c:v>
                </c:pt>
                <c:pt idx="7506">
                  <c:v>-5.8793916143431608E-3</c:v>
                </c:pt>
                <c:pt idx="7507">
                  <c:v>-5.8739697889799835E-3</c:v>
                </c:pt>
                <c:pt idx="7508">
                  <c:v>-5.87151640536981E-3</c:v>
                </c:pt>
                <c:pt idx="7509">
                  <c:v>-5.8918997710692119E-3</c:v>
                </c:pt>
                <c:pt idx="7510">
                  <c:v>-5.8910293417162949E-3</c:v>
                </c:pt>
                <c:pt idx="7511">
                  <c:v>-5.8789705969560877E-3</c:v>
                </c:pt>
                <c:pt idx="7512">
                  <c:v>-5.9036408270551647E-3</c:v>
                </c:pt>
                <c:pt idx="7513">
                  <c:v>-5.9098020859081613E-3</c:v>
                </c:pt>
                <c:pt idx="7514">
                  <c:v>-5.9100474766773901E-3</c:v>
                </c:pt>
                <c:pt idx="7515">
                  <c:v>-5.9212682235893731E-3</c:v>
                </c:pt>
                <c:pt idx="7516">
                  <c:v>-5.9103650729291097E-3</c:v>
                </c:pt>
                <c:pt idx="7517">
                  <c:v>-5.919437113922784E-3</c:v>
                </c:pt>
                <c:pt idx="7518">
                  <c:v>-5.9139182019902238E-3</c:v>
                </c:pt>
                <c:pt idx="7519">
                  <c:v>-5.920841322741917E-3</c:v>
                </c:pt>
                <c:pt idx="7520">
                  <c:v>-5.9238106510574196E-3</c:v>
                </c:pt>
                <c:pt idx="7521">
                  <c:v>-5.924791459242509E-3</c:v>
                </c:pt>
                <c:pt idx="7522">
                  <c:v>-5.9121457714283506E-3</c:v>
                </c:pt>
                <c:pt idx="7523">
                  <c:v>-5.9211945764316154E-3</c:v>
                </c:pt>
                <c:pt idx="7524">
                  <c:v>-5.9251726106597149E-3</c:v>
                </c:pt>
                <c:pt idx="7525">
                  <c:v>-5.9276830248352003E-3</c:v>
                </c:pt>
                <c:pt idx="7526">
                  <c:v>-5.9341539280795361E-3</c:v>
                </c:pt>
                <c:pt idx="7527">
                  <c:v>-5.9284263424416866E-3</c:v>
                </c:pt>
                <c:pt idx="7528">
                  <c:v>-5.9292993862876935E-3</c:v>
                </c:pt>
                <c:pt idx="7529">
                  <c:v>-5.9248514654716899E-3</c:v>
                </c:pt>
                <c:pt idx="7530">
                  <c:v>-5.9275389298958899E-3</c:v>
                </c:pt>
                <c:pt idx="7531">
                  <c:v>-5.9331800858321302E-3</c:v>
                </c:pt>
                <c:pt idx="7532">
                  <c:v>-5.9496361768912095E-3</c:v>
                </c:pt>
                <c:pt idx="7533">
                  <c:v>-5.9520866720219612E-3</c:v>
                </c:pt>
                <c:pt idx="7534">
                  <c:v>-5.9483327216749149E-3</c:v>
                </c:pt>
                <c:pt idx="7535">
                  <c:v>-5.9581162764230349E-3</c:v>
                </c:pt>
                <c:pt idx="7536">
                  <c:v>-5.9537712192210971E-3</c:v>
                </c:pt>
                <c:pt idx="7537">
                  <c:v>-5.9643367931498277E-3</c:v>
                </c:pt>
                <c:pt idx="7538">
                  <c:v>-5.9620977342586126E-3</c:v>
                </c:pt>
                <c:pt idx="7539">
                  <c:v>-5.9612626012075631E-3</c:v>
                </c:pt>
                <c:pt idx="7540">
                  <c:v>-5.9556131300123188E-3</c:v>
                </c:pt>
                <c:pt idx="7541">
                  <c:v>-5.9576281597629706E-3</c:v>
                </c:pt>
                <c:pt idx="7542">
                  <c:v>-5.9632212917103741E-3</c:v>
                </c:pt>
                <c:pt idx="7543">
                  <c:v>-5.9699486411811595E-3</c:v>
                </c:pt>
                <c:pt idx="7544">
                  <c:v>-5.9685542360810888E-3</c:v>
                </c:pt>
                <c:pt idx="7545">
                  <c:v>-5.9658539587984999E-3</c:v>
                </c:pt>
                <c:pt idx="7546">
                  <c:v>-5.989930173541734E-3</c:v>
                </c:pt>
                <c:pt idx="7547">
                  <c:v>-5.9847760807904635E-3</c:v>
                </c:pt>
                <c:pt idx="7548">
                  <c:v>-5.9818654518430129E-3</c:v>
                </c:pt>
                <c:pt idx="7549">
                  <c:v>-5.9843418369836445E-3</c:v>
                </c:pt>
                <c:pt idx="7550">
                  <c:v>-5.9829499732267496E-3</c:v>
                </c:pt>
                <c:pt idx="7551">
                  <c:v>-5.9839287983183631E-3</c:v>
                </c:pt>
                <c:pt idx="7552">
                  <c:v>-5.9875911272697291E-3</c:v>
                </c:pt>
                <c:pt idx="7553">
                  <c:v>-5.9860458230556225E-3</c:v>
                </c:pt>
                <c:pt idx="7554">
                  <c:v>-5.9839889851751324E-3</c:v>
                </c:pt>
                <c:pt idx="7555">
                  <c:v>-5.9910391683750397E-3</c:v>
                </c:pt>
                <c:pt idx="7556">
                  <c:v>-6.0034456378004362E-3</c:v>
                </c:pt>
                <c:pt idx="7557">
                  <c:v>-5.9956380283452508E-3</c:v>
                </c:pt>
                <c:pt idx="7558">
                  <c:v>-6.0024460998337669E-3</c:v>
                </c:pt>
                <c:pt idx="7559">
                  <c:v>-6.0079587663614837E-3</c:v>
                </c:pt>
                <c:pt idx="7560">
                  <c:v>-5.9960313601468643E-3</c:v>
                </c:pt>
                <c:pt idx="7561">
                  <c:v>-6.0036107693639592E-3</c:v>
                </c:pt>
                <c:pt idx="7562">
                  <c:v>-6.0105354029189387E-3</c:v>
                </c:pt>
                <c:pt idx="7563">
                  <c:v>-6.0170675028124116E-3</c:v>
                </c:pt>
                <c:pt idx="7564">
                  <c:v>-6.0173734451216829E-3</c:v>
                </c:pt>
                <c:pt idx="7565">
                  <c:v>-6.0169694049536353E-3</c:v>
                </c:pt>
                <c:pt idx="7566">
                  <c:v>-6.0138117012010009E-3</c:v>
                </c:pt>
                <c:pt idx="7567">
                  <c:v>-6.0118862753265048E-3</c:v>
                </c:pt>
                <c:pt idx="7568">
                  <c:v>-6.0109322725845245E-3</c:v>
                </c:pt>
                <c:pt idx="7569">
                  <c:v>-6.0212157128549139E-3</c:v>
                </c:pt>
                <c:pt idx="7570">
                  <c:v>-6.015592412162464E-3</c:v>
                </c:pt>
                <c:pt idx="7571">
                  <c:v>-6.024444673860499E-3</c:v>
                </c:pt>
                <c:pt idx="7572">
                  <c:v>-6.0173026688575227E-3</c:v>
                </c:pt>
                <c:pt idx="7573">
                  <c:v>-6.03614069302944E-3</c:v>
                </c:pt>
                <c:pt idx="7574">
                  <c:v>-6.0221662692047512E-3</c:v>
                </c:pt>
                <c:pt idx="7575">
                  <c:v>-6.0339759779152909E-3</c:v>
                </c:pt>
                <c:pt idx="7576">
                  <c:v>-6.0291260511832504E-3</c:v>
                </c:pt>
                <c:pt idx="7577">
                  <c:v>-6.0332277345529857E-3</c:v>
                </c:pt>
                <c:pt idx="7578">
                  <c:v>-6.022998460306548E-3</c:v>
                </c:pt>
                <c:pt idx="7579">
                  <c:v>-6.0337974436385482E-3</c:v>
                </c:pt>
                <c:pt idx="7580">
                  <c:v>-6.041045630658542E-3</c:v>
                </c:pt>
                <c:pt idx="7581">
                  <c:v>-6.045783911057436E-3</c:v>
                </c:pt>
                <c:pt idx="7582">
                  <c:v>-6.0527014716820994E-3</c:v>
                </c:pt>
                <c:pt idx="7583">
                  <c:v>-6.059246931991496E-3</c:v>
                </c:pt>
                <c:pt idx="7584">
                  <c:v>-6.046090805849811E-3</c:v>
                </c:pt>
                <c:pt idx="7585">
                  <c:v>-6.0511158627356747E-3</c:v>
                </c:pt>
                <c:pt idx="7586">
                  <c:v>-6.0459715488220961E-3</c:v>
                </c:pt>
                <c:pt idx="7587">
                  <c:v>-6.0462699540398375E-3</c:v>
                </c:pt>
                <c:pt idx="7588">
                  <c:v>-6.045793945750149E-3</c:v>
                </c:pt>
                <c:pt idx="7589">
                  <c:v>-6.0456959527303107E-3</c:v>
                </c:pt>
                <c:pt idx="7590">
                  <c:v>-6.0526126114877447E-3</c:v>
                </c:pt>
                <c:pt idx="7591">
                  <c:v>-6.0591502385656032E-3</c:v>
                </c:pt>
                <c:pt idx="7592">
                  <c:v>-6.0729304634743568E-3</c:v>
                </c:pt>
                <c:pt idx="7593">
                  <c:v>-6.0769044987592875E-3</c:v>
                </c:pt>
                <c:pt idx="7594">
                  <c:v>-6.0797766525090176E-3</c:v>
                </c:pt>
                <c:pt idx="7595">
                  <c:v>-6.0845106448012389E-3</c:v>
                </c:pt>
                <c:pt idx="7596">
                  <c:v>-6.0823395230956223E-3</c:v>
                </c:pt>
                <c:pt idx="7597">
                  <c:v>-6.0853942307763191E-3</c:v>
                </c:pt>
                <c:pt idx="7598">
                  <c:v>-6.0861443325656399E-3</c:v>
                </c:pt>
                <c:pt idx="7599">
                  <c:v>-6.0867020185989837E-3</c:v>
                </c:pt>
                <c:pt idx="7600">
                  <c:v>-6.0900402249970198E-3</c:v>
                </c:pt>
                <c:pt idx="7601">
                  <c:v>-6.0828018489919285E-3</c:v>
                </c:pt>
                <c:pt idx="7602">
                  <c:v>-6.0905004705702247E-3</c:v>
                </c:pt>
                <c:pt idx="7603">
                  <c:v>-6.0815967321864806E-3</c:v>
                </c:pt>
                <c:pt idx="7604">
                  <c:v>-6.0840396178309698E-3</c:v>
                </c:pt>
                <c:pt idx="7605">
                  <c:v>-6.0984188296355941E-3</c:v>
                </c:pt>
                <c:pt idx="7606">
                  <c:v>-6.0931909921280412E-3</c:v>
                </c:pt>
                <c:pt idx="7607">
                  <c:v>-6.091659967257558E-3</c:v>
                </c:pt>
                <c:pt idx="7608">
                  <c:v>-6.0882207074328563E-3</c:v>
                </c:pt>
                <c:pt idx="7609">
                  <c:v>-6.097964777804968E-3</c:v>
                </c:pt>
                <c:pt idx="7610">
                  <c:v>-6.1018785971824162E-3</c:v>
                </c:pt>
                <c:pt idx="7611">
                  <c:v>-6.1063971784703292E-3</c:v>
                </c:pt>
                <c:pt idx="7612">
                  <c:v>-6.1032676888625051E-3</c:v>
                </c:pt>
                <c:pt idx="7613">
                  <c:v>-6.1069539210690978E-3</c:v>
                </c:pt>
                <c:pt idx="7614">
                  <c:v>-6.1082087847030599E-3</c:v>
                </c:pt>
                <c:pt idx="7615">
                  <c:v>-6.1101212579960174E-3</c:v>
                </c:pt>
                <c:pt idx="7616">
                  <c:v>-6.1209633903760016E-3</c:v>
                </c:pt>
                <c:pt idx="7617">
                  <c:v>-6.1259756229321959E-3</c:v>
                </c:pt>
                <c:pt idx="7618">
                  <c:v>-6.1231822372694181E-3</c:v>
                </c:pt>
                <c:pt idx="7619">
                  <c:v>-6.1184068317114227E-3</c:v>
                </c:pt>
                <c:pt idx="7620">
                  <c:v>-6.1252019377738007E-3</c:v>
                </c:pt>
                <c:pt idx="7621">
                  <c:v>-6.1323822874592262E-3</c:v>
                </c:pt>
                <c:pt idx="7622">
                  <c:v>-6.1402093967439291E-3</c:v>
                </c:pt>
                <c:pt idx="7623">
                  <c:v>-6.1413959316874425E-3</c:v>
                </c:pt>
                <c:pt idx="7624">
                  <c:v>-6.1443681134607086E-3</c:v>
                </c:pt>
                <c:pt idx="7625">
                  <c:v>-6.1488415403373577E-3</c:v>
                </c:pt>
                <c:pt idx="7626">
                  <c:v>-6.1384723744612544E-3</c:v>
                </c:pt>
                <c:pt idx="7627">
                  <c:v>-6.1378112686259296E-3</c:v>
                </c:pt>
                <c:pt idx="7628">
                  <c:v>-6.1312087636032154E-3</c:v>
                </c:pt>
                <c:pt idx="7629">
                  <c:v>-6.1332738771339868E-3</c:v>
                </c:pt>
                <c:pt idx="7630">
                  <c:v>-6.128904266959485E-3</c:v>
                </c:pt>
                <c:pt idx="7631">
                  <c:v>-6.1330693862582768E-3</c:v>
                </c:pt>
                <c:pt idx="7632">
                  <c:v>-6.1389466080891538E-3</c:v>
                </c:pt>
                <c:pt idx="7633">
                  <c:v>-6.1434603451926166E-3</c:v>
                </c:pt>
                <c:pt idx="7634">
                  <c:v>-6.1364817476320605E-3</c:v>
                </c:pt>
                <c:pt idx="7635">
                  <c:v>-6.1379584400603491E-3</c:v>
                </c:pt>
                <c:pt idx="7636">
                  <c:v>-6.1497743736599218E-3</c:v>
                </c:pt>
                <c:pt idx="7637">
                  <c:v>-6.1437343348838235E-3</c:v>
                </c:pt>
                <c:pt idx="7638">
                  <c:v>-6.1488605383854559E-3</c:v>
                </c:pt>
                <c:pt idx="7639">
                  <c:v>-6.1493050053959492E-3</c:v>
                </c:pt>
                <c:pt idx="7640">
                  <c:v>-6.150927442478177E-3</c:v>
                </c:pt>
                <c:pt idx="7641">
                  <c:v>-6.1449901602267576E-3</c:v>
                </c:pt>
                <c:pt idx="7642">
                  <c:v>-6.1599502159352428E-3</c:v>
                </c:pt>
                <c:pt idx="7643">
                  <c:v>-6.1511485303566453E-3</c:v>
                </c:pt>
                <c:pt idx="7644">
                  <c:v>-6.1478410521839727E-3</c:v>
                </c:pt>
                <c:pt idx="7645">
                  <c:v>-6.156915112801092E-3</c:v>
                </c:pt>
                <c:pt idx="7646">
                  <c:v>-6.1651341355390982E-3</c:v>
                </c:pt>
                <c:pt idx="7647">
                  <c:v>-6.1682004789034416E-3</c:v>
                </c:pt>
                <c:pt idx="7648">
                  <c:v>-6.1655448603483752E-3</c:v>
                </c:pt>
                <c:pt idx="7649">
                  <c:v>-6.164966764463614E-3</c:v>
                </c:pt>
                <c:pt idx="7650">
                  <c:v>-6.1697779705738205E-3</c:v>
                </c:pt>
                <c:pt idx="7651">
                  <c:v>-6.1704162070528486E-3</c:v>
                </c:pt>
                <c:pt idx="7652">
                  <c:v>-6.1627417589182514E-3</c:v>
                </c:pt>
                <c:pt idx="7653">
                  <c:v>-6.1641637531142154E-3</c:v>
                </c:pt>
                <c:pt idx="7654">
                  <c:v>-6.1674307848433923E-3</c:v>
                </c:pt>
                <c:pt idx="7655">
                  <c:v>-6.1774986270549809E-3</c:v>
                </c:pt>
                <c:pt idx="7656">
                  <c:v>-6.1791263642332079E-3</c:v>
                </c:pt>
                <c:pt idx="7657">
                  <c:v>-6.1826171557131642E-3</c:v>
                </c:pt>
                <c:pt idx="7658">
                  <c:v>-6.1995265786687461E-3</c:v>
                </c:pt>
                <c:pt idx="7659">
                  <c:v>-6.1901020299302461E-3</c:v>
                </c:pt>
                <c:pt idx="7660">
                  <c:v>-6.1836936068026139E-3</c:v>
                </c:pt>
                <c:pt idx="7661">
                  <c:v>-6.1846113948993238E-3</c:v>
                </c:pt>
                <c:pt idx="7662">
                  <c:v>-6.1802287505900314E-3</c:v>
                </c:pt>
                <c:pt idx="7663">
                  <c:v>-6.1880586618955312E-3</c:v>
                </c:pt>
                <c:pt idx="7664">
                  <c:v>-6.1906237145531581E-3</c:v>
                </c:pt>
                <c:pt idx="7665">
                  <c:v>-6.1807553660065762E-3</c:v>
                </c:pt>
                <c:pt idx="7666">
                  <c:v>-6.1825030275631191E-3</c:v>
                </c:pt>
                <c:pt idx="7667">
                  <c:v>-6.1928704641389682E-3</c:v>
                </c:pt>
                <c:pt idx="7668">
                  <c:v>-6.1946961931984377E-3</c:v>
                </c:pt>
                <c:pt idx="7669">
                  <c:v>-6.1938414134777419E-3</c:v>
                </c:pt>
                <c:pt idx="7670">
                  <c:v>-6.203010328453557E-3</c:v>
                </c:pt>
                <c:pt idx="7671">
                  <c:v>-6.2034198863768477E-3</c:v>
                </c:pt>
                <c:pt idx="7672">
                  <c:v>-6.1971277689977251E-3</c:v>
                </c:pt>
                <c:pt idx="7673">
                  <c:v>-6.1961713720194364E-3</c:v>
                </c:pt>
                <c:pt idx="7674">
                  <c:v>-6.1910748151775561E-3</c:v>
                </c:pt>
                <c:pt idx="7675">
                  <c:v>-6.1986977713702866E-3</c:v>
                </c:pt>
                <c:pt idx="7676">
                  <c:v>-6.1958524248663903E-3</c:v>
                </c:pt>
                <c:pt idx="7677">
                  <c:v>-6.200453242394887E-3</c:v>
                </c:pt>
                <c:pt idx="7678">
                  <c:v>-6.2099300457409924E-3</c:v>
                </c:pt>
                <c:pt idx="7679">
                  <c:v>-6.2082496029186316E-3</c:v>
                </c:pt>
                <c:pt idx="7680">
                  <c:v>-6.1960122902863417E-3</c:v>
                </c:pt>
                <c:pt idx="7681">
                  <c:v>-6.2047870910414676E-3</c:v>
                </c:pt>
                <c:pt idx="7682">
                  <c:v>-6.2063244381137745E-3</c:v>
                </c:pt>
                <c:pt idx="7683">
                  <c:v>-6.2011035434080238E-3</c:v>
                </c:pt>
                <c:pt idx="7684">
                  <c:v>-6.1974786294766359E-3</c:v>
                </c:pt>
                <c:pt idx="7685">
                  <c:v>-6.2117090210799183E-3</c:v>
                </c:pt>
                <c:pt idx="7686">
                  <c:v>-6.2241066273235057E-3</c:v>
                </c:pt>
                <c:pt idx="7687">
                  <c:v>-6.2230654713920208E-3</c:v>
                </c:pt>
                <c:pt idx="7688">
                  <c:v>-6.2190992138919212E-3</c:v>
                </c:pt>
                <c:pt idx="7689">
                  <c:v>-6.2163793697428086E-3</c:v>
                </c:pt>
                <c:pt idx="7690">
                  <c:v>-6.2169735602680088E-3</c:v>
                </c:pt>
                <c:pt idx="7691">
                  <c:v>-6.2200085843888983E-3</c:v>
                </c:pt>
                <c:pt idx="7692">
                  <c:v>-6.2414132269990458E-3</c:v>
                </c:pt>
                <c:pt idx="7693">
                  <c:v>-6.238159672843799E-3</c:v>
                </c:pt>
                <c:pt idx="7694">
                  <c:v>-6.2388253061691802E-3</c:v>
                </c:pt>
                <c:pt idx="7695">
                  <c:v>-6.2378015192266819E-3</c:v>
                </c:pt>
                <c:pt idx="7696">
                  <c:v>-6.2331583481947091E-3</c:v>
                </c:pt>
                <c:pt idx="7697">
                  <c:v>-6.2264135831651204E-3</c:v>
                </c:pt>
                <c:pt idx="7698">
                  <c:v>-6.2291369779699087E-3</c:v>
                </c:pt>
                <c:pt idx="7699">
                  <c:v>-6.242727062326041E-3</c:v>
                </c:pt>
                <c:pt idx="7700">
                  <c:v>-6.2452866017302881E-3</c:v>
                </c:pt>
                <c:pt idx="7701">
                  <c:v>-6.2556698724886301E-3</c:v>
                </c:pt>
                <c:pt idx="7702">
                  <c:v>-6.2502229925639899E-3</c:v>
                </c:pt>
                <c:pt idx="7703">
                  <c:v>-6.2451407567002707E-3</c:v>
                </c:pt>
                <c:pt idx="7704">
                  <c:v>-6.2476504261703746E-3</c:v>
                </c:pt>
                <c:pt idx="7705">
                  <c:v>-6.2495988765487436E-3</c:v>
                </c:pt>
                <c:pt idx="7706">
                  <c:v>-6.2585351208490981E-3</c:v>
                </c:pt>
                <c:pt idx="7707">
                  <c:v>-6.2606730988090985E-3</c:v>
                </c:pt>
                <c:pt idx="7708">
                  <c:v>-6.2555722987389407E-3</c:v>
                </c:pt>
                <c:pt idx="7709">
                  <c:v>-6.2447250579865032E-3</c:v>
                </c:pt>
                <c:pt idx="7710">
                  <c:v>-6.2533958510299324E-3</c:v>
                </c:pt>
                <c:pt idx="7711">
                  <c:v>-6.2567194762845769E-3</c:v>
                </c:pt>
                <c:pt idx="7712">
                  <c:v>-6.2574270250623188E-3</c:v>
                </c:pt>
                <c:pt idx="7713">
                  <c:v>-6.2587526150083153E-3</c:v>
                </c:pt>
                <c:pt idx="7714">
                  <c:v>-6.265800324431586E-3</c:v>
                </c:pt>
                <c:pt idx="7715">
                  <c:v>-6.2632826234586252E-3</c:v>
                </c:pt>
                <c:pt idx="7716">
                  <c:v>-6.2577433472017037E-3</c:v>
                </c:pt>
                <c:pt idx="7717">
                  <c:v>-6.2763163561615157E-3</c:v>
                </c:pt>
                <c:pt idx="7718">
                  <c:v>-6.2648892757526655E-3</c:v>
                </c:pt>
                <c:pt idx="7719">
                  <c:v>-6.2715911084822032E-3</c:v>
                </c:pt>
                <c:pt idx="7720">
                  <c:v>-6.2622238420871499E-3</c:v>
                </c:pt>
                <c:pt idx="7721">
                  <c:v>-6.2807294569489159E-3</c:v>
                </c:pt>
                <c:pt idx="7722">
                  <c:v>-6.2727143303576401E-3</c:v>
                </c:pt>
                <c:pt idx="7723">
                  <c:v>-6.2750727532764373E-3</c:v>
                </c:pt>
                <c:pt idx="7724">
                  <c:v>-6.2734003407172671E-3</c:v>
                </c:pt>
                <c:pt idx="7725">
                  <c:v>-6.2740637473367522E-3</c:v>
                </c:pt>
                <c:pt idx="7726">
                  <c:v>-6.2786518983115889E-3</c:v>
                </c:pt>
                <c:pt idx="7727">
                  <c:v>-6.2826613203572201E-3</c:v>
                </c:pt>
                <c:pt idx="7728">
                  <c:v>-6.2847710373834234E-3</c:v>
                </c:pt>
                <c:pt idx="7729">
                  <c:v>-6.2840363092432263E-3</c:v>
                </c:pt>
                <c:pt idx="7730">
                  <c:v>-6.2895477013125084E-3</c:v>
                </c:pt>
                <c:pt idx="7731">
                  <c:v>-6.2867370772323582E-3</c:v>
                </c:pt>
                <c:pt idx="7732">
                  <c:v>-6.2823344833687171E-3</c:v>
                </c:pt>
                <c:pt idx="7733">
                  <c:v>-6.2807169819043655E-3</c:v>
                </c:pt>
                <c:pt idx="7734">
                  <c:v>-6.2890660021388527E-3</c:v>
                </c:pt>
                <c:pt idx="7735">
                  <c:v>-6.2845597540024329E-3</c:v>
                </c:pt>
                <c:pt idx="7736">
                  <c:v>-6.2997227489742635E-3</c:v>
                </c:pt>
                <c:pt idx="7737">
                  <c:v>-6.2869986116988966E-3</c:v>
                </c:pt>
                <c:pt idx="7738">
                  <c:v>-6.3012416482679618E-3</c:v>
                </c:pt>
                <c:pt idx="7739">
                  <c:v>-6.2901551329424318E-3</c:v>
                </c:pt>
                <c:pt idx="7740">
                  <c:v>-6.2901498540120556E-3</c:v>
                </c:pt>
                <c:pt idx="7741">
                  <c:v>-6.3039641365203068E-3</c:v>
                </c:pt>
                <c:pt idx="7742">
                  <c:v>-6.3038702800958524E-3</c:v>
                </c:pt>
                <c:pt idx="7743">
                  <c:v>-6.3039348001453074E-3</c:v>
                </c:pt>
                <c:pt idx="7744">
                  <c:v>-6.3079822360021858E-3</c:v>
                </c:pt>
                <c:pt idx="7745">
                  <c:v>-6.2964162725256401E-3</c:v>
                </c:pt>
                <c:pt idx="7746">
                  <c:v>-6.2934330958581567E-3</c:v>
                </c:pt>
                <c:pt idx="7747">
                  <c:v>-6.2935437971112368E-3</c:v>
                </c:pt>
                <c:pt idx="7748">
                  <c:v>-6.3111849213588938E-3</c:v>
                </c:pt>
                <c:pt idx="7749">
                  <c:v>-6.3225723498589259E-3</c:v>
                </c:pt>
                <c:pt idx="7750">
                  <c:v>-6.3157894056916032E-3</c:v>
                </c:pt>
                <c:pt idx="7751">
                  <c:v>-6.3127511056125553E-3</c:v>
                </c:pt>
                <c:pt idx="7752">
                  <c:v>-6.3270375371111531E-3</c:v>
                </c:pt>
                <c:pt idx="7753">
                  <c:v>-6.3226091337240014E-3</c:v>
                </c:pt>
                <c:pt idx="7754">
                  <c:v>-6.3234840886822455E-3</c:v>
                </c:pt>
                <c:pt idx="7755">
                  <c:v>-6.3319937843692433E-3</c:v>
                </c:pt>
                <c:pt idx="7756">
                  <c:v>-6.3266104716506646E-3</c:v>
                </c:pt>
                <c:pt idx="7757">
                  <c:v>-6.3221438314259885E-3</c:v>
                </c:pt>
                <c:pt idx="7758">
                  <c:v>-6.3269978579105803E-3</c:v>
                </c:pt>
                <c:pt idx="7759">
                  <c:v>-6.3373970670839632E-3</c:v>
                </c:pt>
                <c:pt idx="7760">
                  <c:v>-6.3317928856642426E-3</c:v>
                </c:pt>
                <c:pt idx="7761">
                  <c:v>-6.3265562801912189E-3</c:v>
                </c:pt>
                <c:pt idx="7762">
                  <c:v>-6.328439487666271E-3</c:v>
                </c:pt>
                <c:pt idx="7763">
                  <c:v>-6.3245834522483117E-3</c:v>
                </c:pt>
                <c:pt idx="7764">
                  <c:v>-6.3354491195823743E-3</c:v>
                </c:pt>
                <c:pt idx="7765">
                  <c:v>-6.3328504545057352E-3</c:v>
                </c:pt>
                <c:pt idx="7766">
                  <c:v>-6.3369947255702344E-3</c:v>
                </c:pt>
                <c:pt idx="7767">
                  <c:v>-6.337729145191001E-3</c:v>
                </c:pt>
                <c:pt idx="7768">
                  <c:v>-6.3422215569970035E-3</c:v>
                </c:pt>
                <c:pt idx="7769">
                  <c:v>-6.3426594919394541E-3</c:v>
                </c:pt>
                <c:pt idx="7770">
                  <c:v>-6.3339992896860008E-3</c:v>
                </c:pt>
                <c:pt idx="7771">
                  <c:v>-6.3325737631879661E-3</c:v>
                </c:pt>
                <c:pt idx="7772">
                  <c:v>-6.3379463427793176E-3</c:v>
                </c:pt>
                <c:pt idx="7773">
                  <c:v>-6.3413543140443621E-3</c:v>
                </c:pt>
                <c:pt idx="7774">
                  <c:v>-6.3457362947366945E-3</c:v>
                </c:pt>
                <c:pt idx="7775">
                  <c:v>-6.3440457112826122E-3</c:v>
                </c:pt>
                <c:pt idx="7776">
                  <c:v>-6.3353311240833144E-3</c:v>
                </c:pt>
                <c:pt idx="7777">
                  <c:v>-6.3521620692744305E-3</c:v>
                </c:pt>
                <c:pt idx="7778">
                  <c:v>-6.3545249464745527E-3</c:v>
                </c:pt>
                <c:pt idx="7779">
                  <c:v>-6.3502036567379084E-3</c:v>
                </c:pt>
                <c:pt idx="7780">
                  <c:v>-6.3455893152385813E-3</c:v>
                </c:pt>
                <c:pt idx="7781">
                  <c:v>-6.3552945066220681E-3</c:v>
                </c:pt>
                <c:pt idx="7782">
                  <c:v>-6.3560959805588528E-3</c:v>
                </c:pt>
                <c:pt idx="7783">
                  <c:v>-6.3583470146155955E-3</c:v>
                </c:pt>
                <c:pt idx="7784">
                  <c:v>-6.3590600306208476E-3</c:v>
                </c:pt>
                <c:pt idx="7785">
                  <c:v>-6.3640557132956964E-3</c:v>
                </c:pt>
                <c:pt idx="7786">
                  <c:v>-6.3602517507830867E-3</c:v>
                </c:pt>
                <c:pt idx="7787">
                  <c:v>-6.3636513924530697E-3</c:v>
                </c:pt>
                <c:pt idx="7788">
                  <c:v>-6.3626185902917231E-3</c:v>
                </c:pt>
                <c:pt idx="7789">
                  <c:v>-6.364514108657229E-3</c:v>
                </c:pt>
                <c:pt idx="7790">
                  <c:v>-6.3608973338255227E-3</c:v>
                </c:pt>
                <c:pt idx="7791">
                  <c:v>-6.3624776926693534E-3</c:v>
                </c:pt>
                <c:pt idx="7792">
                  <c:v>-6.3680157315786799E-3</c:v>
                </c:pt>
                <c:pt idx="7793">
                  <c:v>-6.3673133715185922E-3</c:v>
                </c:pt>
                <c:pt idx="7794">
                  <c:v>-6.35887052127233E-3</c:v>
                </c:pt>
                <c:pt idx="7795">
                  <c:v>-6.3691485539905139E-3</c:v>
                </c:pt>
                <c:pt idx="7796">
                  <c:v>-6.3681580549610362E-3</c:v>
                </c:pt>
                <c:pt idx="7797">
                  <c:v>-6.3664837988773705E-3</c:v>
                </c:pt>
                <c:pt idx="7798">
                  <c:v>-6.3626839374925593E-3</c:v>
                </c:pt>
                <c:pt idx="7799">
                  <c:v>-6.367219911202566E-3</c:v>
                </c:pt>
                <c:pt idx="7800">
                  <c:v>-6.3637817964542235E-3</c:v>
                </c:pt>
                <c:pt idx="7801">
                  <c:v>-6.3691248368290213E-3</c:v>
                </c:pt>
                <c:pt idx="7802">
                  <c:v>-6.3725805419669037E-3</c:v>
                </c:pt>
                <c:pt idx="7803">
                  <c:v>-6.3726390874543123E-3</c:v>
                </c:pt>
                <c:pt idx="7804">
                  <c:v>-6.3715869956838863E-3</c:v>
                </c:pt>
                <c:pt idx="7805">
                  <c:v>-6.3726731234831279E-3</c:v>
                </c:pt>
                <c:pt idx="7806">
                  <c:v>-6.3786360651160836E-3</c:v>
                </c:pt>
                <c:pt idx="7807">
                  <c:v>-6.3824456633864209E-3</c:v>
                </c:pt>
                <c:pt idx="7808">
                  <c:v>-6.3831675203786962E-3</c:v>
                </c:pt>
                <c:pt idx="7809">
                  <c:v>-6.3857305346383684E-3</c:v>
                </c:pt>
                <c:pt idx="7810">
                  <c:v>-6.3904910241991426E-3</c:v>
                </c:pt>
                <c:pt idx="7811">
                  <c:v>-6.3760257204233568E-3</c:v>
                </c:pt>
                <c:pt idx="7812">
                  <c:v>-6.3719520077269911E-3</c:v>
                </c:pt>
                <c:pt idx="7813">
                  <c:v>-6.3760326654067829E-3</c:v>
                </c:pt>
                <c:pt idx="7814">
                  <c:v>-6.3789555629542079E-3</c:v>
                </c:pt>
                <c:pt idx="7815">
                  <c:v>-6.3766013604043071E-3</c:v>
                </c:pt>
                <c:pt idx="7816">
                  <c:v>-6.3799812825333351E-3</c:v>
                </c:pt>
                <c:pt idx="7817">
                  <c:v>-6.3741167715956676E-3</c:v>
                </c:pt>
                <c:pt idx="7818">
                  <c:v>-6.3727675025121036E-3</c:v>
                </c:pt>
                <c:pt idx="7819">
                  <c:v>-6.381037056908438E-3</c:v>
                </c:pt>
                <c:pt idx="7820">
                  <c:v>-6.3890355485822043E-3</c:v>
                </c:pt>
                <c:pt idx="7821">
                  <c:v>-6.3884301749513542E-3</c:v>
                </c:pt>
                <c:pt idx="7822">
                  <c:v>-6.3891573843193033E-3</c:v>
                </c:pt>
                <c:pt idx="7823">
                  <c:v>-6.3844270831522497E-3</c:v>
                </c:pt>
                <c:pt idx="7824">
                  <c:v>-6.3953897891524374E-3</c:v>
                </c:pt>
                <c:pt idx="7825">
                  <c:v>-6.3944675619112112E-3</c:v>
                </c:pt>
                <c:pt idx="7826">
                  <c:v>-6.3967832900419866E-3</c:v>
                </c:pt>
                <c:pt idx="7827">
                  <c:v>-6.3861119768473303E-3</c:v>
                </c:pt>
                <c:pt idx="7828">
                  <c:v>-6.3855630737150917E-3</c:v>
                </c:pt>
                <c:pt idx="7829">
                  <c:v>-6.3917678300301935E-3</c:v>
                </c:pt>
                <c:pt idx="7830">
                  <c:v>-6.3905868787714811E-3</c:v>
                </c:pt>
                <c:pt idx="7831">
                  <c:v>-6.4002100686562603E-3</c:v>
                </c:pt>
                <c:pt idx="7832">
                  <c:v>-6.4052294624100193E-3</c:v>
                </c:pt>
                <c:pt idx="7833">
                  <c:v>-6.4014388788169981E-3</c:v>
                </c:pt>
                <c:pt idx="7834">
                  <c:v>-6.4085100406270782E-3</c:v>
                </c:pt>
                <c:pt idx="7835">
                  <c:v>-6.3995319337461325E-3</c:v>
                </c:pt>
                <c:pt idx="7836">
                  <c:v>-6.4046629727433817E-3</c:v>
                </c:pt>
                <c:pt idx="7837">
                  <c:v>-6.3963558977935013E-3</c:v>
                </c:pt>
                <c:pt idx="7838">
                  <c:v>-6.3956118862133586E-3</c:v>
                </c:pt>
                <c:pt idx="7839">
                  <c:v>-6.4123647901396406E-3</c:v>
                </c:pt>
                <c:pt idx="7840">
                  <c:v>-6.4064666330665388E-3</c:v>
                </c:pt>
                <c:pt idx="7841">
                  <c:v>-6.4012094117288513E-3</c:v>
                </c:pt>
                <c:pt idx="7842">
                  <c:v>-6.4067864392241781E-3</c:v>
                </c:pt>
                <c:pt idx="7843">
                  <c:v>-6.4105550803439156E-3</c:v>
                </c:pt>
                <c:pt idx="7844">
                  <c:v>-6.4091047168795302E-3</c:v>
                </c:pt>
                <c:pt idx="7845">
                  <c:v>-6.4128886826001477E-3</c:v>
                </c:pt>
                <c:pt idx="7846">
                  <c:v>-6.4131595944152799E-3</c:v>
                </c:pt>
                <c:pt idx="7847">
                  <c:v>-6.4220764661956867E-3</c:v>
                </c:pt>
                <c:pt idx="7848">
                  <c:v>-6.4103970375941656E-3</c:v>
                </c:pt>
                <c:pt idx="7849">
                  <c:v>-6.4256993959317509E-3</c:v>
                </c:pt>
                <c:pt idx="7850">
                  <c:v>-6.4211827714524567E-3</c:v>
                </c:pt>
                <c:pt idx="7851">
                  <c:v>-6.4317096352236435E-3</c:v>
                </c:pt>
                <c:pt idx="7852">
                  <c:v>-6.4267398995914438E-3</c:v>
                </c:pt>
                <c:pt idx="7853">
                  <c:v>-6.4207034845901144E-3</c:v>
                </c:pt>
                <c:pt idx="7854">
                  <c:v>-6.4247952940283716E-3</c:v>
                </c:pt>
                <c:pt idx="7855">
                  <c:v>-6.429023252955011E-3</c:v>
                </c:pt>
                <c:pt idx="7856">
                  <c:v>-6.4494525151105077E-3</c:v>
                </c:pt>
                <c:pt idx="7857">
                  <c:v>-6.4461502230494317E-3</c:v>
                </c:pt>
                <c:pt idx="7858">
                  <c:v>-6.4353356684844279E-3</c:v>
                </c:pt>
                <c:pt idx="7859">
                  <c:v>-6.4343180214233315E-3</c:v>
                </c:pt>
                <c:pt idx="7860">
                  <c:v>-6.4387121166894004E-3</c:v>
                </c:pt>
                <c:pt idx="7861">
                  <c:v>-6.4459045754566204E-3</c:v>
                </c:pt>
                <c:pt idx="7862">
                  <c:v>-6.4445569968003356E-3</c:v>
                </c:pt>
                <c:pt idx="7863">
                  <c:v>-6.448360952667119E-3</c:v>
                </c:pt>
                <c:pt idx="7864">
                  <c:v>-6.4499080020056524E-3</c:v>
                </c:pt>
                <c:pt idx="7865">
                  <c:v>-6.4379765731994304E-3</c:v>
                </c:pt>
                <c:pt idx="7866">
                  <c:v>-6.4383208947440167E-3</c:v>
                </c:pt>
                <c:pt idx="7867">
                  <c:v>-6.4476076255196068E-3</c:v>
                </c:pt>
                <c:pt idx="7868">
                  <c:v>-6.4372852861671881E-3</c:v>
                </c:pt>
                <c:pt idx="7869">
                  <c:v>-6.433736571747852E-3</c:v>
                </c:pt>
                <c:pt idx="7870">
                  <c:v>-6.4502842104085115E-3</c:v>
                </c:pt>
                <c:pt idx="7871">
                  <c:v>-6.4408026253629401E-3</c:v>
                </c:pt>
                <c:pt idx="7872">
                  <c:v>-6.4440391327834304E-3</c:v>
                </c:pt>
                <c:pt idx="7873">
                  <c:v>-6.4425082288472393E-3</c:v>
                </c:pt>
                <c:pt idx="7874">
                  <c:v>-6.4416917910522066E-3</c:v>
                </c:pt>
                <c:pt idx="7875">
                  <c:v>-6.4436890551554157E-3</c:v>
                </c:pt>
                <c:pt idx="7876">
                  <c:v>-6.4459648680738231E-3</c:v>
                </c:pt>
                <c:pt idx="7877">
                  <c:v>-6.4473345531988599E-3</c:v>
                </c:pt>
                <c:pt idx="7878">
                  <c:v>-6.4508090624887347E-3</c:v>
                </c:pt>
                <c:pt idx="7879">
                  <c:v>-6.4519295929214788E-3</c:v>
                </c:pt>
                <c:pt idx="7880">
                  <c:v>-6.4604437836598624E-3</c:v>
                </c:pt>
                <c:pt idx="7881">
                  <c:v>-6.4521731319081106E-3</c:v>
                </c:pt>
                <c:pt idx="7882">
                  <c:v>-6.4505993164405842E-3</c:v>
                </c:pt>
                <c:pt idx="7883">
                  <c:v>-6.4556683229954163E-3</c:v>
                </c:pt>
                <c:pt idx="7884">
                  <c:v>-6.4569984140439461E-3</c:v>
                </c:pt>
                <c:pt idx="7885">
                  <c:v>-6.4599172603538018E-3</c:v>
                </c:pt>
                <c:pt idx="7886">
                  <c:v>-6.4641232260818316E-3</c:v>
                </c:pt>
                <c:pt idx="7887">
                  <c:v>-6.4609791843739939E-3</c:v>
                </c:pt>
                <c:pt idx="7888">
                  <c:v>-6.4666486875782324E-3</c:v>
                </c:pt>
                <c:pt idx="7889">
                  <c:v>-6.462957320154979E-3</c:v>
                </c:pt>
                <c:pt idx="7890">
                  <c:v>-6.4610422483929175E-3</c:v>
                </c:pt>
                <c:pt idx="7891">
                  <c:v>-6.4615536573760981E-3</c:v>
                </c:pt>
                <c:pt idx="7892">
                  <c:v>-6.4667275754471468E-3</c:v>
                </c:pt>
                <c:pt idx="7893">
                  <c:v>-6.4727996775651945E-3</c:v>
                </c:pt>
                <c:pt idx="7894">
                  <c:v>-6.4694227458527856E-3</c:v>
                </c:pt>
                <c:pt idx="7895">
                  <c:v>-6.4665122216203946E-3</c:v>
                </c:pt>
                <c:pt idx="7896">
                  <c:v>-6.4657901805014167E-3</c:v>
                </c:pt>
                <c:pt idx="7897">
                  <c:v>-6.4705189637342536E-3</c:v>
                </c:pt>
                <c:pt idx="7898">
                  <c:v>-6.4734285194948003E-3</c:v>
                </c:pt>
                <c:pt idx="7899">
                  <c:v>-6.4826161983488626E-3</c:v>
                </c:pt>
                <c:pt idx="7900">
                  <c:v>-6.4789695559476362E-3</c:v>
                </c:pt>
                <c:pt idx="7901">
                  <c:v>-6.4872517960988937E-3</c:v>
                </c:pt>
                <c:pt idx="7902">
                  <c:v>-6.4830380644360997E-3</c:v>
                </c:pt>
                <c:pt idx="7903">
                  <c:v>-6.4782044308245882E-3</c:v>
                </c:pt>
                <c:pt idx="7904">
                  <c:v>-6.4794840943160556E-3</c:v>
                </c:pt>
                <c:pt idx="7905">
                  <c:v>-6.4789968007902109E-3</c:v>
                </c:pt>
                <c:pt idx="7906">
                  <c:v>-6.4765815668198397E-3</c:v>
                </c:pt>
                <c:pt idx="7907">
                  <c:v>-6.4745268955386853E-3</c:v>
                </c:pt>
                <c:pt idx="7908">
                  <c:v>-6.4818689362478119E-3</c:v>
                </c:pt>
                <c:pt idx="7909">
                  <c:v>-6.4878423625064768E-3</c:v>
                </c:pt>
                <c:pt idx="7910">
                  <c:v>-6.4930709312772629E-3</c:v>
                </c:pt>
                <c:pt idx="7911">
                  <c:v>-6.4955051070492023E-3</c:v>
                </c:pt>
                <c:pt idx="7912">
                  <c:v>-6.4960447089869805E-3</c:v>
                </c:pt>
                <c:pt idx="7913">
                  <c:v>-6.4894315296628331E-3</c:v>
                </c:pt>
                <c:pt idx="7914">
                  <c:v>-6.4951243265195862E-3</c:v>
                </c:pt>
                <c:pt idx="7915">
                  <c:v>-6.5006527266211964E-3</c:v>
                </c:pt>
                <c:pt idx="7916">
                  <c:v>-6.5069132535396385E-3</c:v>
                </c:pt>
                <c:pt idx="7917">
                  <c:v>-6.5084679943349169E-3</c:v>
                </c:pt>
                <c:pt idx="7918">
                  <c:v>-6.5059651951157671E-3</c:v>
                </c:pt>
                <c:pt idx="7919">
                  <c:v>-6.5101524748757654E-3</c:v>
                </c:pt>
                <c:pt idx="7920">
                  <c:v>-6.5132600563039891E-3</c:v>
                </c:pt>
                <c:pt idx="7921">
                  <c:v>-6.5034193207455957E-3</c:v>
                </c:pt>
                <c:pt idx="7922">
                  <c:v>-6.4988302601790742E-3</c:v>
                </c:pt>
                <c:pt idx="7923">
                  <c:v>-6.5047363555752122E-3</c:v>
                </c:pt>
                <c:pt idx="7924">
                  <c:v>-6.5108923644649763E-3</c:v>
                </c:pt>
                <c:pt idx="7925">
                  <c:v>-6.5148620488425677E-3</c:v>
                </c:pt>
                <c:pt idx="7926">
                  <c:v>-6.5099057679991416E-3</c:v>
                </c:pt>
                <c:pt idx="7927">
                  <c:v>-6.5097551020963703E-3</c:v>
                </c:pt>
                <c:pt idx="7928">
                  <c:v>-6.5141570526617747E-3</c:v>
                </c:pt>
                <c:pt idx="7929">
                  <c:v>-6.5210275521841981E-3</c:v>
                </c:pt>
                <c:pt idx="7930">
                  <c:v>-6.5071605526549328E-3</c:v>
                </c:pt>
                <c:pt idx="7931">
                  <c:v>-6.5096160026034194E-3</c:v>
                </c:pt>
                <c:pt idx="7932">
                  <c:v>-6.5180170512395118E-3</c:v>
                </c:pt>
                <c:pt idx="7933">
                  <c:v>-6.5239907046774192E-3</c:v>
                </c:pt>
                <c:pt idx="7934">
                  <c:v>-6.5233569934983436E-3</c:v>
                </c:pt>
                <c:pt idx="7935">
                  <c:v>-6.5239626755796021E-3</c:v>
                </c:pt>
                <c:pt idx="7936">
                  <c:v>-6.5362387227051177E-3</c:v>
                </c:pt>
                <c:pt idx="7937">
                  <c:v>-6.5349765226363956E-3</c:v>
                </c:pt>
                <c:pt idx="7938">
                  <c:v>-6.5349409788707661E-3</c:v>
                </c:pt>
                <c:pt idx="7939">
                  <c:v>-6.5328493716301211E-3</c:v>
                </c:pt>
                <c:pt idx="7940">
                  <c:v>-6.5268296727381565E-3</c:v>
                </c:pt>
                <c:pt idx="7941">
                  <c:v>-6.525400735366148E-3</c:v>
                </c:pt>
                <c:pt idx="7942">
                  <c:v>-6.5211716570689185E-3</c:v>
                </c:pt>
                <c:pt idx="7943">
                  <c:v>-6.5325800159928924E-3</c:v>
                </c:pt>
                <c:pt idx="7944">
                  <c:v>-6.5265637035572125E-3</c:v>
                </c:pt>
                <c:pt idx="7945">
                  <c:v>-6.5279570220314748E-3</c:v>
                </c:pt>
                <c:pt idx="7946">
                  <c:v>-6.5252299420658043E-3</c:v>
                </c:pt>
                <c:pt idx="7947">
                  <c:v>-6.5359408347601322E-3</c:v>
                </c:pt>
                <c:pt idx="7948">
                  <c:v>-6.5320033742160772E-3</c:v>
                </c:pt>
                <c:pt idx="7949">
                  <c:v>-6.5351141981967627E-3</c:v>
                </c:pt>
                <c:pt idx="7950">
                  <c:v>-6.5309787729083543E-3</c:v>
                </c:pt>
                <c:pt idx="7951">
                  <c:v>-6.5305118927499991E-3</c:v>
                </c:pt>
                <c:pt idx="7952">
                  <c:v>-6.5358906121620345E-3</c:v>
                </c:pt>
                <c:pt idx="7953">
                  <c:v>-6.5345000535328305E-3</c:v>
                </c:pt>
                <c:pt idx="7954">
                  <c:v>-6.5349706610390891E-3</c:v>
                </c:pt>
                <c:pt idx="7955">
                  <c:v>-6.5388609617420138E-3</c:v>
                </c:pt>
                <c:pt idx="7956">
                  <c:v>-6.5429356221065682E-3</c:v>
                </c:pt>
                <c:pt idx="7957">
                  <c:v>-6.5453671221944298E-3</c:v>
                </c:pt>
                <c:pt idx="7958">
                  <c:v>-6.5468336228772482E-3</c:v>
                </c:pt>
                <c:pt idx="7959">
                  <c:v>-6.5384860068758198E-3</c:v>
                </c:pt>
                <c:pt idx="7960">
                  <c:v>-6.5337212073080311E-3</c:v>
                </c:pt>
                <c:pt idx="7961">
                  <c:v>-6.5430329254020734E-3</c:v>
                </c:pt>
                <c:pt idx="7962">
                  <c:v>-6.5418866633218369E-3</c:v>
                </c:pt>
                <c:pt idx="7963">
                  <c:v>-6.5483867070227145E-3</c:v>
                </c:pt>
                <c:pt idx="7964">
                  <c:v>-6.5435658359963211E-3</c:v>
                </c:pt>
                <c:pt idx="7965">
                  <c:v>-6.5362070772612465E-3</c:v>
                </c:pt>
                <c:pt idx="7966">
                  <c:v>-6.5414640022654564E-3</c:v>
                </c:pt>
                <c:pt idx="7967">
                  <c:v>-6.5429636450109394E-3</c:v>
                </c:pt>
                <c:pt idx="7968">
                  <c:v>-6.5536969118226802E-3</c:v>
                </c:pt>
                <c:pt idx="7969">
                  <c:v>-6.5526009513547229E-3</c:v>
                </c:pt>
                <c:pt idx="7970">
                  <c:v>-6.5526235176264222E-3</c:v>
                </c:pt>
                <c:pt idx="7971">
                  <c:v>-6.5509481735923688E-3</c:v>
                </c:pt>
                <c:pt idx="7972">
                  <c:v>-6.5524640599968018E-3</c:v>
                </c:pt>
                <c:pt idx="7973">
                  <c:v>-6.5539323235320676E-3</c:v>
                </c:pt>
                <c:pt idx="7974">
                  <c:v>-6.547562016316409E-3</c:v>
                </c:pt>
                <c:pt idx="7975">
                  <c:v>-6.5495076754077085E-3</c:v>
                </c:pt>
                <c:pt idx="7976">
                  <c:v>-6.552039811495252E-3</c:v>
                </c:pt>
                <c:pt idx="7977">
                  <c:v>-6.5532580244070018E-3</c:v>
                </c:pt>
                <c:pt idx="7978">
                  <c:v>-6.5490419606442354E-3</c:v>
                </c:pt>
                <c:pt idx="7979">
                  <c:v>-6.548240070500924E-3</c:v>
                </c:pt>
                <c:pt idx="7980">
                  <c:v>-6.5523074597602475E-3</c:v>
                </c:pt>
                <c:pt idx="7981">
                  <c:v>-6.5547772497680061E-3</c:v>
                </c:pt>
                <c:pt idx="7982">
                  <c:v>-6.5591733235829631E-3</c:v>
                </c:pt>
                <c:pt idx="7983">
                  <c:v>-6.5581011230502412E-3</c:v>
                </c:pt>
                <c:pt idx="7984">
                  <c:v>-6.5564992506987633E-3</c:v>
                </c:pt>
                <c:pt idx="7985">
                  <c:v>-6.5555375523309815E-3</c:v>
                </c:pt>
                <c:pt idx="7986">
                  <c:v>-6.5619260380945189E-3</c:v>
                </c:pt>
                <c:pt idx="7987">
                  <c:v>-6.5621617653363034E-3</c:v>
                </c:pt>
                <c:pt idx="7988">
                  <c:v>-6.5586787734929521E-3</c:v>
                </c:pt>
                <c:pt idx="7989">
                  <c:v>-6.5684750219118723E-3</c:v>
                </c:pt>
                <c:pt idx="7990">
                  <c:v>-6.5711609908422793E-3</c:v>
                </c:pt>
                <c:pt idx="7991">
                  <c:v>-6.5754488792743124E-3</c:v>
                </c:pt>
                <c:pt idx="7992">
                  <c:v>-6.5767102032354479E-3</c:v>
                </c:pt>
                <c:pt idx="7993">
                  <c:v>-6.5665466467934638E-3</c:v>
                </c:pt>
                <c:pt idx="7994">
                  <c:v>-6.5665226874088746E-3</c:v>
                </c:pt>
                <c:pt idx="7995">
                  <c:v>-6.5678455085045788E-3</c:v>
                </c:pt>
                <c:pt idx="7996">
                  <c:v>-6.5696373195760086E-3</c:v>
                </c:pt>
                <c:pt idx="7997">
                  <c:v>-6.5716801131215424E-3</c:v>
                </c:pt>
                <c:pt idx="7998">
                  <c:v>-6.5699233824819212E-3</c:v>
                </c:pt>
                <c:pt idx="7999">
                  <c:v>-6.5838867516741159E-3</c:v>
                </c:pt>
                <c:pt idx="8000">
                  <c:v>-6.5746564407700193E-3</c:v>
                </c:pt>
                <c:pt idx="8001">
                  <c:v>-6.5811665508974599E-3</c:v>
                </c:pt>
                <c:pt idx="8002">
                  <c:v>-6.5813922467090535E-3</c:v>
                </c:pt>
                <c:pt idx="8003">
                  <c:v>-6.5767090211563363E-3</c:v>
                </c:pt>
                <c:pt idx="8004">
                  <c:v>-6.5790463370007865E-3</c:v>
                </c:pt>
                <c:pt idx="8005">
                  <c:v>-6.5734765356964594E-3</c:v>
                </c:pt>
                <c:pt idx="8006">
                  <c:v>-6.5747414897497844E-3</c:v>
                </c:pt>
                <c:pt idx="8007">
                  <c:v>-6.5779714409937712E-3</c:v>
                </c:pt>
                <c:pt idx="8008">
                  <c:v>-6.5795518276811965E-3</c:v>
                </c:pt>
                <c:pt idx="8009">
                  <c:v>-6.5801559288081648E-3</c:v>
                </c:pt>
                <c:pt idx="8010">
                  <c:v>-6.5814253347569046E-3</c:v>
                </c:pt>
                <c:pt idx="8011">
                  <c:v>-6.5793816641718239E-3</c:v>
                </c:pt>
                <c:pt idx="8012">
                  <c:v>-6.5922791179931391E-3</c:v>
                </c:pt>
                <c:pt idx="8013">
                  <c:v>-6.5862579466033295E-3</c:v>
                </c:pt>
                <c:pt idx="8014">
                  <c:v>-6.5969542946635543E-3</c:v>
                </c:pt>
                <c:pt idx="8015">
                  <c:v>-6.5949815440906265E-3</c:v>
                </c:pt>
                <c:pt idx="8016">
                  <c:v>-6.583120099414478E-3</c:v>
                </c:pt>
                <c:pt idx="8017">
                  <c:v>-6.5847475440673625E-3</c:v>
                </c:pt>
                <c:pt idx="8018">
                  <c:v>-6.5926366888265702E-3</c:v>
                </c:pt>
                <c:pt idx="8019">
                  <c:v>-6.5878124711780213E-3</c:v>
                </c:pt>
                <c:pt idx="8020">
                  <c:v>-6.5878542638975997E-3</c:v>
                </c:pt>
                <c:pt idx="8021">
                  <c:v>-6.5973574372582312E-3</c:v>
                </c:pt>
                <c:pt idx="8022">
                  <c:v>-6.5999626782462326E-3</c:v>
                </c:pt>
                <c:pt idx="8023">
                  <c:v>-6.5971290608363483E-3</c:v>
                </c:pt>
                <c:pt idx="8024">
                  <c:v>-6.6008404774454479E-3</c:v>
                </c:pt>
                <c:pt idx="8025">
                  <c:v>-6.5972364685479949E-3</c:v>
                </c:pt>
                <c:pt idx="8026">
                  <c:v>-6.600035178225115E-3</c:v>
                </c:pt>
                <c:pt idx="8027">
                  <c:v>-6.5945431592917244E-3</c:v>
                </c:pt>
                <c:pt idx="8028">
                  <c:v>-6.595500438309425E-3</c:v>
                </c:pt>
                <c:pt idx="8029">
                  <c:v>-6.6000287263812043E-3</c:v>
                </c:pt>
                <c:pt idx="8030">
                  <c:v>-6.6042727930871268E-3</c:v>
                </c:pt>
                <c:pt idx="8031">
                  <c:v>-6.607229396309631E-3</c:v>
                </c:pt>
                <c:pt idx="8032">
                  <c:v>-6.6054690080781294E-3</c:v>
                </c:pt>
                <c:pt idx="8033">
                  <c:v>-6.5970775234196226E-3</c:v>
                </c:pt>
                <c:pt idx="8034">
                  <c:v>-6.595273929064698E-3</c:v>
                </c:pt>
                <c:pt idx="8035">
                  <c:v>-6.6049815558507754E-3</c:v>
                </c:pt>
                <c:pt idx="8036">
                  <c:v>-6.6078347888439389E-3</c:v>
                </c:pt>
                <c:pt idx="8037">
                  <c:v>-6.6083252587149669E-3</c:v>
                </c:pt>
                <c:pt idx="8038">
                  <c:v>-6.6068928474242936E-3</c:v>
                </c:pt>
                <c:pt idx="8039">
                  <c:v>-6.6107286150230496E-3</c:v>
                </c:pt>
                <c:pt idx="8040">
                  <c:v>-6.6075691428990153E-3</c:v>
                </c:pt>
                <c:pt idx="8041">
                  <c:v>-6.6085419819895104E-3</c:v>
                </c:pt>
                <c:pt idx="8042">
                  <c:v>-6.615556594820585E-3</c:v>
                </c:pt>
                <c:pt idx="8043">
                  <c:v>-6.6064818778429719E-3</c:v>
                </c:pt>
                <c:pt idx="8044">
                  <c:v>-6.6142144745542962E-3</c:v>
                </c:pt>
                <c:pt idx="8045">
                  <c:v>-6.6096810656096853E-3</c:v>
                </c:pt>
                <c:pt idx="8046">
                  <c:v>-6.6082865268829623E-3</c:v>
                </c:pt>
                <c:pt idx="8047">
                  <c:v>-6.6104326360113047E-3</c:v>
                </c:pt>
                <c:pt idx="8048">
                  <c:v>-6.6059867706815389E-3</c:v>
                </c:pt>
                <c:pt idx="8049">
                  <c:v>-6.6100778171785529E-3</c:v>
                </c:pt>
                <c:pt idx="8050">
                  <c:v>-6.6122050722040911E-3</c:v>
                </c:pt>
                <c:pt idx="8051">
                  <c:v>-6.6155552614308496E-3</c:v>
                </c:pt>
                <c:pt idx="8052">
                  <c:v>-6.6189475322476279E-3</c:v>
                </c:pt>
                <c:pt idx="8053">
                  <c:v>-6.6086920358555601E-3</c:v>
                </c:pt>
                <c:pt idx="8054">
                  <c:v>-6.6110409868544258E-3</c:v>
                </c:pt>
                <c:pt idx="8055">
                  <c:v>-6.6112124637268711E-3</c:v>
                </c:pt>
                <c:pt idx="8056">
                  <c:v>-6.6186085366810336E-3</c:v>
                </c:pt>
                <c:pt idx="8057">
                  <c:v>-6.6212645572887412E-3</c:v>
                </c:pt>
                <c:pt idx="8058">
                  <c:v>-6.6235089948571369E-3</c:v>
                </c:pt>
                <c:pt idx="8059">
                  <c:v>-6.6201347500945244E-3</c:v>
                </c:pt>
                <c:pt idx="8060">
                  <c:v>-6.6186635675525097E-3</c:v>
                </c:pt>
                <c:pt idx="8061">
                  <c:v>-6.6188487496263966E-3</c:v>
                </c:pt>
                <c:pt idx="8062">
                  <c:v>-6.6186896386377821E-3</c:v>
                </c:pt>
                <c:pt idx="8063">
                  <c:v>-6.6200187166302838E-3</c:v>
                </c:pt>
                <c:pt idx="8064">
                  <c:v>-6.6148747611598025E-3</c:v>
                </c:pt>
                <c:pt idx="8065">
                  <c:v>-6.6229153107755642E-3</c:v>
                </c:pt>
                <c:pt idx="8066">
                  <c:v>-6.6303001849140029E-3</c:v>
                </c:pt>
                <c:pt idx="8067">
                  <c:v>-6.6256883944084835E-3</c:v>
                </c:pt>
                <c:pt idx="8068">
                  <c:v>-6.6195132973660932E-3</c:v>
                </c:pt>
                <c:pt idx="8069">
                  <c:v>-6.6297050484612537E-3</c:v>
                </c:pt>
                <c:pt idx="8070">
                  <c:v>-6.6365305473978656E-3</c:v>
                </c:pt>
                <c:pt idx="8071">
                  <c:v>-6.6300622372586302E-3</c:v>
                </c:pt>
                <c:pt idx="8072">
                  <c:v>-6.6366667905487595E-3</c:v>
                </c:pt>
                <c:pt idx="8073">
                  <c:v>-6.6351733477354362E-3</c:v>
                </c:pt>
                <c:pt idx="8074">
                  <c:v>-6.6377275924792032E-3</c:v>
                </c:pt>
                <c:pt idx="8075">
                  <c:v>-6.6457256423582949E-3</c:v>
                </c:pt>
                <c:pt idx="8076">
                  <c:v>-6.6431699322707441E-3</c:v>
                </c:pt>
                <c:pt idx="8077">
                  <c:v>-6.6428309003437411E-3</c:v>
                </c:pt>
                <c:pt idx="8078">
                  <c:v>-6.6438515265075902E-3</c:v>
                </c:pt>
                <c:pt idx="8079">
                  <c:v>-6.6474841948007445E-3</c:v>
                </c:pt>
                <c:pt idx="8080">
                  <c:v>-6.6445707323587594E-3</c:v>
                </c:pt>
                <c:pt idx="8081">
                  <c:v>-6.637699372247256E-3</c:v>
                </c:pt>
                <c:pt idx="8082">
                  <c:v>-6.6372366857973672E-3</c:v>
                </c:pt>
                <c:pt idx="8083">
                  <c:v>-6.6449165100898357E-3</c:v>
                </c:pt>
                <c:pt idx="8084">
                  <c:v>-6.6459162994676494E-3</c:v>
                </c:pt>
                <c:pt idx="8085">
                  <c:v>-6.6447587996781429E-3</c:v>
                </c:pt>
                <c:pt idx="8086">
                  <c:v>-6.6407233618176751E-3</c:v>
                </c:pt>
                <c:pt idx="8087">
                  <c:v>-6.6465267051944773E-3</c:v>
                </c:pt>
                <c:pt idx="8088">
                  <c:v>-6.6460727109224132E-3</c:v>
                </c:pt>
                <c:pt idx="8089">
                  <c:v>-6.6550026114887756E-3</c:v>
                </c:pt>
                <c:pt idx="8090">
                  <c:v>-6.6507965680633087E-3</c:v>
                </c:pt>
                <c:pt idx="8091">
                  <c:v>-6.6416339378608923E-3</c:v>
                </c:pt>
                <c:pt idx="8092">
                  <c:v>-6.6495529750904177E-3</c:v>
                </c:pt>
                <c:pt idx="8093">
                  <c:v>-6.6502154829931161E-3</c:v>
                </c:pt>
                <c:pt idx="8094">
                  <c:v>-6.6542471958826064E-3</c:v>
                </c:pt>
                <c:pt idx="8095">
                  <c:v>-6.659415672988298E-3</c:v>
                </c:pt>
                <c:pt idx="8096">
                  <c:v>-6.6550238624752166E-3</c:v>
                </c:pt>
                <c:pt idx="8097">
                  <c:v>-6.6556764101544054E-3</c:v>
                </c:pt>
                <c:pt idx="8098">
                  <c:v>-6.6574812858912055E-3</c:v>
                </c:pt>
                <c:pt idx="8099">
                  <c:v>-6.6573956098375398E-3</c:v>
                </c:pt>
                <c:pt idx="8100">
                  <c:v>-6.6569557898004412E-3</c:v>
                </c:pt>
                <c:pt idx="8101">
                  <c:v>-6.657651317838879E-3</c:v>
                </c:pt>
                <c:pt idx="8102">
                  <c:v>-6.6578304040410237E-3</c:v>
                </c:pt>
                <c:pt idx="8103">
                  <c:v>-6.6667909207807569E-3</c:v>
                </c:pt>
                <c:pt idx="8104">
                  <c:v>-6.6590321726315302E-3</c:v>
                </c:pt>
                <c:pt idx="8105">
                  <c:v>-6.6636078064697454E-3</c:v>
                </c:pt>
                <c:pt idx="8106">
                  <c:v>-6.6637541493560441E-3</c:v>
                </c:pt>
                <c:pt idx="8107">
                  <c:v>-6.6674626982119361E-3</c:v>
                </c:pt>
                <c:pt idx="8108">
                  <c:v>-6.6705863943075467E-3</c:v>
                </c:pt>
                <c:pt idx="8109">
                  <c:v>-6.6677136037610815E-3</c:v>
                </c:pt>
                <c:pt idx="8110">
                  <c:v>-6.6736486765391484E-3</c:v>
                </c:pt>
                <c:pt idx="8111">
                  <c:v>-6.6707657139541106E-3</c:v>
                </c:pt>
                <c:pt idx="8112">
                  <c:v>-6.6665605234300035E-3</c:v>
                </c:pt>
                <c:pt idx="8113">
                  <c:v>-6.6747220923332991E-3</c:v>
                </c:pt>
                <c:pt idx="8114">
                  <c:v>-6.6745036457887376E-3</c:v>
                </c:pt>
                <c:pt idx="8115">
                  <c:v>-6.6665468186930315E-3</c:v>
                </c:pt>
                <c:pt idx="8116">
                  <c:v>-6.6738766010881242E-3</c:v>
                </c:pt>
                <c:pt idx="8117">
                  <c:v>-6.6724344087499719E-3</c:v>
                </c:pt>
                <c:pt idx="8118">
                  <c:v>-6.6717480632559958E-3</c:v>
                </c:pt>
                <c:pt idx="8119">
                  <c:v>-6.6683517524932772E-3</c:v>
                </c:pt>
                <c:pt idx="8120">
                  <c:v>-6.6673824527998596E-3</c:v>
                </c:pt>
                <c:pt idx="8121">
                  <c:v>-6.6719549642607527E-3</c:v>
                </c:pt>
                <c:pt idx="8122">
                  <c:v>-6.6701858447239439E-3</c:v>
                </c:pt>
                <c:pt idx="8123">
                  <c:v>-6.6686928542995915E-3</c:v>
                </c:pt>
                <c:pt idx="8124">
                  <c:v>-6.673552986588077E-3</c:v>
                </c:pt>
                <c:pt idx="8125">
                  <c:v>-6.6724578895146604E-3</c:v>
                </c:pt>
                <c:pt idx="8126">
                  <c:v>-6.6714473601225226E-3</c:v>
                </c:pt>
                <c:pt idx="8127">
                  <c:v>-6.6772761167019305E-3</c:v>
                </c:pt>
                <c:pt idx="8128">
                  <c:v>-6.6856218757289617E-3</c:v>
                </c:pt>
                <c:pt idx="8129">
                  <c:v>-6.6793668581763494E-3</c:v>
                </c:pt>
                <c:pt idx="8130">
                  <c:v>-6.6815459428376522E-3</c:v>
                </c:pt>
                <c:pt idx="8131">
                  <c:v>-6.6781101981556483E-3</c:v>
                </c:pt>
                <c:pt idx="8132">
                  <c:v>-6.6819203401450623E-3</c:v>
                </c:pt>
                <c:pt idx="8133">
                  <c:v>-6.6839704922951942E-3</c:v>
                </c:pt>
                <c:pt idx="8134">
                  <c:v>-6.6815940858206482E-3</c:v>
                </c:pt>
                <c:pt idx="8135">
                  <c:v>-6.6798885096963053E-3</c:v>
                </c:pt>
                <c:pt idx="8136">
                  <c:v>-6.6775010740132727E-3</c:v>
                </c:pt>
                <c:pt idx="8137">
                  <c:v>-6.6772152632251789E-3</c:v>
                </c:pt>
                <c:pt idx="8138">
                  <c:v>-6.6794632699588652E-3</c:v>
                </c:pt>
                <c:pt idx="8139">
                  <c:v>-6.6858962996585239E-3</c:v>
                </c:pt>
                <c:pt idx="8140">
                  <c:v>-6.6881536344833995E-3</c:v>
                </c:pt>
                <c:pt idx="8141">
                  <c:v>-6.6888799796238196E-3</c:v>
                </c:pt>
                <c:pt idx="8142">
                  <c:v>-6.6954533846985791E-3</c:v>
                </c:pt>
                <c:pt idx="8143">
                  <c:v>-6.6955236151324798E-3</c:v>
                </c:pt>
                <c:pt idx="8144">
                  <c:v>-6.6893208565289219E-3</c:v>
                </c:pt>
                <c:pt idx="8145">
                  <c:v>-6.6973900169923963E-3</c:v>
                </c:pt>
                <c:pt idx="8146">
                  <c:v>-6.6958800901383937E-3</c:v>
                </c:pt>
                <c:pt idx="8147">
                  <c:v>-6.693819590373469E-3</c:v>
                </c:pt>
                <c:pt idx="8148">
                  <c:v>-6.6926080034897858E-3</c:v>
                </c:pt>
                <c:pt idx="8149">
                  <c:v>-6.6950019641684186E-3</c:v>
                </c:pt>
                <c:pt idx="8150">
                  <c:v>-6.698447862668524E-3</c:v>
                </c:pt>
                <c:pt idx="8151">
                  <c:v>-6.7019930072569145E-3</c:v>
                </c:pt>
                <c:pt idx="8152">
                  <c:v>-6.7053344889026123E-3</c:v>
                </c:pt>
                <c:pt idx="8153">
                  <c:v>-6.7009475404181153E-3</c:v>
                </c:pt>
                <c:pt idx="8154">
                  <c:v>-6.7009473995687215E-3</c:v>
                </c:pt>
                <c:pt idx="8155">
                  <c:v>-6.703344802995813E-3</c:v>
                </c:pt>
                <c:pt idx="8156">
                  <c:v>-6.7029656474954123E-3</c:v>
                </c:pt>
                <c:pt idx="8157">
                  <c:v>-6.7029289935599872E-3</c:v>
                </c:pt>
                <c:pt idx="8158">
                  <c:v>-6.697461614659922E-3</c:v>
                </c:pt>
                <c:pt idx="8159">
                  <c:v>-6.7044412906315798E-3</c:v>
                </c:pt>
                <c:pt idx="8160">
                  <c:v>-6.7093487557325143E-3</c:v>
                </c:pt>
                <c:pt idx="8161">
                  <c:v>-6.7084803208469082E-3</c:v>
                </c:pt>
                <c:pt idx="8162">
                  <c:v>-6.7095952510214064E-3</c:v>
                </c:pt>
                <c:pt idx="8163">
                  <c:v>-6.7161148692165482E-3</c:v>
                </c:pt>
                <c:pt idx="8164">
                  <c:v>-6.7048714752503923E-3</c:v>
                </c:pt>
                <c:pt idx="8165">
                  <c:v>-6.7062387889959231E-3</c:v>
                </c:pt>
                <c:pt idx="8166">
                  <c:v>-6.7116758014966896E-3</c:v>
                </c:pt>
                <c:pt idx="8167">
                  <c:v>-6.7159823792336025E-3</c:v>
                </c:pt>
                <c:pt idx="8168">
                  <c:v>-6.7080392037604363E-3</c:v>
                </c:pt>
                <c:pt idx="8169">
                  <c:v>-6.7150130862384284E-3</c:v>
                </c:pt>
                <c:pt idx="8170">
                  <c:v>-6.7194910556266875E-3</c:v>
                </c:pt>
                <c:pt idx="8171">
                  <c:v>-6.7162335218688106E-3</c:v>
                </c:pt>
                <c:pt idx="8172">
                  <c:v>-6.7155842279606071E-3</c:v>
                </c:pt>
                <c:pt idx="8173">
                  <c:v>-6.7159323756474255E-3</c:v>
                </c:pt>
                <c:pt idx="8174">
                  <c:v>-6.7183983398169198E-3</c:v>
                </c:pt>
                <c:pt idx="8175">
                  <c:v>-6.7168494679297665E-3</c:v>
                </c:pt>
                <c:pt idx="8176">
                  <c:v>-6.7178039139290284E-3</c:v>
                </c:pt>
                <c:pt idx="8177">
                  <c:v>-6.7192090851497478E-3</c:v>
                </c:pt>
                <c:pt idx="8178">
                  <c:v>-6.7201254917484523E-3</c:v>
                </c:pt>
                <c:pt idx="8179">
                  <c:v>-6.7266622539080088E-3</c:v>
                </c:pt>
                <c:pt idx="8180">
                  <c:v>-6.7284462122221391E-3</c:v>
                </c:pt>
                <c:pt idx="8181">
                  <c:v>-6.7273904340623284E-3</c:v>
                </c:pt>
                <c:pt idx="8182">
                  <c:v>-6.7272696521080621E-3</c:v>
                </c:pt>
                <c:pt idx="8183">
                  <c:v>-6.7282437201192672E-3</c:v>
                </c:pt>
                <c:pt idx="8184">
                  <c:v>-6.7276581738985848E-3</c:v>
                </c:pt>
                <c:pt idx="8185">
                  <c:v>-6.7308142902192279E-3</c:v>
                </c:pt>
                <c:pt idx="8186">
                  <c:v>-6.7299887615231797E-3</c:v>
                </c:pt>
                <c:pt idx="8187">
                  <c:v>-6.7308438096301852E-3</c:v>
                </c:pt>
                <c:pt idx="8188">
                  <c:v>-6.7320120547774845E-3</c:v>
                </c:pt>
                <c:pt idx="8189">
                  <c:v>-6.7360668695239838E-3</c:v>
                </c:pt>
                <c:pt idx="8190">
                  <c:v>-6.7297793043397565E-3</c:v>
                </c:pt>
                <c:pt idx="8191">
                  <c:v>-6.7325821855781119E-3</c:v>
                </c:pt>
                <c:pt idx="8192">
                  <c:v>-6.7385147186266991E-3</c:v>
                </c:pt>
                <c:pt idx="8193">
                  <c:v>-6.7336454937629358E-3</c:v>
                </c:pt>
                <c:pt idx="8194">
                  <c:v>-6.7324706119643446E-3</c:v>
                </c:pt>
                <c:pt idx="8195">
                  <c:v>-6.7421785235491785E-3</c:v>
                </c:pt>
                <c:pt idx="8196">
                  <c:v>-6.740368396870285E-3</c:v>
                </c:pt>
                <c:pt idx="8197">
                  <c:v>-6.7464495897228138E-3</c:v>
                </c:pt>
                <c:pt idx="8198">
                  <c:v>-6.7475782982732522E-3</c:v>
                </c:pt>
                <c:pt idx="8199">
                  <c:v>-6.7470743221585043E-3</c:v>
                </c:pt>
                <c:pt idx="8200">
                  <c:v>-6.7470685466253805E-3</c:v>
                </c:pt>
                <c:pt idx="8201">
                  <c:v>-6.7443656072040982E-3</c:v>
                </c:pt>
                <c:pt idx="8202">
                  <c:v>-6.7469765951505313E-3</c:v>
                </c:pt>
                <c:pt idx="8203">
                  <c:v>-6.7532341704613849E-3</c:v>
                </c:pt>
                <c:pt idx="8204">
                  <c:v>-6.7499788608860163E-3</c:v>
                </c:pt>
                <c:pt idx="8205">
                  <c:v>-6.7517946965223938E-3</c:v>
                </c:pt>
                <c:pt idx="8206">
                  <c:v>-6.7553201193943325E-3</c:v>
                </c:pt>
                <c:pt idx="8207">
                  <c:v>-6.7573644837671826E-3</c:v>
                </c:pt>
                <c:pt idx="8208">
                  <c:v>-6.7587086092684703E-3</c:v>
                </c:pt>
                <c:pt idx="8209">
                  <c:v>-6.7542563798848008E-3</c:v>
                </c:pt>
                <c:pt idx="8210">
                  <c:v>-6.7478393900498755E-3</c:v>
                </c:pt>
                <c:pt idx="8211">
                  <c:v>-6.7556883162158844E-3</c:v>
                </c:pt>
                <c:pt idx="8212">
                  <c:v>-6.7514886153297862E-3</c:v>
                </c:pt>
                <c:pt idx="8213">
                  <c:v>-6.7535570570939852E-3</c:v>
                </c:pt>
                <c:pt idx="8214">
                  <c:v>-6.7588771235772699E-3</c:v>
                </c:pt>
                <c:pt idx="8215">
                  <c:v>-6.7446464755309375E-3</c:v>
                </c:pt>
                <c:pt idx="8216">
                  <c:v>-6.7428043206376152E-3</c:v>
                </c:pt>
                <c:pt idx="8217">
                  <c:v>-6.7436889914929982E-3</c:v>
                </c:pt>
                <c:pt idx="8218">
                  <c:v>-6.7462530498107751E-3</c:v>
                </c:pt>
                <c:pt idx="8219">
                  <c:v>-6.7447073352261229E-3</c:v>
                </c:pt>
                <c:pt idx="8220">
                  <c:v>-6.7504800863930729E-3</c:v>
                </c:pt>
                <c:pt idx="8221">
                  <c:v>-6.7557991876818621E-3</c:v>
                </c:pt>
                <c:pt idx="8222">
                  <c:v>-6.7592850549873015E-3</c:v>
                </c:pt>
                <c:pt idx="8223">
                  <c:v>-6.7588283761107221E-3</c:v>
                </c:pt>
                <c:pt idx="8224">
                  <c:v>-6.7557967360300083E-3</c:v>
                </c:pt>
                <c:pt idx="8225">
                  <c:v>-6.7547134632355418E-3</c:v>
                </c:pt>
                <c:pt idx="8226">
                  <c:v>-6.7548522950015089E-3</c:v>
                </c:pt>
                <c:pt idx="8227">
                  <c:v>-6.7607368497203451E-3</c:v>
                </c:pt>
                <c:pt idx="8228">
                  <c:v>-6.7617521730900139E-3</c:v>
                </c:pt>
                <c:pt idx="8229">
                  <c:v>-6.7604324257766061E-3</c:v>
                </c:pt>
                <c:pt idx="8230">
                  <c:v>-6.7593057692180835E-3</c:v>
                </c:pt>
                <c:pt idx="8231">
                  <c:v>-6.7661486756395231E-3</c:v>
                </c:pt>
                <c:pt idx="8232">
                  <c:v>-6.7655731825978305E-3</c:v>
                </c:pt>
                <c:pt idx="8233">
                  <c:v>-6.7659483831005226E-3</c:v>
                </c:pt>
                <c:pt idx="8234">
                  <c:v>-6.7671640916888145E-3</c:v>
                </c:pt>
                <c:pt idx="8235">
                  <c:v>-6.7668826139325924E-3</c:v>
                </c:pt>
                <c:pt idx="8236">
                  <c:v>-6.7690341241556234E-3</c:v>
                </c:pt>
                <c:pt idx="8237">
                  <c:v>-6.7666904223955323E-3</c:v>
                </c:pt>
                <c:pt idx="8238">
                  <c:v>-6.7674998318346061E-3</c:v>
                </c:pt>
                <c:pt idx="8239">
                  <c:v>-6.7622249781775006E-3</c:v>
                </c:pt>
                <c:pt idx="8240">
                  <c:v>-6.7674825242824196E-3</c:v>
                </c:pt>
                <c:pt idx="8241">
                  <c:v>-6.7625071965892397E-3</c:v>
                </c:pt>
                <c:pt idx="8242">
                  <c:v>-6.7694804939584961E-3</c:v>
                </c:pt>
                <c:pt idx="8243">
                  <c:v>-6.7688370902114466E-3</c:v>
                </c:pt>
                <c:pt idx="8244">
                  <c:v>-6.771012266260576E-3</c:v>
                </c:pt>
                <c:pt idx="8245">
                  <c:v>-6.7690651773730064E-3</c:v>
                </c:pt>
                <c:pt idx="8246">
                  <c:v>-6.7731651771354455E-3</c:v>
                </c:pt>
                <c:pt idx="8247">
                  <c:v>-6.7781431872492469E-3</c:v>
                </c:pt>
                <c:pt idx="8248">
                  <c:v>-6.7828023734583017E-3</c:v>
                </c:pt>
                <c:pt idx="8249">
                  <c:v>-6.7810357414948355E-3</c:v>
                </c:pt>
                <c:pt idx="8250">
                  <c:v>-6.7785165769361179E-3</c:v>
                </c:pt>
                <c:pt idx="8251">
                  <c:v>-6.7746656616617142E-3</c:v>
                </c:pt>
                <c:pt idx="8252">
                  <c:v>-6.7764247140941801E-3</c:v>
                </c:pt>
                <c:pt idx="8253">
                  <c:v>-6.7772784973867831E-3</c:v>
                </c:pt>
                <c:pt idx="8254">
                  <c:v>-6.7814843662292136E-3</c:v>
                </c:pt>
                <c:pt idx="8255">
                  <c:v>-6.7819366407882208E-3</c:v>
                </c:pt>
                <c:pt idx="8256">
                  <c:v>-6.7820952224655921E-3</c:v>
                </c:pt>
                <c:pt idx="8257">
                  <c:v>-6.7793735159204027E-3</c:v>
                </c:pt>
                <c:pt idx="8258">
                  <c:v>-6.7849783912178451E-3</c:v>
                </c:pt>
                <c:pt idx="8259">
                  <c:v>-6.781675244963075E-3</c:v>
                </c:pt>
                <c:pt idx="8260">
                  <c:v>-6.7774310453334596E-3</c:v>
                </c:pt>
                <c:pt idx="8261">
                  <c:v>-6.7810949705386534E-3</c:v>
                </c:pt>
                <c:pt idx="8262">
                  <c:v>-6.7837664666024885E-3</c:v>
                </c:pt>
                <c:pt idx="8263">
                  <c:v>-6.7928526409762472E-3</c:v>
                </c:pt>
                <c:pt idx="8264">
                  <c:v>-6.7882385878577818E-3</c:v>
                </c:pt>
                <c:pt idx="8265">
                  <c:v>-6.7886482314024566E-3</c:v>
                </c:pt>
                <c:pt idx="8266">
                  <c:v>-6.7886611714989189E-3</c:v>
                </c:pt>
                <c:pt idx="8267">
                  <c:v>-6.7893300220291152E-3</c:v>
                </c:pt>
                <c:pt idx="8268">
                  <c:v>-6.7865827413115427E-3</c:v>
                </c:pt>
                <c:pt idx="8269">
                  <c:v>-6.7868338987313939E-3</c:v>
                </c:pt>
                <c:pt idx="8270">
                  <c:v>-6.7893216046282286E-3</c:v>
                </c:pt>
                <c:pt idx="8271">
                  <c:v>-6.7921905383198609E-3</c:v>
                </c:pt>
                <c:pt idx="8272">
                  <c:v>-6.7915992266386008E-3</c:v>
                </c:pt>
                <c:pt idx="8273">
                  <c:v>-6.78302116842082E-3</c:v>
                </c:pt>
                <c:pt idx="8274">
                  <c:v>-6.7866760834998175E-3</c:v>
                </c:pt>
                <c:pt idx="8275">
                  <c:v>-6.7859752453339811E-3</c:v>
                </c:pt>
                <c:pt idx="8276">
                  <c:v>-6.7847363216532678E-3</c:v>
                </c:pt>
                <c:pt idx="8277">
                  <c:v>-6.7854110414903154E-3</c:v>
                </c:pt>
                <c:pt idx="8278">
                  <c:v>-6.7884215947727859E-3</c:v>
                </c:pt>
                <c:pt idx="8279">
                  <c:v>-6.7897004514513712E-3</c:v>
                </c:pt>
                <c:pt idx="8280">
                  <c:v>-6.7869616604204781E-3</c:v>
                </c:pt>
                <c:pt idx="8281">
                  <c:v>-6.7842322917859334E-3</c:v>
                </c:pt>
                <c:pt idx="8282">
                  <c:v>-6.7834251685038472E-3</c:v>
                </c:pt>
                <c:pt idx="8283">
                  <c:v>-6.7893628890637056E-3</c:v>
                </c:pt>
                <c:pt idx="8284">
                  <c:v>-6.7860092867024204E-3</c:v>
                </c:pt>
                <c:pt idx="8285">
                  <c:v>-6.7932348662769169E-3</c:v>
                </c:pt>
                <c:pt idx="8286">
                  <c:v>-6.788302998432103E-3</c:v>
                </c:pt>
                <c:pt idx="8287">
                  <c:v>-6.7900990249735961E-3</c:v>
                </c:pt>
                <c:pt idx="8288">
                  <c:v>-6.7903012262878317E-3</c:v>
                </c:pt>
                <c:pt idx="8289">
                  <c:v>-6.7902678292174525E-3</c:v>
                </c:pt>
                <c:pt idx="8290">
                  <c:v>-6.7914306539928236E-3</c:v>
                </c:pt>
                <c:pt idx="8291">
                  <c:v>-6.7906324432918906E-3</c:v>
                </c:pt>
                <c:pt idx="8292">
                  <c:v>-6.7933465736626595E-3</c:v>
                </c:pt>
                <c:pt idx="8293">
                  <c:v>-6.7949524256627732E-3</c:v>
                </c:pt>
                <c:pt idx="8294">
                  <c:v>-6.7930287282104091E-3</c:v>
                </c:pt>
                <c:pt idx="8295">
                  <c:v>-6.7957547692305362E-3</c:v>
                </c:pt>
                <c:pt idx="8296">
                  <c:v>-6.7934711672429371E-3</c:v>
                </c:pt>
                <c:pt idx="8297">
                  <c:v>-6.7955570408267524E-3</c:v>
                </c:pt>
                <c:pt idx="8298">
                  <c:v>-6.7972854510769815E-3</c:v>
                </c:pt>
                <c:pt idx="8299">
                  <c:v>-6.799412097362516E-3</c:v>
                </c:pt>
                <c:pt idx="8300">
                  <c:v>-6.8016190764011598E-3</c:v>
                </c:pt>
                <c:pt idx="8301">
                  <c:v>-6.8010945607413194E-3</c:v>
                </c:pt>
                <c:pt idx="8302">
                  <c:v>-6.7958731129929952E-3</c:v>
                </c:pt>
                <c:pt idx="8303">
                  <c:v>-6.7978610768585348E-3</c:v>
                </c:pt>
                <c:pt idx="8304">
                  <c:v>-6.8026885996551731E-3</c:v>
                </c:pt>
                <c:pt idx="8305">
                  <c:v>-6.8001982631728762E-3</c:v>
                </c:pt>
                <c:pt idx="8306">
                  <c:v>-6.7906655995675453E-3</c:v>
                </c:pt>
                <c:pt idx="8307">
                  <c:v>-6.7994709270137758E-3</c:v>
                </c:pt>
                <c:pt idx="8308">
                  <c:v>-6.7976789400601527E-3</c:v>
                </c:pt>
                <c:pt idx="8309">
                  <c:v>-6.796577090926164E-3</c:v>
                </c:pt>
                <c:pt idx="8310">
                  <c:v>-6.7958874893908373E-3</c:v>
                </c:pt>
                <c:pt idx="8311">
                  <c:v>-6.7937002556837283E-3</c:v>
                </c:pt>
                <c:pt idx="8312">
                  <c:v>-6.7934290866599745E-3</c:v>
                </c:pt>
                <c:pt idx="8313">
                  <c:v>-6.7961413101980698E-3</c:v>
                </c:pt>
                <c:pt idx="8314">
                  <c:v>-6.7956695463881212E-3</c:v>
                </c:pt>
                <c:pt idx="8315">
                  <c:v>-6.794494184672371E-3</c:v>
                </c:pt>
                <c:pt idx="8316">
                  <c:v>-6.798051832631641E-3</c:v>
                </c:pt>
                <c:pt idx="8317">
                  <c:v>-6.795819626118387E-3</c:v>
                </c:pt>
                <c:pt idx="8318">
                  <c:v>-6.7896257396923626E-3</c:v>
                </c:pt>
                <c:pt idx="8319">
                  <c:v>-6.789871044365476E-3</c:v>
                </c:pt>
                <c:pt idx="8320">
                  <c:v>-6.7898382740529941E-3</c:v>
                </c:pt>
                <c:pt idx="8321">
                  <c:v>-6.7894168986320043E-3</c:v>
                </c:pt>
                <c:pt idx="8322">
                  <c:v>-6.7928187515070605E-3</c:v>
                </c:pt>
                <c:pt idx="8323">
                  <c:v>-6.7886681805401959E-3</c:v>
                </c:pt>
                <c:pt idx="8324">
                  <c:v>-6.78802959216548E-3</c:v>
                </c:pt>
                <c:pt idx="8325">
                  <c:v>-6.7858814213404379E-3</c:v>
                </c:pt>
                <c:pt idx="8326">
                  <c:v>-6.7879554039808956E-3</c:v>
                </c:pt>
                <c:pt idx="8327">
                  <c:v>-6.7815856380123961E-3</c:v>
                </c:pt>
                <c:pt idx="8328">
                  <c:v>-6.78355510938359E-3</c:v>
                </c:pt>
                <c:pt idx="8329">
                  <c:v>-6.792399989408681E-3</c:v>
                </c:pt>
                <c:pt idx="8330">
                  <c:v>-6.7938713018829283E-3</c:v>
                </c:pt>
                <c:pt idx="8331">
                  <c:v>-6.7889650146101899E-3</c:v>
                </c:pt>
                <c:pt idx="8332">
                  <c:v>-6.7895454562799705E-3</c:v>
                </c:pt>
                <c:pt idx="8333">
                  <c:v>-6.7885058821761327E-3</c:v>
                </c:pt>
                <c:pt idx="8334">
                  <c:v>-6.7851705957400798E-3</c:v>
                </c:pt>
                <c:pt idx="8335">
                  <c:v>-6.784924263366755E-3</c:v>
                </c:pt>
                <c:pt idx="8336">
                  <c:v>-6.7851796117796319E-3</c:v>
                </c:pt>
                <c:pt idx="8337">
                  <c:v>-6.7915748912618619E-3</c:v>
                </c:pt>
                <c:pt idx="8338">
                  <c:v>-6.7926985992170239E-3</c:v>
                </c:pt>
                <c:pt idx="8339">
                  <c:v>-6.7983584361445823E-3</c:v>
                </c:pt>
                <c:pt idx="8340">
                  <c:v>-6.7969470608482399E-3</c:v>
                </c:pt>
                <c:pt idx="8341">
                  <c:v>-6.8004615229490589E-3</c:v>
                </c:pt>
                <c:pt idx="8342">
                  <c:v>-6.7972578762230257E-3</c:v>
                </c:pt>
                <c:pt idx="8343">
                  <c:v>-6.7945326131924689E-3</c:v>
                </c:pt>
                <c:pt idx="8344">
                  <c:v>-6.8004014379993436E-3</c:v>
                </c:pt>
                <c:pt idx="8345">
                  <c:v>-6.7979822688639929E-3</c:v>
                </c:pt>
                <c:pt idx="8346">
                  <c:v>-6.8067116890205151E-3</c:v>
                </c:pt>
                <c:pt idx="8347">
                  <c:v>-6.8052589969648872E-3</c:v>
                </c:pt>
                <c:pt idx="8348">
                  <c:v>-6.8112891833594508E-3</c:v>
                </c:pt>
                <c:pt idx="8349">
                  <c:v>-6.8148729453941913E-3</c:v>
                </c:pt>
                <c:pt idx="8350">
                  <c:v>-6.8154502490420897E-3</c:v>
                </c:pt>
                <c:pt idx="8351">
                  <c:v>-6.8130710333666354E-3</c:v>
                </c:pt>
                <c:pt idx="8352">
                  <c:v>-6.8118586848115691E-3</c:v>
                </c:pt>
                <c:pt idx="8353">
                  <c:v>-6.811354657162828E-3</c:v>
                </c:pt>
                <c:pt idx="8354">
                  <c:v>-6.8073884373635882E-3</c:v>
                </c:pt>
                <c:pt idx="8355">
                  <c:v>-6.8124211648631005E-3</c:v>
                </c:pt>
                <c:pt idx="8356">
                  <c:v>-6.8123354400720735E-3</c:v>
                </c:pt>
                <c:pt idx="8357">
                  <c:v>-6.8176212495657191E-3</c:v>
                </c:pt>
                <c:pt idx="8358">
                  <c:v>-6.819732258052694E-3</c:v>
                </c:pt>
                <c:pt idx="8359">
                  <c:v>-6.8218396502069704E-3</c:v>
                </c:pt>
                <c:pt idx="8360">
                  <c:v>-6.8227137465196631E-3</c:v>
                </c:pt>
                <c:pt idx="8361">
                  <c:v>-6.8252921328174013E-3</c:v>
                </c:pt>
                <c:pt idx="8362">
                  <c:v>-6.8283963242196698E-3</c:v>
                </c:pt>
                <c:pt idx="8363">
                  <c:v>-6.8318780651326922E-3</c:v>
                </c:pt>
                <c:pt idx="8364">
                  <c:v>-6.8279707049575377E-3</c:v>
                </c:pt>
                <c:pt idx="8365">
                  <c:v>-6.8338177092310704E-3</c:v>
                </c:pt>
                <c:pt idx="8366">
                  <c:v>-6.8342138568486584E-3</c:v>
                </c:pt>
                <c:pt idx="8367">
                  <c:v>-6.8401861655862295E-3</c:v>
                </c:pt>
                <c:pt idx="8368">
                  <c:v>-6.8489696544811523E-3</c:v>
                </c:pt>
                <c:pt idx="8369">
                  <c:v>-6.8500688962926798E-3</c:v>
                </c:pt>
                <c:pt idx="8370">
                  <c:v>-6.8533462975712981E-3</c:v>
                </c:pt>
                <c:pt idx="8371">
                  <c:v>-6.8555599283897616E-3</c:v>
                </c:pt>
                <c:pt idx="8372">
                  <c:v>-6.85685516423088E-3</c:v>
                </c:pt>
                <c:pt idx="8373">
                  <c:v>-6.8625921975452395E-3</c:v>
                </c:pt>
                <c:pt idx="8374">
                  <c:v>-6.8555618874509942E-3</c:v>
                </c:pt>
                <c:pt idx="8375">
                  <c:v>-6.8589865730246001E-3</c:v>
                </c:pt>
                <c:pt idx="8376">
                  <c:v>-6.8573914977875395E-3</c:v>
                </c:pt>
                <c:pt idx="8377">
                  <c:v>-6.855691221954752E-3</c:v>
                </c:pt>
                <c:pt idx="8378">
                  <c:v>-6.8589772470397312E-3</c:v>
                </c:pt>
                <c:pt idx="8379">
                  <c:v>-6.8565852870687725E-3</c:v>
                </c:pt>
                <c:pt idx="8380">
                  <c:v>-6.8625664315511122E-3</c:v>
                </c:pt>
                <c:pt idx="8381">
                  <c:v>-6.8659217827846449E-3</c:v>
                </c:pt>
                <c:pt idx="8382">
                  <c:v>-6.8635549605655967E-3</c:v>
                </c:pt>
                <c:pt idx="8383">
                  <c:v>-6.8582767096742603E-3</c:v>
                </c:pt>
                <c:pt idx="8384">
                  <c:v>-6.8591977340709629E-3</c:v>
                </c:pt>
                <c:pt idx="8385">
                  <c:v>-6.8611015233380791E-3</c:v>
                </c:pt>
                <c:pt idx="8386">
                  <c:v>-6.8649707689075173E-3</c:v>
                </c:pt>
                <c:pt idx="8387">
                  <c:v>-6.8644503958258185E-3</c:v>
                </c:pt>
                <c:pt idx="8388">
                  <c:v>-6.8690485313188535E-3</c:v>
                </c:pt>
                <c:pt idx="8389">
                  <c:v>-6.8668272542630887E-3</c:v>
                </c:pt>
                <c:pt idx="8390">
                  <c:v>-6.8728437129544472E-3</c:v>
                </c:pt>
                <c:pt idx="8391">
                  <c:v>-6.8730832104374699E-3</c:v>
                </c:pt>
                <c:pt idx="8392">
                  <c:v>-6.8750466730542834E-3</c:v>
                </c:pt>
                <c:pt idx="8393">
                  <c:v>-6.8761947122331843E-3</c:v>
                </c:pt>
                <c:pt idx="8394">
                  <c:v>-6.8732864304714E-3</c:v>
                </c:pt>
                <c:pt idx="8395">
                  <c:v>-6.8761156032324149E-3</c:v>
                </c:pt>
                <c:pt idx="8396">
                  <c:v>-6.874285515675674E-3</c:v>
                </c:pt>
                <c:pt idx="8397">
                  <c:v>-6.8769752555946943E-3</c:v>
                </c:pt>
                <c:pt idx="8398">
                  <c:v>-6.8778882334803206E-3</c:v>
                </c:pt>
                <c:pt idx="8399">
                  <c:v>-6.8793681758189257E-3</c:v>
                </c:pt>
                <c:pt idx="8400">
                  <c:v>-6.8786866179049236E-3</c:v>
                </c:pt>
                <c:pt idx="8401">
                  <c:v>-6.8831906328837948E-3</c:v>
                </c:pt>
                <c:pt idx="8402">
                  <c:v>-6.8831055376147015E-3</c:v>
                </c:pt>
                <c:pt idx="8403">
                  <c:v>-6.8810827127762904E-3</c:v>
                </c:pt>
                <c:pt idx="8404">
                  <c:v>-6.8809745235958002E-3</c:v>
                </c:pt>
                <c:pt idx="8405">
                  <c:v>-6.8817540693890513E-3</c:v>
                </c:pt>
                <c:pt idx="8406">
                  <c:v>-6.8824575342020704E-3</c:v>
                </c:pt>
                <c:pt idx="8407">
                  <c:v>-6.8810414380054193E-3</c:v>
                </c:pt>
                <c:pt idx="8408">
                  <c:v>-6.8866851562127051E-3</c:v>
                </c:pt>
                <c:pt idx="8409">
                  <c:v>-6.8816557939854871E-3</c:v>
                </c:pt>
                <c:pt idx="8410">
                  <c:v>-6.8835139466394265E-3</c:v>
                </c:pt>
                <c:pt idx="8411">
                  <c:v>-6.8818569857285938E-3</c:v>
                </c:pt>
                <c:pt idx="8412">
                  <c:v>-6.8789993940326852E-3</c:v>
                </c:pt>
                <c:pt idx="8413">
                  <c:v>-6.8761347035223817E-3</c:v>
                </c:pt>
                <c:pt idx="8414">
                  <c:v>-6.8757041379382934E-3</c:v>
                </c:pt>
                <c:pt idx="8415">
                  <c:v>-6.8750217006214717E-3</c:v>
                </c:pt>
                <c:pt idx="8416">
                  <c:v>-6.8713585720339924E-3</c:v>
                </c:pt>
                <c:pt idx="8417">
                  <c:v>-6.8696592673897954E-3</c:v>
                </c:pt>
                <c:pt idx="8418">
                  <c:v>-6.8715821113580662E-3</c:v>
                </c:pt>
                <c:pt idx="8419">
                  <c:v>-6.869074165488826E-3</c:v>
                </c:pt>
                <c:pt idx="8420">
                  <c:v>-6.8698964504355165E-3</c:v>
                </c:pt>
                <c:pt idx="8421">
                  <c:v>-6.868409255451814E-3</c:v>
                </c:pt>
                <c:pt idx="8422">
                  <c:v>-6.8744101011486486E-3</c:v>
                </c:pt>
                <c:pt idx="8423">
                  <c:v>-6.8734943262333233E-3</c:v>
                </c:pt>
                <c:pt idx="8424">
                  <c:v>-6.8748116044476289E-3</c:v>
                </c:pt>
                <c:pt idx="8425">
                  <c:v>-6.8772403532587527E-3</c:v>
                </c:pt>
                <c:pt idx="8426">
                  <c:v>-6.877144246080635E-3</c:v>
                </c:pt>
                <c:pt idx="8427">
                  <c:v>-6.8822236278475741E-3</c:v>
                </c:pt>
                <c:pt idx="8428">
                  <c:v>-6.8850414948748726E-3</c:v>
                </c:pt>
                <c:pt idx="8429">
                  <c:v>-6.8865577180524757E-3</c:v>
                </c:pt>
                <c:pt idx="8430">
                  <c:v>-6.8861981256402712E-3</c:v>
                </c:pt>
                <c:pt idx="8431">
                  <c:v>-6.8843403548508554E-3</c:v>
                </c:pt>
                <c:pt idx="8432">
                  <c:v>-6.8819608304993719E-3</c:v>
                </c:pt>
                <c:pt idx="8433">
                  <c:v>-6.88588490506503E-3</c:v>
                </c:pt>
                <c:pt idx="8434">
                  <c:v>-6.8923509593404632E-3</c:v>
                </c:pt>
                <c:pt idx="8435">
                  <c:v>-6.8928232527390937E-3</c:v>
                </c:pt>
                <c:pt idx="8436">
                  <c:v>-6.8937922066021496E-3</c:v>
                </c:pt>
                <c:pt idx="8437">
                  <c:v>-6.8900822668628865E-3</c:v>
                </c:pt>
                <c:pt idx="8438">
                  <c:v>-6.8954603079860967E-3</c:v>
                </c:pt>
                <c:pt idx="8439">
                  <c:v>-6.8930684756065798E-3</c:v>
                </c:pt>
                <c:pt idx="8440">
                  <c:v>-6.8924654997946254E-3</c:v>
                </c:pt>
                <c:pt idx="8441">
                  <c:v>-6.8952134485496608E-3</c:v>
                </c:pt>
                <c:pt idx="8442">
                  <c:v>-6.895601616927139E-3</c:v>
                </c:pt>
                <c:pt idx="8443">
                  <c:v>-6.8972126833940529E-3</c:v>
                </c:pt>
                <c:pt idx="8444">
                  <c:v>-6.8956859763577485E-3</c:v>
                </c:pt>
                <c:pt idx="8445">
                  <c:v>-6.8995255780475691E-3</c:v>
                </c:pt>
                <c:pt idx="8446">
                  <c:v>-6.8993915061104031E-3</c:v>
                </c:pt>
                <c:pt idx="8447">
                  <c:v>-6.8991124340477081E-3</c:v>
                </c:pt>
                <c:pt idx="8448">
                  <c:v>-6.9038437631397604E-3</c:v>
                </c:pt>
                <c:pt idx="8449">
                  <c:v>-6.9024166204845038E-3</c:v>
                </c:pt>
                <c:pt idx="8450">
                  <c:v>-6.9025256341594598E-3</c:v>
                </c:pt>
                <c:pt idx="8451">
                  <c:v>-6.902325274976133E-3</c:v>
                </c:pt>
              </c:numCache>
            </c:numRef>
          </c:yVal>
          <c:smooth val="0"/>
        </c:ser>
        <c:ser>
          <c:idx val="4"/>
          <c:order val="2"/>
          <c:tx>
            <c:v>11°C/h</c:v>
          </c:tx>
          <c:spPr>
            <a:ln w="19050" cap="rnd">
              <a:solidFill>
                <a:schemeClr val="tx1"/>
              </a:solidFill>
              <a:round/>
            </a:ln>
            <a:effectLst/>
          </c:spPr>
          <c:marker>
            <c:symbol val="none"/>
          </c:marker>
          <c:xVal>
            <c:numRef>
              <c:f>Data!$K$6:$K$11972</c:f>
              <c:numCache>
                <c:formatCode>General</c:formatCode>
                <c:ptCount val="11967"/>
                <c:pt idx="0">
                  <c:v>23.304515800000001</c:v>
                </c:pt>
                <c:pt idx="1">
                  <c:v>23.2723999</c:v>
                </c:pt>
                <c:pt idx="2">
                  <c:v>23.257368100000001</c:v>
                </c:pt>
                <c:pt idx="3">
                  <c:v>23.240276300000001</c:v>
                </c:pt>
                <c:pt idx="4">
                  <c:v>23.235313399999999</c:v>
                </c:pt>
                <c:pt idx="5">
                  <c:v>23.224443399999998</c:v>
                </c:pt>
                <c:pt idx="6">
                  <c:v>23.222692500000001</c:v>
                </c:pt>
                <c:pt idx="7">
                  <c:v>23.2291794</c:v>
                </c:pt>
                <c:pt idx="8">
                  <c:v>23.236925100000001</c:v>
                </c:pt>
                <c:pt idx="9">
                  <c:v>23.247217200000001</c:v>
                </c:pt>
                <c:pt idx="10">
                  <c:v>23.269258499999999</c:v>
                </c:pt>
                <c:pt idx="11">
                  <c:v>23.293478</c:v>
                </c:pt>
                <c:pt idx="12">
                  <c:v>23.314909</c:v>
                </c:pt>
                <c:pt idx="13">
                  <c:v>23.335039099999999</c:v>
                </c:pt>
                <c:pt idx="14">
                  <c:v>23.3607674</c:v>
                </c:pt>
                <c:pt idx="15">
                  <c:v>23.4035568</c:v>
                </c:pt>
                <c:pt idx="16">
                  <c:v>23.434940300000001</c:v>
                </c:pt>
                <c:pt idx="17">
                  <c:v>23.476894399999999</c:v>
                </c:pt>
                <c:pt idx="18">
                  <c:v>23.511947599999999</c:v>
                </c:pt>
                <c:pt idx="19">
                  <c:v>23.568002700000001</c:v>
                </c:pt>
                <c:pt idx="20">
                  <c:v>23.6233006</c:v>
                </c:pt>
                <c:pt idx="21">
                  <c:v>23.668773699999999</c:v>
                </c:pt>
                <c:pt idx="22">
                  <c:v>23.725490600000001</c:v>
                </c:pt>
                <c:pt idx="23">
                  <c:v>23.7856579</c:v>
                </c:pt>
                <c:pt idx="24">
                  <c:v>23.840057399999999</c:v>
                </c:pt>
                <c:pt idx="25">
                  <c:v>23.901632299999999</c:v>
                </c:pt>
                <c:pt idx="26">
                  <c:v>23.9674263</c:v>
                </c:pt>
                <c:pt idx="27">
                  <c:v>24.031889</c:v>
                </c:pt>
                <c:pt idx="28">
                  <c:v>24.098009099999999</c:v>
                </c:pt>
                <c:pt idx="29">
                  <c:v>24.1733932</c:v>
                </c:pt>
                <c:pt idx="30">
                  <c:v>24.242233299999999</c:v>
                </c:pt>
                <c:pt idx="31">
                  <c:v>24.316478700000001</c:v>
                </c:pt>
                <c:pt idx="32">
                  <c:v>24.3868446</c:v>
                </c:pt>
                <c:pt idx="33">
                  <c:v>24.4615917</c:v>
                </c:pt>
                <c:pt idx="34">
                  <c:v>24.531679199999999</c:v>
                </c:pt>
                <c:pt idx="35">
                  <c:v>24.616485600000001</c:v>
                </c:pt>
                <c:pt idx="36">
                  <c:v>24.697885500000002</c:v>
                </c:pt>
                <c:pt idx="37">
                  <c:v>24.776559800000001</c:v>
                </c:pt>
                <c:pt idx="38">
                  <c:v>24.871902500000001</c:v>
                </c:pt>
                <c:pt idx="39">
                  <c:v>24.946632399999999</c:v>
                </c:pt>
                <c:pt idx="40">
                  <c:v>25.023962000000001</c:v>
                </c:pt>
                <c:pt idx="41">
                  <c:v>25.122447999999999</c:v>
                </c:pt>
                <c:pt idx="42">
                  <c:v>25.212486299999998</c:v>
                </c:pt>
                <c:pt idx="43">
                  <c:v>25.306865699999999</c:v>
                </c:pt>
                <c:pt idx="44">
                  <c:v>25.396707500000002</c:v>
                </c:pt>
                <c:pt idx="45">
                  <c:v>25.4895058</c:v>
                </c:pt>
                <c:pt idx="46">
                  <c:v>25.591833099999999</c:v>
                </c:pt>
                <c:pt idx="47">
                  <c:v>25.682622899999998</c:v>
                </c:pt>
                <c:pt idx="48">
                  <c:v>25.768964799999999</c:v>
                </c:pt>
                <c:pt idx="49">
                  <c:v>25.883398100000001</c:v>
                </c:pt>
                <c:pt idx="50">
                  <c:v>25.974573100000001</c:v>
                </c:pt>
                <c:pt idx="51">
                  <c:v>26.087139100000002</c:v>
                </c:pt>
                <c:pt idx="52">
                  <c:v>26.168487500000001</c:v>
                </c:pt>
                <c:pt idx="53">
                  <c:v>26.269226100000001</c:v>
                </c:pt>
                <c:pt idx="54">
                  <c:v>26.389486300000002</c:v>
                </c:pt>
                <c:pt idx="55">
                  <c:v>26.485216099999999</c:v>
                </c:pt>
                <c:pt idx="56">
                  <c:v>26.589735000000001</c:v>
                </c:pt>
                <c:pt idx="57">
                  <c:v>26.698038100000002</c:v>
                </c:pt>
                <c:pt idx="58">
                  <c:v>26.8090096</c:v>
                </c:pt>
                <c:pt idx="59">
                  <c:v>26.909748100000002</c:v>
                </c:pt>
                <c:pt idx="60">
                  <c:v>27.020456299999999</c:v>
                </c:pt>
                <c:pt idx="61">
                  <c:v>27.140020400000001</c:v>
                </c:pt>
                <c:pt idx="62">
                  <c:v>27.2473068</c:v>
                </c:pt>
                <c:pt idx="63">
                  <c:v>27.360025400000001</c:v>
                </c:pt>
                <c:pt idx="64">
                  <c:v>27.465900399999999</c:v>
                </c:pt>
                <c:pt idx="65">
                  <c:v>27.5763569</c:v>
                </c:pt>
                <c:pt idx="66">
                  <c:v>27.691223099999998</c:v>
                </c:pt>
                <c:pt idx="67">
                  <c:v>27.804752300000001</c:v>
                </c:pt>
                <c:pt idx="68">
                  <c:v>27.918529500000002</c:v>
                </c:pt>
                <c:pt idx="69">
                  <c:v>28.035489999999999</c:v>
                </c:pt>
                <c:pt idx="70">
                  <c:v>28.155321099999998</c:v>
                </c:pt>
                <c:pt idx="71">
                  <c:v>28.270126300000001</c:v>
                </c:pt>
                <c:pt idx="72">
                  <c:v>28.391233400000001</c:v>
                </c:pt>
                <c:pt idx="73">
                  <c:v>28.505323400000002</c:v>
                </c:pt>
                <c:pt idx="74">
                  <c:v>28.617868399999999</c:v>
                </c:pt>
                <c:pt idx="75">
                  <c:v>28.746335999999999</c:v>
                </c:pt>
                <c:pt idx="76">
                  <c:v>28.871688800000001</c:v>
                </c:pt>
                <c:pt idx="77">
                  <c:v>28.9926128</c:v>
                </c:pt>
                <c:pt idx="78">
                  <c:v>29.116949099999999</c:v>
                </c:pt>
                <c:pt idx="79">
                  <c:v>29.2335587</c:v>
                </c:pt>
                <c:pt idx="80">
                  <c:v>29.362247499999999</c:v>
                </c:pt>
                <c:pt idx="81">
                  <c:v>29.484846099999999</c:v>
                </c:pt>
                <c:pt idx="82">
                  <c:v>29.606100099999999</c:v>
                </c:pt>
                <c:pt idx="83">
                  <c:v>29.734533299999999</c:v>
                </c:pt>
                <c:pt idx="84">
                  <c:v>29.8551769</c:v>
                </c:pt>
                <c:pt idx="85">
                  <c:v>29.992324799999999</c:v>
                </c:pt>
                <c:pt idx="86">
                  <c:v>30.113786699999999</c:v>
                </c:pt>
                <c:pt idx="87">
                  <c:v>30.2383156</c:v>
                </c:pt>
                <c:pt idx="88">
                  <c:v>30.381017700000001</c:v>
                </c:pt>
                <c:pt idx="89">
                  <c:v>30.495882000000002</c:v>
                </c:pt>
                <c:pt idx="90">
                  <c:v>30.6382713</c:v>
                </c:pt>
                <c:pt idx="91">
                  <c:v>30.757919300000001</c:v>
                </c:pt>
                <c:pt idx="92">
                  <c:v>30.895948400000002</c:v>
                </c:pt>
                <c:pt idx="93">
                  <c:v>31.030820800000001</c:v>
                </c:pt>
                <c:pt idx="94">
                  <c:v>31.157951400000002</c:v>
                </c:pt>
                <c:pt idx="95">
                  <c:v>31.288459799999998</c:v>
                </c:pt>
                <c:pt idx="96">
                  <c:v>31.417226800000002</c:v>
                </c:pt>
                <c:pt idx="97">
                  <c:v>31.550304400000002</c:v>
                </c:pt>
                <c:pt idx="98">
                  <c:v>31.6851311</c:v>
                </c:pt>
                <c:pt idx="99">
                  <c:v>31.831232100000001</c:v>
                </c:pt>
                <c:pt idx="100">
                  <c:v>31.954486800000002</c:v>
                </c:pt>
                <c:pt idx="101">
                  <c:v>32.083507500000003</c:v>
                </c:pt>
                <c:pt idx="102">
                  <c:v>32.225036600000003</c:v>
                </c:pt>
                <c:pt idx="103">
                  <c:v>32.349536899999997</c:v>
                </c:pt>
                <c:pt idx="104">
                  <c:v>32.491058299999999</c:v>
                </c:pt>
                <c:pt idx="105">
                  <c:v>32.6243591</c:v>
                </c:pt>
                <c:pt idx="106">
                  <c:v>32.767917599999997</c:v>
                </c:pt>
                <c:pt idx="107">
                  <c:v>32.895084400000002</c:v>
                </c:pt>
                <c:pt idx="108">
                  <c:v>33.046604199999997</c:v>
                </c:pt>
                <c:pt idx="109">
                  <c:v>33.180610700000003</c:v>
                </c:pt>
                <c:pt idx="110">
                  <c:v>33.318191499999998</c:v>
                </c:pt>
                <c:pt idx="111">
                  <c:v>33.451110800000002</c:v>
                </c:pt>
                <c:pt idx="112">
                  <c:v>33.596832300000003</c:v>
                </c:pt>
                <c:pt idx="113">
                  <c:v>33.727623000000001</c:v>
                </c:pt>
                <c:pt idx="114">
                  <c:v>33.875480699999997</c:v>
                </c:pt>
                <c:pt idx="115">
                  <c:v>34.013851199999998</c:v>
                </c:pt>
                <c:pt idx="116">
                  <c:v>34.151214600000003</c:v>
                </c:pt>
                <c:pt idx="117">
                  <c:v>34.294586199999998</c:v>
                </c:pt>
                <c:pt idx="118">
                  <c:v>34.419658699999999</c:v>
                </c:pt>
                <c:pt idx="119">
                  <c:v>34.568721799999999</c:v>
                </c:pt>
                <c:pt idx="120">
                  <c:v>34.729846999999999</c:v>
                </c:pt>
                <c:pt idx="121">
                  <c:v>34.862621300000001</c:v>
                </c:pt>
                <c:pt idx="122">
                  <c:v>35.013347600000003</c:v>
                </c:pt>
                <c:pt idx="123">
                  <c:v>35.133876800000003</c:v>
                </c:pt>
                <c:pt idx="124">
                  <c:v>35.291591599999997</c:v>
                </c:pt>
                <c:pt idx="125">
                  <c:v>35.4330292</c:v>
                </c:pt>
                <c:pt idx="126">
                  <c:v>35.567489600000002</c:v>
                </c:pt>
                <c:pt idx="127">
                  <c:v>35.709865600000001</c:v>
                </c:pt>
                <c:pt idx="128">
                  <c:v>35.852363599999997</c:v>
                </c:pt>
                <c:pt idx="129">
                  <c:v>35.993316700000001</c:v>
                </c:pt>
                <c:pt idx="130">
                  <c:v>36.146617900000003</c:v>
                </c:pt>
                <c:pt idx="131">
                  <c:v>36.289928400000001</c:v>
                </c:pt>
                <c:pt idx="132">
                  <c:v>36.431060799999997</c:v>
                </c:pt>
                <c:pt idx="133">
                  <c:v>36.5782509</c:v>
                </c:pt>
                <c:pt idx="134">
                  <c:v>36.727157599999998</c:v>
                </c:pt>
                <c:pt idx="135">
                  <c:v>36.869968399999998</c:v>
                </c:pt>
                <c:pt idx="136">
                  <c:v>37.004486100000001</c:v>
                </c:pt>
                <c:pt idx="137">
                  <c:v>37.157569899999999</c:v>
                </c:pt>
                <c:pt idx="138">
                  <c:v>37.302829699999997</c:v>
                </c:pt>
                <c:pt idx="139">
                  <c:v>37.450916300000003</c:v>
                </c:pt>
                <c:pt idx="140">
                  <c:v>37.597972900000002</c:v>
                </c:pt>
                <c:pt idx="141">
                  <c:v>37.7428551</c:v>
                </c:pt>
                <c:pt idx="142">
                  <c:v>37.886623399999998</c:v>
                </c:pt>
                <c:pt idx="143">
                  <c:v>38.034141499999997</c:v>
                </c:pt>
                <c:pt idx="144">
                  <c:v>38.165912599999999</c:v>
                </c:pt>
                <c:pt idx="145">
                  <c:v>38.325367</c:v>
                </c:pt>
                <c:pt idx="146">
                  <c:v>38.462600700000003</c:v>
                </c:pt>
                <c:pt idx="147">
                  <c:v>38.6194305</c:v>
                </c:pt>
                <c:pt idx="148">
                  <c:v>38.767307299999999</c:v>
                </c:pt>
                <c:pt idx="149">
                  <c:v>38.919708300000003</c:v>
                </c:pt>
                <c:pt idx="150">
                  <c:v>39.064777399999997</c:v>
                </c:pt>
                <c:pt idx="151">
                  <c:v>39.204456299999997</c:v>
                </c:pt>
                <c:pt idx="152">
                  <c:v>39.358070400000003</c:v>
                </c:pt>
                <c:pt idx="153">
                  <c:v>39.509685500000003</c:v>
                </c:pt>
                <c:pt idx="154">
                  <c:v>39.654010800000002</c:v>
                </c:pt>
                <c:pt idx="155">
                  <c:v>39.813453699999997</c:v>
                </c:pt>
                <c:pt idx="156">
                  <c:v>39.963756600000004</c:v>
                </c:pt>
                <c:pt idx="157">
                  <c:v>40.104114500000001</c:v>
                </c:pt>
                <c:pt idx="158">
                  <c:v>40.259334600000003</c:v>
                </c:pt>
                <c:pt idx="159">
                  <c:v>40.402233099999997</c:v>
                </c:pt>
                <c:pt idx="160">
                  <c:v>40.555961600000003</c:v>
                </c:pt>
                <c:pt idx="161">
                  <c:v>40.702560400000003</c:v>
                </c:pt>
                <c:pt idx="162">
                  <c:v>40.8514938</c:v>
                </c:pt>
                <c:pt idx="163">
                  <c:v>41.003555300000002</c:v>
                </c:pt>
                <c:pt idx="164">
                  <c:v>41.160488100000002</c:v>
                </c:pt>
                <c:pt idx="165">
                  <c:v>41.309543599999998</c:v>
                </c:pt>
                <c:pt idx="166">
                  <c:v>41.464317299999998</c:v>
                </c:pt>
                <c:pt idx="167">
                  <c:v>41.605789199999997</c:v>
                </c:pt>
                <c:pt idx="168">
                  <c:v>41.763557400000003</c:v>
                </c:pt>
                <c:pt idx="169">
                  <c:v>41.912796</c:v>
                </c:pt>
                <c:pt idx="170">
                  <c:v>42.073688500000003</c:v>
                </c:pt>
                <c:pt idx="171">
                  <c:v>42.219943999999998</c:v>
                </c:pt>
                <c:pt idx="172">
                  <c:v>42.370197300000001</c:v>
                </c:pt>
                <c:pt idx="173">
                  <c:v>42.529685999999998</c:v>
                </c:pt>
                <c:pt idx="174">
                  <c:v>42.673416099999997</c:v>
                </c:pt>
                <c:pt idx="175">
                  <c:v>42.823558800000001</c:v>
                </c:pt>
                <c:pt idx="176">
                  <c:v>42.9855576</c:v>
                </c:pt>
                <c:pt idx="177">
                  <c:v>43.125675200000003</c:v>
                </c:pt>
                <c:pt idx="178">
                  <c:v>43.278484300000002</c:v>
                </c:pt>
                <c:pt idx="179">
                  <c:v>43.434482600000003</c:v>
                </c:pt>
                <c:pt idx="180">
                  <c:v>43.591468800000001</c:v>
                </c:pt>
                <c:pt idx="181">
                  <c:v>43.747360200000003</c:v>
                </c:pt>
                <c:pt idx="182">
                  <c:v>43.8973923</c:v>
                </c:pt>
                <c:pt idx="183">
                  <c:v>44.052555099999999</c:v>
                </c:pt>
                <c:pt idx="184">
                  <c:v>44.205055199999997</c:v>
                </c:pt>
                <c:pt idx="185">
                  <c:v>44.361496000000002</c:v>
                </c:pt>
                <c:pt idx="186">
                  <c:v>44.517307299999999</c:v>
                </c:pt>
                <c:pt idx="187">
                  <c:v>44.671459200000001</c:v>
                </c:pt>
                <c:pt idx="188">
                  <c:v>44.826431300000003</c:v>
                </c:pt>
                <c:pt idx="189">
                  <c:v>44.984294900000002</c:v>
                </c:pt>
                <c:pt idx="190">
                  <c:v>45.147621200000003</c:v>
                </c:pt>
                <c:pt idx="191">
                  <c:v>45.302951800000002</c:v>
                </c:pt>
                <c:pt idx="192">
                  <c:v>45.457943</c:v>
                </c:pt>
                <c:pt idx="193">
                  <c:v>45.615131400000003</c:v>
                </c:pt>
                <c:pt idx="194">
                  <c:v>45.756538399999997</c:v>
                </c:pt>
                <c:pt idx="195">
                  <c:v>45.906089799999997</c:v>
                </c:pt>
                <c:pt idx="196">
                  <c:v>46.0606613</c:v>
                </c:pt>
                <c:pt idx="197">
                  <c:v>46.214481399999997</c:v>
                </c:pt>
                <c:pt idx="198">
                  <c:v>46.3792343</c:v>
                </c:pt>
                <c:pt idx="199">
                  <c:v>46.530391700000003</c:v>
                </c:pt>
                <c:pt idx="200">
                  <c:v>46.687511399999998</c:v>
                </c:pt>
                <c:pt idx="201">
                  <c:v>46.8452415</c:v>
                </c:pt>
                <c:pt idx="202">
                  <c:v>47.002216300000001</c:v>
                </c:pt>
                <c:pt idx="203">
                  <c:v>47.169448899999999</c:v>
                </c:pt>
                <c:pt idx="204">
                  <c:v>47.315929400000002</c:v>
                </c:pt>
                <c:pt idx="205">
                  <c:v>47.479072600000002</c:v>
                </c:pt>
                <c:pt idx="206">
                  <c:v>47.628711699999997</c:v>
                </c:pt>
                <c:pt idx="207">
                  <c:v>47.786884299999997</c:v>
                </c:pt>
                <c:pt idx="208">
                  <c:v>47.932777399999999</c:v>
                </c:pt>
                <c:pt idx="209">
                  <c:v>48.084560400000001</c:v>
                </c:pt>
                <c:pt idx="210">
                  <c:v>48.231563600000001</c:v>
                </c:pt>
                <c:pt idx="211">
                  <c:v>48.406101200000002</c:v>
                </c:pt>
                <c:pt idx="212">
                  <c:v>48.555644999999998</c:v>
                </c:pt>
                <c:pt idx="213">
                  <c:v>48.7073021</c:v>
                </c:pt>
                <c:pt idx="214">
                  <c:v>48.858634899999998</c:v>
                </c:pt>
                <c:pt idx="215">
                  <c:v>49.017128</c:v>
                </c:pt>
                <c:pt idx="216">
                  <c:v>49.172740900000001</c:v>
                </c:pt>
                <c:pt idx="217">
                  <c:v>49.3343773</c:v>
                </c:pt>
                <c:pt idx="218">
                  <c:v>49.4874954</c:v>
                </c:pt>
                <c:pt idx="219">
                  <c:v>49.6433678</c:v>
                </c:pt>
                <c:pt idx="220">
                  <c:v>49.796901699999999</c:v>
                </c:pt>
                <c:pt idx="221">
                  <c:v>49.963996899999998</c:v>
                </c:pt>
                <c:pt idx="222">
                  <c:v>50.115650199999997</c:v>
                </c:pt>
                <c:pt idx="223">
                  <c:v>50.277931199999998</c:v>
                </c:pt>
                <c:pt idx="224">
                  <c:v>50.423091900000003</c:v>
                </c:pt>
                <c:pt idx="225">
                  <c:v>50.594901999999998</c:v>
                </c:pt>
                <c:pt idx="226">
                  <c:v>50.738773299999998</c:v>
                </c:pt>
                <c:pt idx="227">
                  <c:v>50.916564899999997</c:v>
                </c:pt>
                <c:pt idx="228">
                  <c:v>51.0730553</c:v>
                </c:pt>
                <c:pt idx="229">
                  <c:v>51.224479700000003</c:v>
                </c:pt>
                <c:pt idx="230">
                  <c:v>51.382305100000004</c:v>
                </c:pt>
                <c:pt idx="231">
                  <c:v>51.531078299999997</c:v>
                </c:pt>
                <c:pt idx="232">
                  <c:v>51.703636199999998</c:v>
                </c:pt>
                <c:pt idx="233">
                  <c:v>51.856426200000001</c:v>
                </c:pt>
                <c:pt idx="234">
                  <c:v>52.016674000000002</c:v>
                </c:pt>
                <c:pt idx="235">
                  <c:v>52.166812899999996</c:v>
                </c:pt>
                <c:pt idx="236">
                  <c:v>52.336589799999999</c:v>
                </c:pt>
                <c:pt idx="237">
                  <c:v>52.491939500000001</c:v>
                </c:pt>
                <c:pt idx="238">
                  <c:v>52.661231999999998</c:v>
                </c:pt>
                <c:pt idx="239">
                  <c:v>52.8080444</c:v>
                </c:pt>
                <c:pt idx="240">
                  <c:v>52.975521100000002</c:v>
                </c:pt>
                <c:pt idx="241">
                  <c:v>53.137802100000002</c:v>
                </c:pt>
                <c:pt idx="242">
                  <c:v>53.295085899999997</c:v>
                </c:pt>
                <c:pt idx="243">
                  <c:v>53.454620400000003</c:v>
                </c:pt>
                <c:pt idx="244">
                  <c:v>53.596797899999999</c:v>
                </c:pt>
                <c:pt idx="245">
                  <c:v>53.7647209</c:v>
                </c:pt>
                <c:pt idx="246">
                  <c:v>53.924304999999997</c:v>
                </c:pt>
                <c:pt idx="247">
                  <c:v>54.086765300000003</c:v>
                </c:pt>
                <c:pt idx="248">
                  <c:v>54.241993000000001</c:v>
                </c:pt>
                <c:pt idx="249">
                  <c:v>54.4119606</c:v>
                </c:pt>
                <c:pt idx="250">
                  <c:v>54.574359899999997</c:v>
                </c:pt>
                <c:pt idx="251">
                  <c:v>54.714580499999997</c:v>
                </c:pt>
                <c:pt idx="252">
                  <c:v>54.887947099999998</c:v>
                </c:pt>
                <c:pt idx="253">
                  <c:v>55.056564299999998</c:v>
                </c:pt>
                <c:pt idx="254">
                  <c:v>55.219242100000002</c:v>
                </c:pt>
                <c:pt idx="255">
                  <c:v>55.367748300000002</c:v>
                </c:pt>
                <c:pt idx="256">
                  <c:v>55.529891999999997</c:v>
                </c:pt>
                <c:pt idx="257">
                  <c:v>55.695579500000001</c:v>
                </c:pt>
                <c:pt idx="258">
                  <c:v>55.857253999999998</c:v>
                </c:pt>
                <c:pt idx="259">
                  <c:v>56.024555200000002</c:v>
                </c:pt>
                <c:pt idx="260">
                  <c:v>56.186702699999998</c:v>
                </c:pt>
                <c:pt idx="261">
                  <c:v>56.354022999999998</c:v>
                </c:pt>
                <c:pt idx="262">
                  <c:v>56.518695800000003</c:v>
                </c:pt>
                <c:pt idx="263">
                  <c:v>56.675952899999999</c:v>
                </c:pt>
                <c:pt idx="264">
                  <c:v>56.829174000000002</c:v>
                </c:pt>
                <c:pt idx="265">
                  <c:v>57.004432700000002</c:v>
                </c:pt>
                <c:pt idx="266">
                  <c:v>57.164890300000003</c:v>
                </c:pt>
                <c:pt idx="267">
                  <c:v>57.315372500000002</c:v>
                </c:pt>
                <c:pt idx="268">
                  <c:v>57.483657800000003</c:v>
                </c:pt>
                <c:pt idx="269">
                  <c:v>57.665687599999998</c:v>
                </c:pt>
                <c:pt idx="270">
                  <c:v>57.820907599999998</c:v>
                </c:pt>
                <c:pt idx="271">
                  <c:v>57.972988100000002</c:v>
                </c:pt>
                <c:pt idx="272">
                  <c:v>58.136913300000003</c:v>
                </c:pt>
                <c:pt idx="273">
                  <c:v>58.314334899999999</c:v>
                </c:pt>
                <c:pt idx="274">
                  <c:v>58.469203899999997</c:v>
                </c:pt>
                <c:pt idx="275">
                  <c:v>58.638027200000003</c:v>
                </c:pt>
                <c:pt idx="276">
                  <c:v>58.776107799999998</c:v>
                </c:pt>
                <c:pt idx="277">
                  <c:v>58.949874899999998</c:v>
                </c:pt>
                <c:pt idx="278">
                  <c:v>59.129325899999998</c:v>
                </c:pt>
                <c:pt idx="279">
                  <c:v>59.297058100000001</c:v>
                </c:pt>
                <c:pt idx="280">
                  <c:v>59.460597999999997</c:v>
                </c:pt>
                <c:pt idx="281">
                  <c:v>59.621974899999998</c:v>
                </c:pt>
                <c:pt idx="282">
                  <c:v>59.7926407</c:v>
                </c:pt>
                <c:pt idx="283">
                  <c:v>59.9528198</c:v>
                </c:pt>
                <c:pt idx="284">
                  <c:v>60.1075783</c:v>
                </c:pt>
                <c:pt idx="285">
                  <c:v>60.280139900000002</c:v>
                </c:pt>
                <c:pt idx="286">
                  <c:v>60.450801800000001</c:v>
                </c:pt>
                <c:pt idx="287">
                  <c:v>60.605785400000002</c:v>
                </c:pt>
                <c:pt idx="288">
                  <c:v>60.767417899999998</c:v>
                </c:pt>
                <c:pt idx="289">
                  <c:v>60.923500099999998</c:v>
                </c:pt>
                <c:pt idx="290">
                  <c:v>61.101921099999998</c:v>
                </c:pt>
                <c:pt idx="291">
                  <c:v>61.266929599999997</c:v>
                </c:pt>
                <c:pt idx="292">
                  <c:v>61.435726199999998</c:v>
                </c:pt>
                <c:pt idx="293">
                  <c:v>61.583011599999999</c:v>
                </c:pt>
                <c:pt idx="294">
                  <c:v>61.752410900000001</c:v>
                </c:pt>
                <c:pt idx="295">
                  <c:v>61.919120800000002</c:v>
                </c:pt>
                <c:pt idx="296">
                  <c:v>62.080162000000001</c:v>
                </c:pt>
                <c:pt idx="297">
                  <c:v>62.245044700000001</c:v>
                </c:pt>
                <c:pt idx="298">
                  <c:v>62.397941600000003</c:v>
                </c:pt>
                <c:pt idx="299">
                  <c:v>62.567672700000003</c:v>
                </c:pt>
                <c:pt idx="300">
                  <c:v>62.7480507</c:v>
                </c:pt>
                <c:pt idx="301">
                  <c:v>62.915439599999999</c:v>
                </c:pt>
                <c:pt idx="302">
                  <c:v>63.079452500000002</c:v>
                </c:pt>
                <c:pt idx="303">
                  <c:v>63.245471999999999</c:v>
                </c:pt>
                <c:pt idx="304">
                  <c:v>63.392890899999998</c:v>
                </c:pt>
                <c:pt idx="305">
                  <c:v>63.572006199999997</c:v>
                </c:pt>
                <c:pt idx="306">
                  <c:v>63.742698699999998</c:v>
                </c:pt>
                <c:pt idx="307">
                  <c:v>63.913818399999997</c:v>
                </c:pt>
                <c:pt idx="308">
                  <c:v>64.0774002</c:v>
                </c:pt>
                <c:pt idx="309">
                  <c:v>64.244659400000003</c:v>
                </c:pt>
                <c:pt idx="310">
                  <c:v>64.379524200000006</c:v>
                </c:pt>
                <c:pt idx="311">
                  <c:v>64.557327299999997</c:v>
                </c:pt>
                <c:pt idx="312">
                  <c:v>64.724884000000003</c:v>
                </c:pt>
                <c:pt idx="313">
                  <c:v>64.893875100000002</c:v>
                </c:pt>
                <c:pt idx="314">
                  <c:v>65.051963799999996</c:v>
                </c:pt>
                <c:pt idx="315">
                  <c:v>65.237190200000001</c:v>
                </c:pt>
                <c:pt idx="316">
                  <c:v>65.366928099999996</c:v>
                </c:pt>
                <c:pt idx="317">
                  <c:v>65.515991200000002</c:v>
                </c:pt>
                <c:pt idx="318">
                  <c:v>65.694091799999995</c:v>
                </c:pt>
                <c:pt idx="319">
                  <c:v>65.868431099999995</c:v>
                </c:pt>
                <c:pt idx="320">
                  <c:v>66.036491400000003</c:v>
                </c:pt>
                <c:pt idx="321">
                  <c:v>66.207901000000007</c:v>
                </c:pt>
                <c:pt idx="322">
                  <c:v>66.372894299999999</c:v>
                </c:pt>
                <c:pt idx="323">
                  <c:v>66.529823300000004</c:v>
                </c:pt>
                <c:pt idx="324">
                  <c:v>66.688987699999998</c:v>
                </c:pt>
                <c:pt idx="325">
                  <c:v>66.861434900000006</c:v>
                </c:pt>
                <c:pt idx="326">
                  <c:v>67.031806900000007</c:v>
                </c:pt>
                <c:pt idx="327">
                  <c:v>67.178687999999994</c:v>
                </c:pt>
                <c:pt idx="328">
                  <c:v>67.358734100000007</c:v>
                </c:pt>
                <c:pt idx="329">
                  <c:v>67.546112100000002</c:v>
                </c:pt>
                <c:pt idx="330">
                  <c:v>67.693031300000001</c:v>
                </c:pt>
                <c:pt idx="331">
                  <c:v>67.861625700000005</c:v>
                </c:pt>
                <c:pt idx="332">
                  <c:v>68.056503300000003</c:v>
                </c:pt>
                <c:pt idx="333">
                  <c:v>68.208023100000005</c:v>
                </c:pt>
                <c:pt idx="334">
                  <c:v>68.356445300000004</c:v>
                </c:pt>
                <c:pt idx="335">
                  <c:v>68.532341000000002</c:v>
                </c:pt>
                <c:pt idx="336">
                  <c:v>68.692489600000002</c:v>
                </c:pt>
                <c:pt idx="337">
                  <c:v>68.8470078</c:v>
                </c:pt>
                <c:pt idx="338">
                  <c:v>69.019378700000004</c:v>
                </c:pt>
                <c:pt idx="339">
                  <c:v>69.201919599999997</c:v>
                </c:pt>
                <c:pt idx="340">
                  <c:v>69.369667100000001</c:v>
                </c:pt>
                <c:pt idx="341">
                  <c:v>69.541870099999997</c:v>
                </c:pt>
                <c:pt idx="342">
                  <c:v>69.690650899999994</c:v>
                </c:pt>
                <c:pt idx="343">
                  <c:v>69.876342800000003</c:v>
                </c:pt>
                <c:pt idx="344">
                  <c:v>70.039390600000004</c:v>
                </c:pt>
                <c:pt idx="345">
                  <c:v>70.212501500000002</c:v>
                </c:pt>
                <c:pt idx="346">
                  <c:v>70.378456099999994</c:v>
                </c:pt>
                <c:pt idx="347">
                  <c:v>70.564948999999999</c:v>
                </c:pt>
                <c:pt idx="348">
                  <c:v>70.712570200000002</c:v>
                </c:pt>
                <c:pt idx="349">
                  <c:v>70.886795000000006</c:v>
                </c:pt>
                <c:pt idx="350">
                  <c:v>71.043563800000001</c:v>
                </c:pt>
                <c:pt idx="351">
                  <c:v>71.215202300000001</c:v>
                </c:pt>
                <c:pt idx="352">
                  <c:v>71.376861599999998</c:v>
                </c:pt>
                <c:pt idx="353">
                  <c:v>71.528083800000005</c:v>
                </c:pt>
                <c:pt idx="354">
                  <c:v>71.7355728</c:v>
                </c:pt>
                <c:pt idx="355">
                  <c:v>71.911621100000005</c:v>
                </c:pt>
                <c:pt idx="356">
                  <c:v>72.065010099999995</c:v>
                </c:pt>
                <c:pt idx="357">
                  <c:v>72.220565800000003</c:v>
                </c:pt>
                <c:pt idx="358">
                  <c:v>72.401756300000002</c:v>
                </c:pt>
                <c:pt idx="359">
                  <c:v>72.561798100000004</c:v>
                </c:pt>
                <c:pt idx="360">
                  <c:v>72.746284500000002</c:v>
                </c:pt>
                <c:pt idx="361">
                  <c:v>72.891243000000003</c:v>
                </c:pt>
                <c:pt idx="362">
                  <c:v>73.0749359</c:v>
                </c:pt>
                <c:pt idx="363">
                  <c:v>73.243270899999999</c:v>
                </c:pt>
                <c:pt idx="364">
                  <c:v>73.407379199999994</c:v>
                </c:pt>
                <c:pt idx="365">
                  <c:v>73.570503200000005</c:v>
                </c:pt>
                <c:pt idx="366">
                  <c:v>73.740623499999998</c:v>
                </c:pt>
                <c:pt idx="367">
                  <c:v>73.896858199999997</c:v>
                </c:pt>
                <c:pt idx="368">
                  <c:v>74.066558799999996</c:v>
                </c:pt>
                <c:pt idx="369">
                  <c:v>74.249404900000002</c:v>
                </c:pt>
                <c:pt idx="370">
                  <c:v>74.423690800000003</c:v>
                </c:pt>
                <c:pt idx="371">
                  <c:v>74.591903700000003</c:v>
                </c:pt>
                <c:pt idx="372">
                  <c:v>74.764007599999999</c:v>
                </c:pt>
                <c:pt idx="373">
                  <c:v>74.917259200000004</c:v>
                </c:pt>
                <c:pt idx="374">
                  <c:v>75.099243200000004</c:v>
                </c:pt>
                <c:pt idx="375">
                  <c:v>75.278579699999995</c:v>
                </c:pt>
                <c:pt idx="376">
                  <c:v>75.441993699999998</c:v>
                </c:pt>
                <c:pt idx="377">
                  <c:v>75.593345600000006</c:v>
                </c:pt>
                <c:pt idx="378">
                  <c:v>75.749862699999994</c:v>
                </c:pt>
                <c:pt idx="379">
                  <c:v>75.916717500000004</c:v>
                </c:pt>
                <c:pt idx="380">
                  <c:v>76.101203900000002</c:v>
                </c:pt>
                <c:pt idx="381">
                  <c:v>76.293838500000007</c:v>
                </c:pt>
                <c:pt idx="382">
                  <c:v>76.465553299999996</c:v>
                </c:pt>
                <c:pt idx="383">
                  <c:v>76.590286300000002</c:v>
                </c:pt>
                <c:pt idx="384">
                  <c:v>76.749145499999997</c:v>
                </c:pt>
                <c:pt idx="385">
                  <c:v>76.938674899999995</c:v>
                </c:pt>
                <c:pt idx="386">
                  <c:v>77.141487100000006</c:v>
                </c:pt>
                <c:pt idx="387">
                  <c:v>77.294540400000002</c:v>
                </c:pt>
                <c:pt idx="388">
                  <c:v>77.474861099999998</c:v>
                </c:pt>
                <c:pt idx="389">
                  <c:v>77.662719699999997</c:v>
                </c:pt>
                <c:pt idx="390">
                  <c:v>77.815414399999995</c:v>
                </c:pt>
                <c:pt idx="391">
                  <c:v>77.960342400000002</c:v>
                </c:pt>
                <c:pt idx="392">
                  <c:v>78.140777600000007</c:v>
                </c:pt>
                <c:pt idx="393">
                  <c:v>78.339378400000001</c:v>
                </c:pt>
                <c:pt idx="394">
                  <c:v>78.504745499999999</c:v>
                </c:pt>
                <c:pt idx="395">
                  <c:v>78.655784600000004</c:v>
                </c:pt>
                <c:pt idx="396">
                  <c:v>78.810440099999994</c:v>
                </c:pt>
                <c:pt idx="397">
                  <c:v>79.015358000000006</c:v>
                </c:pt>
                <c:pt idx="398">
                  <c:v>79.206939700000007</c:v>
                </c:pt>
                <c:pt idx="399">
                  <c:v>79.354293799999994</c:v>
                </c:pt>
                <c:pt idx="400">
                  <c:v>79.524238600000004</c:v>
                </c:pt>
                <c:pt idx="401">
                  <c:v>79.693557699999999</c:v>
                </c:pt>
                <c:pt idx="402">
                  <c:v>79.828979500000003</c:v>
                </c:pt>
                <c:pt idx="403">
                  <c:v>80.014137300000002</c:v>
                </c:pt>
                <c:pt idx="404">
                  <c:v>80.196701000000004</c:v>
                </c:pt>
                <c:pt idx="405">
                  <c:v>80.346427899999995</c:v>
                </c:pt>
                <c:pt idx="406">
                  <c:v>80.535377499999996</c:v>
                </c:pt>
                <c:pt idx="407">
                  <c:v>80.722747799999993</c:v>
                </c:pt>
                <c:pt idx="408">
                  <c:v>80.888946500000003</c:v>
                </c:pt>
                <c:pt idx="409">
                  <c:v>81.037193299999998</c:v>
                </c:pt>
                <c:pt idx="410">
                  <c:v>81.234939600000004</c:v>
                </c:pt>
                <c:pt idx="411">
                  <c:v>81.381599399999999</c:v>
                </c:pt>
                <c:pt idx="412">
                  <c:v>81.573181199999993</c:v>
                </c:pt>
                <c:pt idx="413">
                  <c:v>81.733573899999996</c:v>
                </c:pt>
                <c:pt idx="414">
                  <c:v>81.908187900000001</c:v>
                </c:pt>
                <c:pt idx="415">
                  <c:v>82.055213899999998</c:v>
                </c:pt>
                <c:pt idx="416">
                  <c:v>82.275199900000004</c:v>
                </c:pt>
                <c:pt idx="417">
                  <c:v>82.427726699999994</c:v>
                </c:pt>
                <c:pt idx="418">
                  <c:v>82.595062299999995</c:v>
                </c:pt>
                <c:pt idx="419">
                  <c:v>82.785049400000005</c:v>
                </c:pt>
                <c:pt idx="420">
                  <c:v>82.954902599999997</c:v>
                </c:pt>
                <c:pt idx="421">
                  <c:v>83.113975499999995</c:v>
                </c:pt>
                <c:pt idx="422">
                  <c:v>83.275169399999996</c:v>
                </c:pt>
                <c:pt idx="423">
                  <c:v>83.443779000000006</c:v>
                </c:pt>
                <c:pt idx="424">
                  <c:v>83.608856200000005</c:v>
                </c:pt>
                <c:pt idx="425">
                  <c:v>83.785850499999995</c:v>
                </c:pt>
                <c:pt idx="426">
                  <c:v>83.964790300000004</c:v>
                </c:pt>
                <c:pt idx="427">
                  <c:v>84.155334499999995</c:v>
                </c:pt>
                <c:pt idx="428">
                  <c:v>84.329925500000002</c:v>
                </c:pt>
                <c:pt idx="429">
                  <c:v>84.5073395</c:v>
                </c:pt>
                <c:pt idx="430">
                  <c:v>84.65728</c:v>
                </c:pt>
                <c:pt idx="431">
                  <c:v>84.841812099999999</c:v>
                </c:pt>
                <c:pt idx="432">
                  <c:v>84.9948883</c:v>
                </c:pt>
                <c:pt idx="433">
                  <c:v>85.1951447</c:v>
                </c:pt>
                <c:pt idx="434">
                  <c:v>85.350807200000006</c:v>
                </c:pt>
                <c:pt idx="435">
                  <c:v>85.514396700000006</c:v>
                </c:pt>
                <c:pt idx="436">
                  <c:v>85.710304300000004</c:v>
                </c:pt>
                <c:pt idx="437">
                  <c:v>85.866622899999996</c:v>
                </c:pt>
                <c:pt idx="438">
                  <c:v>86.026672399999995</c:v>
                </c:pt>
                <c:pt idx="439">
                  <c:v>86.213516200000001</c:v>
                </c:pt>
                <c:pt idx="440">
                  <c:v>86.4164581</c:v>
                </c:pt>
                <c:pt idx="441">
                  <c:v>86.549262999999996</c:v>
                </c:pt>
                <c:pt idx="442">
                  <c:v>86.696891800000003</c:v>
                </c:pt>
                <c:pt idx="443">
                  <c:v>86.881103499999995</c:v>
                </c:pt>
                <c:pt idx="444">
                  <c:v>87.040489199999996</c:v>
                </c:pt>
                <c:pt idx="445">
                  <c:v>87.236396799999994</c:v>
                </c:pt>
                <c:pt idx="446">
                  <c:v>87.412719699999997</c:v>
                </c:pt>
                <c:pt idx="447">
                  <c:v>87.588996899999998</c:v>
                </c:pt>
                <c:pt idx="448">
                  <c:v>87.767677300000003</c:v>
                </c:pt>
                <c:pt idx="449">
                  <c:v>87.917144800000003</c:v>
                </c:pt>
                <c:pt idx="450">
                  <c:v>88.106994599999993</c:v>
                </c:pt>
                <c:pt idx="451">
                  <c:v>88.270523100000005</c:v>
                </c:pt>
                <c:pt idx="452">
                  <c:v>88.472610500000002</c:v>
                </c:pt>
                <c:pt idx="453">
                  <c:v>88.660057100000003</c:v>
                </c:pt>
                <c:pt idx="454">
                  <c:v>88.778846700000003</c:v>
                </c:pt>
                <c:pt idx="455">
                  <c:v>88.956405599999997</c:v>
                </c:pt>
                <c:pt idx="456">
                  <c:v>89.119300800000005</c:v>
                </c:pt>
                <c:pt idx="457">
                  <c:v>89.292533899999995</c:v>
                </c:pt>
                <c:pt idx="458">
                  <c:v>89.506362899999999</c:v>
                </c:pt>
                <c:pt idx="459">
                  <c:v>89.683486900000005</c:v>
                </c:pt>
                <c:pt idx="460">
                  <c:v>89.829185499999994</c:v>
                </c:pt>
                <c:pt idx="461">
                  <c:v>89.979614299999994</c:v>
                </c:pt>
                <c:pt idx="462">
                  <c:v>90.145530699999995</c:v>
                </c:pt>
                <c:pt idx="463">
                  <c:v>90.314651499999997</c:v>
                </c:pt>
                <c:pt idx="464">
                  <c:v>90.480857799999995</c:v>
                </c:pt>
                <c:pt idx="465">
                  <c:v>90.691390999999996</c:v>
                </c:pt>
                <c:pt idx="466">
                  <c:v>90.865898099999995</c:v>
                </c:pt>
                <c:pt idx="467">
                  <c:v>91.024169900000004</c:v>
                </c:pt>
                <c:pt idx="468">
                  <c:v>91.1962738</c:v>
                </c:pt>
                <c:pt idx="469">
                  <c:v>91.372375500000004</c:v>
                </c:pt>
                <c:pt idx="470">
                  <c:v>91.555847200000002</c:v>
                </c:pt>
                <c:pt idx="471">
                  <c:v>91.722808799999996</c:v>
                </c:pt>
                <c:pt idx="472">
                  <c:v>91.907264699999999</c:v>
                </c:pt>
                <c:pt idx="473">
                  <c:v>92.102806099999995</c:v>
                </c:pt>
                <c:pt idx="474">
                  <c:v>92.255355800000004</c:v>
                </c:pt>
                <c:pt idx="475">
                  <c:v>92.433410600000002</c:v>
                </c:pt>
                <c:pt idx="476">
                  <c:v>92.617607100000001</c:v>
                </c:pt>
                <c:pt idx="477">
                  <c:v>92.784988400000003</c:v>
                </c:pt>
                <c:pt idx="478">
                  <c:v>92.988677999999993</c:v>
                </c:pt>
                <c:pt idx="479">
                  <c:v>93.1787262</c:v>
                </c:pt>
                <c:pt idx="480">
                  <c:v>93.318771400000003</c:v>
                </c:pt>
                <c:pt idx="481">
                  <c:v>93.507331800000003</c:v>
                </c:pt>
                <c:pt idx="482">
                  <c:v>93.684776299999996</c:v>
                </c:pt>
                <c:pt idx="483">
                  <c:v>93.852676400000007</c:v>
                </c:pt>
                <c:pt idx="484">
                  <c:v>93.989608799999999</c:v>
                </c:pt>
                <c:pt idx="485">
                  <c:v>94.187423699999997</c:v>
                </c:pt>
                <c:pt idx="486">
                  <c:v>94.3722992</c:v>
                </c:pt>
                <c:pt idx="487">
                  <c:v>94.547515899999993</c:v>
                </c:pt>
                <c:pt idx="488">
                  <c:v>94.738433799999996</c:v>
                </c:pt>
                <c:pt idx="489">
                  <c:v>94.904098500000003</c:v>
                </c:pt>
                <c:pt idx="490">
                  <c:v>95.076293899999996</c:v>
                </c:pt>
                <c:pt idx="491">
                  <c:v>95.264839199999997</c:v>
                </c:pt>
                <c:pt idx="492">
                  <c:v>95.417785600000002</c:v>
                </c:pt>
                <c:pt idx="493">
                  <c:v>95.5885696</c:v>
                </c:pt>
                <c:pt idx="494">
                  <c:v>95.774978599999997</c:v>
                </c:pt>
                <c:pt idx="495">
                  <c:v>95.950836199999998</c:v>
                </c:pt>
                <c:pt idx="496">
                  <c:v>96.126357999999996</c:v>
                </c:pt>
                <c:pt idx="497">
                  <c:v>96.296775800000006</c:v>
                </c:pt>
                <c:pt idx="498">
                  <c:v>96.468727099999995</c:v>
                </c:pt>
                <c:pt idx="499">
                  <c:v>96.6343842</c:v>
                </c:pt>
                <c:pt idx="500">
                  <c:v>96.802856399999996</c:v>
                </c:pt>
                <c:pt idx="501">
                  <c:v>96.981529199999997</c:v>
                </c:pt>
                <c:pt idx="502">
                  <c:v>97.167945900000007</c:v>
                </c:pt>
                <c:pt idx="503">
                  <c:v>97.349304200000006</c:v>
                </c:pt>
                <c:pt idx="504">
                  <c:v>97.514595</c:v>
                </c:pt>
                <c:pt idx="505">
                  <c:v>97.707672099999996</c:v>
                </c:pt>
                <c:pt idx="506">
                  <c:v>97.878074600000005</c:v>
                </c:pt>
                <c:pt idx="507">
                  <c:v>98.075851400000005</c:v>
                </c:pt>
                <c:pt idx="508">
                  <c:v>98.243469200000007</c:v>
                </c:pt>
                <c:pt idx="509">
                  <c:v>98.405563400000005</c:v>
                </c:pt>
                <c:pt idx="510">
                  <c:v>98.575546299999999</c:v>
                </c:pt>
                <c:pt idx="511">
                  <c:v>98.763511699999995</c:v>
                </c:pt>
                <c:pt idx="512">
                  <c:v>98.937042199999993</c:v>
                </c:pt>
                <c:pt idx="513">
                  <c:v>99.0837097</c:v>
                </c:pt>
                <c:pt idx="514">
                  <c:v>99.292846699999998</c:v>
                </c:pt>
                <c:pt idx="515">
                  <c:v>99.469467199999997</c:v>
                </c:pt>
                <c:pt idx="516">
                  <c:v>99.635986299999999</c:v>
                </c:pt>
                <c:pt idx="517">
                  <c:v>99.817695599999993</c:v>
                </c:pt>
                <c:pt idx="518">
                  <c:v>99.977737399999995</c:v>
                </c:pt>
                <c:pt idx="519">
                  <c:v>100.12818900000001</c:v>
                </c:pt>
                <c:pt idx="520">
                  <c:v>100.32641599999999</c:v>
                </c:pt>
                <c:pt idx="521">
                  <c:v>100.49369799999999</c:v>
                </c:pt>
                <c:pt idx="522">
                  <c:v>100.656425</c:v>
                </c:pt>
                <c:pt idx="523">
                  <c:v>100.84382600000001</c:v>
                </c:pt>
                <c:pt idx="524">
                  <c:v>101.037437</c:v>
                </c:pt>
                <c:pt idx="525">
                  <c:v>101.20817599999999</c:v>
                </c:pt>
                <c:pt idx="526">
                  <c:v>101.409843</c:v>
                </c:pt>
                <c:pt idx="527">
                  <c:v>101.53810900000001</c:v>
                </c:pt>
                <c:pt idx="528">
                  <c:v>101.714645</c:v>
                </c:pt>
                <c:pt idx="529">
                  <c:v>101.887192</c:v>
                </c:pt>
                <c:pt idx="530">
                  <c:v>102.085793</c:v>
                </c:pt>
                <c:pt idx="531">
                  <c:v>102.25685900000001</c:v>
                </c:pt>
                <c:pt idx="532">
                  <c:v>102.39875000000001</c:v>
                </c:pt>
                <c:pt idx="533">
                  <c:v>102.58206199999999</c:v>
                </c:pt>
                <c:pt idx="534">
                  <c:v>102.75399</c:v>
                </c:pt>
                <c:pt idx="535">
                  <c:v>102.884293</c:v>
                </c:pt>
                <c:pt idx="536">
                  <c:v>103.093575</c:v>
                </c:pt>
                <c:pt idx="537">
                  <c:v>103.24082900000001</c:v>
                </c:pt>
                <c:pt idx="538">
                  <c:v>103.421432</c:v>
                </c:pt>
                <c:pt idx="539">
                  <c:v>103.58820299999999</c:v>
                </c:pt>
                <c:pt idx="540">
                  <c:v>103.785286</c:v>
                </c:pt>
                <c:pt idx="541">
                  <c:v>103.992966</c:v>
                </c:pt>
                <c:pt idx="542">
                  <c:v>104.168961</c:v>
                </c:pt>
                <c:pt idx="543">
                  <c:v>104.313141</c:v>
                </c:pt>
                <c:pt idx="544">
                  <c:v>104.475685</c:v>
                </c:pt>
                <c:pt idx="545">
                  <c:v>104.669662</c:v>
                </c:pt>
                <c:pt idx="546">
                  <c:v>104.834801</c:v>
                </c:pt>
                <c:pt idx="547">
                  <c:v>104.99939000000001</c:v>
                </c:pt>
                <c:pt idx="548">
                  <c:v>105.1437</c:v>
                </c:pt>
                <c:pt idx="549">
                  <c:v>105.369606</c:v>
                </c:pt>
                <c:pt idx="550">
                  <c:v>105.559792</c:v>
                </c:pt>
                <c:pt idx="551">
                  <c:v>105.715485</c:v>
                </c:pt>
                <c:pt idx="552">
                  <c:v>105.894958</c:v>
                </c:pt>
                <c:pt idx="553">
                  <c:v>106.100899</c:v>
                </c:pt>
                <c:pt idx="554">
                  <c:v>106.29948400000001</c:v>
                </c:pt>
                <c:pt idx="555">
                  <c:v>106.46167</c:v>
                </c:pt>
                <c:pt idx="556">
                  <c:v>106.641464</c:v>
                </c:pt>
                <c:pt idx="557">
                  <c:v>106.795654</c:v>
                </c:pt>
                <c:pt idx="558">
                  <c:v>107.009674</c:v>
                </c:pt>
                <c:pt idx="559">
                  <c:v>107.165115</c:v>
                </c:pt>
                <c:pt idx="560">
                  <c:v>107.324478</c:v>
                </c:pt>
                <c:pt idx="561">
                  <c:v>107.525108</c:v>
                </c:pt>
                <c:pt idx="562">
                  <c:v>107.676872</c:v>
                </c:pt>
                <c:pt idx="563">
                  <c:v>107.83796700000001</c:v>
                </c:pt>
                <c:pt idx="564">
                  <c:v>108.016464</c:v>
                </c:pt>
                <c:pt idx="565">
                  <c:v>108.179237</c:v>
                </c:pt>
                <c:pt idx="566">
                  <c:v>108.369789</c:v>
                </c:pt>
                <c:pt idx="567">
                  <c:v>108.53006000000001</c:v>
                </c:pt>
                <c:pt idx="568">
                  <c:v>108.71817</c:v>
                </c:pt>
                <c:pt idx="569">
                  <c:v>108.917</c:v>
                </c:pt>
                <c:pt idx="570">
                  <c:v>109.120041</c:v>
                </c:pt>
                <c:pt idx="571">
                  <c:v>109.245499</c:v>
                </c:pt>
                <c:pt idx="572">
                  <c:v>109.45285800000001</c:v>
                </c:pt>
                <c:pt idx="573">
                  <c:v>109.579384</c:v>
                </c:pt>
                <c:pt idx="574">
                  <c:v>109.750359</c:v>
                </c:pt>
                <c:pt idx="575">
                  <c:v>109.940422</c:v>
                </c:pt>
                <c:pt idx="576">
                  <c:v>110.108192</c:v>
                </c:pt>
                <c:pt idx="577">
                  <c:v>110.308815</c:v>
                </c:pt>
                <c:pt idx="578">
                  <c:v>110.518036</c:v>
                </c:pt>
                <c:pt idx="579">
                  <c:v>110.702332</c:v>
                </c:pt>
                <c:pt idx="580">
                  <c:v>110.85482</c:v>
                </c:pt>
                <c:pt idx="581">
                  <c:v>111.043648</c:v>
                </c:pt>
                <c:pt idx="582">
                  <c:v>111.21386</c:v>
                </c:pt>
                <c:pt idx="583">
                  <c:v>111.358566</c:v>
                </c:pt>
                <c:pt idx="584">
                  <c:v>111.526062</c:v>
                </c:pt>
                <c:pt idx="585">
                  <c:v>111.67497299999999</c:v>
                </c:pt>
                <c:pt idx="586">
                  <c:v>111.892624</c:v>
                </c:pt>
                <c:pt idx="587">
                  <c:v>112.058716</c:v>
                </c:pt>
                <c:pt idx="588">
                  <c:v>112.189201</c:v>
                </c:pt>
                <c:pt idx="589">
                  <c:v>112.40780599999999</c:v>
                </c:pt>
                <c:pt idx="590">
                  <c:v>112.584839</c:v>
                </c:pt>
                <c:pt idx="591">
                  <c:v>112.749657</c:v>
                </c:pt>
                <c:pt idx="592">
                  <c:v>112.96985599999999</c:v>
                </c:pt>
                <c:pt idx="593">
                  <c:v>113.14980300000001</c:v>
                </c:pt>
                <c:pt idx="594">
                  <c:v>113.33118399999999</c:v>
                </c:pt>
                <c:pt idx="595">
                  <c:v>113.525002</c:v>
                </c:pt>
                <c:pt idx="596">
                  <c:v>113.68995700000001</c:v>
                </c:pt>
                <c:pt idx="597">
                  <c:v>113.844055</c:v>
                </c:pt>
                <c:pt idx="598">
                  <c:v>114.000511</c:v>
                </c:pt>
                <c:pt idx="599">
                  <c:v>114.17887899999999</c:v>
                </c:pt>
                <c:pt idx="600">
                  <c:v>114.37397799999999</c:v>
                </c:pt>
                <c:pt idx="601">
                  <c:v>114.545601</c:v>
                </c:pt>
                <c:pt idx="602">
                  <c:v>114.70586400000001</c:v>
                </c:pt>
                <c:pt idx="603">
                  <c:v>114.908005</c:v>
                </c:pt>
                <c:pt idx="604">
                  <c:v>115.095116</c:v>
                </c:pt>
                <c:pt idx="605">
                  <c:v>115.236305</c:v>
                </c:pt>
                <c:pt idx="606">
                  <c:v>115.460548</c:v>
                </c:pt>
                <c:pt idx="607">
                  <c:v>115.623695</c:v>
                </c:pt>
                <c:pt idx="608">
                  <c:v>115.781921</c:v>
                </c:pt>
                <c:pt idx="609">
                  <c:v>115.967972</c:v>
                </c:pt>
                <c:pt idx="610">
                  <c:v>116.188614</c:v>
                </c:pt>
                <c:pt idx="611">
                  <c:v>116.35335499999999</c:v>
                </c:pt>
                <c:pt idx="612">
                  <c:v>116.534515</c:v>
                </c:pt>
                <c:pt idx="613">
                  <c:v>116.736465</c:v>
                </c:pt>
                <c:pt idx="614">
                  <c:v>116.882042</c:v>
                </c:pt>
                <c:pt idx="615">
                  <c:v>117.02563499999999</c:v>
                </c:pt>
                <c:pt idx="616">
                  <c:v>117.22936199999999</c:v>
                </c:pt>
                <c:pt idx="617">
                  <c:v>117.42156199999999</c:v>
                </c:pt>
                <c:pt idx="618">
                  <c:v>117.59736599999999</c:v>
                </c:pt>
                <c:pt idx="619">
                  <c:v>117.764641</c:v>
                </c:pt>
                <c:pt idx="620">
                  <c:v>117.967415</c:v>
                </c:pt>
                <c:pt idx="621">
                  <c:v>118.18568399999999</c:v>
                </c:pt>
                <c:pt idx="622">
                  <c:v>118.36844600000001</c:v>
                </c:pt>
                <c:pt idx="623">
                  <c:v>118.49344600000001</c:v>
                </c:pt>
                <c:pt idx="624">
                  <c:v>118.655327</c:v>
                </c:pt>
                <c:pt idx="625">
                  <c:v>118.836197</c:v>
                </c:pt>
                <c:pt idx="626">
                  <c:v>119.02711499999999</c:v>
                </c:pt>
                <c:pt idx="627">
                  <c:v>119.200615</c:v>
                </c:pt>
                <c:pt idx="628">
                  <c:v>119.38312500000001</c:v>
                </c:pt>
                <c:pt idx="629">
                  <c:v>119.584137</c:v>
                </c:pt>
                <c:pt idx="630">
                  <c:v>119.739334</c:v>
                </c:pt>
                <c:pt idx="631">
                  <c:v>119.947929</c:v>
                </c:pt>
                <c:pt idx="632">
                  <c:v>120.17467499999999</c:v>
                </c:pt>
                <c:pt idx="633">
                  <c:v>120.306129</c:v>
                </c:pt>
                <c:pt idx="634">
                  <c:v>120.52773999999999</c:v>
                </c:pt>
                <c:pt idx="635">
                  <c:v>120.69116200000001</c:v>
                </c:pt>
                <c:pt idx="636">
                  <c:v>120.82997899999999</c:v>
                </c:pt>
                <c:pt idx="637">
                  <c:v>121.03523300000001</c:v>
                </c:pt>
                <c:pt idx="638">
                  <c:v>121.242615</c:v>
                </c:pt>
                <c:pt idx="639">
                  <c:v>121.39748400000001</c:v>
                </c:pt>
                <c:pt idx="640">
                  <c:v>121.564255</c:v>
                </c:pt>
                <c:pt idx="641">
                  <c:v>121.70101200000001</c:v>
                </c:pt>
                <c:pt idx="642">
                  <c:v>121.913628</c:v>
                </c:pt>
                <c:pt idx="643">
                  <c:v>122.129486</c:v>
                </c:pt>
                <c:pt idx="644">
                  <c:v>122.27469600000001</c:v>
                </c:pt>
                <c:pt idx="645">
                  <c:v>122.434647</c:v>
                </c:pt>
                <c:pt idx="646">
                  <c:v>122.615692</c:v>
                </c:pt>
                <c:pt idx="647">
                  <c:v>122.854744</c:v>
                </c:pt>
                <c:pt idx="648">
                  <c:v>123.042282</c:v>
                </c:pt>
                <c:pt idx="649">
                  <c:v>123.19883</c:v>
                </c:pt>
                <c:pt idx="650">
                  <c:v>123.388603</c:v>
                </c:pt>
                <c:pt idx="651">
                  <c:v>123.566231</c:v>
                </c:pt>
                <c:pt idx="652">
                  <c:v>123.708504</c:v>
                </c:pt>
                <c:pt idx="653">
                  <c:v>123.90907300000001</c:v>
                </c:pt>
                <c:pt idx="654">
                  <c:v>124.08421300000001</c:v>
                </c:pt>
                <c:pt idx="655">
                  <c:v>124.265221</c:v>
                </c:pt>
                <c:pt idx="656">
                  <c:v>124.41025500000001</c:v>
                </c:pt>
                <c:pt idx="657">
                  <c:v>124.623459</c:v>
                </c:pt>
                <c:pt idx="658">
                  <c:v>124.823235</c:v>
                </c:pt>
                <c:pt idx="659">
                  <c:v>125.030365</c:v>
                </c:pt>
                <c:pt idx="660">
                  <c:v>125.22711200000001</c:v>
                </c:pt>
                <c:pt idx="661">
                  <c:v>125.416725</c:v>
                </c:pt>
                <c:pt idx="662">
                  <c:v>125.53878</c:v>
                </c:pt>
                <c:pt idx="663">
                  <c:v>125.72901899999999</c:v>
                </c:pt>
                <c:pt idx="664">
                  <c:v>125.935509</c:v>
                </c:pt>
                <c:pt idx="665">
                  <c:v>126.107811</c:v>
                </c:pt>
                <c:pt idx="666">
                  <c:v>126.275414</c:v>
                </c:pt>
                <c:pt idx="667">
                  <c:v>126.43795799999999</c:v>
                </c:pt>
                <c:pt idx="668">
                  <c:v>126.68167099999999</c:v>
                </c:pt>
                <c:pt idx="669">
                  <c:v>126.818169</c:v>
                </c:pt>
                <c:pt idx="670">
                  <c:v>126.997444</c:v>
                </c:pt>
                <c:pt idx="671">
                  <c:v>127.18026</c:v>
                </c:pt>
                <c:pt idx="672">
                  <c:v>127.391769</c:v>
                </c:pt>
                <c:pt idx="673">
                  <c:v>127.576401</c:v>
                </c:pt>
                <c:pt idx="674">
                  <c:v>127.751732</c:v>
                </c:pt>
                <c:pt idx="675">
                  <c:v>127.90181699999999</c:v>
                </c:pt>
                <c:pt idx="676">
                  <c:v>128.114136</c:v>
                </c:pt>
                <c:pt idx="677">
                  <c:v>128.274811</c:v>
                </c:pt>
                <c:pt idx="678">
                  <c:v>128.48005699999999</c:v>
                </c:pt>
                <c:pt idx="679">
                  <c:v>128.650711</c:v>
                </c:pt>
                <c:pt idx="680">
                  <c:v>128.85145600000001</c:v>
                </c:pt>
                <c:pt idx="681">
                  <c:v>129.042145</c:v>
                </c:pt>
                <c:pt idx="682">
                  <c:v>129.188354</c:v>
                </c:pt>
                <c:pt idx="683">
                  <c:v>129.373581</c:v>
                </c:pt>
                <c:pt idx="684">
                  <c:v>129.53973400000001</c:v>
                </c:pt>
                <c:pt idx="685">
                  <c:v>129.74577300000001</c:v>
                </c:pt>
                <c:pt idx="686">
                  <c:v>129.93107599999999</c:v>
                </c:pt>
                <c:pt idx="687">
                  <c:v>130.14614900000001</c:v>
                </c:pt>
                <c:pt idx="688">
                  <c:v>130.318848</c:v>
                </c:pt>
                <c:pt idx="689">
                  <c:v>130.49054000000001</c:v>
                </c:pt>
                <c:pt idx="690">
                  <c:v>130.66023300000001</c:v>
                </c:pt>
                <c:pt idx="691">
                  <c:v>130.87777700000001</c:v>
                </c:pt>
                <c:pt idx="692">
                  <c:v>131.07646199999999</c:v>
                </c:pt>
                <c:pt idx="693">
                  <c:v>131.227127</c:v>
                </c:pt>
                <c:pt idx="694">
                  <c:v>131.40344200000001</c:v>
                </c:pt>
                <c:pt idx="695">
                  <c:v>131.56796299999999</c:v>
                </c:pt>
                <c:pt idx="696">
                  <c:v>131.73588599999999</c:v>
                </c:pt>
                <c:pt idx="697">
                  <c:v>131.95751999999999</c:v>
                </c:pt>
                <c:pt idx="698">
                  <c:v>132.13021900000001</c:v>
                </c:pt>
                <c:pt idx="699">
                  <c:v>132.29070999999999</c:v>
                </c:pt>
                <c:pt idx="700">
                  <c:v>132.523865</c:v>
                </c:pt>
                <c:pt idx="701">
                  <c:v>132.65777600000001</c:v>
                </c:pt>
                <c:pt idx="702">
                  <c:v>132.88542200000001</c:v>
                </c:pt>
                <c:pt idx="703">
                  <c:v>133.08616599999999</c:v>
                </c:pt>
                <c:pt idx="704">
                  <c:v>133.24719200000001</c:v>
                </c:pt>
                <c:pt idx="705">
                  <c:v>133.44799800000001</c:v>
                </c:pt>
                <c:pt idx="706">
                  <c:v>133.61547899999999</c:v>
                </c:pt>
                <c:pt idx="707">
                  <c:v>133.779053</c:v>
                </c:pt>
                <c:pt idx="708">
                  <c:v>133.970596</c:v>
                </c:pt>
                <c:pt idx="709">
                  <c:v>134.13330099999999</c:v>
                </c:pt>
                <c:pt idx="710">
                  <c:v>134.36914100000001</c:v>
                </c:pt>
                <c:pt idx="711">
                  <c:v>134.52006499999999</c:v>
                </c:pt>
                <c:pt idx="712">
                  <c:v>134.70126300000001</c:v>
                </c:pt>
                <c:pt idx="713">
                  <c:v>134.89196799999999</c:v>
                </c:pt>
                <c:pt idx="714">
                  <c:v>135.04432700000001</c:v>
                </c:pt>
                <c:pt idx="715">
                  <c:v>135.23919699999999</c:v>
                </c:pt>
                <c:pt idx="716">
                  <c:v>135.44203200000001</c:v>
                </c:pt>
                <c:pt idx="717">
                  <c:v>135.62307699999999</c:v>
                </c:pt>
                <c:pt idx="718">
                  <c:v>135.83822599999999</c:v>
                </c:pt>
                <c:pt idx="719">
                  <c:v>136.014938</c:v>
                </c:pt>
                <c:pt idx="720">
                  <c:v>136.245834</c:v>
                </c:pt>
                <c:pt idx="721">
                  <c:v>136.3853</c:v>
                </c:pt>
                <c:pt idx="722">
                  <c:v>136.53100599999999</c:v>
                </c:pt>
                <c:pt idx="723">
                  <c:v>136.69670099999999</c:v>
                </c:pt>
                <c:pt idx="724">
                  <c:v>136.84742700000001</c:v>
                </c:pt>
                <c:pt idx="725">
                  <c:v>137.04083299999999</c:v>
                </c:pt>
                <c:pt idx="726">
                  <c:v>137.28741500000001</c:v>
                </c:pt>
                <c:pt idx="727">
                  <c:v>137.46650700000001</c:v>
                </c:pt>
                <c:pt idx="728">
                  <c:v>137.652512</c:v>
                </c:pt>
                <c:pt idx="729">
                  <c:v>137.83029199999999</c:v>
                </c:pt>
                <c:pt idx="730">
                  <c:v>138.007767</c:v>
                </c:pt>
                <c:pt idx="731">
                  <c:v>138.177246</c:v>
                </c:pt>
                <c:pt idx="732">
                  <c:v>138.35391200000001</c:v>
                </c:pt>
                <c:pt idx="733">
                  <c:v>138.550781</c:v>
                </c:pt>
                <c:pt idx="734">
                  <c:v>138.708145</c:v>
                </c:pt>
                <c:pt idx="735">
                  <c:v>138.939774</c:v>
                </c:pt>
                <c:pt idx="736">
                  <c:v>139.071091</c:v>
                </c:pt>
                <c:pt idx="737">
                  <c:v>139.31802400000001</c:v>
                </c:pt>
                <c:pt idx="738">
                  <c:v>139.47889699999999</c:v>
                </c:pt>
                <c:pt idx="739">
                  <c:v>139.65107699999999</c:v>
                </c:pt>
                <c:pt idx="740">
                  <c:v>139.86241100000001</c:v>
                </c:pt>
                <c:pt idx="741">
                  <c:v>140.05818199999999</c:v>
                </c:pt>
                <c:pt idx="742">
                  <c:v>140.22373999999999</c:v>
                </c:pt>
                <c:pt idx="743">
                  <c:v>140.37603799999999</c:v>
                </c:pt>
                <c:pt idx="744">
                  <c:v>140.58914200000001</c:v>
                </c:pt>
                <c:pt idx="745">
                  <c:v>140.77192700000001</c:v>
                </c:pt>
                <c:pt idx="746">
                  <c:v>140.99388099999999</c:v>
                </c:pt>
                <c:pt idx="747">
                  <c:v>141.18373099999999</c:v>
                </c:pt>
                <c:pt idx="748">
                  <c:v>141.363235</c:v>
                </c:pt>
                <c:pt idx="749">
                  <c:v>141.56137100000001</c:v>
                </c:pt>
                <c:pt idx="750">
                  <c:v>141.72856100000001</c:v>
                </c:pt>
                <c:pt idx="751">
                  <c:v>141.90725699999999</c:v>
                </c:pt>
                <c:pt idx="752">
                  <c:v>142.087952</c:v>
                </c:pt>
                <c:pt idx="753">
                  <c:v>142.24258399999999</c:v>
                </c:pt>
                <c:pt idx="754">
                  <c:v>142.42237900000001</c:v>
                </c:pt>
                <c:pt idx="755">
                  <c:v>142.58815000000001</c:v>
                </c:pt>
                <c:pt idx="756">
                  <c:v>142.824524</c:v>
                </c:pt>
                <c:pt idx="757">
                  <c:v>143.00794999999999</c:v>
                </c:pt>
                <c:pt idx="758">
                  <c:v>143.22493</c:v>
                </c:pt>
                <c:pt idx="759">
                  <c:v>143.37354999999999</c:v>
                </c:pt>
                <c:pt idx="760">
                  <c:v>143.52745100000001</c:v>
                </c:pt>
                <c:pt idx="761">
                  <c:v>143.738663</c:v>
                </c:pt>
                <c:pt idx="762">
                  <c:v>143.899506</c:v>
                </c:pt>
                <c:pt idx="763">
                  <c:v>144.09335300000001</c:v>
                </c:pt>
                <c:pt idx="764">
                  <c:v>144.30509900000001</c:v>
                </c:pt>
                <c:pt idx="765">
                  <c:v>144.50895700000001</c:v>
                </c:pt>
                <c:pt idx="766">
                  <c:v>144.67448400000001</c:v>
                </c:pt>
                <c:pt idx="767">
                  <c:v>144.81869499999999</c:v>
                </c:pt>
                <c:pt idx="768">
                  <c:v>145.04122899999999</c:v>
                </c:pt>
                <c:pt idx="769">
                  <c:v>145.249878</c:v>
                </c:pt>
                <c:pt idx="770">
                  <c:v>145.42387400000001</c:v>
                </c:pt>
                <c:pt idx="771">
                  <c:v>145.611389</c:v>
                </c:pt>
                <c:pt idx="772">
                  <c:v>145.8134</c:v>
                </c:pt>
                <c:pt idx="773">
                  <c:v>145.97584499999999</c:v>
                </c:pt>
                <c:pt idx="774">
                  <c:v>146.14213599999999</c:v>
                </c:pt>
                <c:pt idx="775">
                  <c:v>146.385391</c:v>
                </c:pt>
                <c:pt idx="776">
                  <c:v>146.507721</c:v>
                </c:pt>
                <c:pt idx="777">
                  <c:v>146.722397</c:v>
                </c:pt>
                <c:pt idx="778">
                  <c:v>146.886978</c:v>
                </c:pt>
                <c:pt idx="779">
                  <c:v>147.091263</c:v>
                </c:pt>
                <c:pt idx="780">
                  <c:v>147.26289399999999</c:v>
                </c:pt>
                <c:pt idx="781">
                  <c:v>147.49830600000001</c:v>
                </c:pt>
                <c:pt idx="782">
                  <c:v>147.635513</c:v>
                </c:pt>
                <c:pt idx="783">
                  <c:v>147.82685900000001</c:v>
                </c:pt>
                <c:pt idx="784">
                  <c:v>148.02543600000001</c:v>
                </c:pt>
                <c:pt idx="785">
                  <c:v>148.138992</c:v>
                </c:pt>
                <c:pt idx="786">
                  <c:v>148.359375</c:v>
                </c:pt>
                <c:pt idx="787">
                  <c:v>148.58570900000001</c:v>
                </c:pt>
                <c:pt idx="788">
                  <c:v>148.73413099999999</c:v>
                </c:pt>
                <c:pt idx="789">
                  <c:v>148.95246900000001</c:v>
                </c:pt>
                <c:pt idx="790">
                  <c:v>149.1763</c:v>
                </c:pt>
                <c:pt idx="791">
                  <c:v>149.332367</c:v>
                </c:pt>
                <c:pt idx="792">
                  <c:v>149.51844800000001</c:v>
                </c:pt>
                <c:pt idx="793">
                  <c:v>149.71931499999999</c:v>
                </c:pt>
                <c:pt idx="794">
                  <c:v>149.913635</c:v>
                </c:pt>
                <c:pt idx="795">
                  <c:v>150.08703600000001</c:v>
                </c:pt>
                <c:pt idx="796">
                  <c:v>150.24113500000001</c:v>
                </c:pt>
                <c:pt idx="797">
                  <c:v>150.428864</c:v>
                </c:pt>
                <c:pt idx="798">
                  <c:v>150.60195899999999</c:v>
                </c:pt>
                <c:pt idx="799">
                  <c:v>150.75035099999999</c:v>
                </c:pt>
                <c:pt idx="800">
                  <c:v>150.944489</c:v>
                </c:pt>
                <c:pt idx="801">
                  <c:v>151.18277</c:v>
                </c:pt>
                <c:pt idx="802">
                  <c:v>151.290176</c:v>
                </c:pt>
                <c:pt idx="803">
                  <c:v>151.500687</c:v>
                </c:pt>
                <c:pt idx="804">
                  <c:v>151.706604</c:v>
                </c:pt>
                <c:pt idx="805">
                  <c:v>151.907623</c:v>
                </c:pt>
                <c:pt idx="806">
                  <c:v>152.12545800000001</c:v>
                </c:pt>
                <c:pt idx="807">
                  <c:v>152.31546</c:v>
                </c:pt>
                <c:pt idx="808">
                  <c:v>152.50659200000001</c:v>
                </c:pt>
                <c:pt idx="809">
                  <c:v>152.67730700000001</c:v>
                </c:pt>
                <c:pt idx="810">
                  <c:v>152.85780299999999</c:v>
                </c:pt>
                <c:pt idx="811">
                  <c:v>153.005844</c:v>
                </c:pt>
                <c:pt idx="812">
                  <c:v>153.21099899999999</c:v>
                </c:pt>
                <c:pt idx="813">
                  <c:v>153.396118</c:v>
                </c:pt>
                <c:pt idx="814">
                  <c:v>153.594604</c:v>
                </c:pt>
                <c:pt idx="815">
                  <c:v>153.76702900000001</c:v>
                </c:pt>
                <c:pt idx="816">
                  <c:v>153.97650100000001</c:v>
                </c:pt>
                <c:pt idx="817">
                  <c:v>154.188705</c:v>
                </c:pt>
                <c:pt idx="818">
                  <c:v>154.37301600000001</c:v>
                </c:pt>
                <c:pt idx="819">
                  <c:v>154.52722199999999</c:v>
                </c:pt>
                <c:pt idx="820">
                  <c:v>154.653549</c:v>
                </c:pt>
                <c:pt idx="821">
                  <c:v>154.79908800000001</c:v>
                </c:pt>
                <c:pt idx="822">
                  <c:v>154.99246199999999</c:v>
                </c:pt>
                <c:pt idx="823">
                  <c:v>155.19558699999999</c:v>
                </c:pt>
                <c:pt idx="824">
                  <c:v>155.36222799999999</c:v>
                </c:pt>
                <c:pt idx="825">
                  <c:v>155.58476300000001</c:v>
                </c:pt>
                <c:pt idx="826">
                  <c:v>155.789368</c:v>
                </c:pt>
                <c:pt idx="827">
                  <c:v>155.91963200000001</c:v>
                </c:pt>
                <c:pt idx="828">
                  <c:v>156.18533300000001</c:v>
                </c:pt>
                <c:pt idx="829">
                  <c:v>156.35221899999999</c:v>
                </c:pt>
                <c:pt idx="830">
                  <c:v>156.496002</c:v>
                </c:pt>
                <c:pt idx="831">
                  <c:v>156.69885300000001</c:v>
                </c:pt>
                <c:pt idx="832">
                  <c:v>156.86312899999999</c:v>
                </c:pt>
                <c:pt idx="833">
                  <c:v>157.05027799999999</c:v>
                </c:pt>
                <c:pt idx="834">
                  <c:v>157.26435900000001</c:v>
                </c:pt>
                <c:pt idx="835">
                  <c:v>157.39596599999999</c:v>
                </c:pt>
                <c:pt idx="836">
                  <c:v>157.55188000000001</c:v>
                </c:pt>
                <c:pt idx="837">
                  <c:v>157.780869</c:v>
                </c:pt>
                <c:pt idx="838">
                  <c:v>157.96281400000001</c:v>
                </c:pt>
                <c:pt idx="839">
                  <c:v>158.06300400000001</c:v>
                </c:pt>
                <c:pt idx="840">
                  <c:v>158.27053799999999</c:v>
                </c:pt>
                <c:pt idx="841">
                  <c:v>158.510468</c:v>
                </c:pt>
                <c:pt idx="842">
                  <c:v>158.681534</c:v>
                </c:pt>
                <c:pt idx="843">
                  <c:v>158.856323</c:v>
                </c:pt>
                <c:pt idx="844">
                  <c:v>159.077393</c:v>
                </c:pt>
                <c:pt idx="845">
                  <c:v>159.247681</c:v>
                </c:pt>
                <c:pt idx="846">
                  <c:v>159.422607</c:v>
                </c:pt>
                <c:pt idx="847">
                  <c:v>159.586456</c:v>
                </c:pt>
                <c:pt idx="848">
                  <c:v>159.78033400000001</c:v>
                </c:pt>
                <c:pt idx="849">
                  <c:v>160.019699</c:v>
                </c:pt>
                <c:pt idx="850">
                  <c:v>160.205231</c:v>
                </c:pt>
                <c:pt idx="851">
                  <c:v>160.377579</c:v>
                </c:pt>
                <c:pt idx="852">
                  <c:v>160.559235</c:v>
                </c:pt>
                <c:pt idx="853">
                  <c:v>160.726562</c:v>
                </c:pt>
                <c:pt idx="854">
                  <c:v>160.96266199999999</c:v>
                </c:pt>
                <c:pt idx="855">
                  <c:v>161.082336</c:v>
                </c:pt>
                <c:pt idx="856">
                  <c:v>161.25221300000001</c:v>
                </c:pt>
                <c:pt idx="857">
                  <c:v>161.46489</c:v>
                </c:pt>
                <c:pt idx="858">
                  <c:v>161.70524599999999</c:v>
                </c:pt>
                <c:pt idx="859">
                  <c:v>161.87645000000001</c:v>
                </c:pt>
                <c:pt idx="860">
                  <c:v>162.087006</c:v>
                </c:pt>
                <c:pt idx="861">
                  <c:v>162.25752299999999</c:v>
                </c:pt>
                <c:pt idx="862">
                  <c:v>162.416809</c:v>
                </c:pt>
                <c:pt idx="863">
                  <c:v>162.53717</c:v>
                </c:pt>
                <c:pt idx="864">
                  <c:v>162.76181</c:v>
                </c:pt>
                <c:pt idx="865">
                  <c:v>162.98199500000001</c:v>
                </c:pt>
                <c:pt idx="866">
                  <c:v>163.149429</c:v>
                </c:pt>
                <c:pt idx="867">
                  <c:v>163.36007699999999</c:v>
                </c:pt>
                <c:pt idx="868">
                  <c:v>163.57290599999999</c:v>
                </c:pt>
                <c:pt idx="869">
                  <c:v>163.725281</c:v>
                </c:pt>
                <c:pt idx="870">
                  <c:v>163.892899</c:v>
                </c:pt>
                <c:pt idx="871">
                  <c:v>164.032974</c:v>
                </c:pt>
                <c:pt idx="872">
                  <c:v>164.290955</c:v>
                </c:pt>
                <c:pt idx="873">
                  <c:v>164.44581600000001</c:v>
                </c:pt>
                <c:pt idx="874">
                  <c:v>164.63784799999999</c:v>
                </c:pt>
                <c:pt idx="875">
                  <c:v>164.838379</c:v>
                </c:pt>
                <c:pt idx="876">
                  <c:v>165.00680500000001</c:v>
                </c:pt>
                <c:pt idx="877">
                  <c:v>165.24437</c:v>
                </c:pt>
                <c:pt idx="878">
                  <c:v>165.41476399999999</c:v>
                </c:pt>
                <c:pt idx="879">
                  <c:v>165.56558200000001</c:v>
                </c:pt>
                <c:pt idx="880">
                  <c:v>165.77093500000001</c:v>
                </c:pt>
                <c:pt idx="881">
                  <c:v>165.97631799999999</c:v>
                </c:pt>
                <c:pt idx="882">
                  <c:v>166.14764400000001</c:v>
                </c:pt>
                <c:pt idx="883">
                  <c:v>166.285492</c:v>
                </c:pt>
                <c:pt idx="884">
                  <c:v>166.49589499999999</c:v>
                </c:pt>
                <c:pt idx="885">
                  <c:v>166.68347199999999</c:v>
                </c:pt>
                <c:pt idx="886">
                  <c:v>166.841644</c:v>
                </c:pt>
                <c:pt idx="887">
                  <c:v>166.95723000000001</c:v>
                </c:pt>
                <c:pt idx="888">
                  <c:v>167.19490099999999</c:v>
                </c:pt>
                <c:pt idx="889">
                  <c:v>167.42323300000001</c:v>
                </c:pt>
                <c:pt idx="890">
                  <c:v>167.63021900000001</c:v>
                </c:pt>
                <c:pt idx="891">
                  <c:v>167.819458</c:v>
                </c:pt>
                <c:pt idx="892">
                  <c:v>167.97752399999999</c:v>
                </c:pt>
                <c:pt idx="893">
                  <c:v>168.17585800000001</c:v>
                </c:pt>
                <c:pt idx="894">
                  <c:v>168.337997</c:v>
                </c:pt>
                <c:pt idx="895">
                  <c:v>168.52758800000001</c:v>
                </c:pt>
                <c:pt idx="896">
                  <c:v>168.70558199999999</c:v>
                </c:pt>
                <c:pt idx="897">
                  <c:v>168.82231100000001</c:v>
                </c:pt>
                <c:pt idx="898">
                  <c:v>169.028503</c:v>
                </c:pt>
                <c:pt idx="899">
                  <c:v>169.238754</c:v>
                </c:pt>
                <c:pt idx="900">
                  <c:v>169.473984</c:v>
                </c:pt>
                <c:pt idx="901">
                  <c:v>169.64343299999999</c:v>
                </c:pt>
                <c:pt idx="902">
                  <c:v>169.82080099999999</c:v>
                </c:pt>
                <c:pt idx="903">
                  <c:v>170.07046500000001</c:v>
                </c:pt>
                <c:pt idx="904">
                  <c:v>170.22820999999999</c:v>
                </c:pt>
                <c:pt idx="905">
                  <c:v>170.459564</c:v>
                </c:pt>
                <c:pt idx="906">
                  <c:v>170.60446200000001</c:v>
                </c:pt>
                <c:pt idx="907">
                  <c:v>170.79248000000001</c:v>
                </c:pt>
                <c:pt idx="908">
                  <c:v>170.95689400000001</c:v>
                </c:pt>
                <c:pt idx="909">
                  <c:v>171.173157</c:v>
                </c:pt>
                <c:pt idx="910">
                  <c:v>171.38088999999999</c:v>
                </c:pt>
                <c:pt idx="911">
                  <c:v>171.57072400000001</c:v>
                </c:pt>
                <c:pt idx="912">
                  <c:v>171.667618</c:v>
                </c:pt>
                <c:pt idx="913">
                  <c:v>171.94404599999999</c:v>
                </c:pt>
                <c:pt idx="914">
                  <c:v>172.14810199999999</c:v>
                </c:pt>
                <c:pt idx="915">
                  <c:v>172.390198</c:v>
                </c:pt>
                <c:pt idx="916">
                  <c:v>172.59324599999999</c:v>
                </c:pt>
                <c:pt idx="917">
                  <c:v>172.685272</c:v>
                </c:pt>
                <c:pt idx="918">
                  <c:v>172.92233300000001</c:v>
                </c:pt>
                <c:pt idx="919">
                  <c:v>173.116669</c:v>
                </c:pt>
                <c:pt idx="920">
                  <c:v>173.31860399999999</c:v>
                </c:pt>
                <c:pt idx="921">
                  <c:v>173.48353599999999</c:v>
                </c:pt>
                <c:pt idx="922">
                  <c:v>173.645096</c:v>
                </c:pt>
                <c:pt idx="923">
                  <c:v>173.83019999999999</c:v>
                </c:pt>
                <c:pt idx="924">
                  <c:v>174.01435900000001</c:v>
                </c:pt>
                <c:pt idx="925">
                  <c:v>174.24642900000001</c:v>
                </c:pt>
                <c:pt idx="926">
                  <c:v>174.40112300000001</c:v>
                </c:pt>
                <c:pt idx="927">
                  <c:v>174.638092</c:v>
                </c:pt>
                <c:pt idx="928">
                  <c:v>174.82662999999999</c:v>
                </c:pt>
                <c:pt idx="929">
                  <c:v>175.055847</c:v>
                </c:pt>
                <c:pt idx="930">
                  <c:v>175.27040099999999</c:v>
                </c:pt>
                <c:pt idx="931">
                  <c:v>175.39192199999999</c:v>
                </c:pt>
                <c:pt idx="932">
                  <c:v>175.56366</c:v>
                </c:pt>
                <c:pt idx="933">
                  <c:v>175.75938400000001</c:v>
                </c:pt>
                <c:pt idx="934">
                  <c:v>175.94297800000001</c:v>
                </c:pt>
                <c:pt idx="935">
                  <c:v>176.137405</c:v>
                </c:pt>
                <c:pt idx="936">
                  <c:v>176.284683</c:v>
                </c:pt>
                <c:pt idx="937">
                  <c:v>176.457977</c:v>
                </c:pt>
                <c:pt idx="938">
                  <c:v>176.646759</c:v>
                </c:pt>
                <c:pt idx="939">
                  <c:v>176.83888200000001</c:v>
                </c:pt>
                <c:pt idx="940">
                  <c:v>177.023865</c:v>
                </c:pt>
                <c:pt idx="941">
                  <c:v>177.29837000000001</c:v>
                </c:pt>
                <c:pt idx="942">
                  <c:v>177.441757</c:v>
                </c:pt>
                <c:pt idx="943">
                  <c:v>177.661102</c:v>
                </c:pt>
                <c:pt idx="944">
                  <c:v>177.76033000000001</c:v>
                </c:pt>
                <c:pt idx="945">
                  <c:v>177.99638400000001</c:v>
                </c:pt>
                <c:pt idx="946">
                  <c:v>178.21292099999999</c:v>
                </c:pt>
                <c:pt idx="947">
                  <c:v>178.39677399999999</c:v>
                </c:pt>
                <c:pt idx="948">
                  <c:v>178.577866</c:v>
                </c:pt>
                <c:pt idx="949">
                  <c:v>178.74417099999999</c:v>
                </c:pt>
                <c:pt idx="950">
                  <c:v>178.90522799999999</c:v>
                </c:pt>
                <c:pt idx="951">
                  <c:v>179.144699</c:v>
                </c:pt>
                <c:pt idx="952">
                  <c:v>179.304474</c:v>
                </c:pt>
                <c:pt idx="953">
                  <c:v>179.45190400000001</c:v>
                </c:pt>
                <c:pt idx="954">
                  <c:v>179.651398</c:v>
                </c:pt>
                <c:pt idx="955">
                  <c:v>179.832886</c:v>
                </c:pt>
                <c:pt idx="956">
                  <c:v>180.07666</c:v>
                </c:pt>
                <c:pt idx="957">
                  <c:v>180.243225</c:v>
                </c:pt>
                <c:pt idx="958">
                  <c:v>180.42749000000001</c:v>
                </c:pt>
                <c:pt idx="959">
                  <c:v>180.66778600000001</c:v>
                </c:pt>
                <c:pt idx="960">
                  <c:v>180.87571700000001</c:v>
                </c:pt>
                <c:pt idx="961">
                  <c:v>181.02600100000001</c:v>
                </c:pt>
                <c:pt idx="962">
                  <c:v>181.17929100000001</c:v>
                </c:pt>
                <c:pt idx="963">
                  <c:v>181.405396</c:v>
                </c:pt>
                <c:pt idx="964">
                  <c:v>181.59176600000001</c:v>
                </c:pt>
                <c:pt idx="965">
                  <c:v>181.763214</c:v>
                </c:pt>
                <c:pt idx="966">
                  <c:v>181.95433</c:v>
                </c:pt>
                <c:pt idx="967">
                  <c:v>182.19107099999999</c:v>
                </c:pt>
                <c:pt idx="968">
                  <c:v>182.396637</c:v>
                </c:pt>
                <c:pt idx="969">
                  <c:v>182.58732599999999</c:v>
                </c:pt>
                <c:pt idx="970">
                  <c:v>182.77610799999999</c:v>
                </c:pt>
                <c:pt idx="971">
                  <c:v>182.950714</c:v>
                </c:pt>
                <c:pt idx="972">
                  <c:v>183.09419299999999</c:v>
                </c:pt>
                <c:pt idx="973">
                  <c:v>183.33303799999999</c:v>
                </c:pt>
                <c:pt idx="974">
                  <c:v>183.48173499999999</c:v>
                </c:pt>
                <c:pt idx="975">
                  <c:v>183.641266</c:v>
                </c:pt>
                <c:pt idx="976">
                  <c:v>183.85517899999999</c:v>
                </c:pt>
                <c:pt idx="977">
                  <c:v>184.07797199999999</c:v>
                </c:pt>
                <c:pt idx="978">
                  <c:v>184.25376900000001</c:v>
                </c:pt>
                <c:pt idx="979">
                  <c:v>184.43446399999999</c:v>
                </c:pt>
                <c:pt idx="980">
                  <c:v>184.61279300000001</c:v>
                </c:pt>
                <c:pt idx="981">
                  <c:v>184.82456999999999</c:v>
                </c:pt>
                <c:pt idx="982">
                  <c:v>185.037949</c:v>
                </c:pt>
                <c:pt idx="983">
                  <c:v>185.255966</c:v>
                </c:pt>
                <c:pt idx="984">
                  <c:v>185.403595</c:v>
                </c:pt>
                <c:pt idx="985">
                  <c:v>185.604996</c:v>
                </c:pt>
                <c:pt idx="986">
                  <c:v>185.77117899999999</c:v>
                </c:pt>
                <c:pt idx="987">
                  <c:v>185.995712</c:v>
                </c:pt>
                <c:pt idx="988">
                  <c:v>186.191574</c:v>
                </c:pt>
                <c:pt idx="989">
                  <c:v>186.34977699999999</c:v>
                </c:pt>
                <c:pt idx="990">
                  <c:v>186.55732699999999</c:v>
                </c:pt>
                <c:pt idx="991">
                  <c:v>186.695099</c:v>
                </c:pt>
                <c:pt idx="992">
                  <c:v>186.95855700000001</c:v>
                </c:pt>
                <c:pt idx="993">
                  <c:v>187.05239900000001</c:v>
                </c:pt>
                <c:pt idx="994">
                  <c:v>187.28068500000001</c:v>
                </c:pt>
                <c:pt idx="995">
                  <c:v>187.517563</c:v>
                </c:pt>
                <c:pt idx="996">
                  <c:v>187.69142199999999</c:v>
                </c:pt>
                <c:pt idx="997">
                  <c:v>187.90112300000001</c:v>
                </c:pt>
                <c:pt idx="998">
                  <c:v>188.08120700000001</c:v>
                </c:pt>
                <c:pt idx="999">
                  <c:v>188.280655</c:v>
                </c:pt>
                <c:pt idx="1000">
                  <c:v>188.42124899999999</c:v>
                </c:pt>
                <c:pt idx="1001">
                  <c:v>188.55221599999999</c:v>
                </c:pt>
                <c:pt idx="1002">
                  <c:v>188.77590900000001</c:v>
                </c:pt>
                <c:pt idx="1003">
                  <c:v>188.95869400000001</c:v>
                </c:pt>
                <c:pt idx="1004">
                  <c:v>189.212097</c:v>
                </c:pt>
                <c:pt idx="1005">
                  <c:v>189.382858</c:v>
                </c:pt>
                <c:pt idx="1006">
                  <c:v>189.55836500000001</c:v>
                </c:pt>
                <c:pt idx="1007">
                  <c:v>189.76019299999999</c:v>
                </c:pt>
                <c:pt idx="1008">
                  <c:v>189.992142</c:v>
                </c:pt>
                <c:pt idx="1009">
                  <c:v>190.182007</c:v>
                </c:pt>
                <c:pt idx="1010">
                  <c:v>190.30647300000001</c:v>
                </c:pt>
                <c:pt idx="1011">
                  <c:v>190.55755600000001</c:v>
                </c:pt>
                <c:pt idx="1012">
                  <c:v>190.69708299999999</c:v>
                </c:pt>
                <c:pt idx="1013">
                  <c:v>190.904144</c:v>
                </c:pt>
                <c:pt idx="1014">
                  <c:v>191.15887499999999</c:v>
                </c:pt>
                <c:pt idx="1015">
                  <c:v>191.24357599999999</c:v>
                </c:pt>
                <c:pt idx="1016">
                  <c:v>191.46444700000001</c:v>
                </c:pt>
                <c:pt idx="1017">
                  <c:v>191.64245600000001</c:v>
                </c:pt>
                <c:pt idx="1018">
                  <c:v>191.84802199999999</c:v>
                </c:pt>
                <c:pt idx="1019">
                  <c:v>192.065979</c:v>
                </c:pt>
                <c:pt idx="1020">
                  <c:v>192.29286200000001</c:v>
                </c:pt>
                <c:pt idx="1021">
                  <c:v>192.45394899999999</c:v>
                </c:pt>
                <c:pt idx="1022">
                  <c:v>192.66339099999999</c:v>
                </c:pt>
                <c:pt idx="1023">
                  <c:v>192.86059599999999</c:v>
                </c:pt>
                <c:pt idx="1024">
                  <c:v>192.97396900000001</c:v>
                </c:pt>
                <c:pt idx="1025">
                  <c:v>193.15545700000001</c:v>
                </c:pt>
                <c:pt idx="1026">
                  <c:v>193.37380999999999</c:v>
                </c:pt>
                <c:pt idx="1027">
                  <c:v>193.64622499999999</c:v>
                </c:pt>
                <c:pt idx="1028">
                  <c:v>193.784119</c:v>
                </c:pt>
                <c:pt idx="1029">
                  <c:v>193.99144000000001</c:v>
                </c:pt>
                <c:pt idx="1030">
                  <c:v>194.17896999999999</c:v>
                </c:pt>
                <c:pt idx="1031">
                  <c:v>194.35810900000001</c:v>
                </c:pt>
                <c:pt idx="1032">
                  <c:v>194.58380099999999</c:v>
                </c:pt>
                <c:pt idx="1033">
                  <c:v>194.70141599999999</c:v>
                </c:pt>
                <c:pt idx="1034">
                  <c:v>194.899033</c:v>
                </c:pt>
                <c:pt idx="1035">
                  <c:v>195.13157699999999</c:v>
                </c:pt>
                <c:pt idx="1036">
                  <c:v>195.335342</c:v>
                </c:pt>
                <c:pt idx="1037">
                  <c:v>195.45657299999999</c:v>
                </c:pt>
                <c:pt idx="1038">
                  <c:v>195.717163</c:v>
                </c:pt>
                <c:pt idx="1039">
                  <c:v>195.91325399999999</c:v>
                </c:pt>
                <c:pt idx="1040">
                  <c:v>196.06632999999999</c:v>
                </c:pt>
                <c:pt idx="1041">
                  <c:v>196.324783</c:v>
                </c:pt>
                <c:pt idx="1042">
                  <c:v>196.502182</c:v>
                </c:pt>
                <c:pt idx="1043">
                  <c:v>196.701019</c:v>
                </c:pt>
                <c:pt idx="1044">
                  <c:v>196.877487</c:v>
                </c:pt>
                <c:pt idx="1045">
                  <c:v>197.033951</c:v>
                </c:pt>
                <c:pt idx="1046">
                  <c:v>197.24041700000001</c:v>
                </c:pt>
                <c:pt idx="1047">
                  <c:v>197.43626399999999</c:v>
                </c:pt>
                <c:pt idx="1048">
                  <c:v>197.67567399999999</c:v>
                </c:pt>
                <c:pt idx="1049">
                  <c:v>197.85571300000001</c:v>
                </c:pt>
                <c:pt idx="1050">
                  <c:v>198.006439</c:v>
                </c:pt>
                <c:pt idx="1051">
                  <c:v>198.141098</c:v>
                </c:pt>
                <c:pt idx="1052">
                  <c:v>198.317947</c:v>
                </c:pt>
                <c:pt idx="1053">
                  <c:v>198.51222200000001</c:v>
                </c:pt>
                <c:pt idx="1054">
                  <c:v>198.73719800000001</c:v>
                </c:pt>
                <c:pt idx="1055">
                  <c:v>198.90377799999999</c:v>
                </c:pt>
                <c:pt idx="1056">
                  <c:v>199.05555699999999</c:v>
                </c:pt>
                <c:pt idx="1057">
                  <c:v>199.30058299999999</c:v>
                </c:pt>
                <c:pt idx="1058">
                  <c:v>199.569748</c:v>
                </c:pt>
                <c:pt idx="1059">
                  <c:v>199.71916200000001</c:v>
                </c:pt>
                <c:pt idx="1060">
                  <c:v>199.90801999999999</c:v>
                </c:pt>
                <c:pt idx="1061">
                  <c:v>200.06066899999999</c:v>
                </c:pt>
                <c:pt idx="1062">
                  <c:v>200.26365699999999</c:v>
                </c:pt>
                <c:pt idx="1063">
                  <c:v>200.48445100000001</c:v>
                </c:pt>
                <c:pt idx="1064">
                  <c:v>200.62399300000001</c:v>
                </c:pt>
                <c:pt idx="1065">
                  <c:v>200.82449299999999</c:v>
                </c:pt>
                <c:pt idx="1066">
                  <c:v>201.02024800000001</c:v>
                </c:pt>
                <c:pt idx="1067">
                  <c:v>201.25382999999999</c:v>
                </c:pt>
                <c:pt idx="1068">
                  <c:v>201.46687299999999</c:v>
                </c:pt>
                <c:pt idx="1069">
                  <c:v>201.621826</c:v>
                </c:pt>
                <c:pt idx="1070">
                  <c:v>201.80523700000001</c:v>
                </c:pt>
                <c:pt idx="1071">
                  <c:v>202.02722199999999</c:v>
                </c:pt>
                <c:pt idx="1072">
                  <c:v>202.211151</c:v>
                </c:pt>
                <c:pt idx="1073">
                  <c:v>202.39624000000001</c:v>
                </c:pt>
                <c:pt idx="1074">
                  <c:v>202.62622099999999</c:v>
                </c:pt>
                <c:pt idx="1075">
                  <c:v>202.788498</c:v>
                </c:pt>
                <c:pt idx="1076">
                  <c:v>203.004333</c:v>
                </c:pt>
                <c:pt idx="1077">
                  <c:v>203.175262</c:v>
                </c:pt>
                <c:pt idx="1078">
                  <c:v>203.41192599999999</c:v>
                </c:pt>
                <c:pt idx="1079">
                  <c:v>203.584045</c:v>
                </c:pt>
                <c:pt idx="1080">
                  <c:v>203.76277200000001</c:v>
                </c:pt>
                <c:pt idx="1081">
                  <c:v>203.916168</c:v>
                </c:pt>
                <c:pt idx="1082">
                  <c:v>204.11842300000001</c:v>
                </c:pt>
                <c:pt idx="1083">
                  <c:v>204.34423799999999</c:v>
                </c:pt>
                <c:pt idx="1084">
                  <c:v>204.46444700000001</c:v>
                </c:pt>
                <c:pt idx="1085">
                  <c:v>204.65374800000001</c:v>
                </c:pt>
                <c:pt idx="1086">
                  <c:v>204.866928</c:v>
                </c:pt>
                <c:pt idx="1087">
                  <c:v>205.126846</c:v>
                </c:pt>
                <c:pt idx="1088">
                  <c:v>205.332245</c:v>
                </c:pt>
                <c:pt idx="1089">
                  <c:v>205.50160199999999</c:v>
                </c:pt>
                <c:pt idx="1090">
                  <c:v>205.67709400000001</c:v>
                </c:pt>
                <c:pt idx="1091">
                  <c:v>205.88067599999999</c:v>
                </c:pt>
                <c:pt idx="1092">
                  <c:v>206.01049800000001</c:v>
                </c:pt>
                <c:pt idx="1093">
                  <c:v>206.27336099999999</c:v>
                </c:pt>
                <c:pt idx="1094">
                  <c:v>206.461929</c:v>
                </c:pt>
                <c:pt idx="1095">
                  <c:v>206.61682099999999</c:v>
                </c:pt>
                <c:pt idx="1096">
                  <c:v>206.80783099999999</c:v>
                </c:pt>
                <c:pt idx="1097">
                  <c:v>207.00953699999999</c:v>
                </c:pt>
                <c:pt idx="1098">
                  <c:v>207.17498800000001</c:v>
                </c:pt>
                <c:pt idx="1099">
                  <c:v>207.384705</c:v>
                </c:pt>
                <c:pt idx="1100">
                  <c:v>207.48727400000001</c:v>
                </c:pt>
                <c:pt idx="1101">
                  <c:v>207.73902899999999</c:v>
                </c:pt>
                <c:pt idx="1102">
                  <c:v>207.88635300000001</c:v>
                </c:pt>
                <c:pt idx="1103">
                  <c:v>208.02563499999999</c:v>
                </c:pt>
                <c:pt idx="1104">
                  <c:v>208.212357</c:v>
                </c:pt>
                <c:pt idx="1105">
                  <c:v>208.47627299999999</c:v>
                </c:pt>
                <c:pt idx="1106">
                  <c:v>208.714539</c:v>
                </c:pt>
                <c:pt idx="1107">
                  <c:v>208.917404</c:v>
                </c:pt>
                <c:pt idx="1108">
                  <c:v>209.118011</c:v>
                </c:pt>
                <c:pt idx="1109">
                  <c:v>209.30566400000001</c:v>
                </c:pt>
                <c:pt idx="1110">
                  <c:v>209.544769</c:v>
                </c:pt>
                <c:pt idx="1111">
                  <c:v>209.675003</c:v>
                </c:pt>
                <c:pt idx="1112">
                  <c:v>209.93426500000001</c:v>
                </c:pt>
                <c:pt idx="1113">
                  <c:v>210.119461</c:v>
                </c:pt>
                <c:pt idx="1114">
                  <c:v>210.27792400000001</c:v>
                </c:pt>
                <c:pt idx="1115">
                  <c:v>210.48460399999999</c:v>
                </c:pt>
                <c:pt idx="1116">
                  <c:v>210.659729</c:v>
                </c:pt>
                <c:pt idx="1117">
                  <c:v>210.83796699999999</c:v>
                </c:pt>
                <c:pt idx="1118">
                  <c:v>211.05368000000001</c:v>
                </c:pt>
                <c:pt idx="1119">
                  <c:v>211.28784200000001</c:v>
                </c:pt>
                <c:pt idx="1120">
                  <c:v>211.492752</c:v>
                </c:pt>
                <c:pt idx="1121">
                  <c:v>211.58613600000001</c:v>
                </c:pt>
                <c:pt idx="1122">
                  <c:v>211.77264400000001</c:v>
                </c:pt>
                <c:pt idx="1123">
                  <c:v>211.970856</c:v>
                </c:pt>
                <c:pt idx="1124">
                  <c:v>212.172989</c:v>
                </c:pt>
                <c:pt idx="1125">
                  <c:v>212.39565999999999</c:v>
                </c:pt>
                <c:pt idx="1126">
                  <c:v>212.57351700000001</c:v>
                </c:pt>
                <c:pt idx="1127">
                  <c:v>212.79743999999999</c:v>
                </c:pt>
                <c:pt idx="1128">
                  <c:v>212.966736</c:v>
                </c:pt>
                <c:pt idx="1129">
                  <c:v>213.18521100000001</c:v>
                </c:pt>
                <c:pt idx="1130">
                  <c:v>213.41421500000001</c:v>
                </c:pt>
                <c:pt idx="1131">
                  <c:v>213.53320299999999</c:v>
                </c:pt>
                <c:pt idx="1132">
                  <c:v>213.76823400000001</c:v>
                </c:pt>
                <c:pt idx="1133">
                  <c:v>213.88128699999999</c:v>
                </c:pt>
                <c:pt idx="1134">
                  <c:v>214.12713600000001</c:v>
                </c:pt>
                <c:pt idx="1135">
                  <c:v>214.33093299999999</c:v>
                </c:pt>
                <c:pt idx="1136">
                  <c:v>214.57746900000001</c:v>
                </c:pt>
                <c:pt idx="1137">
                  <c:v>214.77477999999999</c:v>
                </c:pt>
                <c:pt idx="1138">
                  <c:v>214.994247</c:v>
                </c:pt>
                <c:pt idx="1139">
                  <c:v>215.197281</c:v>
                </c:pt>
                <c:pt idx="1140">
                  <c:v>215.35887099999999</c:v>
                </c:pt>
                <c:pt idx="1141">
                  <c:v>215.53651400000001</c:v>
                </c:pt>
                <c:pt idx="1142">
                  <c:v>215.742569</c:v>
                </c:pt>
                <c:pt idx="1143">
                  <c:v>215.966431</c:v>
                </c:pt>
                <c:pt idx="1144">
                  <c:v>216.105087</c:v>
                </c:pt>
                <c:pt idx="1145">
                  <c:v>216.354614</c:v>
                </c:pt>
                <c:pt idx="1146">
                  <c:v>216.500809</c:v>
                </c:pt>
                <c:pt idx="1147">
                  <c:v>216.72749300000001</c:v>
                </c:pt>
                <c:pt idx="1148">
                  <c:v>216.91851800000001</c:v>
                </c:pt>
                <c:pt idx="1149">
                  <c:v>217.129761</c:v>
                </c:pt>
                <c:pt idx="1150">
                  <c:v>217.219818</c:v>
                </c:pt>
                <c:pt idx="1151">
                  <c:v>217.402176</c:v>
                </c:pt>
                <c:pt idx="1152">
                  <c:v>217.63404800000001</c:v>
                </c:pt>
                <c:pt idx="1153">
                  <c:v>217.85850500000001</c:v>
                </c:pt>
                <c:pt idx="1154">
                  <c:v>218.07385300000001</c:v>
                </c:pt>
                <c:pt idx="1155">
                  <c:v>218.26135300000001</c:v>
                </c:pt>
                <c:pt idx="1156">
                  <c:v>218.46708699999999</c:v>
                </c:pt>
                <c:pt idx="1157">
                  <c:v>218.629257</c:v>
                </c:pt>
                <c:pt idx="1158">
                  <c:v>218.84828200000001</c:v>
                </c:pt>
                <c:pt idx="1159">
                  <c:v>219.048126</c:v>
                </c:pt>
                <c:pt idx="1160">
                  <c:v>219.23924299999999</c:v>
                </c:pt>
                <c:pt idx="1161">
                  <c:v>219.443848</c:v>
                </c:pt>
                <c:pt idx="1162">
                  <c:v>219.58317600000001</c:v>
                </c:pt>
                <c:pt idx="1163">
                  <c:v>219.757553</c:v>
                </c:pt>
                <c:pt idx="1164">
                  <c:v>219.995499</c:v>
                </c:pt>
                <c:pt idx="1165">
                  <c:v>220.18443300000001</c:v>
                </c:pt>
                <c:pt idx="1166">
                  <c:v>220.33277899999999</c:v>
                </c:pt>
                <c:pt idx="1167">
                  <c:v>220.60978700000001</c:v>
                </c:pt>
                <c:pt idx="1168">
                  <c:v>220.84161399999999</c:v>
                </c:pt>
                <c:pt idx="1169">
                  <c:v>220.978882</c:v>
                </c:pt>
                <c:pt idx="1170">
                  <c:v>221.17321799999999</c:v>
                </c:pt>
                <c:pt idx="1171">
                  <c:v>221.37098700000001</c:v>
                </c:pt>
                <c:pt idx="1172">
                  <c:v>221.55015599999999</c:v>
                </c:pt>
                <c:pt idx="1173">
                  <c:v>221.731583</c:v>
                </c:pt>
                <c:pt idx="1174">
                  <c:v>221.95848100000001</c:v>
                </c:pt>
                <c:pt idx="1175">
                  <c:v>222.04657</c:v>
                </c:pt>
                <c:pt idx="1176">
                  <c:v>222.26852400000001</c:v>
                </c:pt>
                <c:pt idx="1177">
                  <c:v>222.49972500000001</c:v>
                </c:pt>
                <c:pt idx="1178">
                  <c:v>222.67280600000001</c:v>
                </c:pt>
                <c:pt idx="1179">
                  <c:v>222.83122299999999</c:v>
                </c:pt>
                <c:pt idx="1180">
                  <c:v>223.04516599999999</c:v>
                </c:pt>
                <c:pt idx="1181">
                  <c:v>223.18008399999999</c:v>
                </c:pt>
                <c:pt idx="1182">
                  <c:v>223.42825300000001</c:v>
                </c:pt>
                <c:pt idx="1183">
                  <c:v>223.643845</c:v>
                </c:pt>
                <c:pt idx="1184">
                  <c:v>223.89927700000001</c:v>
                </c:pt>
                <c:pt idx="1185">
                  <c:v>224.00311300000001</c:v>
                </c:pt>
                <c:pt idx="1186">
                  <c:v>224.227631</c:v>
                </c:pt>
                <c:pt idx="1187">
                  <c:v>224.408691</c:v>
                </c:pt>
                <c:pt idx="1188">
                  <c:v>224.59600800000001</c:v>
                </c:pt>
                <c:pt idx="1189">
                  <c:v>224.79954499999999</c:v>
                </c:pt>
                <c:pt idx="1190">
                  <c:v>225.00491299999999</c:v>
                </c:pt>
                <c:pt idx="1191">
                  <c:v>225.16210899999999</c:v>
                </c:pt>
                <c:pt idx="1192">
                  <c:v>225.41116299999999</c:v>
                </c:pt>
                <c:pt idx="1193">
                  <c:v>225.66239899999999</c:v>
                </c:pt>
                <c:pt idx="1194">
                  <c:v>225.85069300000001</c:v>
                </c:pt>
                <c:pt idx="1195">
                  <c:v>226.04702800000001</c:v>
                </c:pt>
                <c:pt idx="1196">
                  <c:v>226.22044399999999</c:v>
                </c:pt>
                <c:pt idx="1197">
                  <c:v>226.34790000000001</c:v>
                </c:pt>
                <c:pt idx="1198">
                  <c:v>226.52169799999999</c:v>
                </c:pt>
                <c:pt idx="1199">
                  <c:v>226.738831</c:v>
                </c:pt>
                <c:pt idx="1200">
                  <c:v>226.99226400000001</c:v>
                </c:pt>
                <c:pt idx="1201">
                  <c:v>227.16615300000001</c:v>
                </c:pt>
                <c:pt idx="1202">
                  <c:v>227.29399100000001</c:v>
                </c:pt>
                <c:pt idx="1203">
                  <c:v>227.489746</c:v>
                </c:pt>
                <c:pt idx="1204">
                  <c:v>227.69525100000001</c:v>
                </c:pt>
                <c:pt idx="1205">
                  <c:v>227.88795500000001</c:v>
                </c:pt>
                <c:pt idx="1206">
                  <c:v>228.13305700000001</c:v>
                </c:pt>
                <c:pt idx="1207">
                  <c:v>228.336533</c:v>
                </c:pt>
                <c:pt idx="1208">
                  <c:v>228.513611</c:v>
                </c:pt>
                <c:pt idx="1209">
                  <c:v>228.69941700000001</c:v>
                </c:pt>
                <c:pt idx="1210">
                  <c:v>228.926849</c:v>
                </c:pt>
                <c:pt idx="1211">
                  <c:v>229.11996500000001</c:v>
                </c:pt>
                <c:pt idx="1212">
                  <c:v>229.30964700000001</c:v>
                </c:pt>
                <c:pt idx="1213">
                  <c:v>229.50169399999999</c:v>
                </c:pt>
                <c:pt idx="1214">
                  <c:v>229.723007</c:v>
                </c:pt>
                <c:pt idx="1215">
                  <c:v>229.87910500000001</c:v>
                </c:pt>
                <c:pt idx="1216">
                  <c:v>230.0849</c:v>
                </c:pt>
                <c:pt idx="1217">
                  <c:v>230.309326</c:v>
                </c:pt>
                <c:pt idx="1218">
                  <c:v>230.47515899999999</c:v>
                </c:pt>
                <c:pt idx="1219">
                  <c:v>230.67678799999999</c:v>
                </c:pt>
                <c:pt idx="1220">
                  <c:v>230.81897000000001</c:v>
                </c:pt>
                <c:pt idx="1221">
                  <c:v>231.053741</c:v>
                </c:pt>
                <c:pt idx="1222">
                  <c:v>231.31552099999999</c:v>
                </c:pt>
                <c:pt idx="1223">
                  <c:v>231.52209500000001</c:v>
                </c:pt>
                <c:pt idx="1224">
                  <c:v>231.705994</c:v>
                </c:pt>
                <c:pt idx="1225">
                  <c:v>231.949905</c:v>
                </c:pt>
                <c:pt idx="1226">
                  <c:v>232.146423</c:v>
                </c:pt>
                <c:pt idx="1227">
                  <c:v>232.32345599999999</c:v>
                </c:pt>
                <c:pt idx="1228">
                  <c:v>232.51274100000001</c:v>
                </c:pt>
                <c:pt idx="1229">
                  <c:v>232.744202</c:v>
                </c:pt>
                <c:pt idx="1230">
                  <c:v>232.84223900000001</c:v>
                </c:pt>
                <c:pt idx="1231">
                  <c:v>233.075943</c:v>
                </c:pt>
                <c:pt idx="1232">
                  <c:v>233.22465500000001</c:v>
                </c:pt>
                <c:pt idx="1233">
                  <c:v>233.47479200000001</c:v>
                </c:pt>
                <c:pt idx="1234">
                  <c:v>233.64202900000001</c:v>
                </c:pt>
                <c:pt idx="1235">
                  <c:v>233.90928600000001</c:v>
                </c:pt>
                <c:pt idx="1236">
                  <c:v>234.100876</c:v>
                </c:pt>
                <c:pt idx="1237">
                  <c:v>234.194931</c:v>
                </c:pt>
                <c:pt idx="1238">
                  <c:v>234.36294599999999</c:v>
                </c:pt>
                <c:pt idx="1239">
                  <c:v>234.64923099999999</c:v>
                </c:pt>
                <c:pt idx="1240">
                  <c:v>234.81385800000001</c:v>
                </c:pt>
                <c:pt idx="1241">
                  <c:v>234.99284399999999</c:v>
                </c:pt>
                <c:pt idx="1242">
                  <c:v>235.19216900000001</c:v>
                </c:pt>
                <c:pt idx="1243">
                  <c:v>235.420242</c:v>
                </c:pt>
                <c:pt idx="1244">
                  <c:v>235.577393</c:v>
                </c:pt>
                <c:pt idx="1245">
                  <c:v>235.817184</c:v>
                </c:pt>
                <c:pt idx="1246">
                  <c:v>236.00820899999999</c:v>
                </c:pt>
                <c:pt idx="1247">
                  <c:v>236.24014299999999</c:v>
                </c:pt>
                <c:pt idx="1248">
                  <c:v>236.44734199999999</c:v>
                </c:pt>
                <c:pt idx="1249">
                  <c:v>236.63351399999999</c:v>
                </c:pt>
                <c:pt idx="1250">
                  <c:v>236.82699600000001</c:v>
                </c:pt>
                <c:pt idx="1251">
                  <c:v>237.00825499999999</c:v>
                </c:pt>
                <c:pt idx="1252">
                  <c:v>237.175659</c:v>
                </c:pt>
                <c:pt idx="1253">
                  <c:v>237.428055</c:v>
                </c:pt>
                <c:pt idx="1254">
                  <c:v>237.58698999999999</c:v>
                </c:pt>
                <c:pt idx="1255">
                  <c:v>237.826401</c:v>
                </c:pt>
                <c:pt idx="1256">
                  <c:v>238.03556800000001</c:v>
                </c:pt>
                <c:pt idx="1257">
                  <c:v>238.253479</c:v>
                </c:pt>
                <c:pt idx="1258">
                  <c:v>238.38827499999999</c:v>
                </c:pt>
                <c:pt idx="1259">
                  <c:v>238.583527</c:v>
                </c:pt>
                <c:pt idx="1260">
                  <c:v>238.85075399999999</c:v>
                </c:pt>
                <c:pt idx="1261">
                  <c:v>239.083572</c:v>
                </c:pt>
                <c:pt idx="1262">
                  <c:v>239.21019000000001</c:v>
                </c:pt>
                <c:pt idx="1263">
                  <c:v>239.42222599999999</c:v>
                </c:pt>
                <c:pt idx="1264">
                  <c:v>239.64683500000001</c:v>
                </c:pt>
                <c:pt idx="1265">
                  <c:v>239.850281</c:v>
                </c:pt>
                <c:pt idx="1266">
                  <c:v>240.05200199999999</c:v>
                </c:pt>
                <c:pt idx="1267">
                  <c:v>240.23683199999999</c:v>
                </c:pt>
                <c:pt idx="1268">
                  <c:v>240.48216199999999</c:v>
                </c:pt>
                <c:pt idx="1269">
                  <c:v>240.66575599999999</c:v>
                </c:pt>
                <c:pt idx="1270">
                  <c:v>240.821426</c:v>
                </c:pt>
                <c:pt idx="1271">
                  <c:v>241.03990200000001</c:v>
                </c:pt>
                <c:pt idx="1272">
                  <c:v>241.21812399999999</c:v>
                </c:pt>
                <c:pt idx="1273">
                  <c:v>241.435486</c:v>
                </c:pt>
                <c:pt idx="1274">
                  <c:v>241.66838100000001</c:v>
                </c:pt>
                <c:pt idx="1275">
                  <c:v>241.81463600000001</c:v>
                </c:pt>
                <c:pt idx="1276">
                  <c:v>241.99597199999999</c:v>
                </c:pt>
                <c:pt idx="1277">
                  <c:v>242.20178200000001</c:v>
                </c:pt>
                <c:pt idx="1278">
                  <c:v>242.42027300000001</c:v>
                </c:pt>
                <c:pt idx="1279">
                  <c:v>242.580566</c:v>
                </c:pt>
                <c:pt idx="1280">
                  <c:v>242.83827199999999</c:v>
                </c:pt>
                <c:pt idx="1281">
                  <c:v>243.03929099999999</c:v>
                </c:pt>
                <c:pt idx="1282">
                  <c:v>243.20318599999999</c:v>
                </c:pt>
                <c:pt idx="1283">
                  <c:v>243.37570199999999</c:v>
                </c:pt>
                <c:pt idx="1284">
                  <c:v>243.57603499999999</c:v>
                </c:pt>
                <c:pt idx="1285">
                  <c:v>243.77763400000001</c:v>
                </c:pt>
                <c:pt idx="1286">
                  <c:v>243.991882</c:v>
                </c:pt>
                <c:pt idx="1287">
                  <c:v>244.176086</c:v>
                </c:pt>
                <c:pt idx="1288">
                  <c:v>244.36772199999999</c:v>
                </c:pt>
                <c:pt idx="1289">
                  <c:v>244.549316</c:v>
                </c:pt>
                <c:pt idx="1290">
                  <c:v>244.709732</c:v>
                </c:pt>
                <c:pt idx="1291">
                  <c:v>244.89814799999999</c:v>
                </c:pt>
                <c:pt idx="1292">
                  <c:v>245.04127500000001</c:v>
                </c:pt>
                <c:pt idx="1293">
                  <c:v>245.28703300000001</c:v>
                </c:pt>
                <c:pt idx="1294">
                  <c:v>245.48777799999999</c:v>
                </c:pt>
                <c:pt idx="1295">
                  <c:v>245.66883899999999</c:v>
                </c:pt>
                <c:pt idx="1296">
                  <c:v>245.91629</c:v>
                </c:pt>
                <c:pt idx="1297">
                  <c:v>246.14099100000001</c:v>
                </c:pt>
                <c:pt idx="1298">
                  <c:v>246.27195699999999</c:v>
                </c:pt>
                <c:pt idx="1299">
                  <c:v>246.439224</c:v>
                </c:pt>
                <c:pt idx="1300">
                  <c:v>246.66725199999999</c:v>
                </c:pt>
                <c:pt idx="1301">
                  <c:v>246.850784</c:v>
                </c:pt>
                <c:pt idx="1302">
                  <c:v>246.96935999999999</c:v>
                </c:pt>
                <c:pt idx="1303">
                  <c:v>247.19004799999999</c:v>
                </c:pt>
                <c:pt idx="1304">
                  <c:v>247.47778299999999</c:v>
                </c:pt>
                <c:pt idx="1305">
                  <c:v>247.61076399999999</c:v>
                </c:pt>
                <c:pt idx="1306">
                  <c:v>247.80888400000001</c:v>
                </c:pt>
                <c:pt idx="1307">
                  <c:v>248.07131999999999</c:v>
                </c:pt>
                <c:pt idx="1308">
                  <c:v>248.24752799999999</c:v>
                </c:pt>
                <c:pt idx="1309">
                  <c:v>248.437454</c:v>
                </c:pt>
                <c:pt idx="1310">
                  <c:v>248.648087</c:v>
                </c:pt>
                <c:pt idx="1311">
                  <c:v>248.80838</c:v>
                </c:pt>
                <c:pt idx="1312">
                  <c:v>249.029572</c:v>
                </c:pt>
                <c:pt idx="1313">
                  <c:v>249.18858299999999</c:v>
                </c:pt>
                <c:pt idx="1314">
                  <c:v>249.39047199999999</c:v>
                </c:pt>
                <c:pt idx="1315">
                  <c:v>249.55334500000001</c:v>
                </c:pt>
                <c:pt idx="1316">
                  <c:v>249.77858000000001</c:v>
                </c:pt>
                <c:pt idx="1317">
                  <c:v>249.960556</c:v>
                </c:pt>
                <c:pt idx="1318">
                  <c:v>250.17982499999999</c:v>
                </c:pt>
                <c:pt idx="1319">
                  <c:v>250.405182</c:v>
                </c:pt>
                <c:pt idx="1320">
                  <c:v>250.645126</c:v>
                </c:pt>
                <c:pt idx="1321">
                  <c:v>250.81246899999999</c:v>
                </c:pt>
                <c:pt idx="1322">
                  <c:v>250.997162</c:v>
                </c:pt>
                <c:pt idx="1323">
                  <c:v>251.23530600000001</c:v>
                </c:pt>
                <c:pt idx="1324">
                  <c:v>251.28547699999999</c:v>
                </c:pt>
                <c:pt idx="1325">
                  <c:v>251.54620399999999</c:v>
                </c:pt>
                <c:pt idx="1326">
                  <c:v>251.77555799999999</c:v>
                </c:pt>
                <c:pt idx="1327">
                  <c:v>251.98852500000001</c:v>
                </c:pt>
                <c:pt idx="1328">
                  <c:v>252.20784</c:v>
                </c:pt>
                <c:pt idx="1329">
                  <c:v>252.38726800000001</c:v>
                </c:pt>
                <c:pt idx="1330">
                  <c:v>252.52654999999999</c:v>
                </c:pt>
                <c:pt idx="1331">
                  <c:v>252.69082599999999</c:v>
                </c:pt>
                <c:pt idx="1332">
                  <c:v>252.914108</c:v>
                </c:pt>
                <c:pt idx="1333">
                  <c:v>253.11949200000001</c:v>
                </c:pt>
                <c:pt idx="1334">
                  <c:v>253.39640800000001</c:v>
                </c:pt>
                <c:pt idx="1335">
                  <c:v>253.577225</c:v>
                </c:pt>
                <c:pt idx="1336">
                  <c:v>253.75640899999999</c:v>
                </c:pt>
                <c:pt idx="1337">
                  <c:v>253.86708100000001</c:v>
                </c:pt>
                <c:pt idx="1338">
                  <c:v>254.10142500000001</c:v>
                </c:pt>
                <c:pt idx="1339">
                  <c:v>254.33900499999999</c:v>
                </c:pt>
                <c:pt idx="1340">
                  <c:v>254.54125999999999</c:v>
                </c:pt>
                <c:pt idx="1341">
                  <c:v>254.71104399999999</c:v>
                </c:pt>
                <c:pt idx="1342">
                  <c:v>254.92128</c:v>
                </c:pt>
                <c:pt idx="1343">
                  <c:v>255.15097</c:v>
                </c:pt>
                <c:pt idx="1344">
                  <c:v>255.345764</c:v>
                </c:pt>
                <c:pt idx="1345">
                  <c:v>255.53645299999999</c:v>
                </c:pt>
                <c:pt idx="1346">
                  <c:v>255.724503</c:v>
                </c:pt>
                <c:pt idx="1347">
                  <c:v>255.86203</c:v>
                </c:pt>
                <c:pt idx="1348">
                  <c:v>256.15585299999998</c:v>
                </c:pt>
                <c:pt idx="1349">
                  <c:v>256.31774899999999</c:v>
                </c:pt>
                <c:pt idx="1350">
                  <c:v>256.50305200000003</c:v>
                </c:pt>
                <c:pt idx="1351">
                  <c:v>256.66662600000001</c:v>
                </c:pt>
                <c:pt idx="1352">
                  <c:v>256.93997200000001</c:v>
                </c:pt>
                <c:pt idx="1353">
                  <c:v>257.13760400000001</c:v>
                </c:pt>
                <c:pt idx="1354">
                  <c:v>257.28927599999997</c:v>
                </c:pt>
                <c:pt idx="1355">
                  <c:v>257.47640999999999</c:v>
                </c:pt>
                <c:pt idx="1356">
                  <c:v>257.724152</c:v>
                </c:pt>
                <c:pt idx="1357">
                  <c:v>257.94421399999999</c:v>
                </c:pt>
                <c:pt idx="1358">
                  <c:v>258.09765599999997</c:v>
                </c:pt>
                <c:pt idx="1359">
                  <c:v>258.29946899999999</c:v>
                </c:pt>
                <c:pt idx="1360">
                  <c:v>258.50299100000001</c:v>
                </c:pt>
                <c:pt idx="1361">
                  <c:v>258.68368500000003</c:v>
                </c:pt>
                <c:pt idx="1362">
                  <c:v>258.89837599999998</c:v>
                </c:pt>
                <c:pt idx="1363">
                  <c:v>259.02487200000002</c:v>
                </c:pt>
                <c:pt idx="1364">
                  <c:v>259.24816900000002</c:v>
                </c:pt>
                <c:pt idx="1365">
                  <c:v>259.481537</c:v>
                </c:pt>
                <c:pt idx="1366">
                  <c:v>259.656342</c:v>
                </c:pt>
                <c:pt idx="1367">
                  <c:v>259.82913200000002</c:v>
                </c:pt>
                <c:pt idx="1368">
                  <c:v>260.01889</c:v>
                </c:pt>
                <c:pt idx="1369">
                  <c:v>260.16430700000001</c:v>
                </c:pt>
                <c:pt idx="1370">
                  <c:v>260.33889799999997</c:v>
                </c:pt>
                <c:pt idx="1371">
                  <c:v>260.60427900000002</c:v>
                </c:pt>
                <c:pt idx="1372">
                  <c:v>260.82598899999999</c:v>
                </c:pt>
                <c:pt idx="1373">
                  <c:v>261.00381499999997</c:v>
                </c:pt>
                <c:pt idx="1374">
                  <c:v>261.15093999999999</c:v>
                </c:pt>
                <c:pt idx="1375">
                  <c:v>261.34896900000001</c:v>
                </c:pt>
                <c:pt idx="1376">
                  <c:v>261.56701700000002</c:v>
                </c:pt>
                <c:pt idx="1377">
                  <c:v>261.74694799999997</c:v>
                </c:pt>
                <c:pt idx="1378">
                  <c:v>261.92361499999998</c:v>
                </c:pt>
                <c:pt idx="1379">
                  <c:v>262.12814300000002</c:v>
                </c:pt>
                <c:pt idx="1380">
                  <c:v>262.310608</c:v>
                </c:pt>
                <c:pt idx="1381">
                  <c:v>262.56314099999997</c:v>
                </c:pt>
                <c:pt idx="1382">
                  <c:v>262.78088400000001</c:v>
                </c:pt>
                <c:pt idx="1383">
                  <c:v>263.00054899999998</c:v>
                </c:pt>
                <c:pt idx="1384">
                  <c:v>263.13662699999998</c:v>
                </c:pt>
                <c:pt idx="1385">
                  <c:v>263.38061499999998</c:v>
                </c:pt>
                <c:pt idx="1386">
                  <c:v>263.59066799999999</c:v>
                </c:pt>
                <c:pt idx="1387">
                  <c:v>263.69467200000003</c:v>
                </c:pt>
                <c:pt idx="1388">
                  <c:v>263.843414</c:v>
                </c:pt>
                <c:pt idx="1389">
                  <c:v>264.080963</c:v>
                </c:pt>
                <c:pt idx="1390">
                  <c:v>264.28747600000003</c:v>
                </c:pt>
                <c:pt idx="1391">
                  <c:v>264.49127199999998</c:v>
                </c:pt>
                <c:pt idx="1392">
                  <c:v>264.68997200000001</c:v>
                </c:pt>
                <c:pt idx="1393">
                  <c:v>264.827271</c:v>
                </c:pt>
                <c:pt idx="1394">
                  <c:v>265.08978300000001</c:v>
                </c:pt>
                <c:pt idx="1395">
                  <c:v>265.30642699999999</c:v>
                </c:pt>
                <c:pt idx="1396">
                  <c:v>265.47735599999999</c:v>
                </c:pt>
                <c:pt idx="1397">
                  <c:v>265.62335200000001</c:v>
                </c:pt>
                <c:pt idx="1398">
                  <c:v>265.83548000000002</c:v>
                </c:pt>
                <c:pt idx="1399">
                  <c:v>265.91577100000001</c:v>
                </c:pt>
                <c:pt idx="1400">
                  <c:v>266.20626800000002</c:v>
                </c:pt>
                <c:pt idx="1401">
                  <c:v>266.43774400000001</c:v>
                </c:pt>
                <c:pt idx="1402">
                  <c:v>266.64892600000002</c:v>
                </c:pt>
                <c:pt idx="1403">
                  <c:v>266.86047400000001</c:v>
                </c:pt>
                <c:pt idx="1404">
                  <c:v>267.05792200000002</c:v>
                </c:pt>
                <c:pt idx="1405">
                  <c:v>267.20901500000002</c:v>
                </c:pt>
                <c:pt idx="1406">
                  <c:v>267.42172199999999</c:v>
                </c:pt>
                <c:pt idx="1407">
                  <c:v>267.65606700000001</c:v>
                </c:pt>
                <c:pt idx="1408">
                  <c:v>267.842468</c:v>
                </c:pt>
                <c:pt idx="1409">
                  <c:v>268.02886999999998</c:v>
                </c:pt>
                <c:pt idx="1410">
                  <c:v>268.22998000000001</c:v>
                </c:pt>
                <c:pt idx="1411">
                  <c:v>268.417328</c:v>
                </c:pt>
                <c:pt idx="1412">
                  <c:v>268.65502900000001</c:v>
                </c:pt>
                <c:pt idx="1413">
                  <c:v>268.90093999999999</c:v>
                </c:pt>
                <c:pt idx="1414">
                  <c:v>269.08477799999997</c:v>
                </c:pt>
                <c:pt idx="1415">
                  <c:v>269.26406900000001</c:v>
                </c:pt>
                <c:pt idx="1416">
                  <c:v>269.47692899999998</c:v>
                </c:pt>
                <c:pt idx="1417">
                  <c:v>269.70584100000002</c:v>
                </c:pt>
                <c:pt idx="1418">
                  <c:v>269.85257000000001</c:v>
                </c:pt>
                <c:pt idx="1419">
                  <c:v>270.07501200000002</c:v>
                </c:pt>
                <c:pt idx="1420">
                  <c:v>270.304169</c:v>
                </c:pt>
                <c:pt idx="1421">
                  <c:v>270.471161</c:v>
                </c:pt>
                <c:pt idx="1422">
                  <c:v>270.67794800000001</c:v>
                </c:pt>
                <c:pt idx="1423">
                  <c:v>270.83944700000001</c:v>
                </c:pt>
                <c:pt idx="1424">
                  <c:v>271.04858400000001</c:v>
                </c:pt>
                <c:pt idx="1425">
                  <c:v>271.213776</c:v>
                </c:pt>
                <c:pt idx="1426">
                  <c:v>271.41271999999998</c:v>
                </c:pt>
                <c:pt idx="1427">
                  <c:v>271.53460699999999</c:v>
                </c:pt>
                <c:pt idx="1428">
                  <c:v>271.69931000000003</c:v>
                </c:pt>
                <c:pt idx="1429">
                  <c:v>271.94586199999998</c:v>
                </c:pt>
                <c:pt idx="1430">
                  <c:v>272.210938</c:v>
                </c:pt>
                <c:pt idx="1431">
                  <c:v>272.410461</c:v>
                </c:pt>
                <c:pt idx="1432">
                  <c:v>272.59350599999999</c:v>
                </c:pt>
                <c:pt idx="1433">
                  <c:v>272.79522700000001</c:v>
                </c:pt>
                <c:pt idx="1434">
                  <c:v>272.91482500000001</c:v>
                </c:pt>
                <c:pt idx="1435">
                  <c:v>273.19885299999999</c:v>
                </c:pt>
                <c:pt idx="1436">
                  <c:v>273.41177399999998</c:v>
                </c:pt>
                <c:pt idx="1437">
                  <c:v>273.62289399999997</c:v>
                </c:pt>
                <c:pt idx="1438">
                  <c:v>273.83132899999998</c:v>
                </c:pt>
                <c:pt idx="1439">
                  <c:v>273.93438700000002</c:v>
                </c:pt>
                <c:pt idx="1440">
                  <c:v>274.194031</c:v>
                </c:pt>
                <c:pt idx="1441">
                  <c:v>274.37469499999997</c:v>
                </c:pt>
                <c:pt idx="1442">
                  <c:v>274.60641500000003</c:v>
                </c:pt>
                <c:pt idx="1443">
                  <c:v>274.80548099999999</c:v>
                </c:pt>
                <c:pt idx="1444">
                  <c:v>274.98431399999998</c:v>
                </c:pt>
                <c:pt idx="1445">
                  <c:v>275.17568999999997</c:v>
                </c:pt>
                <c:pt idx="1446">
                  <c:v>275.385223</c:v>
                </c:pt>
                <c:pt idx="1447">
                  <c:v>275.58865400000002</c:v>
                </c:pt>
                <c:pt idx="1448">
                  <c:v>275.77694700000001</c:v>
                </c:pt>
                <c:pt idx="1449">
                  <c:v>275.93927000000002</c:v>
                </c:pt>
                <c:pt idx="1450">
                  <c:v>276.18457000000001</c:v>
                </c:pt>
                <c:pt idx="1451">
                  <c:v>276.39254799999998</c:v>
                </c:pt>
                <c:pt idx="1452">
                  <c:v>276.60455300000001</c:v>
                </c:pt>
                <c:pt idx="1453">
                  <c:v>276.75509599999998</c:v>
                </c:pt>
                <c:pt idx="1454">
                  <c:v>277.01464800000002</c:v>
                </c:pt>
                <c:pt idx="1455">
                  <c:v>277.16616800000003</c:v>
                </c:pt>
                <c:pt idx="1456">
                  <c:v>277.390289</c:v>
                </c:pt>
                <c:pt idx="1457">
                  <c:v>277.62890599999997</c:v>
                </c:pt>
                <c:pt idx="1458">
                  <c:v>277.80410799999999</c:v>
                </c:pt>
                <c:pt idx="1459">
                  <c:v>278.01550300000002</c:v>
                </c:pt>
                <c:pt idx="1460">
                  <c:v>278.22506700000002</c:v>
                </c:pt>
                <c:pt idx="1461">
                  <c:v>278.43279999999999</c:v>
                </c:pt>
                <c:pt idx="1462">
                  <c:v>278.614014</c:v>
                </c:pt>
                <c:pt idx="1463">
                  <c:v>278.79968300000002</c:v>
                </c:pt>
                <c:pt idx="1464">
                  <c:v>278.98724399999998</c:v>
                </c:pt>
                <c:pt idx="1465">
                  <c:v>279.19470200000001</c:v>
                </c:pt>
                <c:pt idx="1466">
                  <c:v>279.36437999999998</c:v>
                </c:pt>
                <c:pt idx="1467">
                  <c:v>279.63265999999999</c:v>
                </c:pt>
                <c:pt idx="1468">
                  <c:v>279.84741200000002</c:v>
                </c:pt>
                <c:pt idx="1469">
                  <c:v>280.04394500000001</c:v>
                </c:pt>
                <c:pt idx="1470">
                  <c:v>280.25109900000001</c:v>
                </c:pt>
                <c:pt idx="1471">
                  <c:v>280.42263800000001</c:v>
                </c:pt>
                <c:pt idx="1472">
                  <c:v>280.65167200000002</c:v>
                </c:pt>
                <c:pt idx="1473">
                  <c:v>280.85379</c:v>
                </c:pt>
                <c:pt idx="1474">
                  <c:v>280.98440599999998</c:v>
                </c:pt>
                <c:pt idx="1475">
                  <c:v>281.19506799999999</c:v>
                </c:pt>
                <c:pt idx="1476">
                  <c:v>281.33963</c:v>
                </c:pt>
                <c:pt idx="1477">
                  <c:v>281.53454599999998</c:v>
                </c:pt>
                <c:pt idx="1478">
                  <c:v>281.78076199999998</c:v>
                </c:pt>
                <c:pt idx="1479">
                  <c:v>281.91366599999998</c:v>
                </c:pt>
                <c:pt idx="1480">
                  <c:v>282.11300699999998</c:v>
                </c:pt>
                <c:pt idx="1481">
                  <c:v>282.28933699999999</c:v>
                </c:pt>
                <c:pt idx="1482">
                  <c:v>282.57629400000002</c:v>
                </c:pt>
                <c:pt idx="1483">
                  <c:v>282.81771900000001</c:v>
                </c:pt>
                <c:pt idx="1484">
                  <c:v>282.95864899999998</c:v>
                </c:pt>
                <c:pt idx="1485">
                  <c:v>283.19894399999998</c:v>
                </c:pt>
                <c:pt idx="1486">
                  <c:v>283.41726699999998</c:v>
                </c:pt>
                <c:pt idx="1487">
                  <c:v>283.61987299999998</c:v>
                </c:pt>
                <c:pt idx="1488">
                  <c:v>283.71289100000001</c:v>
                </c:pt>
                <c:pt idx="1489">
                  <c:v>284.01644900000002</c:v>
                </c:pt>
                <c:pt idx="1490">
                  <c:v>284.23584</c:v>
                </c:pt>
                <c:pt idx="1491">
                  <c:v>284.39724699999999</c:v>
                </c:pt>
                <c:pt idx="1492">
                  <c:v>284.564301</c:v>
                </c:pt>
                <c:pt idx="1493">
                  <c:v>284.84454299999999</c:v>
                </c:pt>
                <c:pt idx="1494">
                  <c:v>285.04968300000002</c:v>
                </c:pt>
                <c:pt idx="1495">
                  <c:v>285.22018400000002</c:v>
                </c:pt>
                <c:pt idx="1496">
                  <c:v>285.44497699999999</c:v>
                </c:pt>
                <c:pt idx="1497">
                  <c:v>285.64788800000002</c:v>
                </c:pt>
                <c:pt idx="1498">
                  <c:v>285.89450099999999</c:v>
                </c:pt>
                <c:pt idx="1499">
                  <c:v>285.98281900000001</c:v>
                </c:pt>
                <c:pt idx="1500">
                  <c:v>286.163971</c:v>
                </c:pt>
                <c:pt idx="1501">
                  <c:v>286.31323200000003</c:v>
                </c:pt>
                <c:pt idx="1502">
                  <c:v>286.58062699999999</c:v>
                </c:pt>
                <c:pt idx="1503">
                  <c:v>286.78054800000001</c:v>
                </c:pt>
                <c:pt idx="1504">
                  <c:v>286.98312399999998</c:v>
                </c:pt>
                <c:pt idx="1505">
                  <c:v>287.200378</c:v>
                </c:pt>
                <c:pt idx="1506">
                  <c:v>287.34677099999999</c:v>
                </c:pt>
                <c:pt idx="1507">
                  <c:v>287.572723</c:v>
                </c:pt>
                <c:pt idx="1508">
                  <c:v>287.75585899999999</c:v>
                </c:pt>
                <c:pt idx="1509">
                  <c:v>287.96035799999999</c:v>
                </c:pt>
                <c:pt idx="1510">
                  <c:v>288.169556</c:v>
                </c:pt>
                <c:pt idx="1511">
                  <c:v>288.33618200000001</c:v>
                </c:pt>
                <c:pt idx="1512">
                  <c:v>288.60513300000002</c:v>
                </c:pt>
                <c:pt idx="1513">
                  <c:v>288.73388699999998</c:v>
                </c:pt>
                <c:pt idx="1514">
                  <c:v>288.87359600000002</c:v>
                </c:pt>
                <c:pt idx="1515">
                  <c:v>289.09884599999998</c:v>
                </c:pt>
                <c:pt idx="1516">
                  <c:v>289.35839800000002</c:v>
                </c:pt>
                <c:pt idx="1517">
                  <c:v>289.49972500000001</c:v>
                </c:pt>
                <c:pt idx="1518">
                  <c:v>289.63909899999999</c:v>
                </c:pt>
                <c:pt idx="1519">
                  <c:v>289.86004600000001</c:v>
                </c:pt>
                <c:pt idx="1520">
                  <c:v>290.10327100000001</c:v>
                </c:pt>
                <c:pt idx="1521">
                  <c:v>290.283661</c:v>
                </c:pt>
                <c:pt idx="1522">
                  <c:v>290.43988000000002</c:v>
                </c:pt>
                <c:pt idx="1523">
                  <c:v>290.69415299999997</c:v>
                </c:pt>
                <c:pt idx="1524">
                  <c:v>290.82824699999998</c:v>
                </c:pt>
                <c:pt idx="1525">
                  <c:v>291.041718</c:v>
                </c:pt>
                <c:pt idx="1526">
                  <c:v>291.29983499999997</c:v>
                </c:pt>
                <c:pt idx="1527">
                  <c:v>291.52890000000002</c:v>
                </c:pt>
                <c:pt idx="1528">
                  <c:v>291.65695199999999</c:v>
                </c:pt>
                <c:pt idx="1529">
                  <c:v>291.870544</c:v>
                </c:pt>
                <c:pt idx="1530">
                  <c:v>292.09570300000001</c:v>
                </c:pt>
                <c:pt idx="1531">
                  <c:v>292.33349600000003</c:v>
                </c:pt>
                <c:pt idx="1532">
                  <c:v>292.53308099999998</c:v>
                </c:pt>
                <c:pt idx="1533">
                  <c:v>292.74392699999999</c:v>
                </c:pt>
                <c:pt idx="1534">
                  <c:v>292.91387900000001</c:v>
                </c:pt>
                <c:pt idx="1535">
                  <c:v>293.06512500000002</c:v>
                </c:pt>
                <c:pt idx="1536">
                  <c:v>293.18762199999998</c:v>
                </c:pt>
                <c:pt idx="1537">
                  <c:v>293.49795499999999</c:v>
                </c:pt>
                <c:pt idx="1538">
                  <c:v>293.64321899999999</c:v>
                </c:pt>
                <c:pt idx="1539">
                  <c:v>293.80963100000002</c:v>
                </c:pt>
                <c:pt idx="1540">
                  <c:v>294.02780200000001</c:v>
                </c:pt>
                <c:pt idx="1541">
                  <c:v>294.22189300000002</c:v>
                </c:pt>
                <c:pt idx="1542">
                  <c:v>294.431915</c:v>
                </c:pt>
                <c:pt idx="1543">
                  <c:v>294.65884399999999</c:v>
                </c:pt>
                <c:pt idx="1544">
                  <c:v>294.88095099999998</c:v>
                </c:pt>
                <c:pt idx="1545">
                  <c:v>295.08075000000002</c:v>
                </c:pt>
                <c:pt idx="1546">
                  <c:v>295.23318499999999</c:v>
                </c:pt>
                <c:pt idx="1547">
                  <c:v>295.36322000000001</c:v>
                </c:pt>
                <c:pt idx="1548">
                  <c:v>295.59808299999997</c:v>
                </c:pt>
                <c:pt idx="1549">
                  <c:v>295.80157500000001</c:v>
                </c:pt>
                <c:pt idx="1550">
                  <c:v>296.00744600000002</c:v>
                </c:pt>
                <c:pt idx="1551">
                  <c:v>296.25845299999997</c:v>
                </c:pt>
                <c:pt idx="1552">
                  <c:v>296.364777</c:v>
                </c:pt>
                <c:pt idx="1553">
                  <c:v>296.604736</c:v>
                </c:pt>
                <c:pt idx="1554">
                  <c:v>296.85199</c:v>
                </c:pt>
                <c:pt idx="1555">
                  <c:v>296.98272700000001</c:v>
                </c:pt>
                <c:pt idx="1556">
                  <c:v>297.26583900000003</c:v>
                </c:pt>
                <c:pt idx="1557">
                  <c:v>297.49099699999999</c:v>
                </c:pt>
                <c:pt idx="1558">
                  <c:v>297.62411500000002</c:v>
                </c:pt>
                <c:pt idx="1559">
                  <c:v>297.84155299999998</c:v>
                </c:pt>
                <c:pt idx="1560">
                  <c:v>298.02734400000003</c:v>
                </c:pt>
                <c:pt idx="1561">
                  <c:v>298.227417</c:v>
                </c:pt>
                <c:pt idx="1562">
                  <c:v>298.51925699999998</c:v>
                </c:pt>
                <c:pt idx="1563">
                  <c:v>298.64584400000001</c:v>
                </c:pt>
                <c:pt idx="1564">
                  <c:v>298.88107300000001</c:v>
                </c:pt>
                <c:pt idx="1565">
                  <c:v>299.01675399999999</c:v>
                </c:pt>
                <c:pt idx="1566">
                  <c:v>299.21539300000001</c:v>
                </c:pt>
                <c:pt idx="1567">
                  <c:v>299.38949600000001</c:v>
                </c:pt>
                <c:pt idx="1568">
                  <c:v>299.59155299999998</c:v>
                </c:pt>
                <c:pt idx="1569">
                  <c:v>299.84350599999999</c:v>
                </c:pt>
                <c:pt idx="1570">
                  <c:v>300.042664</c:v>
                </c:pt>
                <c:pt idx="1571">
                  <c:v>300.307434</c:v>
                </c:pt>
                <c:pt idx="1572">
                  <c:v>300.51028400000001</c:v>
                </c:pt>
                <c:pt idx="1573">
                  <c:v>300.62033100000002</c:v>
                </c:pt>
                <c:pt idx="1574">
                  <c:v>300.84219400000001</c:v>
                </c:pt>
                <c:pt idx="1575">
                  <c:v>301.05096400000002</c:v>
                </c:pt>
                <c:pt idx="1576">
                  <c:v>301.290009</c:v>
                </c:pt>
                <c:pt idx="1577">
                  <c:v>301.49252300000001</c:v>
                </c:pt>
                <c:pt idx="1578">
                  <c:v>301.69595299999997</c:v>
                </c:pt>
                <c:pt idx="1579">
                  <c:v>301.93035900000001</c:v>
                </c:pt>
                <c:pt idx="1580">
                  <c:v>302.037781</c:v>
                </c:pt>
                <c:pt idx="1581">
                  <c:v>302.344177</c:v>
                </c:pt>
                <c:pt idx="1582">
                  <c:v>302.46935999999999</c:v>
                </c:pt>
                <c:pt idx="1583">
                  <c:v>302.672394</c:v>
                </c:pt>
                <c:pt idx="1584">
                  <c:v>302.801331</c:v>
                </c:pt>
                <c:pt idx="1585">
                  <c:v>302.99325599999997</c:v>
                </c:pt>
                <c:pt idx="1586">
                  <c:v>303.27105699999998</c:v>
                </c:pt>
                <c:pt idx="1587">
                  <c:v>303.40020800000002</c:v>
                </c:pt>
                <c:pt idx="1588">
                  <c:v>303.68646200000001</c:v>
                </c:pt>
                <c:pt idx="1589">
                  <c:v>303.92602499999998</c:v>
                </c:pt>
                <c:pt idx="1590">
                  <c:v>304.11737099999999</c:v>
                </c:pt>
                <c:pt idx="1591">
                  <c:v>304.27450599999997</c:v>
                </c:pt>
                <c:pt idx="1592">
                  <c:v>304.46118200000001</c:v>
                </c:pt>
                <c:pt idx="1593">
                  <c:v>304.70748900000001</c:v>
                </c:pt>
                <c:pt idx="1594">
                  <c:v>304.93734699999999</c:v>
                </c:pt>
                <c:pt idx="1595">
                  <c:v>305.16848800000002</c:v>
                </c:pt>
                <c:pt idx="1596">
                  <c:v>305.36688199999998</c:v>
                </c:pt>
                <c:pt idx="1597">
                  <c:v>305.576324</c:v>
                </c:pt>
                <c:pt idx="1598">
                  <c:v>305.733093</c:v>
                </c:pt>
                <c:pt idx="1599">
                  <c:v>305.94155899999998</c:v>
                </c:pt>
                <c:pt idx="1600">
                  <c:v>306.167236</c:v>
                </c:pt>
                <c:pt idx="1601">
                  <c:v>306.27142300000003</c:v>
                </c:pt>
                <c:pt idx="1602">
                  <c:v>306.495544</c:v>
                </c:pt>
                <c:pt idx="1603">
                  <c:v>306.676605</c:v>
                </c:pt>
                <c:pt idx="1604">
                  <c:v>306.94781499999999</c:v>
                </c:pt>
                <c:pt idx="1605">
                  <c:v>307.10531600000002</c:v>
                </c:pt>
                <c:pt idx="1606">
                  <c:v>307.311554</c:v>
                </c:pt>
                <c:pt idx="1607">
                  <c:v>307.503601</c:v>
                </c:pt>
                <c:pt idx="1608">
                  <c:v>307.66986100000003</c:v>
                </c:pt>
                <c:pt idx="1609">
                  <c:v>307.82138099999997</c:v>
                </c:pt>
                <c:pt idx="1610">
                  <c:v>308.07733200000001</c:v>
                </c:pt>
                <c:pt idx="1611">
                  <c:v>308.29855300000003</c:v>
                </c:pt>
                <c:pt idx="1612">
                  <c:v>308.44220000000001</c:v>
                </c:pt>
                <c:pt idx="1613">
                  <c:v>308.68417399999998</c:v>
                </c:pt>
                <c:pt idx="1614">
                  <c:v>308.90096999999997</c:v>
                </c:pt>
                <c:pt idx="1615">
                  <c:v>309.05618299999998</c:v>
                </c:pt>
                <c:pt idx="1616">
                  <c:v>309.19091800000001</c:v>
                </c:pt>
                <c:pt idx="1617">
                  <c:v>309.42245500000001</c:v>
                </c:pt>
                <c:pt idx="1618">
                  <c:v>309.62545799999998</c:v>
                </c:pt>
                <c:pt idx="1619">
                  <c:v>309.863159</c:v>
                </c:pt>
                <c:pt idx="1620">
                  <c:v>310.00906400000002</c:v>
                </c:pt>
                <c:pt idx="1621">
                  <c:v>310.145172</c:v>
                </c:pt>
                <c:pt idx="1622">
                  <c:v>310.39093000000003</c:v>
                </c:pt>
                <c:pt idx="1623">
                  <c:v>310.56796300000002</c:v>
                </c:pt>
                <c:pt idx="1624">
                  <c:v>310.78912400000002</c:v>
                </c:pt>
                <c:pt idx="1625">
                  <c:v>310.92373700000002</c:v>
                </c:pt>
                <c:pt idx="1626">
                  <c:v>311.15823399999999</c:v>
                </c:pt>
                <c:pt idx="1627">
                  <c:v>311.37762500000002</c:v>
                </c:pt>
                <c:pt idx="1628">
                  <c:v>311.57028200000002</c:v>
                </c:pt>
                <c:pt idx="1629">
                  <c:v>311.712402</c:v>
                </c:pt>
                <c:pt idx="1630">
                  <c:v>311.97164900000001</c:v>
                </c:pt>
                <c:pt idx="1631">
                  <c:v>312.08804300000003</c:v>
                </c:pt>
                <c:pt idx="1632">
                  <c:v>312.32867399999998</c:v>
                </c:pt>
                <c:pt idx="1633">
                  <c:v>312.516479</c:v>
                </c:pt>
                <c:pt idx="1634">
                  <c:v>312.74707000000001</c:v>
                </c:pt>
                <c:pt idx="1635">
                  <c:v>312.94973800000002</c:v>
                </c:pt>
                <c:pt idx="1636">
                  <c:v>313.17349200000001</c:v>
                </c:pt>
                <c:pt idx="1637">
                  <c:v>313.37881499999997</c:v>
                </c:pt>
                <c:pt idx="1638">
                  <c:v>313.58895899999999</c:v>
                </c:pt>
                <c:pt idx="1639">
                  <c:v>313.73419200000001</c:v>
                </c:pt>
                <c:pt idx="1640">
                  <c:v>313.94454999999999</c:v>
                </c:pt>
                <c:pt idx="1641">
                  <c:v>314.144836</c:v>
                </c:pt>
                <c:pt idx="1642">
                  <c:v>314.333099</c:v>
                </c:pt>
                <c:pt idx="1643">
                  <c:v>314.545074</c:v>
                </c:pt>
                <c:pt idx="1644">
                  <c:v>314.77880900000002</c:v>
                </c:pt>
                <c:pt idx="1645">
                  <c:v>314.95700099999999</c:v>
                </c:pt>
                <c:pt idx="1646">
                  <c:v>315.20843500000001</c:v>
                </c:pt>
                <c:pt idx="1647">
                  <c:v>315.33471700000001</c:v>
                </c:pt>
                <c:pt idx="1648">
                  <c:v>315.53543100000002</c:v>
                </c:pt>
                <c:pt idx="1649">
                  <c:v>315.72668499999997</c:v>
                </c:pt>
                <c:pt idx="1650">
                  <c:v>315.89187600000002</c:v>
                </c:pt>
                <c:pt idx="1651">
                  <c:v>316.12582400000002</c:v>
                </c:pt>
                <c:pt idx="1652">
                  <c:v>316.35611</c:v>
                </c:pt>
                <c:pt idx="1653">
                  <c:v>316.52542099999999</c:v>
                </c:pt>
                <c:pt idx="1654">
                  <c:v>316.77581800000002</c:v>
                </c:pt>
                <c:pt idx="1655">
                  <c:v>316.95822099999998</c:v>
                </c:pt>
                <c:pt idx="1656">
                  <c:v>317.18450899999999</c:v>
                </c:pt>
                <c:pt idx="1657">
                  <c:v>317.32363900000001</c:v>
                </c:pt>
                <c:pt idx="1658">
                  <c:v>317.50726300000002</c:v>
                </c:pt>
                <c:pt idx="1659">
                  <c:v>317.74670400000002</c:v>
                </c:pt>
                <c:pt idx="1660">
                  <c:v>317.96215799999999</c:v>
                </c:pt>
                <c:pt idx="1661">
                  <c:v>318.13192700000002</c:v>
                </c:pt>
                <c:pt idx="1662">
                  <c:v>318.34381100000002</c:v>
                </c:pt>
                <c:pt idx="1663">
                  <c:v>318.62329099999999</c:v>
                </c:pt>
                <c:pt idx="1664">
                  <c:v>318.74295000000001</c:v>
                </c:pt>
                <c:pt idx="1665">
                  <c:v>318.962219</c:v>
                </c:pt>
                <c:pt idx="1666">
                  <c:v>319.22900399999997</c:v>
                </c:pt>
                <c:pt idx="1667">
                  <c:v>319.32385299999999</c:v>
                </c:pt>
                <c:pt idx="1668">
                  <c:v>319.606964</c:v>
                </c:pt>
                <c:pt idx="1669">
                  <c:v>319.78033399999998</c:v>
                </c:pt>
                <c:pt idx="1670">
                  <c:v>319.97427399999998</c:v>
                </c:pt>
                <c:pt idx="1671">
                  <c:v>320.17251599999997</c:v>
                </c:pt>
                <c:pt idx="1672">
                  <c:v>320.348816</c:v>
                </c:pt>
                <c:pt idx="1673">
                  <c:v>320.66949499999998</c:v>
                </c:pt>
                <c:pt idx="1674">
                  <c:v>320.81686400000001</c:v>
                </c:pt>
                <c:pt idx="1675">
                  <c:v>321.08349600000003</c:v>
                </c:pt>
                <c:pt idx="1676">
                  <c:v>321.25088499999998</c:v>
                </c:pt>
                <c:pt idx="1677">
                  <c:v>321.39831500000003</c:v>
                </c:pt>
                <c:pt idx="1678">
                  <c:v>321.52398699999998</c:v>
                </c:pt>
                <c:pt idx="1679">
                  <c:v>321.74417099999999</c:v>
                </c:pt>
                <c:pt idx="1680">
                  <c:v>322.01513699999998</c:v>
                </c:pt>
                <c:pt idx="1681">
                  <c:v>322.23913599999997</c:v>
                </c:pt>
                <c:pt idx="1682">
                  <c:v>322.43255599999998</c:v>
                </c:pt>
                <c:pt idx="1683">
                  <c:v>322.66095000000001</c:v>
                </c:pt>
                <c:pt idx="1684">
                  <c:v>322.81503300000003</c:v>
                </c:pt>
                <c:pt idx="1685">
                  <c:v>322.97219799999999</c:v>
                </c:pt>
                <c:pt idx="1686">
                  <c:v>323.225708</c:v>
                </c:pt>
                <c:pt idx="1687">
                  <c:v>323.34500100000002</c:v>
                </c:pt>
                <c:pt idx="1688">
                  <c:v>323.60611</c:v>
                </c:pt>
                <c:pt idx="1689">
                  <c:v>323.83197000000001</c:v>
                </c:pt>
                <c:pt idx="1690">
                  <c:v>324.08367900000002</c:v>
                </c:pt>
                <c:pt idx="1691">
                  <c:v>324.25058000000001</c:v>
                </c:pt>
                <c:pt idx="1692">
                  <c:v>324.41290299999997</c:v>
                </c:pt>
                <c:pt idx="1693">
                  <c:v>324.590576</c:v>
                </c:pt>
                <c:pt idx="1694">
                  <c:v>324.79409800000002</c:v>
                </c:pt>
                <c:pt idx="1695">
                  <c:v>325.031342</c:v>
                </c:pt>
                <c:pt idx="1696">
                  <c:v>325.317657</c:v>
                </c:pt>
                <c:pt idx="1697">
                  <c:v>325.51327500000002</c:v>
                </c:pt>
                <c:pt idx="1698">
                  <c:v>325.70107999999999</c:v>
                </c:pt>
                <c:pt idx="1699">
                  <c:v>325.854828</c:v>
                </c:pt>
                <c:pt idx="1700">
                  <c:v>326.01678500000003</c:v>
                </c:pt>
                <c:pt idx="1701">
                  <c:v>326.25109900000001</c:v>
                </c:pt>
                <c:pt idx="1702">
                  <c:v>326.47183200000001</c:v>
                </c:pt>
                <c:pt idx="1703">
                  <c:v>326.66754200000003</c:v>
                </c:pt>
                <c:pt idx="1704">
                  <c:v>326.919647</c:v>
                </c:pt>
                <c:pt idx="1705">
                  <c:v>327.12274200000002</c:v>
                </c:pt>
                <c:pt idx="1706">
                  <c:v>327.33010899999999</c:v>
                </c:pt>
                <c:pt idx="1707">
                  <c:v>327.43774400000001</c:v>
                </c:pt>
                <c:pt idx="1708">
                  <c:v>327.658905</c:v>
                </c:pt>
                <c:pt idx="1709">
                  <c:v>327.87487800000002</c:v>
                </c:pt>
                <c:pt idx="1710">
                  <c:v>328.06039399999997</c:v>
                </c:pt>
                <c:pt idx="1711">
                  <c:v>328.33853099999999</c:v>
                </c:pt>
                <c:pt idx="1712">
                  <c:v>328.400848</c:v>
                </c:pt>
                <c:pt idx="1713">
                  <c:v>328.66037</c:v>
                </c:pt>
                <c:pt idx="1714">
                  <c:v>328.819275</c:v>
                </c:pt>
                <c:pt idx="1715">
                  <c:v>329.13211100000001</c:v>
                </c:pt>
                <c:pt idx="1716">
                  <c:v>329.35354599999999</c:v>
                </c:pt>
                <c:pt idx="1717">
                  <c:v>329.54733299999998</c:v>
                </c:pt>
                <c:pt idx="1718">
                  <c:v>329.71719400000001</c:v>
                </c:pt>
                <c:pt idx="1719">
                  <c:v>329.98266599999999</c:v>
                </c:pt>
                <c:pt idx="1720">
                  <c:v>330.17147799999998</c:v>
                </c:pt>
                <c:pt idx="1721">
                  <c:v>330.28762799999998</c:v>
                </c:pt>
                <c:pt idx="1722">
                  <c:v>330.49859600000002</c:v>
                </c:pt>
                <c:pt idx="1723">
                  <c:v>330.74307299999998</c:v>
                </c:pt>
                <c:pt idx="1724">
                  <c:v>330.90304600000002</c:v>
                </c:pt>
                <c:pt idx="1725">
                  <c:v>331.13204999999999</c:v>
                </c:pt>
                <c:pt idx="1726">
                  <c:v>331.25897200000003</c:v>
                </c:pt>
                <c:pt idx="1727">
                  <c:v>331.44412199999999</c:v>
                </c:pt>
                <c:pt idx="1728">
                  <c:v>331.61343399999998</c:v>
                </c:pt>
                <c:pt idx="1729">
                  <c:v>331.853455</c:v>
                </c:pt>
                <c:pt idx="1730">
                  <c:v>332.05242900000002</c:v>
                </c:pt>
                <c:pt idx="1731">
                  <c:v>332.25201399999997</c:v>
                </c:pt>
                <c:pt idx="1732">
                  <c:v>332.49368299999998</c:v>
                </c:pt>
                <c:pt idx="1733">
                  <c:v>332.74334700000003</c:v>
                </c:pt>
                <c:pt idx="1734">
                  <c:v>332.99139400000001</c:v>
                </c:pt>
                <c:pt idx="1735">
                  <c:v>333.213348</c:v>
                </c:pt>
                <c:pt idx="1736">
                  <c:v>333.418182</c:v>
                </c:pt>
                <c:pt idx="1737">
                  <c:v>333.55020100000002</c:v>
                </c:pt>
                <c:pt idx="1738">
                  <c:v>333.73150600000002</c:v>
                </c:pt>
                <c:pt idx="1739">
                  <c:v>333.94375600000001</c:v>
                </c:pt>
                <c:pt idx="1740">
                  <c:v>334.12332199999997</c:v>
                </c:pt>
                <c:pt idx="1741">
                  <c:v>334.426941</c:v>
                </c:pt>
                <c:pt idx="1742">
                  <c:v>334.672729</c:v>
                </c:pt>
                <c:pt idx="1743">
                  <c:v>334.88970899999998</c:v>
                </c:pt>
                <c:pt idx="1744">
                  <c:v>335.07797199999999</c:v>
                </c:pt>
                <c:pt idx="1745">
                  <c:v>335.27148399999999</c:v>
                </c:pt>
                <c:pt idx="1746">
                  <c:v>335.49020400000001</c:v>
                </c:pt>
                <c:pt idx="1747">
                  <c:v>335.70187399999998</c:v>
                </c:pt>
                <c:pt idx="1748">
                  <c:v>335.868988</c:v>
                </c:pt>
                <c:pt idx="1749">
                  <c:v>336.023865</c:v>
                </c:pt>
                <c:pt idx="1750">
                  <c:v>336.136169</c:v>
                </c:pt>
                <c:pt idx="1751">
                  <c:v>336.36990400000002</c:v>
                </c:pt>
                <c:pt idx="1752">
                  <c:v>336.63293499999997</c:v>
                </c:pt>
                <c:pt idx="1753">
                  <c:v>336.88034099999999</c:v>
                </c:pt>
                <c:pt idx="1754">
                  <c:v>337.07403599999998</c:v>
                </c:pt>
                <c:pt idx="1755">
                  <c:v>337.27191199999999</c:v>
                </c:pt>
                <c:pt idx="1756">
                  <c:v>337.58682299999998</c:v>
                </c:pt>
                <c:pt idx="1757">
                  <c:v>337.72869900000001</c:v>
                </c:pt>
                <c:pt idx="1758">
                  <c:v>337.88632200000001</c:v>
                </c:pt>
                <c:pt idx="1759">
                  <c:v>338.05835000000002</c:v>
                </c:pt>
                <c:pt idx="1760">
                  <c:v>338.34704599999998</c:v>
                </c:pt>
                <c:pt idx="1761">
                  <c:v>338.54028299999999</c:v>
                </c:pt>
                <c:pt idx="1762">
                  <c:v>338.75778200000002</c:v>
                </c:pt>
                <c:pt idx="1763">
                  <c:v>338.89437900000001</c:v>
                </c:pt>
                <c:pt idx="1764">
                  <c:v>339.12081899999998</c:v>
                </c:pt>
                <c:pt idx="1765">
                  <c:v>339.33764600000001</c:v>
                </c:pt>
                <c:pt idx="1766">
                  <c:v>339.51663200000002</c:v>
                </c:pt>
                <c:pt idx="1767">
                  <c:v>339.742706</c:v>
                </c:pt>
                <c:pt idx="1768">
                  <c:v>339.90963699999998</c:v>
                </c:pt>
                <c:pt idx="1769">
                  <c:v>340.13000499999998</c:v>
                </c:pt>
                <c:pt idx="1770">
                  <c:v>340.28427099999999</c:v>
                </c:pt>
                <c:pt idx="1771">
                  <c:v>340.47757000000001</c:v>
                </c:pt>
                <c:pt idx="1772">
                  <c:v>340.63644399999998</c:v>
                </c:pt>
                <c:pt idx="1773">
                  <c:v>340.94613600000002</c:v>
                </c:pt>
                <c:pt idx="1774">
                  <c:v>341.12179600000002</c:v>
                </c:pt>
                <c:pt idx="1775">
                  <c:v>341.33017000000001</c:v>
                </c:pt>
                <c:pt idx="1776">
                  <c:v>341.57757600000002</c:v>
                </c:pt>
                <c:pt idx="1777">
                  <c:v>341.660797</c:v>
                </c:pt>
                <c:pt idx="1778">
                  <c:v>341.888824</c:v>
                </c:pt>
                <c:pt idx="1779">
                  <c:v>342.06549100000001</c:v>
                </c:pt>
                <c:pt idx="1780">
                  <c:v>342.306915</c:v>
                </c:pt>
                <c:pt idx="1781">
                  <c:v>342.54663099999999</c:v>
                </c:pt>
                <c:pt idx="1782">
                  <c:v>342.73922700000003</c:v>
                </c:pt>
                <c:pt idx="1783">
                  <c:v>342.98172</c:v>
                </c:pt>
                <c:pt idx="1784">
                  <c:v>343.203461</c:v>
                </c:pt>
                <c:pt idx="1785">
                  <c:v>343.43197600000002</c:v>
                </c:pt>
                <c:pt idx="1786">
                  <c:v>343.65167200000002</c:v>
                </c:pt>
                <c:pt idx="1787">
                  <c:v>343.82693499999999</c:v>
                </c:pt>
                <c:pt idx="1788">
                  <c:v>343.97232100000002</c:v>
                </c:pt>
                <c:pt idx="1789">
                  <c:v>344.15960699999999</c:v>
                </c:pt>
                <c:pt idx="1790">
                  <c:v>344.39996300000001</c:v>
                </c:pt>
                <c:pt idx="1791">
                  <c:v>344.619507</c:v>
                </c:pt>
                <c:pt idx="1792">
                  <c:v>344.77652</c:v>
                </c:pt>
                <c:pt idx="1793">
                  <c:v>345.03250100000002</c:v>
                </c:pt>
                <c:pt idx="1794">
                  <c:v>345.14376800000002</c:v>
                </c:pt>
                <c:pt idx="1795">
                  <c:v>345.30963100000002</c:v>
                </c:pt>
                <c:pt idx="1796">
                  <c:v>345.59585600000003</c:v>
                </c:pt>
                <c:pt idx="1797">
                  <c:v>345.85754400000002</c:v>
                </c:pt>
                <c:pt idx="1798">
                  <c:v>346.04699699999998</c:v>
                </c:pt>
                <c:pt idx="1799">
                  <c:v>346.23178100000001</c:v>
                </c:pt>
                <c:pt idx="1800">
                  <c:v>346.47644000000003</c:v>
                </c:pt>
                <c:pt idx="1801">
                  <c:v>346.67047100000002</c:v>
                </c:pt>
                <c:pt idx="1802">
                  <c:v>346.90795900000001</c:v>
                </c:pt>
                <c:pt idx="1803">
                  <c:v>347.084137</c:v>
                </c:pt>
                <c:pt idx="1804">
                  <c:v>347.32290599999999</c:v>
                </c:pt>
                <c:pt idx="1805">
                  <c:v>347.46743800000002</c:v>
                </c:pt>
                <c:pt idx="1806">
                  <c:v>347.65853900000002</c:v>
                </c:pt>
                <c:pt idx="1807">
                  <c:v>347.895599</c:v>
                </c:pt>
                <c:pt idx="1808">
                  <c:v>348.157623</c:v>
                </c:pt>
                <c:pt idx="1809">
                  <c:v>348.36996499999998</c:v>
                </c:pt>
                <c:pt idx="1810">
                  <c:v>348.61285400000003</c:v>
                </c:pt>
                <c:pt idx="1811">
                  <c:v>348.81915299999997</c:v>
                </c:pt>
                <c:pt idx="1812">
                  <c:v>349.02804600000002</c:v>
                </c:pt>
                <c:pt idx="1813">
                  <c:v>349.233093</c:v>
                </c:pt>
                <c:pt idx="1814">
                  <c:v>349.38256799999999</c:v>
                </c:pt>
                <c:pt idx="1815">
                  <c:v>349.50894199999999</c:v>
                </c:pt>
                <c:pt idx="1816">
                  <c:v>349.80725100000001</c:v>
                </c:pt>
                <c:pt idx="1817">
                  <c:v>349.96298200000001</c:v>
                </c:pt>
                <c:pt idx="1818">
                  <c:v>350.25488300000001</c:v>
                </c:pt>
                <c:pt idx="1819">
                  <c:v>350.39718599999998</c:v>
                </c:pt>
                <c:pt idx="1820">
                  <c:v>350.59240699999998</c:v>
                </c:pt>
                <c:pt idx="1821">
                  <c:v>350.80755599999998</c:v>
                </c:pt>
                <c:pt idx="1822">
                  <c:v>351.06298800000002</c:v>
                </c:pt>
                <c:pt idx="1823">
                  <c:v>351.215912</c:v>
                </c:pt>
                <c:pt idx="1824">
                  <c:v>351.43633999999997</c:v>
                </c:pt>
                <c:pt idx="1825">
                  <c:v>351.65606700000001</c:v>
                </c:pt>
                <c:pt idx="1826">
                  <c:v>351.96414199999998</c:v>
                </c:pt>
                <c:pt idx="1827">
                  <c:v>352.041809</c:v>
                </c:pt>
                <c:pt idx="1828">
                  <c:v>352.25811800000002</c:v>
                </c:pt>
                <c:pt idx="1829">
                  <c:v>352.42770400000001</c:v>
                </c:pt>
                <c:pt idx="1830">
                  <c:v>352.67865</c:v>
                </c:pt>
                <c:pt idx="1831">
                  <c:v>352.89956699999999</c:v>
                </c:pt>
                <c:pt idx="1832">
                  <c:v>353.16449</c:v>
                </c:pt>
                <c:pt idx="1833">
                  <c:v>353.33960000000002</c:v>
                </c:pt>
                <c:pt idx="1834">
                  <c:v>353.60311899999999</c:v>
                </c:pt>
                <c:pt idx="1835">
                  <c:v>353.79846199999997</c:v>
                </c:pt>
                <c:pt idx="1836">
                  <c:v>354.035797</c:v>
                </c:pt>
                <c:pt idx="1837">
                  <c:v>354.18624899999998</c:v>
                </c:pt>
                <c:pt idx="1838">
                  <c:v>354.25357100000002</c:v>
                </c:pt>
                <c:pt idx="1839">
                  <c:v>354.58551</c:v>
                </c:pt>
                <c:pt idx="1840">
                  <c:v>354.82354700000002</c:v>
                </c:pt>
                <c:pt idx="1841">
                  <c:v>355.00903299999999</c:v>
                </c:pt>
                <c:pt idx="1842">
                  <c:v>355.24014299999999</c:v>
                </c:pt>
                <c:pt idx="1843">
                  <c:v>355.43832400000002</c:v>
                </c:pt>
                <c:pt idx="1844">
                  <c:v>355.65875199999999</c:v>
                </c:pt>
                <c:pt idx="1845">
                  <c:v>355.86261000000002</c:v>
                </c:pt>
                <c:pt idx="1846">
                  <c:v>356.06976300000002</c:v>
                </c:pt>
                <c:pt idx="1847">
                  <c:v>356.31686400000001</c:v>
                </c:pt>
                <c:pt idx="1848">
                  <c:v>356.505066</c:v>
                </c:pt>
                <c:pt idx="1849">
                  <c:v>356.73071299999998</c:v>
                </c:pt>
                <c:pt idx="1850">
                  <c:v>356.91674799999998</c:v>
                </c:pt>
                <c:pt idx="1851">
                  <c:v>357.09674100000001</c:v>
                </c:pt>
                <c:pt idx="1852">
                  <c:v>357.35098299999999</c:v>
                </c:pt>
                <c:pt idx="1853">
                  <c:v>357.53857399999998</c:v>
                </c:pt>
                <c:pt idx="1854">
                  <c:v>357.79061899999999</c:v>
                </c:pt>
                <c:pt idx="1855">
                  <c:v>358.01629600000001</c:v>
                </c:pt>
                <c:pt idx="1856">
                  <c:v>358.159088</c:v>
                </c:pt>
                <c:pt idx="1857">
                  <c:v>358.31402600000001</c:v>
                </c:pt>
                <c:pt idx="1858">
                  <c:v>358.53967299999999</c:v>
                </c:pt>
                <c:pt idx="1859">
                  <c:v>358.79278599999998</c:v>
                </c:pt>
                <c:pt idx="1860">
                  <c:v>358.92834499999998</c:v>
                </c:pt>
                <c:pt idx="1861">
                  <c:v>359.08807400000001</c:v>
                </c:pt>
                <c:pt idx="1862">
                  <c:v>359.32070900000002</c:v>
                </c:pt>
                <c:pt idx="1863">
                  <c:v>359.58477799999997</c:v>
                </c:pt>
                <c:pt idx="1864">
                  <c:v>359.77505500000001</c:v>
                </c:pt>
                <c:pt idx="1865">
                  <c:v>359.95315599999998</c:v>
                </c:pt>
                <c:pt idx="1866">
                  <c:v>360.19085699999999</c:v>
                </c:pt>
                <c:pt idx="1867">
                  <c:v>360.40924100000001</c:v>
                </c:pt>
                <c:pt idx="1868">
                  <c:v>360.54953</c:v>
                </c:pt>
                <c:pt idx="1869">
                  <c:v>360.77911399999999</c:v>
                </c:pt>
                <c:pt idx="1870">
                  <c:v>360.91693099999998</c:v>
                </c:pt>
                <c:pt idx="1871">
                  <c:v>361.09994499999999</c:v>
                </c:pt>
                <c:pt idx="1872">
                  <c:v>361.38528400000001</c:v>
                </c:pt>
                <c:pt idx="1873">
                  <c:v>361.58551</c:v>
                </c:pt>
                <c:pt idx="1874">
                  <c:v>361.744934</c:v>
                </c:pt>
                <c:pt idx="1875">
                  <c:v>361.97067299999998</c:v>
                </c:pt>
                <c:pt idx="1876">
                  <c:v>362.18359400000003</c:v>
                </c:pt>
                <c:pt idx="1877">
                  <c:v>362.35788000000002</c:v>
                </c:pt>
                <c:pt idx="1878">
                  <c:v>362.55673200000001</c:v>
                </c:pt>
                <c:pt idx="1879">
                  <c:v>362.78179899999998</c:v>
                </c:pt>
                <c:pt idx="1880">
                  <c:v>362.973816</c:v>
                </c:pt>
                <c:pt idx="1881">
                  <c:v>363.21078499999999</c:v>
                </c:pt>
                <c:pt idx="1882">
                  <c:v>363.45391799999999</c:v>
                </c:pt>
                <c:pt idx="1883">
                  <c:v>363.68841600000002</c:v>
                </c:pt>
                <c:pt idx="1884">
                  <c:v>363.84552000000002</c:v>
                </c:pt>
                <c:pt idx="1885">
                  <c:v>364.07980300000003</c:v>
                </c:pt>
                <c:pt idx="1886">
                  <c:v>364.223389</c:v>
                </c:pt>
                <c:pt idx="1887">
                  <c:v>364.43545499999999</c:v>
                </c:pt>
                <c:pt idx="1888">
                  <c:v>364.60324100000003</c:v>
                </c:pt>
                <c:pt idx="1889">
                  <c:v>364.94253500000002</c:v>
                </c:pt>
                <c:pt idx="1890">
                  <c:v>365.06976300000002</c:v>
                </c:pt>
                <c:pt idx="1891">
                  <c:v>365.16336100000001</c:v>
                </c:pt>
                <c:pt idx="1892">
                  <c:v>365.38043199999998</c:v>
                </c:pt>
                <c:pt idx="1893">
                  <c:v>365.58496100000002</c:v>
                </c:pt>
                <c:pt idx="1894">
                  <c:v>365.84909099999999</c:v>
                </c:pt>
                <c:pt idx="1895">
                  <c:v>366.028412</c:v>
                </c:pt>
                <c:pt idx="1896">
                  <c:v>366.32086199999998</c:v>
                </c:pt>
                <c:pt idx="1897">
                  <c:v>366.48477200000002</c:v>
                </c:pt>
                <c:pt idx="1898">
                  <c:v>366.63626099999999</c:v>
                </c:pt>
                <c:pt idx="1899">
                  <c:v>366.86642499999999</c:v>
                </c:pt>
                <c:pt idx="1900">
                  <c:v>367.109039</c:v>
                </c:pt>
                <c:pt idx="1901">
                  <c:v>367.31869499999999</c:v>
                </c:pt>
                <c:pt idx="1902">
                  <c:v>367.493561</c:v>
                </c:pt>
                <c:pt idx="1903">
                  <c:v>367.65991200000002</c:v>
                </c:pt>
                <c:pt idx="1904">
                  <c:v>367.918091</c:v>
                </c:pt>
                <c:pt idx="1905">
                  <c:v>368.14605699999998</c:v>
                </c:pt>
                <c:pt idx="1906">
                  <c:v>368.283905</c:v>
                </c:pt>
                <c:pt idx="1907">
                  <c:v>368.459656</c:v>
                </c:pt>
                <c:pt idx="1908">
                  <c:v>368.597015</c:v>
                </c:pt>
                <c:pt idx="1909">
                  <c:v>368.80493200000001</c:v>
                </c:pt>
                <c:pt idx="1910">
                  <c:v>368.99529999999999</c:v>
                </c:pt>
                <c:pt idx="1911">
                  <c:v>369.29321299999998</c:v>
                </c:pt>
                <c:pt idx="1912">
                  <c:v>369.44735700000001</c:v>
                </c:pt>
                <c:pt idx="1913">
                  <c:v>369.63360599999999</c:v>
                </c:pt>
                <c:pt idx="1914">
                  <c:v>369.833099</c:v>
                </c:pt>
                <c:pt idx="1915">
                  <c:v>370.08438100000001</c:v>
                </c:pt>
                <c:pt idx="1916">
                  <c:v>370.220551</c:v>
                </c:pt>
                <c:pt idx="1917">
                  <c:v>370.43624899999998</c:v>
                </c:pt>
                <c:pt idx="1918">
                  <c:v>370.62603799999999</c:v>
                </c:pt>
                <c:pt idx="1919">
                  <c:v>370.882385</c:v>
                </c:pt>
                <c:pt idx="1920">
                  <c:v>371.06640599999997</c:v>
                </c:pt>
                <c:pt idx="1921">
                  <c:v>371.26007099999998</c:v>
                </c:pt>
                <c:pt idx="1922">
                  <c:v>371.44576999999998</c:v>
                </c:pt>
                <c:pt idx="1923">
                  <c:v>371.63400300000001</c:v>
                </c:pt>
                <c:pt idx="1924">
                  <c:v>371.878693</c:v>
                </c:pt>
                <c:pt idx="1925">
                  <c:v>372.08566300000001</c:v>
                </c:pt>
                <c:pt idx="1926">
                  <c:v>372.32208300000002</c:v>
                </c:pt>
                <c:pt idx="1927">
                  <c:v>372.52346799999998</c:v>
                </c:pt>
                <c:pt idx="1928">
                  <c:v>372.68920900000001</c:v>
                </c:pt>
                <c:pt idx="1929">
                  <c:v>372.843658</c:v>
                </c:pt>
                <c:pt idx="1930">
                  <c:v>373.10043300000001</c:v>
                </c:pt>
                <c:pt idx="1931">
                  <c:v>373.29940800000003</c:v>
                </c:pt>
                <c:pt idx="1932">
                  <c:v>373.545502</c:v>
                </c:pt>
                <c:pt idx="1933">
                  <c:v>373.76919600000002</c:v>
                </c:pt>
                <c:pt idx="1934">
                  <c:v>373.93350199999998</c:v>
                </c:pt>
                <c:pt idx="1935">
                  <c:v>374.167145</c:v>
                </c:pt>
                <c:pt idx="1936">
                  <c:v>374.40432700000002</c:v>
                </c:pt>
                <c:pt idx="1937">
                  <c:v>374.478973</c:v>
                </c:pt>
                <c:pt idx="1938">
                  <c:v>374.69992100000002</c:v>
                </c:pt>
                <c:pt idx="1939">
                  <c:v>374.83987400000001</c:v>
                </c:pt>
                <c:pt idx="1940">
                  <c:v>375.14080799999999</c:v>
                </c:pt>
                <c:pt idx="1941">
                  <c:v>375.26904300000001</c:v>
                </c:pt>
                <c:pt idx="1942">
                  <c:v>375.52160600000002</c:v>
                </c:pt>
                <c:pt idx="1943">
                  <c:v>375.68258700000001</c:v>
                </c:pt>
                <c:pt idx="1944">
                  <c:v>375.89126599999997</c:v>
                </c:pt>
                <c:pt idx="1945">
                  <c:v>376.06005900000002</c:v>
                </c:pt>
                <c:pt idx="1946">
                  <c:v>376.23642000000001</c:v>
                </c:pt>
                <c:pt idx="1947">
                  <c:v>376.46362299999998</c:v>
                </c:pt>
                <c:pt idx="1948">
                  <c:v>376.638214</c:v>
                </c:pt>
                <c:pt idx="1949">
                  <c:v>376.87957799999998</c:v>
                </c:pt>
                <c:pt idx="1950">
                  <c:v>377.06878699999999</c:v>
                </c:pt>
                <c:pt idx="1951">
                  <c:v>377.30517600000002</c:v>
                </c:pt>
                <c:pt idx="1952">
                  <c:v>377.50412</c:v>
                </c:pt>
                <c:pt idx="1953">
                  <c:v>377.74041699999998</c:v>
                </c:pt>
                <c:pt idx="1954">
                  <c:v>377.89215100000001</c:v>
                </c:pt>
                <c:pt idx="1955">
                  <c:v>378.16900600000002</c:v>
                </c:pt>
                <c:pt idx="1956">
                  <c:v>378.36325099999999</c:v>
                </c:pt>
                <c:pt idx="1957">
                  <c:v>378.51959199999999</c:v>
                </c:pt>
                <c:pt idx="1958">
                  <c:v>378.78857399999998</c:v>
                </c:pt>
                <c:pt idx="1959">
                  <c:v>378.91033900000002</c:v>
                </c:pt>
                <c:pt idx="1960">
                  <c:v>379.13107300000001</c:v>
                </c:pt>
                <c:pt idx="1961">
                  <c:v>379.34085099999999</c:v>
                </c:pt>
                <c:pt idx="1962">
                  <c:v>379.51767000000001</c:v>
                </c:pt>
                <c:pt idx="1963">
                  <c:v>379.762878</c:v>
                </c:pt>
                <c:pt idx="1964">
                  <c:v>379.91412400000002</c:v>
                </c:pt>
                <c:pt idx="1965">
                  <c:v>380.10000600000001</c:v>
                </c:pt>
                <c:pt idx="1966">
                  <c:v>380.25622600000003</c:v>
                </c:pt>
                <c:pt idx="1967">
                  <c:v>380.40579200000002</c:v>
                </c:pt>
                <c:pt idx="1968">
                  <c:v>380.68206800000002</c:v>
                </c:pt>
                <c:pt idx="1969">
                  <c:v>380.87777699999998</c:v>
                </c:pt>
                <c:pt idx="1970">
                  <c:v>381.026184</c:v>
                </c:pt>
                <c:pt idx="1971">
                  <c:v>381.25433299999997</c:v>
                </c:pt>
                <c:pt idx="1972">
                  <c:v>381.49047899999999</c:v>
                </c:pt>
                <c:pt idx="1973">
                  <c:v>381.674103</c:v>
                </c:pt>
                <c:pt idx="1974">
                  <c:v>381.862213</c:v>
                </c:pt>
                <c:pt idx="1975">
                  <c:v>382.06591800000001</c:v>
                </c:pt>
                <c:pt idx="1976">
                  <c:v>382.28256199999998</c:v>
                </c:pt>
                <c:pt idx="1977">
                  <c:v>382.471405</c:v>
                </c:pt>
                <c:pt idx="1978">
                  <c:v>382.61883499999999</c:v>
                </c:pt>
                <c:pt idx="1979">
                  <c:v>382.84832799999998</c:v>
                </c:pt>
                <c:pt idx="1980">
                  <c:v>383.01388500000002</c:v>
                </c:pt>
                <c:pt idx="1981">
                  <c:v>383.19461100000001</c:v>
                </c:pt>
                <c:pt idx="1982">
                  <c:v>383.44030800000002</c:v>
                </c:pt>
                <c:pt idx="1983">
                  <c:v>383.61370799999997</c:v>
                </c:pt>
                <c:pt idx="1984">
                  <c:v>383.82318099999998</c:v>
                </c:pt>
                <c:pt idx="1985">
                  <c:v>383.97814899999997</c:v>
                </c:pt>
                <c:pt idx="1986">
                  <c:v>384.19955399999998</c:v>
                </c:pt>
                <c:pt idx="1987">
                  <c:v>384.34710699999999</c:v>
                </c:pt>
                <c:pt idx="1988">
                  <c:v>384.53936800000002</c:v>
                </c:pt>
                <c:pt idx="1989">
                  <c:v>384.69769300000002</c:v>
                </c:pt>
                <c:pt idx="1990">
                  <c:v>384.98046900000003</c:v>
                </c:pt>
                <c:pt idx="1991">
                  <c:v>385.22170999999997</c:v>
                </c:pt>
                <c:pt idx="1992">
                  <c:v>385.47985799999998</c:v>
                </c:pt>
                <c:pt idx="1993">
                  <c:v>385.64306599999998</c:v>
                </c:pt>
                <c:pt idx="1994">
                  <c:v>385.79940800000003</c:v>
                </c:pt>
                <c:pt idx="1995">
                  <c:v>386.05514499999998</c:v>
                </c:pt>
                <c:pt idx="1996">
                  <c:v>386.27413899999999</c:v>
                </c:pt>
                <c:pt idx="1997">
                  <c:v>386.35754400000002</c:v>
                </c:pt>
                <c:pt idx="1998">
                  <c:v>386.62673999999998</c:v>
                </c:pt>
                <c:pt idx="1999">
                  <c:v>386.81509399999999</c:v>
                </c:pt>
                <c:pt idx="2000">
                  <c:v>387.13552900000002</c:v>
                </c:pt>
                <c:pt idx="2001">
                  <c:v>387.33059700000001</c:v>
                </c:pt>
                <c:pt idx="2002">
                  <c:v>387.47137500000002</c:v>
                </c:pt>
                <c:pt idx="2003">
                  <c:v>387.68472300000002</c:v>
                </c:pt>
                <c:pt idx="2004">
                  <c:v>387.79321299999998</c:v>
                </c:pt>
                <c:pt idx="2005">
                  <c:v>387.95498700000002</c:v>
                </c:pt>
                <c:pt idx="2006">
                  <c:v>388.09536700000001</c:v>
                </c:pt>
                <c:pt idx="2007">
                  <c:v>388.26681500000001</c:v>
                </c:pt>
                <c:pt idx="2008">
                  <c:v>388.51797499999998</c:v>
                </c:pt>
                <c:pt idx="2009">
                  <c:v>388.66641199999998</c:v>
                </c:pt>
                <c:pt idx="2010">
                  <c:v>388.86615</c:v>
                </c:pt>
                <c:pt idx="2011">
                  <c:v>389.08416699999998</c:v>
                </c:pt>
                <c:pt idx="2012">
                  <c:v>389.29238900000001</c:v>
                </c:pt>
                <c:pt idx="2013">
                  <c:v>389.46816999999999</c:v>
                </c:pt>
                <c:pt idx="2014">
                  <c:v>389.66128500000002</c:v>
                </c:pt>
                <c:pt idx="2015">
                  <c:v>389.93997200000001</c:v>
                </c:pt>
                <c:pt idx="2016">
                  <c:v>390.10348499999998</c:v>
                </c:pt>
                <c:pt idx="2017">
                  <c:v>390.35229500000003</c:v>
                </c:pt>
                <c:pt idx="2018">
                  <c:v>390.49658199999999</c:v>
                </c:pt>
                <c:pt idx="2019">
                  <c:v>390.67074600000001</c:v>
                </c:pt>
                <c:pt idx="2020">
                  <c:v>390.90057400000001</c:v>
                </c:pt>
                <c:pt idx="2021">
                  <c:v>390.98886099999999</c:v>
                </c:pt>
                <c:pt idx="2022">
                  <c:v>391.16345200000001</c:v>
                </c:pt>
                <c:pt idx="2023">
                  <c:v>391.32952899999998</c:v>
                </c:pt>
                <c:pt idx="2024">
                  <c:v>391.61276199999998</c:v>
                </c:pt>
                <c:pt idx="2025">
                  <c:v>391.83032200000002</c:v>
                </c:pt>
                <c:pt idx="2026">
                  <c:v>392.05773900000003</c:v>
                </c:pt>
                <c:pt idx="2027">
                  <c:v>392.22979700000002</c:v>
                </c:pt>
                <c:pt idx="2028">
                  <c:v>392.44519000000003</c:v>
                </c:pt>
                <c:pt idx="2029">
                  <c:v>392.581818</c:v>
                </c:pt>
                <c:pt idx="2030">
                  <c:v>392.80892899999998</c:v>
                </c:pt>
                <c:pt idx="2031">
                  <c:v>393.00857500000001</c:v>
                </c:pt>
                <c:pt idx="2032">
                  <c:v>393.23513800000001</c:v>
                </c:pt>
                <c:pt idx="2033">
                  <c:v>393.44088699999998</c:v>
                </c:pt>
                <c:pt idx="2034">
                  <c:v>393.59439099999997</c:v>
                </c:pt>
                <c:pt idx="2035">
                  <c:v>393.80987499999998</c:v>
                </c:pt>
                <c:pt idx="2036">
                  <c:v>394.03829999999999</c:v>
                </c:pt>
                <c:pt idx="2037">
                  <c:v>394.15768400000002</c:v>
                </c:pt>
                <c:pt idx="2038">
                  <c:v>394.389252</c:v>
                </c:pt>
                <c:pt idx="2039">
                  <c:v>394.600616</c:v>
                </c:pt>
                <c:pt idx="2040">
                  <c:v>394.80963100000002</c:v>
                </c:pt>
                <c:pt idx="2041">
                  <c:v>394.98419200000001</c:v>
                </c:pt>
                <c:pt idx="2042">
                  <c:v>395.231201</c:v>
                </c:pt>
                <c:pt idx="2043">
                  <c:v>395.40124500000002</c:v>
                </c:pt>
                <c:pt idx="2044">
                  <c:v>395.578461</c:v>
                </c:pt>
                <c:pt idx="2045">
                  <c:v>395.75466899999998</c:v>
                </c:pt>
                <c:pt idx="2046">
                  <c:v>395.91861</c:v>
                </c:pt>
                <c:pt idx="2047">
                  <c:v>396.11721799999998</c:v>
                </c:pt>
                <c:pt idx="2048">
                  <c:v>396.41113300000001</c:v>
                </c:pt>
                <c:pt idx="2049">
                  <c:v>396.560608</c:v>
                </c:pt>
                <c:pt idx="2050">
                  <c:v>396.81787100000003</c:v>
                </c:pt>
                <c:pt idx="2051">
                  <c:v>397.03558299999997</c:v>
                </c:pt>
                <c:pt idx="2052">
                  <c:v>397.16897599999999</c:v>
                </c:pt>
                <c:pt idx="2053">
                  <c:v>397.35330199999999</c:v>
                </c:pt>
                <c:pt idx="2054">
                  <c:v>397.53491200000002</c:v>
                </c:pt>
                <c:pt idx="2055">
                  <c:v>397.70333900000003</c:v>
                </c:pt>
                <c:pt idx="2056">
                  <c:v>398.02941900000002</c:v>
                </c:pt>
                <c:pt idx="2057">
                  <c:v>398.18218999999999</c:v>
                </c:pt>
                <c:pt idx="2058">
                  <c:v>398.41812099999999</c:v>
                </c:pt>
                <c:pt idx="2059">
                  <c:v>398.565674</c:v>
                </c:pt>
                <c:pt idx="2060">
                  <c:v>398.70575000000002</c:v>
                </c:pt>
                <c:pt idx="2061">
                  <c:v>398.927795</c:v>
                </c:pt>
                <c:pt idx="2062">
                  <c:v>399.10257000000001</c:v>
                </c:pt>
                <c:pt idx="2063">
                  <c:v>399.32067899999998</c:v>
                </c:pt>
                <c:pt idx="2064">
                  <c:v>399.56094400000001</c:v>
                </c:pt>
                <c:pt idx="2065">
                  <c:v>399.70901500000002</c:v>
                </c:pt>
                <c:pt idx="2066">
                  <c:v>399.91360500000002</c:v>
                </c:pt>
                <c:pt idx="2067">
                  <c:v>400.06735200000003</c:v>
                </c:pt>
                <c:pt idx="2068">
                  <c:v>400.210846</c:v>
                </c:pt>
                <c:pt idx="2069">
                  <c:v>400.326843</c:v>
                </c:pt>
                <c:pt idx="2070">
                  <c:v>400.60403400000001</c:v>
                </c:pt>
                <c:pt idx="2071">
                  <c:v>400.85498000000001</c:v>
                </c:pt>
                <c:pt idx="2072">
                  <c:v>401.09176600000001</c:v>
                </c:pt>
                <c:pt idx="2073">
                  <c:v>401.23529100000002</c:v>
                </c:pt>
                <c:pt idx="2074">
                  <c:v>401.450897</c:v>
                </c:pt>
                <c:pt idx="2075">
                  <c:v>401.54385400000001</c:v>
                </c:pt>
                <c:pt idx="2076">
                  <c:v>401.80300899999997</c:v>
                </c:pt>
                <c:pt idx="2077">
                  <c:v>402.03381300000001</c:v>
                </c:pt>
                <c:pt idx="2078">
                  <c:v>402.25753800000001</c:v>
                </c:pt>
                <c:pt idx="2079">
                  <c:v>402.348724</c:v>
                </c:pt>
                <c:pt idx="2080">
                  <c:v>402.52093500000001</c:v>
                </c:pt>
                <c:pt idx="2081">
                  <c:v>402.74890099999999</c:v>
                </c:pt>
                <c:pt idx="2082">
                  <c:v>402.88857999999999</c:v>
                </c:pt>
                <c:pt idx="2083">
                  <c:v>403.08651700000001</c:v>
                </c:pt>
                <c:pt idx="2084">
                  <c:v>403.32601899999997</c:v>
                </c:pt>
                <c:pt idx="2085">
                  <c:v>403.53921500000001</c:v>
                </c:pt>
                <c:pt idx="2086">
                  <c:v>403.70254499999999</c:v>
                </c:pt>
                <c:pt idx="2087">
                  <c:v>403.89746100000002</c:v>
                </c:pt>
                <c:pt idx="2088">
                  <c:v>404.10613999999998</c:v>
                </c:pt>
                <c:pt idx="2089">
                  <c:v>404.28628500000002</c:v>
                </c:pt>
                <c:pt idx="2090">
                  <c:v>404.43627900000001</c:v>
                </c:pt>
                <c:pt idx="2091">
                  <c:v>404.58575400000001</c:v>
                </c:pt>
                <c:pt idx="2092">
                  <c:v>404.78454599999998</c:v>
                </c:pt>
                <c:pt idx="2093">
                  <c:v>404.89404300000001</c:v>
                </c:pt>
                <c:pt idx="2094">
                  <c:v>405.15078699999998</c:v>
                </c:pt>
                <c:pt idx="2095">
                  <c:v>405.420929</c:v>
                </c:pt>
                <c:pt idx="2096">
                  <c:v>405.64083900000003</c:v>
                </c:pt>
                <c:pt idx="2097">
                  <c:v>405.81878699999999</c:v>
                </c:pt>
                <c:pt idx="2098">
                  <c:v>405.98159800000002</c:v>
                </c:pt>
                <c:pt idx="2099">
                  <c:v>406.16848800000002</c:v>
                </c:pt>
                <c:pt idx="2100">
                  <c:v>406.399292</c:v>
                </c:pt>
                <c:pt idx="2101">
                  <c:v>406.67791699999998</c:v>
                </c:pt>
                <c:pt idx="2102">
                  <c:v>406.86526500000002</c:v>
                </c:pt>
                <c:pt idx="2103">
                  <c:v>407.00640900000002</c:v>
                </c:pt>
                <c:pt idx="2104">
                  <c:v>407.22226000000001</c:v>
                </c:pt>
                <c:pt idx="2105">
                  <c:v>407.42892499999999</c:v>
                </c:pt>
                <c:pt idx="2106">
                  <c:v>407.609802</c:v>
                </c:pt>
                <c:pt idx="2107">
                  <c:v>407.77014200000002</c:v>
                </c:pt>
                <c:pt idx="2108">
                  <c:v>408.094269</c:v>
                </c:pt>
                <c:pt idx="2109">
                  <c:v>408.11700400000001</c:v>
                </c:pt>
                <c:pt idx="2110">
                  <c:v>408.37393200000002</c:v>
                </c:pt>
                <c:pt idx="2111">
                  <c:v>408.563354</c:v>
                </c:pt>
                <c:pt idx="2112">
                  <c:v>408.78671300000002</c:v>
                </c:pt>
                <c:pt idx="2113">
                  <c:v>409.00836199999998</c:v>
                </c:pt>
                <c:pt idx="2114">
                  <c:v>409.20709199999999</c:v>
                </c:pt>
                <c:pt idx="2115">
                  <c:v>409.38311800000002</c:v>
                </c:pt>
                <c:pt idx="2116">
                  <c:v>409.592468</c:v>
                </c:pt>
                <c:pt idx="2117">
                  <c:v>409.765533</c:v>
                </c:pt>
                <c:pt idx="2118">
                  <c:v>409.95053100000001</c:v>
                </c:pt>
                <c:pt idx="2119">
                  <c:v>410.08373999999998</c:v>
                </c:pt>
                <c:pt idx="2120">
                  <c:v>410.28042599999998</c:v>
                </c:pt>
                <c:pt idx="2121">
                  <c:v>410.48852499999998</c:v>
                </c:pt>
                <c:pt idx="2122">
                  <c:v>410.79547100000002</c:v>
                </c:pt>
                <c:pt idx="2123">
                  <c:v>411.03619400000002</c:v>
                </c:pt>
                <c:pt idx="2124">
                  <c:v>411.16570999999999</c:v>
                </c:pt>
                <c:pt idx="2125">
                  <c:v>411.24893200000002</c:v>
                </c:pt>
                <c:pt idx="2126">
                  <c:v>411.57849099999999</c:v>
                </c:pt>
                <c:pt idx="2127">
                  <c:v>411.77539100000001</c:v>
                </c:pt>
                <c:pt idx="2128">
                  <c:v>411.90988199999998</c:v>
                </c:pt>
                <c:pt idx="2129">
                  <c:v>412.14776599999999</c:v>
                </c:pt>
                <c:pt idx="2130">
                  <c:v>412.32775900000001</c:v>
                </c:pt>
                <c:pt idx="2131">
                  <c:v>412.49996900000002</c:v>
                </c:pt>
                <c:pt idx="2132">
                  <c:v>412.80215500000003</c:v>
                </c:pt>
                <c:pt idx="2133">
                  <c:v>412.99136399999998</c:v>
                </c:pt>
                <c:pt idx="2134">
                  <c:v>413.24572799999999</c:v>
                </c:pt>
                <c:pt idx="2135">
                  <c:v>413.36947600000002</c:v>
                </c:pt>
                <c:pt idx="2136">
                  <c:v>413.49337800000001</c:v>
                </c:pt>
                <c:pt idx="2137">
                  <c:v>413.71713299999999</c:v>
                </c:pt>
                <c:pt idx="2138">
                  <c:v>413.96026599999999</c:v>
                </c:pt>
                <c:pt idx="2139">
                  <c:v>414.14681999999999</c:v>
                </c:pt>
                <c:pt idx="2140">
                  <c:v>414.41812099999999</c:v>
                </c:pt>
                <c:pt idx="2141">
                  <c:v>414.62902800000001</c:v>
                </c:pt>
                <c:pt idx="2142">
                  <c:v>414.79293799999999</c:v>
                </c:pt>
                <c:pt idx="2143">
                  <c:v>414.96258499999999</c:v>
                </c:pt>
                <c:pt idx="2144">
                  <c:v>415.19937099999999</c:v>
                </c:pt>
                <c:pt idx="2145">
                  <c:v>415.429688</c:v>
                </c:pt>
                <c:pt idx="2146">
                  <c:v>415.55389400000001</c:v>
                </c:pt>
                <c:pt idx="2147">
                  <c:v>415.69241299999999</c:v>
                </c:pt>
                <c:pt idx="2148">
                  <c:v>415.82312000000002</c:v>
                </c:pt>
                <c:pt idx="2149">
                  <c:v>416.10668900000002</c:v>
                </c:pt>
                <c:pt idx="2150">
                  <c:v>416.24069200000002</c:v>
                </c:pt>
                <c:pt idx="2151">
                  <c:v>416.46182299999998</c:v>
                </c:pt>
                <c:pt idx="2152">
                  <c:v>416.61331200000001</c:v>
                </c:pt>
                <c:pt idx="2153">
                  <c:v>416.87103300000001</c:v>
                </c:pt>
                <c:pt idx="2154">
                  <c:v>417.05172700000003</c:v>
                </c:pt>
                <c:pt idx="2155">
                  <c:v>417.29354899999998</c:v>
                </c:pt>
                <c:pt idx="2156">
                  <c:v>417.48452800000001</c:v>
                </c:pt>
                <c:pt idx="2157">
                  <c:v>417.586029</c:v>
                </c:pt>
                <c:pt idx="2158">
                  <c:v>417.83621199999999</c:v>
                </c:pt>
                <c:pt idx="2159">
                  <c:v>417.94116200000002</c:v>
                </c:pt>
                <c:pt idx="2160">
                  <c:v>418.10827599999999</c:v>
                </c:pt>
                <c:pt idx="2161">
                  <c:v>418.390533</c:v>
                </c:pt>
                <c:pt idx="2162">
                  <c:v>418.55813599999999</c:v>
                </c:pt>
                <c:pt idx="2163">
                  <c:v>418.707672</c:v>
                </c:pt>
                <c:pt idx="2164">
                  <c:v>418.93411300000002</c:v>
                </c:pt>
                <c:pt idx="2165">
                  <c:v>419.10913099999999</c:v>
                </c:pt>
                <c:pt idx="2166">
                  <c:v>419.30178799999999</c:v>
                </c:pt>
                <c:pt idx="2167">
                  <c:v>419.44760100000002</c:v>
                </c:pt>
                <c:pt idx="2168">
                  <c:v>419.66513099999997</c:v>
                </c:pt>
                <c:pt idx="2169">
                  <c:v>419.892517</c:v>
                </c:pt>
                <c:pt idx="2170">
                  <c:v>420.07193000000001</c:v>
                </c:pt>
                <c:pt idx="2171">
                  <c:v>420.27328499999999</c:v>
                </c:pt>
                <c:pt idx="2172">
                  <c:v>420.41656499999999</c:v>
                </c:pt>
                <c:pt idx="2173">
                  <c:v>420.52304099999998</c:v>
                </c:pt>
                <c:pt idx="2174">
                  <c:v>420.794647</c:v>
                </c:pt>
                <c:pt idx="2175">
                  <c:v>421.00109900000001</c:v>
                </c:pt>
                <c:pt idx="2176">
                  <c:v>421.256348</c:v>
                </c:pt>
                <c:pt idx="2177">
                  <c:v>421.44113199999998</c:v>
                </c:pt>
                <c:pt idx="2178">
                  <c:v>421.60189800000001</c:v>
                </c:pt>
                <c:pt idx="2179">
                  <c:v>421.83349600000003</c:v>
                </c:pt>
                <c:pt idx="2180">
                  <c:v>422.02087399999999</c:v>
                </c:pt>
                <c:pt idx="2181">
                  <c:v>422.18249500000002</c:v>
                </c:pt>
                <c:pt idx="2182">
                  <c:v>422.29302999999999</c:v>
                </c:pt>
                <c:pt idx="2183">
                  <c:v>422.50915500000002</c:v>
                </c:pt>
                <c:pt idx="2184">
                  <c:v>422.66580199999999</c:v>
                </c:pt>
                <c:pt idx="2185">
                  <c:v>422.99731400000002</c:v>
                </c:pt>
                <c:pt idx="2186">
                  <c:v>423.17559799999998</c:v>
                </c:pt>
                <c:pt idx="2187">
                  <c:v>423.40164199999998</c:v>
                </c:pt>
                <c:pt idx="2188">
                  <c:v>423.53311200000002</c:v>
                </c:pt>
                <c:pt idx="2189">
                  <c:v>423.631775</c:v>
                </c:pt>
                <c:pt idx="2190">
                  <c:v>423.91113300000001</c:v>
                </c:pt>
                <c:pt idx="2191">
                  <c:v>424.126801</c:v>
                </c:pt>
                <c:pt idx="2192">
                  <c:v>424.311035</c:v>
                </c:pt>
                <c:pt idx="2193">
                  <c:v>424.41394000000003</c:v>
                </c:pt>
                <c:pt idx="2194">
                  <c:v>424.66836499999999</c:v>
                </c:pt>
                <c:pt idx="2195">
                  <c:v>424.848297</c:v>
                </c:pt>
                <c:pt idx="2196">
                  <c:v>425.04882800000001</c:v>
                </c:pt>
                <c:pt idx="2197">
                  <c:v>425.31393400000002</c:v>
                </c:pt>
                <c:pt idx="2198">
                  <c:v>425.58700599999997</c:v>
                </c:pt>
                <c:pt idx="2199">
                  <c:v>425.73455799999999</c:v>
                </c:pt>
                <c:pt idx="2200">
                  <c:v>425.92202800000001</c:v>
                </c:pt>
                <c:pt idx="2201">
                  <c:v>426.19192500000003</c:v>
                </c:pt>
                <c:pt idx="2202">
                  <c:v>426.316956</c:v>
                </c:pt>
                <c:pt idx="2203">
                  <c:v>426.577789</c:v>
                </c:pt>
                <c:pt idx="2204">
                  <c:v>426.72970600000002</c:v>
                </c:pt>
                <c:pt idx="2205">
                  <c:v>426.89712500000002</c:v>
                </c:pt>
                <c:pt idx="2206">
                  <c:v>427.026276</c:v>
                </c:pt>
                <c:pt idx="2207">
                  <c:v>427.25595099999998</c:v>
                </c:pt>
                <c:pt idx="2208">
                  <c:v>427.47872899999999</c:v>
                </c:pt>
                <c:pt idx="2209">
                  <c:v>427.62094100000002</c:v>
                </c:pt>
                <c:pt idx="2210">
                  <c:v>427.86422700000003</c:v>
                </c:pt>
                <c:pt idx="2211">
                  <c:v>428.07333399999999</c:v>
                </c:pt>
                <c:pt idx="2212">
                  <c:v>428.25808699999999</c:v>
                </c:pt>
                <c:pt idx="2213">
                  <c:v>428.42233299999998</c:v>
                </c:pt>
                <c:pt idx="2214">
                  <c:v>428.64453099999997</c:v>
                </c:pt>
                <c:pt idx="2215">
                  <c:v>428.77084400000001</c:v>
                </c:pt>
                <c:pt idx="2216">
                  <c:v>428.93029799999999</c:v>
                </c:pt>
                <c:pt idx="2217">
                  <c:v>429.17425500000002</c:v>
                </c:pt>
                <c:pt idx="2218">
                  <c:v>429.44751000000002</c:v>
                </c:pt>
                <c:pt idx="2219">
                  <c:v>429.65365600000001</c:v>
                </c:pt>
                <c:pt idx="2220">
                  <c:v>429.85864299999997</c:v>
                </c:pt>
                <c:pt idx="2221">
                  <c:v>429.985748</c:v>
                </c:pt>
                <c:pt idx="2222">
                  <c:v>430.15698200000003</c:v>
                </c:pt>
                <c:pt idx="2223">
                  <c:v>430.362213</c:v>
                </c:pt>
                <c:pt idx="2224">
                  <c:v>430.57132000000001</c:v>
                </c:pt>
                <c:pt idx="2225">
                  <c:v>430.72824100000003</c:v>
                </c:pt>
                <c:pt idx="2226">
                  <c:v>430.93402099999997</c:v>
                </c:pt>
                <c:pt idx="2227">
                  <c:v>431.15844700000002</c:v>
                </c:pt>
                <c:pt idx="2228">
                  <c:v>431.36261000000002</c:v>
                </c:pt>
                <c:pt idx="2229">
                  <c:v>431.51489299999997</c:v>
                </c:pt>
                <c:pt idx="2230">
                  <c:v>431.64617900000002</c:v>
                </c:pt>
                <c:pt idx="2231">
                  <c:v>431.802887</c:v>
                </c:pt>
                <c:pt idx="2232">
                  <c:v>432.03832999999997</c:v>
                </c:pt>
                <c:pt idx="2233">
                  <c:v>432.24642899999998</c:v>
                </c:pt>
                <c:pt idx="2234">
                  <c:v>432.462738</c:v>
                </c:pt>
                <c:pt idx="2235">
                  <c:v>432.71444700000001</c:v>
                </c:pt>
                <c:pt idx="2236">
                  <c:v>432.92755099999999</c:v>
                </c:pt>
                <c:pt idx="2237">
                  <c:v>432.98727400000001</c:v>
                </c:pt>
                <c:pt idx="2238">
                  <c:v>433.28341699999999</c:v>
                </c:pt>
                <c:pt idx="2239">
                  <c:v>433.441193</c:v>
                </c:pt>
                <c:pt idx="2240">
                  <c:v>433.66336100000001</c:v>
                </c:pt>
                <c:pt idx="2241">
                  <c:v>433.81951900000001</c:v>
                </c:pt>
                <c:pt idx="2242">
                  <c:v>434.05367999999999</c:v>
                </c:pt>
                <c:pt idx="2243">
                  <c:v>434.28332499999999</c:v>
                </c:pt>
                <c:pt idx="2244">
                  <c:v>434.42617799999999</c:v>
                </c:pt>
                <c:pt idx="2245">
                  <c:v>434.63098100000002</c:v>
                </c:pt>
                <c:pt idx="2246">
                  <c:v>434.77792399999998</c:v>
                </c:pt>
                <c:pt idx="2247">
                  <c:v>435.05270400000001</c:v>
                </c:pt>
                <c:pt idx="2248">
                  <c:v>435.16839599999997</c:v>
                </c:pt>
                <c:pt idx="2249">
                  <c:v>435.33312999999998</c:v>
                </c:pt>
                <c:pt idx="2250">
                  <c:v>435.59942599999999</c:v>
                </c:pt>
                <c:pt idx="2251">
                  <c:v>435.78817700000002</c:v>
                </c:pt>
                <c:pt idx="2252">
                  <c:v>435.92950400000001</c:v>
                </c:pt>
                <c:pt idx="2253">
                  <c:v>436.17617799999999</c:v>
                </c:pt>
                <c:pt idx="2254">
                  <c:v>436.33923299999998</c:v>
                </c:pt>
                <c:pt idx="2255">
                  <c:v>436.55175800000001</c:v>
                </c:pt>
                <c:pt idx="2256">
                  <c:v>436.77865600000001</c:v>
                </c:pt>
                <c:pt idx="2257">
                  <c:v>436.97677599999997</c:v>
                </c:pt>
                <c:pt idx="2258">
                  <c:v>437.165436</c:v>
                </c:pt>
                <c:pt idx="2259">
                  <c:v>437.39404300000001</c:v>
                </c:pt>
                <c:pt idx="2260">
                  <c:v>437.57070900000002</c:v>
                </c:pt>
                <c:pt idx="2261">
                  <c:v>437.75262500000002</c:v>
                </c:pt>
                <c:pt idx="2262">
                  <c:v>437.906769</c:v>
                </c:pt>
                <c:pt idx="2263">
                  <c:v>438.097961</c:v>
                </c:pt>
                <c:pt idx="2264">
                  <c:v>438.279968</c:v>
                </c:pt>
                <c:pt idx="2265">
                  <c:v>438.499054</c:v>
                </c:pt>
                <c:pt idx="2266">
                  <c:v>438.64520299999998</c:v>
                </c:pt>
                <c:pt idx="2267">
                  <c:v>438.85595699999999</c:v>
                </c:pt>
                <c:pt idx="2268">
                  <c:v>438.990723</c:v>
                </c:pt>
                <c:pt idx="2269">
                  <c:v>439.24111900000003</c:v>
                </c:pt>
                <c:pt idx="2270">
                  <c:v>439.420502</c:v>
                </c:pt>
                <c:pt idx="2271">
                  <c:v>439.63827500000002</c:v>
                </c:pt>
                <c:pt idx="2272">
                  <c:v>439.83886699999999</c:v>
                </c:pt>
                <c:pt idx="2273">
                  <c:v>440.00238000000002</c:v>
                </c:pt>
                <c:pt idx="2274">
                  <c:v>440.26547199999999</c:v>
                </c:pt>
                <c:pt idx="2275">
                  <c:v>440.348297</c:v>
                </c:pt>
                <c:pt idx="2276">
                  <c:v>440.436127</c:v>
                </c:pt>
                <c:pt idx="2277">
                  <c:v>440.73294099999998</c:v>
                </c:pt>
                <c:pt idx="2278">
                  <c:v>440.93042000000003</c:v>
                </c:pt>
                <c:pt idx="2279">
                  <c:v>441.13223299999999</c:v>
                </c:pt>
                <c:pt idx="2280">
                  <c:v>441.34329200000002</c:v>
                </c:pt>
                <c:pt idx="2281">
                  <c:v>441.55102499999998</c:v>
                </c:pt>
                <c:pt idx="2282">
                  <c:v>441.69766199999998</c:v>
                </c:pt>
                <c:pt idx="2283">
                  <c:v>441.89511099999999</c:v>
                </c:pt>
                <c:pt idx="2284">
                  <c:v>442.14669800000001</c:v>
                </c:pt>
                <c:pt idx="2285">
                  <c:v>442.29284699999999</c:v>
                </c:pt>
                <c:pt idx="2286">
                  <c:v>442.37289399999997</c:v>
                </c:pt>
                <c:pt idx="2287">
                  <c:v>442.628784</c:v>
                </c:pt>
                <c:pt idx="2288">
                  <c:v>442.79287699999998</c:v>
                </c:pt>
                <c:pt idx="2289">
                  <c:v>443.05972300000002</c:v>
                </c:pt>
                <c:pt idx="2290">
                  <c:v>443.30816700000003</c:v>
                </c:pt>
                <c:pt idx="2291">
                  <c:v>443.47180200000003</c:v>
                </c:pt>
                <c:pt idx="2292">
                  <c:v>443.49520899999999</c:v>
                </c:pt>
                <c:pt idx="2293">
                  <c:v>443.79769900000002</c:v>
                </c:pt>
                <c:pt idx="2294">
                  <c:v>443.95443699999998</c:v>
                </c:pt>
                <c:pt idx="2295">
                  <c:v>444.11792000000003</c:v>
                </c:pt>
                <c:pt idx="2296">
                  <c:v>444.36615</c:v>
                </c:pt>
                <c:pt idx="2297">
                  <c:v>444.53872699999999</c:v>
                </c:pt>
                <c:pt idx="2298">
                  <c:v>444.79504400000002</c:v>
                </c:pt>
                <c:pt idx="2299">
                  <c:v>445.01443499999999</c:v>
                </c:pt>
                <c:pt idx="2300">
                  <c:v>445.18810999999999</c:v>
                </c:pt>
                <c:pt idx="2301">
                  <c:v>445.38998400000003</c:v>
                </c:pt>
                <c:pt idx="2302">
                  <c:v>445.53121900000002</c:v>
                </c:pt>
                <c:pt idx="2303">
                  <c:v>445.76095600000002</c:v>
                </c:pt>
                <c:pt idx="2304">
                  <c:v>445.88790899999998</c:v>
                </c:pt>
                <c:pt idx="2305">
                  <c:v>446.07952899999998</c:v>
                </c:pt>
                <c:pt idx="2306">
                  <c:v>446.20459</c:v>
                </c:pt>
                <c:pt idx="2307">
                  <c:v>446.42080700000002</c:v>
                </c:pt>
                <c:pt idx="2308">
                  <c:v>446.619843</c:v>
                </c:pt>
                <c:pt idx="2309">
                  <c:v>446.83779900000002</c:v>
                </c:pt>
                <c:pt idx="2310">
                  <c:v>447.10479700000002</c:v>
                </c:pt>
                <c:pt idx="2311">
                  <c:v>447.31643700000001</c:v>
                </c:pt>
                <c:pt idx="2312">
                  <c:v>447.47152699999998</c:v>
                </c:pt>
                <c:pt idx="2313">
                  <c:v>447.682434</c:v>
                </c:pt>
                <c:pt idx="2314">
                  <c:v>447.92572000000001</c:v>
                </c:pt>
                <c:pt idx="2315">
                  <c:v>448.10192899999998</c:v>
                </c:pt>
                <c:pt idx="2316">
                  <c:v>448.355255</c:v>
                </c:pt>
                <c:pt idx="2317">
                  <c:v>448.47335800000002</c:v>
                </c:pt>
                <c:pt idx="2318">
                  <c:v>448.62475599999999</c:v>
                </c:pt>
                <c:pt idx="2319">
                  <c:v>448.913208</c:v>
                </c:pt>
                <c:pt idx="2320">
                  <c:v>449.09405500000003</c:v>
                </c:pt>
                <c:pt idx="2321">
                  <c:v>449.23266599999999</c:v>
                </c:pt>
                <c:pt idx="2322">
                  <c:v>449.45480300000003</c:v>
                </c:pt>
                <c:pt idx="2323">
                  <c:v>449.673157</c:v>
                </c:pt>
                <c:pt idx="2324">
                  <c:v>449.81195100000002</c:v>
                </c:pt>
                <c:pt idx="2325">
                  <c:v>449.98831200000001</c:v>
                </c:pt>
                <c:pt idx="2326">
                  <c:v>450.19827299999997</c:v>
                </c:pt>
                <c:pt idx="2327">
                  <c:v>450.34600799999998</c:v>
                </c:pt>
                <c:pt idx="2328">
                  <c:v>450.48846400000002</c:v>
                </c:pt>
                <c:pt idx="2329">
                  <c:v>450.67572000000001</c:v>
                </c:pt>
                <c:pt idx="2330">
                  <c:v>450.91992199999999</c:v>
                </c:pt>
                <c:pt idx="2331">
                  <c:v>451.15502900000001</c:v>
                </c:pt>
                <c:pt idx="2332">
                  <c:v>451.367706</c:v>
                </c:pt>
                <c:pt idx="2333">
                  <c:v>451.45513899999997</c:v>
                </c:pt>
                <c:pt idx="2334">
                  <c:v>451.65237400000001</c:v>
                </c:pt>
                <c:pt idx="2335">
                  <c:v>451.833191</c:v>
                </c:pt>
                <c:pt idx="2336">
                  <c:v>452.07394399999998</c:v>
                </c:pt>
                <c:pt idx="2337">
                  <c:v>452.30062900000001</c:v>
                </c:pt>
                <c:pt idx="2338">
                  <c:v>452.484894</c:v>
                </c:pt>
                <c:pt idx="2339">
                  <c:v>452.64382899999998</c:v>
                </c:pt>
                <c:pt idx="2340">
                  <c:v>452.88211100000001</c:v>
                </c:pt>
                <c:pt idx="2341">
                  <c:v>453.09710699999999</c:v>
                </c:pt>
                <c:pt idx="2342">
                  <c:v>453.30514499999998</c:v>
                </c:pt>
                <c:pt idx="2343">
                  <c:v>453.44757099999998</c:v>
                </c:pt>
                <c:pt idx="2344">
                  <c:v>453.67559799999998</c:v>
                </c:pt>
                <c:pt idx="2345">
                  <c:v>453.80090300000001</c:v>
                </c:pt>
                <c:pt idx="2346">
                  <c:v>453.95074499999998</c:v>
                </c:pt>
                <c:pt idx="2347">
                  <c:v>454.16778599999998</c:v>
                </c:pt>
                <c:pt idx="2348">
                  <c:v>454.35308800000001</c:v>
                </c:pt>
                <c:pt idx="2349">
                  <c:v>454.58956899999998</c:v>
                </c:pt>
                <c:pt idx="2350">
                  <c:v>454.80377199999998</c:v>
                </c:pt>
                <c:pt idx="2351">
                  <c:v>454.93035900000001</c:v>
                </c:pt>
                <c:pt idx="2352">
                  <c:v>455.19604500000003</c:v>
                </c:pt>
                <c:pt idx="2353">
                  <c:v>455.31280500000003</c:v>
                </c:pt>
                <c:pt idx="2354">
                  <c:v>455.57800300000002</c:v>
                </c:pt>
                <c:pt idx="2355">
                  <c:v>455.67987099999999</c:v>
                </c:pt>
                <c:pt idx="2356">
                  <c:v>455.82345600000002</c:v>
                </c:pt>
                <c:pt idx="2357">
                  <c:v>455.932098</c:v>
                </c:pt>
                <c:pt idx="2358">
                  <c:v>456.12701399999997</c:v>
                </c:pt>
                <c:pt idx="2359">
                  <c:v>456.354401</c:v>
                </c:pt>
                <c:pt idx="2360">
                  <c:v>456.50726300000002</c:v>
                </c:pt>
                <c:pt idx="2361">
                  <c:v>456.62667800000003</c:v>
                </c:pt>
                <c:pt idx="2362">
                  <c:v>456.86099200000001</c:v>
                </c:pt>
                <c:pt idx="2363">
                  <c:v>457.064819</c:v>
                </c:pt>
                <c:pt idx="2364">
                  <c:v>457.30215500000003</c:v>
                </c:pt>
                <c:pt idx="2365">
                  <c:v>457.51016199999998</c:v>
                </c:pt>
                <c:pt idx="2366">
                  <c:v>457.77267499999999</c:v>
                </c:pt>
                <c:pt idx="2367">
                  <c:v>457.893799</c:v>
                </c:pt>
                <c:pt idx="2368">
                  <c:v>458.04409800000002</c:v>
                </c:pt>
                <c:pt idx="2369">
                  <c:v>458.27969400000001</c:v>
                </c:pt>
                <c:pt idx="2370">
                  <c:v>458.50799599999999</c:v>
                </c:pt>
                <c:pt idx="2371">
                  <c:v>458.695313</c:v>
                </c:pt>
                <c:pt idx="2372">
                  <c:v>458.91449</c:v>
                </c:pt>
                <c:pt idx="2373">
                  <c:v>459.07098400000001</c:v>
                </c:pt>
                <c:pt idx="2374">
                  <c:v>459.28277600000001</c:v>
                </c:pt>
                <c:pt idx="2375">
                  <c:v>459.38574199999999</c:v>
                </c:pt>
                <c:pt idx="2376">
                  <c:v>459.62133799999998</c:v>
                </c:pt>
                <c:pt idx="2377">
                  <c:v>459.894409</c:v>
                </c:pt>
                <c:pt idx="2378">
                  <c:v>460.036407</c:v>
                </c:pt>
                <c:pt idx="2379">
                  <c:v>460.22183200000001</c:v>
                </c:pt>
                <c:pt idx="2380">
                  <c:v>460.391479</c:v>
                </c:pt>
                <c:pt idx="2381">
                  <c:v>460.60311899999999</c:v>
                </c:pt>
                <c:pt idx="2382">
                  <c:v>460.83938599999999</c:v>
                </c:pt>
                <c:pt idx="2383">
                  <c:v>460.92987099999999</c:v>
                </c:pt>
                <c:pt idx="2384">
                  <c:v>461.20980800000001</c:v>
                </c:pt>
                <c:pt idx="2385">
                  <c:v>461.37396200000001</c:v>
                </c:pt>
                <c:pt idx="2386">
                  <c:v>461.59472699999998</c:v>
                </c:pt>
                <c:pt idx="2387">
                  <c:v>461.73773199999999</c:v>
                </c:pt>
                <c:pt idx="2388">
                  <c:v>461.95938100000001</c:v>
                </c:pt>
                <c:pt idx="2389">
                  <c:v>462.171448</c:v>
                </c:pt>
                <c:pt idx="2390">
                  <c:v>462.35858200000001</c:v>
                </c:pt>
                <c:pt idx="2391">
                  <c:v>462.58923299999998</c:v>
                </c:pt>
                <c:pt idx="2392">
                  <c:v>462.78021200000001</c:v>
                </c:pt>
                <c:pt idx="2393">
                  <c:v>462.89651500000002</c:v>
                </c:pt>
                <c:pt idx="2394">
                  <c:v>463.118988</c:v>
                </c:pt>
                <c:pt idx="2395">
                  <c:v>463.32977299999999</c:v>
                </c:pt>
                <c:pt idx="2396">
                  <c:v>463.55972300000002</c:v>
                </c:pt>
                <c:pt idx="2397">
                  <c:v>463.612213</c:v>
                </c:pt>
                <c:pt idx="2398">
                  <c:v>463.85058600000002</c:v>
                </c:pt>
                <c:pt idx="2399">
                  <c:v>464.10195900000002</c:v>
                </c:pt>
                <c:pt idx="2400">
                  <c:v>464.25793499999997</c:v>
                </c:pt>
                <c:pt idx="2401">
                  <c:v>464.43594400000001</c:v>
                </c:pt>
                <c:pt idx="2402">
                  <c:v>464.51416</c:v>
                </c:pt>
                <c:pt idx="2403">
                  <c:v>464.68856799999998</c:v>
                </c:pt>
                <c:pt idx="2404">
                  <c:v>464.99285900000001</c:v>
                </c:pt>
                <c:pt idx="2405">
                  <c:v>465.18881199999998</c:v>
                </c:pt>
                <c:pt idx="2406">
                  <c:v>465.28976399999999</c:v>
                </c:pt>
                <c:pt idx="2407">
                  <c:v>465.51257299999997</c:v>
                </c:pt>
                <c:pt idx="2408">
                  <c:v>465.65063500000002</c:v>
                </c:pt>
                <c:pt idx="2409">
                  <c:v>465.85870399999999</c:v>
                </c:pt>
                <c:pt idx="2410">
                  <c:v>466.036224</c:v>
                </c:pt>
                <c:pt idx="2411">
                  <c:v>466.240814</c:v>
                </c:pt>
                <c:pt idx="2412">
                  <c:v>466.453461</c:v>
                </c:pt>
                <c:pt idx="2413">
                  <c:v>466.596161</c:v>
                </c:pt>
                <c:pt idx="2414">
                  <c:v>466.79623400000003</c:v>
                </c:pt>
                <c:pt idx="2415">
                  <c:v>467.06759599999998</c:v>
                </c:pt>
                <c:pt idx="2416">
                  <c:v>467.125</c:v>
                </c:pt>
                <c:pt idx="2417">
                  <c:v>467.37560999999999</c:v>
                </c:pt>
                <c:pt idx="2418">
                  <c:v>467.50952100000001</c:v>
                </c:pt>
                <c:pt idx="2419">
                  <c:v>467.79482999999999</c:v>
                </c:pt>
                <c:pt idx="2420">
                  <c:v>467.83017000000001</c:v>
                </c:pt>
                <c:pt idx="2421">
                  <c:v>468.11334199999999</c:v>
                </c:pt>
                <c:pt idx="2422">
                  <c:v>468.20764200000002</c:v>
                </c:pt>
                <c:pt idx="2423">
                  <c:v>468.471161</c:v>
                </c:pt>
                <c:pt idx="2424">
                  <c:v>468.70519999999999</c:v>
                </c:pt>
                <c:pt idx="2425">
                  <c:v>468.83923299999998</c:v>
                </c:pt>
                <c:pt idx="2426">
                  <c:v>469.03573599999999</c:v>
                </c:pt>
                <c:pt idx="2427">
                  <c:v>469.23184199999997</c:v>
                </c:pt>
                <c:pt idx="2428">
                  <c:v>469.46621699999997</c:v>
                </c:pt>
                <c:pt idx="2429">
                  <c:v>469.59756499999997</c:v>
                </c:pt>
                <c:pt idx="2430">
                  <c:v>469.85797100000002</c:v>
                </c:pt>
                <c:pt idx="2431">
                  <c:v>469.98135400000001</c:v>
                </c:pt>
                <c:pt idx="2432">
                  <c:v>470.27914399999997</c:v>
                </c:pt>
                <c:pt idx="2433">
                  <c:v>470.43963600000001</c:v>
                </c:pt>
                <c:pt idx="2434">
                  <c:v>470.60702500000002</c:v>
                </c:pt>
                <c:pt idx="2435">
                  <c:v>470.83163500000001</c:v>
                </c:pt>
                <c:pt idx="2436">
                  <c:v>471.00329599999998</c:v>
                </c:pt>
                <c:pt idx="2437">
                  <c:v>471.08904999999999</c:v>
                </c:pt>
                <c:pt idx="2438">
                  <c:v>471.35150099999998</c:v>
                </c:pt>
                <c:pt idx="2439">
                  <c:v>471.58071899999999</c:v>
                </c:pt>
                <c:pt idx="2440">
                  <c:v>471.65713499999998</c:v>
                </c:pt>
                <c:pt idx="2441">
                  <c:v>471.94558699999999</c:v>
                </c:pt>
                <c:pt idx="2442">
                  <c:v>472.17810100000003</c:v>
                </c:pt>
                <c:pt idx="2443">
                  <c:v>472.30218500000001</c:v>
                </c:pt>
                <c:pt idx="2444">
                  <c:v>472.50491299999999</c:v>
                </c:pt>
                <c:pt idx="2445">
                  <c:v>472.56662</c:v>
                </c:pt>
                <c:pt idx="2446">
                  <c:v>472.80581699999999</c:v>
                </c:pt>
                <c:pt idx="2447">
                  <c:v>472.93454000000003</c:v>
                </c:pt>
                <c:pt idx="2448">
                  <c:v>473.09173600000003</c:v>
                </c:pt>
                <c:pt idx="2449">
                  <c:v>473.34197999999998</c:v>
                </c:pt>
                <c:pt idx="2450">
                  <c:v>473.47210699999999</c:v>
                </c:pt>
                <c:pt idx="2451">
                  <c:v>473.65310699999998</c:v>
                </c:pt>
                <c:pt idx="2452">
                  <c:v>473.86901899999998</c:v>
                </c:pt>
                <c:pt idx="2453">
                  <c:v>474.06646699999999</c:v>
                </c:pt>
                <c:pt idx="2454">
                  <c:v>474.27127100000001</c:v>
                </c:pt>
                <c:pt idx="2455">
                  <c:v>474.46252399999997</c:v>
                </c:pt>
                <c:pt idx="2456">
                  <c:v>474.666718</c:v>
                </c:pt>
                <c:pt idx="2457">
                  <c:v>474.87081899999998</c:v>
                </c:pt>
                <c:pt idx="2458">
                  <c:v>474.99173000000002</c:v>
                </c:pt>
                <c:pt idx="2459">
                  <c:v>475.14709499999998</c:v>
                </c:pt>
                <c:pt idx="2460">
                  <c:v>475.41427599999997</c:v>
                </c:pt>
                <c:pt idx="2461">
                  <c:v>475.58371</c:v>
                </c:pt>
                <c:pt idx="2462">
                  <c:v>475.795074</c:v>
                </c:pt>
                <c:pt idx="2463">
                  <c:v>475.95425399999999</c:v>
                </c:pt>
                <c:pt idx="2464">
                  <c:v>476.18960600000003</c:v>
                </c:pt>
                <c:pt idx="2465">
                  <c:v>476.39727799999997</c:v>
                </c:pt>
                <c:pt idx="2466">
                  <c:v>476.52282700000001</c:v>
                </c:pt>
                <c:pt idx="2467">
                  <c:v>476.72778299999999</c:v>
                </c:pt>
                <c:pt idx="2468">
                  <c:v>476.86663800000002</c:v>
                </c:pt>
                <c:pt idx="2469">
                  <c:v>477.06347699999998</c:v>
                </c:pt>
                <c:pt idx="2470">
                  <c:v>477.32540899999998</c:v>
                </c:pt>
                <c:pt idx="2471">
                  <c:v>477.48638899999997</c:v>
                </c:pt>
                <c:pt idx="2472">
                  <c:v>477.64254799999998</c:v>
                </c:pt>
                <c:pt idx="2473">
                  <c:v>477.88799999999998</c:v>
                </c:pt>
                <c:pt idx="2474">
                  <c:v>478.05627399999997</c:v>
                </c:pt>
                <c:pt idx="2475">
                  <c:v>478.17489599999999</c:v>
                </c:pt>
                <c:pt idx="2476">
                  <c:v>478.41748000000001</c:v>
                </c:pt>
                <c:pt idx="2477">
                  <c:v>478.50964399999998</c:v>
                </c:pt>
                <c:pt idx="2478">
                  <c:v>478.80599999999998</c:v>
                </c:pt>
                <c:pt idx="2479">
                  <c:v>478.97634900000003</c:v>
                </c:pt>
                <c:pt idx="2480">
                  <c:v>479.16513099999997</c:v>
                </c:pt>
                <c:pt idx="2481">
                  <c:v>479.36059599999999</c:v>
                </c:pt>
                <c:pt idx="2482">
                  <c:v>479.55862400000001</c:v>
                </c:pt>
                <c:pt idx="2483">
                  <c:v>479.72573899999998</c:v>
                </c:pt>
                <c:pt idx="2484">
                  <c:v>479.92114299999997</c:v>
                </c:pt>
                <c:pt idx="2485">
                  <c:v>480.01745599999998</c:v>
                </c:pt>
                <c:pt idx="2486">
                  <c:v>480.23349000000002</c:v>
                </c:pt>
                <c:pt idx="2487">
                  <c:v>480.44424400000003</c:v>
                </c:pt>
                <c:pt idx="2488">
                  <c:v>480.64257800000001</c:v>
                </c:pt>
                <c:pt idx="2489">
                  <c:v>480.90249599999999</c:v>
                </c:pt>
                <c:pt idx="2490">
                  <c:v>481.02368200000001</c:v>
                </c:pt>
                <c:pt idx="2491">
                  <c:v>481.266907</c:v>
                </c:pt>
                <c:pt idx="2492">
                  <c:v>481.45049999999998</c:v>
                </c:pt>
                <c:pt idx="2493">
                  <c:v>481.50799599999999</c:v>
                </c:pt>
                <c:pt idx="2494">
                  <c:v>481.81253099999998</c:v>
                </c:pt>
                <c:pt idx="2495">
                  <c:v>481.91937300000001</c:v>
                </c:pt>
                <c:pt idx="2496">
                  <c:v>482.20727499999998</c:v>
                </c:pt>
                <c:pt idx="2497">
                  <c:v>482.39804099999998</c:v>
                </c:pt>
                <c:pt idx="2498">
                  <c:v>482.62255900000002</c:v>
                </c:pt>
                <c:pt idx="2499">
                  <c:v>482.68557700000002</c:v>
                </c:pt>
                <c:pt idx="2500">
                  <c:v>482.98846400000002</c:v>
                </c:pt>
                <c:pt idx="2501">
                  <c:v>483.10543799999999</c:v>
                </c:pt>
                <c:pt idx="2502">
                  <c:v>483.35183699999999</c:v>
                </c:pt>
                <c:pt idx="2503">
                  <c:v>483.41662600000001</c:v>
                </c:pt>
                <c:pt idx="2504">
                  <c:v>483.63516199999998</c:v>
                </c:pt>
                <c:pt idx="2505">
                  <c:v>483.88082900000001</c:v>
                </c:pt>
                <c:pt idx="2506">
                  <c:v>484.00482199999999</c:v>
                </c:pt>
                <c:pt idx="2507">
                  <c:v>484.184753</c:v>
                </c:pt>
                <c:pt idx="2508">
                  <c:v>484.39263899999997</c:v>
                </c:pt>
                <c:pt idx="2509">
                  <c:v>484.64434799999998</c:v>
                </c:pt>
                <c:pt idx="2510">
                  <c:v>484.78555299999999</c:v>
                </c:pt>
                <c:pt idx="2511">
                  <c:v>484.90887500000002</c:v>
                </c:pt>
                <c:pt idx="2512">
                  <c:v>485.17687999999998</c:v>
                </c:pt>
                <c:pt idx="2513">
                  <c:v>485.39999399999999</c:v>
                </c:pt>
                <c:pt idx="2514">
                  <c:v>485.60458399999999</c:v>
                </c:pt>
                <c:pt idx="2515">
                  <c:v>485.82711799999998</c:v>
                </c:pt>
                <c:pt idx="2516">
                  <c:v>486.074951</c:v>
                </c:pt>
                <c:pt idx="2517">
                  <c:v>486.251465</c:v>
                </c:pt>
                <c:pt idx="2518">
                  <c:v>486.29110700000001</c:v>
                </c:pt>
                <c:pt idx="2519">
                  <c:v>486.54040500000002</c:v>
                </c:pt>
                <c:pt idx="2520">
                  <c:v>486.687836</c:v>
                </c:pt>
                <c:pt idx="2521">
                  <c:v>486.99008199999997</c:v>
                </c:pt>
                <c:pt idx="2522">
                  <c:v>487.15463299999999</c:v>
                </c:pt>
                <c:pt idx="2523">
                  <c:v>487.43554699999999</c:v>
                </c:pt>
                <c:pt idx="2524">
                  <c:v>487.57080100000002</c:v>
                </c:pt>
                <c:pt idx="2525">
                  <c:v>487.791718</c:v>
                </c:pt>
                <c:pt idx="2526">
                  <c:v>487.86996499999998</c:v>
                </c:pt>
                <c:pt idx="2527">
                  <c:v>488.06997699999999</c:v>
                </c:pt>
                <c:pt idx="2528">
                  <c:v>488.26666299999999</c:v>
                </c:pt>
                <c:pt idx="2529">
                  <c:v>488.49267600000002</c:v>
                </c:pt>
                <c:pt idx="2530">
                  <c:v>488.68185399999999</c:v>
                </c:pt>
                <c:pt idx="2531">
                  <c:v>488.94094799999999</c:v>
                </c:pt>
                <c:pt idx="2532">
                  <c:v>489.170593</c:v>
                </c:pt>
                <c:pt idx="2533">
                  <c:v>489.38003500000002</c:v>
                </c:pt>
                <c:pt idx="2534">
                  <c:v>489.51693699999998</c:v>
                </c:pt>
                <c:pt idx="2535">
                  <c:v>489.60736100000003</c:v>
                </c:pt>
                <c:pt idx="2536">
                  <c:v>489.82440200000002</c:v>
                </c:pt>
                <c:pt idx="2537">
                  <c:v>490.03845200000001</c:v>
                </c:pt>
                <c:pt idx="2538">
                  <c:v>490.212311</c:v>
                </c:pt>
                <c:pt idx="2539">
                  <c:v>490.38116500000001</c:v>
                </c:pt>
                <c:pt idx="2540">
                  <c:v>490.46640000000002</c:v>
                </c:pt>
                <c:pt idx="2541">
                  <c:v>490.60589599999997</c:v>
                </c:pt>
                <c:pt idx="2542">
                  <c:v>490.88122600000003</c:v>
                </c:pt>
                <c:pt idx="2543">
                  <c:v>491.08169600000002</c:v>
                </c:pt>
                <c:pt idx="2544">
                  <c:v>491.24517800000001</c:v>
                </c:pt>
                <c:pt idx="2545">
                  <c:v>491.45519999999999</c:v>
                </c:pt>
                <c:pt idx="2546">
                  <c:v>491.66641199999998</c:v>
                </c:pt>
                <c:pt idx="2547">
                  <c:v>491.77487200000002</c:v>
                </c:pt>
                <c:pt idx="2548">
                  <c:v>492.09295700000001</c:v>
                </c:pt>
                <c:pt idx="2549">
                  <c:v>492.23455799999999</c:v>
                </c:pt>
                <c:pt idx="2550">
                  <c:v>492.40576199999998</c:v>
                </c:pt>
                <c:pt idx="2551">
                  <c:v>492.65374800000001</c:v>
                </c:pt>
                <c:pt idx="2552">
                  <c:v>492.82849099999999</c:v>
                </c:pt>
                <c:pt idx="2553">
                  <c:v>493.06506300000001</c:v>
                </c:pt>
                <c:pt idx="2554">
                  <c:v>493.29119900000001</c:v>
                </c:pt>
                <c:pt idx="2555">
                  <c:v>493.37365699999998</c:v>
                </c:pt>
                <c:pt idx="2556">
                  <c:v>493.63888500000002</c:v>
                </c:pt>
                <c:pt idx="2557">
                  <c:v>493.80365</c:v>
                </c:pt>
                <c:pt idx="2558">
                  <c:v>493.93615699999998</c:v>
                </c:pt>
                <c:pt idx="2559">
                  <c:v>494.11615</c:v>
                </c:pt>
                <c:pt idx="2560">
                  <c:v>494.24160799999999</c:v>
                </c:pt>
                <c:pt idx="2561">
                  <c:v>494.47952299999997</c:v>
                </c:pt>
                <c:pt idx="2562">
                  <c:v>494.55612200000002</c:v>
                </c:pt>
                <c:pt idx="2563">
                  <c:v>494.77365099999997</c:v>
                </c:pt>
                <c:pt idx="2564">
                  <c:v>495.00314300000002</c:v>
                </c:pt>
                <c:pt idx="2565">
                  <c:v>495.16806000000003</c:v>
                </c:pt>
                <c:pt idx="2566">
                  <c:v>495.39691199999999</c:v>
                </c:pt>
                <c:pt idx="2567">
                  <c:v>495.58255000000003</c:v>
                </c:pt>
                <c:pt idx="2568">
                  <c:v>495.77038599999997</c:v>
                </c:pt>
                <c:pt idx="2569">
                  <c:v>495.93103000000002</c:v>
                </c:pt>
                <c:pt idx="2570">
                  <c:v>496.14770499999997</c:v>
                </c:pt>
                <c:pt idx="2571">
                  <c:v>496.33810399999999</c:v>
                </c:pt>
                <c:pt idx="2572">
                  <c:v>496.45559700000001</c:v>
                </c:pt>
                <c:pt idx="2573">
                  <c:v>496.74423200000001</c:v>
                </c:pt>
                <c:pt idx="2574">
                  <c:v>496.89236499999998</c:v>
                </c:pt>
                <c:pt idx="2575">
                  <c:v>497.08157299999999</c:v>
                </c:pt>
                <c:pt idx="2576">
                  <c:v>497.20718399999998</c:v>
                </c:pt>
                <c:pt idx="2577">
                  <c:v>497.45806900000002</c:v>
                </c:pt>
                <c:pt idx="2578">
                  <c:v>497.56381199999998</c:v>
                </c:pt>
                <c:pt idx="2579">
                  <c:v>497.809753</c:v>
                </c:pt>
                <c:pt idx="2580">
                  <c:v>498.02325400000001</c:v>
                </c:pt>
                <c:pt idx="2581">
                  <c:v>498.155914</c:v>
                </c:pt>
                <c:pt idx="2582">
                  <c:v>498.37799100000001</c:v>
                </c:pt>
                <c:pt idx="2583">
                  <c:v>498.60455300000001</c:v>
                </c:pt>
                <c:pt idx="2584">
                  <c:v>498.84646600000002</c:v>
                </c:pt>
                <c:pt idx="2585">
                  <c:v>498.942474</c:v>
                </c:pt>
                <c:pt idx="2586">
                  <c:v>499.21893299999999</c:v>
                </c:pt>
                <c:pt idx="2587">
                  <c:v>499.345551</c:v>
                </c:pt>
                <c:pt idx="2588">
                  <c:v>499.54898100000003</c:v>
                </c:pt>
                <c:pt idx="2589">
                  <c:v>499.68026700000001</c:v>
                </c:pt>
                <c:pt idx="2590">
                  <c:v>499.86547899999999</c:v>
                </c:pt>
                <c:pt idx="2591">
                  <c:v>500.00177000000002</c:v>
                </c:pt>
                <c:pt idx="2592">
                  <c:v>500.29422</c:v>
                </c:pt>
                <c:pt idx="2593">
                  <c:v>500.4151</c:v>
                </c:pt>
                <c:pt idx="2594">
                  <c:v>500.59066799999999</c:v>
                </c:pt>
                <c:pt idx="2595">
                  <c:v>500.85372899999999</c:v>
                </c:pt>
                <c:pt idx="2596">
                  <c:v>500.95507800000001</c:v>
                </c:pt>
                <c:pt idx="2597">
                  <c:v>501.20523100000003</c:v>
                </c:pt>
                <c:pt idx="2598">
                  <c:v>501.33401500000002</c:v>
                </c:pt>
                <c:pt idx="2599">
                  <c:v>501.46539300000001</c:v>
                </c:pt>
                <c:pt idx="2600">
                  <c:v>501.76217700000001</c:v>
                </c:pt>
                <c:pt idx="2601">
                  <c:v>501.98141500000003</c:v>
                </c:pt>
                <c:pt idx="2602">
                  <c:v>502.04950000000002</c:v>
                </c:pt>
                <c:pt idx="2603">
                  <c:v>502.31637599999999</c:v>
                </c:pt>
                <c:pt idx="2604">
                  <c:v>502.44576999999998</c:v>
                </c:pt>
                <c:pt idx="2605">
                  <c:v>502.719696</c:v>
                </c:pt>
                <c:pt idx="2606">
                  <c:v>502.966003</c:v>
                </c:pt>
                <c:pt idx="2607">
                  <c:v>503.11447099999998</c:v>
                </c:pt>
                <c:pt idx="2608">
                  <c:v>503.29363999999998</c:v>
                </c:pt>
                <c:pt idx="2609">
                  <c:v>503.52142300000003</c:v>
                </c:pt>
                <c:pt idx="2610">
                  <c:v>503.71011399999998</c:v>
                </c:pt>
                <c:pt idx="2611">
                  <c:v>503.83999599999999</c:v>
                </c:pt>
                <c:pt idx="2612">
                  <c:v>504.12652600000001</c:v>
                </c:pt>
                <c:pt idx="2613">
                  <c:v>504.284515</c:v>
                </c:pt>
                <c:pt idx="2614">
                  <c:v>504.42568999999997</c:v>
                </c:pt>
                <c:pt idx="2615">
                  <c:v>504.67355300000003</c:v>
                </c:pt>
                <c:pt idx="2616">
                  <c:v>504.73895299999998</c:v>
                </c:pt>
                <c:pt idx="2617">
                  <c:v>504.95880099999999</c:v>
                </c:pt>
                <c:pt idx="2618">
                  <c:v>505.176605</c:v>
                </c:pt>
                <c:pt idx="2619">
                  <c:v>505.307098</c:v>
                </c:pt>
                <c:pt idx="2620">
                  <c:v>505.46951300000001</c:v>
                </c:pt>
                <c:pt idx="2621">
                  <c:v>505.69253500000002</c:v>
                </c:pt>
                <c:pt idx="2622">
                  <c:v>505.796967</c:v>
                </c:pt>
                <c:pt idx="2623">
                  <c:v>505.99182100000002</c:v>
                </c:pt>
                <c:pt idx="2624">
                  <c:v>506.16711400000003</c:v>
                </c:pt>
                <c:pt idx="2625">
                  <c:v>506.36602799999997</c:v>
                </c:pt>
                <c:pt idx="2626">
                  <c:v>506.53320300000001</c:v>
                </c:pt>
                <c:pt idx="2627">
                  <c:v>506.68646200000001</c:v>
                </c:pt>
                <c:pt idx="2628">
                  <c:v>506.90600599999999</c:v>
                </c:pt>
                <c:pt idx="2629">
                  <c:v>507.15136699999999</c:v>
                </c:pt>
                <c:pt idx="2630">
                  <c:v>507.315765</c:v>
                </c:pt>
                <c:pt idx="2631">
                  <c:v>507.61926299999999</c:v>
                </c:pt>
                <c:pt idx="2632">
                  <c:v>507.81488000000002</c:v>
                </c:pt>
                <c:pt idx="2633">
                  <c:v>507.92837500000002</c:v>
                </c:pt>
                <c:pt idx="2634">
                  <c:v>508.10394300000002</c:v>
                </c:pt>
                <c:pt idx="2635">
                  <c:v>508.29742399999998</c:v>
                </c:pt>
                <c:pt idx="2636">
                  <c:v>508.45330799999999</c:v>
                </c:pt>
                <c:pt idx="2637">
                  <c:v>508.67575099999999</c:v>
                </c:pt>
                <c:pt idx="2638">
                  <c:v>508.89328</c:v>
                </c:pt>
                <c:pt idx="2639">
                  <c:v>509.10821499999997</c:v>
                </c:pt>
                <c:pt idx="2640">
                  <c:v>509.26873799999998</c:v>
                </c:pt>
                <c:pt idx="2641">
                  <c:v>509.46987899999999</c:v>
                </c:pt>
                <c:pt idx="2642">
                  <c:v>509.63922100000002</c:v>
                </c:pt>
                <c:pt idx="2643">
                  <c:v>509.82138099999997</c:v>
                </c:pt>
                <c:pt idx="2644">
                  <c:v>510.00656099999998</c:v>
                </c:pt>
                <c:pt idx="2645">
                  <c:v>510.249481</c:v>
                </c:pt>
                <c:pt idx="2646">
                  <c:v>510.36853000000002</c:v>
                </c:pt>
                <c:pt idx="2647">
                  <c:v>510.624146</c:v>
                </c:pt>
                <c:pt idx="2648">
                  <c:v>510.782104</c:v>
                </c:pt>
                <c:pt idx="2649">
                  <c:v>510.960083</c:v>
                </c:pt>
                <c:pt idx="2650">
                  <c:v>511.12219199999998</c:v>
                </c:pt>
                <c:pt idx="2651">
                  <c:v>511.27123999999998</c:v>
                </c:pt>
                <c:pt idx="2652">
                  <c:v>511.46365400000002</c:v>
                </c:pt>
                <c:pt idx="2653">
                  <c:v>511.66168199999998</c:v>
                </c:pt>
                <c:pt idx="2654">
                  <c:v>511.78845200000001</c:v>
                </c:pt>
                <c:pt idx="2655">
                  <c:v>511.91802999999999</c:v>
                </c:pt>
                <c:pt idx="2656">
                  <c:v>512.16619900000001</c:v>
                </c:pt>
                <c:pt idx="2657">
                  <c:v>512.38665800000001</c:v>
                </c:pt>
                <c:pt idx="2658">
                  <c:v>512.56213400000001</c:v>
                </c:pt>
                <c:pt idx="2659">
                  <c:v>512.712219</c:v>
                </c:pt>
                <c:pt idx="2660">
                  <c:v>513.00695800000005</c:v>
                </c:pt>
                <c:pt idx="2661">
                  <c:v>513.18633999999997</c:v>
                </c:pt>
                <c:pt idx="2662">
                  <c:v>513.35906999999997</c:v>
                </c:pt>
                <c:pt idx="2663">
                  <c:v>513.55304000000001</c:v>
                </c:pt>
                <c:pt idx="2664">
                  <c:v>513.65374799999995</c:v>
                </c:pt>
                <c:pt idx="2665">
                  <c:v>513.89428699999996</c:v>
                </c:pt>
                <c:pt idx="2666">
                  <c:v>514.01281700000004</c:v>
                </c:pt>
                <c:pt idx="2667">
                  <c:v>514.31604000000004</c:v>
                </c:pt>
                <c:pt idx="2668">
                  <c:v>514.50769000000003</c:v>
                </c:pt>
                <c:pt idx="2669">
                  <c:v>514.71917699999995</c:v>
                </c:pt>
                <c:pt idx="2670">
                  <c:v>514.86877400000003</c:v>
                </c:pt>
                <c:pt idx="2671">
                  <c:v>514.98944100000006</c:v>
                </c:pt>
                <c:pt idx="2672">
                  <c:v>515.25408900000002</c:v>
                </c:pt>
                <c:pt idx="2673">
                  <c:v>515.43670699999996</c:v>
                </c:pt>
                <c:pt idx="2674">
                  <c:v>515.67480499999999</c:v>
                </c:pt>
                <c:pt idx="2675">
                  <c:v>515.92846699999996</c:v>
                </c:pt>
                <c:pt idx="2676">
                  <c:v>516.07629399999996</c:v>
                </c:pt>
                <c:pt idx="2677">
                  <c:v>516.20739700000001</c:v>
                </c:pt>
                <c:pt idx="2678">
                  <c:v>516.29247999999995</c:v>
                </c:pt>
                <c:pt idx="2679">
                  <c:v>516.54107699999997</c:v>
                </c:pt>
                <c:pt idx="2680">
                  <c:v>516.78686500000003</c:v>
                </c:pt>
                <c:pt idx="2681">
                  <c:v>517.00689699999998</c:v>
                </c:pt>
                <c:pt idx="2682">
                  <c:v>517.23571800000002</c:v>
                </c:pt>
                <c:pt idx="2683">
                  <c:v>517.40637200000003</c:v>
                </c:pt>
                <c:pt idx="2684">
                  <c:v>517.635132</c:v>
                </c:pt>
                <c:pt idx="2685">
                  <c:v>517.81555200000003</c:v>
                </c:pt>
                <c:pt idx="2686">
                  <c:v>517.96173099999999</c:v>
                </c:pt>
                <c:pt idx="2687">
                  <c:v>518.22436500000003</c:v>
                </c:pt>
                <c:pt idx="2688">
                  <c:v>518.37554899999998</c:v>
                </c:pt>
                <c:pt idx="2689">
                  <c:v>518.51507600000002</c:v>
                </c:pt>
                <c:pt idx="2690">
                  <c:v>518.68707300000005</c:v>
                </c:pt>
                <c:pt idx="2691">
                  <c:v>518.87164299999995</c:v>
                </c:pt>
                <c:pt idx="2692">
                  <c:v>519.04504399999996</c:v>
                </c:pt>
                <c:pt idx="2693">
                  <c:v>519.20989999999995</c:v>
                </c:pt>
                <c:pt idx="2694">
                  <c:v>519.37506099999996</c:v>
                </c:pt>
                <c:pt idx="2695">
                  <c:v>519.61566200000004</c:v>
                </c:pt>
                <c:pt idx="2696">
                  <c:v>519.82147199999997</c:v>
                </c:pt>
                <c:pt idx="2697">
                  <c:v>519.86389199999996</c:v>
                </c:pt>
                <c:pt idx="2698">
                  <c:v>520.09423800000002</c:v>
                </c:pt>
                <c:pt idx="2699">
                  <c:v>520.35131799999999</c:v>
                </c:pt>
                <c:pt idx="2700">
                  <c:v>520.55023200000005</c:v>
                </c:pt>
                <c:pt idx="2701">
                  <c:v>520.77124000000003</c:v>
                </c:pt>
                <c:pt idx="2702">
                  <c:v>520.96783400000004</c:v>
                </c:pt>
                <c:pt idx="2703">
                  <c:v>521.24761999999998</c:v>
                </c:pt>
                <c:pt idx="2704">
                  <c:v>521.45172100000002</c:v>
                </c:pt>
                <c:pt idx="2705">
                  <c:v>521.65856900000006</c:v>
                </c:pt>
                <c:pt idx="2706">
                  <c:v>521.83349599999997</c:v>
                </c:pt>
                <c:pt idx="2707">
                  <c:v>521.97900400000003</c:v>
                </c:pt>
                <c:pt idx="2708">
                  <c:v>522.24731399999996</c:v>
                </c:pt>
                <c:pt idx="2709">
                  <c:v>522.45153800000003</c:v>
                </c:pt>
                <c:pt idx="2710">
                  <c:v>522.66455099999996</c:v>
                </c:pt>
                <c:pt idx="2711">
                  <c:v>522.84332300000005</c:v>
                </c:pt>
                <c:pt idx="2712">
                  <c:v>522.97680700000001</c:v>
                </c:pt>
                <c:pt idx="2713">
                  <c:v>523.165344</c:v>
                </c:pt>
                <c:pt idx="2714">
                  <c:v>523.32861300000002</c:v>
                </c:pt>
                <c:pt idx="2715">
                  <c:v>523.57232699999997</c:v>
                </c:pt>
                <c:pt idx="2716">
                  <c:v>523.75061000000005</c:v>
                </c:pt>
                <c:pt idx="2717">
                  <c:v>523.92218000000003</c:v>
                </c:pt>
                <c:pt idx="2718">
                  <c:v>524.11535600000002</c:v>
                </c:pt>
                <c:pt idx="2719">
                  <c:v>524.25384499999996</c:v>
                </c:pt>
                <c:pt idx="2720">
                  <c:v>524.43762200000003</c:v>
                </c:pt>
                <c:pt idx="2721">
                  <c:v>524.63452099999995</c:v>
                </c:pt>
                <c:pt idx="2722">
                  <c:v>524.75506600000006</c:v>
                </c:pt>
                <c:pt idx="2723">
                  <c:v>524.93957499999999</c:v>
                </c:pt>
                <c:pt idx="2724">
                  <c:v>525.21838400000001</c:v>
                </c:pt>
                <c:pt idx="2725">
                  <c:v>525.44543499999997</c:v>
                </c:pt>
                <c:pt idx="2726">
                  <c:v>525.642517</c:v>
                </c:pt>
                <c:pt idx="2727">
                  <c:v>525.92040999999995</c:v>
                </c:pt>
                <c:pt idx="2728">
                  <c:v>526.09851100000003</c:v>
                </c:pt>
                <c:pt idx="2729">
                  <c:v>526.29357900000002</c:v>
                </c:pt>
                <c:pt idx="2730">
                  <c:v>526.50048800000002</c:v>
                </c:pt>
                <c:pt idx="2731">
                  <c:v>526.58392300000003</c:v>
                </c:pt>
                <c:pt idx="2732">
                  <c:v>526.74499500000002</c:v>
                </c:pt>
                <c:pt idx="2733">
                  <c:v>526.91790800000001</c:v>
                </c:pt>
                <c:pt idx="2734">
                  <c:v>527.10131799999999</c:v>
                </c:pt>
                <c:pt idx="2735">
                  <c:v>527.22650099999998</c:v>
                </c:pt>
                <c:pt idx="2736">
                  <c:v>527.54974400000003</c:v>
                </c:pt>
                <c:pt idx="2737">
                  <c:v>527.77038600000003</c:v>
                </c:pt>
                <c:pt idx="2738">
                  <c:v>527.83752400000003</c:v>
                </c:pt>
                <c:pt idx="2739">
                  <c:v>528.04644800000005</c:v>
                </c:pt>
                <c:pt idx="2740">
                  <c:v>528.20971699999996</c:v>
                </c:pt>
                <c:pt idx="2741">
                  <c:v>528.37524399999995</c:v>
                </c:pt>
                <c:pt idx="2742">
                  <c:v>528.58111599999995</c:v>
                </c:pt>
                <c:pt idx="2743">
                  <c:v>528.83227499999998</c:v>
                </c:pt>
                <c:pt idx="2744">
                  <c:v>529.03814699999998</c:v>
                </c:pt>
                <c:pt idx="2745">
                  <c:v>529.25256300000001</c:v>
                </c:pt>
                <c:pt idx="2746">
                  <c:v>529.47259499999996</c:v>
                </c:pt>
                <c:pt idx="2747">
                  <c:v>529.59747300000004</c:v>
                </c:pt>
                <c:pt idx="2748">
                  <c:v>529.80059800000004</c:v>
                </c:pt>
                <c:pt idx="2749">
                  <c:v>529.93231200000002</c:v>
                </c:pt>
                <c:pt idx="2750">
                  <c:v>530.10320999999999</c:v>
                </c:pt>
                <c:pt idx="2751">
                  <c:v>530.34478799999999</c:v>
                </c:pt>
                <c:pt idx="2752">
                  <c:v>530.53601100000003</c:v>
                </c:pt>
                <c:pt idx="2753">
                  <c:v>530.67846699999996</c:v>
                </c:pt>
                <c:pt idx="2754">
                  <c:v>530.87841800000001</c:v>
                </c:pt>
                <c:pt idx="2755">
                  <c:v>531.05194100000006</c:v>
                </c:pt>
                <c:pt idx="2756">
                  <c:v>531.20239300000003</c:v>
                </c:pt>
                <c:pt idx="2757">
                  <c:v>531.41064500000005</c:v>
                </c:pt>
                <c:pt idx="2758">
                  <c:v>531.688354</c:v>
                </c:pt>
                <c:pt idx="2759">
                  <c:v>531.90173300000004</c:v>
                </c:pt>
                <c:pt idx="2760">
                  <c:v>532.07940699999995</c:v>
                </c:pt>
                <c:pt idx="2761">
                  <c:v>532.234375</c:v>
                </c:pt>
                <c:pt idx="2762">
                  <c:v>532.42681900000002</c:v>
                </c:pt>
                <c:pt idx="2763">
                  <c:v>532.59149200000002</c:v>
                </c:pt>
                <c:pt idx="2764">
                  <c:v>532.79540999999995</c:v>
                </c:pt>
                <c:pt idx="2765">
                  <c:v>532.99652100000003</c:v>
                </c:pt>
                <c:pt idx="2766">
                  <c:v>533.16296399999999</c:v>
                </c:pt>
                <c:pt idx="2767">
                  <c:v>533.36914100000001</c:v>
                </c:pt>
                <c:pt idx="2768">
                  <c:v>533.57904099999996</c:v>
                </c:pt>
                <c:pt idx="2769">
                  <c:v>533.68890399999998</c:v>
                </c:pt>
                <c:pt idx="2770">
                  <c:v>533.97271699999999</c:v>
                </c:pt>
                <c:pt idx="2771">
                  <c:v>534.09674099999995</c:v>
                </c:pt>
                <c:pt idx="2772">
                  <c:v>534.22503700000004</c:v>
                </c:pt>
                <c:pt idx="2773">
                  <c:v>534.43756099999996</c:v>
                </c:pt>
                <c:pt idx="2774">
                  <c:v>534.55755599999998</c:v>
                </c:pt>
                <c:pt idx="2775">
                  <c:v>534.76635699999997</c:v>
                </c:pt>
                <c:pt idx="2776">
                  <c:v>534.934753</c:v>
                </c:pt>
                <c:pt idx="2777">
                  <c:v>535.17156999999997</c:v>
                </c:pt>
                <c:pt idx="2778">
                  <c:v>535.26251200000002</c:v>
                </c:pt>
                <c:pt idx="2779">
                  <c:v>535.49768099999994</c:v>
                </c:pt>
                <c:pt idx="2780">
                  <c:v>535.70904499999995</c:v>
                </c:pt>
                <c:pt idx="2781">
                  <c:v>535.96227999999996</c:v>
                </c:pt>
                <c:pt idx="2782">
                  <c:v>536.10156300000006</c:v>
                </c:pt>
                <c:pt idx="2783">
                  <c:v>536.36798099999999</c:v>
                </c:pt>
                <c:pt idx="2784">
                  <c:v>536.57379200000003</c:v>
                </c:pt>
                <c:pt idx="2785">
                  <c:v>536.73687700000005</c:v>
                </c:pt>
                <c:pt idx="2786">
                  <c:v>536.95477300000005</c:v>
                </c:pt>
                <c:pt idx="2787">
                  <c:v>537.120361</c:v>
                </c:pt>
                <c:pt idx="2788">
                  <c:v>537.22021500000005</c:v>
                </c:pt>
                <c:pt idx="2789">
                  <c:v>537.45208700000001</c:v>
                </c:pt>
                <c:pt idx="2790">
                  <c:v>537.70281999999997</c:v>
                </c:pt>
                <c:pt idx="2791">
                  <c:v>537.91943400000002</c:v>
                </c:pt>
                <c:pt idx="2792">
                  <c:v>538.10943599999996</c:v>
                </c:pt>
                <c:pt idx="2793">
                  <c:v>538.30401600000005</c:v>
                </c:pt>
                <c:pt idx="2794">
                  <c:v>538.45300299999997</c:v>
                </c:pt>
                <c:pt idx="2795">
                  <c:v>538.69543499999997</c:v>
                </c:pt>
                <c:pt idx="2796">
                  <c:v>538.863831</c:v>
                </c:pt>
                <c:pt idx="2797">
                  <c:v>539.05175799999995</c:v>
                </c:pt>
                <c:pt idx="2798">
                  <c:v>539.20336899999995</c:v>
                </c:pt>
                <c:pt idx="2799">
                  <c:v>539.43145800000002</c:v>
                </c:pt>
                <c:pt idx="2800">
                  <c:v>539.59594700000002</c:v>
                </c:pt>
                <c:pt idx="2801">
                  <c:v>539.70886199999995</c:v>
                </c:pt>
                <c:pt idx="2802">
                  <c:v>539.86084000000005</c:v>
                </c:pt>
                <c:pt idx="2803">
                  <c:v>540.11688200000003</c:v>
                </c:pt>
                <c:pt idx="2804">
                  <c:v>540.26104699999996</c:v>
                </c:pt>
                <c:pt idx="2805">
                  <c:v>540.447632</c:v>
                </c:pt>
                <c:pt idx="2806">
                  <c:v>540.62835700000005</c:v>
                </c:pt>
                <c:pt idx="2807">
                  <c:v>540.81225600000005</c:v>
                </c:pt>
                <c:pt idx="2808">
                  <c:v>540.983521</c:v>
                </c:pt>
                <c:pt idx="2809">
                  <c:v>541.17962599999998</c:v>
                </c:pt>
                <c:pt idx="2810">
                  <c:v>541.34771699999999</c:v>
                </c:pt>
                <c:pt idx="2811">
                  <c:v>541.59826699999996</c:v>
                </c:pt>
                <c:pt idx="2812">
                  <c:v>541.756348</c:v>
                </c:pt>
                <c:pt idx="2813">
                  <c:v>541.930115</c:v>
                </c:pt>
                <c:pt idx="2814">
                  <c:v>542.09216300000003</c:v>
                </c:pt>
                <c:pt idx="2815">
                  <c:v>542.37261999999998</c:v>
                </c:pt>
                <c:pt idx="2816">
                  <c:v>542.50427200000001</c:v>
                </c:pt>
                <c:pt idx="2817">
                  <c:v>542.64221199999997</c:v>
                </c:pt>
                <c:pt idx="2818">
                  <c:v>542.78308100000004</c:v>
                </c:pt>
                <c:pt idx="2819">
                  <c:v>543.00793499999997</c:v>
                </c:pt>
                <c:pt idx="2820">
                  <c:v>543.24420199999997</c:v>
                </c:pt>
                <c:pt idx="2821">
                  <c:v>543.36157200000002</c:v>
                </c:pt>
                <c:pt idx="2822">
                  <c:v>543.50256300000001</c:v>
                </c:pt>
                <c:pt idx="2823">
                  <c:v>543.81616199999996</c:v>
                </c:pt>
                <c:pt idx="2824">
                  <c:v>544.01153599999998</c:v>
                </c:pt>
                <c:pt idx="2825">
                  <c:v>544.15484600000002</c:v>
                </c:pt>
                <c:pt idx="2826">
                  <c:v>544.38214100000005</c:v>
                </c:pt>
                <c:pt idx="2827">
                  <c:v>544.52929700000004</c:v>
                </c:pt>
                <c:pt idx="2828">
                  <c:v>544.71911599999999</c:v>
                </c:pt>
                <c:pt idx="2829">
                  <c:v>544.92199700000003</c:v>
                </c:pt>
                <c:pt idx="2830">
                  <c:v>545.09454300000004</c:v>
                </c:pt>
                <c:pt idx="2831">
                  <c:v>545.246399</c:v>
                </c:pt>
                <c:pt idx="2832">
                  <c:v>545.47924799999998</c:v>
                </c:pt>
                <c:pt idx="2833">
                  <c:v>545.66662599999995</c:v>
                </c:pt>
                <c:pt idx="2834">
                  <c:v>545.86090100000001</c:v>
                </c:pt>
                <c:pt idx="2835">
                  <c:v>546.11968999999999</c:v>
                </c:pt>
                <c:pt idx="2836">
                  <c:v>546.328125</c:v>
                </c:pt>
                <c:pt idx="2837">
                  <c:v>546.44964600000003</c:v>
                </c:pt>
                <c:pt idx="2838">
                  <c:v>546.61358600000005</c:v>
                </c:pt>
                <c:pt idx="2839">
                  <c:v>546.87548800000002</c:v>
                </c:pt>
                <c:pt idx="2840">
                  <c:v>547.08691399999998</c:v>
                </c:pt>
                <c:pt idx="2841">
                  <c:v>547.23767099999998</c:v>
                </c:pt>
                <c:pt idx="2842">
                  <c:v>547.39654499999995</c:v>
                </c:pt>
                <c:pt idx="2843">
                  <c:v>547.57440199999996</c:v>
                </c:pt>
                <c:pt idx="2844">
                  <c:v>547.76769999999999</c:v>
                </c:pt>
                <c:pt idx="2845">
                  <c:v>548.01232900000002</c:v>
                </c:pt>
                <c:pt idx="2846">
                  <c:v>548.22644000000003</c:v>
                </c:pt>
                <c:pt idx="2847">
                  <c:v>548.38195800000005</c:v>
                </c:pt>
                <c:pt idx="2848">
                  <c:v>548.60375999999997</c:v>
                </c:pt>
                <c:pt idx="2849">
                  <c:v>548.77313200000003</c:v>
                </c:pt>
                <c:pt idx="2850">
                  <c:v>548.96856700000001</c:v>
                </c:pt>
                <c:pt idx="2851">
                  <c:v>549.13781700000004</c:v>
                </c:pt>
                <c:pt idx="2852">
                  <c:v>549.33489999999995</c:v>
                </c:pt>
                <c:pt idx="2853">
                  <c:v>549.587219</c:v>
                </c:pt>
                <c:pt idx="2854">
                  <c:v>549.723206</c:v>
                </c:pt>
                <c:pt idx="2855">
                  <c:v>549.87188700000002</c:v>
                </c:pt>
                <c:pt idx="2856">
                  <c:v>550.09899900000005</c:v>
                </c:pt>
                <c:pt idx="2857">
                  <c:v>550.29516599999999</c:v>
                </c:pt>
                <c:pt idx="2858">
                  <c:v>550.37750200000005</c:v>
                </c:pt>
                <c:pt idx="2859">
                  <c:v>550.62231399999996</c:v>
                </c:pt>
                <c:pt idx="2860">
                  <c:v>550.78668200000004</c:v>
                </c:pt>
                <c:pt idx="2861">
                  <c:v>550.90368699999999</c:v>
                </c:pt>
                <c:pt idx="2862">
                  <c:v>551.13848900000005</c:v>
                </c:pt>
                <c:pt idx="2863">
                  <c:v>551.29156499999999</c:v>
                </c:pt>
                <c:pt idx="2864">
                  <c:v>551.48913600000003</c:v>
                </c:pt>
                <c:pt idx="2865">
                  <c:v>551.73516800000004</c:v>
                </c:pt>
                <c:pt idx="2866">
                  <c:v>551.86267099999998</c:v>
                </c:pt>
                <c:pt idx="2867">
                  <c:v>552.11505099999999</c:v>
                </c:pt>
                <c:pt idx="2868">
                  <c:v>552.32299799999998</c:v>
                </c:pt>
                <c:pt idx="2869">
                  <c:v>552.41711399999997</c:v>
                </c:pt>
                <c:pt idx="2870">
                  <c:v>552.58734100000004</c:v>
                </c:pt>
                <c:pt idx="2871">
                  <c:v>552.77673300000004</c:v>
                </c:pt>
                <c:pt idx="2872">
                  <c:v>552.96527100000003</c:v>
                </c:pt>
                <c:pt idx="2873">
                  <c:v>553.12542699999995</c:v>
                </c:pt>
                <c:pt idx="2874">
                  <c:v>553.28894000000003</c:v>
                </c:pt>
                <c:pt idx="2875">
                  <c:v>553.51446499999997</c:v>
                </c:pt>
                <c:pt idx="2876">
                  <c:v>553.72265600000003</c:v>
                </c:pt>
                <c:pt idx="2877">
                  <c:v>553.91784700000005</c:v>
                </c:pt>
                <c:pt idx="2878">
                  <c:v>554.07922399999995</c:v>
                </c:pt>
                <c:pt idx="2879">
                  <c:v>554.29974400000003</c:v>
                </c:pt>
                <c:pt idx="2880">
                  <c:v>554.36407499999996</c:v>
                </c:pt>
                <c:pt idx="2881">
                  <c:v>554.62005599999998</c:v>
                </c:pt>
                <c:pt idx="2882">
                  <c:v>554.806152</c:v>
                </c:pt>
                <c:pt idx="2883">
                  <c:v>555.05053699999996</c:v>
                </c:pt>
                <c:pt idx="2884">
                  <c:v>555.12591599999996</c:v>
                </c:pt>
                <c:pt idx="2885">
                  <c:v>555.37640399999998</c:v>
                </c:pt>
                <c:pt idx="2886">
                  <c:v>555.66747999999995</c:v>
                </c:pt>
                <c:pt idx="2887">
                  <c:v>555.78479000000004</c:v>
                </c:pt>
                <c:pt idx="2888">
                  <c:v>556.03027299999997</c:v>
                </c:pt>
                <c:pt idx="2889">
                  <c:v>556.21313499999997</c:v>
                </c:pt>
                <c:pt idx="2890">
                  <c:v>556.30914299999995</c:v>
                </c:pt>
                <c:pt idx="2891">
                  <c:v>556.45165999999995</c:v>
                </c:pt>
                <c:pt idx="2892">
                  <c:v>556.725281</c:v>
                </c:pt>
                <c:pt idx="2893">
                  <c:v>556.92834500000004</c:v>
                </c:pt>
                <c:pt idx="2894">
                  <c:v>557.033997</c:v>
                </c:pt>
                <c:pt idx="2895">
                  <c:v>557.24060099999997</c:v>
                </c:pt>
                <c:pt idx="2896">
                  <c:v>557.43170199999997</c:v>
                </c:pt>
                <c:pt idx="2897">
                  <c:v>557.60253899999998</c:v>
                </c:pt>
                <c:pt idx="2898">
                  <c:v>557.68878199999995</c:v>
                </c:pt>
                <c:pt idx="2899">
                  <c:v>557.95599400000003</c:v>
                </c:pt>
                <c:pt idx="2900">
                  <c:v>558.207764</c:v>
                </c:pt>
                <c:pt idx="2901">
                  <c:v>558.348389</c:v>
                </c:pt>
                <c:pt idx="2902">
                  <c:v>558.524719</c:v>
                </c:pt>
                <c:pt idx="2903">
                  <c:v>558.67486599999995</c:v>
                </c:pt>
                <c:pt idx="2904">
                  <c:v>558.92480499999999</c:v>
                </c:pt>
                <c:pt idx="2905">
                  <c:v>559.08966099999998</c:v>
                </c:pt>
                <c:pt idx="2906">
                  <c:v>559.29718000000003</c:v>
                </c:pt>
                <c:pt idx="2907">
                  <c:v>559.49908400000004</c:v>
                </c:pt>
                <c:pt idx="2908">
                  <c:v>559.70849599999997</c:v>
                </c:pt>
                <c:pt idx="2909">
                  <c:v>559.87701400000003</c:v>
                </c:pt>
                <c:pt idx="2910">
                  <c:v>560.07629399999996</c:v>
                </c:pt>
                <c:pt idx="2911">
                  <c:v>560.32110599999999</c:v>
                </c:pt>
                <c:pt idx="2912">
                  <c:v>560.49432400000001</c:v>
                </c:pt>
                <c:pt idx="2913">
                  <c:v>560.63543700000002</c:v>
                </c:pt>
                <c:pt idx="2914">
                  <c:v>560.81835899999999</c:v>
                </c:pt>
                <c:pt idx="2915">
                  <c:v>560.99560499999995</c:v>
                </c:pt>
                <c:pt idx="2916">
                  <c:v>561.10864300000003</c:v>
                </c:pt>
                <c:pt idx="2917">
                  <c:v>561.24334699999997</c:v>
                </c:pt>
                <c:pt idx="2918">
                  <c:v>561.46423300000004</c:v>
                </c:pt>
                <c:pt idx="2919">
                  <c:v>561.62268099999994</c:v>
                </c:pt>
                <c:pt idx="2920">
                  <c:v>561.85626200000002</c:v>
                </c:pt>
                <c:pt idx="2921">
                  <c:v>561.97436500000003</c:v>
                </c:pt>
                <c:pt idx="2922">
                  <c:v>562.20239300000003</c:v>
                </c:pt>
                <c:pt idx="2923">
                  <c:v>562.42059300000005</c:v>
                </c:pt>
                <c:pt idx="2924">
                  <c:v>562.57061799999997</c:v>
                </c:pt>
                <c:pt idx="2925">
                  <c:v>562.67950399999995</c:v>
                </c:pt>
                <c:pt idx="2926">
                  <c:v>562.86242700000003</c:v>
                </c:pt>
                <c:pt idx="2927">
                  <c:v>563.08435099999997</c:v>
                </c:pt>
                <c:pt idx="2928">
                  <c:v>563.30242899999996</c:v>
                </c:pt>
                <c:pt idx="2929">
                  <c:v>563.57458499999996</c:v>
                </c:pt>
                <c:pt idx="2930">
                  <c:v>563.727844</c:v>
                </c:pt>
                <c:pt idx="2931">
                  <c:v>563.94732699999997</c:v>
                </c:pt>
                <c:pt idx="2932">
                  <c:v>564.06170699999996</c:v>
                </c:pt>
                <c:pt idx="2933">
                  <c:v>564.32745399999999</c:v>
                </c:pt>
                <c:pt idx="2934">
                  <c:v>564.46246299999996</c:v>
                </c:pt>
                <c:pt idx="2935">
                  <c:v>564.62176499999998</c:v>
                </c:pt>
                <c:pt idx="2936">
                  <c:v>564.86932400000001</c:v>
                </c:pt>
                <c:pt idx="2937">
                  <c:v>565.07379200000003</c:v>
                </c:pt>
                <c:pt idx="2938">
                  <c:v>565.18640100000005</c:v>
                </c:pt>
                <c:pt idx="2939">
                  <c:v>565.42810099999997</c:v>
                </c:pt>
                <c:pt idx="2940">
                  <c:v>565.66815199999996</c:v>
                </c:pt>
                <c:pt idx="2941">
                  <c:v>565.84387200000003</c:v>
                </c:pt>
                <c:pt idx="2942">
                  <c:v>566.00805700000001</c:v>
                </c:pt>
                <c:pt idx="2943">
                  <c:v>566.18255599999998</c:v>
                </c:pt>
                <c:pt idx="2944">
                  <c:v>566.39837599999998</c:v>
                </c:pt>
                <c:pt idx="2945">
                  <c:v>566.566101</c:v>
                </c:pt>
                <c:pt idx="2946">
                  <c:v>566.73980700000004</c:v>
                </c:pt>
                <c:pt idx="2947">
                  <c:v>566.89819299999999</c:v>
                </c:pt>
                <c:pt idx="2948">
                  <c:v>567.03234899999995</c:v>
                </c:pt>
                <c:pt idx="2949">
                  <c:v>567.255493</c:v>
                </c:pt>
                <c:pt idx="2950">
                  <c:v>567.38220200000001</c:v>
                </c:pt>
                <c:pt idx="2951">
                  <c:v>567.67016599999999</c:v>
                </c:pt>
                <c:pt idx="2952">
                  <c:v>567.89495799999997</c:v>
                </c:pt>
                <c:pt idx="2953">
                  <c:v>567.942139</c:v>
                </c:pt>
                <c:pt idx="2954">
                  <c:v>568.26000999999997</c:v>
                </c:pt>
                <c:pt idx="2955">
                  <c:v>568.441956</c:v>
                </c:pt>
                <c:pt idx="2956">
                  <c:v>568.61676</c:v>
                </c:pt>
                <c:pt idx="2957">
                  <c:v>568.77069100000006</c:v>
                </c:pt>
                <c:pt idx="2958">
                  <c:v>569.00994900000001</c:v>
                </c:pt>
                <c:pt idx="2959">
                  <c:v>569.13574200000005</c:v>
                </c:pt>
                <c:pt idx="2960">
                  <c:v>569.302368</c:v>
                </c:pt>
                <c:pt idx="2961">
                  <c:v>569.46978799999999</c:v>
                </c:pt>
                <c:pt idx="2962">
                  <c:v>569.685608</c:v>
                </c:pt>
                <c:pt idx="2963">
                  <c:v>569.77966300000003</c:v>
                </c:pt>
                <c:pt idx="2964">
                  <c:v>569.94079599999998</c:v>
                </c:pt>
                <c:pt idx="2965">
                  <c:v>570.22442599999999</c:v>
                </c:pt>
                <c:pt idx="2966">
                  <c:v>570.31207300000005</c:v>
                </c:pt>
                <c:pt idx="2967">
                  <c:v>570.58056599999998</c:v>
                </c:pt>
                <c:pt idx="2968">
                  <c:v>570.712219</c:v>
                </c:pt>
                <c:pt idx="2969">
                  <c:v>570.86035200000003</c:v>
                </c:pt>
                <c:pt idx="2970">
                  <c:v>571.12170400000002</c:v>
                </c:pt>
                <c:pt idx="2971">
                  <c:v>571.15460199999995</c:v>
                </c:pt>
                <c:pt idx="2972">
                  <c:v>571.39544699999999</c:v>
                </c:pt>
                <c:pt idx="2973">
                  <c:v>571.53601100000003</c:v>
                </c:pt>
                <c:pt idx="2974">
                  <c:v>571.80230700000004</c:v>
                </c:pt>
                <c:pt idx="2975">
                  <c:v>571.90338099999997</c:v>
                </c:pt>
                <c:pt idx="2976">
                  <c:v>572.06976299999997</c:v>
                </c:pt>
                <c:pt idx="2977">
                  <c:v>572.22174099999995</c:v>
                </c:pt>
                <c:pt idx="2978">
                  <c:v>572.493652</c:v>
                </c:pt>
                <c:pt idx="2979">
                  <c:v>572.70812999999998</c:v>
                </c:pt>
                <c:pt idx="2980">
                  <c:v>572.82751499999995</c:v>
                </c:pt>
                <c:pt idx="2981">
                  <c:v>572.98303199999998</c:v>
                </c:pt>
                <c:pt idx="2982">
                  <c:v>573.21130400000004</c:v>
                </c:pt>
                <c:pt idx="2983">
                  <c:v>573.38183600000002</c:v>
                </c:pt>
                <c:pt idx="2984">
                  <c:v>573.58605999999997</c:v>
                </c:pt>
                <c:pt idx="2985">
                  <c:v>573.828125</c:v>
                </c:pt>
                <c:pt idx="2986">
                  <c:v>574.01428199999998</c:v>
                </c:pt>
                <c:pt idx="2987">
                  <c:v>574.19793700000002</c:v>
                </c:pt>
                <c:pt idx="2988">
                  <c:v>574.34130900000002</c:v>
                </c:pt>
                <c:pt idx="2989">
                  <c:v>574.44415300000003</c:v>
                </c:pt>
                <c:pt idx="2990">
                  <c:v>574.66131600000006</c:v>
                </c:pt>
                <c:pt idx="2991">
                  <c:v>574.87011700000005</c:v>
                </c:pt>
                <c:pt idx="2992">
                  <c:v>575.087219</c:v>
                </c:pt>
                <c:pt idx="2993">
                  <c:v>575.23913600000003</c:v>
                </c:pt>
                <c:pt idx="2994">
                  <c:v>575.43072500000005</c:v>
                </c:pt>
                <c:pt idx="2995">
                  <c:v>575.64416500000004</c:v>
                </c:pt>
                <c:pt idx="2996">
                  <c:v>575.87316899999996</c:v>
                </c:pt>
                <c:pt idx="2997">
                  <c:v>576.00122099999999</c:v>
                </c:pt>
                <c:pt idx="2998">
                  <c:v>576.24566700000003</c:v>
                </c:pt>
                <c:pt idx="2999">
                  <c:v>576.39355499999999</c:v>
                </c:pt>
                <c:pt idx="3000">
                  <c:v>576.47192399999994</c:v>
                </c:pt>
                <c:pt idx="3001">
                  <c:v>576.67340100000001</c:v>
                </c:pt>
                <c:pt idx="3002">
                  <c:v>576.83557099999996</c:v>
                </c:pt>
                <c:pt idx="3003">
                  <c:v>577.07006799999999</c:v>
                </c:pt>
                <c:pt idx="3004">
                  <c:v>577.24157700000001</c:v>
                </c:pt>
                <c:pt idx="3005">
                  <c:v>577.48382600000002</c:v>
                </c:pt>
                <c:pt idx="3006">
                  <c:v>577.65557899999999</c:v>
                </c:pt>
                <c:pt idx="3007">
                  <c:v>577.72937000000002</c:v>
                </c:pt>
                <c:pt idx="3008">
                  <c:v>577.98034700000005</c:v>
                </c:pt>
                <c:pt idx="3009">
                  <c:v>578.12463400000001</c:v>
                </c:pt>
                <c:pt idx="3010">
                  <c:v>578.38738999999998</c:v>
                </c:pt>
                <c:pt idx="3011">
                  <c:v>578.51666299999999</c:v>
                </c:pt>
                <c:pt idx="3012">
                  <c:v>578.72662400000002</c:v>
                </c:pt>
                <c:pt idx="3013">
                  <c:v>578.89733899999999</c:v>
                </c:pt>
                <c:pt idx="3014">
                  <c:v>579.033997</c:v>
                </c:pt>
                <c:pt idx="3015">
                  <c:v>579.29132100000004</c:v>
                </c:pt>
                <c:pt idx="3016">
                  <c:v>579.54040499999996</c:v>
                </c:pt>
                <c:pt idx="3017">
                  <c:v>579.65527299999997</c:v>
                </c:pt>
                <c:pt idx="3018">
                  <c:v>579.75128199999995</c:v>
                </c:pt>
                <c:pt idx="3019">
                  <c:v>579.93914800000005</c:v>
                </c:pt>
                <c:pt idx="3020">
                  <c:v>580.14770499999997</c:v>
                </c:pt>
                <c:pt idx="3021">
                  <c:v>580.32971199999997</c:v>
                </c:pt>
                <c:pt idx="3022">
                  <c:v>580.47039800000005</c:v>
                </c:pt>
                <c:pt idx="3023">
                  <c:v>580.71716300000003</c:v>
                </c:pt>
                <c:pt idx="3024">
                  <c:v>580.90155000000004</c:v>
                </c:pt>
                <c:pt idx="3025">
                  <c:v>581.15905799999996</c:v>
                </c:pt>
                <c:pt idx="3026">
                  <c:v>581.33630400000004</c:v>
                </c:pt>
                <c:pt idx="3027">
                  <c:v>581.57525599999997</c:v>
                </c:pt>
                <c:pt idx="3028">
                  <c:v>581.75134300000002</c:v>
                </c:pt>
                <c:pt idx="3029">
                  <c:v>581.99475099999995</c:v>
                </c:pt>
                <c:pt idx="3030">
                  <c:v>582.17987100000005</c:v>
                </c:pt>
                <c:pt idx="3031">
                  <c:v>582.36602800000003</c:v>
                </c:pt>
                <c:pt idx="3032">
                  <c:v>582.46942100000001</c:v>
                </c:pt>
                <c:pt idx="3033">
                  <c:v>582.69769299999996</c:v>
                </c:pt>
                <c:pt idx="3034">
                  <c:v>582.86224400000003</c:v>
                </c:pt>
                <c:pt idx="3035">
                  <c:v>583.17596400000002</c:v>
                </c:pt>
                <c:pt idx="3036">
                  <c:v>583.33184800000004</c:v>
                </c:pt>
                <c:pt idx="3037">
                  <c:v>583.48675500000002</c:v>
                </c:pt>
                <c:pt idx="3038">
                  <c:v>583.61377000000005</c:v>
                </c:pt>
                <c:pt idx="3039">
                  <c:v>583.816284</c:v>
                </c:pt>
                <c:pt idx="3040">
                  <c:v>584.01916500000004</c:v>
                </c:pt>
                <c:pt idx="3041">
                  <c:v>584.176514</c:v>
                </c:pt>
                <c:pt idx="3042">
                  <c:v>584.38085899999999</c:v>
                </c:pt>
                <c:pt idx="3043">
                  <c:v>584.56835899999999</c:v>
                </c:pt>
                <c:pt idx="3044">
                  <c:v>584.76525900000001</c:v>
                </c:pt>
                <c:pt idx="3045">
                  <c:v>585.01464799999997</c:v>
                </c:pt>
                <c:pt idx="3046">
                  <c:v>585.17108199999996</c:v>
                </c:pt>
                <c:pt idx="3047">
                  <c:v>585.23858600000005</c:v>
                </c:pt>
                <c:pt idx="3048">
                  <c:v>585.38653599999998</c:v>
                </c:pt>
                <c:pt idx="3049">
                  <c:v>585.60888699999998</c:v>
                </c:pt>
                <c:pt idx="3050">
                  <c:v>585.79571499999997</c:v>
                </c:pt>
                <c:pt idx="3051">
                  <c:v>585.84228499999995</c:v>
                </c:pt>
                <c:pt idx="3052">
                  <c:v>586.16790800000001</c:v>
                </c:pt>
                <c:pt idx="3053">
                  <c:v>586.27264400000001</c:v>
                </c:pt>
                <c:pt idx="3054">
                  <c:v>586.45770300000004</c:v>
                </c:pt>
                <c:pt idx="3055">
                  <c:v>586.67004399999996</c:v>
                </c:pt>
                <c:pt idx="3056">
                  <c:v>586.87335199999995</c:v>
                </c:pt>
                <c:pt idx="3057">
                  <c:v>586.97357199999999</c:v>
                </c:pt>
                <c:pt idx="3058">
                  <c:v>587.21661400000005</c:v>
                </c:pt>
                <c:pt idx="3059">
                  <c:v>587.32891800000004</c:v>
                </c:pt>
                <c:pt idx="3060">
                  <c:v>587.53198199999997</c:v>
                </c:pt>
                <c:pt idx="3061">
                  <c:v>587.76593000000003</c:v>
                </c:pt>
                <c:pt idx="3062">
                  <c:v>587.87884499999996</c:v>
                </c:pt>
                <c:pt idx="3063">
                  <c:v>588.12994400000002</c:v>
                </c:pt>
                <c:pt idx="3064">
                  <c:v>588.28167699999995</c:v>
                </c:pt>
                <c:pt idx="3065">
                  <c:v>588.37133800000004</c:v>
                </c:pt>
                <c:pt idx="3066">
                  <c:v>588.62884499999996</c:v>
                </c:pt>
                <c:pt idx="3067">
                  <c:v>588.90374799999995</c:v>
                </c:pt>
                <c:pt idx="3068">
                  <c:v>589.00933799999996</c:v>
                </c:pt>
                <c:pt idx="3069">
                  <c:v>589.28857400000004</c:v>
                </c:pt>
                <c:pt idx="3070">
                  <c:v>589.38201900000001</c:v>
                </c:pt>
                <c:pt idx="3071">
                  <c:v>589.53283699999997</c:v>
                </c:pt>
                <c:pt idx="3072">
                  <c:v>589.77160600000002</c:v>
                </c:pt>
                <c:pt idx="3073">
                  <c:v>589.97363299999995</c:v>
                </c:pt>
                <c:pt idx="3074">
                  <c:v>590.11566200000004</c:v>
                </c:pt>
                <c:pt idx="3075">
                  <c:v>590.23193400000002</c:v>
                </c:pt>
                <c:pt idx="3076">
                  <c:v>590.43548599999997</c:v>
                </c:pt>
                <c:pt idx="3077">
                  <c:v>590.74890100000005</c:v>
                </c:pt>
                <c:pt idx="3078">
                  <c:v>590.88903800000003</c:v>
                </c:pt>
                <c:pt idx="3079">
                  <c:v>591.05572500000005</c:v>
                </c:pt>
                <c:pt idx="3080">
                  <c:v>591.28991699999995</c:v>
                </c:pt>
                <c:pt idx="3081">
                  <c:v>591.44348100000002</c:v>
                </c:pt>
                <c:pt idx="3082">
                  <c:v>591.73083499999996</c:v>
                </c:pt>
                <c:pt idx="3083">
                  <c:v>591.92871100000002</c:v>
                </c:pt>
                <c:pt idx="3084">
                  <c:v>592.036743</c:v>
                </c:pt>
                <c:pt idx="3085">
                  <c:v>592.24145499999997</c:v>
                </c:pt>
                <c:pt idx="3086">
                  <c:v>592.53710899999999</c:v>
                </c:pt>
                <c:pt idx="3087">
                  <c:v>592.59674099999995</c:v>
                </c:pt>
                <c:pt idx="3088">
                  <c:v>592.84661900000003</c:v>
                </c:pt>
                <c:pt idx="3089">
                  <c:v>592.97039800000005</c:v>
                </c:pt>
                <c:pt idx="3090">
                  <c:v>593.13970900000004</c:v>
                </c:pt>
                <c:pt idx="3091">
                  <c:v>593.38397199999997</c:v>
                </c:pt>
                <c:pt idx="3092">
                  <c:v>593.52477999999996</c:v>
                </c:pt>
                <c:pt idx="3093">
                  <c:v>593.67480499999999</c:v>
                </c:pt>
                <c:pt idx="3094">
                  <c:v>593.926331</c:v>
                </c:pt>
                <c:pt idx="3095">
                  <c:v>594.09210199999995</c:v>
                </c:pt>
                <c:pt idx="3096">
                  <c:v>594.110229</c:v>
                </c:pt>
                <c:pt idx="3097">
                  <c:v>594.31109600000002</c:v>
                </c:pt>
                <c:pt idx="3098">
                  <c:v>594.52600099999995</c:v>
                </c:pt>
                <c:pt idx="3099">
                  <c:v>594.83575399999995</c:v>
                </c:pt>
                <c:pt idx="3100">
                  <c:v>594.946777</c:v>
                </c:pt>
                <c:pt idx="3101">
                  <c:v>595.03613299999995</c:v>
                </c:pt>
                <c:pt idx="3102">
                  <c:v>595.16479500000003</c:v>
                </c:pt>
                <c:pt idx="3103">
                  <c:v>595.40667699999995</c:v>
                </c:pt>
                <c:pt idx="3104">
                  <c:v>595.73016399999995</c:v>
                </c:pt>
                <c:pt idx="3105">
                  <c:v>595.88812299999995</c:v>
                </c:pt>
                <c:pt idx="3106">
                  <c:v>596.12567100000001</c:v>
                </c:pt>
                <c:pt idx="3107">
                  <c:v>596.35394299999996</c:v>
                </c:pt>
                <c:pt idx="3108">
                  <c:v>596.51232900000002</c:v>
                </c:pt>
                <c:pt idx="3109">
                  <c:v>596.730774</c:v>
                </c:pt>
                <c:pt idx="3110">
                  <c:v>596.94561799999997</c:v>
                </c:pt>
                <c:pt idx="3111">
                  <c:v>597.14306599999998</c:v>
                </c:pt>
                <c:pt idx="3112">
                  <c:v>597.28735400000005</c:v>
                </c:pt>
                <c:pt idx="3113">
                  <c:v>597.50598100000002</c:v>
                </c:pt>
                <c:pt idx="3114">
                  <c:v>597.63116500000001</c:v>
                </c:pt>
                <c:pt idx="3115">
                  <c:v>597.78186000000005</c:v>
                </c:pt>
                <c:pt idx="3116">
                  <c:v>598.05877699999996</c:v>
                </c:pt>
                <c:pt idx="3117">
                  <c:v>598.24163799999997</c:v>
                </c:pt>
                <c:pt idx="3118">
                  <c:v>598.28912400000002</c:v>
                </c:pt>
                <c:pt idx="3119">
                  <c:v>598.59429899999998</c:v>
                </c:pt>
                <c:pt idx="3120">
                  <c:v>598.72930899999994</c:v>
                </c:pt>
                <c:pt idx="3121">
                  <c:v>598.87762499999997</c:v>
                </c:pt>
                <c:pt idx="3122">
                  <c:v>599.06530799999996</c:v>
                </c:pt>
                <c:pt idx="3123">
                  <c:v>599.17987100000005</c:v>
                </c:pt>
                <c:pt idx="3124">
                  <c:v>599.446594</c:v>
                </c:pt>
                <c:pt idx="3125">
                  <c:v>599.66510000000005</c:v>
                </c:pt>
                <c:pt idx="3126">
                  <c:v>599.86578399999996</c:v>
                </c:pt>
                <c:pt idx="3127">
                  <c:v>600.09307899999999</c:v>
                </c:pt>
                <c:pt idx="3128">
                  <c:v>600.30401600000005</c:v>
                </c:pt>
                <c:pt idx="3129">
                  <c:v>600.38452099999995</c:v>
                </c:pt>
                <c:pt idx="3130">
                  <c:v>600.63232400000004</c:v>
                </c:pt>
                <c:pt idx="3131">
                  <c:v>600.817993</c:v>
                </c:pt>
                <c:pt idx="3132">
                  <c:v>601.00518799999998</c:v>
                </c:pt>
                <c:pt idx="3133">
                  <c:v>601.18335000000002</c:v>
                </c:pt>
                <c:pt idx="3134">
                  <c:v>601.32153300000004</c:v>
                </c:pt>
                <c:pt idx="3135">
                  <c:v>601.53057899999999</c:v>
                </c:pt>
                <c:pt idx="3136">
                  <c:v>601.71118200000001</c:v>
                </c:pt>
                <c:pt idx="3137">
                  <c:v>601.94445800000005</c:v>
                </c:pt>
                <c:pt idx="3138">
                  <c:v>602.12481700000001</c:v>
                </c:pt>
                <c:pt idx="3139">
                  <c:v>602.31646699999999</c:v>
                </c:pt>
                <c:pt idx="3140">
                  <c:v>602.45300299999997</c:v>
                </c:pt>
                <c:pt idx="3141">
                  <c:v>602.68139599999995</c:v>
                </c:pt>
                <c:pt idx="3142">
                  <c:v>602.81201199999998</c:v>
                </c:pt>
                <c:pt idx="3143">
                  <c:v>603.09570299999996</c:v>
                </c:pt>
                <c:pt idx="3144">
                  <c:v>603.18731700000001</c:v>
                </c:pt>
                <c:pt idx="3145">
                  <c:v>603.37506099999996</c:v>
                </c:pt>
                <c:pt idx="3146">
                  <c:v>603.587402</c:v>
                </c:pt>
                <c:pt idx="3147">
                  <c:v>603.66320800000005</c:v>
                </c:pt>
                <c:pt idx="3148">
                  <c:v>603.89520300000004</c:v>
                </c:pt>
                <c:pt idx="3149">
                  <c:v>604.14917000000003</c:v>
                </c:pt>
                <c:pt idx="3150">
                  <c:v>604.36529499999995</c:v>
                </c:pt>
                <c:pt idx="3151">
                  <c:v>604.556152</c:v>
                </c:pt>
                <c:pt idx="3152">
                  <c:v>604.66540499999996</c:v>
                </c:pt>
                <c:pt idx="3153">
                  <c:v>604.84655799999996</c:v>
                </c:pt>
                <c:pt idx="3154">
                  <c:v>605.08630400000004</c:v>
                </c:pt>
                <c:pt idx="3155">
                  <c:v>605.25061000000005</c:v>
                </c:pt>
                <c:pt idx="3156">
                  <c:v>605.36749299999997</c:v>
                </c:pt>
                <c:pt idx="3157">
                  <c:v>605.55529799999999</c:v>
                </c:pt>
                <c:pt idx="3158">
                  <c:v>605.77069100000006</c:v>
                </c:pt>
                <c:pt idx="3159">
                  <c:v>605.95416299999999</c:v>
                </c:pt>
                <c:pt idx="3160">
                  <c:v>606.15625</c:v>
                </c:pt>
                <c:pt idx="3161">
                  <c:v>606.31707800000004</c:v>
                </c:pt>
                <c:pt idx="3162">
                  <c:v>606.59307899999999</c:v>
                </c:pt>
                <c:pt idx="3163">
                  <c:v>606.68225099999995</c:v>
                </c:pt>
                <c:pt idx="3164">
                  <c:v>606.91461200000003</c:v>
                </c:pt>
                <c:pt idx="3165">
                  <c:v>607.14117399999998</c:v>
                </c:pt>
                <c:pt idx="3166">
                  <c:v>607.32873500000005</c:v>
                </c:pt>
                <c:pt idx="3167">
                  <c:v>607.52813700000002</c:v>
                </c:pt>
                <c:pt idx="3168">
                  <c:v>607.69134499999996</c:v>
                </c:pt>
                <c:pt idx="3169">
                  <c:v>607.93359399999997</c:v>
                </c:pt>
                <c:pt idx="3170">
                  <c:v>608.06927499999995</c:v>
                </c:pt>
                <c:pt idx="3171">
                  <c:v>608.14593500000001</c:v>
                </c:pt>
                <c:pt idx="3172">
                  <c:v>608.41216999999995</c:v>
                </c:pt>
                <c:pt idx="3173">
                  <c:v>608.52429199999995</c:v>
                </c:pt>
                <c:pt idx="3174">
                  <c:v>608.70910600000002</c:v>
                </c:pt>
                <c:pt idx="3175">
                  <c:v>608.99237100000005</c:v>
                </c:pt>
                <c:pt idx="3176">
                  <c:v>609.12939500000005</c:v>
                </c:pt>
                <c:pt idx="3177">
                  <c:v>609.37066700000003</c:v>
                </c:pt>
                <c:pt idx="3178">
                  <c:v>609.51824999999997</c:v>
                </c:pt>
                <c:pt idx="3179">
                  <c:v>609.71868900000004</c:v>
                </c:pt>
                <c:pt idx="3180">
                  <c:v>609.90118399999994</c:v>
                </c:pt>
                <c:pt idx="3181">
                  <c:v>610.08581500000003</c:v>
                </c:pt>
                <c:pt idx="3182">
                  <c:v>610.240906</c:v>
                </c:pt>
                <c:pt idx="3183">
                  <c:v>610.46032700000001</c:v>
                </c:pt>
                <c:pt idx="3184">
                  <c:v>610.61669900000004</c:v>
                </c:pt>
                <c:pt idx="3185">
                  <c:v>610.72912599999995</c:v>
                </c:pt>
                <c:pt idx="3186">
                  <c:v>610.97351100000003</c:v>
                </c:pt>
                <c:pt idx="3187">
                  <c:v>611.12988299999995</c:v>
                </c:pt>
                <c:pt idx="3188">
                  <c:v>611.28112799999997</c:v>
                </c:pt>
                <c:pt idx="3189">
                  <c:v>611.50414999999998</c:v>
                </c:pt>
                <c:pt idx="3190">
                  <c:v>611.546875</c:v>
                </c:pt>
                <c:pt idx="3191">
                  <c:v>611.84436000000005</c:v>
                </c:pt>
                <c:pt idx="3192">
                  <c:v>611.99218699999994</c:v>
                </c:pt>
                <c:pt idx="3193">
                  <c:v>612.22198500000002</c:v>
                </c:pt>
                <c:pt idx="3194">
                  <c:v>612.37780799999996</c:v>
                </c:pt>
                <c:pt idx="3195">
                  <c:v>612.64941399999998</c:v>
                </c:pt>
                <c:pt idx="3196">
                  <c:v>612.78881799999999</c:v>
                </c:pt>
                <c:pt idx="3197">
                  <c:v>612.953125</c:v>
                </c:pt>
                <c:pt idx="3198">
                  <c:v>613.165527</c:v>
                </c:pt>
                <c:pt idx="3199">
                  <c:v>613.31945800000005</c:v>
                </c:pt>
                <c:pt idx="3200">
                  <c:v>613.58007799999996</c:v>
                </c:pt>
                <c:pt idx="3201">
                  <c:v>613.73388699999998</c:v>
                </c:pt>
                <c:pt idx="3202">
                  <c:v>613.93804899999998</c:v>
                </c:pt>
                <c:pt idx="3203">
                  <c:v>614.19311500000003</c:v>
                </c:pt>
                <c:pt idx="3204">
                  <c:v>614.36968999999999</c:v>
                </c:pt>
                <c:pt idx="3205">
                  <c:v>614.61554000000001</c:v>
                </c:pt>
                <c:pt idx="3206">
                  <c:v>614.61663799999997</c:v>
                </c:pt>
                <c:pt idx="3207">
                  <c:v>614.82989499999996</c:v>
                </c:pt>
                <c:pt idx="3208">
                  <c:v>614.99395800000002</c:v>
                </c:pt>
                <c:pt idx="3209">
                  <c:v>615.13720699999999</c:v>
                </c:pt>
                <c:pt idx="3210">
                  <c:v>615.36828600000001</c:v>
                </c:pt>
                <c:pt idx="3211">
                  <c:v>615.56567399999994</c:v>
                </c:pt>
                <c:pt idx="3212">
                  <c:v>615.85681199999999</c:v>
                </c:pt>
                <c:pt idx="3213">
                  <c:v>615.96087599999998</c:v>
                </c:pt>
                <c:pt idx="3214">
                  <c:v>616.14331100000004</c:v>
                </c:pt>
                <c:pt idx="3215">
                  <c:v>616.33129899999994</c:v>
                </c:pt>
                <c:pt idx="3216">
                  <c:v>616.464111</c:v>
                </c:pt>
                <c:pt idx="3217">
                  <c:v>616.67443800000001</c:v>
                </c:pt>
                <c:pt idx="3218">
                  <c:v>616.89184599999999</c:v>
                </c:pt>
                <c:pt idx="3219">
                  <c:v>617.04815699999995</c:v>
                </c:pt>
                <c:pt idx="3220">
                  <c:v>617.07415800000001</c:v>
                </c:pt>
                <c:pt idx="3221">
                  <c:v>617.34027100000003</c:v>
                </c:pt>
                <c:pt idx="3222">
                  <c:v>617.60375999999997</c:v>
                </c:pt>
                <c:pt idx="3223">
                  <c:v>617.81964100000005</c:v>
                </c:pt>
                <c:pt idx="3224">
                  <c:v>618.01086399999997</c:v>
                </c:pt>
                <c:pt idx="3225">
                  <c:v>618.09491000000003</c:v>
                </c:pt>
                <c:pt idx="3226">
                  <c:v>618.32714799999997</c:v>
                </c:pt>
                <c:pt idx="3227">
                  <c:v>618.51245100000006</c:v>
                </c:pt>
                <c:pt idx="3228">
                  <c:v>618.69421399999999</c:v>
                </c:pt>
                <c:pt idx="3229">
                  <c:v>618.90905799999996</c:v>
                </c:pt>
                <c:pt idx="3230">
                  <c:v>619.06732199999999</c:v>
                </c:pt>
                <c:pt idx="3231">
                  <c:v>619.21398899999997</c:v>
                </c:pt>
                <c:pt idx="3232">
                  <c:v>619.56854199999998</c:v>
                </c:pt>
                <c:pt idx="3233">
                  <c:v>619.64086899999995</c:v>
                </c:pt>
                <c:pt idx="3234">
                  <c:v>619.85223399999995</c:v>
                </c:pt>
                <c:pt idx="3235">
                  <c:v>620.112976</c:v>
                </c:pt>
                <c:pt idx="3236">
                  <c:v>620.22210700000005</c:v>
                </c:pt>
                <c:pt idx="3237">
                  <c:v>620.44714399999998</c:v>
                </c:pt>
                <c:pt idx="3238">
                  <c:v>620.61956799999996</c:v>
                </c:pt>
                <c:pt idx="3239">
                  <c:v>620.85119599999996</c:v>
                </c:pt>
                <c:pt idx="3240">
                  <c:v>620.98992899999996</c:v>
                </c:pt>
                <c:pt idx="3241">
                  <c:v>621.08264199999996</c:v>
                </c:pt>
                <c:pt idx="3242">
                  <c:v>621.29296899999997</c:v>
                </c:pt>
                <c:pt idx="3243">
                  <c:v>621.48974599999997</c:v>
                </c:pt>
                <c:pt idx="3244">
                  <c:v>621.66021699999999</c:v>
                </c:pt>
                <c:pt idx="3245">
                  <c:v>621.83886700000005</c:v>
                </c:pt>
                <c:pt idx="3246">
                  <c:v>622.01831100000004</c:v>
                </c:pt>
                <c:pt idx="3247">
                  <c:v>622.10320999999999</c:v>
                </c:pt>
                <c:pt idx="3248">
                  <c:v>622.36901899999998</c:v>
                </c:pt>
                <c:pt idx="3249">
                  <c:v>622.55926499999998</c:v>
                </c:pt>
                <c:pt idx="3250">
                  <c:v>622.66290300000003</c:v>
                </c:pt>
                <c:pt idx="3251">
                  <c:v>622.86016800000004</c:v>
                </c:pt>
                <c:pt idx="3252">
                  <c:v>623.19354199999998</c:v>
                </c:pt>
                <c:pt idx="3253">
                  <c:v>623.37548800000002</c:v>
                </c:pt>
                <c:pt idx="3254">
                  <c:v>623.59899900000005</c:v>
                </c:pt>
                <c:pt idx="3255">
                  <c:v>623.689392</c:v>
                </c:pt>
                <c:pt idx="3256">
                  <c:v>623.96740699999998</c:v>
                </c:pt>
                <c:pt idx="3257">
                  <c:v>624.06878700000004</c:v>
                </c:pt>
                <c:pt idx="3258">
                  <c:v>624.33245799999997</c:v>
                </c:pt>
                <c:pt idx="3259">
                  <c:v>624.44714399999998</c:v>
                </c:pt>
                <c:pt idx="3260">
                  <c:v>624.76812700000005</c:v>
                </c:pt>
                <c:pt idx="3261">
                  <c:v>624.98065199999996</c:v>
                </c:pt>
                <c:pt idx="3262">
                  <c:v>625.14630099999999</c:v>
                </c:pt>
                <c:pt idx="3263">
                  <c:v>625.28131099999996</c:v>
                </c:pt>
                <c:pt idx="3264">
                  <c:v>625.53265399999998</c:v>
                </c:pt>
                <c:pt idx="3265">
                  <c:v>625.74572799999999</c:v>
                </c:pt>
                <c:pt idx="3266">
                  <c:v>625.93707300000005</c:v>
                </c:pt>
                <c:pt idx="3267">
                  <c:v>626.01886000000002</c:v>
                </c:pt>
                <c:pt idx="3268">
                  <c:v>626.19928000000004</c:v>
                </c:pt>
                <c:pt idx="3269">
                  <c:v>626.28051800000003</c:v>
                </c:pt>
                <c:pt idx="3270">
                  <c:v>626.58752400000003</c:v>
                </c:pt>
                <c:pt idx="3271">
                  <c:v>626.599243</c:v>
                </c:pt>
                <c:pt idx="3272">
                  <c:v>626.918274</c:v>
                </c:pt>
                <c:pt idx="3273">
                  <c:v>627.13043200000004</c:v>
                </c:pt>
                <c:pt idx="3274">
                  <c:v>627.285034</c:v>
                </c:pt>
                <c:pt idx="3275">
                  <c:v>627.43493699999999</c:v>
                </c:pt>
                <c:pt idx="3276">
                  <c:v>627.50952099999995</c:v>
                </c:pt>
                <c:pt idx="3277">
                  <c:v>627.72375499999998</c:v>
                </c:pt>
                <c:pt idx="3278">
                  <c:v>627.95373500000005</c:v>
                </c:pt>
                <c:pt idx="3279">
                  <c:v>628.18078600000001</c:v>
                </c:pt>
                <c:pt idx="3280">
                  <c:v>628.36096199999997</c:v>
                </c:pt>
                <c:pt idx="3281">
                  <c:v>628.495544</c:v>
                </c:pt>
                <c:pt idx="3282">
                  <c:v>628.72747800000002</c:v>
                </c:pt>
                <c:pt idx="3283">
                  <c:v>628.84844999999996</c:v>
                </c:pt>
                <c:pt idx="3284">
                  <c:v>629.10803199999998</c:v>
                </c:pt>
                <c:pt idx="3285">
                  <c:v>629.39141800000004</c:v>
                </c:pt>
                <c:pt idx="3286">
                  <c:v>629.52233899999999</c:v>
                </c:pt>
                <c:pt idx="3287">
                  <c:v>629.66851799999995</c:v>
                </c:pt>
                <c:pt idx="3288">
                  <c:v>629.92639199999996</c:v>
                </c:pt>
                <c:pt idx="3289">
                  <c:v>630.11895800000002</c:v>
                </c:pt>
                <c:pt idx="3290">
                  <c:v>630.34399399999995</c:v>
                </c:pt>
                <c:pt idx="3291">
                  <c:v>630.51092500000004</c:v>
                </c:pt>
                <c:pt idx="3292">
                  <c:v>630.66033900000002</c:v>
                </c:pt>
                <c:pt idx="3293">
                  <c:v>630.90838599999995</c:v>
                </c:pt>
                <c:pt idx="3294">
                  <c:v>631.04980499999999</c:v>
                </c:pt>
                <c:pt idx="3295">
                  <c:v>631.13171399999999</c:v>
                </c:pt>
                <c:pt idx="3296">
                  <c:v>631.42034899999999</c:v>
                </c:pt>
                <c:pt idx="3297">
                  <c:v>631.64874299999997</c:v>
                </c:pt>
                <c:pt idx="3298">
                  <c:v>631.73596199999997</c:v>
                </c:pt>
                <c:pt idx="3299">
                  <c:v>631.92431599999998</c:v>
                </c:pt>
                <c:pt idx="3300">
                  <c:v>632.11614999999995</c:v>
                </c:pt>
                <c:pt idx="3301">
                  <c:v>632.27667199999996</c:v>
                </c:pt>
                <c:pt idx="3302">
                  <c:v>632.50622599999997</c:v>
                </c:pt>
                <c:pt idx="3303">
                  <c:v>632.69116199999996</c:v>
                </c:pt>
                <c:pt idx="3304">
                  <c:v>632.73663299999998</c:v>
                </c:pt>
                <c:pt idx="3305">
                  <c:v>633.05041500000004</c:v>
                </c:pt>
                <c:pt idx="3306">
                  <c:v>633.28930700000001</c:v>
                </c:pt>
                <c:pt idx="3307">
                  <c:v>633.37030000000004</c:v>
                </c:pt>
                <c:pt idx="3308">
                  <c:v>633.64953600000001</c:v>
                </c:pt>
                <c:pt idx="3309">
                  <c:v>633.83056599999998</c:v>
                </c:pt>
                <c:pt idx="3310">
                  <c:v>634.03265399999998</c:v>
                </c:pt>
                <c:pt idx="3311">
                  <c:v>634.23272699999995</c:v>
                </c:pt>
                <c:pt idx="3312">
                  <c:v>634.36682099999996</c:v>
                </c:pt>
                <c:pt idx="3313">
                  <c:v>634.53265399999998</c:v>
                </c:pt>
                <c:pt idx="3314">
                  <c:v>634.74188200000003</c:v>
                </c:pt>
                <c:pt idx="3315">
                  <c:v>634.92443800000001</c:v>
                </c:pt>
                <c:pt idx="3316">
                  <c:v>635.029358</c:v>
                </c:pt>
                <c:pt idx="3317">
                  <c:v>635.21466099999998</c:v>
                </c:pt>
                <c:pt idx="3318">
                  <c:v>635.49859600000002</c:v>
                </c:pt>
                <c:pt idx="3319">
                  <c:v>635.77209500000004</c:v>
                </c:pt>
                <c:pt idx="3320">
                  <c:v>635.84600799999998</c:v>
                </c:pt>
                <c:pt idx="3321">
                  <c:v>636.10845900000004</c:v>
                </c:pt>
                <c:pt idx="3322">
                  <c:v>636.290344</c:v>
                </c:pt>
                <c:pt idx="3323">
                  <c:v>636.45202600000005</c:v>
                </c:pt>
                <c:pt idx="3324">
                  <c:v>636.68804899999998</c:v>
                </c:pt>
                <c:pt idx="3325">
                  <c:v>636.84246800000005</c:v>
                </c:pt>
                <c:pt idx="3326">
                  <c:v>637.05627400000003</c:v>
                </c:pt>
                <c:pt idx="3327">
                  <c:v>637.16906700000004</c:v>
                </c:pt>
                <c:pt idx="3328">
                  <c:v>637.32067900000004</c:v>
                </c:pt>
                <c:pt idx="3329">
                  <c:v>637.48889199999996</c:v>
                </c:pt>
                <c:pt idx="3330">
                  <c:v>637.70812999999998</c:v>
                </c:pt>
                <c:pt idx="3331">
                  <c:v>637.97296100000005</c:v>
                </c:pt>
                <c:pt idx="3332">
                  <c:v>638.10644500000001</c:v>
                </c:pt>
                <c:pt idx="3333">
                  <c:v>638.30078100000003</c:v>
                </c:pt>
                <c:pt idx="3334">
                  <c:v>638.43353300000001</c:v>
                </c:pt>
                <c:pt idx="3335">
                  <c:v>638.66894500000001</c:v>
                </c:pt>
                <c:pt idx="3336">
                  <c:v>638.88037099999997</c:v>
                </c:pt>
                <c:pt idx="3337">
                  <c:v>639.08270300000004</c:v>
                </c:pt>
                <c:pt idx="3338">
                  <c:v>639.25970500000005</c:v>
                </c:pt>
                <c:pt idx="3339">
                  <c:v>639.57171600000004</c:v>
                </c:pt>
                <c:pt idx="3340">
                  <c:v>639.65887499999997</c:v>
                </c:pt>
                <c:pt idx="3341">
                  <c:v>639.78649900000005</c:v>
                </c:pt>
                <c:pt idx="3342">
                  <c:v>640.04864499999996</c:v>
                </c:pt>
                <c:pt idx="3343">
                  <c:v>640.17114300000003</c:v>
                </c:pt>
                <c:pt idx="3344">
                  <c:v>640.40148899999997</c:v>
                </c:pt>
                <c:pt idx="3345">
                  <c:v>640.59277299999997</c:v>
                </c:pt>
                <c:pt idx="3346">
                  <c:v>640.80957000000001</c:v>
                </c:pt>
                <c:pt idx="3347">
                  <c:v>640.95422399999995</c:v>
                </c:pt>
                <c:pt idx="3348">
                  <c:v>641.01965299999995</c:v>
                </c:pt>
                <c:pt idx="3349">
                  <c:v>641.17431599999998</c:v>
                </c:pt>
                <c:pt idx="3350">
                  <c:v>641.46661400000005</c:v>
                </c:pt>
                <c:pt idx="3351">
                  <c:v>641.603027</c:v>
                </c:pt>
                <c:pt idx="3352">
                  <c:v>641.73083499999996</c:v>
                </c:pt>
                <c:pt idx="3353">
                  <c:v>641.96319600000004</c:v>
                </c:pt>
                <c:pt idx="3354">
                  <c:v>642.10961899999995</c:v>
                </c:pt>
                <c:pt idx="3355">
                  <c:v>642.285889</c:v>
                </c:pt>
                <c:pt idx="3356">
                  <c:v>642.45806900000002</c:v>
                </c:pt>
                <c:pt idx="3357">
                  <c:v>642.63696300000004</c:v>
                </c:pt>
                <c:pt idx="3358">
                  <c:v>642.77288799999997</c:v>
                </c:pt>
                <c:pt idx="3359">
                  <c:v>642.95416299999999</c:v>
                </c:pt>
                <c:pt idx="3360">
                  <c:v>643.21618699999999</c:v>
                </c:pt>
                <c:pt idx="3361">
                  <c:v>643.375854</c:v>
                </c:pt>
                <c:pt idx="3362">
                  <c:v>643.56408699999997</c:v>
                </c:pt>
                <c:pt idx="3363">
                  <c:v>643.69946300000004</c:v>
                </c:pt>
                <c:pt idx="3364">
                  <c:v>643.93597399999999</c:v>
                </c:pt>
                <c:pt idx="3365">
                  <c:v>644.16705300000001</c:v>
                </c:pt>
                <c:pt idx="3366">
                  <c:v>644.27697799999999</c:v>
                </c:pt>
                <c:pt idx="3367">
                  <c:v>644.42742899999996</c:v>
                </c:pt>
                <c:pt idx="3368">
                  <c:v>644.75286900000003</c:v>
                </c:pt>
                <c:pt idx="3369">
                  <c:v>644.884277</c:v>
                </c:pt>
                <c:pt idx="3370">
                  <c:v>645.09777799999995</c:v>
                </c:pt>
                <c:pt idx="3371">
                  <c:v>645.23669400000006</c:v>
                </c:pt>
                <c:pt idx="3372">
                  <c:v>645.39221199999997</c:v>
                </c:pt>
                <c:pt idx="3373">
                  <c:v>645.65838599999995</c:v>
                </c:pt>
                <c:pt idx="3374">
                  <c:v>645.86859100000004</c:v>
                </c:pt>
                <c:pt idx="3375">
                  <c:v>646.14331100000004</c:v>
                </c:pt>
                <c:pt idx="3376">
                  <c:v>646.32629399999996</c:v>
                </c:pt>
                <c:pt idx="3377">
                  <c:v>646.47351100000003</c:v>
                </c:pt>
                <c:pt idx="3378">
                  <c:v>646.631348</c:v>
                </c:pt>
                <c:pt idx="3379">
                  <c:v>646.89825399999995</c:v>
                </c:pt>
                <c:pt idx="3380">
                  <c:v>647.066101</c:v>
                </c:pt>
                <c:pt idx="3381">
                  <c:v>647.27856399999996</c:v>
                </c:pt>
                <c:pt idx="3382">
                  <c:v>647.35467500000004</c:v>
                </c:pt>
                <c:pt idx="3383">
                  <c:v>647.63793899999996</c:v>
                </c:pt>
                <c:pt idx="3384">
                  <c:v>647.74249299999997</c:v>
                </c:pt>
                <c:pt idx="3385">
                  <c:v>648.06054700000004</c:v>
                </c:pt>
                <c:pt idx="3386">
                  <c:v>648.22882100000004</c:v>
                </c:pt>
                <c:pt idx="3387">
                  <c:v>648.37078899999995</c:v>
                </c:pt>
                <c:pt idx="3388">
                  <c:v>648.635986</c:v>
                </c:pt>
                <c:pt idx="3389">
                  <c:v>648.859375</c:v>
                </c:pt>
                <c:pt idx="3390">
                  <c:v>648.95202600000005</c:v>
                </c:pt>
                <c:pt idx="3391">
                  <c:v>649.15301499999998</c:v>
                </c:pt>
                <c:pt idx="3392">
                  <c:v>649.407104</c:v>
                </c:pt>
                <c:pt idx="3393">
                  <c:v>649.47106900000006</c:v>
                </c:pt>
                <c:pt idx="3394">
                  <c:v>649.73181199999999</c:v>
                </c:pt>
                <c:pt idx="3395">
                  <c:v>649.81542999999999</c:v>
                </c:pt>
                <c:pt idx="3396">
                  <c:v>650.08343500000001</c:v>
                </c:pt>
                <c:pt idx="3397">
                  <c:v>650.16186500000003</c:v>
                </c:pt>
                <c:pt idx="3398">
                  <c:v>650.34698500000002</c:v>
                </c:pt>
                <c:pt idx="3399">
                  <c:v>650.55902100000003</c:v>
                </c:pt>
                <c:pt idx="3400">
                  <c:v>650.65228300000001</c:v>
                </c:pt>
                <c:pt idx="3401">
                  <c:v>650.93280000000004</c:v>
                </c:pt>
                <c:pt idx="3402">
                  <c:v>651.04785200000003</c:v>
                </c:pt>
                <c:pt idx="3403">
                  <c:v>651.27789299999995</c:v>
                </c:pt>
                <c:pt idx="3404">
                  <c:v>651.46649200000002</c:v>
                </c:pt>
                <c:pt idx="3405">
                  <c:v>651.67828399999996</c:v>
                </c:pt>
                <c:pt idx="3406">
                  <c:v>651.84686299999998</c:v>
                </c:pt>
                <c:pt idx="3407">
                  <c:v>651.97961399999997</c:v>
                </c:pt>
                <c:pt idx="3408">
                  <c:v>652.12097200000005</c:v>
                </c:pt>
                <c:pt idx="3409">
                  <c:v>652.32019000000003</c:v>
                </c:pt>
                <c:pt idx="3410">
                  <c:v>652.45843500000001</c:v>
                </c:pt>
                <c:pt idx="3411">
                  <c:v>652.68969700000002</c:v>
                </c:pt>
                <c:pt idx="3412">
                  <c:v>652.86840800000004</c:v>
                </c:pt>
                <c:pt idx="3413">
                  <c:v>652.99383499999999</c:v>
                </c:pt>
                <c:pt idx="3414">
                  <c:v>653.19641100000001</c:v>
                </c:pt>
                <c:pt idx="3415">
                  <c:v>653.42675799999995</c:v>
                </c:pt>
                <c:pt idx="3416">
                  <c:v>653.65496800000005</c:v>
                </c:pt>
                <c:pt idx="3417">
                  <c:v>653.79351799999995</c:v>
                </c:pt>
                <c:pt idx="3418">
                  <c:v>654.07836899999995</c:v>
                </c:pt>
                <c:pt idx="3419">
                  <c:v>654.30200200000002</c:v>
                </c:pt>
                <c:pt idx="3420">
                  <c:v>654.36877400000003</c:v>
                </c:pt>
                <c:pt idx="3421">
                  <c:v>654.59576400000003</c:v>
                </c:pt>
                <c:pt idx="3422">
                  <c:v>654.80059800000004</c:v>
                </c:pt>
                <c:pt idx="3423">
                  <c:v>654.97772199999997</c:v>
                </c:pt>
                <c:pt idx="3424">
                  <c:v>655.19964600000003</c:v>
                </c:pt>
                <c:pt idx="3425">
                  <c:v>655.39917000000003</c:v>
                </c:pt>
                <c:pt idx="3426">
                  <c:v>655.51440400000001</c:v>
                </c:pt>
                <c:pt idx="3427">
                  <c:v>655.89788799999997</c:v>
                </c:pt>
                <c:pt idx="3428">
                  <c:v>655.94702099999995</c:v>
                </c:pt>
                <c:pt idx="3429">
                  <c:v>656.24255400000004</c:v>
                </c:pt>
                <c:pt idx="3430">
                  <c:v>656.36199999999997</c:v>
                </c:pt>
                <c:pt idx="3431">
                  <c:v>656.44732699999997</c:v>
                </c:pt>
                <c:pt idx="3432">
                  <c:v>656.68621800000005</c:v>
                </c:pt>
                <c:pt idx="3433">
                  <c:v>657.00103799999999</c:v>
                </c:pt>
                <c:pt idx="3434">
                  <c:v>657.09466599999996</c:v>
                </c:pt>
                <c:pt idx="3435">
                  <c:v>657.23992899999996</c:v>
                </c:pt>
                <c:pt idx="3436">
                  <c:v>657.39312700000005</c:v>
                </c:pt>
                <c:pt idx="3437">
                  <c:v>657.69317599999999</c:v>
                </c:pt>
                <c:pt idx="3438">
                  <c:v>657.83300799999995</c:v>
                </c:pt>
                <c:pt idx="3439">
                  <c:v>657.96929899999998</c:v>
                </c:pt>
                <c:pt idx="3440">
                  <c:v>658.12353499999995</c:v>
                </c:pt>
                <c:pt idx="3441">
                  <c:v>658.35357699999997</c:v>
                </c:pt>
                <c:pt idx="3442">
                  <c:v>658.499146</c:v>
                </c:pt>
                <c:pt idx="3443">
                  <c:v>658.58288600000003</c:v>
                </c:pt>
                <c:pt idx="3444">
                  <c:v>658.83062700000005</c:v>
                </c:pt>
                <c:pt idx="3445">
                  <c:v>659.07714799999997</c:v>
                </c:pt>
                <c:pt idx="3446">
                  <c:v>659.18335000000002</c:v>
                </c:pt>
                <c:pt idx="3447">
                  <c:v>659.40942399999994</c:v>
                </c:pt>
                <c:pt idx="3448">
                  <c:v>659.592896</c:v>
                </c:pt>
                <c:pt idx="3449">
                  <c:v>659.75024399999995</c:v>
                </c:pt>
                <c:pt idx="3450">
                  <c:v>659.98644999999999</c:v>
                </c:pt>
                <c:pt idx="3451">
                  <c:v>660.206909</c:v>
                </c:pt>
                <c:pt idx="3452">
                  <c:v>660.40063499999997</c:v>
                </c:pt>
                <c:pt idx="3453">
                  <c:v>660.40637200000003</c:v>
                </c:pt>
                <c:pt idx="3454">
                  <c:v>660.60601799999995</c:v>
                </c:pt>
                <c:pt idx="3455">
                  <c:v>660.80535899999995</c:v>
                </c:pt>
                <c:pt idx="3456">
                  <c:v>660.97650099999998</c:v>
                </c:pt>
                <c:pt idx="3457">
                  <c:v>661.21820100000002</c:v>
                </c:pt>
                <c:pt idx="3458">
                  <c:v>661.45678699999996</c:v>
                </c:pt>
                <c:pt idx="3459">
                  <c:v>661.60949700000003</c:v>
                </c:pt>
                <c:pt idx="3460">
                  <c:v>661.94592299999999</c:v>
                </c:pt>
                <c:pt idx="3461">
                  <c:v>662.08831799999996</c:v>
                </c:pt>
                <c:pt idx="3462">
                  <c:v>662.26593000000003</c:v>
                </c:pt>
                <c:pt idx="3463">
                  <c:v>662.39068599999996</c:v>
                </c:pt>
                <c:pt idx="3464">
                  <c:v>662.65210000000002</c:v>
                </c:pt>
                <c:pt idx="3465">
                  <c:v>662.756531</c:v>
                </c:pt>
                <c:pt idx="3466">
                  <c:v>663.06030299999998</c:v>
                </c:pt>
                <c:pt idx="3467">
                  <c:v>663.20910600000002</c:v>
                </c:pt>
                <c:pt idx="3468">
                  <c:v>663.324524</c:v>
                </c:pt>
                <c:pt idx="3469">
                  <c:v>663.54663100000005</c:v>
                </c:pt>
                <c:pt idx="3470">
                  <c:v>663.65228300000001</c:v>
                </c:pt>
                <c:pt idx="3471">
                  <c:v>663.88861099999997</c:v>
                </c:pt>
                <c:pt idx="3472">
                  <c:v>663.99493399999994</c:v>
                </c:pt>
                <c:pt idx="3473">
                  <c:v>664.20025599999997</c:v>
                </c:pt>
                <c:pt idx="3474">
                  <c:v>664.41973900000005</c:v>
                </c:pt>
                <c:pt idx="3475">
                  <c:v>664.52728300000001</c:v>
                </c:pt>
                <c:pt idx="3476">
                  <c:v>664.76019299999996</c:v>
                </c:pt>
                <c:pt idx="3477">
                  <c:v>664.91644299999996</c:v>
                </c:pt>
                <c:pt idx="3478">
                  <c:v>665.18719499999997</c:v>
                </c:pt>
                <c:pt idx="3479">
                  <c:v>665.40722700000003</c:v>
                </c:pt>
                <c:pt idx="3480">
                  <c:v>665.48962400000005</c:v>
                </c:pt>
                <c:pt idx="3481">
                  <c:v>665.62170400000002</c:v>
                </c:pt>
                <c:pt idx="3482">
                  <c:v>665.89959699999997</c:v>
                </c:pt>
                <c:pt idx="3483">
                  <c:v>666.097351</c:v>
                </c:pt>
                <c:pt idx="3484">
                  <c:v>666.25921600000004</c:v>
                </c:pt>
                <c:pt idx="3485">
                  <c:v>666.53576699999996</c:v>
                </c:pt>
                <c:pt idx="3486">
                  <c:v>666.72186299999998</c:v>
                </c:pt>
                <c:pt idx="3487">
                  <c:v>666.80426</c:v>
                </c:pt>
                <c:pt idx="3488">
                  <c:v>667.08429000000001</c:v>
                </c:pt>
                <c:pt idx="3489">
                  <c:v>667.24645999999996</c:v>
                </c:pt>
                <c:pt idx="3490">
                  <c:v>667.42468299999996</c:v>
                </c:pt>
                <c:pt idx="3491">
                  <c:v>667.74981700000001</c:v>
                </c:pt>
                <c:pt idx="3492">
                  <c:v>667.77844200000004</c:v>
                </c:pt>
                <c:pt idx="3493">
                  <c:v>668.06909199999996</c:v>
                </c:pt>
                <c:pt idx="3494">
                  <c:v>668.23046899999997</c:v>
                </c:pt>
                <c:pt idx="3495">
                  <c:v>668.33703600000001</c:v>
                </c:pt>
                <c:pt idx="3496">
                  <c:v>668.64123500000005</c:v>
                </c:pt>
                <c:pt idx="3497">
                  <c:v>668.71026600000005</c:v>
                </c:pt>
                <c:pt idx="3498">
                  <c:v>668.81664999999998</c:v>
                </c:pt>
                <c:pt idx="3499">
                  <c:v>669.02179000000001</c:v>
                </c:pt>
                <c:pt idx="3500">
                  <c:v>669.24585000000002</c:v>
                </c:pt>
                <c:pt idx="3501">
                  <c:v>669.38287400000002</c:v>
                </c:pt>
                <c:pt idx="3502">
                  <c:v>669.63031000000001</c:v>
                </c:pt>
                <c:pt idx="3503">
                  <c:v>669.71356200000002</c:v>
                </c:pt>
                <c:pt idx="3504">
                  <c:v>669.88171399999999</c:v>
                </c:pt>
                <c:pt idx="3505">
                  <c:v>670.14001499999995</c:v>
                </c:pt>
                <c:pt idx="3506">
                  <c:v>670.40741000000003</c:v>
                </c:pt>
                <c:pt idx="3507">
                  <c:v>670.49243200000001</c:v>
                </c:pt>
                <c:pt idx="3508">
                  <c:v>670.76794400000006</c:v>
                </c:pt>
                <c:pt idx="3509">
                  <c:v>670.967896</c:v>
                </c:pt>
                <c:pt idx="3510">
                  <c:v>671.17773399999999</c:v>
                </c:pt>
                <c:pt idx="3511">
                  <c:v>671.28607199999999</c:v>
                </c:pt>
                <c:pt idx="3512">
                  <c:v>671.43469200000004</c:v>
                </c:pt>
                <c:pt idx="3513">
                  <c:v>671.64416500000004</c:v>
                </c:pt>
                <c:pt idx="3514">
                  <c:v>671.89282200000002</c:v>
                </c:pt>
                <c:pt idx="3515">
                  <c:v>671.97302200000001</c:v>
                </c:pt>
                <c:pt idx="3516">
                  <c:v>672.21948199999997</c:v>
                </c:pt>
                <c:pt idx="3517">
                  <c:v>672.28186000000005</c:v>
                </c:pt>
                <c:pt idx="3518">
                  <c:v>672.466858</c:v>
                </c:pt>
                <c:pt idx="3519">
                  <c:v>672.78381300000001</c:v>
                </c:pt>
                <c:pt idx="3520">
                  <c:v>672.91064500000005</c:v>
                </c:pt>
                <c:pt idx="3521">
                  <c:v>673.08520499999997</c:v>
                </c:pt>
                <c:pt idx="3522">
                  <c:v>673.26800500000002</c:v>
                </c:pt>
                <c:pt idx="3523">
                  <c:v>673.53979500000003</c:v>
                </c:pt>
                <c:pt idx="3524">
                  <c:v>673.59875499999998</c:v>
                </c:pt>
                <c:pt idx="3525">
                  <c:v>673.80706799999996</c:v>
                </c:pt>
                <c:pt idx="3526">
                  <c:v>674.00494400000002</c:v>
                </c:pt>
                <c:pt idx="3527">
                  <c:v>674.192993</c:v>
                </c:pt>
                <c:pt idx="3528">
                  <c:v>674.44872999999995</c:v>
                </c:pt>
                <c:pt idx="3529">
                  <c:v>674.66668700000002</c:v>
                </c:pt>
                <c:pt idx="3530">
                  <c:v>674.75299099999995</c:v>
                </c:pt>
                <c:pt idx="3531">
                  <c:v>674.88830599999994</c:v>
                </c:pt>
                <c:pt idx="3532">
                  <c:v>675.10260000000005</c:v>
                </c:pt>
                <c:pt idx="3533">
                  <c:v>675.32000700000003</c:v>
                </c:pt>
                <c:pt idx="3534">
                  <c:v>675.51916500000004</c:v>
                </c:pt>
                <c:pt idx="3535">
                  <c:v>675.66937299999995</c:v>
                </c:pt>
                <c:pt idx="3536">
                  <c:v>675.96313499999997</c:v>
                </c:pt>
                <c:pt idx="3537">
                  <c:v>676.13635299999999</c:v>
                </c:pt>
                <c:pt idx="3538">
                  <c:v>676.29217500000004</c:v>
                </c:pt>
                <c:pt idx="3539">
                  <c:v>676.59808299999997</c:v>
                </c:pt>
                <c:pt idx="3540">
                  <c:v>676.68023700000003</c:v>
                </c:pt>
                <c:pt idx="3541">
                  <c:v>676.87152100000003</c:v>
                </c:pt>
                <c:pt idx="3542">
                  <c:v>677.04095500000005</c:v>
                </c:pt>
                <c:pt idx="3543">
                  <c:v>677.262878</c:v>
                </c:pt>
                <c:pt idx="3544">
                  <c:v>677.36694299999999</c:v>
                </c:pt>
                <c:pt idx="3545">
                  <c:v>677.69055200000003</c:v>
                </c:pt>
                <c:pt idx="3546">
                  <c:v>677.70495600000004</c:v>
                </c:pt>
                <c:pt idx="3547">
                  <c:v>678.02264400000001</c:v>
                </c:pt>
                <c:pt idx="3548">
                  <c:v>678.25488299999995</c:v>
                </c:pt>
                <c:pt idx="3549">
                  <c:v>678.39813200000003</c:v>
                </c:pt>
                <c:pt idx="3550">
                  <c:v>678.56286599999999</c:v>
                </c:pt>
                <c:pt idx="3551">
                  <c:v>678.715149</c:v>
                </c:pt>
                <c:pt idx="3552">
                  <c:v>678.94457999999997</c:v>
                </c:pt>
                <c:pt idx="3553">
                  <c:v>679.04675299999997</c:v>
                </c:pt>
                <c:pt idx="3554">
                  <c:v>679.33947799999999</c:v>
                </c:pt>
                <c:pt idx="3555">
                  <c:v>679.32794200000001</c:v>
                </c:pt>
                <c:pt idx="3556">
                  <c:v>679.65887499999997</c:v>
                </c:pt>
                <c:pt idx="3557">
                  <c:v>679.72454800000003</c:v>
                </c:pt>
                <c:pt idx="3558">
                  <c:v>679.91064500000005</c:v>
                </c:pt>
                <c:pt idx="3559">
                  <c:v>680.23120100000006</c:v>
                </c:pt>
                <c:pt idx="3560">
                  <c:v>680.33972200000005</c:v>
                </c:pt>
                <c:pt idx="3561">
                  <c:v>680.59368900000004</c:v>
                </c:pt>
                <c:pt idx="3562">
                  <c:v>680.76818800000001</c:v>
                </c:pt>
                <c:pt idx="3563">
                  <c:v>680.91497800000002</c:v>
                </c:pt>
                <c:pt idx="3564">
                  <c:v>680.99078399999996</c:v>
                </c:pt>
                <c:pt idx="3565">
                  <c:v>681.307007</c:v>
                </c:pt>
                <c:pt idx="3566">
                  <c:v>681.34918200000004</c:v>
                </c:pt>
                <c:pt idx="3567">
                  <c:v>681.55950900000005</c:v>
                </c:pt>
                <c:pt idx="3568">
                  <c:v>681.75329599999998</c:v>
                </c:pt>
                <c:pt idx="3569">
                  <c:v>681.95556599999998</c:v>
                </c:pt>
                <c:pt idx="3570">
                  <c:v>682.15417500000001</c:v>
                </c:pt>
                <c:pt idx="3571">
                  <c:v>682.31347700000003</c:v>
                </c:pt>
                <c:pt idx="3572">
                  <c:v>682.46264599999995</c:v>
                </c:pt>
                <c:pt idx="3573">
                  <c:v>682.59491000000003</c:v>
                </c:pt>
                <c:pt idx="3574">
                  <c:v>682.81481900000006</c:v>
                </c:pt>
                <c:pt idx="3575">
                  <c:v>683.01971400000002</c:v>
                </c:pt>
                <c:pt idx="3576">
                  <c:v>683.20929000000001</c:v>
                </c:pt>
                <c:pt idx="3577">
                  <c:v>683.42242399999998</c:v>
                </c:pt>
                <c:pt idx="3578">
                  <c:v>683.66357400000004</c:v>
                </c:pt>
                <c:pt idx="3579">
                  <c:v>683.86639400000001</c:v>
                </c:pt>
                <c:pt idx="3580">
                  <c:v>683.93481399999996</c:v>
                </c:pt>
                <c:pt idx="3581">
                  <c:v>684.25256300000001</c:v>
                </c:pt>
                <c:pt idx="3582">
                  <c:v>684.51806599999998</c:v>
                </c:pt>
                <c:pt idx="3583">
                  <c:v>684.61785899999995</c:v>
                </c:pt>
                <c:pt idx="3584">
                  <c:v>684.70941200000004</c:v>
                </c:pt>
                <c:pt idx="3585">
                  <c:v>684.93109100000004</c:v>
                </c:pt>
                <c:pt idx="3586">
                  <c:v>685.16442900000004</c:v>
                </c:pt>
                <c:pt idx="3587">
                  <c:v>685.33380099999999</c:v>
                </c:pt>
                <c:pt idx="3588">
                  <c:v>685.50683600000002</c:v>
                </c:pt>
                <c:pt idx="3589">
                  <c:v>685.75183100000004</c:v>
                </c:pt>
                <c:pt idx="3590">
                  <c:v>685.95764199999996</c:v>
                </c:pt>
                <c:pt idx="3591">
                  <c:v>686.16992200000004</c:v>
                </c:pt>
                <c:pt idx="3592">
                  <c:v>686.31463599999995</c:v>
                </c:pt>
                <c:pt idx="3593">
                  <c:v>686.53253199999995</c:v>
                </c:pt>
                <c:pt idx="3594">
                  <c:v>686.63629200000003</c:v>
                </c:pt>
                <c:pt idx="3595">
                  <c:v>686.85583499999996</c:v>
                </c:pt>
                <c:pt idx="3596">
                  <c:v>687.03234899999995</c:v>
                </c:pt>
                <c:pt idx="3597">
                  <c:v>687.28027299999997</c:v>
                </c:pt>
                <c:pt idx="3598">
                  <c:v>687.48175000000003</c:v>
                </c:pt>
                <c:pt idx="3599">
                  <c:v>687.77246100000002</c:v>
                </c:pt>
                <c:pt idx="3600">
                  <c:v>687.87719700000002</c:v>
                </c:pt>
                <c:pt idx="3601">
                  <c:v>688.03973399999995</c:v>
                </c:pt>
                <c:pt idx="3602">
                  <c:v>688.23205599999994</c:v>
                </c:pt>
                <c:pt idx="3603">
                  <c:v>688.38891599999999</c:v>
                </c:pt>
                <c:pt idx="3604">
                  <c:v>688.66216999999995</c:v>
                </c:pt>
                <c:pt idx="3605">
                  <c:v>688.76092500000004</c:v>
                </c:pt>
                <c:pt idx="3606">
                  <c:v>689.06133999999997</c:v>
                </c:pt>
                <c:pt idx="3607">
                  <c:v>689.38763400000005</c:v>
                </c:pt>
                <c:pt idx="3608">
                  <c:v>689.44744900000001</c:v>
                </c:pt>
                <c:pt idx="3609">
                  <c:v>689.64123500000005</c:v>
                </c:pt>
                <c:pt idx="3610">
                  <c:v>689.85040300000003</c:v>
                </c:pt>
                <c:pt idx="3611">
                  <c:v>690.06024200000002</c:v>
                </c:pt>
                <c:pt idx="3612">
                  <c:v>690.23620600000004</c:v>
                </c:pt>
                <c:pt idx="3613">
                  <c:v>690.49816899999996</c:v>
                </c:pt>
                <c:pt idx="3614">
                  <c:v>690.67230199999995</c:v>
                </c:pt>
                <c:pt idx="3615">
                  <c:v>690.89794900000004</c:v>
                </c:pt>
                <c:pt idx="3616">
                  <c:v>691.12481700000001</c:v>
                </c:pt>
                <c:pt idx="3617">
                  <c:v>691.23113999999998</c:v>
                </c:pt>
                <c:pt idx="3618">
                  <c:v>691.45581100000004</c:v>
                </c:pt>
                <c:pt idx="3619">
                  <c:v>691.56384300000002</c:v>
                </c:pt>
                <c:pt idx="3620">
                  <c:v>691.86914100000001</c:v>
                </c:pt>
                <c:pt idx="3621">
                  <c:v>692.04718000000003</c:v>
                </c:pt>
                <c:pt idx="3622">
                  <c:v>692.24383499999999</c:v>
                </c:pt>
                <c:pt idx="3623">
                  <c:v>692.435608</c:v>
                </c:pt>
                <c:pt idx="3624">
                  <c:v>692.65374799999995</c:v>
                </c:pt>
                <c:pt idx="3625">
                  <c:v>692.85058600000002</c:v>
                </c:pt>
                <c:pt idx="3626">
                  <c:v>692.99212599999998</c:v>
                </c:pt>
                <c:pt idx="3627">
                  <c:v>693.02398700000003</c:v>
                </c:pt>
                <c:pt idx="3628">
                  <c:v>693.1875</c:v>
                </c:pt>
                <c:pt idx="3629">
                  <c:v>693.44116199999996</c:v>
                </c:pt>
                <c:pt idx="3630">
                  <c:v>693.62792999999999</c:v>
                </c:pt>
                <c:pt idx="3631">
                  <c:v>693.76507600000002</c:v>
                </c:pt>
                <c:pt idx="3632">
                  <c:v>693.92816200000004</c:v>
                </c:pt>
                <c:pt idx="3633">
                  <c:v>694.167236</c:v>
                </c:pt>
                <c:pt idx="3634">
                  <c:v>694.40258800000004</c:v>
                </c:pt>
                <c:pt idx="3635">
                  <c:v>694.56982400000004</c:v>
                </c:pt>
                <c:pt idx="3636">
                  <c:v>694.87426800000003</c:v>
                </c:pt>
                <c:pt idx="3637">
                  <c:v>694.96203600000001</c:v>
                </c:pt>
                <c:pt idx="3638">
                  <c:v>695.15820299999996</c:v>
                </c:pt>
                <c:pt idx="3639">
                  <c:v>695.40722700000003</c:v>
                </c:pt>
                <c:pt idx="3640">
                  <c:v>695.55401600000005</c:v>
                </c:pt>
                <c:pt idx="3641">
                  <c:v>695.75311299999998</c:v>
                </c:pt>
                <c:pt idx="3642">
                  <c:v>695.96215800000004</c:v>
                </c:pt>
                <c:pt idx="3643">
                  <c:v>696.05035399999997</c:v>
                </c:pt>
                <c:pt idx="3644">
                  <c:v>696.33416699999998</c:v>
                </c:pt>
                <c:pt idx="3645">
                  <c:v>696.525757</c:v>
                </c:pt>
                <c:pt idx="3646">
                  <c:v>696.67584199999999</c:v>
                </c:pt>
                <c:pt idx="3647">
                  <c:v>696.89434800000004</c:v>
                </c:pt>
                <c:pt idx="3648">
                  <c:v>696.96374500000002</c:v>
                </c:pt>
                <c:pt idx="3649">
                  <c:v>697.254639</c:v>
                </c:pt>
                <c:pt idx="3650">
                  <c:v>697.43218999999999</c:v>
                </c:pt>
                <c:pt idx="3651">
                  <c:v>697.67767300000003</c:v>
                </c:pt>
                <c:pt idx="3652">
                  <c:v>697.81530799999996</c:v>
                </c:pt>
                <c:pt idx="3653">
                  <c:v>698.04766800000004</c:v>
                </c:pt>
                <c:pt idx="3654">
                  <c:v>698.27002000000005</c:v>
                </c:pt>
                <c:pt idx="3655">
                  <c:v>698.322632</c:v>
                </c:pt>
                <c:pt idx="3656">
                  <c:v>698.60656700000004</c:v>
                </c:pt>
                <c:pt idx="3657">
                  <c:v>698.78076199999998</c:v>
                </c:pt>
                <c:pt idx="3658">
                  <c:v>698.94146699999999</c:v>
                </c:pt>
                <c:pt idx="3659">
                  <c:v>699.06549099999995</c:v>
                </c:pt>
                <c:pt idx="3660">
                  <c:v>699.32049600000005</c:v>
                </c:pt>
                <c:pt idx="3661">
                  <c:v>699.52014199999996</c:v>
                </c:pt>
                <c:pt idx="3662">
                  <c:v>699.68292199999996</c:v>
                </c:pt>
                <c:pt idx="3663">
                  <c:v>699.84912099999997</c:v>
                </c:pt>
                <c:pt idx="3664">
                  <c:v>699.99749799999995</c:v>
                </c:pt>
                <c:pt idx="3665">
                  <c:v>700.19238299999995</c:v>
                </c:pt>
                <c:pt idx="3666">
                  <c:v>700.40649399999995</c:v>
                </c:pt>
                <c:pt idx="3667">
                  <c:v>700.55688499999997</c:v>
                </c:pt>
                <c:pt idx="3668">
                  <c:v>700.73022500000002</c:v>
                </c:pt>
                <c:pt idx="3669">
                  <c:v>700.89031999999997</c:v>
                </c:pt>
                <c:pt idx="3670">
                  <c:v>701.18261700000005</c:v>
                </c:pt>
                <c:pt idx="3671">
                  <c:v>701.26983600000005</c:v>
                </c:pt>
                <c:pt idx="3672">
                  <c:v>701.45617700000003</c:v>
                </c:pt>
                <c:pt idx="3673">
                  <c:v>701.62017800000001</c:v>
                </c:pt>
                <c:pt idx="3674">
                  <c:v>701.86077899999998</c:v>
                </c:pt>
                <c:pt idx="3675">
                  <c:v>702.11389199999996</c:v>
                </c:pt>
                <c:pt idx="3676">
                  <c:v>702.30084199999999</c:v>
                </c:pt>
                <c:pt idx="3677">
                  <c:v>702.51934800000004</c:v>
                </c:pt>
                <c:pt idx="3678">
                  <c:v>702.58392300000003</c:v>
                </c:pt>
                <c:pt idx="3679">
                  <c:v>702.88391100000001</c:v>
                </c:pt>
                <c:pt idx="3680">
                  <c:v>703.04107699999997</c:v>
                </c:pt>
                <c:pt idx="3681">
                  <c:v>703.23071300000004</c:v>
                </c:pt>
                <c:pt idx="3682">
                  <c:v>703.41503899999998</c:v>
                </c:pt>
                <c:pt idx="3683">
                  <c:v>703.56182899999999</c:v>
                </c:pt>
                <c:pt idx="3684">
                  <c:v>703.75018299999999</c:v>
                </c:pt>
                <c:pt idx="3685">
                  <c:v>703.91400099999998</c:v>
                </c:pt>
                <c:pt idx="3686">
                  <c:v>704.09704599999998</c:v>
                </c:pt>
                <c:pt idx="3687">
                  <c:v>704.24761999999998</c:v>
                </c:pt>
                <c:pt idx="3688">
                  <c:v>704.45629899999994</c:v>
                </c:pt>
                <c:pt idx="3689">
                  <c:v>704.68640100000005</c:v>
                </c:pt>
                <c:pt idx="3690">
                  <c:v>704.72241199999996</c:v>
                </c:pt>
                <c:pt idx="3691">
                  <c:v>704.95910600000002</c:v>
                </c:pt>
                <c:pt idx="3692">
                  <c:v>705.145264</c:v>
                </c:pt>
                <c:pt idx="3693">
                  <c:v>705.45477300000005</c:v>
                </c:pt>
                <c:pt idx="3694">
                  <c:v>705.56890899999996</c:v>
                </c:pt>
                <c:pt idx="3695">
                  <c:v>705.76208499999996</c:v>
                </c:pt>
                <c:pt idx="3696">
                  <c:v>705.932007</c:v>
                </c:pt>
                <c:pt idx="3697">
                  <c:v>706.24737500000003</c:v>
                </c:pt>
                <c:pt idx="3698">
                  <c:v>706.39294400000006</c:v>
                </c:pt>
                <c:pt idx="3699">
                  <c:v>706.53985599999999</c:v>
                </c:pt>
                <c:pt idx="3700">
                  <c:v>706.75891100000001</c:v>
                </c:pt>
                <c:pt idx="3701">
                  <c:v>706.96289100000001</c:v>
                </c:pt>
                <c:pt idx="3702">
                  <c:v>707.16625999999997</c:v>
                </c:pt>
                <c:pt idx="3703">
                  <c:v>707.32440199999996</c:v>
                </c:pt>
                <c:pt idx="3704">
                  <c:v>707.45892300000003</c:v>
                </c:pt>
                <c:pt idx="3705">
                  <c:v>707.606628</c:v>
                </c:pt>
                <c:pt idx="3706">
                  <c:v>707.79748500000005</c:v>
                </c:pt>
                <c:pt idx="3707">
                  <c:v>708.02239999999995</c:v>
                </c:pt>
                <c:pt idx="3708">
                  <c:v>708.26556400000004</c:v>
                </c:pt>
                <c:pt idx="3709">
                  <c:v>708.38415499999996</c:v>
                </c:pt>
                <c:pt idx="3710">
                  <c:v>708.54742399999998</c:v>
                </c:pt>
                <c:pt idx="3711">
                  <c:v>708.72857699999997</c:v>
                </c:pt>
                <c:pt idx="3712">
                  <c:v>708.92913799999997</c:v>
                </c:pt>
                <c:pt idx="3713">
                  <c:v>709.19152799999995</c:v>
                </c:pt>
                <c:pt idx="3714">
                  <c:v>709.38091999999995</c:v>
                </c:pt>
                <c:pt idx="3715">
                  <c:v>709.58868399999994</c:v>
                </c:pt>
                <c:pt idx="3716">
                  <c:v>709.81909199999996</c:v>
                </c:pt>
                <c:pt idx="3717">
                  <c:v>709.98529099999996</c:v>
                </c:pt>
                <c:pt idx="3718">
                  <c:v>710.17443800000001</c:v>
                </c:pt>
                <c:pt idx="3719">
                  <c:v>710.33404499999995</c:v>
                </c:pt>
                <c:pt idx="3720">
                  <c:v>710.60693400000002</c:v>
                </c:pt>
                <c:pt idx="3721">
                  <c:v>710.75543200000004</c:v>
                </c:pt>
                <c:pt idx="3722">
                  <c:v>710.88586399999997</c:v>
                </c:pt>
                <c:pt idx="3723">
                  <c:v>711.12390100000005</c:v>
                </c:pt>
                <c:pt idx="3724">
                  <c:v>711.256531</c:v>
                </c:pt>
                <c:pt idx="3725">
                  <c:v>711.40277100000003</c:v>
                </c:pt>
                <c:pt idx="3726">
                  <c:v>711.65008499999999</c:v>
                </c:pt>
                <c:pt idx="3727">
                  <c:v>711.792419</c:v>
                </c:pt>
                <c:pt idx="3728">
                  <c:v>712.01190199999996</c:v>
                </c:pt>
                <c:pt idx="3729">
                  <c:v>712.17974900000002</c:v>
                </c:pt>
                <c:pt idx="3730">
                  <c:v>712.36743200000001</c:v>
                </c:pt>
                <c:pt idx="3731">
                  <c:v>712.648865</c:v>
                </c:pt>
                <c:pt idx="3732">
                  <c:v>712.69439699999998</c:v>
                </c:pt>
                <c:pt idx="3733">
                  <c:v>712.93414299999995</c:v>
                </c:pt>
                <c:pt idx="3734">
                  <c:v>712.98260500000004</c:v>
                </c:pt>
                <c:pt idx="3735">
                  <c:v>713.26434300000005</c:v>
                </c:pt>
                <c:pt idx="3736">
                  <c:v>713.428406</c:v>
                </c:pt>
                <c:pt idx="3737">
                  <c:v>713.63647500000002</c:v>
                </c:pt>
                <c:pt idx="3738">
                  <c:v>713.84155299999998</c:v>
                </c:pt>
                <c:pt idx="3739">
                  <c:v>714.00091599999996</c:v>
                </c:pt>
                <c:pt idx="3740">
                  <c:v>714.12976100000003</c:v>
                </c:pt>
                <c:pt idx="3741">
                  <c:v>714.28613299999995</c:v>
                </c:pt>
                <c:pt idx="3742">
                  <c:v>714.44921899999997</c:v>
                </c:pt>
                <c:pt idx="3743">
                  <c:v>714.771973</c:v>
                </c:pt>
                <c:pt idx="3744">
                  <c:v>715.00799600000005</c:v>
                </c:pt>
                <c:pt idx="3745">
                  <c:v>715.13452099999995</c:v>
                </c:pt>
                <c:pt idx="3746">
                  <c:v>715.38659700000005</c:v>
                </c:pt>
                <c:pt idx="3747">
                  <c:v>715.50671399999999</c:v>
                </c:pt>
                <c:pt idx="3748">
                  <c:v>715.77179000000001</c:v>
                </c:pt>
                <c:pt idx="3749">
                  <c:v>715.83429000000001</c:v>
                </c:pt>
                <c:pt idx="3750">
                  <c:v>716.10119599999996</c:v>
                </c:pt>
                <c:pt idx="3751">
                  <c:v>716.30194100000006</c:v>
                </c:pt>
                <c:pt idx="3752">
                  <c:v>716.53375200000005</c:v>
                </c:pt>
                <c:pt idx="3753">
                  <c:v>716.58026099999995</c:v>
                </c:pt>
                <c:pt idx="3754">
                  <c:v>716.84789999999998</c:v>
                </c:pt>
                <c:pt idx="3755">
                  <c:v>716.99408000000005</c:v>
                </c:pt>
                <c:pt idx="3756">
                  <c:v>717.22937000000002</c:v>
                </c:pt>
                <c:pt idx="3757">
                  <c:v>717.39489700000001</c:v>
                </c:pt>
                <c:pt idx="3758">
                  <c:v>717.64160200000003</c:v>
                </c:pt>
                <c:pt idx="3759">
                  <c:v>717.84216300000003</c:v>
                </c:pt>
                <c:pt idx="3760">
                  <c:v>717.93524200000002</c:v>
                </c:pt>
                <c:pt idx="3761">
                  <c:v>718.18792699999995</c:v>
                </c:pt>
                <c:pt idx="3762">
                  <c:v>718.32861300000002</c:v>
                </c:pt>
                <c:pt idx="3763">
                  <c:v>718.55835000000002</c:v>
                </c:pt>
                <c:pt idx="3764">
                  <c:v>718.68328899999995</c:v>
                </c:pt>
                <c:pt idx="3765">
                  <c:v>718.88195800000005</c:v>
                </c:pt>
                <c:pt idx="3766">
                  <c:v>719.07305899999994</c:v>
                </c:pt>
                <c:pt idx="3767">
                  <c:v>719.29809599999999</c:v>
                </c:pt>
                <c:pt idx="3768">
                  <c:v>719.35638400000005</c:v>
                </c:pt>
                <c:pt idx="3769">
                  <c:v>719.63287400000002</c:v>
                </c:pt>
                <c:pt idx="3770">
                  <c:v>719.83331299999998</c:v>
                </c:pt>
                <c:pt idx="3771">
                  <c:v>720.01946999999996</c:v>
                </c:pt>
                <c:pt idx="3772">
                  <c:v>720.178406</c:v>
                </c:pt>
                <c:pt idx="3773">
                  <c:v>720.33758499999999</c:v>
                </c:pt>
                <c:pt idx="3774">
                  <c:v>720.58105499999999</c:v>
                </c:pt>
                <c:pt idx="3775">
                  <c:v>720.74255400000004</c:v>
                </c:pt>
                <c:pt idx="3776">
                  <c:v>720.96862799999997</c:v>
                </c:pt>
                <c:pt idx="3777">
                  <c:v>721.10626200000002</c:v>
                </c:pt>
                <c:pt idx="3778">
                  <c:v>721.332581</c:v>
                </c:pt>
                <c:pt idx="3779">
                  <c:v>721.55932600000006</c:v>
                </c:pt>
                <c:pt idx="3780">
                  <c:v>721.70489499999996</c:v>
                </c:pt>
                <c:pt idx="3781">
                  <c:v>721.92156999999997</c:v>
                </c:pt>
                <c:pt idx="3782">
                  <c:v>722.04486099999997</c:v>
                </c:pt>
                <c:pt idx="3783">
                  <c:v>722.21063200000003</c:v>
                </c:pt>
                <c:pt idx="3784">
                  <c:v>722.50311299999998</c:v>
                </c:pt>
                <c:pt idx="3785">
                  <c:v>722.598206</c:v>
                </c:pt>
                <c:pt idx="3786">
                  <c:v>722.745544</c:v>
                </c:pt>
                <c:pt idx="3787">
                  <c:v>723.049622</c:v>
                </c:pt>
                <c:pt idx="3788">
                  <c:v>723.129456</c:v>
                </c:pt>
                <c:pt idx="3789">
                  <c:v>723.39434800000004</c:v>
                </c:pt>
                <c:pt idx="3790">
                  <c:v>723.51727300000005</c:v>
                </c:pt>
                <c:pt idx="3791">
                  <c:v>723.72717299999999</c:v>
                </c:pt>
                <c:pt idx="3792">
                  <c:v>723.941956</c:v>
                </c:pt>
                <c:pt idx="3793">
                  <c:v>724.12670900000001</c:v>
                </c:pt>
                <c:pt idx="3794">
                  <c:v>724.35845900000004</c:v>
                </c:pt>
                <c:pt idx="3795">
                  <c:v>724.49468999999999</c:v>
                </c:pt>
                <c:pt idx="3796">
                  <c:v>724.66497800000002</c:v>
                </c:pt>
                <c:pt idx="3797">
                  <c:v>724.78436299999998</c:v>
                </c:pt>
                <c:pt idx="3798">
                  <c:v>725.00091599999996</c:v>
                </c:pt>
                <c:pt idx="3799">
                  <c:v>725.20745799999997</c:v>
                </c:pt>
                <c:pt idx="3800">
                  <c:v>725.47747800000002</c:v>
                </c:pt>
                <c:pt idx="3801">
                  <c:v>725.581909</c:v>
                </c:pt>
                <c:pt idx="3802">
                  <c:v>725.76739499999996</c:v>
                </c:pt>
                <c:pt idx="3803">
                  <c:v>725.92498799999998</c:v>
                </c:pt>
                <c:pt idx="3804">
                  <c:v>726.252747</c:v>
                </c:pt>
                <c:pt idx="3805">
                  <c:v>726.37969999999996</c:v>
                </c:pt>
                <c:pt idx="3806">
                  <c:v>726.59136999999998</c:v>
                </c:pt>
                <c:pt idx="3807">
                  <c:v>726.78448500000002</c:v>
                </c:pt>
                <c:pt idx="3808">
                  <c:v>726.89703399999996</c:v>
                </c:pt>
                <c:pt idx="3809">
                  <c:v>727.07250999999997</c:v>
                </c:pt>
                <c:pt idx="3810">
                  <c:v>727.31207300000005</c:v>
                </c:pt>
                <c:pt idx="3811">
                  <c:v>727.52227800000003</c:v>
                </c:pt>
                <c:pt idx="3812">
                  <c:v>727.66656499999999</c:v>
                </c:pt>
                <c:pt idx="3813">
                  <c:v>727.88421600000004</c:v>
                </c:pt>
                <c:pt idx="3814">
                  <c:v>728.04394500000001</c:v>
                </c:pt>
                <c:pt idx="3815">
                  <c:v>728.35290499999996</c:v>
                </c:pt>
                <c:pt idx="3816">
                  <c:v>728.40875200000005</c:v>
                </c:pt>
                <c:pt idx="3817">
                  <c:v>728.55749500000002</c:v>
                </c:pt>
                <c:pt idx="3818">
                  <c:v>728.76025400000003</c:v>
                </c:pt>
                <c:pt idx="3819">
                  <c:v>729.040344</c:v>
                </c:pt>
                <c:pt idx="3820">
                  <c:v>729.168091</c:v>
                </c:pt>
                <c:pt idx="3821">
                  <c:v>729.30200200000002</c:v>
                </c:pt>
                <c:pt idx="3822">
                  <c:v>729.55798300000004</c:v>
                </c:pt>
                <c:pt idx="3823">
                  <c:v>729.77899200000002</c:v>
                </c:pt>
                <c:pt idx="3824">
                  <c:v>730.01355000000001</c:v>
                </c:pt>
                <c:pt idx="3825">
                  <c:v>730.15356399999996</c:v>
                </c:pt>
                <c:pt idx="3826">
                  <c:v>730.41528300000004</c:v>
                </c:pt>
                <c:pt idx="3827">
                  <c:v>730.57519500000001</c:v>
                </c:pt>
                <c:pt idx="3828">
                  <c:v>730.77172900000005</c:v>
                </c:pt>
                <c:pt idx="3829">
                  <c:v>730.92254600000001</c:v>
                </c:pt>
                <c:pt idx="3830">
                  <c:v>731.20727499999998</c:v>
                </c:pt>
                <c:pt idx="3831">
                  <c:v>731.34722899999997</c:v>
                </c:pt>
                <c:pt idx="3832">
                  <c:v>731.546021</c:v>
                </c:pt>
                <c:pt idx="3833">
                  <c:v>731.65582300000005</c:v>
                </c:pt>
                <c:pt idx="3834">
                  <c:v>731.82659899999999</c:v>
                </c:pt>
                <c:pt idx="3835">
                  <c:v>732.09722899999997</c:v>
                </c:pt>
                <c:pt idx="3836">
                  <c:v>732.13885500000004</c:v>
                </c:pt>
                <c:pt idx="3837">
                  <c:v>732.40106200000002</c:v>
                </c:pt>
                <c:pt idx="3838">
                  <c:v>732.49993900000004</c:v>
                </c:pt>
                <c:pt idx="3839">
                  <c:v>732.68554700000004</c:v>
                </c:pt>
                <c:pt idx="3840">
                  <c:v>732.86767599999996</c:v>
                </c:pt>
                <c:pt idx="3841">
                  <c:v>733.06225600000005</c:v>
                </c:pt>
                <c:pt idx="3842">
                  <c:v>733.23821999999996</c:v>
                </c:pt>
                <c:pt idx="3843">
                  <c:v>733.30548099999999</c:v>
                </c:pt>
                <c:pt idx="3844">
                  <c:v>733.54211399999997</c:v>
                </c:pt>
                <c:pt idx="3845">
                  <c:v>733.83264199999996</c:v>
                </c:pt>
                <c:pt idx="3846">
                  <c:v>734.01861599999995</c:v>
                </c:pt>
                <c:pt idx="3847">
                  <c:v>734.10162400000002</c:v>
                </c:pt>
                <c:pt idx="3848">
                  <c:v>734.38183600000002</c:v>
                </c:pt>
                <c:pt idx="3849">
                  <c:v>734.453979</c:v>
                </c:pt>
                <c:pt idx="3850">
                  <c:v>734.68786599999999</c:v>
                </c:pt>
                <c:pt idx="3851">
                  <c:v>734.87939500000005</c:v>
                </c:pt>
                <c:pt idx="3852">
                  <c:v>735.059753</c:v>
                </c:pt>
                <c:pt idx="3853">
                  <c:v>735.34814500000005</c:v>
                </c:pt>
                <c:pt idx="3854">
                  <c:v>735.40655500000003</c:v>
                </c:pt>
                <c:pt idx="3855">
                  <c:v>735.64221199999997</c:v>
                </c:pt>
                <c:pt idx="3856">
                  <c:v>735.84851100000003</c:v>
                </c:pt>
                <c:pt idx="3857">
                  <c:v>735.89190699999995</c:v>
                </c:pt>
                <c:pt idx="3858">
                  <c:v>736.10101299999997</c:v>
                </c:pt>
                <c:pt idx="3859">
                  <c:v>736.34613000000002</c:v>
                </c:pt>
                <c:pt idx="3860">
                  <c:v>736.53479000000004</c:v>
                </c:pt>
                <c:pt idx="3861">
                  <c:v>736.70733600000005</c:v>
                </c:pt>
                <c:pt idx="3862">
                  <c:v>736.86065699999995</c:v>
                </c:pt>
                <c:pt idx="3863">
                  <c:v>737.09893799999998</c:v>
                </c:pt>
                <c:pt idx="3864">
                  <c:v>737.27154499999995</c:v>
                </c:pt>
                <c:pt idx="3865">
                  <c:v>737.45721400000002</c:v>
                </c:pt>
                <c:pt idx="3866">
                  <c:v>737.63330099999996</c:v>
                </c:pt>
                <c:pt idx="3867">
                  <c:v>737.79473900000005</c:v>
                </c:pt>
                <c:pt idx="3868">
                  <c:v>738.00604199999998</c:v>
                </c:pt>
                <c:pt idx="3869">
                  <c:v>738.217896</c:v>
                </c:pt>
                <c:pt idx="3870">
                  <c:v>738.40057400000001</c:v>
                </c:pt>
                <c:pt idx="3871">
                  <c:v>738.48699999999997</c:v>
                </c:pt>
                <c:pt idx="3872">
                  <c:v>738.66131600000006</c:v>
                </c:pt>
                <c:pt idx="3873">
                  <c:v>738.82757600000002</c:v>
                </c:pt>
                <c:pt idx="3874">
                  <c:v>739.08905000000004</c:v>
                </c:pt>
                <c:pt idx="3875">
                  <c:v>739.19122300000004</c:v>
                </c:pt>
                <c:pt idx="3876">
                  <c:v>739.32397500000002</c:v>
                </c:pt>
                <c:pt idx="3877">
                  <c:v>739.5</c:v>
                </c:pt>
                <c:pt idx="3878">
                  <c:v>739.66778599999998</c:v>
                </c:pt>
                <c:pt idx="3879">
                  <c:v>739.87207000000001</c:v>
                </c:pt>
                <c:pt idx="3880">
                  <c:v>739.99859600000002</c:v>
                </c:pt>
                <c:pt idx="3881">
                  <c:v>740.14587400000005</c:v>
                </c:pt>
                <c:pt idx="3882">
                  <c:v>740.33367899999996</c:v>
                </c:pt>
                <c:pt idx="3883">
                  <c:v>740.55828899999995</c:v>
                </c:pt>
                <c:pt idx="3884">
                  <c:v>740.70696999999996</c:v>
                </c:pt>
                <c:pt idx="3885">
                  <c:v>740.99182099999996</c:v>
                </c:pt>
                <c:pt idx="3886">
                  <c:v>741.16345200000001</c:v>
                </c:pt>
                <c:pt idx="3887">
                  <c:v>741.33886700000005</c:v>
                </c:pt>
                <c:pt idx="3888">
                  <c:v>741.46612500000003</c:v>
                </c:pt>
                <c:pt idx="3889">
                  <c:v>741.668091</c:v>
                </c:pt>
                <c:pt idx="3890">
                  <c:v>741.83264199999996</c:v>
                </c:pt>
                <c:pt idx="3891">
                  <c:v>742.01312299999995</c:v>
                </c:pt>
                <c:pt idx="3892">
                  <c:v>742.16992200000004</c:v>
                </c:pt>
                <c:pt idx="3893">
                  <c:v>742.45843500000001</c:v>
                </c:pt>
                <c:pt idx="3894">
                  <c:v>742.64019800000005</c:v>
                </c:pt>
                <c:pt idx="3895">
                  <c:v>742.774902</c:v>
                </c:pt>
                <c:pt idx="3896">
                  <c:v>743.01843299999996</c:v>
                </c:pt>
                <c:pt idx="3897">
                  <c:v>743.22015399999998</c:v>
                </c:pt>
                <c:pt idx="3898">
                  <c:v>743.40765399999998</c:v>
                </c:pt>
                <c:pt idx="3899">
                  <c:v>743.41821300000004</c:v>
                </c:pt>
                <c:pt idx="3900">
                  <c:v>743.671021</c:v>
                </c:pt>
                <c:pt idx="3901">
                  <c:v>743.71313499999997</c:v>
                </c:pt>
                <c:pt idx="3902">
                  <c:v>743.90594499999997</c:v>
                </c:pt>
                <c:pt idx="3903">
                  <c:v>744.21051</c:v>
                </c:pt>
                <c:pt idx="3904">
                  <c:v>744.256531</c:v>
                </c:pt>
                <c:pt idx="3905">
                  <c:v>744.40112299999998</c:v>
                </c:pt>
                <c:pt idx="3906">
                  <c:v>744.59674099999995</c:v>
                </c:pt>
                <c:pt idx="3907">
                  <c:v>744.85308799999996</c:v>
                </c:pt>
                <c:pt idx="3908">
                  <c:v>745.03149399999995</c:v>
                </c:pt>
                <c:pt idx="3909">
                  <c:v>745.18029799999999</c:v>
                </c:pt>
                <c:pt idx="3910">
                  <c:v>745.40155000000004</c:v>
                </c:pt>
                <c:pt idx="3911">
                  <c:v>745.51074200000005</c:v>
                </c:pt>
                <c:pt idx="3912">
                  <c:v>745.67590299999995</c:v>
                </c:pt>
                <c:pt idx="3913">
                  <c:v>745.84466599999996</c:v>
                </c:pt>
                <c:pt idx="3914">
                  <c:v>746.00201400000003</c:v>
                </c:pt>
                <c:pt idx="3915">
                  <c:v>746.17706299999998</c:v>
                </c:pt>
                <c:pt idx="3916">
                  <c:v>746.32757600000002</c:v>
                </c:pt>
                <c:pt idx="3917">
                  <c:v>746.48907499999996</c:v>
                </c:pt>
                <c:pt idx="3918">
                  <c:v>746.81494099999998</c:v>
                </c:pt>
                <c:pt idx="3919">
                  <c:v>746.92480499999999</c:v>
                </c:pt>
                <c:pt idx="3920">
                  <c:v>747.03277600000001</c:v>
                </c:pt>
                <c:pt idx="3921">
                  <c:v>747.316956</c:v>
                </c:pt>
                <c:pt idx="3922">
                  <c:v>747.42687999999998</c:v>
                </c:pt>
                <c:pt idx="3923">
                  <c:v>747.60382100000004</c:v>
                </c:pt>
                <c:pt idx="3924">
                  <c:v>747.79003899999998</c:v>
                </c:pt>
                <c:pt idx="3925">
                  <c:v>747.94055200000003</c:v>
                </c:pt>
                <c:pt idx="3926">
                  <c:v>748.23864700000001</c:v>
                </c:pt>
                <c:pt idx="3927">
                  <c:v>748.37274200000002</c:v>
                </c:pt>
                <c:pt idx="3928">
                  <c:v>748.57122800000002</c:v>
                </c:pt>
                <c:pt idx="3929">
                  <c:v>748.76165800000001</c:v>
                </c:pt>
                <c:pt idx="3930">
                  <c:v>748.93518099999994</c:v>
                </c:pt>
                <c:pt idx="3931">
                  <c:v>749.04376200000002</c:v>
                </c:pt>
                <c:pt idx="3932">
                  <c:v>749.24517800000001</c:v>
                </c:pt>
                <c:pt idx="3933">
                  <c:v>749.49902299999997</c:v>
                </c:pt>
                <c:pt idx="3934">
                  <c:v>749.606628</c:v>
                </c:pt>
                <c:pt idx="3935">
                  <c:v>749.76019299999996</c:v>
                </c:pt>
                <c:pt idx="3936">
                  <c:v>749.98907499999996</c:v>
                </c:pt>
                <c:pt idx="3937">
                  <c:v>750.21612500000003</c:v>
                </c:pt>
                <c:pt idx="3938">
                  <c:v>750.32971199999997</c:v>
                </c:pt>
                <c:pt idx="3939">
                  <c:v>750.46081500000003</c:v>
                </c:pt>
                <c:pt idx="3940">
                  <c:v>750.70159899999999</c:v>
                </c:pt>
                <c:pt idx="3941">
                  <c:v>750.81652799999995</c:v>
                </c:pt>
                <c:pt idx="3942">
                  <c:v>750.98089600000003</c:v>
                </c:pt>
                <c:pt idx="3943">
                  <c:v>751.17504899999994</c:v>
                </c:pt>
                <c:pt idx="3944">
                  <c:v>751.25952099999995</c:v>
                </c:pt>
                <c:pt idx="3945">
                  <c:v>751.49194299999999</c:v>
                </c:pt>
                <c:pt idx="3946">
                  <c:v>751.65667699999995</c:v>
                </c:pt>
                <c:pt idx="3947">
                  <c:v>751.86450200000002</c:v>
                </c:pt>
                <c:pt idx="3948">
                  <c:v>752.23211700000002</c:v>
                </c:pt>
                <c:pt idx="3949">
                  <c:v>752.24432400000001</c:v>
                </c:pt>
                <c:pt idx="3950">
                  <c:v>752.38305700000001</c:v>
                </c:pt>
                <c:pt idx="3951">
                  <c:v>752.61901899999998</c:v>
                </c:pt>
                <c:pt idx="3952">
                  <c:v>752.79919400000006</c:v>
                </c:pt>
                <c:pt idx="3953">
                  <c:v>752.94757100000004</c:v>
                </c:pt>
                <c:pt idx="3954">
                  <c:v>753.19805899999994</c:v>
                </c:pt>
                <c:pt idx="3955">
                  <c:v>753.33551</c:v>
                </c:pt>
                <c:pt idx="3956">
                  <c:v>753.64282200000002</c:v>
                </c:pt>
                <c:pt idx="3957">
                  <c:v>753.79089399999998</c:v>
                </c:pt>
                <c:pt idx="3958">
                  <c:v>753.95825200000002</c:v>
                </c:pt>
                <c:pt idx="3959">
                  <c:v>754.198486</c:v>
                </c:pt>
                <c:pt idx="3960">
                  <c:v>754.25659199999996</c:v>
                </c:pt>
                <c:pt idx="3961">
                  <c:v>754.48309300000005</c:v>
                </c:pt>
                <c:pt idx="3962">
                  <c:v>754.67132600000002</c:v>
                </c:pt>
                <c:pt idx="3963">
                  <c:v>754.84210199999995</c:v>
                </c:pt>
                <c:pt idx="3964">
                  <c:v>754.92877199999998</c:v>
                </c:pt>
                <c:pt idx="3965">
                  <c:v>755.16296399999999</c:v>
                </c:pt>
                <c:pt idx="3966">
                  <c:v>755.38171399999999</c:v>
                </c:pt>
                <c:pt idx="3967">
                  <c:v>755.55718999999999</c:v>
                </c:pt>
                <c:pt idx="3968">
                  <c:v>755.80828899999995</c:v>
                </c:pt>
                <c:pt idx="3969">
                  <c:v>755.92889400000001</c:v>
                </c:pt>
                <c:pt idx="3970">
                  <c:v>756.107483</c:v>
                </c:pt>
                <c:pt idx="3971">
                  <c:v>756.30841099999998</c:v>
                </c:pt>
                <c:pt idx="3972">
                  <c:v>756.485229</c:v>
                </c:pt>
                <c:pt idx="3973">
                  <c:v>756.604736</c:v>
                </c:pt>
                <c:pt idx="3974">
                  <c:v>756.79473900000005</c:v>
                </c:pt>
                <c:pt idx="3975">
                  <c:v>757.04644800000005</c:v>
                </c:pt>
                <c:pt idx="3976">
                  <c:v>757.13348399999995</c:v>
                </c:pt>
                <c:pt idx="3977">
                  <c:v>757.42126499999995</c:v>
                </c:pt>
                <c:pt idx="3978">
                  <c:v>757.49005099999999</c:v>
                </c:pt>
                <c:pt idx="3979">
                  <c:v>757.70703100000003</c:v>
                </c:pt>
                <c:pt idx="3980">
                  <c:v>757.898865</c:v>
                </c:pt>
                <c:pt idx="3981">
                  <c:v>758.10082999999997</c:v>
                </c:pt>
                <c:pt idx="3982">
                  <c:v>758.25012200000003</c:v>
                </c:pt>
                <c:pt idx="3983">
                  <c:v>758.43420400000002</c:v>
                </c:pt>
                <c:pt idx="3984">
                  <c:v>758.55505400000004</c:v>
                </c:pt>
                <c:pt idx="3985">
                  <c:v>758.74096699999996</c:v>
                </c:pt>
                <c:pt idx="3986">
                  <c:v>758.999146</c:v>
                </c:pt>
                <c:pt idx="3987">
                  <c:v>759.10369900000001</c:v>
                </c:pt>
                <c:pt idx="3988">
                  <c:v>759.27429199999995</c:v>
                </c:pt>
                <c:pt idx="3989">
                  <c:v>759.33233600000005</c:v>
                </c:pt>
                <c:pt idx="3990">
                  <c:v>759.58642599999996</c:v>
                </c:pt>
                <c:pt idx="3991">
                  <c:v>759.82037400000002</c:v>
                </c:pt>
                <c:pt idx="3992">
                  <c:v>759.94744900000001</c:v>
                </c:pt>
                <c:pt idx="3993">
                  <c:v>760.09362799999997</c:v>
                </c:pt>
                <c:pt idx="3994">
                  <c:v>760.37127699999996</c:v>
                </c:pt>
                <c:pt idx="3995">
                  <c:v>760.46606399999996</c:v>
                </c:pt>
                <c:pt idx="3996">
                  <c:v>760.76501499999995</c:v>
                </c:pt>
                <c:pt idx="3997">
                  <c:v>760.95519999999999</c:v>
                </c:pt>
                <c:pt idx="3998">
                  <c:v>760.97808799999996</c:v>
                </c:pt>
                <c:pt idx="3999">
                  <c:v>761.23132299999997</c:v>
                </c:pt>
                <c:pt idx="4000">
                  <c:v>761.39154099999996</c:v>
                </c:pt>
                <c:pt idx="4001">
                  <c:v>761.64849900000002</c:v>
                </c:pt>
                <c:pt idx="4002">
                  <c:v>761.81512499999997</c:v>
                </c:pt>
                <c:pt idx="4003">
                  <c:v>761.93725600000005</c:v>
                </c:pt>
                <c:pt idx="4004">
                  <c:v>762.20898399999999</c:v>
                </c:pt>
                <c:pt idx="4005">
                  <c:v>762.35272199999997</c:v>
                </c:pt>
                <c:pt idx="4006">
                  <c:v>762.57507299999997</c:v>
                </c:pt>
                <c:pt idx="4007">
                  <c:v>762.64727800000003</c:v>
                </c:pt>
                <c:pt idx="4008">
                  <c:v>762.86084000000005</c:v>
                </c:pt>
                <c:pt idx="4009">
                  <c:v>763.09558100000004</c:v>
                </c:pt>
                <c:pt idx="4010">
                  <c:v>763.22412099999997</c:v>
                </c:pt>
                <c:pt idx="4011">
                  <c:v>763.43841599999996</c:v>
                </c:pt>
                <c:pt idx="4012">
                  <c:v>763.50750700000003</c:v>
                </c:pt>
                <c:pt idx="4013">
                  <c:v>763.70721400000002</c:v>
                </c:pt>
                <c:pt idx="4014">
                  <c:v>763.90759300000002</c:v>
                </c:pt>
                <c:pt idx="4015">
                  <c:v>764.01605199999995</c:v>
                </c:pt>
                <c:pt idx="4016">
                  <c:v>764.15863000000002</c:v>
                </c:pt>
                <c:pt idx="4017">
                  <c:v>764.48529099999996</c:v>
                </c:pt>
                <c:pt idx="4018">
                  <c:v>764.53820800000005</c:v>
                </c:pt>
                <c:pt idx="4019">
                  <c:v>764.67156999999997</c:v>
                </c:pt>
                <c:pt idx="4020">
                  <c:v>764.82635500000004</c:v>
                </c:pt>
                <c:pt idx="4021">
                  <c:v>765.07122800000002</c:v>
                </c:pt>
                <c:pt idx="4022">
                  <c:v>765.28784199999996</c:v>
                </c:pt>
                <c:pt idx="4023">
                  <c:v>765.44000200000005</c:v>
                </c:pt>
                <c:pt idx="4024">
                  <c:v>765.61792000000003</c:v>
                </c:pt>
                <c:pt idx="4025">
                  <c:v>765.77795400000002</c:v>
                </c:pt>
                <c:pt idx="4026">
                  <c:v>766.07891800000004</c:v>
                </c:pt>
                <c:pt idx="4027">
                  <c:v>766.20373500000005</c:v>
                </c:pt>
                <c:pt idx="4028">
                  <c:v>766.37329099999999</c:v>
                </c:pt>
                <c:pt idx="4029">
                  <c:v>766.59936500000003</c:v>
                </c:pt>
                <c:pt idx="4030">
                  <c:v>766.65850799999998</c:v>
                </c:pt>
                <c:pt idx="4031">
                  <c:v>766.82751499999995</c:v>
                </c:pt>
                <c:pt idx="4032">
                  <c:v>767.05041500000004</c:v>
                </c:pt>
                <c:pt idx="4033">
                  <c:v>767.27832000000001</c:v>
                </c:pt>
                <c:pt idx="4034">
                  <c:v>767.41778599999998</c:v>
                </c:pt>
                <c:pt idx="4035">
                  <c:v>767.55206299999998</c:v>
                </c:pt>
                <c:pt idx="4036">
                  <c:v>767.70526099999995</c:v>
                </c:pt>
                <c:pt idx="4037">
                  <c:v>767.94152799999995</c:v>
                </c:pt>
                <c:pt idx="4038">
                  <c:v>768.19189500000005</c:v>
                </c:pt>
                <c:pt idx="4039">
                  <c:v>768.27514599999995</c:v>
                </c:pt>
                <c:pt idx="4040">
                  <c:v>768.40637200000003</c:v>
                </c:pt>
                <c:pt idx="4041">
                  <c:v>768.67858899999999</c:v>
                </c:pt>
                <c:pt idx="4042">
                  <c:v>768.81951900000001</c:v>
                </c:pt>
                <c:pt idx="4043">
                  <c:v>768.95782499999996</c:v>
                </c:pt>
                <c:pt idx="4044">
                  <c:v>769.15393099999994</c:v>
                </c:pt>
                <c:pt idx="4045">
                  <c:v>769.44580099999996</c:v>
                </c:pt>
                <c:pt idx="4046">
                  <c:v>769.65649399999995</c:v>
                </c:pt>
                <c:pt idx="4047">
                  <c:v>769.84613000000002</c:v>
                </c:pt>
                <c:pt idx="4048">
                  <c:v>769.97906499999999</c:v>
                </c:pt>
                <c:pt idx="4049">
                  <c:v>770.15869099999998</c:v>
                </c:pt>
                <c:pt idx="4050">
                  <c:v>770.35943599999996</c:v>
                </c:pt>
                <c:pt idx="4051">
                  <c:v>770.471497</c:v>
                </c:pt>
                <c:pt idx="4052">
                  <c:v>770.64965800000004</c:v>
                </c:pt>
                <c:pt idx="4053">
                  <c:v>770.83807400000001</c:v>
                </c:pt>
                <c:pt idx="4054">
                  <c:v>770.98767099999998</c:v>
                </c:pt>
                <c:pt idx="4055">
                  <c:v>771.17779499999995</c:v>
                </c:pt>
                <c:pt idx="4056">
                  <c:v>771.38458300000002</c:v>
                </c:pt>
                <c:pt idx="4057">
                  <c:v>771.62921100000005</c:v>
                </c:pt>
                <c:pt idx="4058">
                  <c:v>771.75152600000001</c:v>
                </c:pt>
                <c:pt idx="4059">
                  <c:v>771.92816200000004</c:v>
                </c:pt>
                <c:pt idx="4060">
                  <c:v>772.13769500000001</c:v>
                </c:pt>
                <c:pt idx="4061">
                  <c:v>772.260132</c:v>
                </c:pt>
                <c:pt idx="4062">
                  <c:v>772.47418200000004</c:v>
                </c:pt>
                <c:pt idx="4063">
                  <c:v>772.56036400000005</c:v>
                </c:pt>
                <c:pt idx="4064">
                  <c:v>772.80773899999997</c:v>
                </c:pt>
                <c:pt idx="4065">
                  <c:v>772.96563700000002</c:v>
                </c:pt>
                <c:pt idx="4066">
                  <c:v>773.18890399999998</c:v>
                </c:pt>
                <c:pt idx="4067">
                  <c:v>773.29406700000004</c:v>
                </c:pt>
                <c:pt idx="4068">
                  <c:v>773.49060099999997</c:v>
                </c:pt>
                <c:pt idx="4069">
                  <c:v>773.70385699999997</c:v>
                </c:pt>
                <c:pt idx="4070">
                  <c:v>773.89453100000003</c:v>
                </c:pt>
                <c:pt idx="4071">
                  <c:v>774.02374299999997</c:v>
                </c:pt>
                <c:pt idx="4072">
                  <c:v>774.13592500000004</c:v>
                </c:pt>
                <c:pt idx="4073">
                  <c:v>774.37762499999997</c:v>
                </c:pt>
                <c:pt idx="4074">
                  <c:v>774.62683100000004</c:v>
                </c:pt>
                <c:pt idx="4075">
                  <c:v>774.76745600000004</c:v>
                </c:pt>
                <c:pt idx="4076">
                  <c:v>775.04650900000001</c:v>
                </c:pt>
                <c:pt idx="4077">
                  <c:v>775.20269800000005</c:v>
                </c:pt>
                <c:pt idx="4078">
                  <c:v>775.36578399999996</c:v>
                </c:pt>
                <c:pt idx="4079">
                  <c:v>775.57751499999995</c:v>
                </c:pt>
                <c:pt idx="4080">
                  <c:v>775.73455799999999</c:v>
                </c:pt>
                <c:pt idx="4081">
                  <c:v>775.91564900000003</c:v>
                </c:pt>
                <c:pt idx="4082">
                  <c:v>776.01544200000001</c:v>
                </c:pt>
                <c:pt idx="4083">
                  <c:v>776.20666500000004</c:v>
                </c:pt>
                <c:pt idx="4084">
                  <c:v>776.39483600000005</c:v>
                </c:pt>
                <c:pt idx="4085">
                  <c:v>776.55279499999995</c:v>
                </c:pt>
                <c:pt idx="4086">
                  <c:v>776.79028300000004</c:v>
                </c:pt>
                <c:pt idx="4087">
                  <c:v>776.85894800000005</c:v>
                </c:pt>
                <c:pt idx="4088">
                  <c:v>777.01000999999997</c:v>
                </c:pt>
                <c:pt idx="4089">
                  <c:v>777.19311500000003</c:v>
                </c:pt>
                <c:pt idx="4090">
                  <c:v>777.30841099999998</c:v>
                </c:pt>
                <c:pt idx="4091">
                  <c:v>777.50787400000002</c:v>
                </c:pt>
                <c:pt idx="4092">
                  <c:v>777.709473</c:v>
                </c:pt>
                <c:pt idx="4093">
                  <c:v>777.82659899999999</c:v>
                </c:pt>
                <c:pt idx="4094">
                  <c:v>778.03698699999995</c:v>
                </c:pt>
                <c:pt idx="4095">
                  <c:v>778.25988800000005</c:v>
                </c:pt>
                <c:pt idx="4096">
                  <c:v>778.44781499999999</c:v>
                </c:pt>
                <c:pt idx="4097">
                  <c:v>778.569031</c:v>
                </c:pt>
                <c:pt idx="4098">
                  <c:v>778.75390600000003</c:v>
                </c:pt>
                <c:pt idx="4099">
                  <c:v>778.93554700000004</c:v>
                </c:pt>
                <c:pt idx="4100">
                  <c:v>779.21167000000003</c:v>
                </c:pt>
                <c:pt idx="4101">
                  <c:v>779.22491500000001</c:v>
                </c:pt>
                <c:pt idx="4102">
                  <c:v>779.37683100000004</c:v>
                </c:pt>
                <c:pt idx="4103">
                  <c:v>779.60082999999997</c:v>
                </c:pt>
                <c:pt idx="4104">
                  <c:v>779.80523700000003</c:v>
                </c:pt>
                <c:pt idx="4105">
                  <c:v>780.07482900000002</c:v>
                </c:pt>
                <c:pt idx="4106">
                  <c:v>780.25945999999999</c:v>
                </c:pt>
                <c:pt idx="4107">
                  <c:v>780.39996299999996</c:v>
                </c:pt>
                <c:pt idx="4108">
                  <c:v>780.61016800000004</c:v>
                </c:pt>
                <c:pt idx="4109">
                  <c:v>780.86254899999994</c:v>
                </c:pt>
                <c:pt idx="4110">
                  <c:v>781.03155500000003</c:v>
                </c:pt>
                <c:pt idx="4111">
                  <c:v>781.12200900000005</c:v>
                </c:pt>
                <c:pt idx="4112">
                  <c:v>781.37383999999997</c:v>
                </c:pt>
                <c:pt idx="4113">
                  <c:v>781.56018099999994</c:v>
                </c:pt>
                <c:pt idx="4114">
                  <c:v>781.75628700000004</c:v>
                </c:pt>
                <c:pt idx="4115">
                  <c:v>781.81329300000004</c:v>
                </c:pt>
                <c:pt idx="4116">
                  <c:v>782.01928699999996</c:v>
                </c:pt>
                <c:pt idx="4117">
                  <c:v>782.18621800000005</c:v>
                </c:pt>
                <c:pt idx="4118">
                  <c:v>782.38574200000005</c:v>
                </c:pt>
                <c:pt idx="4119">
                  <c:v>782.50555399999996</c:v>
                </c:pt>
                <c:pt idx="4120">
                  <c:v>782.68078600000001</c:v>
                </c:pt>
                <c:pt idx="4121">
                  <c:v>782.80364999999995</c:v>
                </c:pt>
                <c:pt idx="4122">
                  <c:v>782.98761000000002</c:v>
                </c:pt>
                <c:pt idx="4123">
                  <c:v>783.16412400000002</c:v>
                </c:pt>
                <c:pt idx="4124">
                  <c:v>783.336365</c:v>
                </c:pt>
                <c:pt idx="4125">
                  <c:v>783.57476799999995</c:v>
                </c:pt>
                <c:pt idx="4126">
                  <c:v>783.69317599999999</c:v>
                </c:pt>
                <c:pt idx="4127">
                  <c:v>783.84973100000002</c:v>
                </c:pt>
                <c:pt idx="4128">
                  <c:v>783.93158000000005</c:v>
                </c:pt>
                <c:pt idx="4129">
                  <c:v>784.28582800000004</c:v>
                </c:pt>
                <c:pt idx="4130">
                  <c:v>784.375854</c:v>
                </c:pt>
                <c:pt idx="4131">
                  <c:v>784.52917500000001</c:v>
                </c:pt>
                <c:pt idx="4132">
                  <c:v>784.68926999999996</c:v>
                </c:pt>
                <c:pt idx="4133">
                  <c:v>784.91955599999994</c:v>
                </c:pt>
                <c:pt idx="4134">
                  <c:v>785.160889</c:v>
                </c:pt>
                <c:pt idx="4135">
                  <c:v>785.39917000000003</c:v>
                </c:pt>
                <c:pt idx="4136">
                  <c:v>785.50604199999998</c:v>
                </c:pt>
                <c:pt idx="4137">
                  <c:v>785.68005400000004</c:v>
                </c:pt>
                <c:pt idx="4138">
                  <c:v>785.86792000000003</c:v>
                </c:pt>
                <c:pt idx="4139">
                  <c:v>786.07861300000002</c:v>
                </c:pt>
                <c:pt idx="4140">
                  <c:v>786.30981399999996</c:v>
                </c:pt>
                <c:pt idx="4141">
                  <c:v>786.49163799999997</c:v>
                </c:pt>
                <c:pt idx="4142">
                  <c:v>786.59674099999995</c:v>
                </c:pt>
                <c:pt idx="4143">
                  <c:v>786.86547900000005</c:v>
                </c:pt>
                <c:pt idx="4144">
                  <c:v>787.03118900000004</c:v>
                </c:pt>
                <c:pt idx="4145">
                  <c:v>787.15466300000003</c:v>
                </c:pt>
                <c:pt idx="4146">
                  <c:v>787.33209199999999</c:v>
                </c:pt>
                <c:pt idx="4147">
                  <c:v>787.50323500000002</c:v>
                </c:pt>
                <c:pt idx="4148">
                  <c:v>787.67401099999995</c:v>
                </c:pt>
                <c:pt idx="4149">
                  <c:v>787.90380900000002</c:v>
                </c:pt>
                <c:pt idx="4150">
                  <c:v>787.90795900000001</c:v>
                </c:pt>
                <c:pt idx="4151">
                  <c:v>788.17864999999995</c:v>
                </c:pt>
                <c:pt idx="4152">
                  <c:v>788.36767599999996</c:v>
                </c:pt>
                <c:pt idx="4153">
                  <c:v>788.46710199999995</c:v>
                </c:pt>
                <c:pt idx="4154">
                  <c:v>788.61230499999999</c:v>
                </c:pt>
                <c:pt idx="4155">
                  <c:v>788.75885000000005</c:v>
                </c:pt>
                <c:pt idx="4156">
                  <c:v>788.99530000000004</c:v>
                </c:pt>
                <c:pt idx="4157">
                  <c:v>789.09881600000006</c:v>
                </c:pt>
                <c:pt idx="4158">
                  <c:v>789.33563200000003</c:v>
                </c:pt>
                <c:pt idx="4159">
                  <c:v>789.47570800000005</c:v>
                </c:pt>
                <c:pt idx="4160">
                  <c:v>789.76898200000005</c:v>
                </c:pt>
                <c:pt idx="4161">
                  <c:v>789.86169400000006</c:v>
                </c:pt>
                <c:pt idx="4162">
                  <c:v>790.06634499999996</c:v>
                </c:pt>
                <c:pt idx="4163">
                  <c:v>790.23785399999997</c:v>
                </c:pt>
                <c:pt idx="4164">
                  <c:v>790.41711399999997</c:v>
                </c:pt>
                <c:pt idx="4165">
                  <c:v>790.56982400000004</c:v>
                </c:pt>
                <c:pt idx="4166">
                  <c:v>790.79736300000002</c:v>
                </c:pt>
                <c:pt idx="4167">
                  <c:v>790.96032700000001</c:v>
                </c:pt>
                <c:pt idx="4168">
                  <c:v>791.13147000000004</c:v>
                </c:pt>
                <c:pt idx="4169">
                  <c:v>791.33612100000005</c:v>
                </c:pt>
                <c:pt idx="4170">
                  <c:v>791.54583700000001</c:v>
                </c:pt>
                <c:pt idx="4171">
                  <c:v>791.612122</c:v>
                </c:pt>
                <c:pt idx="4172">
                  <c:v>791.92773399999999</c:v>
                </c:pt>
                <c:pt idx="4173">
                  <c:v>792.04815699999995</c:v>
                </c:pt>
                <c:pt idx="4174">
                  <c:v>792.17163100000005</c:v>
                </c:pt>
                <c:pt idx="4175">
                  <c:v>792.34277299999997</c:v>
                </c:pt>
                <c:pt idx="4176">
                  <c:v>792.53137200000003</c:v>
                </c:pt>
                <c:pt idx="4177">
                  <c:v>792.74316399999998</c:v>
                </c:pt>
                <c:pt idx="4178">
                  <c:v>792.91900599999997</c:v>
                </c:pt>
                <c:pt idx="4179">
                  <c:v>793.15466300000003</c:v>
                </c:pt>
                <c:pt idx="4180">
                  <c:v>793.24896200000001</c:v>
                </c:pt>
                <c:pt idx="4181">
                  <c:v>793.41540499999996</c:v>
                </c:pt>
                <c:pt idx="4182">
                  <c:v>793.57550000000003</c:v>
                </c:pt>
                <c:pt idx="4183">
                  <c:v>793.67779499999995</c:v>
                </c:pt>
                <c:pt idx="4184">
                  <c:v>793.93255599999998</c:v>
                </c:pt>
                <c:pt idx="4185">
                  <c:v>794.12432899999999</c:v>
                </c:pt>
                <c:pt idx="4186">
                  <c:v>794.30590800000004</c:v>
                </c:pt>
                <c:pt idx="4187">
                  <c:v>794.458618</c:v>
                </c:pt>
                <c:pt idx="4188">
                  <c:v>794.614868</c:v>
                </c:pt>
                <c:pt idx="4189">
                  <c:v>794.82275400000003</c:v>
                </c:pt>
                <c:pt idx="4190">
                  <c:v>795.03668200000004</c:v>
                </c:pt>
                <c:pt idx="4191">
                  <c:v>795.34491000000003</c:v>
                </c:pt>
                <c:pt idx="4192">
                  <c:v>795.42956500000003</c:v>
                </c:pt>
                <c:pt idx="4193">
                  <c:v>795.61523399999999</c:v>
                </c:pt>
                <c:pt idx="4194">
                  <c:v>795.83642599999996</c:v>
                </c:pt>
                <c:pt idx="4195">
                  <c:v>796.06054700000004</c:v>
                </c:pt>
                <c:pt idx="4196">
                  <c:v>796.14471400000002</c:v>
                </c:pt>
                <c:pt idx="4197">
                  <c:v>796.42181400000004</c:v>
                </c:pt>
                <c:pt idx="4198">
                  <c:v>796.63055399999996</c:v>
                </c:pt>
                <c:pt idx="4199">
                  <c:v>796.722351</c:v>
                </c:pt>
                <c:pt idx="4200">
                  <c:v>796.868652</c:v>
                </c:pt>
                <c:pt idx="4201">
                  <c:v>797.03002900000001</c:v>
                </c:pt>
                <c:pt idx="4202">
                  <c:v>797.23541299999999</c:v>
                </c:pt>
                <c:pt idx="4203">
                  <c:v>797.43444799999997</c:v>
                </c:pt>
                <c:pt idx="4204">
                  <c:v>797.69457999999997</c:v>
                </c:pt>
                <c:pt idx="4205">
                  <c:v>797.816101</c:v>
                </c:pt>
                <c:pt idx="4206">
                  <c:v>798.06933600000002</c:v>
                </c:pt>
                <c:pt idx="4207">
                  <c:v>798.29571499999997</c:v>
                </c:pt>
                <c:pt idx="4208">
                  <c:v>798.47497599999997</c:v>
                </c:pt>
                <c:pt idx="4209">
                  <c:v>798.68383800000004</c:v>
                </c:pt>
                <c:pt idx="4210">
                  <c:v>798.85742200000004</c:v>
                </c:pt>
                <c:pt idx="4211">
                  <c:v>799.02722200000005</c:v>
                </c:pt>
                <c:pt idx="4212">
                  <c:v>799.24334699999997</c:v>
                </c:pt>
                <c:pt idx="4213">
                  <c:v>799.48010299999999</c:v>
                </c:pt>
                <c:pt idx="4214">
                  <c:v>799.63574200000005</c:v>
                </c:pt>
                <c:pt idx="4215">
                  <c:v>799.71667500000001</c:v>
                </c:pt>
                <c:pt idx="4216">
                  <c:v>799.863159</c:v>
                </c:pt>
                <c:pt idx="4217">
                  <c:v>800.15576199999998</c:v>
                </c:pt>
                <c:pt idx="4218">
                  <c:v>800.25054899999998</c:v>
                </c:pt>
                <c:pt idx="4219">
                  <c:v>800.41882299999997</c:v>
                </c:pt>
                <c:pt idx="4220">
                  <c:v>800.63256799999999</c:v>
                </c:pt>
                <c:pt idx="4221">
                  <c:v>800.81414800000005</c:v>
                </c:pt>
                <c:pt idx="4222">
                  <c:v>800.85845900000004</c:v>
                </c:pt>
                <c:pt idx="4223">
                  <c:v>801.04626499999995</c:v>
                </c:pt>
                <c:pt idx="4224">
                  <c:v>801.24060099999997</c:v>
                </c:pt>
                <c:pt idx="4225">
                  <c:v>801.45300299999997</c:v>
                </c:pt>
                <c:pt idx="4226">
                  <c:v>801.60943599999996</c:v>
                </c:pt>
                <c:pt idx="4227">
                  <c:v>801.77099599999997</c:v>
                </c:pt>
                <c:pt idx="4228">
                  <c:v>801.90380900000002</c:v>
                </c:pt>
                <c:pt idx="4229">
                  <c:v>802.09503199999995</c:v>
                </c:pt>
                <c:pt idx="4230">
                  <c:v>802.23877000000005</c:v>
                </c:pt>
                <c:pt idx="4231">
                  <c:v>802.42468299999996</c:v>
                </c:pt>
                <c:pt idx="4232">
                  <c:v>802.58630400000004</c:v>
                </c:pt>
                <c:pt idx="4233">
                  <c:v>802.83807400000001</c:v>
                </c:pt>
                <c:pt idx="4234">
                  <c:v>802.92864999999995</c:v>
                </c:pt>
                <c:pt idx="4235">
                  <c:v>803.16235400000005</c:v>
                </c:pt>
                <c:pt idx="4236">
                  <c:v>803.34271200000001</c:v>
                </c:pt>
                <c:pt idx="4237">
                  <c:v>803.57208300000002</c:v>
                </c:pt>
                <c:pt idx="4238">
                  <c:v>803.71911599999999</c:v>
                </c:pt>
                <c:pt idx="4239">
                  <c:v>803.90570100000002</c:v>
                </c:pt>
                <c:pt idx="4240">
                  <c:v>804.06530799999996</c:v>
                </c:pt>
                <c:pt idx="4241">
                  <c:v>804.225281</c:v>
                </c:pt>
                <c:pt idx="4242">
                  <c:v>804.39123500000005</c:v>
                </c:pt>
                <c:pt idx="4243">
                  <c:v>804.59124799999995</c:v>
                </c:pt>
                <c:pt idx="4244">
                  <c:v>804.793274</c:v>
                </c:pt>
                <c:pt idx="4245">
                  <c:v>804.96710199999995</c:v>
                </c:pt>
                <c:pt idx="4246">
                  <c:v>805.17193599999996</c:v>
                </c:pt>
                <c:pt idx="4247">
                  <c:v>805.37133800000004</c:v>
                </c:pt>
                <c:pt idx="4248">
                  <c:v>805.52685499999995</c:v>
                </c:pt>
                <c:pt idx="4249">
                  <c:v>805.62011700000005</c:v>
                </c:pt>
                <c:pt idx="4250">
                  <c:v>805.68548599999997</c:v>
                </c:pt>
                <c:pt idx="4251">
                  <c:v>805.99121100000002</c:v>
                </c:pt>
                <c:pt idx="4252">
                  <c:v>806.14209000000005</c:v>
                </c:pt>
                <c:pt idx="4253">
                  <c:v>806.34033199999999</c:v>
                </c:pt>
                <c:pt idx="4254">
                  <c:v>806.49340800000004</c:v>
                </c:pt>
                <c:pt idx="4255">
                  <c:v>806.70739700000001</c:v>
                </c:pt>
                <c:pt idx="4256">
                  <c:v>806.89868200000001</c:v>
                </c:pt>
                <c:pt idx="4257">
                  <c:v>807.00689699999998</c:v>
                </c:pt>
                <c:pt idx="4258">
                  <c:v>807.16082800000004</c:v>
                </c:pt>
                <c:pt idx="4259">
                  <c:v>807.34088099999997</c:v>
                </c:pt>
                <c:pt idx="4260">
                  <c:v>807.48187299999995</c:v>
                </c:pt>
                <c:pt idx="4261">
                  <c:v>807.64599599999997</c:v>
                </c:pt>
                <c:pt idx="4262">
                  <c:v>807.93652299999997</c:v>
                </c:pt>
                <c:pt idx="4263">
                  <c:v>808.071777</c:v>
                </c:pt>
                <c:pt idx="4264">
                  <c:v>808.29089399999998</c:v>
                </c:pt>
                <c:pt idx="4265">
                  <c:v>808.43725600000005</c:v>
                </c:pt>
                <c:pt idx="4266">
                  <c:v>808.62207000000001</c:v>
                </c:pt>
                <c:pt idx="4267">
                  <c:v>808.82006799999999</c:v>
                </c:pt>
                <c:pt idx="4268">
                  <c:v>809.00891100000001</c:v>
                </c:pt>
                <c:pt idx="4269">
                  <c:v>809.167419</c:v>
                </c:pt>
                <c:pt idx="4270">
                  <c:v>809.40722700000003</c:v>
                </c:pt>
                <c:pt idx="4271">
                  <c:v>809.59631300000001</c:v>
                </c:pt>
                <c:pt idx="4272">
                  <c:v>809.73431400000004</c:v>
                </c:pt>
                <c:pt idx="4273">
                  <c:v>809.86163299999998</c:v>
                </c:pt>
                <c:pt idx="4274">
                  <c:v>810.09149200000002</c:v>
                </c:pt>
                <c:pt idx="4275">
                  <c:v>810.26635699999997</c:v>
                </c:pt>
                <c:pt idx="4276">
                  <c:v>810.40356399999996</c:v>
                </c:pt>
                <c:pt idx="4277">
                  <c:v>810.63342299999999</c:v>
                </c:pt>
                <c:pt idx="4278">
                  <c:v>810.77447500000005</c:v>
                </c:pt>
                <c:pt idx="4279">
                  <c:v>810.84539800000005</c:v>
                </c:pt>
                <c:pt idx="4280">
                  <c:v>811.08764599999995</c:v>
                </c:pt>
                <c:pt idx="4281">
                  <c:v>811.29107699999997</c:v>
                </c:pt>
                <c:pt idx="4282">
                  <c:v>811.36499000000003</c:v>
                </c:pt>
                <c:pt idx="4283">
                  <c:v>811.67236300000002</c:v>
                </c:pt>
                <c:pt idx="4284">
                  <c:v>811.82031199999994</c:v>
                </c:pt>
                <c:pt idx="4285">
                  <c:v>812.04638699999998</c:v>
                </c:pt>
                <c:pt idx="4286">
                  <c:v>812.24145499999997</c:v>
                </c:pt>
                <c:pt idx="4287">
                  <c:v>812.41644299999996</c:v>
                </c:pt>
                <c:pt idx="4288">
                  <c:v>812.49774200000002</c:v>
                </c:pt>
                <c:pt idx="4289">
                  <c:v>812.68884300000002</c:v>
                </c:pt>
                <c:pt idx="4290">
                  <c:v>812.87664800000005</c:v>
                </c:pt>
                <c:pt idx="4291">
                  <c:v>812.99493399999994</c:v>
                </c:pt>
                <c:pt idx="4292">
                  <c:v>813.20959500000004</c:v>
                </c:pt>
                <c:pt idx="4293">
                  <c:v>813.36639400000001</c:v>
                </c:pt>
                <c:pt idx="4294">
                  <c:v>813.54754600000001</c:v>
                </c:pt>
                <c:pt idx="4295">
                  <c:v>813.73529099999996</c:v>
                </c:pt>
                <c:pt idx="4296">
                  <c:v>813.92804000000001</c:v>
                </c:pt>
                <c:pt idx="4297">
                  <c:v>814.08886700000005</c:v>
                </c:pt>
                <c:pt idx="4298">
                  <c:v>814.27221699999996</c:v>
                </c:pt>
                <c:pt idx="4299">
                  <c:v>814.49774200000002</c:v>
                </c:pt>
                <c:pt idx="4300">
                  <c:v>814.61102300000005</c:v>
                </c:pt>
                <c:pt idx="4301">
                  <c:v>814.83062700000005</c:v>
                </c:pt>
                <c:pt idx="4302">
                  <c:v>815.07165499999996</c:v>
                </c:pt>
                <c:pt idx="4303">
                  <c:v>815.19622800000002</c:v>
                </c:pt>
                <c:pt idx="4304">
                  <c:v>815.37243699999999</c:v>
                </c:pt>
                <c:pt idx="4305">
                  <c:v>815.54016100000001</c:v>
                </c:pt>
                <c:pt idx="4306">
                  <c:v>815.70636000000002</c:v>
                </c:pt>
                <c:pt idx="4307">
                  <c:v>815.89685099999997</c:v>
                </c:pt>
                <c:pt idx="4308">
                  <c:v>816.10131799999999</c:v>
                </c:pt>
                <c:pt idx="4309">
                  <c:v>816.18823199999997</c:v>
                </c:pt>
                <c:pt idx="4310">
                  <c:v>816.444031</c:v>
                </c:pt>
                <c:pt idx="4311">
                  <c:v>816.645081</c:v>
                </c:pt>
                <c:pt idx="4312">
                  <c:v>816.80261199999995</c:v>
                </c:pt>
                <c:pt idx="4313">
                  <c:v>816.87432899999999</c:v>
                </c:pt>
                <c:pt idx="4314">
                  <c:v>817.15411400000005</c:v>
                </c:pt>
                <c:pt idx="4315">
                  <c:v>817.30895999999996</c:v>
                </c:pt>
                <c:pt idx="4316">
                  <c:v>817.417236</c:v>
                </c:pt>
                <c:pt idx="4317">
                  <c:v>817.71057099999996</c:v>
                </c:pt>
                <c:pt idx="4318">
                  <c:v>817.86096199999997</c:v>
                </c:pt>
                <c:pt idx="4319">
                  <c:v>817.99847399999999</c:v>
                </c:pt>
                <c:pt idx="4320">
                  <c:v>818.25695800000005</c:v>
                </c:pt>
                <c:pt idx="4321">
                  <c:v>818.40466300000003</c:v>
                </c:pt>
                <c:pt idx="4322">
                  <c:v>818.53204300000004</c:v>
                </c:pt>
                <c:pt idx="4323">
                  <c:v>818.65167199999996</c:v>
                </c:pt>
                <c:pt idx="4324">
                  <c:v>818.91449</c:v>
                </c:pt>
                <c:pt idx="4325">
                  <c:v>819.02893099999994</c:v>
                </c:pt>
                <c:pt idx="4326">
                  <c:v>819.26709000000005</c:v>
                </c:pt>
                <c:pt idx="4327">
                  <c:v>819.30957000000001</c:v>
                </c:pt>
                <c:pt idx="4328">
                  <c:v>819.56927499999995</c:v>
                </c:pt>
                <c:pt idx="4329">
                  <c:v>819.67913799999997</c:v>
                </c:pt>
                <c:pt idx="4330">
                  <c:v>819.86706500000003</c:v>
                </c:pt>
                <c:pt idx="4331">
                  <c:v>820.068848</c:v>
                </c:pt>
                <c:pt idx="4332">
                  <c:v>820.16180399999996</c:v>
                </c:pt>
                <c:pt idx="4333">
                  <c:v>820.30468800000006</c:v>
                </c:pt>
                <c:pt idx="4334">
                  <c:v>820.49957300000005</c:v>
                </c:pt>
                <c:pt idx="4335">
                  <c:v>820.82092299999999</c:v>
                </c:pt>
                <c:pt idx="4336">
                  <c:v>820.88098100000002</c:v>
                </c:pt>
                <c:pt idx="4337">
                  <c:v>821.06433100000004</c:v>
                </c:pt>
                <c:pt idx="4338">
                  <c:v>821.25250200000005</c:v>
                </c:pt>
                <c:pt idx="4339">
                  <c:v>821.41949499999998</c:v>
                </c:pt>
                <c:pt idx="4340">
                  <c:v>821.615723</c:v>
                </c:pt>
                <c:pt idx="4341">
                  <c:v>821.82379200000003</c:v>
                </c:pt>
                <c:pt idx="4342">
                  <c:v>822.04510500000004</c:v>
                </c:pt>
                <c:pt idx="4343">
                  <c:v>822.24591099999998</c:v>
                </c:pt>
                <c:pt idx="4344">
                  <c:v>822.28533900000002</c:v>
                </c:pt>
                <c:pt idx="4345">
                  <c:v>822.54608199999996</c:v>
                </c:pt>
                <c:pt idx="4346">
                  <c:v>822.729919</c:v>
                </c:pt>
                <c:pt idx="4347">
                  <c:v>822.95269800000005</c:v>
                </c:pt>
                <c:pt idx="4348">
                  <c:v>823.16943400000002</c:v>
                </c:pt>
                <c:pt idx="4349">
                  <c:v>823.365723</c:v>
                </c:pt>
                <c:pt idx="4350">
                  <c:v>823.54516599999999</c:v>
                </c:pt>
                <c:pt idx="4351">
                  <c:v>823.76617399999998</c:v>
                </c:pt>
                <c:pt idx="4352">
                  <c:v>823.92346199999997</c:v>
                </c:pt>
                <c:pt idx="4353">
                  <c:v>824.12762499999997</c:v>
                </c:pt>
                <c:pt idx="4354">
                  <c:v>824.20214799999997</c:v>
                </c:pt>
                <c:pt idx="4355">
                  <c:v>824.51391599999999</c:v>
                </c:pt>
                <c:pt idx="4356">
                  <c:v>824.58703600000001</c:v>
                </c:pt>
                <c:pt idx="4357">
                  <c:v>824.76330599999994</c:v>
                </c:pt>
                <c:pt idx="4358">
                  <c:v>824.85052499999995</c:v>
                </c:pt>
                <c:pt idx="4359">
                  <c:v>825.06488000000002</c:v>
                </c:pt>
                <c:pt idx="4360">
                  <c:v>825.31304899999998</c:v>
                </c:pt>
                <c:pt idx="4361">
                  <c:v>825.49841300000003</c:v>
                </c:pt>
                <c:pt idx="4362">
                  <c:v>825.58508300000005</c:v>
                </c:pt>
                <c:pt idx="4363">
                  <c:v>825.74316399999998</c:v>
                </c:pt>
                <c:pt idx="4364">
                  <c:v>825.94641100000001</c:v>
                </c:pt>
                <c:pt idx="4365">
                  <c:v>826.066101</c:v>
                </c:pt>
                <c:pt idx="4366">
                  <c:v>826.20135500000004</c:v>
                </c:pt>
                <c:pt idx="4367">
                  <c:v>826.37792999999999</c:v>
                </c:pt>
                <c:pt idx="4368">
                  <c:v>826.60986300000002</c:v>
                </c:pt>
                <c:pt idx="4369">
                  <c:v>826.76953100000003</c:v>
                </c:pt>
                <c:pt idx="4370">
                  <c:v>827.04901099999995</c:v>
                </c:pt>
                <c:pt idx="4371">
                  <c:v>827.14581299999998</c:v>
                </c:pt>
                <c:pt idx="4372">
                  <c:v>827.38207999999997</c:v>
                </c:pt>
                <c:pt idx="4373">
                  <c:v>827.449524</c:v>
                </c:pt>
                <c:pt idx="4374">
                  <c:v>827.67224099999999</c:v>
                </c:pt>
                <c:pt idx="4375">
                  <c:v>827.87323000000004</c:v>
                </c:pt>
                <c:pt idx="4376">
                  <c:v>828.00061000000005</c:v>
                </c:pt>
                <c:pt idx="4377">
                  <c:v>828.07769800000005</c:v>
                </c:pt>
                <c:pt idx="4378">
                  <c:v>828.322632</c:v>
                </c:pt>
                <c:pt idx="4379">
                  <c:v>828.48254399999996</c:v>
                </c:pt>
                <c:pt idx="4380">
                  <c:v>828.77331500000003</c:v>
                </c:pt>
                <c:pt idx="4381">
                  <c:v>828.98980700000004</c:v>
                </c:pt>
                <c:pt idx="4382">
                  <c:v>829.08984399999997</c:v>
                </c:pt>
                <c:pt idx="4383">
                  <c:v>829.31860400000005</c:v>
                </c:pt>
                <c:pt idx="4384">
                  <c:v>829.51135299999999</c:v>
                </c:pt>
                <c:pt idx="4385">
                  <c:v>829.69323699999995</c:v>
                </c:pt>
                <c:pt idx="4386">
                  <c:v>829.93652299999997</c:v>
                </c:pt>
                <c:pt idx="4387">
                  <c:v>830.15258800000004</c:v>
                </c:pt>
                <c:pt idx="4388">
                  <c:v>830.15496800000005</c:v>
                </c:pt>
                <c:pt idx="4389">
                  <c:v>830.33221400000002</c:v>
                </c:pt>
                <c:pt idx="4390">
                  <c:v>830.51501499999995</c:v>
                </c:pt>
                <c:pt idx="4391">
                  <c:v>830.68420400000002</c:v>
                </c:pt>
                <c:pt idx="4392">
                  <c:v>830.85949700000003</c:v>
                </c:pt>
                <c:pt idx="4393">
                  <c:v>831.01245100000006</c:v>
                </c:pt>
                <c:pt idx="4394">
                  <c:v>831.24847399999999</c:v>
                </c:pt>
                <c:pt idx="4395">
                  <c:v>831.31561299999998</c:v>
                </c:pt>
                <c:pt idx="4396">
                  <c:v>831.60711700000002</c:v>
                </c:pt>
                <c:pt idx="4397">
                  <c:v>831.79040499999996</c:v>
                </c:pt>
                <c:pt idx="4398">
                  <c:v>831.88610800000004</c:v>
                </c:pt>
                <c:pt idx="4399">
                  <c:v>832.16882299999997</c:v>
                </c:pt>
                <c:pt idx="4400">
                  <c:v>832.33074999999997</c:v>
                </c:pt>
                <c:pt idx="4401">
                  <c:v>832.50042699999995</c:v>
                </c:pt>
                <c:pt idx="4402">
                  <c:v>832.64269999999999</c:v>
                </c:pt>
                <c:pt idx="4403">
                  <c:v>832.88281199999994</c:v>
                </c:pt>
                <c:pt idx="4404">
                  <c:v>833.00238000000002</c:v>
                </c:pt>
                <c:pt idx="4405">
                  <c:v>833.13299600000005</c:v>
                </c:pt>
                <c:pt idx="4406">
                  <c:v>833.37408400000004</c:v>
                </c:pt>
                <c:pt idx="4407">
                  <c:v>833.51641800000004</c:v>
                </c:pt>
                <c:pt idx="4408">
                  <c:v>833.65283199999999</c:v>
                </c:pt>
                <c:pt idx="4409">
                  <c:v>833.89373799999998</c:v>
                </c:pt>
                <c:pt idx="4410">
                  <c:v>834.12829599999998</c:v>
                </c:pt>
                <c:pt idx="4411">
                  <c:v>834.31488000000002</c:v>
                </c:pt>
                <c:pt idx="4412">
                  <c:v>834.44183299999997</c:v>
                </c:pt>
                <c:pt idx="4413">
                  <c:v>834.63391100000001</c:v>
                </c:pt>
                <c:pt idx="4414">
                  <c:v>834.86346400000002</c:v>
                </c:pt>
                <c:pt idx="4415">
                  <c:v>834.98242200000004</c:v>
                </c:pt>
                <c:pt idx="4416">
                  <c:v>835.15240500000004</c:v>
                </c:pt>
                <c:pt idx="4417">
                  <c:v>835.36773700000003</c:v>
                </c:pt>
                <c:pt idx="4418">
                  <c:v>835.51031499999999</c:v>
                </c:pt>
                <c:pt idx="4419">
                  <c:v>835.64300500000002</c:v>
                </c:pt>
                <c:pt idx="4420">
                  <c:v>835.87939500000005</c:v>
                </c:pt>
                <c:pt idx="4421">
                  <c:v>835.98767099999998</c:v>
                </c:pt>
                <c:pt idx="4422">
                  <c:v>836.18591300000003</c:v>
                </c:pt>
                <c:pt idx="4423">
                  <c:v>836.37811299999998</c:v>
                </c:pt>
                <c:pt idx="4424">
                  <c:v>836.59088099999997</c:v>
                </c:pt>
                <c:pt idx="4425">
                  <c:v>836.72570800000005</c:v>
                </c:pt>
                <c:pt idx="4426">
                  <c:v>836.97625700000003</c:v>
                </c:pt>
                <c:pt idx="4427">
                  <c:v>837.12658699999997</c:v>
                </c:pt>
                <c:pt idx="4428">
                  <c:v>837.29315199999996</c:v>
                </c:pt>
                <c:pt idx="4429">
                  <c:v>837.55102499999998</c:v>
                </c:pt>
                <c:pt idx="4430">
                  <c:v>837.67419400000006</c:v>
                </c:pt>
                <c:pt idx="4431">
                  <c:v>837.82550000000003</c:v>
                </c:pt>
                <c:pt idx="4432">
                  <c:v>838.107483</c:v>
                </c:pt>
                <c:pt idx="4433">
                  <c:v>838.28387499999997</c:v>
                </c:pt>
                <c:pt idx="4434">
                  <c:v>838.45953399999996</c:v>
                </c:pt>
                <c:pt idx="4435">
                  <c:v>838.67663600000003</c:v>
                </c:pt>
                <c:pt idx="4436">
                  <c:v>838.81353799999999</c:v>
                </c:pt>
                <c:pt idx="4437">
                  <c:v>838.97650099999998</c:v>
                </c:pt>
                <c:pt idx="4438">
                  <c:v>839.24499500000002</c:v>
                </c:pt>
                <c:pt idx="4439">
                  <c:v>839.302368</c:v>
                </c:pt>
                <c:pt idx="4440">
                  <c:v>839.49310300000002</c:v>
                </c:pt>
                <c:pt idx="4441">
                  <c:v>839.55602999999996</c:v>
                </c:pt>
                <c:pt idx="4442">
                  <c:v>839.70800799999995</c:v>
                </c:pt>
                <c:pt idx="4443">
                  <c:v>839.87914999999998</c:v>
                </c:pt>
                <c:pt idx="4444">
                  <c:v>840.02697799999999</c:v>
                </c:pt>
                <c:pt idx="4445">
                  <c:v>840.19378700000004</c:v>
                </c:pt>
                <c:pt idx="4446">
                  <c:v>840.41943400000002</c:v>
                </c:pt>
                <c:pt idx="4447">
                  <c:v>840.55444299999999</c:v>
                </c:pt>
                <c:pt idx="4448">
                  <c:v>840.85790999999995</c:v>
                </c:pt>
                <c:pt idx="4449">
                  <c:v>840.970642</c:v>
                </c:pt>
                <c:pt idx="4450">
                  <c:v>841.24023399999999</c:v>
                </c:pt>
                <c:pt idx="4451">
                  <c:v>841.43237299999998</c:v>
                </c:pt>
                <c:pt idx="4452">
                  <c:v>841.535706</c:v>
                </c:pt>
                <c:pt idx="4453">
                  <c:v>841.73040800000001</c:v>
                </c:pt>
                <c:pt idx="4454">
                  <c:v>841.90930200000003</c:v>
                </c:pt>
                <c:pt idx="4455">
                  <c:v>842.07153300000004</c:v>
                </c:pt>
                <c:pt idx="4456">
                  <c:v>842.22430399999996</c:v>
                </c:pt>
                <c:pt idx="4457">
                  <c:v>842.44219999999996</c:v>
                </c:pt>
                <c:pt idx="4458">
                  <c:v>842.58697500000005</c:v>
                </c:pt>
                <c:pt idx="4459">
                  <c:v>842.77496299999996</c:v>
                </c:pt>
                <c:pt idx="4460">
                  <c:v>843.04187000000002</c:v>
                </c:pt>
                <c:pt idx="4461">
                  <c:v>843.07751499999995</c:v>
                </c:pt>
                <c:pt idx="4462">
                  <c:v>843.25042699999995</c:v>
                </c:pt>
                <c:pt idx="4463">
                  <c:v>843.40582300000005</c:v>
                </c:pt>
                <c:pt idx="4464">
                  <c:v>843.71246299999996</c:v>
                </c:pt>
                <c:pt idx="4465">
                  <c:v>843.88091999999995</c:v>
                </c:pt>
                <c:pt idx="4466">
                  <c:v>843.92083700000001</c:v>
                </c:pt>
                <c:pt idx="4467">
                  <c:v>844.176514</c:v>
                </c:pt>
                <c:pt idx="4468">
                  <c:v>844.29736300000002</c:v>
                </c:pt>
                <c:pt idx="4469">
                  <c:v>844.467896</c:v>
                </c:pt>
                <c:pt idx="4470">
                  <c:v>844.66314699999998</c:v>
                </c:pt>
                <c:pt idx="4471">
                  <c:v>844.79791299999999</c:v>
                </c:pt>
                <c:pt idx="4472">
                  <c:v>845.09814500000005</c:v>
                </c:pt>
                <c:pt idx="4473">
                  <c:v>845.09106399999996</c:v>
                </c:pt>
                <c:pt idx="4474">
                  <c:v>845.310608</c:v>
                </c:pt>
                <c:pt idx="4475">
                  <c:v>845.41906700000004</c:v>
                </c:pt>
                <c:pt idx="4476">
                  <c:v>845.65728799999999</c:v>
                </c:pt>
                <c:pt idx="4477">
                  <c:v>845.87249799999995</c:v>
                </c:pt>
                <c:pt idx="4478">
                  <c:v>846.04760699999997</c:v>
                </c:pt>
                <c:pt idx="4479">
                  <c:v>846.26007100000004</c:v>
                </c:pt>
                <c:pt idx="4480">
                  <c:v>846.44482400000004</c:v>
                </c:pt>
                <c:pt idx="4481">
                  <c:v>846.59906000000001</c:v>
                </c:pt>
                <c:pt idx="4482">
                  <c:v>846.74292000000003</c:v>
                </c:pt>
                <c:pt idx="4483">
                  <c:v>846.95953399999996</c:v>
                </c:pt>
                <c:pt idx="4484">
                  <c:v>847.15649399999995</c:v>
                </c:pt>
                <c:pt idx="4485">
                  <c:v>847.23028599999998</c:v>
                </c:pt>
                <c:pt idx="4486">
                  <c:v>847.46453899999995</c:v>
                </c:pt>
                <c:pt idx="4487">
                  <c:v>847.60461399999997</c:v>
                </c:pt>
                <c:pt idx="4488">
                  <c:v>847.69897500000002</c:v>
                </c:pt>
                <c:pt idx="4489">
                  <c:v>847.87170400000002</c:v>
                </c:pt>
                <c:pt idx="4490">
                  <c:v>848.12182600000006</c:v>
                </c:pt>
                <c:pt idx="4491">
                  <c:v>848.23608400000001</c:v>
                </c:pt>
                <c:pt idx="4492">
                  <c:v>848.46618699999999</c:v>
                </c:pt>
                <c:pt idx="4493">
                  <c:v>848.65100099999995</c:v>
                </c:pt>
                <c:pt idx="4494">
                  <c:v>848.81634499999996</c:v>
                </c:pt>
                <c:pt idx="4495">
                  <c:v>849.11566200000004</c:v>
                </c:pt>
                <c:pt idx="4496">
                  <c:v>849.23553500000003</c:v>
                </c:pt>
                <c:pt idx="4497">
                  <c:v>849.42095900000004</c:v>
                </c:pt>
                <c:pt idx="4498">
                  <c:v>849.61187700000005</c:v>
                </c:pt>
                <c:pt idx="4499">
                  <c:v>849.85534700000005</c:v>
                </c:pt>
                <c:pt idx="4500">
                  <c:v>850.11151099999995</c:v>
                </c:pt>
                <c:pt idx="4501">
                  <c:v>850.30426</c:v>
                </c:pt>
                <c:pt idx="4502">
                  <c:v>850.41632100000004</c:v>
                </c:pt>
                <c:pt idx="4503">
                  <c:v>850.56243900000004</c:v>
                </c:pt>
                <c:pt idx="4504">
                  <c:v>850.74273700000003</c:v>
                </c:pt>
                <c:pt idx="4505">
                  <c:v>850.91595500000005</c:v>
                </c:pt>
                <c:pt idx="4506">
                  <c:v>851.15698199999997</c:v>
                </c:pt>
                <c:pt idx="4507">
                  <c:v>851.25671399999999</c:v>
                </c:pt>
                <c:pt idx="4508">
                  <c:v>851.45977800000003</c:v>
                </c:pt>
                <c:pt idx="4509">
                  <c:v>851.743469</c:v>
                </c:pt>
                <c:pt idx="4510">
                  <c:v>851.96209699999997</c:v>
                </c:pt>
                <c:pt idx="4511">
                  <c:v>852.10913100000005</c:v>
                </c:pt>
                <c:pt idx="4512">
                  <c:v>852.321594</c:v>
                </c:pt>
                <c:pt idx="4513">
                  <c:v>852.47351100000003</c:v>
                </c:pt>
                <c:pt idx="4514">
                  <c:v>852.69329800000003</c:v>
                </c:pt>
                <c:pt idx="4515">
                  <c:v>852.78125</c:v>
                </c:pt>
                <c:pt idx="4516">
                  <c:v>852.94830300000001</c:v>
                </c:pt>
                <c:pt idx="4517">
                  <c:v>853.08758499999999</c:v>
                </c:pt>
                <c:pt idx="4518">
                  <c:v>853.30560300000002</c:v>
                </c:pt>
                <c:pt idx="4519">
                  <c:v>853.507385</c:v>
                </c:pt>
                <c:pt idx="4520">
                  <c:v>853.63207999999997</c:v>
                </c:pt>
                <c:pt idx="4521">
                  <c:v>853.81536900000003</c:v>
                </c:pt>
                <c:pt idx="4522">
                  <c:v>854.01409899999999</c:v>
                </c:pt>
                <c:pt idx="4523">
                  <c:v>854.21832300000005</c:v>
                </c:pt>
                <c:pt idx="4524">
                  <c:v>854.42675799999995</c:v>
                </c:pt>
                <c:pt idx="4525">
                  <c:v>854.64489700000001</c:v>
                </c:pt>
                <c:pt idx="4526">
                  <c:v>854.83801300000005</c:v>
                </c:pt>
                <c:pt idx="4527">
                  <c:v>855.00225799999998</c:v>
                </c:pt>
                <c:pt idx="4528">
                  <c:v>855.16650400000003</c:v>
                </c:pt>
                <c:pt idx="4529">
                  <c:v>855.245361</c:v>
                </c:pt>
                <c:pt idx="4530">
                  <c:v>855.45288100000005</c:v>
                </c:pt>
                <c:pt idx="4531">
                  <c:v>855.68127400000003</c:v>
                </c:pt>
                <c:pt idx="4532">
                  <c:v>855.78955099999996</c:v>
                </c:pt>
                <c:pt idx="4533">
                  <c:v>856.03308100000004</c:v>
                </c:pt>
                <c:pt idx="4534">
                  <c:v>856.21710199999995</c:v>
                </c:pt>
                <c:pt idx="4535">
                  <c:v>856.40210000000002</c:v>
                </c:pt>
                <c:pt idx="4536">
                  <c:v>856.50964399999998</c:v>
                </c:pt>
                <c:pt idx="4537">
                  <c:v>856.74676499999998</c:v>
                </c:pt>
                <c:pt idx="4538">
                  <c:v>856.91296399999999</c:v>
                </c:pt>
                <c:pt idx="4539">
                  <c:v>857.02362100000005</c:v>
                </c:pt>
                <c:pt idx="4540">
                  <c:v>857.15789800000005</c:v>
                </c:pt>
                <c:pt idx="4541">
                  <c:v>857.36816399999998</c:v>
                </c:pt>
                <c:pt idx="4542">
                  <c:v>857.537781</c:v>
                </c:pt>
                <c:pt idx="4543">
                  <c:v>857.62091099999998</c:v>
                </c:pt>
                <c:pt idx="4544">
                  <c:v>857.88317900000004</c:v>
                </c:pt>
                <c:pt idx="4545">
                  <c:v>858.05902100000003</c:v>
                </c:pt>
                <c:pt idx="4546">
                  <c:v>858.213257</c:v>
                </c:pt>
                <c:pt idx="4547">
                  <c:v>858.38421600000004</c:v>
                </c:pt>
                <c:pt idx="4548">
                  <c:v>858.61804199999995</c:v>
                </c:pt>
                <c:pt idx="4549">
                  <c:v>858.82476799999995</c:v>
                </c:pt>
                <c:pt idx="4550">
                  <c:v>858.99975600000005</c:v>
                </c:pt>
                <c:pt idx="4551">
                  <c:v>859.12249799999995</c:v>
                </c:pt>
                <c:pt idx="4552">
                  <c:v>859.28753700000004</c:v>
                </c:pt>
                <c:pt idx="4553">
                  <c:v>859.448486</c:v>
                </c:pt>
                <c:pt idx="4554">
                  <c:v>859.60571300000004</c:v>
                </c:pt>
                <c:pt idx="4555">
                  <c:v>859.81323199999997</c:v>
                </c:pt>
                <c:pt idx="4556">
                  <c:v>859.98785399999997</c:v>
                </c:pt>
                <c:pt idx="4557">
                  <c:v>860.25116000000003</c:v>
                </c:pt>
                <c:pt idx="4558">
                  <c:v>860.42791699999998</c:v>
                </c:pt>
                <c:pt idx="4559">
                  <c:v>860.56732199999999</c:v>
                </c:pt>
                <c:pt idx="4560">
                  <c:v>860.76159700000005</c:v>
                </c:pt>
                <c:pt idx="4561">
                  <c:v>860.870361</c:v>
                </c:pt>
                <c:pt idx="4562">
                  <c:v>861.15618900000004</c:v>
                </c:pt>
                <c:pt idx="4563">
                  <c:v>861.23242200000004</c:v>
                </c:pt>
                <c:pt idx="4564">
                  <c:v>861.472534</c:v>
                </c:pt>
                <c:pt idx="4565">
                  <c:v>861.65661599999999</c:v>
                </c:pt>
                <c:pt idx="4566">
                  <c:v>861.82781999999997</c:v>
                </c:pt>
                <c:pt idx="4567">
                  <c:v>861.88177499999995</c:v>
                </c:pt>
                <c:pt idx="4568">
                  <c:v>862.02624500000002</c:v>
                </c:pt>
                <c:pt idx="4569">
                  <c:v>862.21832300000005</c:v>
                </c:pt>
                <c:pt idx="4570">
                  <c:v>862.46081500000003</c:v>
                </c:pt>
                <c:pt idx="4571">
                  <c:v>862.62768600000004</c:v>
                </c:pt>
                <c:pt idx="4572">
                  <c:v>862.85638400000005</c:v>
                </c:pt>
                <c:pt idx="4573">
                  <c:v>863.00067100000001</c:v>
                </c:pt>
                <c:pt idx="4574">
                  <c:v>863.18957499999999</c:v>
                </c:pt>
                <c:pt idx="4575">
                  <c:v>863.30950900000005</c:v>
                </c:pt>
                <c:pt idx="4576">
                  <c:v>863.53796399999999</c:v>
                </c:pt>
                <c:pt idx="4577">
                  <c:v>863.67443800000001</c:v>
                </c:pt>
                <c:pt idx="4578">
                  <c:v>863.86682099999996</c:v>
                </c:pt>
                <c:pt idx="4579">
                  <c:v>864.09277299999997</c:v>
                </c:pt>
                <c:pt idx="4580">
                  <c:v>864.17120399999999</c:v>
                </c:pt>
                <c:pt idx="4581">
                  <c:v>864.39514199999996</c:v>
                </c:pt>
                <c:pt idx="4582">
                  <c:v>864.52551300000005</c:v>
                </c:pt>
                <c:pt idx="4583">
                  <c:v>864.68975799999998</c:v>
                </c:pt>
                <c:pt idx="4584">
                  <c:v>864.95959500000004</c:v>
                </c:pt>
                <c:pt idx="4585">
                  <c:v>865.114014</c:v>
                </c:pt>
                <c:pt idx="4586">
                  <c:v>865.26794400000006</c:v>
                </c:pt>
                <c:pt idx="4587">
                  <c:v>865.285706</c:v>
                </c:pt>
                <c:pt idx="4588">
                  <c:v>865.51763900000003</c:v>
                </c:pt>
                <c:pt idx="4589">
                  <c:v>865.73126200000002</c:v>
                </c:pt>
                <c:pt idx="4590">
                  <c:v>865.91339100000005</c:v>
                </c:pt>
                <c:pt idx="4591">
                  <c:v>866.09930399999996</c:v>
                </c:pt>
                <c:pt idx="4592">
                  <c:v>866.32904099999996</c:v>
                </c:pt>
                <c:pt idx="4593">
                  <c:v>866.464966</c:v>
                </c:pt>
                <c:pt idx="4594">
                  <c:v>866.71868900000004</c:v>
                </c:pt>
                <c:pt idx="4595">
                  <c:v>866.89605700000004</c:v>
                </c:pt>
                <c:pt idx="4596">
                  <c:v>867.16357400000004</c:v>
                </c:pt>
                <c:pt idx="4597">
                  <c:v>867.316956</c:v>
                </c:pt>
                <c:pt idx="4598">
                  <c:v>867.41412400000002</c:v>
                </c:pt>
                <c:pt idx="4599">
                  <c:v>867.62463400000001</c:v>
                </c:pt>
                <c:pt idx="4600">
                  <c:v>867.79284700000005</c:v>
                </c:pt>
                <c:pt idx="4601">
                  <c:v>867.97344999999996</c:v>
                </c:pt>
                <c:pt idx="4602">
                  <c:v>868.16760299999999</c:v>
                </c:pt>
                <c:pt idx="4603">
                  <c:v>868.32733199999996</c:v>
                </c:pt>
                <c:pt idx="4604">
                  <c:v>868.46173099999999</c:v>
                </c:pt>
                <c:pt idx="4605">
                  <c:v>868.65826400000003</c:v>
                </c:pt>
                <c:pt idx="4606">
                  <c:v>868.830017</c:v>
                </c:pt>
                <c:pt idx="4607">
                  <c:v>869.05602999999996</c:v>
                </c:pt>
                <c:pt idx="4608">
                  <c:v>869.24389599999995</c:v>
                </c:pt>
                <c:pt idx="4609">
                  <c:v>869.33117700000003</c:v>
                </c:pt>
                <c:pt idx="4610">
                  <c:v>869.54357900000002</c:v>
                </c:pt>
                <c:pt idx="4611">
                  <c:v>869.66876200000002</c:v>
                </c:pt>
                <c:pt idx="4612">
                  <c:v>869.886841</c:v>
                </c:pt>
                <c:pt idx="4613">
                  <c:v>870.10601799999995</c:v>
                </c:pt>
                <c:pt idx="4614">
                  <c:v>870.21405000000004</c:v>
                </c:pt>
                <c:pt idx="4615">
                  <c:v>870.37902799999995</c:v>
                </c:pt>
                <c:pt idx="4616">
                  <c:v>870.56359899999995</c:v>
                </c:pt>
                <c:pt idx="4617">
                  <c:v>870.71734600000002</c:v>
                </c:pt>
                <c:pt idx="4618">
                  <c:v>870.88500999999997</c:v>
                </c:pt>
                <c:pt idx="4619">
                  <c:v>871.06756600000006</c:v>
                </c:pt>
                <c:pt idx="4620">
                  <c:v>871.21417199999996</c:v>
                </c:pt>
                <c:pt idx="4621">
                  <c:v>871.392517</c:v>
                </c:pt>
                <c:pt idx="4622">
                  <c:v>871.61554000000001</c:v>
                </c:pt>
                <c:pt idx="4623">
                  <c:v>871.76452600000005</c:v>
                </c:pt>
                <c:pt idx="4624">
                  <c:v>871.91387899999995</c:v>
                </c:pt>
                <c:pt idx="4625">
                  <c:v>872.15508999999997</c:v>
                </c:pt>
                <c:pt idx="4626">
                  <c:v>872.42791699999998</c:v>
                </c:pt>
                <c:pt idx="4627">
                  <c:v>872.498108</c:v>
                </c:pt>
                <c:pt idx="4628">
                  <c:v>872.75079300000004</c:v>
                </c:pt>
                <c:pt idx="4629">
                  <c:v>872.84515399999998</c:v>
                </c:pt>
                <c:pt idx="4630">
                  <c:v>872.97033699999997</c:v>
                </c:pt>
                <c:pt idx="4631">
                  <c:v>873.18554700000004</c:v>
                </c:pt>
                <c:pt idx="4632">
                  <c:v>873.46026600000005</c:v>
                </c:pt>
                <c:pt idx="4633">
                  <c:v>873.57104500000003</c:v>
                </c:pt>
                <c:pt idx="4634">
                  <c:v>873.75073199999997</c:v>
                </c:pt>
                <c:pt idx="4635">
                  <c:v>873.92944299999999</c:v>
                </c:pt>
                <c:pt idx="4636">
                  <c:v>874.11370799999997</c:v>
                </c:pt>
                <c:pt idx="4637">
                  <c:v>874.248108</c:v>
                </c:pt>
                <c:pt idx="4638">
                  <c:v>874.42932099999996</c:v>
                </c:pt>
                <c:pt idx="4639">
                  <c:v>874.65393099999994</c:v>
                </c:pt>
                <c:pt idx="4640">
                  <c:v>874.73101799999995</c:v>
                </c:pt>
                <c:pt idx="4641">
                  <c:v>874.95910600000002</c:v>
                </c:pt>
                <c:pt idx="4642">
                  <c:v>875.11169400000006</c:v>
                </c:pt>
                <c:pt idx="4643">
                  <c:v>875.301331</c:v>
                </c:pt>
                <c:pt idx="4644">
                  <c:v>875.42236300000002</c:v>
                </c:pt>
                <c:pt idx="4645">
                  <c:v>875.63836700000002</c:v>
                </c:pt>
                <c:pt idx="4646">
                  <c:v>875.78637700000002</c:v>
                </c:pt>
                <c:pt idx="4647">
                  <c:v>875.88800000000003</c:v>
                </c:pt>
                <c:pt idx="4648">
                  <c:v>876.10131799999999</c:v>
                </c:pt>
                <c:pt idx="4649">
                  <c:v>876.27062999999998</c:v>
                </c:pt>
                <c:pt idx="4650">
                  <c:v>876.39660600000002</c:v>
                </c:pt>
                <c:pt idx="4651">
                  <c:v>876.56518600000004</c:v>
                </c:pt>
                <c:pt idx="4652">
                  <c:v>876.71026600000005</c:v>
                </c:pt>
                <c:pt idx="4653">
                  <c:v>876.81561299999998</c:v>
                </c:pt>
                <c:pt idx="4654">
                  <c:v>877.08783000000005</c:v>
                </c:pt>
                <c:pt idx="4655">
                  <c:v>877.25787400000002</c:v>
                </c:pt>
                <c:pt idx="4656">
                  <c:v>877.46563700000002</c:v>
                </c:pt>
                <c:pt idx="4657">
                  <c:v>877.58166500000004</c:v>
                </c:pt>
                <c:pt idx="4658">
                  <c:v>877.77533000000005</c:v>
                </c:pt>
                <c:pt idx="4659">
                  <c:v>877.91168200000004</c:v>
                </c:pt>
                <c:pt idx="4660">
                  <c:v>878.16039999999998</c:v>
                </c:pt>
                <c:pt idx="4661">
                  <c:v>878.37994400000002</c:v>
                </c:pt>
                <c:pt idx="4662">
                  <c:v>878.57531700000004</c:v>
                </c:pt>
                <c:pt idx="4663">
                  <c:v>878.738831</c:v>
                </c:pt>
                <c:pt idx="4664">
                  <c:v>878.96991000000003</c:v>
                </c:pt>
                <c:pt idx="4665">
                  <c:v>879.20519999999999</c:v>
                </c:pt>
                <c:pt idx="4666">
                  <c:v>879.34204099999999</c:v>
                </c:pt>
                <c:pt idx="4667">
                  <c:v>879.52960199999995</c:v>
                </c:pt>
                <c:pt idx="4668">
                  <c:v>879.71618699999999</c:v>
                </c:pt>
                <c:pt idx="4669">
                  <c:v>879.85992399999998</c:v>
                </c:pt>
                <c:pt idx="4670">
                  <c:v>880.03582800000004</c:v>
                </c:pt>
                <c:pt idx="4671">
                  <c:v>880.24163799999997</c:v>
                </c:pt>
                <c:pt idx="4672">
                  <c:v>880.46820100000002</c:v>
                </c:pt>
                <c:pt idx="4673">
                  <c:v>880.582764</c:v>
                </c:pt>
                <c:pt idx="4674">
                  <c:v>880.71032700000001</c:v>
                </c:pt>
                <c:pt idx="4675">
                  <c:v>880.91424600000005</c:v>
                </c:pt>
                <c:pt idx="4676">
                  <c:v>881.14471400000002</c:v>
                </c:pt>
                <c:pt idx="4677">
                  <c:v>881.24700900000005</c:v>
                </c:pt>
                <c:pt idx="4678">
                  <c:v>881.32769800000005</c:v>
                </c:pt>
                <c:pt idx="4679">
                  <c:v>881.52972399999999</c:v>
                </c:pt>
                <c:pt idx="4680">
                  <c:v>881.61437999999998</c:v>
                </c:pt>
                <c:pt idx="4681">
                  <c:v>881.69818099999998</c:v>
                </c:pt>
                <c:pt idx="4682">
                  <c:v>881.81024200000002</c:v>
                </c:pt>
                <c:pt idx="4683">
                  <c:v>882.06658900000002</c:v>
                </c:pt>
                <c:pt idx="4684">
                  <c:v>882.11688200000003</c:v>
                </c:pt>
                <c:pt idx="4685">
                  <c:v>882.29315199999996</c:v>
                </c:pt>
                <c:pt idx="4686">
                  <c:v>882.50170900000001</c:v>
                </c:pt>
                <c:pt idx="4687">
                  <c:v>882.62487799999997</c:v>
                </c:pt>
                <c:pt idx="4688">
                  <c:v>882.77508499999999</c:v>
                </c:pt>
                <c:pt idx="4689">
                  <c:v>882.94842500000004</c:v>
                </c:pt>
                <c:pt idx="4690">
                  <c:v>883.17205799999999</c:v>
                </c:pt>
                <c:pt idx="4691">
                  <c:v>883.29101600000001</c:v>
                </c:pt>
                <c:pt idx="4692">
                  <c:v>883.52447500000005</c:v>
                </c:pt>
                <c:pt idx="4693">
                  <c:v>883.731628</c:v>
                </c:pt>
                <c:pt idx="4694">
                  <c:v>883.89941399999998</c:v>
                </c:pt>
                <c:pt idx="4695">
                  <c:v>884.08673099999999</c:v>
                </c:pt>
                <c:pt idx="4696">
                  <c:v>884.212402</c:v>
                </c:pt>
                <c:pt idx="4697">
                  <c:v>884.45678699999996</c:v>
                </c:pt>
                <c:pt idx="4698">
                  <c:v>884.62866199999996</c:v>
                </c:pt>
                <c:pt idx="4699">
                  <c:v>884.84637499999997</c:v>
                </c:pt>
                <c:pt idx="4700">
                  <c:v>885.00775099999998</c:v>
                </c:pt>
                <c:pt idx="4701">
                  <c:v>885.21563700000002</c:v>
                </c:pt>
                <c:pt idx="4702">
                  <c:v>885.35809300000005</c:v>
                </c:pt>
                <c:pt idx="4703">
                  <c:v>885.51733400000001</c:v>
                </c:pt>
                <c:pt idx="4704">
                  <c:v>885.66491699999995</c:v>
                </c:pt>
                <c:pt idx="4705">
                  <c:v>885.90130599999998</c:v>
                </c:pt>
                <c:pt idx="4706">
                  <c:v>886.03949</c:v>
                </c:pt>
                <c:pt idx="4707">
                  <c:v>886.25848399999995</c:v>
                </c:pt>
                <c:pt idx="4708">
                  <c:v>886.35382100000004</c:v>
                </c:pt>
                <c:pt idx="4709">
                  <c:v>886.50335700000005</c:v>
                </c:pt>
                <c:pt idx="4710">
                  <c:v>886.68249500000002</c:v>
                </c:pt>
                <c:pt idx="4711">
                  <c:v>886.87982199999999</c:v>
                </c:pt>
                <c:pt idx="4712">
                  <c:v>886.99609399999997</c:v>
                </c:pt>
                <c:pt idx="4713">
                  <c:v>887.18908699999997</c:v>
                </c:pt>
                <c:pt idx="4714">
                  <c:v>887.27978499999995</c:v>
                </c:pt>
                <c:pt idx="4715">
                  <c:v>887.53497300000004</c:v>
                </c:pt>
                <c:pt idx="4716">
                  <c:v>887.69598399999995</c:v>
                </c:pt>
                <c:pt idx="4717">
                  <c:v>887.91125499999998</c:v>
                </c:pt>
                <c:pt idx="4718">
                  <c:v>888.13269000000003</c:v>
                </c:pt>
                <c:pt idx="4719">
                  <c:v>888.32147199999997</c:v>
                </c:pt>
                <c:pt idx="4720">
                  <c:v>888.43981900000006</c:v>
                </c:pt>
                <c:pt idx="4721">
                  <c:v>888.63708499999996</c:v>
                </c:pt>
                <c:pt idx="4722">
                  <c:v>888.70330799999999</c:v>
                </c:pt>
                <c:pt idx="4723">
                  <c:v>888.97619599999996</c:v>
                </c:pt>
                <c:pt idx="4724">
                  <c:v>889.166382</c:v>
                </c:pt>
                <c:pt idx="4725">
                  <c:v>889.26574700000003</c:v>
                </c:pt>
                <c:pt idx="4726">
                  <c:v>889.399719</c:v>
                </c:pt>
                <c:pt idx="4727">
                  <c:v>889.57226600000001</c:v>
                </c:pt>
                <c:pt idx="4728">
                  <c:v>889.79620399999999</c:v>
                </c:pt>
                <c:pt idx="4729">
                  <c:v>890.03912400000002</c:v>
                </c:pt>
                <c:pt idx="4730">
                  <c:v>890.07952899999998</c:v>
                </c:pt>
                <c:pt idx="4731">
                  <c:v>890.30358899999999</c:v>
                </c:pt>
                <c:pt idx="4732">
                  <c:v>890.47479199999998</c:v>
                </c:pt>
                <c:pt idx="4733">
                  <c:v>890.70703100000003</c:v>
                </c:pt>
                <c:pt idx="4734">
                  <c:v>890.89868200000001</c:v>
                </c:pt>
                <c:pt idx="4735">
                  <c:v>891.08624299999997</c:v>
                </c:pt>
                <c:pt idx="4736">
                  <c:v>891.34161400000005</c:v>
                </c:pt>
                <c:pt idx="4737">
                  <c:v>891.47479199999998</c:v>
                </c:pt>
                <c:pt idx="4738">
                  <c:v>891.63330099999996</c:v>
                </c:pt>
                <c:pt idx="4739">
                  <c:v>891.84198000000004</c:v>
                </c:pt>
                <c:pt idx="4740">
                  <c:v>892.050659</c:v>
                </c:pt>
                <c:pt idx="4741">
                  <c:v>892.19293200000004</c:v>
                </c:pt>
                <c:pt idx="4742">
                  <c:v>892.34814500000005</c:v>
                </c:pt>
                <c:pt idx="4743">
                  <c:v>892.44146699999999</c:v>
                </c:pt>
                <c:pt idx="4744">
                  <c:v>892.67095900000004</c:v>
                </c:pt>
                <c:pt idx="4745">
                  <c:v>892.77093500000001</c:v>
                </c:pt>
                <c:pt idx="4746">
                  <c:v>892.96197500000005</c:v>
                </c:pt>
                <c:pt idx="4747">
                  <c:v>893.17150900000001</c:v>
                </c:pt>
                <c:pt idx="4748">
                  <c:v>893.34509300000002</c:v>
                </c:pt>
                <c:pt idx="4749">
                  <c:v>893.49438499999997</c:v>
                </c:pt>
                <c:pt idx="4750">
                  <c:v>893.69030799999996</c:v>
                </c:pt>
                <c:pt idx="4751">
                  <c:v>893.82696499999997</c:v>
                </c:pt>
                <c:pt idx="4752">
                  <c:v>893.99163799999997</c:v>
                </c:pt>
                <c:pt idx="4753">
                  <c:v>894.14569100000006</c:v>
                </c:pt>
                <c:pt idx="4754">
                  <c:v>894.30865500000004</c:v>
                </c:pt>
                <c:pt idx="4755">
                  <c:v>894.42449999999997</c:v>
                </c:pt>
                <c:pt idx="4756">
                  <c:v>894.55792199999996</c:v>
                </c:pt>
                <c:pt idx="4757">
                  <c:v>894.67596400000002</c:v>
                </c:pt>
                <c:pt idx="4758">
                  <c:v>894.85382100000004</c:v>
                </c:pt>
                <c:pt idx="4759">
                  <c:v>894.98254399999996</c:v>
                </c:pt>
                <c:pt idx="4760">
                  <c:v>895.17785600000002</c:v>
                </c:pt>
                <c:pt idx="4761">
                  <c:v>895.26428199999998</c:v>
                </c:pt>
                <c:pt idx="4762">
                  <c:v>895.50116000000003</c:v>
                </c:pt>
                <c:pt idx="4763">
                  <c:v>895.62670900000001</c:v>
                </c:pt>
                <c:pt idx="4764">
                  <c:v>895.80682400000001</c:v>
                </c:pt>
                <c:pt idx="4765">
                  <c:v>896.09106399999996</c:v>
                </c:pt>
                <c:pt idx="4766">
                  <c:v>896.30950900000005</c:v>
                </c:pt>
                <c:pt idx="4767">
                  <c:v>896.49841300000003</c:v>
                </c:pt>
                <c:pt idx="4768">
                  <c:v>896.60821499999997</c:v>
                </c:pt>
                <c:pt idx="4769">
                  <c:v>896.77996800000005</c:v>
                </c:pt>
                <c:pt idx="4770">
                  <c:v>896.92675799999995</c:v>
                </c:pt>
                <c:pt idx="4771">
                  <c:v>897.206726</c:v>
                </c:pt>
                <c:pt idx="4772">
                  <c:v>897.36914100000001</c:v>
                </c:pt>
                <c:pt idx="4773">
                  <c:v>897.64495799999997</c:v>
                </c:pt>
                <c:pt idx="4774">
                  <c:v>897.74182099999996</c:v>
                </c:pt>
                <c:pt idx="4775">
                  <c:v>897.86962900000003</c:v>
                </c:pt>
                <c:pt idx="4776">
                  <c:v>898.10223399999995</c:v>
                </c:pt>
                <c:pt idx="4777">
                  <c:v>898.28949</c:v>
                </c:pt>
                <c:pt idx="4778">
                  <c:v>898.48309300000005</c:v>
                </c:pt>
                <c:pt idx="4779">
                  <c:v>898.66931199999999</c:v>
                </c:pt>
                <c:pt idx="4780">
                  <c:v>898.83685300000002</c:v>
                </c:pt>
                <c:pt idx="4781">
                  <c:v>899.00402799999995</c:v>
                </c:pt>
                <c:pt idx="4782">
                  <c:v>899.20574999999997</c:v>
                </c:pt>
                <c:pt idx="4783">
                  <c:v>899.35553000000004</c:v>
                </c:pt>
                <c:pt idx="4784">
                  <c:v>899.54205300000001</c:v>
                </c:pt>
                <c:pt idx="4785">
                  <c:v>899.63647500000002</c:v>
                </c:pt>
                <c:pt idx="4786">
                  <c:v>899.80255099999999</c:v>
                </c:pt>
                <c:pt idx="4787">
                  <c:v>899.95941200000004</c:v>
                </c:pt>
                <c:pt idx="4788">
                  <c:v>900.09423800000002</c:v>
                </c:pt>
                <c:pt idx="4789">
                  <c:v>900.321777</c:v>
                </c:pt>
                <c:pt idx="4790">
                  <c:v>900.47406000000001</c:v>
                </c:pt>
                <c:pt idx="4791">
                  <c:v>900.77093500000001</c:v>
                </c:pt>
                <c:pt idx="4792">
                  <c:v>900.92810099999997</c:v>
                </c:pt>
                <c:pt idx="4793">
                  <c:v>901.11651600000005</c:v>
                </c:pt>
                <c:pt idx="4794">
                  <c:v>901.30334500000004</c:v>
                </c:pt>
                <c:pt idx="4795">
                  <c:v>901.55011000000002</c:v>
                </c:pt>
                <c:pt idx="4796">
                  <c:v>901.70135500000004</c:v>
                </c:pt>
                <c:pt idx="4797">
                  <c:v>901.91735800000004</c:v>
                </c:pt>
                <c:pt idx="4798">
                  <c:v>901.94860800000004</c:v>
                </c:pt>
                <c:pt idx="4799">
                  <c:v>902.22723399999995</c:v>
                </c:pt>
                <c:pt idx="4800">
                  <c:v>902.30920400000002</c:v>
                </c:pt>
                <c:pt idx="4801">
                  <c:v>902.52294900000004</c:v>
                </c:pt>
                <c:pt idx="4802">
                  <c:v>902.67407200000002</c:v>
                </c:pt>
                <c:pt idx="4803">
                  <c:v>902.90508999999997</c:v>
                </c:pt>
                <c:pt idx="4804">
                  <c:v>903.11108400000001</c:v>
                </c:pt>
                <c:pt idx="4805">
                  <c:v>903.22772199999997</c:v>
                </c:pt>
                <c:pt idx="4806">
                  <c:v>903.43121299999996</c:v>
                </c:pt>
                <c:pt idx="4807">
                  <c:v>903.62988299999995</c:v>
                </c:pt>
                <c:pt idx="4808">
                  <c:v>903.87158199999999</c:v>
                </c:pt>
                <c:pt idx="4809">
                  <c:v>904.05035399999997</c:v>
                </c:pt>
                <c:pt idx="4810">
                  <c:v>904.24334699999997</c:v>
                </c:pt>
                <c:pt idx="4811">
                  <c:v>904.49835199999995</c:v>
                </c:pt>
                <c:pt idx="4812">
                  <c:v>904.74408000000005</c:v>
                </c:pt>
                <c:pt idx="4813">
                  <c:v>904.86908000000005</c:v>
                </c:pt>
                <c:pt idx="4814">
                  <c:v>905.06146200000001</c:v>
                </c:pt>
                <c:pt idx="4815">
                  <c:v>905.16009499999996</c:v>
                </c:pt>
                <c:pt idx="4816">
                  <c:v>905.37017800000001</c:v>
                </c:pt>
                <c:pt idx="4817">
                  <c:v>905.62701400000003</c:v>
                </c:pt>
                <c:pt idx="4818">
                  <c:v>905.72692900000004</c:v>
                </c:pt>
                <c:pt idx="4819">
                  <c:v>905.82507299999997</c:v>
                </c:pt>
                <c:pt idx="4820">
                  <c:v>906.02349900000002</c:v>
                </c:pt>
                <c:pt idx="4821">
                  <c:v>906.15698199999997</c:v>
                </c:pt>
                <c:pt idx="4822">
                  <c:v>906.26666299999999</c:v>
                </c:pt>
                <c:pt idx="4823">
                  <c:v>906.43701199999998</c:v>
                </c:pt>
                <c:pt idx="4824">
                  <c:v>906.44964600000003</c:v>
                </c:pt>
                <c:pt idx="4825">
                  <c:v>906.61328100000003</c:v>
                </c:pt>
                <c:pt idx="4826">
                  <c:v>906.82269299999996</c:v>
                </c:pt>
                <c:pt idx="4827">
                  <c:v>906.88610800000004</c:v>
                </c:pt>
                <c:pt idx="4828">
                  <c:v>907.04205300000001</c:v>
                </c:pt>
                <c:pt idx="4829">
                  <c:v>907.19958499999996</c:v>
                </c:pt>
                <c:pt idx="4830">
                  <c:v>907.43566899999996</c:v>
                </c:pt>
                <c:pt idx="4831">
                  <c:v>907.52087400000005</c:v>
                </c:pt>
                <c:pt idx="4832">
                  <c:v>907.75488299999995</c:v>
                </c:pt>
                <c:pt idx="4833">
                  <c:v>907.874146</c:v>
                </c:pt>
                <c:pt idx="4834">
                  <c:v>908.09686299999998</c:v>
                </c:pt>
                <c:pt idx="4835">
                  <c:v>908.20983899999999</c:v>
                </c:pt>
                <c:pt idx="4836">
                  <c:v>908.42523200000005</c:v>
                </c:pt>
                <c:pt idx="4837">
                  <c:v>908.56146200000001</c:v>
                </c:pt>
                <c:pt idx="4838">
                  <c:v>908.77038600000003</c:v>
                </c:pt>
                <c:pt idx="4839">
                  <c:v>908.84771699999999</c:v>
                </c:pt>
                <c:pt idx="4840">
                  <c:v>909.09783900000002</c:v>
                </c:pt>
                <c:pt idx="4841">
                  <c:v>909.34381099999996</c:v>
                </c:pt>
                <c:pt idx="4842">
                  <c:v>909.57440199999996</c:v>
                </c:pt>
                <c:pt idx="4843">
                  <c:v>909.65557899999999</c:v>
                </c:pt>
                <c:pt idx="4844">
                  <c:v>909.89685099999997</c:v>
                </c:pt>
                <c:pt idx="4845">
                  <c:v>909.99804700000004</c:v>
                </c:pt>
                <c:pt idx="4846">
                  <c:v>910.261841</c:v>
                </c:pt>
                <c:pt idx="4847">
                  <c:v>910.33618200000001</c:v>
                </c:pt>
                <c:pt idx="4848">
                  <c:v>910.55639599999995</c:v>
                </c:pt>
                <c:pt idx="4849">
                  <c:v>910.65600600000005</c:v>
                </c:pt>
                <c:pt idx="4850">
                  <c:v>910.92095900000004</c:v>
                </c:pt>
                <c:pt idx="4851">
                  <c:v>911.02618399999994</c:v>
                </c:pt>
                <c:pt idx="4852">
                  <c:v>911.276611</c:v>
                </c:pt>
                <c:pt idx="4853">
                  <c:v>911.45471199999997</c:v>
                </c:pt>
                <c:pt idx="4854">
                  <c:v>911.629639</c:v>
                </c:pt>
                <c:pt idx="4855">
                  <c:v>911.82745399999999</c:v>
                </c:pt>
                <c:pt idx="4856">
                  <c:v>911.98339799999997</c:v>
                </c:pt>
                <c:pt idx="4857">
                  <c:v>912.06536900000003</c:v>
                </c:pt>
                <c:pt idx="4858">
                  <c:v>912.23419200000001</c:v>
                </c:pt>
                <c:pt idx="4859">
                  <c:v>912.44055200000003</c:v>
                </c:pt>
                <c:pt idx="4860">
                  <c:v>912.53790300000003</c:v>
                </c:pt>
                <c:pt idx="4861">
                  <c:v>912.82074</c:v>
                </c:pt>
                <c:pt idx="4862">
                  <c:v>912.87127699999996</c:v>
                </c:pt>
                <c:pt idx="4863">
                  <c:v>913.04016100000001</c:v>
                </c:pt>
                <c:pt idx="4864">
                  <c:v>913.19940199999996</c:v>
                </c:pt>
                <c:pt idx="4865">
                  <c:v>913.40063499999997</c:v>
                </c:pt>
                <c:pt idx="4866">
                  <c:v>913.57318099999998</c:v>
                </c:pt>
                <c:pt idx="4867">
                  <c:v>913.72021500000005</c:v>
                </c:pt>
                <c:pt idx="4868">
                  <c:v>913.89630099999999</c:v>
                </c:pt>
                <c:pt idx="4869">
                  <c:v>914.09228499999995</c:v>
                </c:pt>
                <c:pt idx="4870">
                  <c:v>914.23931900000002</c:v>
                </c:pt>
                <c:pt idx="4871">
                  <c:v>914.42657499999996</c:v>
                </c:pt>
                <c:pt idx="4872">
                  <c:v>914.59619099999998</c:v>
                </c:pt>
                <c:pt idx="4873">
                  <c:v>914.70782499999996</c:v>
                </c:pt>
                <c:pt idx="4874">
                  <c:v>914.87768600000004</c:v>
                </c:pt>
                <c:pt idx="4875">
                  <c:v>914.98687700000005</c:v>
                </c:pt>
                <c:pt idx="4876">
                  <c:v>915.180115</c:v>
                </c:pt>
                <c:pt idx="4877">
                  <c:v>915.39788799999997</c:v>
                </c:pt>
                <c:pt idx="4878">
                  <c:v>915.60534700000005</c:v>
                </c:pt>
                <c:pt idx="4879">
                  <c:v>915.729919</c:v>
                </c:pt>
                <c:pt idx="4880">
                  <c:v>915.96447799999999</c:v>
                </c:pt>
                <c:pt idx="4881">
                  <c:v>916.19164999999998</c:v>
                </c:pt>
                <c:pt idx="4882">
                  <c:v>916.32391399999995</c:v>
                </c:pt>
                <c:pt idx="4883">
                  <c:v>916.56664999999998</c:v>
                </c:pt>
                <c:pt idx="4884">
                  <c:v>916.72729500000003</c:v>
                </c:pt>
                <c:pt idx="4885">
                  <c:v>916.89813200000003</c:v>
                </c:pt>
                <c:pt idx="4886">
                  <c:v>917.02966300000003</c:v>
                </c:pt>
                <c:pt idx="4887">
                  <c:v>917.11914100000001</c:v>
                </c:pt>
                <c:pt idx="4888">
                  <c:v>917.26043700000002</c:v>
                </c:pt>
                <c:pt idx="4889">
                  <c:v>917.39630099999999</c:v>
                </c:pt>
                <c:pt idx="4890">
                  <c:v>917.54852300000005</c:v>
                </c:pt>
                <c:pt idx="4891">
                  <c:v>917.79351799999995</c:v>
                </c:pt>
                <c:pt idx="4892">
                  <c:v>917.89141800000004</c:v>
                </c:pt>
                <c:pt idx="4893">
                  <c:v>918.046021</c:v>
                </c:pt>
                <c:pt idx="4894">
                  <c:v>918.18743900000004</c:v>
                </c:pt>
                <c:pt idx="4895">
                  <c:v>918.36834699999997</c:v>
                </c:pt>
                <c:pt idx="4896">
                  <c:v>918.58563200000003</c:v>
                </c:pt>
                <c:pt idx="4897">
                  <c:v>918.63391100000001</c:v>
                </c:pt>
                <c:pt idx="4898">
                  <c:v>918.84191899999996</c:v>
                </c:pt>
                <c:pt idx="4899">
                  <c:v>919.00402799999995</c:v>
                </c:pt>
                <c:pt idx="4900">
                  <c:v>919.12255900000002</c:v>
                </c:pt>
                <c:pt idx="4901">
                  <c:v>919.25976600000001</c:v>
                </c:pt>
                <c:pt idx="4902">
                  <c:v>919.41680899999994</c:v>
                </c:pt>
                <c:pt idx="4903">
                  <c:v>919.62341300000003</c:v>
                </c:pt>
                <c:pt idx="4904">
                  <c:v>919.78448500000002</c:v>
                </c:pt>
                <c:pt idx="4905">
                  <c:v>919.985229</c:v>
                </c:pt>
                <c:pt idx="4906">
                  <c:v>920.13269000000003</c:v>
                </c:pt>
                <c:pt idx="4907">
                  <c:v>920.30108600000005</c:v>
                </c:pt>
                <c:pt idx="4908">
                  <c:v>920.50921600000004</c:v>
                </c:pt>
                <c:pt idx="4909">
                  <c:v>920.70062299999995</c:v>
                </c:pt>
                <c:pt idx="4910">
                  <c:v>920.92834500000004</c:v>
                </c:pt>
                <c:pt idx="4911">
                  <c:v>921.22167999999999</c:v>
                </c:pt>
                <c:pt idx="4912">
                  <c:v>921.326233</c:v>
                </c:pt>
                <c:pt idx="4913">
                  <c:v>921.50225799999998</c:v>
                </c:pt>
                <c:pt idx="4914">
                  <c:v>921.63403300000004</c:v>
                </c:pt>
                <c:pt idx="4915">
                  <c:v>921.89019800000005</c:v>
                </c:pt>
                <c:pt idx="4916">
                  <c:v>921.96173099999999</c:v>
                </c:pt>
                <c:pt idx="4917">
                  <c:v>922.19580099999996</c:v>
                </c:pt>
                <c:pt idx="4918">
                  <c:v>922.38269000000003</c:v>
                </c:pt>
                <c:pt idx="4919">
                  <c:v>922.485229</c:v>
                </c:pt>
                <c:pt idx="4920">
                  <c:v>922.62725799999998</c:v>
                </c:pt>
                <c:pt idx="4921">
                  <c:v>922.89794900000004</c:v>
                </c:pt>
                <c:pt idx="4922">
                  <c:v>922.974243</c:v>
                </c:pt>
                <c:pt idx="4923">
                  <c:v>923.19714399999998</c:v>
                </c:pt>
                <c:pt idx="4924">
                  <c:v>923.25335700000005</c:v>
                </c:pt>
                <c:pt idx="4925">
                  <c:v>923.42584199999999</c:v>
                </c:pt>
                <c:pt idx="4926">
                  <c:v>923.50915499999996</c:v>
                </c:pt>
                <c:pt idx="4927">
                  <c:v>923.55639599999995</c:v>
                </c:pt>
                <c:pt idx="4928">
                  <c:v>923.74340800000004</c:v>
                </c:pt>
                <c:pt idx="4929">
                  <c:v>923.94976799999995</c:v>
                </c:pt>
                <c:pt idx="4930">
                  <c:v>924.09997599999997</c:v>
                </c:pt>
                <c:pt idx="4931">
                  <c:v>924.25555399999996</c:v>
                </c:pt>
                <c:pt idx="4932">
                  <c:v>924.40429700000004</c:v>
                </c:pt>
                <c:pt idx="4933">
                  <c:v>924.60553000000004</c:v>
                </c:pt>
                <c:pt idx="4934">
                  <c:v>924.76525900000001</c:v>
                </c:pt>
                <c:pt idx="4935">
                  <c:v>924.95605499999999</c:v>
                </c:pt>
                <c:pt idx="4936">
                  <c:v>925.132385</c:v>
                </c:pt>
                <c:pt idx="4937">
                  <c:v>925.34887700000002</c:v>
                </c:pt>
                <c:pt idx="4938">
                  <c:v>925.54473900000005</c:v>
                </c:pt>
                <c:pt idx="4939">
                  <c:v>925.77154499999995</c:v>
                </c:pt>
                <c:pt idx="4940">
                  <c:v>925.950378</c:v>
                </c:pt>
                <c:pt idx="4941">
                  <c:v>926.02374299999997</c:v>
                </c:pt>
                <c:pt idx="4942">
                  <c:v>926.283997</c:v>
                </c:pt>
                <c:pt idx="4943">
                  <c:v>926.35461399999997</c:v>
                </c:pt>
                <c:pt idx="4944">
                  <c:v>926.60717799999998</c:v>
                </c:pt>
                <c:pt idx="4945">
                  <c:v>926.82440199999996</c:v>
                </c:pt>
                <c:pt idx="4946">
                  <c:v>927.02752699999996</c:v>
                </c:pt>
                <c:pt idx="4947">
                  <c:v>927.19219999999996</c:v>
                </c:pt>
                <c:pt idx="4948">
                  <c:v>927.34478799999999</c:v>
                </c:pt>
                <c:pt idx="4949">
                  <c:v>927.56787099999997</c:v>
                </c:pt>
                <c:pt idx="4950">
                  <c:v>927.73120100000006</c:v>
                </c:pt>
                <c:pt idx="4951">
                  <c:v>927.92999299999997</c:v>
                </c:pt>
                <c:pt idx="4952">
                  <c:v>928.05688499999997</c:v>
                </c:pt>
                <c:pt idx="4953">
                  <c:v>928.25140399999998</c:v>
                </c:pt>
                <c:pt idx="4954">
                  <c:v>928.38220200000001</c:v>
                </c:pt>
                <c:pt idx="4955">
                  <c:v>928.54809599999999</c:v>
                </c:pt>
                <c:pt idx="4956">
                  <c:v>928.70178199999998</c:v>
                </c:pt>
                <c:pt idx="4957">
                  <c:v>928.84692399999994</c:v>
                </c:pt>
                <c:pt idx="4958">
                  <c:v>929.05743399999994</c:v>
                </c:pt>
                <c:pt idx="4959">
                  <c:v>929.18212900000003</c:v>
                </c:pt>
                <c:pt idx="4960">
                  <c:v>929.35601799999995</c:v>
                </c:pt>
                <c:pt idx="4961">
                  <c:v>929.555969</c:v>
                </c:pt>
                <c:pt idx="4962">
                  <c:v>929.73095699999999</c:v>
                </c:pt>
                <c:pt idx="4963">
                  <c:v>929.95941200000004</c:v>
                </c:pt>
                <c:pt idx="4964">
                  <c:v>930.13305700000001</c:v>
                </c:pt>
                <c:pt idx="4965">
                  <c:v>930.24408000000005</c:v>
                </c:pt>
                <c:pt idx="4966">
                  <c:v>930.35253899999998</c:v>
                </c:pt>
                <c:pt idx="4967">
                  <c:v>930.52258300000005</c:v>
                </c:pt>
                <c:pt idx="4968">
                  <c:v>930.730774</c:v>
                </c:pt>
                <c:pt idx="4969">
                  <c:v>930.81188999999995</c:v>
                </c:pt>
                <c:pt idx="4970">
                  <c:v>931.05590800000004</c:v>
                </c:pt>
                <c:pt idx="4971">
                  <c:v>931.135132</c:v>
                </c:pt>
                <c:pt idx="4972">
                  <c:v>931.404358</c:v>
                </c:pt>
                <c:pt idx="4973">
                  <c:v>931.67663600000003</c:v>
                </c:pt>
                <c:pt idx="4974">
                  <c:v>931.82037400000002</c:v>
                </c:pt>
                <c:pt idx="4975">
                  <c:v>932.04980499999999</c:v>
                </c:pt>
                <c:pt idx="4976">
                  <c:v>932.11932400000001</c:v>
                </c:pt>
                <c:pt idx="4977">
                  <c:v>932.27941899999996</c:v>
                </c:pt>
                <c:pt idx="4978">
                  <c:v>932.46185300000002</c:v>
                </c:pt>
                <c:pt idx="4979">
                  <c:v>932.61425799999995</c:v>
                </c:pt>
                <c:pt idx="4980">
                  <c:v>932.67071499999997</c:v>
                </c:pt>
                <c:pt idx="4981">
                  <c:v>932.89215100000001</c:v>
                </c:pt>
                <c:pt idx="4982">
                  <c:v>933.13549799999998</c:v>
                </c:pt>
                <c:pt idx="4983">
                  <c:v>933.22204599999998</c:v>
                </c:pt>
                <c:pt idx="4984">
                  <c:v>933.38275099999998</c:v>
                </c:pt>
                <c:pt idx="4985">
                  <c:v>933.61468500000001</c:v>
                </c:pt>
                <c:pt idx="4986">
                  <c:v>933.70574999999997</c:v>
                </c:pt>
                <c:pt idx="4987">
                  <c:v>934.01062000000002</c:v>
                </c:pt>
                <c:pt idx="4988">
                  <c:v>934.14752199999998</c:v>
                </c:pt>
                <c:pt idx="4989">
                  <c:v>934.37658699999997</c:v>
                </c:pt>
                <c:pt idx="4990">
                  <c:v>934.502747</c:v>
                </c:pt>
                <c:pt idx="4991">
                  <c:v>934.63604699999996</c:v>
                </c:pt>
                <c:pt idx="4992">
                  <c:v>934.82598900000005</c:v>
                </c:pt>
                <c:pt idx="4993">
                  <c:v>934.92571999999996</c:v>
                </c:pt>
                <c:pt idx="4994">
                  <c:v>935.12554899999998</c:v>
                </c:pt>
                <c:pt idx="4995">
                  <c:v>935.29376200000002</c:v>
                </c:pt>
                <c:pt idx="4996">
                  <c:v>935.45507799999996</c:v>
                </c:pt>
                <c:pt idx="4997">
                  <c:v>935.73022500000002</c:v>
                </c:pt>
                <c:pt idx="4998">
                  <c:v>935.82959000000005</c:v>
                </c:pt>
                <c:pt idx="4999">
                  <c:v>935.91754200000003</c:v>
                </c:pt>
                <c:pt idx="5000">
                  <c:v>936.16687000000002</c:v>
                </c:pt>
                <c:pt idx="5001">
                  <c:v>936.27044699999999</c:v>
                </c:pt>
                <c:pt idx="5002">
                  <c:v>936.40508999999997</c:v>
                </c:pt>
                <c:pt idx="5003">
                  <c:v>936.55627400000003</c:v>
                </c:pt>
                <c:pt idx="5004">
                  <c:v>936.82226600000001</c:v>
                </c:pt>
                <c:pt idx="5005">
                  <c:v>936.993652</c:v>
                </c:pt>
                <c:pt idx="5006">
                  <c:v>937.19116199999996</c:v>
                </c:pt>
                <c:pt idx="5007">
                  <c:v>937.33453399999996</c:v>
                </c:pt>
                <c:pt idx="5008">
                  <c:v>937.453979</c:v>
                </c:pt>
                <c:pt idx="5009">
                  <c:v>937.652466</c:v>
                </c:pt>
                <c:pt idx="5010">
                  <c:v>937.74578899999995</c:v>
                </c:pt>
                <c:pt idx="5011">
                  <c:v>937.88000499999998</c:v>
                </c:pt>
                <c:pt idx="5012">
                  <c:v>938.12268099999994</c:v>
                </c:pt>
                <c:pt idx="5013">
                  <c:v>938.34851100000003</c:v>
                </c:pt>
                <c:pt idx="5014">
                  <c:v>938.45648200000005</c:v>
                </c:pt>
                <c:pt idx="5015">
                  <c:v>938.66967799999998</c:v>
                </c:pt>
                <c:pt idx="5016">
                  <c:v>938.84826699999996</c:v>
                </c:pt>
                <c:pt idx="5017">
                  <c:v>939.01049799999998</c:v>
                </c:pt>
                <c:pt idx="5018">
                  <c:v>939.12811299999998</c:v>
                </c:pt>
                <c:pt idx="5019">
                  <c:v>939.26232900000002</c:v>
                </c:pt>
                <c:pt idx="5020">
                  <c:v>939.37707499999999</c:v>
                </c:pt>
                <c:pt idx="5021">
                  <c:v>939.49475099999995</c:v>
                </c:pt>
                <c:pt idx="5022">
                  <c:v>939.74505599999998</c:v>
                </c:pt>
                <c:pt idx="5023">
                  <c:v>939.90508999999997</c:v>
                </c:pt>
                <c:pt idx="5024">
                  <c:v>940.15863000000002</c:v>
                </c:pt>
                <c:pt idx="5025">
                  <c:v>940.31536900000003</c:v>
                </c:pt>
                <c:pt idx="5026">
                  <c:v>940.44311500000003</c:v>
                </c:pt>
                <c:pt idx="5027">
                  <c:v>940.66442900000004</c:v>
                </c:pt>
                <c:pt idx="5028">
                  <c:v>940.77954099999999</c:v>
                </c:pt>
                <c:pt idx="5029">
                  <c:v>940.86614999999995</c:v>
                </c:pt>
                <c:pt idx="5030">
                  <c:v>940.99078399999996</c:v>
                </c:pt>
                <c:pt idx="5031">
                  <c:v>941.15283199999999</c:v>
                </c:pt>
                <c:pt idx="5032">
                  <c:v>941.32275400000003</c:v>
                </c:pt>
                <c:pt idx="5033">
                  <c:v>941.42138699999998</c:v>
                </c:pt>
                <c:pt idx="5034">
                  <c:v>941.62145999999996</c:v>
                </c:pt>
                <c:pt idx="5035">
                  <c:v>941.73004200000003</c:v>
                </c:pt>
                <c:pt idx="5036">
                  <c:v>941.95019500000001</c:v>
                </c:pt>
                <c:pt idx="5037">
                  <c:v>942.098389</c:v>
                </c:pt>
                <c:pt idx="5038">
                  <c:v>942.26409899999999</c:v>
                </c:pt>
                <c:pt idx="5039">
                  <c:v>942.41839600000003</c:v>
                </c:pt>
                <c:pt idx="5040">
                  <c:v>942.61724900000002</c:v>
                </c:pt>
                <c:pt idx="5041">
                  <c:v>942.81188999999995</c:v>
                </c:pt>
                <c:pt idx="5042">
                  <c:v>942.94708300000002</c:v>
                </c:pt>
                <c:pt idx="5043">
                  <c:v>943.120361</c:v>
                </c:pt>
                <c:pt idx="5044">
                  <c:v>943.35235599999999</c:v>
                </c:pt>
                <c:pt idx="5045">
                  <c:v>943.48944100000006</c:v>
                </c:pt>
                <c:pt idx="5046">
                  <c:v>943.64758300000005</c:v>
                </c:pt>
                <c:pt idx="5047">
                  <c:v>943.77093500000001</c:v>
                </c:pt>
                <c:pt idx="5048">
                  <c:v>944.00305200000003</c:v>
                </c:pt>
                <c:pt idx="5049">
                  <c:v>944.214294</c:v>
                </c:pt>
                <c:pt idx="5050">
                  <c:v>944.33776899999998</c:v>
                </c:pt>
                <c:pt idx="5051">
                  <c:v>944.51928699999996</c:v>
                </c:pt>
                <c:pt idx="5052">
                  <c:v>944.76879899999994</c:v>
                </c:pt>
                <c:pt idx="5053">
                  <c:v>944.91461200000003</c:v>
                </c:pt>
                <c:pt idx="5054">
                  <c:v>945.06561299999998</c:v>
                </c:pt>
                <c:pt idx="5055">
                  <c:v>945.16949499999998</c:v>
                </c:pt>
                <c:pt idx="5056">
                  <c:v>945.37939500000005</c:v>
                </c:pt>
                <c:pt idx="5057">
                  <c:v>945.52014199999996</c:v>
                </c:pt>
                <c:pt idx="5058">
                  <c:v>945.72436500000003</c:v>
                </c:pt>
                <c:pt idx="5059">
                  <c:v>945.86883499999999</c:v>
                </c:pt>
                <c:pt idx="5060">
                  <c:v>946.01574700000003</c:v>
                </c:pt>
                <c:pt idx="5061">
                  <c:v>946.225281</c:v>
                </c:pt>
                <c:pt idx="5062">
                  <c:v>946.42071499999997</c:v>
                </c:pt>
                <c:pt idx="5063">
                  <c:v>946.52868699999999</c:v>
                </c:pt>
                <c:pt idx="5064">
                  <c:v>946.67614700000001</c:v>
                </c:pt>
                <c:pt idx="5065">
                  <c:v>946.85369900000001</c:v>
                </c:pt>
                <c:pt idx="5066">
                  <c:v>947.00811799999997</c:v>
                </c:pt>
                <c:pt idx="5067">
                  <c:v>947.20886199999995</c:v>
                </c:pt>
                <c:pt idx="5068">
                  <c:v>947.32763699999998</c:v>
                </c:pt>
                <c:pt idx="5069">
                  <c:v>947.5625</c:v>
                </c:pt>
                <c:pt idx="5070">
                  <c:v>947.65289299999995</c:v>
                </c:pt>
                <c:pt idx="5071">
                  <c:v>947.80694600000004</c:v>
                </c:pt>
                <c:pt idx="5072">
                  <c:v>947.98242200000004</c:v>
                </c:pt>
                <c:pt idx="5073">
                  <c:v>948.12005599999998</c:v>
                </c:pt>
                <c:pt idx="5074">
                  <c:v>948.291382</c:v>
                </c:pt>
                <c:pt idx="5075">
                  <c:v>948.42694100000006</c:v>
                </c:pt>
                <c:pt idx="5076">
                  <c:v>948.54882799999996</c:v>
                </c:pt>
                <c:pt idx="5077">
                  <c:v>948.75537099999997</c:v>
                </c:pt>
                <c:pt idx="5078">
                  <c:v>948.93182400000001</c:v>
                </c:pt>
                <c:pt idx="5079">
                  <c:v>949.09307899999999</c:v>
                </c:pt>
                <c:pt idx="5080">
                  <c:v>949.20922900000005</c:v>
                </c:pt>
                <c:pt idx="5081">
                  <c:v>949.37152100000003</c:v>
                </c:pt>
                <c:pt idx="5082">
                  <c:v>949.56188999999995</c:v>
                </c:pt>
                <c:pt idx="5083">
                  <c:v>949.74780299999998</c:v>
                </c:pt>
                <c:pt idx="5084">
                  <c:v>949.93499799999995</c:v>
                </c:pt>
                <c:pt idx="5085">
                  <c:v>950.16632100000004</c:v>
                </c:pt>
                <c:pt idx="5086">
                  <c:v>950.30725099999995</c:v>
                </c:pt>
                <c:pt idx="5087">
                  <c:v>950.46679700000004</c:v>
                </c:pt>
                <c:pt idx="5088">
                  <c:v>950.66918899999996</c:v>
                </c:pt>
                <c:pt idx="5089">
                  <c:v>950.85443099999998</c:v>
                </c:pt>
                <c:pt idx="5090">
                  <c:v>950.99334699999997</c:v>
                </c:pt>
                <c:pt idx="5091">
                  <c:v>951.21069299999999</c:v>
                </c:pt>
                <c:pt idx="5092">
                  <c:v>951.39569100000006</c:v>
                </c:pt>
                <c:pt idx="5093">
                  <c:v>951.52002000000005</c:v>
                </c:pt>
                <c:pt idx="5094">
                  <c:v>951.71905500000003</c:v>
                </c:pt>
                <c:pt idx="5095">
                  <c:v>951.91449</c:v>
                </c:pt>
                <c:pt idx="5096">
                  <c:v>952.07769800000005</c:v>
                </c:pt>
                <c:pt idx="5097">
                  <c:v>952.24566700000003</c:v>
                </c:pt>
                <c:pt idx="5098">
                  <c:v>952.37323000000004</c:v>
                </c:pt>
                <c:pt idx="5099">
                  <c:v>952.61431900000002</c:v>
                </c:pt>
                <c:pt idx="5100">
                  <c:v>952.74377400000003</c:v>
                </c:pt>
                <c:pt idx="5101">
                  <c:v>952.88452099999995</c:v>
                </c:pt>
                <c:pt idx="5102">
                  <c:v>952.988831</c:v>
                </c:pt>
                <c:pt idx="5103">
                  <c:v>953.13720699999999</c:v>
                </c:pt>
                <c:pt idx="5104">
                  <c:v>953.29754600000001</c:v>
                </c:pt>
                <c:pt idx="5105">
                  <c:v>953.44341999999995</c:v>
                </c:pt>
                <c:pt idx="5106">
                  <c:v>953.613159</c:v>
                </c:pt>
                <c:pt idx="5107">
                  <c:v>953.73223900000005</c:v>
                </c:pt>
                <c:pt idx="5108">
                  <c:v>953.86798099999999</c:v>
                </c:pt>
                <c:pt idx="5109">
                  <c:v>954.10638400000005</c:v>
                </c:pt>
                <c:pt idx="5110">
                  <c:v>954.23461899999995</c:v>
                </c:pt>
                <c:pt idx="5111">
                  <c:v>954.39562999999998</c:v>
                </c:pt>
                <c:pt idx="5112">
                  <c:v>954.61321999999996</c:v>
                </c:pt>
                <c:pt idx="5113">
                  <c:v>954.78326400000003</c:v>
                </c:pt>
                <c:pt idx="5114">
                  <c:v>954.91046100000005</c:v>
                </c:pt>
                <c:pt idx="5115">
                  <c:v>955.05529799999999</c:v>
                </c:pt>
                <c:pt idx="5116">
                  <c:v>955.23504600000001</c:v>
                </c:pt>
                <c:pt idx="5117">
                  <c:v>955.38403300000004</c:v>
                </c:pt>
                <c:pt idx="5118">
                  <c:v>955.54705799999999</c:v>
                </c:pt>
                <c:pt idx="5119">
                  <c:v>955.723206</c:v>
                </c:pt>
                <c:pt idx="5120">
                  <c:v>955.92468299999996</c:v>
                </c:pt>
                <c:pt idx="5121">
                  <c:v>956.01617399999998</c:v>
                </c:pt>
                <c:pt idx="5122">
                  <c:v>956.24060099999997</c:v>
                </c:pt>
                <c:pt idx="5123">
                  <c:v>956.385132</c:v>
                </c:pt>
                <c:pt idx="5124">
                  <c:v>956.63824499999998</c:v>
                </c:pt>
                <c:pt idx="5125">
                  <c:v>956.78027299999997</c:v>
                </c:pt>
                <c:pt idx="5126">
                  <c:v>956.97894299999996</c:v>
                </c:pt>
                <c:pt idx="5127">
                  <c:v>957.25488299999995</c:v>
                </c:pt>
                <c:pt idx="5128">
                  <c:v>957.35357699999997</c:v>
                </c:pt>
                <c:pt idx="5129">
                  <c:v>957.55194100000006</c:v>
                </c:pt>
                <c:pt idx="5130">
                  <c:v>957.71301300000005</c:v>
                </c:pt>
                <c:pt idx="5131">
                  <c:v>957.87072799999999</c:v>
                </c:pt>
                <c:pt idx="5132">
                  <c:v>957.97216800000001</c:v>
                </c:pt>
                <c:pt idx="5133">
                  <c:v>958.15063499999997</c:v>
                </c:pt>
                <c:pt idx="5134">
                  <c:v>958.25494400000002</c:v>
                </c:pt>
                <c:pt idx="5135">
                  <c:v>958.36395300000004</c:v>
                </c:pt>
                <c:pt idx="5136">
                  <c:v>958.57794200000001</c:v>
                </c:pt>
                <c:pt idx="5137">
                  <c:v>958.72534199999996</c:v>
                </c:pt>
                <c:pt idx="5138">
                  <c:v>958.96020499999997</c:v>
                </c:pt>
                <c:pt idx="5139">
                  <c:v>959.12603799999999</c:v>
                </c:pt>
                <c:pt idx="5140">
                  <c:v>959.21350099999995</c:v>
                </c:pt>
                <c:pt idx="5141">
                  <c:v>959.37616000000003</c:v>
                </c:pt>
                <c:pt idx="5142">
                  <c:v>959.58422900000005</c:v>
                </c:pt>
                <c:pt idx="5143">
                  <c:v>959.78765899999996</c:v>
                </c:pt>
                <c:pt idx="5144">
                  <c:v>959.92907700000001</c:v>
                </c:pt>
                <c:pt idx="5145">
                  <c:v>960.10375999999997</c:v>
                </c:pt>
                <c:pt idx="5146">
                  <c:v>960.25231900000006</c:v>
                </c:pt>
                <c:pt idx="5147">
                  <c:v>960.43695100000002</c:v>
                </c:pt>
                <c:pt idx="5148">
                  <c:v>960.61816399999998</c:v>
                </c:pt>
                <c:pt idx="5149">
                  <c:v>960.78753700000004</c:v>
                </c:pt>
                <c:pt idx="5150">
                  <c:v>960.97760000000005</c:v>
                </c:pt>
                <c:pt idx="5151">
                  <c:v>961.16815199999996</c:v>
                </c:pt>
                <c:pt idx="5152">
                  <c:v>961.28491199999996</c:v>
                </c:pt>
                <c:pt idx="5153">
                  <c:v>961.52331500000003</c:v>
                </c:pt>
                <c:pt idx="5154">
                  <c:v>961.78198199999997</c:v>
                </c:pt>
                <c:pt idx="5155">
                  <c:v>961.95056199999999</c:v>
                </c:pt>
                <c:pt idx="5156">
                  <c:v>962.10107400000004</c:v>
                </c:pt>
                <c:pt idx="5157">
                  <c:v>962.33886700000005</c:v>
                </c:pt>
                <c:pt idx="5158">
                  <c:v>962.50537099999997</c:v>
                </c:pt>
                <c:pt idx="5159">
                  <c:v>962.69647199999997</c:v>
                </c:pt>
                <c:pt idx="5160">
                  <c:v>962.86377000000005</c:v>
                </c:pt>
                <c:pt idx="5161">
                  <c:v>963.04425000000003</c:v>
                </c:pt>
                <c:pt idx="5162">
                  <c:v>963.14703399999996</c:v>
                </c:pt>
                <c:pt idx="5163">
                  <c:v>963.31774900000005</c:v>
                </c:pt>
                <c:pt idx="5164">
                  <c:v>963.46453899999995</c:v>
                </c:pt>
                <c:pt idx="5165">
                  <c:v>963.59936500000003</c:v>
                </c:pt>
                <c:pt idx="5166">
                  <c:v>963.74108899999999</c:v>
                </c:pt>
                <c:pt idx="5167">
                  <c:v>963.95733600000005</c:v>
                </c:pt>
                <c:pt idx="5168">
                  <c:v>964.10497999999995</c:v>
                </c:pt>
                <c:pt idx="5169">
                  <c:v>964.28997800000002</c:v>
                </c:pt>
                <c:pt idx="5170">
                  <c:v>964.52539100000001</c:v>
                </c:pt>
                <c:pt idx="5171">
                  <c:v>964.651611</c:v>
                </c:pt>
                <c:pt idx="5172">
                  <c:v>964.77954099999999</c:v>
                </c:pt>
                <c:pt idx="5173">
                  <c:v>964.96868900000004</c:v>
                </c:pt>
                <c:pt idx="5174">
                  <c:v>965.05078100000003</c:v>
                </c:pt>
                <c:pt idx="5175">
                  <c:v>965.11499000000003</c:v>
                </c:pt>
                <c:pt idx="5176">
                  <c:v>965.27038600000003</c:v>
                </c:pt>
                <c:pt idx="5177">
                  <c:v>965.38269000000003</c:v>
                </c:pt>
                <c:pt idx="5178">
                  <c:v>965.55493200000001</c:v>
                </c:pt>
                <c:pt idx="5179">
                  <c:v>965.68347200000005</c:v>
                </c:pt>
                <c:pt idx="5180">
                  <c:v>965.89025900000001</c:v>
                </c:pt>
                <c:pt idx="5181">
                  <c:v>965.98040800000001</c:v>
                </c:pt>
                <c:pt idx="5182">
                  <c:v>966.14819299999999</c:v>
                </c:pt>
                <c:pt idx="5183">
                  <c:v>966.38128700000004</c:v>
                </c:pt>
                <c:pt idx="5184">
                  <c:v>966.54718000000003</c:v>
                </c:pt>
                <c:pt idx="5185">
                  <c:v>966.86169400000006</c:v>
                </c:pt>
                <c:pt idx="5186">
                  <c:v>967.04321300000004</c:v>
                </c:pt>
                <c:pt idx="5187">
                  <c:v>967.19580099999996</c:v>
                </c:pt>
                <c:pt idx="5188">
                  <c:v>967.37487799999997</c:v>
                </c:pt>
                <c:pt idx="5189">
                  <c:v>967.57916299999999</c:v>
                </c:pt>
                <c:pt idx="5190">
                  <c:v>967.79913299999998</c:v>
                </c:pt>
                <c:pt idx="5191">
                  <c:v>967.97705099999996</c:v>
                </c:pt>
                <c:pt idx="5192">
                  <c:v>968.09045400000002</c:v>
                </c:pt>
                <c:pt idx="5193">
                  <c:v>968.27246100000002</c:v>
                </c:pt>
                <c:pt idx="5194">
                  <c:v>968.51593000000003</c:v>
                </c:pt>
                <c:pt idx="5195">
                  <c:v>968.63983199999996</c:v>
                </c:pt>
                <c:pt idx="5196">
                  <c:v>968.84436000000005</c:v>
                </c:pt>
                <c:pt idx="5197">
                  <c:v>969.05224599999997</c:v>
                </c:pt>
                <c:pt idx="5198">
                  <c:v>969.22381600000006</c:v>
                </c:pt>
                <c:pt idx="5199">
                  <c:v>969.36956799999996</c:v>
                </c:pt>
                <c:pt idx="5200">
                  <c:v>969.55621299999996</c:v>
                </c:pt>
                <c:pt idx="5201">
                  <c:v>969.70727499999998</c:v>
                </c:pt>
                <c:pt idx="5202">
                  <c:v>969.88696300000004</c:v>
                </c:pt>
                <c:pt idx="5203">
                  <c:v>969.97570800000005</c:v>
                </c:pt>
                <c:pt idx="5204">
                  <c:v>970.23614499999996</c:v>
                </c:pt>
                <c:pt idx="5205">
                  <c:v>970.36413600000003</c:v>
                </c:pt>
                <c:pt idx="5206">
                  <c:v>970.52545199999997</c:v>
                </c:pt>
                <c:pt idx="5207">
                  <c:v>970.71582000000001</c:v>
                </c:pt>
                <c:pt idx="5208">
                  <c:v>970.86132799999996</c:v>
                </c:pt>
                <c:pt idx="5209">
                  <c:v>971.092896</c:v>
                </c:pt>
                <c:pt idx="5210">
                  <c:v>971.34020999999996</c:v>
                </c:pt>
                <c:pt idx="5211">
                  <c:v>971.43066399999998</c:v>
                </c:pt>
                <c:pt idx="5212">
                  <c:v>971.641479</c:v>
                </c:pt>
                <c:pt idx="5213">
                  <c:v>971.78753700000004</c:v>
                </c:pt>
                <c:pt idx="5214">
                  <c:v>971.95526099999995</c:v>
                </c:pt>
                <c:pt idx="5215">
                  <c:v>972.12640399999998</c:v>
                </c:pt>
                <c:pt idx="5216">
                  <c:v>972.29718000000003</c:v>
                </c:pt>
                <c:pt idx="5217">
                  <c:v>972.42926</c:v>
                </c:pt>
                <c:pt idx="5218">
                  <c:v>972.57470699999999</c:v>
                </c:pt>
                <c:pt idx="5219">
                  <c:v>972.65686000000005</c:v>
                </c:pt>
                <c:pt idx="5220">
                  <c:v>972.85681199999999</c:v>
                </c:pt>
                <c:pt idx="5221">
                  <c:v>972.93267800000001</c:v>
                </c:pt>
                <c:pt idx="5222">
                  <c:v>973.08117700000003</c:v>
                </c:pt>
                <c:pt idx="5223">
                  <c:v>973.27148399999999</c:v>
                </c:pt>
                <c:pt idx="5224">
                  <c:v>973.36053500000003</c:v>
                </c:pt>
                <c:pt idx="5225">
                  <c:v>973.50402799999995</c:v>
                </c:pt>
                <c:pt idx="5226">
                  <c:v>973.57104500000003</c:v>
                </c:pt>
                <c:pt idx="5227">
                  <c:v>973.72381600000006</c:v>
                </c:pt>
                <c:pt idx="5228">
                  <c:v>973.87707499999999</c:v>
                </c:pt>
                <c:pt idx="5229">
                  <c:v>973.997253</c:v>
                </c:pt>
                <c:pt idx="5230">
                  <c:v>974.15240500000004</c:v>
                </c:pt>
                <c:pt idx="5231">
                  <c:v>974.305115</c:v>
                </c:pt>
                <c:pt idx="5232">
                  <c:v>974.49468999999999</c:v>
                </c:pt>
                <c:pt idx="5233">
                  <c:v>974.73303199999998</c:v>
                </c:pt>
                <c:pt idx="5234">
                  <c:v>974.93963599999995</c:v>
                </c:pt>
                <c:pt idx="5235">
                  <c:v>975.066956</c:v>
                </c:pt>
                <c:pt idx="5236">
                  <c:v>975.30535899999995</c:v>
                </c:pt>
                <c:pt idx="5237">
                  <c:v>975.41039999999998</c:v>
                </c:pt>
                <c:pt idx="5238">
                  <c:v>975.59637499999997</c:v>
                </c:pt>
                <c:pt idx="5239">
                  <c:v>975.75439500000005</c:v>
                </c:pt>
                <c:pt idx="5240">
                  <c:v>975.89129600000001</c:v>
                </c:pt>
                <c:pt idx="5241">
                  <c:v>976.087402</c:v>
                </c:pt>
                <c:pt idx="5242">
                  <c:v>976.29315199999996</c:v>
                </c:pt>
                <c:pt idx="5243">
                  <c:v>976.55926499999998</c:v>
                </c:pt>
                <c:pt idx="5244">
                  <c:v>976.66986099999997</c:v>
                </c:pt>
                <c:pt idx="5245">
                  <c:v>976.79382299999997</c:v>
                </c:pt>
                <c:pt idx="5246">
                  <c:v>976.97601299999997</c:v>
                </c:pt>
                <c:pt idx="5247">
                  <c:v>977.05902100000003</c:v>
                </c:pt>
                <c:pt idx="5248">
                  <c:v>977.18951400000003</c:v>
                </c:pt>
                <c:pt idx="5249">
                  <c:v>977.33196999999996</c:v>
                </c:pt>
                <c:pt idx="5250">
                  <c:v>977.45513900000003</c:v>
                </c:pt>
                <c:pt idx="5251">
                  <c:v>977.694031</c:v>
                </c:pt>
                <c:pt idx="5252">
                  <c:v>977.74883999999997</c:v>
                </c:pt>
                <c:pt idx="5253">
                  <c:v>977.93432600000006</c:v>
                </c:pt>
                <c:pt idx="5254">
                  <c:v>978.10119599999996</c:v>
                </c:pt>
                <c:pt idx="5255">
                  <c:v>978.36303699999996</c:v>
                </c:pt>
                <c:pt idx="5256">
                  <c:v>978.60430899999994</c:v>
                </c:pt>
                <c:pt idx="5257">
                  <c:v>978.75427200000001</c:v>
                </c:pt>
                <c:pt idx="5258">
                  <c:v>978.96038799999997</c:v>
                </c:pt>
                <c:pt idx="5259">
                  <c:v>979.14929199999995</c:v>
                </c:pt>
                <c:pt idx="5260">
                  <c:v>979.29718000000003</c:v>
                </c:pt>
                <c:pt idx="5261">
                  <c:v>979.44683799999996</c:v>
                </c:pt>
                <c:pt idx="5262">
                  <c:v>979.60528599999998</c:v>
                </c:pt>
                <c:pt idx="5263">
                  <c:v>979.73504600000001</c:v>
                </c:pt>
                <c:pt idx="5264">
                  <c:v>979.91607699999997</c:v>
                </c:pt>
                <c:pt idx="5265">
                  <c:v>980.09887700000002</c:v>
                </c:pt>
                <c:pt idx="5266">
                  <c:v>980.28607199999999</c:v>
                </c:pt>
                <c:pt idx="5267">
                  <c:v>980.52838099999997</c:v>
                </c:pt>
                <c:pt idx="5268">
                  <c:v>980.69909700000005</c:v>
                </c:pt>
                <c:pt idx="5269">
                  <c:v>980.84521500000005</c:v>
                </c:pt>
                <c:pt idx="5270">
                  <c:v>981.03393600000004</c:v>
                </c:pt>
                <c:pt idx="5271">
                  <c:v>981.20336899999995</c:v>
                </c:pt>
                <c:pt idx="5272">
                  <c:v>981.459473</c:v>
                </c:pt>
                <c:pt idx="5273">
                  <c:v>981.55828899999995</c:v>
                </c:pt>
                <c:pt idx="5274">
                  <c:v>981.73675500000002</c:v>
                </c:pt>
                <c:pt idx="5275">
                  <c:v>981.91900599999997</c:v>
                </c:pt>
                <c:pt idx="5276">
                  <c:v>982.08508300000005</c:v>
                </c:pt>
                <c:pt idx="5277">
                  <c:v>982.17053199999998</c:v>
                </c:pt>
                <c:pt idx="5278">
                  <c:v>982.32141100000001</c:v>
                </c:pt>
                <c:pt idx="5279">
                  <c:v>982.52172900000005</c:v>
                </c:pt>
                <c:pt idx="5280">
                  <c:v>982.73858600000005</c:v>
                </c:pt>
                <c:pt idx="5281">
                  <c:v>982.84112500000003</c:v>
                </c:pt>
                <c:pt idx="5282">
                  <c:v>983.05419900000004</c:v>
                </c:pt>
                <c:pt idx="5283">
                  <c:v>983.120544</c:v>
                </c:pt>
                <c:pt idx="5284">
                  <c:v>983.33252000000005</c:v>
                </c:pt>
                <c:pt idx="5285">
                  <c:v>983.48846400000002</c:v>
                </c:pt>
                <c:pt idx="5286">
                  <c:v>983.66021699999999</c:v>
                </c:pt>
                <c:pt idx="5287">
                  <c:v>983.81408699999997</c:v>
                </c:pt>
                <c:pt idx="5288">
                  <c:v>983.98284899999999</c:v>
                </c:pt>
                <c:pt idx="5289">
                  <c:v>984.06658900000002</c:v>
                </c:pt>
                <c:pt idx="5290">
                  <c:v>984.26721199999997</c:v>
                </c:pt>
                <c:pt idx="5291">
                  <c:v>984.43158000000005</c:v>
                </c:pt>
                <c:pt idx="5292">
                  <c:v>984.57885699999997</c:v>
                </c:pt>
                <c:pt idx="5293">
                  <c:v>984.70703100000003</c:v>
                </c:pt>
                <c:pt idx="5294">
                  <c:v>984.89190699999995</c:v>
                </c:pt>
                <c:pt idx="5295">
                  <c:v>985.096497</c:v>
                </c:pt>
                <c:pt idx="5296">
                  <c:v>985.21258499999999</c:v>
                </c:pt>
                <c:pt idx="5297">
                  <c:v>985.43182400000001</c:v>
                </c:pt>
                <c:pt idx="5298">
                  <c:v>985.57995600000004</c:v>
                </c:pt>
                <c:pt idx="5299">
                  <c:v>985.77954099999999</c:v>
                </c:pt>
                <c:pt idx="5300">
                  <c:v>985.95983899999999</c:v>
                </c:pt>
                <c:pt idx="5301">
                  <c:v>986.20715299999995</c:v>
                </c:pt>
                <c:pt idx="5302">
                  <c:v>986.33679199999995</c:v>
                </c:pt>
                <c:pt idx="5303">
                  <c:v>986.54809599999999</c:v>
                </c:pt>
                <c:pt idx="5304">
                  <c:v>986.71936000000005</c:v>
                </c:pt>
                <c:pt idx="5305">
                  <c:v>986.92584199999999</c:v>
                </c:pt>
                <c:pt idx="5306">
                  <c:v>987.10119599999996</c:v>
                </c:pt>
                <c:pt idx="5307">
                  <c:v>987.26238999999998</c:v>
                </c:pt>
                <c:pt idx="5308">
                  <c:v>987.48400900000001</c:v>
                </c:pt>
                <c:pt idx="5309">
                  <c:v>987.56951900000001</c:v>
                </c:pt>
                <c:pt idx="5310">
                  <c:v>987.74609399999997</c:v>
                </c:pt>
                <c:pt idx="5311">
                  <c:v>987.90960700000005</c:v>
                </c:pt>
                <c:pt idx="5312">
                  <c:v>988.06732199999999</c:v>
                </c:pt>
                <c:pt idx="5313">
                  <c:v>988.24572799999999</c:v>
                </c:pt>
                <c:pt idx="5314">
                  <c:v>988.40057400000001</c:v>
                </c:pt>
                <c:pt idx="5315">
                  <c:v>988.62115500000004</c:v>
                </c:pt>
                <c:pt idx="5316">
                  <c:v>988.78301999999996</c:v>
                </c:pt>
                <c:pt idx="5317">
                  <c:v>988.99066200000004</c:v>
                </c:pt>
                <c:pt idx="5318">
                  <c:v>989.12927200000001</c:v>
                </c:pt>
                <c:pt idx="5319">
                  <c:v>989.31225600000005</c:v>
                </c:pt>
                <c:pt idx="5320">
                  <c:v>989.36267099999998</c:v>
                </c:pt>
                <c:pt idx="5321">
                  <c:v>989.51281700000004</c:v>
                </c:pt>
                <c:pt idx="5322">
                  <c:v>989.64453100000003</c:v>
                </c:pt>
                <c:pt idx="5323">
                  <c:v>989.76306199999999</c:v>
                </c:pt>
                <c:pt idx="5324">
                  <c:v>989.908142</c:v>
                </c:pt>
                <c:pt idx="5325">
                  <c:v>990.04956100000004</c:v>
                </c:pt>
                <c:pt idx="5326">
                  <c:v>990.24896200000001</c:v>
                </c:pt>
                <c:pt idx="5327">
                  <c:v>990.38281199999994</c:v>
                </c:pt>
                <c:pt idx="5328">
                  <c:v>990.54913299999998</c:v>
                </c:pt>
                <c:pt idx="5329">
                  <c:v>990.73779300000001</c:v>
                </c:pt>
                <c:pt idx="5330">
                  <c:v>990.989014</c:v>
                </c:pt>
                <c:pt idx="5331">
                  <c:v>991.12927200000001</c:v>
                </c:pt>
                <c:pt idx="5332">
                  <c:v>991.34448199999997</c:v>
                </c:pt>
                <c:pt idx="5333">
                  <c:v>991.46350099999995</c:v>
                </c:pt>
                <c:pt idx="5334">
                  <c:v>991.62115500000004</c:v>
                </c:pt>
                <c:pt idx="5335">
                  <c:v>991.81567399999994</c:v>
                </c:pt>
                <c:pt idx="5336">
                  <c:v>991.96606399999996</c:v>
                </c:pt>
                <c:pt idx="5337">
                  <c:v>992.20819100000006</c:v>
                </c:pt>
                <c:pt idx="5338">
                  <c:v>992.339294</c:v>
                </c:pt>
                <c:pt idx="5339">
                  <c:v>992.52972399999999</c:v>
                </c:pt>
                <c:pt idx="5340">
                  <c:v>992.69769299999996</c:v>
                </c:pt>
                <c:pt idx="5341">
                  <c:v>992.88690199999996</c:v>
                </c:pt>
                <c:pt idx="5342">
                  <c:v>993.07232699999997</c:v>
                </c:pt>
                <c:pt idx="5343">
                  <c:v>993.13934300000005</c:v>
                </c:pt>
                <c:pt idx="5344">
                  <c:v>993.33117700000003</c:v>
                </c:pt>
                <c:pt idx="5345">
                  <c:v>993.47515899999996</c:v>
                </c:pt>
                <c:pt idx="5346">
                  <c:v>993.67297399999995</c:v>
                </c:pt>
                <c:pt idx="5347">
                  <c:v>993.84912099999997</c:v>
                </c:pt>
                <c:pt idx="5348">
                  <c:v>994.14410399999997</c:v>
                </c:pt>
                <c:pt idx="5349">
                  <c:v>994.29180899999994</c:v>
                </c:pt>
                <c:pt idx="5350">
                  <c:v>994.46813999999995</c:v>
                </c:pt>
                <c:pt idx="5351">
                  <c:v>994.59796100000005</c:v>
                </c:pt>
                <c:pt idx="5352">
                  <c:v>994.78234899999995</c:v>
                </c:pt>
                <c:pt idx="5353">
                  <c:v>994.86578399999996</c:v>
                </c:pt>
                <c:pt idx="5354">
                  <c:v>994.97601299999997</c:v>
                </c:pt>
                <c:pt idx="5355">
                  <c:v>995.12890600000003</c:v>
                </c:pt>
                <c:pt idx="5356">
                  <c:v>995.34136999999998</c:v>
                </c:pt>
                <c:pt idx="5357">
                  <c:v>995.47491500000001</c:v>
                </c:pt>
                <c:pt idx="5358">
                  <c:v>995.59881600000006</c:v>
                </c:pt>
                <c:pt idx="5359">
                  <c:v>995.79815699999995</c:v>
                </c:pt>
                <c:pt idx="5360">
                  <c:v>995.92980999999997</c:v>
                </c:pt>
                <c:pt idx="5361">
                  <c:v>996.13610800000004</c:v>
                </c:pt>
                <c:pt idx="5362">
                  <c:v>996.24304199999995</c:v>
                </c:pt>
                <c:pt idx="5363">
                  <c:v>996.47058100000004</c:v>
                </c:pt>
                <c:pt idx="5364">
                  <c:v>996.50762899999995</c:v>
                </c:pt>
                <c:pt idx="5365">
                  <c:v>996.61767599999996</c:v>
                </c:pt>
                <c:pt idx="5366">
                  <c:v>996.81738299999995</c:v>
                </c:pt>
                <c:pt idx="5367">
                  <c:v>996.941101</c:v>
                </c:pt>
                <c:pt idx="5368">
                  <c:v>997.19860800000004</c:v>
                </c:pt>
                <c:pt idx="5369">
                  <c:v>997.36541699999998</c:v>
                </c:pt>
                <c:pt idx="5370">
                  <c:v>997.54608199999996</c:v>
                </c:pt>
                <c:pt idx="5371">
                  <c:v>997.78173800000002</c:v>
                </c:pt>
                <c:pt idx="5372">
                  <c:v>998.06433100000004</c:v>
                </c:pt>
                <c:pt idx="5373">
                  <c:v>998.22119099999998</c:v>
                </c:pt>
                <c:pt idx="5374">
                  <c:v>998.43054199999995</c:v>
                </c:pt>
                <c:pt idx="5375">
                  <c:v>998.59338400000001</c:v>
                </c:pt>
                <c:pt idx="5376">
                  <c:v>998.77343699999994</c:v>
                </c:pt>
                <c:pt idx="5377">
                  <c:v>998.93847700000003</c:v>
                </c:pt>
                <c:pt idx="5378">
                  <c:v>999.12213099999997</c:v>
                </c:pt>
                <c:pt idx="5379">
                  <c:v>999.30035399999997</c:v>
                </c:pt>
                <c:pt idx="5380">
                  <c:v>999.46923800000002</c:v>
                </c:pt>
                <c:pt idx="5381">
                  <c:v>999.66046100000005</c:v>
                </c:pt>
                <c:pt idx="5382">
                  <c:v>999.90515100000005</c:v>
                </c:pt>
                <c:pt idx="5383">
                  <c:v>1000.00806</c:v>
                </c:pt>
                <c:pt idx="5384">
                  <c:v>1000.13806</c:v>
                </c:pt>
                <c:pt idx="5385">
                  <c:v>1000.35193</c:v>
                </c:pt>
                <c:pt idx="5386">
                  <c:v>1000.4917</c:v>
                </c:pt>
                <c:pt idx="5387">
                  <c:v>1000.6357400000001</c:v>
                </c:pt>
                <c:pt idx="5388">
                  <c:v>1000.80786</c:v>
                </c:pt>
                <c:pt idx="5389">
                  <c:v>1000.89728</c:v>
                </c:pt>
                <c:pt idx="5390">
                  <c:v>1001.05853</c:v>
                </c:pt>
                <c:pt idx="5391">
                  <c:v>1001.1949499999999</c:v>
                </c:pt>
                <c:pt idx="5392">
                  <c:v>1001.36194</c:v>
                </c:pt>
                <c:pt idx="5393">
                  <c:v>1001.49146</c:v>
                </c:pt>
                <c:pt idx="5394">
                  <c:v>1001.6712</c:v>
                </c:pt>
                <c:pt idx="5395">
                  <c:v>1001.90961</c:v>
                </c:pt>
                <c:pt idx="5396">
                  <c:v>1002.0876500000001</c:v>
                </c:pt>
                <c:pt idx="5397">
                  <c:v>1002.24664</c:v>
                </c:pt>
                <c:pt idx="5398">
                  <c:v>1002.43903</c:v>
                </c:pt>
                <c:pt idx="5399">
                  <c:v>1002.66974</c:v>
                </c:pt>
                <c:pt idx="5400">
                  <c:v>1002.83771</c:v>
                </c:pt>
                <c:pt idx="5401">
                  <c:v>1003.0155</c:v>
                </c:pt>
                <c:pt idx="5402">
                  <c:v>1003.19299</c:v>
                </c:pt>
                <c:pt idx="5403">
                  <c:v>1003.50494</c:v>
                </c:pt>
                <c:pt idx="5404">
                  <c:v>1003.57367</c:v>
                </c:pt>
                <c:pt idx="5405">
                  <c:v>1003.80341</c:v>
                </c:pt>
                <c:pt idx="5406">
                  <c:v>1003.98029</c:v>
                </c:pt>
                <c:pt idx="5407">
                  <c:v>1004.16815</c:v>
                </c:pt>
                <c:pt idx="5408">
                  <c:v>1004.4035</c:v>
                </c:pt>
                <c:pt idx="5409">
                  <c:v>1004.63239</c:v>
                </c:pt>
                <c:pt idx="5410">
                  <c:v>1004.73004</c:v>
                </c:pt>
                <c:pt idx="5411">
                  <c:v>1004.93597</c:v>
                </c:pt>
                <c:pt idx="5412">
                  <c:v>1005.14502</c:v>
                </c:pt>
                <c:pt idx="5413">
                  <c:v>1005.26868</c:v>
                </c:pt>
                <c:pt idx="5414">
                  <c:v>1005.38379</c:v>
                </c:pt>
                <c:pt idx="5415">
                  <c:v>1005.55933</c:v>
                </c:pt>
                <c:pt idx="5416">
                  <c:v>1005.68341</c:v>
                </c:pt>
                <c:pt idx="5417">
                  <c:v>1005.94128</c:v>
                </c:pt>
                <c:pt idx="5418">
                  <c:v>1006.0769</c:v>
                </c:pt>
                <c:pt idx="5419">
                  <c:v>1006.25024</c:v>
                </c:pt>
                <c:pt idx="5420">
                  <c:v>1006.39099</c:v>
                </c:pt>
                <c:pt idx="5421">
                  <c:v>1006.56891</c:v>
                </c:pt>
                <c:pt idx="5422">
                  <c:v>1006.76544</c:v>
                </c:pt>
                <c:pt idx="5423">
                  <c:v>1006.93475</c:v>
                </c:pt>
                <c:pt idx="5424">
                  <c:v>1006.99646</c:v>
                </c:pt>
                <c:pt idx="5425">
                  <c:v>1007.21674</c:v>
                </c:pt>
                <c:pt idx="5426">
                  <c:v>1007.30481</c:v>
                </c:pt>
                <c:pt idx="5427">
                  <c:v>1007.50476</c:v>
                </c:pt>
                <c:pt idx="5428">
                  <c:v>1007.64008</c:v>
                </c:pt>
                <c:pt idx="5429">
                  <c:v>1007.73022</c:v>
                </c:pt>
                <c:pt idx="5430">
                  <c:v>1007.92419</c:v>
                </c:pt>
                <c:pt idx="5431">
                  <c:v>1008.02075</c:v>
                </c:pt>
                <c:pt idx="5432">
                  <c:v>1008.19122</c:v>
                </c:pt>
                <c:pt idx="5433">
                  <c:v>1008.31042</c:v>
                </c:pt>
                <c:pt idx="5434">
                  <c:v>1008.4563000000001</c:v>
                </c:pt>
                <c:pt idx="5435">
                  <c:v>1008.64911</c:v>
                </c:pt>
                <c:pt idx="5436">
                  <c:v>1008.7968100000001</c:v>
                </c:pt>
                <c:pt idx="5437">
                  <c:v>1009.0153800000001</c:v>
                </c:pt>
                <c:pt idx="5438">
                  <c:v>1009.21606</c:v>
                </c:pt>
                <c:pt idx="5439">
                  <c:v>1009.40149</c:v>
                </c:pt>
                <c:pt idx="5440">
                  <c:v>1009.65851</c:v>
                </c:pt>
                <c:pt idx="5441">
                  <c:v>1009.75946</c:v>
                </c:pt>
                <c:pt idx="5442">
                  <c:v>1009.89673</c:v>
                </c:pt>
                <c:pt idx="5443">
                  <c:v>1010.14941</c:v>
                </c:pt>
                <c:pt idx="5444">
                  <c:v>1010.30939</c:v>
                </c:pt>
                <c:pt idx="5445">
                  <c:v>1010.4837</c:v>
                </c:pt>
                <c:pt idx="5446">
                  <c:v>1010.59393</c:v>
                </c:pt>
                <c:pt idx="5447">
                  <c:v>1010.71692</c:v>
                </c:pt>
                <c:pt idx="5448">
                  <c:v>1010.8707900000001</c:v>
                </c:pt>
                <c:pt idx="5449">
                  <c:v>1011.04797</c:v>
                </c:pt>
                <c:pt idx="5450">
                  <c:v>1011.16425</c:v>
                </c:pt>
                <c:pt idx="5451">
                  <c:v>1011.32623</c:v>
                </c:pt>
                <c:pt idx="5452">
                  <c:v>1011.50098</c:v>
                </c:pt>
                <c:pt idx="5453">
                  <c:v>1011.6582</c:v>
                </c:pt>
                <c:pt idx="5454">
                  <c:v>1011.93219</c:v>
                </c:pt>
                <c:pt idx="5455">
                  <c:v>1012.03827</c:v>
                </c:pt>
                <c:pt idx="5456">
                  <c:v>1012.1886</c:v>
                </c:pt>
                <c:pt idx="5457">
                  <c:v>1012.3215300000001</c:v>
                </c:pt>
                <c:pt idx="5458">
                  <c:v>1012.53461</c:v>
                </c:pt>
                <c:pt idx="5459">
                  <c:v>1012.70758</c:v>
                </c:pt>
                <c:pt idx="5460">
                  <c:v>1012.8205</c:v>
                </c:pt>
                <c:pt idx="5461">
                  <c:v>1013.0296</c:v>
                </c:pt>
                <c:pt idx="5462">
                  <c:v>1013.12787</c:v>
                </c:pt>
                <c:pt idx="5463">
                  <c:v>1013.25372</c:v>
                </c:pt>
                <c:pt idx="5464">
                  <c:v>1013.3972199999999</c:v>
                </c:pt>
                <c:pt idx="5465">
                  <c:v>1013.54944</c:v>
                </c:pt>
                <c:pt idx="5466">
                  <c:v>1013.74591</c:v>
                </c:pt>
                <c:pt idx="5467">
                  <c:v>1013.9245</c:v>
                </c:pt>
                <c:pt idx="5468">
                  <c:v>1014.12134</c:v>
                </c:pt>
                <c:pt idx="5469">
                  <c:v>1014.35272</c:v>
                </c:pt>
                <c:pt idx="5470">
                  <c:v>1014.47827</c:v>
                </c:pt>
                <c:pt idx="5471">
                  <c:v>1014.69305</c:v>
                </c:pt>
                <c:pt idx="5472">
                  <c:v>1014.85114</c:v>
                </c:pt>
                <c:pt idx="5473">
                  <c:v>1015.04327</c:v>
                </c:pt>
                <c:pt idx="5474">
                  <c:v>1015.2873499999999</c:v>
                </c:pt>
                <c:pt idx="5475">
                  <c:v>1015.37042</c:v>
                </c:pt>
                <c:pt idx="5476">
                  <c:v>1015.52612</c:v>
                </c:pt>
                <c:pt idx="5477">
                  <c:v>1015.74164</c:v>
                </c:pt>
                <c:pt idx="5478">
                  <c:v>1015.83704</c:v>
                </c:pt>
                <c:pt idx="5479">
                  <c:v>1015.99982</c:v>
                </c:pt>
                <c:pt idx="5480">
                  <c:v>1016.1918899999999</c:v>
                </c:pt>
                <c:pt idx="5481">
                  <c:v>1016.36438</c:v>
                </c:pt>
                <c:pt idx="5482">
                  <c:v>1016.44727</c:v>
                </c:pt>
                <c:pt idx="5483">
                  <c:v>1016.69037</c:v>
                </c:pt>
                <c:pt idx="5484">
                  <c:v>1016.8416099999999</c:v>
                </c:pt>
                <c:pt idx="5485">
                  <c:v>1017.03015</c:v>
                </c:pt>
                <c:pt idx="5486">
                  <c:v>1017.20715</c:v>
                </c:pt>
                <c:pt idx="5487">
                  <c:v>1017.3656</c:v>
                </c:pt>
                <c:pt idx="5488">
                  <c:v>1017.58826</c:v>
                </c:pt>
                <c:pt idx="5489">
                  <c:v>1017.68048</c:v>
                </c:pt>
                <c:pt idx="5490">
                  <c:v>1017.9087500000001</c:v>
                </c:pt>
                <c:pt idx="5491">
                  <c:v>1018.00958</c:v>
                </c:pt>
                <c:pt idx="5492">
                  <c:v>1018.2461499999999</c:v>
                </c:pt>
                <c:pt idx="5493">
                  <c:v>1018.30664</c:v>
                </c:pt>
                <c:pt idx="5494">
                  <c:v>1018.45142</c:v>
                </c:pt>
                <c:pt idx="5495">
                  <c:v>1018.51318</c:v>
                </c:pt>
                <c:pt idx="5496">
                  <c:v>1018.66376</c:v>
                </c:pt>
                <c:pt idx="5497">
                  <c:v>1018.78625</c:v>
                </c:pt>
                <c:pt idx="5498">
                  <c:v>1018.9046</c:v>
                </c:pt>
                <c:pt idx="5499">
                  <c:v>1019.01129</c:v>
                </c:pt>
                <c:pt idx="5500">
                  <c:v>1019.20398</c:v>
                </c:pt>
                <c:pt idx="5501">
                  <c:v>1019.4444</c:v>
                </c:pt>
                <c:pt idx="5502">
                  <c:v>1019.59344</c:v>
                </c:pt>
                <c:pt idx="5503">
                  <c:v>1019.88257</c:v>
                </c:pt>
                <c:pt idx="5504">
                  <c:v>1020.08331</c:v>
                </c:pt>
                <c:pt idx="5505">
                  <c:v>1020.2166099999999</c:v>
                </c:pt>
                <c:pt idx="5506">
                  <c:v>1020.4281</c:v>
                </c:pt>
                <c:pt idx="5507">
                  <c:v>1020.51184</c:v>
                </c:pt>
                <c:pt idx="5508">
                  <c:v>1020.71771</c:v>
                </c:pt>
                <c:pt idx="5509">
                  <c:v>1020.89117</c:v>
                </c:pt>
                <c:pt idx="5510">
                  <c:v>1021.10596</c:v>
                </c:pt>
                <c:pt idx="5511">
                  <c:v>1021.26477</c:v>
                </c:pt>
                <c:pt idx="5512">
                  <c:v>1021.41113</c:v>
                </c:pt>
                <c:pt idx="5513">
                  <c:v>1021.68384</c:v>
                </c:pt>
                <c:pt idx="5514">
                  <c:v>1021.87219</c:v>
                </c:pt>
                <c:pt idx="5515">
                  <c:v>1022.05078</c:v>
                </c:pt>
                <c:pt idx="5516">
                  <c:v>1022.25934</c:v>
                </c:pt>
                <c:pt idx="5517">
                  <c:v>1022.36688</c:v>
                </c:pt>
                <c:pt idx="5518">
                  <c:v>1022.5419900000001</c:v>
                </c:pt>
                <c:pt idx="5519">
                  <c:v>1022.69849</c:v>
                </c:pt>
                <c:pt idx="5520">
                  <c:v>1022.83917</c:v>
                </c:pt>
                <c:pt idx="5521">
                  <c:v>1023.12402</c:v>
                </c:pt>
                <c:pt idx="5522">
                  <c:v>1023.16272</c:v>
                </c:pt>
                <c:pt idx="5523">
                  <c:v>1023.36115</c:v>
                </c:pt>
                <c:pt idx="5524">
                  <c:v>1023.55682</c:v>
                </c:pt>
                <c:pt idx="5525">
                  <c:v>1023.73486</c:v>
                </c:pt>
                <c:pt idx="5526">
                  <c:v>1023.93494</c:v>
                </c:pt>
                <c:pt idx="5527">
                  <c:v>1024.1038799999999</c:v>
                </c:pt>
                <c:pt idx="5528">
                  <c:v>1024.2179000000001</c:v>
                </c:pt>
                <c:pt idx="5529">
                  <c:v>1024.39246</c:v>
                </c:pt>
                <c:pt idx="5530">
                  <c:v>1024.4849899999999</c:v>
                </c:pt>
                <c:pt idx="5531">
                  <c:v>1024.59338</c:v>
                </c:pt>
                <c:pt idx="5532">
                  <c:v>1024.70496</c:v>
                </c:pt>
                <c:pt idx="5533">
                  <c:v>1024.8302000000001</c:v>
                </c:pt>
                <c:pt idx="5534">
                  <c:v>1025.0118399999999</c:v>
                </c:pt>
                <c:pt idx="5535">
                  <c:v>1025.2371800000001</c:v>
                </c:pt>
                <c:pt idx="5536">
                  <c:v>1025.43103</c:v>
                </c:pt>
                <c:pt idx="5537">
                  <c:v>1025.6190200000001</c:v>
                </c:pt>
                <c:pt idx="5538">
                  <c:v>1025.89563</c:v>
                </c:pt>
                <c:pt idx="5539">
                  <c:v>1025.99695</c:v>
                </c:pt>
                <c:pt idx="5540">
                  <c:v>1026.2248500000001</c:v>
                </c:pt>
                <c:pt idx="5541">
                  <c:v>1026.4005099999999</c:v>
                </c:pt>
                <c:pt idx="5542">
                  <c:v>1026.5544400000001</c:v>
                </c:pt>
                <c:pt idx="5543">
                  <c:v>1026.7533000000001</c:v>
                </c:pt>
                <c:pt idx="5544">
                  <c:v>1026.95056</c:v>
                </c:pt>
                <c:pt idx="5545">
                  <c:v>1027.1423299999999</c:v>
                </c:pt>
                <c:pt idx="5546">
                  <c:v>1027.3525400000001</c:v>
                </c:pt>
                <c:pt idx="5547">
                  <c:v>1027.5455300000001</c:v>
                </c:pt>
                <c:pt idx="5548">
                  <c:v>1027.7381600000001</c:v>
                </c:pt>
                <c:pt idx="5549">
                  <c:v>1028.01917</c:v>
                </c:pt>
                <c:pt idx="5550">
                  <c:v>1028.1372100000001</c:v>
                </c:pt>
                <c:pt idx="5551">
                  <c:v>1028.28882</c:v>
                </c:pt>
                <c:pt idx="5552">
                  <c:v>1028.42517</c:v>
                </c:pt>
                <c:pt idx="5553">
                  <c:v>1028.5972899999999</c:v>
                </c:pt>
                <c:pt idx="5554">
                  <c:v>1028.69543</c:v>
                </c:pt>
                <c:pt idx="5555">
                  <c:v>1028.8377700000001</c:v>
                </c:pt>
                <c:pt idx="5556">
                  <c:v>1029.03674</c:v>
                </c:pt>
                <c:pt idx="5557">
                  <c:v>1029.12292</c:v>
                </c:pt>
                <c:pt idx="5558">
                  <c:v>1029.28027</c:v>
                </c:pt>
                <c:pt idx="5559">
                  <c:v>1029.4856</c:v>
                </c:pt>
                <c:pt idx="5560">
                  <c:v>1029.5994900000001</c:v>
                </c:pt>
                <c:pt idx="5561">
                  <c:v>1029.78711</c:v>
                </c:pt>
                <c:pt idx="5562">
                  <c:v>1029.9277300000001</c:v>
                </c:pt>
                <c:pt idx="5563">
                  <c:v>1030.0794699999999</c:v>
                </c:pt>
                <c:pt idx="5564">
                  <c:v>1030.2311999999999</c:v>
                </c:pt>
                <c:pt idx="5565">
                  <c:v>1030.4301800000001</c:v>
                </c:pt>
                <c:pt idx="5566">
                  <c:v>1030.6007099999999</c:v>
                </c:pt>
                <c:pt idx="5567">
                  <c:v>1030.67993</c:v>
                </c:pt>
                <c:pt idx="5568">
                  <c:v>1030.80261</c:v>
                </c:pt>
                <c:pt idx="5569">
                  <c:v>1031.02954</c:v>
                </c:pt>
                <c:pt idx="5570">
                  <c:v>1031.1330599999999</c:v>
                </c:pt>
                <c:pt idx="5571">
                  <c:v>1031.37537</c:v>
                </c:pt>
                <c:pt idx="5572">
                  <c:v>1031.5540800000001</c:v>
                </c:pt>
                <c:pt idx="5573">
                  <c:v>1031.7409700000001</c:v>
                </c:pt>
                <c:pt idx="5574">
                  <c:v>1031.83826</c:v>
                </c:pt>
                <c:pt idx="5575">
                  <c:v>1032.01965</c:v>
                </c:pt>
                <c:pt idx="5576">
                  <c:v>1032.13184</c:v>
                </c:pt>
                <c:pt idx="5577">
                  <c:v>1032.31421</c:v>
                </c:pt>
                <c:pt idx="5578">
                  <c:v>1032.44739</c:v>
                </c:pt>
                <c:pt idx="5579">
                  <c:v>1032.6656499999999</c:v>
                </c:pt>
                <c:pt idx="5580">
                  <c:v>1032.7981</c:v>
                </c:pt>
                <c:pt idx="5581">
                  <c:v>1032.9930400000001</c:v>
                </c:pt>
                <c:pt idx="5582">
                  <c:v>1033.15625</c:v>
                </c:pt>
                <c:pt idx="5583">
                  <c:v>1033.3532700000001</c:v>
                </c:pt>
                <c:pt idx="5584">
                  <c:v>1033.5122100000001</c:v>
                </c:pt>
                <c:pt idx="5585">
                  <c:v>1033.68542</c:v>
                </c:pt>
                <c:pt idx="5586">
                  <c:v>1033.9322500000001</c:v>
                </c:pt>
                <c:pt idx="5587">
                  <c:v>1034.0860600000001</c:v>
                </c:pt>
                <c:pt idx="5588">
                  <c:v>1034.24414</c:v>
                </c:pt>
                <c:pt idx="5589">
                  <c:v>1034.4785199999999</c:v>
                </c:pt>
                <c:pt idx="5590">
                  <c:v>1034.6688200000001</c:v>
                </c:pt>
                <c:pt idx="5591">
                  <c:v>1034.8586399999999</c:v>
                </c:pt>
                <c:pt idx="5592">
                  <c:v>1035.02295</c:v>
                </c:pt>
                <c:pt idx="5593">
                  <c:v>1035.2169200000001</c:v>
                </c:pt>
                <c:pt idx="5594">
                  <c:v>1035.28369</c:v>
                </c:pt>
                <c:pt idx="5595">
                  <c:v>1035.42725</c:v>
                </c:pt>
                <c:pt idx="5596">
                  <c:v>1035.59204</c:v>
                </c:pt>
                <c:pt idx="5597">
                  <c:v>1035.79602</c:v>
                </c:pt>
                <c:pt idx="5598">
                  <c:v>1035.94409</c:v>
                </c:pt>
                <c:pt idx="5599">
                  <c:v>1036.06738</c:v>
                </c:pt>
                <c:pt idx="5600">
                  <c:v>1036.1568600000001</c:v>
                </c:pt>
                <c:pt idx="5601">
                  <c:v>1036.2559799999999</c:v>
                </c:pt>
                <c:pt idx="5602">
                  <c:v>1036.4396999999999</c:v>
                </c:pt>
                <c:pt idx="5603">
                  <c:v>1036.61853</c:v>
                </c:pt>
                <c:pt idx="5604">
                  <c:v>1036.7539099999999</c:v>
                </c:pt>
                <c:pt idx="5605">
                  <c:v>1036.9104</c:v>
                </c:pt>
                <c:pt idx="5606">
                  <c:v>1037.0538300000001</c:v>
                </c:pt>
                <c:pt idx="5607">
                  <c:v>1037.24854</c:v>
                </c:pt>
                <c:pt idx="5608">
                  <c:v>1037.4256600000001</c:v>
                </c:pt>
                <c:pt idx="5609">
                  <c:v>1037.5661600000001</c:v>
                </c:pt>
                <c:pt idx="5610">
                  <c:v>1037.7131300000001</c:v>
                </c:pt>
                <c:pt idx="5611">
                  <c:v>1037.87292</c:v>
                </c:pt>
                <c:pt idx="5612">
                  <c:v>1038.05701</c:v>
                </c:pt>
                <c:pt idx="5613">
                  <c:v>1038.28601</c:v>
                </c:pt>
                <c:pt idx="5614">
                  <c:v>1038.4233400000001</c:v>
                </c:pt>
                <c:pt idx="5615">
                  <c:v>1038.6715099999999</c:v>
                </c:pt>
                <c:pt idx="5616">
                  <c:v>1038.77856</c:v>
                </c:pt>
                <c:pt idx="5617">
                  <c:v>1038.9534900000001</c:v>
                </c:pt>
                <c:pt idx="5618">
                  <c:v>1039.1715099999999</c:v>
                </c:pt>
                <c:pt idx="5619">
                  <c:v>1039.33752</c:v>
                </c:pt>
                <c:pt idx="5620">
                  <c:v>1039.5306399999999</c:v>
                </c:pt>
                <c:pt idx="5621">
                  <c:v>1039.72839</c:v>
                </c:pt>
                <c:pt idx="5622">
                  <c:v>1039.8610799999999</c:v>
                </c:pt>
                <c:pt idx="5623">
                  <c:v>1039.9873</c:v>
                </c:pt>
                <c:pt idx="5624">
                  <c:v>1040.1866500000001</c:v>
                </c:pt>
                <c:pt idx="5625">
                  <c:v>1040.3212900000001</c:v>
                </c:pt>
                <c:pt idx="5626">
                  <c:v>1040.4284700000001</c:v>
                </c:pt>
                <c:pt idx="5627">
                  <c:v>1040.58728</c:v>
                </c:pt>
                <c:pt idx="5628">
                  <c:v>1040.7700199999999</c:v>
                </c:pt>
                <c:pt idx="5629">
                  <c:v>1040.88733</c:v>
                </c:pt>
                <c:pt idx="5630">
                  <c:v>1041.0737300000001</c:v>
                </c:pt>
                <c:pt idx="5631">
                  <c:v>1041.21948</c:v>
                </c:pt>
                <c:pt idx="5632">
                  <c:v>1041.4652100000001</c:v>
                </c:pt>
                <c:pt idx="5633">
                  <c:v>1041.5701899999999</c:v>
                </c:pt>
                <c:pt idx="5634">
                  <c:v>1041.71606</c:v>
                </c:pt>
                <c:pt idx="5635">
                  <c:v>1041.8497299999999</c:v>
                </c:pt>
                <c:pt idx="5636">
                  <c:v>1041.99011</c:v>
                </c:pt>
                <c:pt idx="5637">
                  <c:v>1042.1991</c:v>
                </c:pt>
                <c:pt idx="5638">
                  <c:v>1042.28088</c:v>
                </c:pt>
                <c:pt idx="5639">
                  <c:v>1042.4465299999999</c:v>
                </c:pt>
                <c:pt idx="5640">
                  <c:v>1042.60095</c:v>
                </c:pt>
                <c:pt idx="5641">
                  <c:v>1042.77637</c:v>
                </c:pt>
                <c:pt idx="5642">
                  <c:v>1042.98865</c:v>
                </c:pt>
                <c:pt idx="5643">
                  <c:v>1043.06006</c:v>
                </c:pt>
                <c:pt idx="5644">
                  <c:v>1043.2374299999999</c:v>
                </c:pt>
                <c:pt idx="5645">
                  <c:v>1043.37878</c:v>
                </c:pt>
                <c:pt idx="5646">
                  <c:v>1043.5296599999999</c:v>
                </c:pt>
                <c:pt idx="5647">
                  <c:v>1043.6666299999999</c:v>
                </c:pt>
                <c:pt idx="5648">
                  <c:v>1043.8840299999999</c:v>
                </c:pt>
                <c:pt idx="5649">
                  <c:v>1044.0142800000001</c:v>
                </c:pt>
                <c:pt idx="5650">
                  <c:v>1044.1654100000001</c:v>
                </c:pt>
                <c:pt idx="5651">
                  <c:v>1044.3474100000001</c:v>
                </c:pt>
                <c:pt idx="5652">
                  <c:v>1044.6055899999999</c:v>
                </c:pt>
                <c:pt idx="5653">
                  <c:v>1044.7493899999999</c:v>
                </c:pt>
                <c:pt idx="5654">
                  <c:v>1044.9534900000001</c:v>
                </c:pt>
                <c:pt idx="5655">
                  <c:v>1045.13501</c:v>
                </c:pt>
                <c:pt idx="5656">
                  <c:v>1045.2855199999999</c:v>
                </c:pt>
                <c:pt idx="5657">
                  <c:v>1045.46326</c:v>
                </c:pt>
                <c:pt idx="5658">
                  <c:v>1045.6601599999999</c:v>
                </c:pt>
                <c:pt idx="5659">
                  <c:v>1045.8199500000001</c:v>
                </c:pt>
                <c:pt idx="5660">
                  <c:v>1045.97144</c:v>
                </c:pt>
                <c:pt idx="5661">
                  <c:v>1046.08276</c:v>
                </c:pt>
                <c:pt idx="5662">
                  <c:v>1046.18652</c:v>
                </c:pt>
                <c:pt idx="5663">
                  <c:v>1046.3607199999999</c:v>
                </c:pt>
                <c:pt idx="5664">
                  <c:v>1046.4791299999999</c:v>
                </c:pt>
                <c:pt idx="5665">
                  <c:v>1046.6731</c:v>
                </c:pt>
                <c:pt idx="5666">
                  <c:v>1046.8817100000001</c:v>
                </c:pt>
                <c:pt idx="5667">
                  <c:v>1047.0271</c:v>
                </c:pt>
                <c:pt idx="5668">
                  <c:v>1047.1951899999999</c:v>
                </c:pt>
                <c:pt idx="5669">
                  <c:v>1047.4097899999999</c:v>
                </c:pt>
                <c:pt idx="5670">
                  <c:v>1047.5496800000001</c:v>
                </c:pt>
                <c:pt idx="5671">
                  <c:v>1047.7141099999999</c:v>
                </c:pt>
                <c:pt idx="5672">
                  <c:v>1047.8775599999999</c:v>
                </c:pt>
                <c:pt idx="5673">
                  <c:v>1047.94678</c:v>
                </c:pt>
                <c:pt idx="5674">
                  <c:v>1048.11475</c:v>
                </c:pt>
                <c:pt idx="5675">
                  <c:v>1048.2817399999999</c:v>
                </c:pt>
                <c:pt idx="5676">
                  <c:v>1048.4246800000001</c:v>
                </c:pt>
                <c:pt idx="5677">
                  <c:v>1048.6408699999999</c:v>
                </c:pt>
                <c:pt idx="5678">
                  <c:v>1048.77881</c:v>
                </c:pt>
                <c:pt idx="5679">
                  <c:v>1048.95813</c:v>
                </c:pt>
                <c:pt idx="5680">
                  <c:v>1049.1300000000001</c:v>
                </c:pt>
                <c:pt idx="5681">
                  <c:v>1049.36169</c:v>
                </c:pt>
                <c:pt idx="5682">
                  <c:v>1049.4781499999999</c:v>
                </c:pt>
                <c:pt idx="5683">
                  <c:v>1049.6420900000001</c:v>
                </c:pt>
                <c:pt idx="5684">
                  <c:v>1049.8579099999999</c:v>
                </c:pt>
                <c:pt idx="5685">
                  <c:v>1050.0633499999999</c:v>
                </c:pt>
                <c:pt idx="5686">
                  <c:v>1050.2133799999999</c:v>
                </c:pt>
                <c:pt idx="5687">
                  <c:v>1050.43127</c:v>
                </c:pt>
                <c:pt idx="5688">
                  <c:v>1050.5781199999999</c:v>
                </c:pt>
                <c:pt idx="5689">
                  <c:v>1050.8061499999999</c:v>
                </c:pt>
                <c:pt idx="5690">
                  <c:v>1051.00964</c:v>
                </c:pt>
                <c:pt idx="5691">
                  <c:v>1051.17542</c:v>
                </c:pt>
                <c:pt idx="5692">
                  <c:v>1051.3953899999999</c:v>
                </c:pt>
                <c:pt idx="5693">
                  <c:v>1051.62952</c:v>
                </c:pt>
                <c:pt idx="5694">
                  <c:v>1051.6983600000001</c:v>
                </c:pt>
                <c:pt idx="5695">
                  <c:v>1051.9249299999999</c:v>
                </c:pt>
                <c:pt idx="5696">
                  <c:v>1051.97534</c:v>
                </c:pt>
                <c:pt idx="5697">
                  <c:v>1052.1818800000001</c:v>
                </c:pt>
                <c:pt idx="5698">
                  <c:v>1052.33752</c:v>
                </c:pt>
                <c:pt idx="5699">
                  <c:v>1052.4733900000001</c:v>
                </c:pt>
                <c:pt idx="5700">
                  <c:v>1052.6834699999999</c:v>
                </c:pt>
                <c:pt idx="5701">
                  <c:v>1052.8658399999999</c:v>
                </c:pt>
                <c:pt idx="5702">
                  <c:v>1053.04492</c:v>
                </c:pt>
                <c:pt idx="5703">
                  <c:v>1053.1915300000001</c:v>
                </c:pt>
                <c:pt idx="5704">
                  <c:v>1053.36853</c:v>
                </c:pt>
                <c:pt idx="5705">
                  <c:v>1053.51233</c:v>
                </c:pt>
                <c:pt idx="5706">
                  <c:v>1053.6595500000001</c:v>
                </c:pt>
                <c:pt idx="5707">
                  <c:v>1053.77478</c:v>
                </c:pt>
                <c:pt idx="5708">
                  <c:v>1053.9224899999999</c:v>
                </c:pt>
                <c:pt idx="5709">
                  <c:v>1054.1400100000001</c:v>
                </c:pt>
                <c:pt idx="5710">
                  <c:v>1054.2734399999999</c:v>
                </c:pt>
                <c:pt idx="5711">
                  <c:v>1054.4614300000001</c:v>
                </c:pt>
                <c:pt idx="5712">
                  <c:v>1054.64526</c:v>
                </c:pt>
                <c:pt idx="5713">
                  <c:v>1054.7504899999999</c:v>
                </c:pt>
                <c:pt idx="5714">
                  <c:v>1054.9592299999999</c:v>
                </c:pt>
                <c:pt idx="5715">
                  <c:v>1055.1585700000001</c:v>
                </c:pt>
                <c:pt idx="5716">
                  <c:v>1055.36194</c:v>
                </c:pt>
                <c:pt idx="5717">
                  <c:v>1055.5400400000001</c:v>
                </c:pt>
                <c:pt idx="5718">
                  <c:v>1055.70325</c:v>
                </c:pt>
                <c:pt idx="5719">
                  <c:v>1055.8561999999999</c:v>
                </c:pt>
                <c:pt idx="5720">
                  <c:v>1056.0447999999999</c:v>
                </c:pt>
                <c:pt idx="5721">
                  <c:v>1056.2847899999999</c:v>
                </c:pt>
                <c:pt idx="5722">
                  <c:v>1056.4396999999999</c:v>
                </c:pt>
                <c:pt idx="5723">
                  <c:v>1056.6457499999999</c:v>
                </c:pt>
                <c:pt idx="5724">
                  <c:v>1056.82104</c:v>
                </c:pt>
                <c:pt idx="5725">
                  <c:v>1057.0001199999999</c:v>
                </c:pt>
                <c:pt idx="5726">
                  <c:v>1057.1750500000001</c:v>
                </c:pt>
                <c:pt idx="5727">
                  <c:v>1057.3487500000001</c:v>
                </c:pt>
                <c:pt idx="5728">
                  <c:v>1057.5239300000001</c:v>
                </c:pt>
                <c:pt idx="5729">
                  <c:v>1057.7556199999999</c:v>
                </c:pt>
                <c:pt idx="5730">
                  <c:v>1057.89697</c:v>
                </c:pt>
                <c:pt idx="5731">
                  <c:v>1058.0741</c:v>
                </c:pt>
                <c:pt idx="5732">
                  <c:v>1058.27673</c:v>
                </c:pt>
                <c:pt idx="5733">
                  <c:v>1058.4849899999999</c:v>
                </c:pt>
                <c:pt idx="5734">
                  <c:v>1058.67444</c:v>
                </c:pt>
                <c:pt idx="5735">
                  <c:v>1058.8529100000001</c:v>
                </c:pt>
                <c:pt idx="5736">
                  <c:v>1059.0235600000001</c:v>
                </c:pt>
                <c:pt idx="5737">
                  <c:v>1059.20435</c:v>
                </c:pt>
                <c:pt idx="5738">
                  <c:v>1059.31323</c:v>
                </c:pt>
                <c:pt idx="5739">
                  <c:v>1059.4816900000001</c:v>
                </c:pt>
                <c:pt idx="5740">
                  <c:v>1059.6671100000001</c:v>
                </c:pt>
                <c:pt idx="5741">
                  <c:v>1059.8460700000001</c:v>
                </c:pt>
                <c:pt idx="5742">
                  <c:v>1060.0461399999999</c:v>
                </c:pt>
                <c:pt idx="5743">
                  <c:v>1060.2856400000001</c:v>
                </c:pt>
                <c:pt idx="5744">
                  <c:v>1060.4692399999999</c:v>
                </c:pt>
                <c:pt idx="5745">
                  <c:v>1060.72693</c:v>
                </c:pt>
                <c:pt idx="5746">
                  <c:v>1060.9324999999999</c:v>
                </c:pt>
                <c:pt idx="5747">
                  <c:v>1061.1502700000001</c:v>
                </c:pt>
                <c:pt idx="5748">
                  <c:v>1061.4762000000001</c:v>
                </c:pt>
                <c:pt idx="5749">
                  <c:v>1061.6124299999999</c:v>
                </c:pt>
                <c:pt idx="5750">
                  <c:v>1061.7659900000001</c:v>
                </c:pt>
                <c:pt idx="5751">
                  <c:v>1061.9744900000001</c:v>
                </c:pt>
                <c:pt idx="5752">
                  <c:v>1062.1498999999999</c:v>
                </c:pt>
                <c:pt idx="5753">
                  <c:v>1062.3034700000001</c:v>
                </c:pt>
                <c:pt idx="5754">
                  <c:v>1062.5692100000001</c:v>
                </c:pt>
                <c:pt idx="5755">
                  <c:v>1062.7586699999999</c:v>
                </c:pt>
                <c:pt idx="5756">
                  <c:v>1062.9470200000001</c:v>
                </c:pt>
                <c:pt idx="5757">
                  <c:v>1063.13867</c:v>
                </c:pt>
                <c:pt idx="5758">
                  <c:v>1063.30774</c:v>
                </c:pt>
                <c:pt idx="5759">
                  <c:v>1063.52124</c:v>
                </c:pt>
                <c:pt idx="5760">
                  <c:v>1063.71191</c:v>
                </c:pt>
                <c:pt idx="5761">
                  <c:v>1063.9398200000001</c:v>
                </c:pt>
                <c:pt idx="5762">
                  <c:v>1064.1104700000001</c:v>
                </c:pt>
                <c:pt idx="5763">
                  <c:v>1064.31177</c:v>
                </c:pt>
                <c:pt idx="5764">
                  <c:v>1064.453</c:v>
                </c:pt>
                <c:pt idx="5765">
                  <c:v>1064.64563</c:v>
                </c:pt>
                <c:pt idx="5766">
                  <c:v>1064.88879</c:v>
                </c:pt>
                <c:pt idx="5767">
                  <c:v>1065.0739699999999</c:v>
                </c:pt>
                <c:pt idx="5768">
                  <c:v>1065.27502</c:v>
                </c:pt>
                <c:pt idx="5769">
                  <c:v>1065.49243</c:v>
                </c:pt>
                <c:pt idx="5770">
                  <c:v>1065.7116699999999</c:v>
                </c:pt>
                <c:pt idx="5771">
                  <c:v>1065.9106400000001</c:v>
                </c:pt>
                <c:pt idx="5772">
                  <c:v>1066.0824</c:v>
                </c:pt>
                <c:pt idx="5773">
                  <c:v>1066.2783199999999</c:v>
                </c:pt>
                <c:pt idx="5774">
                  <c:v>1066.4718</c:v>
                </c:pt>
                <c:pt idx="5775">
                  <c:v>1066.64795</c:v>
                </c:pt>
                <c:pt idx="5776">
                  <c:v>1066.8627899999999</c:v>
                </c:pt>
                <c:pt idx="5777">
                  <c:v>1066.96252</c:v>
                </c:pt>
                <c:pt idx="5778">
                  <c:v>1067.1103499999999</c:v>
                </c:pt>
                <c:pt idx="5779">
                  <c:v>1067.1822500000001</c:v>
                </c:pt>
                <c:pt idx="5780">
                  <c:v>1067.3824500000001</c:v>
                </c:pt>
                <c:pt idx="5781">
                  <c:v>1067.52649</c:v>
                </c:pt>
                <c:pt idx="5782">
                  <c:v>1067.65796</c:v>
                </c:pt>
                <c:pt idx="5783">
                  <c:v>1067.9025899999999</c:v>
                </c:pt>
                <c:pt idx="5784">
                  <c:v>1067.9846199999999</c:v>
                </c:pt>
                <c:pt idx="5785">
                  <c:v>1068.24353</c:v>
                </c:pt>
                <c:pt idx="5786">
                  <c:v>1068.4324999999999</c:v>
                </c:pt>
                <c:pt idx="5787">
                  <c:v>1068.5496800000001</c:v>
                </c:pt>
                <c:pt idx="5788">
                  <c:v>1068.72192</c:v>
                </c:pt>
                <c:pt idx="5789">
                  <c:v>1068.89868</c:v>
                </c:pt>
                <c:pt idx="5790">
                  <c:v>1069.10059</c:v>
                </c:pt>
                <c:pt idx="5791">
                  <c:v>1069.2720899999999</c:v>
                </c:pt>
                <c:pt idx="5792">
                  <c:v>1069.4868200000001</c:v>
                </c:pt>
                <c:pt idx="5793">
                  <c:v>1069.69958</c:v>
                </c:pt>
                <c:pt idx="5794">
                  <c:v>1069.9906000000001</c:v>
                </c:pt>
                <c:pt idx="5795">
                  <c:v>1070.21326</c:v>
                </c:pt>
                <c:pt idx="5796">
                  <c:v>1070.33411</c:v>
                </c:pt>
                <c:pt idx="5797">
                  <c:v>1070.56116</c:v>
                </c:pt>
                <c:pt idx="5798">
                  <c:v>1070.77539</c:v>
                </c:pt>
                <c:pt idx="5799">
                  <c:v>1070.98035</c:v>
                </c:pt>
                <c:pt idx="5800">
                  <c:v>1071.14453</c:v>
                </c:pt>
                <c:pt idx="5801">
                  <c:v>1071.3209199999999</c:v>
                </c:pt>
                <c:pt idx="5802">
                  <c:v>1071.55566</c:v>
                </c:pt>
                <c:pt idx="5803">
                  <c:v>1071.76233</c:v>
                </c:pt>
                <c:pt idx="5804">
                  <c:v>1071.8565699999999</c:v>
                </c:pt>
                <c:pt idx="5805">
                  <c:v>1072.12024</c:v>
                </c:pt>
                <c:pt idx="5806">
                  <c:v>1072.2919899999999</c:v>
                </c:pt>
                <c:pt idx="5807">
                  <c:v>1072.51196</c:v>
                </c:pt>
                <c:pt idx="5808">
                  <c:v>1072.63428</c:v>
                </c:pt>
                <c:pt idx="5809">
                  <c:v>1072.83411</c:v>
                </c:pt>
                <c:pt idx="5810">
                  <c:v>1072.8967299999999</c:v>
                </c:pt>
                <c:pt idx="5811">
                  <c:v>1073.12537</c:v>
                </c:pt>
                <c:pt idx="5812">
                  <c:v>1073.2374299999999</c:v>
                </c:pt>
                <c:pt idx="5813">
                  <c:v>1073.3510699999999</c:v>
                </c:pt>
                <c:pt idx="5814">
                  <c:v>1073.5788600000001</c:v>
                </c:pt>
                <c:pt idx="5815">
                  <c:v>1073.76965</c:v>
                </c:pt>
                <c:pt idx="5816">
                  <c:v>1073.99109</c:v>
                </c:pt>
                <c:pt idx="5817">
                  <c:v>1074.11707</c:v>
                </c:pt>
                <c:pt idx="5818">
                  <c:v>1074.2919899999999</c:v>
                </c:pt>
                <c:pt idx="5819">
                  <c:v>1074.48145</c:v>
                </c:pt>
                <c:pt idx="5820">
                  <c:v>1074.65283</c:v>
                </c:pt>
                <c:pt idx="5821">
                  <c:v>1074.8905</c:v>
                </c:pt>
                <c:pt idx="5822">
                  <c:v>1075.0516399999999</c:v>
                </c:pt>
                <c:pt idx="5823">
                  <c:v>1075.3260499999999</c:v>
                </c:pt>
                <c:pt idx="5824">
                  <c:v>1075.4229700000001</c:v>
                </c:pt>
                <c:pt idx="5825">
                  <c:v>1075.6248800000001</c:v>
                </c:pt>
                <c:pt idx="5826">
                  <c:v>1075.87878</c:v>
                </c:pt>
                <c:pt idx="5827">
                  <c:v>1075.9998800000001</c:v>
                </c:pt>
                <c:pt idx="5828">
                  <c:v>1076.20117</c:v>
                </c:pt>
                <c:pt idx="5829">
                  <c:v>1076.3955100000001</c:v>
                </c:pt>
                <c:pt idx="5830">
                  <c:v>1076.6911600000001</c:v>
                </c:pt>
                <c:pt idx="5831">
                  <c:v>1076.8621800000001</c:v>
                </c:pt>
                <c:pt idx="5832">
                  <c:v>1077.1079099999999</c:v>
                </c:pt>
                <c:pt idx="5833">
                  <c:v>1077.20508</c:v>
                </c:pt>
                <c:pt idx="5834">
                  <c:v>1077.38428</c:v>
                </c:pt>
                <c:pt idx="5835">
                  <c:v>1077.5736099999999</c:v>
                </c:pt>
                <c:pt idx="5836">
                  <c:v>1077.7552499999999</c:v>
                </c:pt>
                <c:pt idx="5837">
                  <c:v>1077.7996800000001</c:v>
                </c:pt>
                <c:pt idx="5838">
                  <c:v>1077.90308</c:v>
                </c:pt>
                <c:pt idx="5839">
                  <c:v>1077.99243</c:v>
                </c:pt>
                <c:pt idx="5840">
                  <c:v>1078.1582000000001</c:v>
                </c:pt>
                <c:pt idx="5841">
                  <c:v>1078.27136</c:v>
                </c:pt>
                <c:pt idx="5842">
                  <c:v>1078.4731400000001</c:v>
                </c:pt>
                <c:pt idx="5843">
                  <c:v>1078.6337900000001</c:v>
                </c:pt>
                <c:pt idx="5844">
                  <c:v>1078.6870100000001</c:v>
                </c:pt>
                <c:pt idx="5845">
                  <c:v>1078.73657</c:v>
                </c:pt>
                <c:pt idx="5846">
                  <c:v>1078.8360600000001</c:v>
                </c:pt>
                <c:pt idx="5847">
                  <c:v>1078.8582799999999</c:v>
                </c:pt>
                <c:pt idx="5848">
                  <c:v>1078.8524199999999</c:v>
                </c:pt>
                <c:pt idx="5849">
                  <c:v>1078.8593699999999</c:v>
                </c:pt>
                <c:pt idx="5850">
                  <c:v>1078.82422</c:v>
                </c:pt>
                <c:pt idx="5851">
                  <c:v>1078.83386</c:v>
                </c:pt>
                <c:pt idx="5852">
                  <c:v>1078.81396</c:v>
                </c:pt>
                <c:pt idx="5853">
                  <c:v>1078.83447</c:v>
                </c:pt>
                <c:pt idx="5854">
                  <c:v>1078.8095699999999</c:v>
                </c:pt>
                <c:pt idx="5855">
                  <c:v>1078.7927199999999</c:v>
                </c:pt>
                <c:pt idx="5856">
                  <c:v>1078.7684300000001</c:v>
                </c:pt>
                <c:pt idx="5857">
                  <c:v>1078.7906499999999</c:v>
                </c:pt>
                <c:pt idx="5858">
                  <c:v>1078.8116500000001</c:v>
                </c:pt>
                <c:pt idx="5859">
                  <c:v>1078.8431399999999</c:v>
                </c:pt>
                <c:pt idx="5860">
                  <c:v>1078.8828100000001</c:v>
                </c:pt>
                <c:pt idx="5861">
                  <c:v>1078.8989300000001</c:v>
                </c:pt>
                <c:pt idx="5862">
                  <c:v>1078.9328599999999</c:v>
                </c:pt>
                <c:pt idx="5863">
                  <c:v>1078.95508</c:v>
                </c:pt>
                <c:pt idx="5864">
                  <c:v>1078.9908399999999</c:v>
                </c:pt>
                <c:pt idx="5865">
                  <c:v>1079.00793</c:v>
                </c:pt>
                <c:pt idx="5866">
                  <c:v>1079.0430899999999</c:v>
                </c:pt>
                <c:pt idx="5867">
                  <c:v>1079.00378</c:v>
                </c:pt>
                <c:pt idx="5868">
                  <c:v>1079.0582300000001</c:v>
                </c:pt>
                <c:pt idx="5869">
                  <c:v>1079.0533399999999</c:v>
                </c:pt>
                <c:pt idx="5870">
                  <c:v>1079.10205</c:v>
                </c:pt>
                <c:pt idx="5871">
                  <c:v>1079.1608900000001</c:v>
                </c:pt>
                <c:pt idx="5872">
                  <c:v>1079.24377</c:v>
                </c:pt>
                <c:pt idx="5873">
                  <c:v>1079.2394999999999</c:v>
                </c:pt>
                <c:pt idx="5874">
                  <c:v>1079.30981</c:v>
                </c:pt>
                <c:pt idx="5875">
                  <c:v>1079.2924800000001</c:v>
                </c:pt>
                <c:pt idx="5876">
                  <c:v>1079.2927199999999</c:v>
                </c:pt>
                <c:pt idx="5877">
                  <c:v>1079.2762499999999</c:v>
                </c:pt>
                <c:pt idx="5878">
                  <c:v>1079.3161600000001</c:v>
                </c:pt>
                <c:pt idx="5879">
                  <c:v>1079.2603799999999</c:v>
                </c:pt>
                <c:pt idx="5880">
                  <c:v>1079.2843</c:v>
                </c:pt>
                <c:pt idx="5881">
                  <c:v>1079.30188</c:v>
                </c:pt>
                <c:pt idx="5882">
                  <c:v>1079.26514</c:v>
                </c:pt>
                <c:pt idx="5883">
                  <c:v>1079.19165</c:v>
                </c:pt>
                <c:pt idx="5884">
                  <c:v>1079.17346</c:v>
                </c:pt>
                <c:pt idx="5885">
                  <c:v>1079.1106</c:v>
                </c:pt>
                <c:pt idx="5886">
                  <c:v>1079.1258499999999</c:v>
                </c:pt>
                <c:pt idx="5887">
                  <c:v>1079.0880099999999</c:v>
                </c:pt>
                <c:pt idx="5888">
                  <c:v>1079.13159</c:v>
                </c:pt>
                <c:pt idx="5889">
                  <c:v>1079.05591</c:v>
                </c:pt>
                <c:pt idx="5890">
                  <c:v>1079.08618</c:v>
                </c:pt>
                <c:pt idx="5891">
                  <c:v>1079.06567</c:v>
                </c:pt>
                <c:pt idx="5892">
                  <c:v>1079.07385</c:v>
                </c:pt>
                <c:pt idx="5893">
                  <c:v>1079.1540500000001</c:v>
                </c:pt>
                <c:pt idx="5894">
                  <c:v>1079.2428</c:v>
                </c:pt>
                <c:pt idx="5895">
                  <c:v>1079.2540300000001</c:v>
                </c:pt>
                <c:pt idx="5896">
                  <c:v>1079.33105</c:v>
                </c:pt>
                <c:pt idx="5897">
                  <c:v>1079.40112</c:v>
                </c:pt>
                <c:pt idx="5898">
                  <c:v>1079.4218699999999</c:v>
                </c:pt>
                <c:pt idx="5899">
                  <c:v>1079.4298100000001</c:v>
                </c:pt>
                <c:pt idx="5900">
                  <c:v>1079.4574</c:v>
                </c:pt>
                <c:pt idx="5901">
                  <c:v>1079.4685099999999</c:v>
                </c:pt>
                <c:pt idx="5902">
                  <c:v>1079.49866</c:v>
                </c:pt>
                <c:pt idx="5903">
                  <c:v>1079.5591999999999</c:v>
                </c:pt>
                <c:pt idx="5904">
                  <c:v>1079.6501499999999</c:v>
                </c:pt>
                <c:pt idx="5905">
                  <c:v>1079.65173</c:v>
                </c:pt>
                <c:pt idx="5906">
                  <c:v>1079.6910399999999</c:v>
                </c:pt>
                <c:pt idx="5907">
                  <c:v>1079.66113</c:v>
                </c:pt>
                <c:pt idx="5908">
                  <c:v>1079.6811499999999</c:v>
                </c:pt>
                <c:pt idx="5909">
                  <c:v>1079.6828599999999</c:v>
                </c:pt>
                <c:pt idx="5910">
                  <c:v>1079.6163300000001</c:v>
                </c:pt>
                <c:pt idx="5911">
                  <c:v>1079.6574700000001</c:v>
                </c:pt>
                <c:pt idx="5912">
                  <c:v>1079.65759</c:v>
                </c:pt>
                <c:pt idx="5913">
                  <c:v>1079.6715099999999</c:v>
                </c:pt>
                <c:pt idx="5914">
                  <c:v>1079.7167999999999</c:v>
                </c:pt>
                <c:pt idx="5915">
                  <c:v>1079.6458700000001</c:v>
                </c:pt>
                <c:pt idx="5916">
                  <c:v>1079.62634</c:v>
                </c:pt>
                <c:pt idx="5917">
                  <c:v>1079.7336399999999</c:v>
                </c:pt>
                <c:pt idx="5918">
                  <c:v>1079.6623500000001</c:v>
                </c:pt>
                <c:pt idx="5919">
                  <c:v>1079.6667500000001</c:v>
                </c:pt>
                <c:pt idx="5920">
                  <c:v>1079.6398899999999</c:v>
                </c:pt>
                <c:pt idx="5921">
                  <c:v>1079.6118200000001</c:v>
                </c:pt>
                <c:pt idx="5922">
                  <c:v>1079.6745599999999</c:v>
                </c:pt>
                <c:pt idx="5923">
                  <c:v>1079.61121</c:v>
                </c:pt>
                <c:pt idx="5924">
                  <c:v>1079.59717</c:v>
                </c:pt>
                <c:pt idx="5925">
                  <c:v>1079.68469</c:v>
                </c:pt>
                <c:pt idx="5926">
                  <c:v>1079.6824999999999</c:v>
                </c:pt>
                <c:pt idx="5927">
                  <c:v>1079.7419400000001</c:v>
                </c:pt>
                <c:pt idx="5928">
                  <c:v>1079.7834499999999</c:v>
                </c:pt>
                <c:pt idx="5929">
                  <c:v>1079.8397199999999</c:v>
                </c:pt>
                <c:pt idx="5930">
                  <c:v>1079.8239699999999</c:v>
                </c:pt>
                <c:pt idx="5931">
                  <c:v>1079.80933</c:v>
                </c:pt>
                <c:pt idx="5932">
                  <c:v>1079.79846</c:v>
                </c:pt>
                <c:pt idx="5933">
                  <c:v>1079.7887000000001</c:v>
                </c:pt>
                <c:pt idx="5934">
                  <c:v>1079.73389</c:v>
                </c:pt>
                <c:pt idx="5935">
                  <c:v>1079.7412099999999</c:v>
                </c:pt>
                <c:pt idx="5936">
                  <c:v>1079.76477</c:v>
                </c:pt>
                <c:pt idx="5937">
                  <c:v>1079.82349</c:v>
                </c:pt>
                <c:pt idx="5938">
                  <c:v>1079.8146999999999</c:v>
                </c:pt>
                <c:pt idx="5939">
                  <c:v>1079.7813699999999</c:v>
                </c:pt>
                <c:pt idx="5940">
                  <c:v>1079.77917</c:v>
                </c:pt>
                <c:pt idx="5941">
                  <c:v>1079.7734399999999</c:v>
                </c:pt>
                <c:pt idx="5942">
                  <c:v>1079.8309300000001</c:v>
                </c:pt>
                <c:pt idx="5943">
                  <c:v>1079.8625500000001</c:v>
                </c:pt>
                <c:pt idx="5944">
                  <c:v>1079.9149199999999</c:v>
                </c:pt>
                <c:pt idx="5945">
                  <c:v>1079.88257</c:v>
                </c:pt>
                <c:pt idx="5946">
                  <c:v>1079.9093</c:v>
                </c:pt>
                <c:pt idx="5947">
                  <c:v>1079.9129600000001</c:v>
                </c:pt>
                <c:pt idx="5948">
                  <c:v>1079.8548599999999</c:v>
                </c:pt>
                <c:pt idx="5949">
                  <c:v>1079.8693800000001</c:v>
                </c:pt>
                <c:pt idx="5950">
                  <c:v>1079.8820800000001</c:v>
                </c:pt>
                <c:pt idx="5951">
                  <c:v>1079.85852</c:v>
                </c:pt>
                <c:pt idx="5952">
                  <c:v>1079.87219</c:v>
                </c:pt>
                <c:pt idx="5953">
                  <c:v>1079.8131100000001</c:v>
                </c:pt>
                <c:pt idx="5954">
                  <c:v>1079.84229</c:v>
                </c:pt>
                <c:pt idx="5955">
                  <c:v>1079.78088</c:v>
                </c:pt>
                <c:pt idx="5956">
                  <c:v>1079.71387</c:v>
                </c:pt>
                <c:pt idx="5957">
                  <c:v>1079.7224100000001</c:v>
                </c:pt>
                <c:pt idx="5958">
                  <c:v>1079.6822500000001</c:v>
                </c:pt>
                <c:pt idx="5959">
                  <c:v>1079.6231700000001</c:v>
                </c:pt>
                <c:pt idx="5960">
                  <c:v>1079.5989999999999</c:v>
                </c:pt>
                <c:pt idx="5961">
                  <c:v>1079.5290500000001</c:v>
                </c:pt>
                <c:pt idx="5962">
                  <c:v>1079.3919699999999</c:v>
                </c:pt>
                <c:pt idx="5963">
                  <c:v>1079.1993399999999</c:v>
                </c:pt>
                <c:pt idx="5964">
                  <c:v>1079.10193</c:v>
                </c:pt>
                <c:pt idx="5965">
                  <c:v>1078.9794899999999</c:v>
                </c:pt>
                <c:pt idx="5966">
                  <c:v>1078.81567</c:v>
                </c:pt>
                <c:pt idx="5967">
                  <c:v>1078.6368399999999</c:v>
                </c:pt>
                <c:pt idx="5968">
                  <c:v>1078.47632</c:v>
                </c:pt>
                <c:pt idx="5969">
                  <c:v>1078.2756300000001</c:v>
                </c:pt>
                <c:pt idx="5970">
                  <c:v>1078.1169400000001</c:v>
                </c:pt>
                <c:pt idx="5971">
                  <c:v>1077.9764399999999</c:v>
                </c:pt>
                <c:pt idx="5972">
                  <c:v>1077.8345899999999</c:v>
                </c:pt>
                <c:pt idx="5973">
                  <c:v>1077.6849400000001</c:v>
                </c:pt>
                <c:pt idx="5974">
                  <c:v>1077.6203599999999</c:v>
                </c:pt>
                <c:pt idx="5975">
                  <c:v>1077.4757099999999</c:v>
                </c:pt>
                <c:pt idx="5976">
                  <c:v>1077.3216600000001</c:v>
                </c:pt>
                <c:pt idx="5977">
                  <c:v>1077.1665</c:v>
                </c:pt>
                <c:pt idx="5978">
                  <c:v>1076.9338399999999</c:v>
                </c:pt>
                <c:pt idx="5979">
                  <c:v>1076.7635499999999</c:v>
                </c:pt>
                <c:pt idx="5980">
                  <c:v>1076.5582300000001</c:v>
                </c:pt>
                <c:pt idx="5981">
                  <c:v>1076.4176</c:v>
                </c:pt>
                <c:pt idx="5982">
                  <c:v>1076.1501499999999</c:v>
                </c:pt>
                <c:pt idx="5983">
                  <c:v>1075.9925499999999</c:v>
                </c:pt>
                <c:pt idx="5984">
                  <c:v>1075.8621800000001</c:v>
                </c:pt>
                <c:pt idx="5985">
                  <c:v>1075.70496</c:v>
                </c:pt>
                <c:pt idx="5986">
                  <c:v>1075.5197800000001</c:v>
                </c:pt>
                <c:pt idx="5987">
                  <c:v>1075.3366699999999</c:v>
                </c:pt>
                <c:pt idx="5988">
                  <c:v>1075.1798100000001</c:v>
                </c:pt>
                <c:pt idx="5989">
                  <c:v>1074.9527599999999</c:v>
                </c:pt>
                <c:pt idx="5990">
                  <c:v>1074.7683099999999</c:v>
                </c:pt>
                <c:pt idx="5991">
                  <c:v>1074.5883799999999</c:v>
                </c:pt>
                <c:pt idx="5992">
                  <c:v>1074.37183</c:v>
                </c:pt>
                <c:pt idx="5993">
                  <c:v>1074.1616200000001</c:v>
                </c:pt>
                <c:pt idx="5994">
                  <c:v>1073.99695</c:v>
                </c:pt>
                <c:pt idx="5995">
                  <c:v>1073.8085900000001</c:v>
                </c:pt>
                <c:pt idx="5996">
                  <c:v>1073.6391599999999</c:v>
                </c:pt>
                <c:pt idx="5997">
                  <c:v>1073.4748500000001</c:v>
                </c:pt>
                <c:pt idx="5998">
                  <c:v>1073.3591300000001</c:v>
                </c:pt>
                <c:pt idx="5999">
                  <c:v>1073.2384</c:v>
                </c:pt>
                <c:pt idx="6000">
                  <c:v>1073.0605499999999</c:v>
                </c:pt>
                <c:pt idx="6001">
                  <c:v>1072.8324</c:v>
                </c:pt>
                <c:pt idx="6002">
                  <c:v>1072.70813</c:v>
                </c:pt>
                <c:pt idx="6003">
                  <c:v>1072.5252700000001</c:v>
                </c:pt>
                <c:pt idx="6004">
                  <c:v>1072.3309300000001</c:v>
                </c:pt>
                <c:pt idx="6005">
                  <c:v>1072.0997299999999</c:v>
                </c:pt>
                <c:pt idx="6006">
                  <c:v>1071.9647199999999</c:v>
                </c:pt>
                <c:pt idx="6007">
                  <c:v>1071.8572999999999</c:v>
                </c:pt>
                <c:pt idx="6008">
                  <c:v>1071.7381600000001</c:v>
                </c:pt>
                <c:pt idx="6009">
                  <c:v>1071.62915</c:v>
                </c:pt>
                <c:pt idx="6010">
                  <c:v>1071.46082</c:v>
                </c:pt>
                <c:pt idx="6011">
                  <c:v>1071.3618200000001</c:v>
                </c:pt>
                <c:pt idx="6012">
                  <c:v>1071.1804199999999</c:v>
                </c:pt>
                <c:pt idx="6013">
                  <c:v>1071.0595699999999</c:v>
                </c:pt>
                <c:pt idx="6014">
                  <c:v>1070.9271200000001</c:v>
                </c:pt>
                <c:pt idx="6015">
                  <c:v>1070.8606</c:v>
                </c:pt>
                <c:pt idx="6016">
                  <c:v>1070.65869</c:v>
                </c:pt>
                <c:pt idx="6017">
                  <c:v>1070.5080599999999</c:v>
                </c:pt>
                <c:pt idx="6018">
                  <c:v>1070.3161600000001</c:v>
                </c:pt>
                <c:pt idx="6019">
                  <c:v>1070.0891099999999</c:v>
                </c:pt>
                <c:pt idx="6020">
                  <c:v>1069.94165</c:v>
                </c:pt>
                <c:pt idx="6021">
                  <c:v>1069.7453599999999</c:v>
                </c:pt>
                <c:pt idx="6022">
                  <c:v>1069.66724</c:v>
                </c:pt>
                <c:pt idx="6023">
                  <c:v>1069.5390600000001</c:v>
                </c:pt>
                <c:pt idx="6024">
                  <c:v>1069.3252</c:v>
                </c:pt>
                <c:pt idx="6025">
                  <c:v>1069.1495399999999</c:v>
                </c:pt>
                <c:pt idx="6026">
                  <c:v>1068.94055</c:v>
                </c:pt>
                <c:pt idx="6027">
                  <c:v>1068.7983400000001</c:v>
                </c:pt>
                <c:pt idx="6028">
                  <c:v>1068.5643299999999</c:v>
                </c:pt>
                <c:pt idx="6029">
                  <c:v>1068.3803700000001</c:v>
                </c:pt>
                <c:pt idx="6030">
                  <c:v>1068.2302199999999</c:v>
                </c:pt>
                <c:pt idx="6031">
                  <c:v>1068.0162399999999</c:v>
                </c:pt>
                <c:pt idx="6032">
                  <c:v>1067.8604700000001</c:v>
                </c:pt>
                <c:pt idx="6033">
                  <c:v>1067.70886</c:v>
                </c:pt>
                <c:pt idx="6034">
                  <c:v>1067.4458</c:v>
                </c:pt>
                <c:pt idx="6035">
                  <c:v>1067.2559799999999</c:v>
                </c:pt>
                <c:pt idx="6036">
                  <c:v>1067.09827</c:v>
                </c:pt>
                <c:pt idx="6037">
                  <c:v>1066.8978300000001</c:v>
                </c:pt>
                <c:pt idx="6038">
                  <c:v>1066.8029799999999</c:v>
                </c:pt>
                <c:pt idx="6039">
                  <c:v>1066.61707</c:v>
                </c:pt>
                <c:pt idx="6040">
                  <c:v>1066.4137000000001</c:v>
                </c:pt>
                <c:pt idx="6041">
                  <c:v>1066.2354700000001</c:v>
                </c:pt>
                <c:pt idx="6042">
                  <c:v>1066.12219</c:v>
                </c:pt>
                <c:pt idx="6043">
                  <c:v>1065.9373800000001</c:v>
                </c:pt>
                <c:pt idx="6044">
                  <c:v>1065.7941900000001</c:v>
                </c:pt>
                <c:pt idx="6045">
                  <c:v>1065.6292699999999</c:v>
                </c:pt>
                <c:pt idx="6046">
                  <c:v>1065.4949999999999</c:v>
                </c:pt>
                <c:pt idx="6047">
                  <c:v>1065.3610799999999</c:v>
                </c:pt>
                <c:pt idx="6048">
                  <c:v>1065.23218</c:v>
                </c:pt>
                <c:pt idx="6049">
                  <c:v>1065.0399199999999</c:v>
                </c:pt>
                <c:pt idx="6050">
                  <c:v>1064.83203</c:v>
                </c:pt>
                <c:pt idx="6051">
                  <c:v>1064.70435</c:v>
                </c:pt>
                <c:pt idx="6052">
                  <c:v>1064.4847400000001</c:v>
                </c:pt>
                <c:pt idx="6053">
                  <c:v>1064.28748</c:v>
                </c:pt>
                <c:pt idx="6054">
                  <c:v>1064.16113</c:v>
                </c:pt>
                <c:pt idx="6055">
                  <c:v>1064.0128199999999</c:v>
                </c:pt>
                <c:pt idx="6056">
                  <c:v>1063.8393599999999</c:v>
                </c:pt>
                <c:pt idx="6057">
                  <c:v>1063.66345</c:v>
                </c:pt>
                <c:pt idx="6058">
                  <c:v>1063.46667</c:v>
                </c:pt>
                <c:pt idx="6059">
                  <c:v>1063.2313200000001</c:v>
                </c:pt>
                <c:pt idx="6060">
                  <c:v>1063.0025599999999</c:v>
                </c:pt>
                <c:pt idx="6061">
                  <c:v>1062.82617</c:v>
                </c:pt>
                <c:pt idx="6062">
                  <c:v>1062.6336699999999</c:v>
                </c:pt>
                <c:pt idx="6063">
                  <c:v>1062.43103</c:v>
                </c:pt>
                <c:pt idx="6064">
                  <c:v>1062.27502</c:v>
                </c:pt>
                <c:pt idx="6065">
                  <c:v>1062.11133</c:v>
                </c:pt>
                <c:pt idx="6066">
                  <c:v>1061.9324999999999</c:v>
                </c:pt>
                <c:pt idx="6067">
                  <c:v>1061.73804</c:v>
                </c:pt>
                <c:pt idx="6068">
                  <c:v>1061.46802</c:v>
                </c:pt>
                <c:pt idx="6069">
                  <c:v>1061.3679199999999</c:v>
                </c:pt>
                <c:pt idx="6070">
                  <c:v>1061.18103</c:v>
                </c:pt>
                <c:pt idx="6071">
                  <c:v>1061.05603</c:v>
                </c:pt>
                <c:pt idx="6072">
                  <c:v>1060.94775</c:v>
                </c:pt>
                <c:pt idx="6073">
                  <c:v>1060.7543900000001</c:v>
                </c:pt>
                <c:pt idx="6074">
                  <c:v>1060.5987500000001</c:v>
                </c:pt>
                <c:pt idx="6075">
                  <c:v>1060.46057</c:v>
                </c:pt>
                <c:pt idx="6076">
                  <c:v>1060.2972400000001</c:v>
                </c:pt>
                <c:pt idx="6077">
                  <c:v>1060.0998500000001</c:v>
                </c:pt>
                <c:pt idx="6078">
                  <c:v>1060.0234399999999</c:v>
                </c:pt>
                <c:pt idx="6079">
                  <c:v>1059.80225</c:v>
                </c:pt>
                <c:pt idx="6080">
                  <c:v>1059.6690699999999</c:v>
                </c:pt>
                <c:pt idx="6081">
                  <c:v>1059.4970699999999</c:v>
                </c:pt>
                <c:pt idx="6082">
                  <c:v>1059.3472899999999</c:v>
                </c:pt>
                <c:pt idx="6083">
                  <c:v>1059.2058099999999</c:v>
                </c:pt>
                <c:pt idx="6084">
                  <c:v>1059.0544400000001</c:v>
                </c:pt>
                <c:pt idx="6085">
                  <c:v>1058.8597400000001</c:v>
                </c:pt>
                <c:pt idx="6086">
                  <c:v>1058.6868899999999</c:v>
                </c:pt>
                <c:pt idx="6087">
                  <c:v>1058.4758300000001</c:v>
                </c:pt>
                <c:pt idx="6088">
                  <c:v>1058.25073</c:v>
                </c:pt>
                <c:pt idx="6089">
                  <c:v>1058.04919</c:v>
                </c:pt>
                <c:pt idx="6090">
                  <c:v>1057.89355</c:v>
                </c:pt>
                <c:pt idx="6091">
                  <c:v>1057.7164299999999</c:v>
                </c:pt>
                <c:pt idx="6092">
                  <c:v>1057.5830100000001</c:v>
                </c:pt>
                <c:pt idx="6093">
                  <c:v>1057.3830599999999</c:v>
                </c:pt>
                <c:pt idx="6094">
                  <c:v>1057.18469</c:v>
                </c:pt>
                <c:pt idx="6095">
                  <c:v>1056.9720500000001</c:v>
                </c:pt>
                <c:pt idx="6096">
                  <c:v>1056.75647</c:v>
                </c:pt>
                <c:pt idx="6097">
                  <c:v>1056.53772</c:v>
                </c:pt>
                <c:pt idx="6098">
                  <c:v>1056.3218999999999</c:v>
                </c:pt>
                <c:pt idx="6099">
                  <c:v>1056.19946</c:v>
                </c:pt>
                <c:pt idx="6100">
                  <c:v>1056.0521200000001</c:v>
                </c:pt>
                <c:pt idx="6101">
                  <c:v>1055.94031</c:v>
                </c:pt>
                <c:pt idx="6102">
                  <c:v>1055.7377899999999</c:v>
                </c:pt>
                <c:pt idx="6103">
                  <c:v>1055.6051</c:v>
                </c:pt>
                <c:pt idx="6104">
                  <c:v>1055.4836399999999</c:v>
                </c:pt>
                <c:pt idx="6105">
                  <c:v>1055.2580599999999</c:v>
                </c:pt>
                <c:pt idx="6106">
                  <c:v>1055.1097400000001</c:v>
                </c:pt>
                <c:pt idx="6107">
                  <c:v>1054.896</c:v>
                </c:pt>
                <c:pt idx="6108">
                  <c:v>1054.6561300000001</c:v>
                </c:pt>
                <c:pt idx="6109">
                  <c:v>1054.49512</c:v>
                </c:pt>
                <c:pt idx="6110">
                  <c:v>1054.34546</c:v>
                </c:pt>
                <c:pt idx="6111">
                  <c:v>1054.15454</c:v>
                </c:pt>
                <c:pt idx="6112">
                  <c:v>1053.9548299999999</c:v>
                </c:pt>
                <c:pt idx="6113">
                  <c:v>1053.75928</c:v>
                </c:pt>
                <c:pt idx="6114">
                  <c:v>1053.6243899999999</c:v>
                </c:pt>
                <c:pt idx="6115">
                  <c:v>1053.4703400000001</c:v>
                </c:pt>
                <c:pt idx="6116">
                  <c:v>1053.34265</c:v>
                </c:pt>
                <c:pt idx="6117">
                  <c:v>1053.1550299999999</c:v>
                </c:pt>
                <c:pt idx="6118">
                  <c:v>1052.96594</c:v>
                </c:pt>
                <c:pt idx="6119">
                  <c:v>1052.7126499999999</c:v>
                </c:pt>
                <c:pt idx="6120">
                  <c:v>1052.5877700000001</c:v>
                </c:pt>
                <c:pt idx="6121">
                  <c:v>1052.3614500000001</c:v>
                </c:pt>
                <c:pt idx="6122">
                  <c:v>1052.2154499999999</c:v>
                </c:pt>
                <c:pt idx="6123">
                  <c:v>1052.00037</c:v>
                </c:pt>
                <c:pt idx="6124">
                  <c:v>1051.84863</c:v>
                </c:pt>
                <c:pt idx="6125">
                  <c:v>1051.68677</c:v>
                </c:pt>
                <c:pt idx="6126">
                  <c:v>1051.49622</c:v>
                </c:pt>
                <c:pt idx="6127">
                  <c:v>1051.3470500000001</c:v>
                </c:pt>
                <c:pt idx="6128">
                  <c:v>1051.1290300000001</c:v>
                </c:pt>
                <c:pt idx="6129">
                  <c:v>1050.97351</c:v>
                </c:pt>
                <c:pt idx="6130">
                  <c:v>1050.82629</c:v>
                </c:pt>
                <c:pt idx="6131">
                  <c:v>1050.6516099999999</c:v>
                </c:pt>
                <c:pt idx="6132">
                  <c:v>1050.4393299999999</c:v>
                </c:pt>
                <c:pt idx="6133">
                  <c:v>1050.2449999999999</c:v>
                </c:pt>
                <c:pt idx="6134">
                  <c:v>1050.1131600000001</c:v>
                </c:pt>
                <c:pt idx="6135">
                  <c:v>1049.8819599999999</c:v>
                </c:pt>
                <c:pt idx="6136">
                  <c:v>1049.7807600000001</c:v>
                </c:pt>
                <c:pt idx="6137">
                  <c:v>1049.60303</c:v>
                </c:pt>
                <c:pt idx="6138">
                  <c:v>1049.4126000000001</c:v>
                </c:pt>
                <c:pt idx="6139">
                  <c:v>1049.17932</c:v>
                </c:pt>
                <c:pt idx="6140">
                  <c:v>1049.00037</c:v>
                </c:pt>
                <c:pt idx="6141">
                  <c:v>1048.7622100000001</c:v>
                </c:pt>
                <c:pt idx="6142">
                  <c:v>1048.5578599999999</c:v>
                </c:pt>
                <c:pt idx="6143">
                  <c:v>1048.3834199999999</c:v>
                </c:pt>
                <c:pt idx="6144">
                  <c:v>1048.1495399999999</c:v>
                </c:pt>
                <c:pt idx="6145">
                  <c:v>1047.9444599999999</c:v>
                </c:pt>
                <c:pt idx="6146">
                  <c:v>1047.8324</c:v>
                </c:pt>
                <c:pt idx="6147">
                  <c:v>1047.68469</c:v>
                </c:pt>
                <c:pt idx="6148">
                  <c:v>1047.4902300000001</c:v>
                </c:pt>
                <c:pt idx="6149">
                  <c:v>1047.31873</c:v>
                </c:pt>
                <c:pt idx="6150">
                  <c:v>1047.0856900000001</c:v>
                </c:pt>
                <c:pt idx="6151">
                  <c:v>1046.89966</c:v>
                </c:pt>
                <c:pt idx="6152">
                  <c:v>1046.7133799999999</c:v>
                </c:pt>
                <c:pt idx="6153">
                  <c:v>1046.57971</c:v>
                </c:pt>
                <c:pt idx="6154">
                  <c:v>1046.3673100000001</c:v>
                </c:pt>
                <c:pt idx="6155">
                  <c:v>1046.16858</c:v>
                </c:pt>
                <c:pt idx="6156">
                  <c:v>1046.0563999999999</c:v>
                </c:pt>
                <c:pt idx="6157">
                  <c:v>1045.85571</c:v>
                </c:pt>
                <c:pt idx="6158">
                  <c:v>1045.5968</c:v>
                </c:pt>
                <c:pt idx="6159">
                  <c:v>1045.38733</c:v>
                </c:pt>
                <c:pt idx="6160">
                  <c:v>1045.23206</c:v>
                </c:pt>
                <c:pt idx="6161">
                  <c:v>1045.02124</c:v>
                </c:pt>
                <c:pt idx="6162">
                  <c:v>1044.8122599999999</c:v>
                </c:pt>
                <c:pt idx="6163">
                  <c:v>1044.67651</c:v>
                </c:pt>
                <c:pt idx="6164">
                  <c:v>1044.41516</c:v>
                </c:pt>
                <c:pt idx="6165">
                  <c:v>1044.22876</c:v>
                </c:pt>
                <c:pt idx="6166">
                  <c:v>1044.021</c:v>
                </c:pt>
                <c:pt idx="6167">
                  <c:v>1043.8123800000001</c:v>
                </c:pt>
                <c:pt idx="6168">
                  <c:v>1043.6167</c:v>
                </c:pt>
                <c:pt idx="6169">
                  <c:v>1043.4231</c:v>
                </c:pt>
                <c:pt idx="6170">
                  <c:v>1043.2158199999999</c:v>
                </c:pt>
                <c:pt idx="6171">
                  <c:v>1043.0427199999999</c:v>
                </c:pt>
                <c:pt idx="6172">
                  <c:v>1042.8579099999999</c:v>
                </c:pt>
                <c:pt idx="6173">
                  <c:v>1042.7343699999999</c:v>
                </c:pt>
                <c:pt idx="6174">
                  <c:v>1042.60852</c:v>
                </c:pt>
                <c:pt idx="6175">
                  <c:v>1042.4744900000001</c:v>
                </c:pt>
                <c:pt idx="6176">
                  <c:v>1042.25073</c:v>
                </c:pt>
                <c:pt idx="6177">
                  <c:v>1042.0798299999999</c:v>
                </c:pt>
                <c:pt idx="6178">
                  <c:v>1041.90967</c:v>
                </c:pt>
                <c:pt idx="6179">
                  <c:v>1041.66443</c:v>
                </c:pt>
                <c:pt idx="6180">
                  <c:v>1041.41077</c:v>
                </c:pt>
                <c:pt idx="6181">
                  <c:v>1041.20984</c:v>
                </c:pt>
                <c:pt idx="6182">
                  <c:v>1041.02649</c:v>
                </c:pt>
                <c:pt idx="6183">
                  <c:v>1040.8385000000001</c:v>
                </c:pt>
                <c:pt idx="6184">
                  <c:v>1040.7220500000001</c:v>
                </c:pt>
                <c:pt idx="6185">
                  <c:v>1040.5825199999999</c:v>
                </c:pt>
                <c:pt idx="6186">
                  <c:v>1040.37952</c:v>
                </c:pt>
                <c:pt idx="6187">
                  <c:v>1040.2449999999999</c:v>
                </c:pt>
                <c:pt idx="6188">
                  <c:v>1040.1351299999999</c:v>
                </c:pt>
                <c:pt idx="6189">
                  <c:v>1039.93372</c:v>
                </c:pt>
                <c:pt idx="6190">
                  <c:v>1039.7141099999999</c:v>
                </c:pt>
                <c:pt idx="6191">
                  <c:v>1039.56592</c:v>
                </c:pt>
                <c:pt idx="6192">
                  <c:v>1039.3981900000001</c:v>
                </c:pt>
                <c:pt idx="6193">
                  <c:v>1039.2349899999999</c:v>
                </c:pt>
                <c:pt idx="6194">
                  <c:v>1039.0387000000001</c:v>
                </c:pt>
                <c:pt idx="6195">
                  <c:v>1038.8555899999999</c:v>
                </c:pt>
                <c:pt idx="6196">
                  <c:v>1038.69067</c:v>
                </c:pt>
                <c:pt idx="6197">
                  <c:v>1038.5335700000001</c:v>
                </c:pt>
                <c:pt idx="6198">
                  <c:v>1038.2316900000001</c:v>
                </c:pt>
                <c:pt idx="6199">
                  <c:v>1038.0701899999999</c:v>
                </c:pt>
                <c:pt idx="6200">
                  <c:v>1037.8933099999999</c:v>
                </c:pt>
                <c:pt idx="6201">
                  <c:v>1037.6690699999999</c:v>
                </c:pt>
                <c:pt idx="6202">
                  <c:v>1037.47595</c:v>
                </c:pt>
                <c:pt idx="6203">
                  <c:v>1037.25513</c:v>
                </c:pt>
                <c:pt idx="6204">
                  <c:v>1037.03296</c:v>
                </c:pt>
                <c:pt idx="6205">
                  <c:v>1036.87329</c:v>
                </c:pt>
                <c:pt idx="6206">
                  <c:v>1036.5856900000001</c:v>
                </c:pt>
                <c:pt idx="6207">
                  <c:v>1036.3905</c:v>
                </c:pt>
                <c:pt idx="6208">
                  <c:v>1036.2388900000001</c:v>
                </c:pt>
                <c:pt idx="6209">
                  <c:v>1035.9595899999999</c:v>
                </c:pt>
                <c:pt idx="6210">
                  <c:v>1035.80591</c:v>
                </c:pt>
                <c:pt idx="6211">
                  <c:v>1035.56799</c:v>
                </c:pt>
                <c:pt idx="6212">
                  <c:v>1035.3726799999999</c:v>
                </c:pt>
                <c:pt idx="6213">
                  <c:v>1035.19263</c:v>
                </c:pt>
                <c:pt idx="6214">
                  <c:v>1035.0260000000001</c:v>
                </c:pt>
                <c:pt idx="6215">
                  <c:v>1034.854</c:v>
                </c:pt>
                <c:pt idx="6216">
                  <c:v>1034.76367</c:v>
                </c:pt>
                <c:pt idx="6217">
                  <c:v>1034.5222200000001</c:v>
                </c:pt>
                <c:pt idx="6218">
                  <c:v>1034.3590099999999</c:v>
                </c:pt>
                <c:pt idx="6219">
                  <c:v>1034.1008300000001</c:v>
                </c:pt>
                <c:pt idx="6220">
                  <c:v>1033.9716800000001</c:v>
                </c:pt>
                <c:pt idx="6221">
                  <c:v>1033.7288799999999</c:v>
                </c:pt>
                <c:pt idx="6222">
                  <c:v>1033.54053</c:v>
                </c:pt>
                <c:pt idx="6223">
                  <c:v>1033.33215</c:v>
                </c:pt>
                <c:pt idx="6224">
                  <c:v>1033.17139</c:v>
                </c:pt>
                <c:pt idx="6225">
                  <c:v>1033.00134</c:v>
                </c:pt>
                <c:pt idx="6226">
                  <c:v>1032.84998</c:v>
                </c:pt>
                <c:pt idx="6227">
                  <c:v>1032.6639399999999</c:v>
                </c:pt>
                <c:pt idx="6228">
                  <c:v>1032.5245399999999</c:v>
                </c:pt>
                <c:pt idx="6229">
                  <c:v>1032.2851599999999</c:v>
                </c:pt>
                <c:pt idx="6230">
                  <c:v>1032.1715099999999</c:v>
                </c:pt>
                <c:pt idx="6231">
                  <c:v>1031.9626499999999</c:v>
                </c:pt>
                <c:pt idx="6232">
                  <c:v>1031.8127400000001</c:v>
                </c:pt>
                <c:pt idx="6233">
                  <c:v>1031.6649199999999</c:v>
                </c:pt>
                <c:pt idx="6234">
                  <c:v>1031.5036600000001</c:v>
                </c:pt>
                <c:pt idx="6235">
                  <c:v>1031.2906499999999</c:v>
                </c:pt>
                <c:pt idx="6236">
                  <c:v>1031.10376</c:v>
                </c:pt>
                <c:pt idx="6237">
                  <c:v>1030.8635300000001</c:v>
                </c:pt>
                <c:pt idx="6238">
                  <c:v>1030.66479</c:v>
                </c:pt>
                <c:pt idx="6239">
                  <c:v>1030.42102</c:v>
                </c:pt>
                <c:pt idx="6240">
                  <c:v>1030.2315699999999</c:v>
                </c:pt>
                <c:pt idx="6241">
                  <c:v>1030.03979</c:v>
                </c:pt>
                <c:pt idx="6242">
                  <c:v>1029.8603499999999</c:v>
                </c:pt>
                <c:pt idx="6243">
                  <c:v>1029.672</c:v>
                </c:pt>
                <c:pt idx="6244">
                  <c:v>1029.5436999999999</c:v>
                </c:pt>
                <c:pt idx="6245">
                  <c:v>1029.3646200000001</c:v>
                </c:pt>
                <c:pt idx="6246">
                  <c:v>1029.18127</c:v>
                </c:pt>
                <c:pt idx="6247">
                  <c:v>1029.0902100000001</c:v>
                </c:pt>
                <c:pt idx="6248">
                  <c:v>1028.90149</c:v>
                </c:pt>
                <c:pt idx="6249">
                  <c:v>1028.75171</c:v>
                </c:pt>
                <c:pt idx="6250">
                  <c:v>1028.5698199999999</c:v>
                </c:pt>
                <c:pt idx="6251">
                  <c:v>1028.3332499999999</c:v>
                </c:pt>
                <c:pt idx="6252">
                  <c:v>1028.1870100000001</c:v>
                </c:pt>
                <c:pt idx="6253">
                  <c:v>1028.0078100000001</c:v>
                </c:pt>
                <c:pt idx="6254">
                  <c:v>1027.79492</c:v>
                </c:pt>
                <c:pt idx="6255">
                  <c:v>1027.5897199999999</c:v>
                </c:pt>
                <c:pt idx="6256">
                  <c:v>1027.38843</c:v>
                </c:pt>
                <c:pt idx="6257">
                  <c:v>1027.1633300000001</c:v>
                </c:pt>
                <c:pt idx="6258">
                  <c:v>1027.03955</c:v>
                </c:pt>
                <c:pt idx="6259">
                  <c:v>1026.88013</c:v>
                </c:pt>
                <c:pt idx="6260">
                  <c:v>1026.72803</c:v>
                </c:pt>
                <c:pt idx="6261">
                  <c:v>1026.5461399999999</c:v>
                </c:pt>
                <c:pt idx="6262">
                  <c:v>1026.38428</c:v>
                </c:pt>
                <c:pt idx="6263">
                  <c:v>1026.2100800000001</c:v>
                </c:pt>
                <c:pt idx="6264">
                  <c:v>1026.1256100000001</c:v>
                </c:pt>
                <c:pt idx="6265">
                  <c:v>1025.9023400000001</c:v>
                </c:pt>
                <c:pt idx="6266">
                  <c:v>1025.8118899999999</c:v>
                </c:pt>
                <c:pt idx="6267">
                  <c:v>1025.60376</c:v>
                </c:pt>
                <c:pt idx="6268">
                  <c:v>1025.39661</c:v>
                </c:pt>
                <c:pt idx="6269">
                  <c:v>1025.17236</c:v>
                </c:pt>
                <c:pt idx="6270">
                  <c:v>1025.0050000000001</c:v>
                </c:pt>
                <c:pt idx="6271">
                  <c:v>1024.79492</c:v>
                </c:pt>
                <c:pt idx="6272">
                  <c:v>1024.6137699999999</c:v>
                </c:pt>
                <c:pt idx="6273">
                  <c:v>1024.4582499999999</c:v>
                </c:pt>
                <c:pt idx="6274">
                  <c:v>1024.2391399999999</c:v>
                </c:pt>
                <c:pt idx="6275">
                  <c:v>1024.07104</c:v>
                </c:pt>
                <c:pt idx="6276">
                  <c:v>1023.9102799999999</c:v>
                </c:pt>
                <c:pt idx="6277">
                  <c:v>1023.66669</c:v>
                </c:pt>
                <c:pt idx="6278">
                  <c:v>1023.55743</c:v>
                </c:pt>
                <c:pt idx="6279">
                  <c:v>1023.3537</c:v>
                </c:pt>
                <c:pt idx="6280">
                  <c:v>1023.16803</c:v>
                </c:pt>
                <c:pt idx="6281">
                  <c:v>1023.03418</c:v>
                </c:pt>
                <c:pt idx="6282">
                  <c:v>1022.84393</c:v>
                </c:pt>
                <c:pt idx="6283">
                  <c:v>1022.62213</c:v>
                </c:pt>
                <c:pt idx="6284">
                  <c:v>1022.40088</c:v>
                </c:pt>
                <c:pt idx="6285">
                  <c:v>1022.22577</c:v>
                </c:pt>
                <c:pt idx="6286">
                  <c:v>1022.0141599999999</c:v>
                </c:pt>
                <c:pt idx="6287">
                  <c:v>1021.85052</c:v>
                </c:pt>
                <c:pt idx="6288">
                  <c:v>1021.63501</c:v>
                </c:pt>
                <c:pt idx="6289">
                  <c:v>1021.49109</c:v>
                </c:pt>
                <c:pt idx="6290">
                  <c:v>1021.3009</c:v>
                </c:pt>
                <c:pt idx="6291">
                  <c:v>1021.15753</c:v>
                </c:pt>
                <c:pt idx="6292">
                  <c:v>1020.99139</c:v>
                </c:pt>
                <c:pt idx="6293">
                  <c:v>1020.88177</c:v>
                </c:pt>
                <c:pt idx="6294">
                  <c:v>1020.71497</c:v>
                </c:pt>
                <c:pt idx="6295">
                  <c:v>1020.53571</c:v>
                </c:pt>
                <c:pt idx="6296">
                  <c:v>1020.31213</c:v>
                </c:pt>
                <c:pt idx="6297">
                  <c:v>1020.15228</c:v>
                </c:pt>
                <c:pt idx="6298">
                  <c:v>1019.92029</c:v>
                </c:pt>
                <c:pt idx="6299">
                  <c:v>1019.80011</c:v>
                </c:pt>
                <c:pt idx="6300">
                  <c:v>1019.59723</c:v>
                </c:pt>
                <c:pt idx="6301">
                  <c:v>1019.49451</c:v>
                </c:pt>
                <c:pt idx="6302">
                  <c:v>1019.33624</c:v>
                </c:pt>
                <c:pt idx="6303">
                  <c:v>1019.06702</c:v>
                </c:pt>
                <c:pt idx="6304">
                  <c:v>1018.8903800000001</c:v>
                </c:pt>
                <c:pt idx="6305">
                  <c:v>1018.68719</c:v>
                </c:pt>
                <c:pt idx="6306">
                  <c:v>1018.41504</c:v>
                </c:pt>
                <c:pt idx="6307">
                  <c:v>1018.1669900000001</c:v>
                </c:pt>
                <c:pt idx="6308">
                  <c:v>1017.97198</c:v>
                </c:pt>
                <c:pt idx="6309">
                  <c:v>1017.79639</c:v>
                </c:pt>
                <c:pt idx="6310">
                  <c:v>1017.57037</c:v>
                </c:pt>
                <c:pt idx="6311">
                  <c:v>1017.38892</c:v>
                </c:pt>
                <c:pt idx="6312">
                  <c:v>1017.20001</c:v>
                </c:pt>
                <c:pt idx="6313">
                  <c:v>1017.03302</c:v>
                </c:pt>
                <c:pt idx="6314">
                  <c:v>1016.92639</c:v>
                </c:pt>
                <c:pt idx="6315">
                  <c:v>1016.69006</c:v>
                </c:pt>
                <c:pt idx="6316">
                  <c:v>1016.60162</c:v>
                </c:pt>
                <c:pt idx="6317">
                  <c:v>1016.46051</c:v>
                </c:pt>
                <c:pt idx="6318">
                  <c:v>1016.2658699999999</c:v>
                </c:pt>
                <c:pt idx="6319">
                  <c:v>1016.0519399999999</c:v>
                </c:pt>
                <c:pt idx="6320">
                  <c:v>1015.987</c:v>
                </c:pt>
                <c:pt idx="6321">
                  <c:v>1015.74377</c:v>
                </c:pt>
                <c:pt idx="6322">
                  <c:v>1015.64386</c:v>
                </c:pt>
                <c:pt idx="6323">
                  <c:v>1015.46667</c:v>
                </c:pt>
                <c:pt idx="6324">
                  <c:v>1015.2298</c:v>
                </c:pt>
                <c:pt idx="6325">
                  <c:v>1015.06616</c:v>
                </c:pt>
                <c:pt idx="6326">
                  <c:v>1014.9022200000001</c:v>
                </c:pt>
                <c:pt idx="6327">
                  <c:v>1014.63202</c:v>
                </c:pt>
                <c:pt idx="6328">
                  <c:v>1014.4499499999999</c:v>
                </c:pt>
                <c:pt idx="6329">
                  <c:v>1014.31219</c:v>
                </c:pt>
                <c:pt idx="6330">
                  <c:v>1014.10712</c:v>
                </c:pt>
                <c:pt idx="6331">
                  <c:v>1013.91132</c:v>
                </c:pt>
                <c:pt idx="6332">
                  <c:v>1013.74713</c:v>
                </c:pt>
                <c:pt idx="6333">
                  <c:v>1013.57629</c:v>
                </c:pt>
                <c:pt idx="6334">
                  <c:v>1013.34821</c:v>
                </c:pt>
                <c:pt idx="6335">
                  <c:v>1013.19019</c:v>
                </c:pt>
                <c:pt idx="6336">
                  <c:v>1013.04492</c:v>
                </c:pt>
                <c:pt idx="6337">
                  <c:v>1012.90405</c:v>
                </c:pt>
                <c:pt idx="6338">
                  <c:v>1012.79633</c:v>
                </c:pt>
                <c:pt idx="6339">
                  <c:v>1012.65161</c:v>
                </c:pt>
                <c:pt idx="6340">
                  <c:v>1012.48792</c:v>
                </c:pt>
                <c:pt idx="6341">
                  <c:v>1012.21924</c:v>
                </c:pt>
                <c:pt idx="6342">
                  <c:v>1012.0661</c:v>
                </c:pt>
                <c:pt idx="6343">
                  <c:v>1011.8172</c:v>
                </c:pt>
                <c:pt idx="6344">
                  <c:v>1011.59094</c:v>
                </c:pt>
                <c:pt idx="6345">
                  <c:v>1011.44025</c:v>
                </c:pt>
                <c:pt idx="6346">
                  <c:v>1011.2782</c:v>
                </c:pt>
                <c:pt idx="6347">
                  <c:v>1010.96295</c:v>
                </c:pt>
                <c:pt idx="6348">
                  <c:v>1010.88641</c:v>
                </c:pt>
                <c:pt idx="6349">
                  <c:v>1010.7392</c:v>
                </c:pt>
                <c:pt idx="6350">
                  <c:v>1010.56055</c:v>
                </c:pt>
                <c:pt idx="6351">
                  <c:v>1010.3955099999999</c:v>
                </c:pt>
                <c:pt idx="6352">
                  <c:v>1010.16675</c:v>
                </c:pt>
                <c:pt idx="6353">
                  <c:v>1010.01233</c:v>
                </c:pt>
                <c:pt idx="6354">
                  <c:v>1009.8251299999999</c:v>
                </c:pt>
                <c:pt idx="6355">
                  <c:v>1009.65851</c:v>
                </c:pt>
                <c:pt idx="6356">
                  <c:v>1009.48395</c:v>
                </c:pt>
                <c:pt idx="6357">
                  <c:v>1009.2627</c:v>
                </c:pt>
                <c:pt idx="6358">
                  <c:v>1009.13184</c:v>
                </c:pt>
                <c:pt idx="6359">
                  <c:v>1008.96729</c:v>
                </c:pt>
                <c:pt idx="6360">
                  <c:v>1008.86481</c:v>
                </c:pt>
                <c:pt idx="6361">
                  <c:v>1008.74158</c:v>
                </c:pt>
                <c:pt idx="6362">
                  <c:v>1008.5981399999999</c:v>
                </c:pt>
                <c:pt idx="6363">
                  <c:v>1008.44489</c:v>
                </c:pt>
                <c:pt idx="6364">
                  <c:v>1008.28271</c:v>
                </c:pt>
                <c:pt idx="6365">
                  <c:v>1008.19562</c:v>
                </c:pt>
                <c:pt idx="6366">
                  <c:v>1007.94482</c:v>
                </c:pt>
                <c:pt idx="6367">
                  <c:v>1007.8728599999999</c:v>
                </c:pt>
                <c:pt idx="6368">
                  <c:v>1007.6537499999999</c:v>
                </c:pt>
                <c:pt idx="6369">
                  <c:v>1007.44202</c:v>
                </c:pt>
                <c:pt idx="6370">
                  <c:v>1007.2507900000001</c:v>
                </c:pt>
                <c:pt idx="6371">
                  <c:v>1007.10992</c:v>
                </c:pt>
                <c:pt idx="6372">
                  <c:v>1006.90771</c:v>
                </c:pt>
                <c:pt idx="6373">
                  <c:v>1006.7753300000001</c:v>
                </c:pt>
                <c:pt idx="6374">
                  <c:v>1006.58917</c:v>
                </c:pt>
                <c:pt idx="6375">
                  <c:v>1006.35767</c:v>
                </c:pt>
                <c:pt idx="6376">
                  <c:v>1006.2411499999999</c:v>
                </c:pt>
                <c:pt idx="6377">
                  <c:v>1006.02661</c:v>
                </c:pt>
                <c:pt idx="6378">
                  <c:v>1005.8840300000001</c:v>
                </c:pt>
                <c:pt idx="6379">
                  <c:v>1005.72064</c:v>
                </c:pt>
                <c:pt idx="6380">
                  <c:v>1005.49817</c:v>
                </c:pt>
                <c:pt idx="6381">
                  <c:v>1005.36194</c:v>
                </c:pt>
                <c:pt idx="6382">
                  <c:v>1005.16949</c:v>
                </c:pt>
                <c:pt idx="6383">
                  <c:v>1004.94885</c:v>
                </c:pt>
                <c:pt idx="6384">
                  <c:v>1004.71448</c:v>
                </c:pt>
                <c:pt idx="6385">
                  <c:v>1004.60754</c:v>
                </c:pt>
                <c:pt idx="6386">
                  <c:v>1004.42328</c:v>
                </c:pt>
                <c:pt idx="6387">
                  <c:v>1004.30774</c:v>
                </c:pt>
                <c:pt idx="6388">
                  <c:v>1004.16949</c:v>
                </c:pt>
                <c:pt idx="6389">
                  <c:v>1004.0058</c:v>
                </c:pt>
                <c:pt idx="6390">
                  <c:v>1003.83453</c:v>
                </c:pt>
                <c:pt idx="6391">
                  <c:v>1003.63177</c:v>
                </c:pt>
                <c:pt idx="6392">
                  <c:v>1003.49854</c:v>
                </c:pt>
                <c:pt idx="6393">
                  <c:v>1003.30957</c:v>
                </c:pt>
                <c:pt idx="6394">
                  <c:v>1003.13147</c:v>
                </c:pt>
                <c:pt idx="6395">
                  <c:v>1002.96307</c:v>
                </c:pt>
                <c:pt idx="6396">
                  <c:v>1002.87659</c:v>
                </c:pt>
                <c:pt idx="6397">
                  <c:v>1002.67145</c:v>
                </c:pt>
                <c:pt idx="6398">
                  <c:v>1002.53833</c:v>
                </c:pt>
                <c:pt idx="6399">
                  <c:v>1002.38293</c:v>
                </c:pt>
                <c:pt idx="6400">
                  <c:v>1002.18353</c:v>
                </c:pt>
                <c:pt idx="6401">
                  <c:v>1002.02942</c:v>
                </c:pt>
                <c:pt idx="6402">
                  <c:v>1001.90479</c:v>
                </c:pt>
                <c:pt idx="6403">
                  <c:v>1001.66809</c:v>
                </c:pt>
                <c:pt idx="6404">
                  <c:v>1001.46826</c:v>
                </c:pt>
                <c:pt idx="6405">
                  <c:v>1001.32373</c:v>
                </c:pt>
                <c:pt idx="6406">
                  <c:v>1001.15332</c:v>
                </c:pt>
                <c:pt idx="6407">
                  <c:v>1000.9993899999999</c:v>
                </c:pt>
                <c:pt idx="6408">
                  <c:v>1000.90674</c:v>
                </c:pt>
                <c:pt idx="6409">
                  <c:v>1000.7291300000001</c:v>
                </c:pt>
                <c:pt idx="6410">
                  <c:v>1000.59644</c:v>
                </c:pt>
                <c:pt idx="6411">
                  <c:v>1000.4693600000001</c:v>
                </c:pt>
                <c:pt idx="6412">
                  <c:v>1000.40973</c:v>
                </c:pt>
                <c:pt idx="6413">
                  <c:v>1000.25696</c:v>
                </c:pt>
                <c:pt idx="6414">
                  <c:v>1000.11835</c:v>
                </c:pt>
                <c:pt idx="6415">
                  <c:v>999.94323699999995</c:v>
                </c:pt>
                <c:pt idx="6416">
                  <c:v>999.75543200000004</c:v>
                </c:pt>
                <c:pt idx="6417">
                  <c:v>999.57312000000002</c:v>
                </c:pt>
                <c:pt idx="6418">
                  <c:v>999.34881600000006</c:v>
                </c:pt>
                <c:pt idx="6419">
                  <c:v>999.11053500000003</c:v>
                </c:pt>
                <c:pt idx="6420">
                  <c:v>998.96063200000003</c:v>
                </c:pt>
                <c:pt idx="6421">
                  <c:v>998.74176</c:v>
                </c:pt>
                <c:pt idx="6422">
                  <c:v>998.62744099999998</c:v>
                </c:pt>
                <c:pt idx="6423">
                  <c:v>998.43652299999997</c:v>
                </c:pt>
                <c:pt idx="6424">
                  <c:v>998.29937700000005</c:v>
                </c:pt>
                <c:pt idx="6425">
                  <c:v>998.13201900000001</c:v>
                </c:pt>
                <c:pt idx="6426">
                  <c:v>998.006348</c:v>
                </c:pt>
                <c:pt idx="6427">
                  <c:v>997.87792999999999</c:v>
                </c:pt>
                <c:pt idx="6428">
                  <c:v>997.58410600000002</c:v>
                </c:pt>
                <c:pt idx="6429">
                  <c:v>997.49578899999995</c:v>
                </c:pt>
                <c:pt idx="6430">
                  <c:v>997.27355999999997</c:v>
                </c:pt>
                <c:pt idx="6431">
                  <c:v>997.09271200000001</c:v>
                </c:pt>
                <c:pt idx="6432">
                  <c:v>996.94287099999997</c:v>
                </c:pt>
                <c:pt idx="6433">
                  <c:v>996.73828100000003</c:v>
                </c:pt>
                <c:pt idx="6434">
                  <c:v>996.55090299999995</c:v>
                </c:pt>
                <c:pt idx="6435">
                  <c:v>996.34069799999997</c:v>
                </c:pt>
                <c:pt idx="6436">
                  <c:v>996.20281999999997</c:v>
                </c:pt>
                <c:pt idx="6437">
                  <c:v>996.00762899999995</c:v>
                </c:pt>
                <c:pt idx="6438">
                  <c:v>995.84661900000003</c:v>
                </c:pt>
                <c:pt idx="6439">
                  <c:v>995.75280799999996</c:v>
                </c:pt>
                <c:pt idx="6440">
                  <c:v>995.52587900000003</c:v>
                </c:pt>
                <c:pt idx="6441">
                  <c:v>995.38201900000001</c:v>
                </c:pt>
                <c:pt idx="6442">
                  <c:v>995.23480199999995</c:v>
                </c:pt>
                <c:pt idx="6443">
                  <c:v>995.05944799999997</c:v>
                </c:pt>
                <c:pt idx="6444">
                  <c:v>994.88909899999999</c:v>
                </c:pt>
                <c:pt idx="6445">
                  <c:v>994.78479000000004</c:v>
                </c:pt>
                <c:pt idx="6446">
                  <c:v>994.62506099999996</c:v>
                </c:pt>
                <c:pt idx="6447">
                  <c:v>994.44610599999999</c:v>
                </c:pt>
                <c:pt idx="6448">
                  <c:v>994.30169699999999</c:v>
                </c:pt>
                <c:pt idx="6449">
                  <c:v>994.16888400000005</c:v>
                </c:pt>
                <c:pt idx="6450">
                  <c:v>993.98602300000005</c:v>
                </c:pt>
                <c:pt idx="6451">
                  <c:v>993.83856200000002</c:v>
                </c:pt>
                <c:pt idx="6452">
                  <c:v>993.71283000000005</c:v>
                </c:pt>
                <c:pt idx="6453">
                  <c:v>993.56036400000005</c:v>
                </c:pt>
                <c:pt idx="6454">
                  <c:v>993.43359399999997</c:v>
                </c:pt>
                <c:pt idx="6455">
                  <c:v>993.25091599999996</c:v>
                </c:pt>
                <c:pt idx="6456">
                  <c:v>993.07000700000003</c:v>
                </c:pt>
                <c:pt idx="6457">
                  <c:v>992.89007600000002</c:v>
                </c:pt>
                <c:pt idx="6458">
                  <c:v>992.73309300000005</c:v>
                </c:pt>
                <c:pt idx="6459">
                  <c:v>992.52539100000001</c:v>
                </c:pt>
                <c:pt idx="6460">
                  <c:v>992.42901600000005</c:v>
                </c:pt>
                <c:pt idx="6461">
                  <c:v>992.19329800000003</c:v>
                </c:pt>
                <c:pt idx="6462">
                  <c:v>992.05938700000002</c:v>
                </c:pt>
                <c:pt idx="6463">
                  <c:v>991.91900599999997</c:v>
                </c:pt>
                <c:pt idx="6464">
                  <c:v>991.75030500000003</c:v>
                </c:pt>
                <c:pt idx="6465">
                  <c:v>991.61334199999999</c:v>
                </c:pt>
                <c:pt idx="6466">
                  <c:v>991.52374299999997</c:v>
                </c:pt>
                <c:pt idx="6467">
                  <c:v>991.380493</c:v>
                </c:pt>
                <c:pt idx="6468">
                  <c:v>991.25952099999995</c:v>
                </c:pt>
                <c:pt idx="6469">
                  <c:v>991.10192900000004</c:v>
                </c:pt>
                <c:pt idx="6470">
                  <c:v>990.95532200000002</c:v>
                </c:pt>
                <c:pt idx="6471">
                  <c:v>990.86242700000003</c:v>
                </c:pt>
                <c:pt idx="6472">
                  <c:v>990.74560499999995</c:v>
                </c:pt>
                <c:pt idx="6473">
                  <c:v>990.58111599999995</c:v>
                </c:pt>
                <c:pt idx="6474">
                  <c:v>990.43536400000005</c:v>
                </c:pt>
                <c:pt idx="6475">
                  <c:v>990.33837900000003</c:v>
                </c:pt>
                <c:pt idx="6476">
                  <c:v>990.17211899999995</c:v>
                </c:pt>
                <c:pt idx="6477">
                  <c:v>990.058044</c:v>
                </c:pt>
                <c:pt idx="6478">
                  <c:v>989.90917999999999</c:v>
                </c:pt>
                <c:pt idx="6479">
                  <c:v>989.79913299999998</c:v>
                </c:pt>
                <c:pt idx="6480">
                  <c:v>989.59362799999997</c:v>
                </c:pt>
                <c:pt idx="6481">
                  <c:v>989.45752000000005</c:v>
                </c:pt>
                <c:pt idx="6482">
                  <c:v>989.31207300000005</c:v>
                </c:pt>
                <c:pt idx="6483">
                  <c:v>989.14593500000001</c:v>
                </c:pt>
                <c:pt idx="6484">
                  <c:v>988.95574999999997</c:v>
                </c:pt>
                <c:pt idx="6485">
                  <c:v>988.79779099999996</c:v>
                </c:pt>
                <c:pt idx="6486">
                  <c:v>988.62591599999996</c:v>
                </c:pt>
                <c:pt idx="6487">
                  <c:v>988.395264</c:v>
                </c:pt>
                <c:pt idx="6488">
                  <c:v>988.27410899999995</c:v>
                </c:pt>
                <c:pt idx="6489">
                  <c:v>988.11077899999998</c:v>
                </c:pt>
                <c:pt idx="6490">
                  <c:v>987.94872999999995</c:v>
                </c:pt>
                <c:pt idx="6491">
                  <c:v>987.82385299999999</c:v>
                </c:pt>
                <c:pt idx="6492">
                  <c:v>987.66198699999995</c:v>
                </c:pt>
                <c:pt idx="6493">
                  <c:v>987.52477999999996</c:v>
                </c:pt>
                <c:pt idx="6494">
                  <c:v>987.324341</c:v>
                </c:pt>
                <c:pt idx="6495">
                  <c:v>987.17248500000005</c:v>
                </c:pt>
                <c:pt idx="6496">
                  <c:v>986.98101799999995</c:v>
                </c:pt>
                <c:pt idx="6497">
                  <c:v>986.89428699999996</c:v>
                </c:pt>
                <c:pt idx="6498">
                  <c:v>986.67999299999997</c:v>
                </c:pt>
                <c:pt idx="6499">
                  <c:v>986.55841099999998</c:v>
                </c:pt>
                <c:pt idx="6500">
                  <c:v>986.39788799999997</c:v>
                </c:pt>
                <c:pt idx="6501">
                  <c:v>986.274902</c:v>
                </c:pt>
                <c:pt idx="6502">
                  <c:v>986.102844</c:v>
                </c:pt>
                <c:pt idx="6503">
                  <c:v>985.94885299999999</c:v>
                </c:pt>
                <c:pt idx="6504">
                  <c:v>985.85052499999995</c:v>
                </c:pt>
                <c:pt idx="6505">
                  <c:v>985.65441899999996</c:v>
                </c:pt>
                <c:pt idx="6506">
                  <c:v>985.49920699999996</c:v>
                </c:pt>
                <c:pt idx="6507">
                  <c:v>985.41980000000001</c:v>
                </c:pt>
                <c:pt idx="6508">
                  <c:v>985.30078100000003</c:v>
                </c:pt>
                <c:pt idx="6509">
                  <c:v>985.18554700000004</c:v>
                </c:pt>
                <c:pt idx="6510">
                  <c:v>985.02130099999999</c:v>
                </c:pt>
                <c:pt idx="6511">
                  <c:v>984.89807099999996</c:v>
                </c:pt>
                <c:pt idx="6512">
                  <c:v>984.749146</c:v>
                </c:pt>
                <c:pt idx="6513">
                  <c:v>984.65087900000003</c:v>
                </c:pt>
                <c:pt idx="6514">
                  <c:v>984.49572799999999</c:v>
                </c:pt>
                <c:pt idx="6515">
                  <c:v>984.29614300000003</c:v>
                </c:pt>
                <c:pt idx="6516">
                  <c:v>984.17059300000005</c:v>
                </c:pt>
                <c:pt idx="6517">
                  <c:v>983.930969</c:v>
                </c:pt>
                <c:pt idx="6518">
                  <c:v>983.77252199999998</c:v>
                </c:pt>
                <c:pt idx="6519">
                  <c:v>983.52996800000005</c:v>
                </c:pt>
                <c:pt idx="6520">
                  <c:v>983.26269500000001</c:v>
                </c:pt>
                <c:pt idx="6521">
                  <c:v>983.05145300000004</c:v>
                </c:pt>
                <c:pt idx="6522">
                  <c:v>982.89892599999996</c:v>
                </c:pt>
                <c:pt idx="6523">
                  <c:v>982.71655299999998</c:v>
                </c:pt>
                <c:pt idx="6524">
                  <c:v>982.542419</c:v>
                </c:pt>
                <c:pt idx="6525">
                  <c:v>982.37017800000001</c:v>
                </c:pt>
                <c:pt idx="6526">
                  <c:v>982.27636700000005</c:v>
                </c:pt>
                <c:pt idx="6527">
                  <c:v>982.018372</c:v>
                </c:pt>
                <c:pt idx="6528">
                  <c:v>981.80969200000004</c:v>
                </c:pt>
                <c:pt idx="6529">
                  <c:v>981.66619900000001</c:v>
                </c:pt>
                <c:pt idx="6530">
                  <c:v>981.52893099999994</c:v>
                </c:pt>
                <c:pt idx="6531">
                  <c:v>981.34204099999999</c:v>
                </c:pt>
                <c:pt idx="6532">
                  <c:v>981.166382</c:v>
                </c:pt>
                <c:pt idx="6533">
                  <c:v>980.95770300000004</c:v>
                </c:pt>
                <c:pt idx="6534">
                  <c:v>980.840149</c:v>
                </c:pt>
                <c:pt idx="6535">
                  <c:v>980.64154099999996</c:v>
                </c:pt>
                <c:pt idx="6536">
                  <c:v>980.51483199999996</c:v>
                </c:pt>
                <c:pt idx="6537">
                  <c:v>980.34942599999999</c:v>
                </c:pt>
                <c:pt idx="6538">
                  <c:v>980.17938200000003</c:v>
                </c:pt>
                <c:pt idx="6539">
                  <c:v>980.03784199999996</c:v>
                </c:pt>
                <c:pt idx="6540">
                  <c:v>979.90008499999999</c:v>
                </c:pt>
                <c:pt idx="6541">
                  <c:v>979.66253700000004</c:v>
                </c:pt>
                <c:pt idx="6542">
                  <c:v>979.54119900000001</c:v>
                </c:pt>
                <c:pt idx="6543">
                  <c:v>979.34198000000004</c:v>
                </c:pt>
                <c:pt idx="6544">
                  <c:v>979.14770499999997</c:v>
                </c:pt>
                <c:pt idx="6545">
                  <c:v>978.91760299999999</c:v>
                </c:pt>
                <c:pt idx="6546">
                  <c:v>978.77526899999998</c:v>
                </c:pt>
                <c:pt idx="6547">
                  <c:v>978.61975099999995</c:v>
                </c:pt>
                <c:pt idx="6548">
                  <c:v>978.38543700000002</c:v>
                </c:pt>
                <c:pt idx="6549">
                  <c:v>978.28680399999996</c:v>
                </c:pt>
                <c:pt idx="6550">
                  <c:v>978.043274</c:v>
                </c:pt>
                <c:pt idx="6551">
                  <c:v>977.91253700000004</c:v>
                </c:pt>
                <c:pt idx="6552">
                  <c:v>977.69000200000005</c:v>
                </c:pt>
                <c:pt idx="6553">
                  <c:v>977.556152</c:v>
                </c:pt>
                <c:pt idx="6554">
                  <c:v>977.33056599999998</c:v>
                </c:pt>
                <c:pt idx="6555">
                  <c:v>977.15637200000003</c:v>
                </c:pt>
                <c:pt idx="6556">
                  <c:v>977.02142300000003</c:v>
                </c:pt>
                <c:pt idx="6557">
                  <c:v>976.85412599999995</c:v>
                </c:pt>
                <c:pt idx="6558">
                  <c:v>976.71283000000005</c:v>
                </c:pt>
                <c:pt idx="6559">
                  <c:v>976.53857400000004</c:v>
                </c:pt>
                <c:pt idx="6560">
                  <c:v>976.38415499999996</c:v>
                </c:pt>
                <c:pt idx="6561">
                  <c:v>976.16882299999997</c:v>
                </c:pt>
                <c:pt idx="6562">
                  <c:v>976.069031</c:v>
                </c:pt>
                <c:pt idx="6563">
                  <c:v>975.90820299999996</c:v>
                </c:pt>
                <c:pt idx="6564">
                  <c:v>975.75781300000006</c:v>
                </c:pt>
                <c:pt idx="6565">
                  <c:v>975.60656700000004</c:v>
                </c:pt>
                <c:pt idx="6566">
                  <c:v>975.40728799999999</c:v>
                </c:pt>
                <c:pt idx="6567">
                  <c:v>975.24066200000004</c:v>
                </c:pt>
                <c:pt idx="6568">
                  <c:v>975.13214100000005</c:v>
                </c:pt>
                <c:pt idx="6569">
                  <c:v>974.92449999999997</c:v>
                </c:pt>
                <c:pt idx="6570">
                  <c:v>974.77148399999999</c:v>
                </c:pt>
                <c:pt idx="6571">
                  <c:v>974.66693099999998</c:v>
                </c:pt>
                <c:pt idx="6572">
                  <c:v>974.52355999999997</c:v>
                </c:pt>
                <c:pt idx="6573">
                  <c:v>974.37969999999996</c:v>
                </c:pt>
                <c:pt idx="6574">
                  <c:v>974.21752900000001</c:v>
                </c:pt>
                <c:pt idx="6575">
                  <c:v>974.09240699999998</c:v>
                </c:pt>
                <c:pt idx="6576">
                  <c:v>973.90130599999998</c:v>
                </c:pt>
                <c:pt idx="6577">
                  <c:v>973.74279799999999</c:v>
                </c:pt>
                <c:pt idx="6578">
                  <c:v>973.59191899999996</c:v>
                </c:pt>
                <c:pt idx="6579">
                  <c:v>973.38220200000001</c:v>
                </c:pt>
                <c:pt idx="6580">
                  <c:v>973.28363000000002</c:v>
                </c:pt>
                <c:pt idx="6581">
                  <c:v>973.087219</c:v>
                </c:pt>
                <c:pt idx="6582">
                  <c:v>972.982483</c:v>
                </c:pt>
                <c:pt idx="6583">
                  <c:v>972.80279499999995</c:v>
                </c:pt>
                <c:pt idx="6584">
                  <c:v>972.60131799999999</c:v>
                </c:pt>
                <c:pt idx="6585">
                  <c:v>972.42614700000001</c:v>
                </c:pt>
                <c:pt idx="6586">
                  <c:v>972.283142</c:v>
                </c:pt>
                <c:pt idx="6587">
                  <c:v>972.09429899999998</c:v>
                </c:pt>
                <c:pt idx="6588">
                  <c:v>971.90454099999999</c:v>
                </c:pt>
                <c:pt idx="6589">
                  <c:v>971.74737500000003</c:v>
                </c:pt>
                <c:pt idx="6590">
                  <c:v>971.58349599999997</c:v>
                </c:pt>
                <c:pt idx="6591">
                  <c:v>971.418274</c:v>
                </c:pt>
                <c:pt idx="6592">
                  <c:v>971.290527</c:v>
                </c:pt>
                <c:pt idx="6593">
                  <c:v>971.11712599999998</c:v>
                </c:pt>
                <c:pt idx="6594">
                  <c:v>970.894226</c:v>
                </c:pt>
                <c:pt idx="6595">
                  <c:v>970.77508499999999</c:v>
                </c:pt>
                <c:pt idx="6596">
                  <c:v>970.57299799999998</c:v>
                </c:pt>
                <c:pt idx="6597">
                  <c:v>970.41906700000004</c:v>
                </c:pt>
                <c:pt idx="6598">
                  <c:v>970.20843500000001</c:v>
                </c:pt>
                <c:pt idx="6599">
                  <c:v>970.03192100000001</c:v>
                </c:pt>
                <c:pt idx="6600">
                  <c:v>969.88897699999995</c:v>
                </c:pt>
                <c:pt idx="6601">
                  <c:v>969.68102999999996</c:v>
                </c:pt>
                <c:pt idx="6602">
                  <c:v>969.51544200000001</c:v>
                </c:pt>
                <c:pt idx="6603">
                  <c:v>969.31445299999996</c:v>
                </c:pt>
                <c:pt idx="6604">
                  <c:v>969.14532499999996</c:v>
                </c:pt>
                <c:pt idx="6605">
                  <c:v>969.027466</c:v>
                </c:pt>
                <c:pt idx="6606">
                  <c:v>968.81658900000002</c:v>
                </c:pt>
                <c:pt idx="6607">
                  <c:v>968.64160200000003</c:v>
                </c:pt>
                <c:pt idx="6608">
                  <c:v>968.48516800000004</c:v>
                </c:pt>
                <c:pt idx="6609">
                  <c:v>968.34106399999996</c:v>
                </c:pt>
                <c:pt idx="6610">
                  <c:v>968.182861</c:v>
                </c:pt>
                <c:pt idx="6611">
                  <c:v>967.99993900000004</c:v>
                </c:pt>
                <c:pt idx="6612">
                  <c:v>967.81787099999997</c:v>
                </c:pt>
                <c:pt idx="6613">
                  <c:v>967.70562700000005</c:v>
                </c:pt>
                <c:pt idx="6614">
                  <c:v>967.51000999999997</c:v>
                </c:pt>
                <c:pt idx="6615">
                  <c:v>967.38171399999999</c:v>
                </c:pt>
                <c:pt idx="6616">
                  <c:v>967.23803699999996</c:v>
                </c:pt>
                <c:pt idx="6617">
                  <c:v>967.01037599999995</c:v>
                </c:pt>
                <c:pt idx="6618">
                  <c:v>966.90417500000001</c:v>
                </c:pt>
                <c:pt idx="6619">
                  <c:v>966.67407200000002</c:v>
                </c:pt>
                <c:pt idx="6620">
                  <c:v>966.524719</c:v>
                </c:pt>
                <c:pt idx="6621">
                  <c:v>966.43249500000002</c:v>
                </c:pt>
                <c:pt idx="6622">
                  <c:v>966.19146699999999</c:v>
                </c:pt>
                <c:pt idx="6623">
                  <c:v>966.02233899999999</c:v>
                </c:pt>
                <c:pt idx="6624">
                  <c:v>965.91394000000003</c:v>
                </c:pt>
                <c:pt idx="6625">
                  <c:v>965.66564900000003</c:v>
                </c:pt>
                <c:pt idx="6626">
                  <c:v>965.52691700000003</c:v>
                </c:pt>
                <c:pt idx="6627">
                  <c:v>965.40728799999999</c:v>
                </c:pt>
                <c:pt idx="6628">
                  <c:v>965.14446999999996</c:v>
                </c:pt>
                <c:pt idx="6629">
                  <c:v>965.02484100000004</c:v>
                </c:pt>
                <c:pt idx="6630">
                  <c:v>964.85668899999996</c:v>
                </c:pt>
                <c:pt idx="6631">
                  <c:v>964.65527299999997</c:v>
                </c:pt>
                <c:pt idx="6632">
                  <c:v>964.48468000000003</c:v>
                </c:pt>
                <c:pt idx="6633">
                  <c:v>964.35693400000002</c:v>
                </c:pt>
                <c:pt idx="6634">
                  <c:v>964.20929000000001</c:v>
                </c:pt>
                <c:pt idx="6635">
                  <c:v>964.01544200000001</c:v>
                </c:pt>
                <c:pt idx="6636">
                  <c:v>963.84478799999999</c:v>
                </c:pt>
                <c:pt idx="6637">
                  <c:v>963.64569100000006</c:v>
                </c:pt>
                <c:pt idx="6638">
                  <c:v>963.41570999999999</c:v>
                </c:pt>
                <c:pt idx="6639">
                  <c:v>963.31317100000001</c:v>
                </c:pt>
                <c:pt idx="6640">
                  <c:v>963.15917999999999</c:v>
                </c:pt>
                <c:pt idx="6641">
                  <c:v>962.93786599999999</c:v>
                </c:pt>
                <c:pt idx="6642">
                  <c:v>962.75024399999995</c:v>
                </c:pt>
                <c:pt idx="6643">
                  <c:v>962.56500200000005</c:v>
                </c:pt>
                <c:pt idx="6644">
                  <c:v>962.45086700000002</c:v>
                </c:pt>
                <c:pt idx="6645">
                  <c:v>962.22100799999998</c:v>
                </c:pt>
                <c:pt idx="6646">
                  <c:v>962.05212400000005</c:v>
                </c:pt>
                <c:pt idx="6647">
                  <c:v>961.84277299999997</c:v>
                </c:pt>
                <c:pt idx="6648">
                  <c:v>961.68981900000006</c:v>
                </c:pt>
                <c:pt idx="6649">
                  <c:v>961.48101799999995</c:v>
                </c:pt>
                <c:pt idx="6650">
                  <c:v>961.33618200000001</c:v>
                </c:pt>
                <c:pt idx="6651">
                  <c:v>961.24694799999997</c:v>
                </c:pt>
                <c:pt idx="6652">
                  <c:v>961.07293700000002</c:v>
                </c:pt>
                <c:pt idx="6653">
                  <c:v>960.93182400000001</c:v>
                </c:pt>
                <c:pt idx="6654">
                  <c:v>960.76519800000005</c:v>
                </c:pt>
                <c:pt idx="6655">
                  <c:v>960.55780000000004</c:v>
                </c:pt>
                <c:pt idx="6656">
                  <c:v>960.38525400000003</c:v>
                </c:pt>
                <c:pt idx="6657">
                  <c:v>960.27087400000005</c:v>
                </c:pt>
                <c:pt idx="6658">
                  <c:v>960.07067900000004</c:v>
                </c:pt>
                <c:pt idx="6659">
                  <c:v>959.86425799999995</c:v>
                </c:pt>
                <c:pt idx="6660">
                  <c:v>959.69561799999997</c:v>
                </c:pt>
                <c:pt idx="6661">
                  <c:v>959.53979500000003</c:v>
                </c:pt>
                <c:pt idx="6662">
                  <c:v>959.36743200000001</c:v>
                </c:pt>
                <c:pt idx="6663">
                  <c:v>959.200378</c:v>
                </c:pt>
                <c:pt idx="6664">
                  <c:v>959.03222700000003</c:v>
                </c:pt>
                <c:pt idx="6665">
                  <c:v>958.81671100000005</c:v>
                </c:pt>
                <c:pt idx="6666">
                  <c:v>958.61529499999995</c:v>
                </c:pt>
                <c:pt idx="6667">
                  <c:v>958.51415999999995</c:v>
                </c:pt>
                <c:pt idx="6668">
                  <c:v>958.33520499999997</c:v>
                </c:pt>
                <c:pt idx="6669">
                  <c:v>958.22180200000003</c:v>
                </c:pt>
                <c:pt idx="6670">
                  <c:v>958.10461399999997</c:v>
                </c:pt>
                <c:pt idx="6671">
                  <c:v>957.92022699999995</c:v>
                </c:pt>
                <c:pt idx="6672">
                  <c:v>957.783997</c:v>
                </c:pt>
                <c:pt idx="6673">
                  <c:v>957.57751499999995</c:v>
                </c:pt>
                <c:pt idx="6674">
                  <c:v>957.46002199999998</c:v>
                </c:pt>
                <c:pt idx="6675">
                  <c:v>957.29663100000005</c:v>
                </c:pt>
                <c:pt idx="6676">
                  <c:v>957.09277299999997</c:v>
                </c:pt>
                <c:pt idx="6677">
                  <c:v>956.88452099999995</c:v>
                </c:pt>
                <c:pt idx="6678">
                  <c:v>956.71899399999995</c:v>
                </c:pt>
                <c:pt idx="6679">
                  <c:v>956.62683100000004</c:v>
                </c:pt>
                <c:pt idx="6680">
                  <c:v>956.43902600000001</c:v>
                </c:pt>
                <c:pt idx="6681">
                  <c:v>956.21887200000003</c:v>
                </c:pt>
                <c:pt idx="6682">
                  <c:v>956.07665999999995</c:v>
                </c:pt>
                <c:pt idx="6683">
                  <c:v>955.84423800000002</c:v>
                </c:pt>
                <c:pt idx="6684">
                  <c:v>955.65942399999994</c:v>
                </c:pt>
                <c:pt idx="6685">
                  <c:v>955.51611300000002</c:v>
                </c:pt>
                <c:pt idx="6686">
                  <c:v>955.31176800000003</c:v>
                </c:pt>
                <c:pt idx="6687">
                  <c:v>955.13085899999999</c:v>
                </c:pt>
                <c:pt idx="6688">
                  <c:v>955.00933799999996</c:v>
                </c:pt>
                <c:pt idx="6689">
                  <c:v>954.79730199999995</c:v>
                </c:pt>
                <c:pt idx="6690">
                  <c:v>954.691284</c:v>
                </c:pt>
                <c:pt idx="6691">
                  <c:v>954.54058799999996</c:v>
                </c:pt>
                <c:pt idx="6692">
                  <c:v>954.38385000000005</c:v>
                </c:pt>
                <c:pt idx="6693">
                  <c:v>954.20989999999995</c:v>
                </c:pt>
                <c:pt idx="6694">
                  <c:v>954.04010000000005</c:v>
                </c:pt>
                <c:pt idx="6695">
                  <c:v>953.83795199999997</c:v>
                </c:pt>
                <c:pt idx="6696">
                  <c:v>953.67535399999997</c:v>
                </c:pt>
                <c:pt idx="6697">
                  <c:v>953.47589100000005</c:v>
                </c:pt>
                <c:pt idx="6698">
                  <c:v>953.28021200000001</c:v>
                </c:pt>
                <c:pt idx="6699">
                  <c:v>953.06091300000003</c:v>
                </c:pt>
                <c:pt idx="6700">
                  <c:v>952.83758499999999</c:v>
                </c:pt>
                <c:pt idx="6701">
                  <c:v>952.67456100000004</c:v>
                </c:pt>
                <c:pt idx="6702">
                  <c:v>952.49591099999998</c:v>
                </c:pt>
                <c:pt idx="6703">
                  <c:v>952.40368699999999</c:v>
                </c:pt>
                <c:pt idx="6704">
                  <c:v>952.158142</c:v>
                </c:pt>
                <c:pt idx="6705">
                  <c:v>952.04156499999999</c:v>
                </c:pt>
                <c:pt idx="6706">
                  <c:v>951.87835700000005</c:v>
                </c:pt>
                <c:pt idx="6707">
                  <c:v>951.70770300000004</c:v>
                </c:pt>
                <c:pt idx="6708">
                  <c:v>951.58489999999995</c:v>
                </c:pt>
                <c:pt idx="6709">
                  <c:v>951.433716</c:v>
                </c:pt>
                <c:pt idx="6710">
                  <c:v>951.26855499999999</c:v>
                </c:pt>
                <c:pt idx="6711">
                  <c:v>951.07080099999996</c:v>
                </c:pt>
                <c:pt idx="6712">
                  <c:v>950.88903800000003</c:v>
                </c:pt>
                <c:pt idx="6713">
                  <c:v>950.71447799999999</c:v>
                </c:pt>
                <c:pt idx="6714">
                  <c:v>950.53308100000004</c:v>
                </c:pt>
                <c:pt idx="6715">
                  <c:v>950.34466599999996</c:v>
                </c:pt>
                <c:pt idx="6716">
                  <c:v>950.229736</c:v>
                </c:pt>
                <c:pt idx="6717">
                  <c:v>950.08355700000004</c:v>
                </c:pt>
                <c:pt idx="6718">
                  <c:v>949.88354500000003</c:v>
                </c:pt>
                <c:pt idx="6719">
                  <c:v>949.71813999999995</c:v>
                </c:pt>
                <c:pt idx="6720">
                  <c:v>949.56671100000005</c:v>
                </c:pt>
                <c:pt idx="6721">
                  <c:v>949.45434599999999</c:v>
                </c:pt>
                <c:pt idx="6722">
                  <c:v>949.24468999999999</c:v>
                </c:pt>
                <c:pt idx="6723">
                  <c:v>949.07940699999995</c:v>
                </c:pt>
                <c:pt idx="6724">
                  <c:v>948.933044</c:v>
                </c:pt>
                <c:pt idx="6725">
                  <c:v>948.73309300000005</c:v>
                </c:pt>
                <c:pt idx="6726">
                  <c:v>948.59301800000003</c:v>
                </c:pt>
                <c:pt idx="6727">
                  <c:v>948.39544699999999</c:v>
                </c:pt>
                <c:pt idx="6728">
                  <c:v>948.22393799999998</c:v>
                </c:pt>
                <c:pt idx="6729">
                  <c:v>948.06317100000001</c:v>
                </c:pt>
                <c:pt idx="6730">
                  <c:v>947.85870399999999</c:v>
                </c:pt>
                <c:pt idx="6731">
                  <c:v>947.71862799999997</c:v>
                </c:pt>
                <c:pt idx="6732">
                  <c:v>947.45477300000005</c:v>
                </c:pt>
                <c:pt idx="6733">
                  <c:v>947.30841099999998</c:v>
                </c:pt>
                <c:pt idx="6734">
                  <c:v>947.13861099999997</c:v>
                </c:pt>
                <c:pt idx="6735">
                  <c:v>946.99731399999996</c:v>
                </c:pt>
                <c:pt idx="6736">
                  <c:v>946.77667199999996</c:v>
                </c:pt>
                <c:pt idx="6737">
                  <c:v>946.61303699999996</c:v>
                </c:pt>
                <c:pt idx="6738">
                  <c:v>946.40508999999997</c:v>
                </c:pt>
                <c:pt idx="6739">
                  <c:v>946.20153800000003</c:v>
                </c:pt>
                <c:pt idx="6740">
                  <c:v>946.01519800000005</c:v>
                </c:pt>
                <c:pt idx="6741">
                  <c:v>945.93267800000001</c:v>
                </c:pt>
                <c:pt idx="6742">
                  <c:v>945.72479199999998</c:v>
                </c:pt>
                <c:pt idx="6743">
                  <c:v>945.58343500000001</c:v>
                </c:pt>
                <c:pt idx="6744">
                  <c:v>945.46868900000004</c:v>
                </c:pt>
                <c:pt idx="6745">
                  <c:v>945.372253</c:v>
                </c:pt>
                <c:pt idx="6746">
                  <c:v>945.15216099999998</c:v>
                </c:pt>
                <c:pt idx="6747">
                  <c:v>944.99993900000004</c:v>
                </c:pt>
                <c:pt idx="6748">
                  <c:v>944.81579599999998</c:v>
                </c:pt>
                <c:pt idx="6749">
                  <c:v>944.59613000000002</c:v>
                </c:pt>
                <c:pt idx="6750">
                  <c:v>944.47460899999999</c:v>
                </c:pt>
                <c:pt idx="6751">
                  <c:v>944.32141100000001</c:v>
                </c:pt>
                <c:pt idx="6752">
                  <c:v>944.15252699999996</c:v>
                </c:pt>
                <c:pt idx="6753">
                  <c:v>944.03582800000004</c:v>
                </c:pt>
                <c:pt idx="6754">
                  <c:v>943.87695299999996</c:v>
                </c:pt>
                <c:pt idx="6755">
                  <c:v>943.70373500000005</c:v>
                </c:pt>
                <c:pt idx="6756">
                  <c:v>943.58831799999996</c:v>
                </c:pt>
                <c:pt idx="6757">
                  <c:v>943.41436799999997</c:v>
                </c:pt>
                <c:pt idx="6758">
                  <c:v>943.27221699999996</c:v>
                </c:pt>
                <c:pt idx="6759">
                  <c:v>942.98974599999997</c:v>
                </c:pt>
                <c:pt idx="6760">
                  <c:v>942.89050299999997</c:v>
                </c:pt>
                <c:pt idx="6761">
                  <c:v>942.67724599999997</c:v>
                </c:pt>
                <c:pt idx="6762">
                  <c:v>942.509094</c:v>
                </c:pt>
                <c:pt idx="6763">
                  <c:v>942.33019999999999</c:v>
                </c:pt>
                <c:pt idx="6764">
                  <c:v>942.11309800000004</c:v>
                </c:pt>
                <c:pt idx="6765">
                  <c:v>941.95642099999998</c:v>
                </c:pt>
                <c:pt idx="6766">
                  <c:v>941.76306199999999</c:v>
                </c:pt>
                <c:pt idx="6767">
                  <c:v>941.599243</c:v>
                </c:pt>
                <c:pt idx="6768">
                  <c:v>941.40881300000001</c:v>
                </c:pt>
                <c:pt idx="6769">
                  <c:v>941.20605499999999</c:v>
                </c:pt>
                <c:pt idx="6770">
                  <c:v>940.98211700000002</c:v>
                </c:pt>
                <c:pt idx="6771">
                  <c:v>940.819885</c:v>
                </c:pt>
                <c:pt idx="6772">
                  <c:v>940.62524399999995</c:v>
                </c:pt>
                <c:pt idx="6773">
                  <c:v>940.40631099999996</c:v>
                </c:pt>
                <c:pt idx="6774">
                  <c:v>940.30371100000002</c:v>
                </c:pt>
                <c:pt idx="6775">
                  <c:v>940.11395300000004</c:v>
                </c:pt>
                <c:pt idx="6776">
                  <c:v>939.94183299999997</c:v>
                </c:pt>
                <c:pt idx="6777">
                  <c:v>939.77508499999999</c:v>
                </c:pt>
                <c:pt idx="6778">
                  <c:v>939.615723</c:v>
                </c:pt>
                <c:pt idx="6779">
                  <c:v>939.46081500000003</c:v>
                </c:pt>
                <c:pt idx="6780">
                  <c:v>939.32372999999995</c:v>
                </c:pt>
                <c:pt idx="6781">
                  <c:v>939.16900599999997</c:v>
                </c:pt>
                <c:pt idx="6782">
                  <c:v>938.98004200000003</c:v>
                </c:pt>
                <c:pt idx="6783">
                  <c:v>938.82653800000003</c:v>
                </c:pt>
                <c:pt idx="6784">
                  <c:v>938.63256799999999</c:v>
                </c:pt>
                <c:pt idx="6785">
                  <c:v>938.43524200000002</c:v>
                </c:pt>
                <c:pt idx="6786">
                  <c:v>938.36822500000005</c:v>
                </c:pt>
                <c:pt idx="6787">
                  <c:v>938.13775599999997</c:v>
                </c:pt>
                <c:pt idx="6788">
                  <c:v>938.07806400000004</c:v>
                </c:pt>
                <c:pt idx="6789">
                  <c:v>937.88128700000004</c:v>
                </c:pt>
                <c:pt idx="6790">
                  <c:v>937.75384499999996</c:v>
                </c:pt>
                <c:pt idx="6791">
                  <c:v>937.59033199999999</c:v>
                </c:pt>
                <c:pt idx="6792">
                  <c:v>937.48693800000001</c:v>
                </c:pt>
                <c:pt idx="6793">
                  <c:v>937.33386199999995</c:v>
                </c:pt>
                <c:pt idx="6794">
                  <c:v>937.08282499999996</c:v>
                </c:pt>
                <c:pt idx="6795">
                  <c:v>936.93170199999997</c:v>
                </c:pt>
                <c:pt idx="6796">
                  <c:v>936.79345699999999</c:v>
                </c:pt>
                <c:pt idx="6797">
                  <c:v>936.569031</c:v>
                </c:pt>
                <c:pt idx="6798">
                  <c:v>936.40692100000001</c:v>
                </c:pt>
                <c:pt idx="6799">
                  <c:v>936.23345900000004</c:v>
                </c:pt>
                <c:pt idx="6800">
                  <c:v>936.07080099999996</c:v>
                </c:pt>
                <c:pt idx="6801">
                  <c:v>935.93060300000002</c:v>
                </c:pt>
                <c:pt idx="6802">
                  <c:v>935.80017099999998</c:v>
                </c:pt>
                <c:pt idx="6803">
                  <c:v>935.64074700000003</c:v>
                </c:pt>
                <c:pt idx="6804">
                  <c:v>935.48242200000004</c:v>
                </c:pt>
                <c:pt idx="6805">
                  <c:v>935.30456500000003</c:v>
                </c:pt>
                <c:pt idx="6806">
                  <c:v>935.08856200000002</c:v>
                </c:pt>
                <c:pt idx="6807">
                  <c:v>934.870361</c:v>
                </c:pt>
                <c:pt idx="6808">
                  <c:v>934.728882</c:v>
                </c:pt>
                <c:pt idx="6809">
                  <c:v>934.44799799999998</c:v>
                </c:pt>
                <c:pt idx="6810">
                  <c:v>934.27117899999996</c:v>
                </c:pt>
                <c:pt idx="6811">
                  <c:v>934.05938700000002</c:v>
                </c:pt>
                <c:pt idx="6812">
                  <c:v>933.89099099999999</c:v>
                </c:pt>
                <c:pt idx="6813">
                  <c:v>933.73193400000002</c:v>
                </c:pt>
                <c:pt idx="6814">
                  <c:v>933.53631600000006</c:v>
                </c:pt>
                <c:pt idx="6815">
                  <c:v>933.43951400000003</c:v>
                </c:pt>
                <c:pt idx="6816">
                  <c:v>933.24285899999995</c:v>
                </c:pt>
                <c:pt idx="6817">
                  <c:v>933.07592799999998</c:v>
                </c:pt>
                <c:pt idx="6818">
                  <c:v>932.91772500000002</c:v>
                </c:pt>
                <c:pt idx="6819">
                  <c:v>932.75531000000001</c:v>
                </c:pt>
                <c:pt idx="6820">
                  <c:v>932.58386199999995</c:v>
                </c:pt>
                <c:pt idx="6821">
                  <c:v>932.40808100000004</c:v>
                </c:pt>
                <c:pt idx="6822">
                  <c:v>932.301331</c:v>
                </c:pt>
                <c:pt idx="6823">
                  <c:v>932.14855999999997</c:v>
                </c:pt>
                <c:pt idx="6824">
                  <c:v>932.00207499999999</c:v>
                </c:pt>
                <c:pt idx="6825">
                  <c:v>931.80658000000005</c:v>
                </c:pt>
                <c:pt idx="6826">
                  <c:v>931.60626200000002</c:v>
                </c:pt>
                <c:pt idx="6827">
                  <c:v>931.42755099999999</c:v>
                </c:pt>
                <c:pt idx="6828">
                  <c:v>931.24743699999999</c:v>
                </c:pt>
                <c:pt idx="6829">
                  <c:v>931.03479000000004</c:v>
                </c:pt>
                <c:pt idx="6830">
                  <c:v>930.92730700000004</c:v>
                </c:pt>
                <c:pt idx="6831">
                  <c:v>930.78686500000003</c:v>
                </c:pt>
                <c:pt idx="6832">
                  <c:v>930.613831</c:v>
                </c:pt>
                <c:pt idx="6833">
                  <c:v>930.40313700000002</c:v>
                </c:pt>
                <c:pt idx="6834">
                  <c:v>930.29705799999999</c:v>
                </c:pt>
                <c:pt idx="6835">
                  <c:v>930.05633499999999</c:v>
                </c:pt>
                <c:pt idx="6836">
                  <c:v>929.87286400000005</c:v>
                </c:pt>
                <c:pt idx="6837">
                  <c:v>929.67712400000005</c:v>
                </c:pt>
                <c:pt idx="6838">
                  <c:v>929.50134300000002</c:v>
                </c:pt>
                <c:pt idx="6839">
                  <c:v>929.36676</c:v>
                </c:pt>
                <c:pt idx="6840">
                  <c:v>929.14343299999996</c:v>
                </c:pt>
                <c:pt idx="6841">
                  <c:v>928.99273700000003</c:v>
                </c:pt>
                <c:pt idx="6842">
                  <c:v>928.81445299999996</c:v>
                </c:pt>
                <c:pt idx="6843">
                  <c:v>928.63519299999996</c:v>
                </c:pt>
                <c:pt idx="6844">
                  <c:v>928.43853799999999</c:v>
                </c:pt>
                <c:pt idx="6845">
                  <c:v>928.31506300000001</c:v>
                </c:pt>
                <c:pt idx="6846">
                  <c:v>928.09979199999998</c:v>
                </c:pt>
                <c:pt idx="6847">
                  <c:v>928.00732400000004</c:v>
                </c:pt>
                <c:pt idx="6848">
                  <c:v>927.77276600000005</c:v>
                </c:pt>
                <c:pt idx="6849">
                  <c:v>927.63470500000005</c:v>
                </c:pt>
                <c:pt idx="6850">
                  <c:v>927.44915800000001</c:v>
                </c:pt>
                <c:pt idx="6851">
                  <c:v>927.30639599999995</c:v>
                </c:pt>
                <c:pt idx="6852">
                  <c:v>927.11651600000005</c:v>
                </c:pt>
                <c:pt idx="6853">
                  <c:v>926.95831299999998</c:v>
                </c:pt>
                <c:pt idx="6854">
                  <c:v>926.75341800000001</c:v>
                </c:pt>
                <c:pt idx="6855">
                  <c:v>926.56500200000005</c:v>
                </c:pt>
                <c:pt idx="6856">
                  <c:v>926.43121299999996</c:v>
                </c:pt>
                <c:pt idx="6857">
                  <c:v>926.24267599999996</c:v>
                </c:pt>
                <c:pt idx="6858">
                  <c:v>926.06591800000001</c:v>
                </c:pt>
                <c:pt idx="6859">
                  <c:v>925.81390399999998</c:v>
                </c:pt>
                <c:pt idx="6860">
                  <c:v>925.60455300000001</c:v>
                </c:pt>
                <c:pt idx="6861">
                  <c:v>925.37982199999999</c:v>
                </c:pt>
                <c:pt idx="6862">
                  <c:v>925.20764199999996</c:v>
                </c:pt>
                <c:pt idx="6863">
                  <c:v>924.94201699999996</c:v>
                </c:pt>
                <c:pt idx="6864">
                  <c:v>924.78533900000002</c:v>
                </c:pt>
                <c:pt idx="6865">
                  <c:v>924.61737100000005</c:v>
                </c:pt>
                <c:pt idx="6866">
                  <c:v>924.43896500000005</c:v>
                </c:pt>
                <c:pt idx="6867">
                  <c:v>924.29846199999997</c:v>
                </c:pt>
                <c:pt idx="6868">
                  <c:v>924.12231399999996</c:v>
                </c:pt>
                <c:pt idx="6869">
                  <c:v>923.96710199999995</c:v>
                </c:pt>
                <c:pt idx="6870">
                  <c:v>923.87390100000005</c:v>
                </c:pt>
                <c:pt idx="6871">
                  <c:v>923.67871100000002</c:v>
                </c:pt>
                <c:pt idx="6872">
                  <c:v>923.51983600000005</c:v>
                </c:pt>
                <c:pt idx="6873">
                  <c:v>923.39343299999996</c:v>
                </c:pt>
                <c:pt idx="6874">
                  <c:v>923.24145499999997</c:v>
                </c:pt>
                <c:pt idx="6875">
                  <c:v>923.10247800000002</c:v>
                </c:pt>
                <c:pt idx="6876">
                  <c:v>922.91265899999996</c:v>
                </c:pt>
                <c:pt idx="6877">
                  <c:v>922.77545199999997</c:v>
                </c:pt>
                <c:pt idx="6878">
                  <c:v>922.57696499999997</c:v>
                </c:pt>
                <c:pt idx="6879">
                  <c:v>922.44928000000004</c:v>
                </c:pt>
                <c:pt idx="6880">
                  <c:v>922.24078399999996</c:v>
                </c:pt>
                <c:pt idx="6881">
                  <c:v>922.05389400000001</c:v>
                </c:pt>
                <c:pt idx="6882">
                  <c:v>921.91449</c:v>
                </c:pt>
                <c:pt idx="6883">
                  <c:v>921.73809800000004</c:v>
                </c:pt>
                <c:pt idx="6884">
                  <c:v>921.59997599999997</c:v>
                </c:pt>
                <c:pt idx="6885">
                  <c:v>921.47033699999997</c:v>
                </c:pt>
                <c:pt idx="6886">
                  <c:v>921.28613299999995</c:v>
                </c:pt>
                <c:pt idx="6887">
                  <c:v>921.13171399999999</c:v>
                </c:pt>
                <c:pt idx="6888">
                  <c:v>920.94555700000001</c:v>
                </c:pt>
                <c:pt idx="6889">
                  <c:v>920.79522699999995</c:v>
                </c:pt>
                <c:pt idx="6890">
                  <c:v>920.58508300000005</c:v>
                </c:pt>
                <c:pt idx="6891">
                  <c:v>920.432861</c:v>
                </c:pt>
                <c:pt idx="6892">
                  <c:v>920.202271</c:v>
                </c:pt>
                <c:pt idx="6893">
                  <c:v>920.06176800000003</c:v>
                </c:pt>
                <c:pt idx="6894">
                  <c:v>919.87207000000001</c:v>
                </c:pt>
                <c:pt idx="6895">
                  <c:v>919.77618399999994</c:v>
                </c:pt>
                <c:pt idx="6896">
                  <c:v>919.64538600000003</c:v>
                </c:pt>
                <c:pt idx="6897">
                  <c:v>919.499146</c:v>
                </c:pt>
                <c:pt idx="6898">
                  <c:v>919.35314900000003</c:v>
                </c:pt>
                <c:pt idx="6899">
                  <c:v>919.20013400000005</c:v>
                </c:pt>
                <c:pt idx="6900">
                  <c:v>919.00836200000003</c:v>
                </c:pt>
                <c:pt idx="6901">
                  <c:v>918.83270300000004</c:v>
                </c:pt>
                <c:pt idx="6902">
                  <c:v>918.67889400000001</c:v>
                </c:pt>
                <c:pt idx="6903">
                  <c:v>918.48156700000004</c:v>
                </c:pt>
                <c:pt idx="6904">
                  <c:v>918.32611099999997</c:v>
                </c:pt>
                <c:pt idx="6905">
                  <c:v>918.151794</c:v>
                </c:pt>
                <c:pt idx="6906">
                  <c:v>917.98754899999994</c:v>
                </c:pt>
                <c:pt idx="6907">
                  <c:v>917.91186500000003</c:v>
                </c:pt>
                <c:pt idx="6908">
                  <c:v>917.60968000000003</c:v>
                </c:pt>
                <c:pt idx="6909">
                  <c:v>917.45306400000004</c:v>
                </c:pt>
                <c:pt idx="6910">
                  <c:v>917.26178000000004</c:v>
                </c:pt>
                <c:pt idx="6911">
                  <c:v>917.14654499999995</c:v>
                </c:pt>
                <c:pt idx="6912">
                  <c:v>916.95684800000004</c:v>
                </c:pt>
                <c:pt idx="6913">
                  <c:v>916.78741500000001</c:v>
                </c:pt>
                <c:pt idx="6914">
                  <c:v>916.63855000000001</c:v>
                </c:pt>
                <c:pt idx="6915">
                  <c:v>916.354919</c:v>
                </c:pt>
                <c:pt idx="6916">
                  <c:v>916.24352999999996</c:v>
                </c:pt>
                <c:pt idx="6917">
                  <c:v>915.95648200000005</c:v>
                </c:pt>
                <c:pt idx="6918">
                  <c:v>915.80731200000002</c:v>
                </c:pt>
                <c:pt idx="6919">
                  <c:v>915.59411599999999</c:v>
                </c:pt>
                <c:pt idx="6920">
                  <c:v>915.42382799999996</c:v>
                </c:pt>
                <c:pt idx="6921">
                  <c:v>915.30529799999999</c:v>
                </c:pt>
                <c:pt idx="6922">
                  <c:v>915.14977999999996</c:v>
                </c:pt>
                <c:pt idx="6923">
                  <c:v>915.006348</c:v>
                </c:pt>
                <c:pt idx="6924">
                  <c:v>914.81353799999999</c:v>
                </c:pt>
                <c:pt idx="6925">
                  <c:v>914.65832499999999</c:v>
                </c:pt>
                <c:pt idx="6926">
                  <c:v>914.52288799999997</c:v>
                </c:pt>
                <c:pt idx="6927">
                  <c:v>914.40173300000004</c:v>
                </c:pt>
                <c:pt idx="6928">
                  <c:v>914.31878700000004</c:v>
                </c:pt>
                <c:pt idx="6929">
                  <c:v>914.19335899999999</c:v>
                </c:pt>
                <c:pt idx="6930">
                  <c:v>914.04156499999999</c:v>
                </c:pt>
                <c:pt idx="6931">
                  <c:v>913.88507100000004</c:v>
                </c:pt>
                <c:pt idx="6932">
                  <c:v>913.63055399999996</c:v>
                </c:pt>
                <c:pt idx="6933">
                  <c:v>913.47241199999996</c:v>
                </c:pt>
                <c:pt idx="6934">
                  <c:v>913.29278599999998</c:v>
                </c:pt>
                <c:pt idx="6935">
                  <c:v>913.14007600000002</c:v>
                </c:pt>
                <c:pt idx="6936">
                  <c:v>912.85070800000005</c:v>
                </c:pt>
                <c:pt idx="6937">
                  <c:v>912.739014</c:v>
                </c:pt>
                <c:pt idx="6938">
                  <c:v>912.53997800000002</c:v>
                </c:pt>
                <c:pt idx="6939">
                  <c:v>912.35375999999997</c:v>
                </c:pt>
                <c:pt idx="6940">
                  <c:v>912.16705300000001</c:v>
                </c:pt>
                <c:pt idx="6941">
                  <c:v>912.02136199999995</c:v>
                </c:pt>
                <c:pt idx="6942">
                  <c:v>911.85565199999996</c:v>
                </c:pt>
                <c:pt idx="6943">
                  <c:v>911.69824200000005</c:v>
                </c:pt>
                <c:pt idx="6944">
                  <c:v>911.524719</c:v>
                </c:pt>
                <c:pt idx="6945">
                  <c:v>911.38549799999998</c:v>
                </c:pt>
                <c:pt idx="6946">
                  <c:v>911.22674600000005</c:v>
                </c:pt>
                <c:pt idx="6947">
                  <c:v>911.06897000000004</c:v>
                </c:pt>
                <c:pt idx="6948">
                  <c:v>910.89947500000005</c:v>
                </c:pt>
                <c:pt idx="6949">
                  <c:v>910.70648200000005</c:v>
                </c:pt>
                <c:pt idx="6950">
                  <c:v>910.52172900000005</c:v>
                </c:pt>
                <c:pt idx="6951">
                  <c:v>910.34851100000003</c:v>
                </c:pt>
                <c:pt idx="6952">
                  <c:v>910.19421399999999</c:v>
                </c:pt>
                <c:pt idx="6953">
                  <c:v>910.04235800000004</c:v>
                </c:pt>
                <c:pt idx="6954">
                  <c:v>909.86908000000005</c:v>
                </c:pt>
                <c:pt idx="6955">
                  <c:v>909.64904799999999</c:v>
                </c:pt>
                <c:pt idx="6956">
                  <c:v>909.45062299999995</c:v>
                </c:pt>
                <c:pt idx="6957">
                  <c:v>909.34387200000003</c:v>
                </c:pt>
                <c:pt idx="6958">
                  <c:v>909.152466</c:v>
                </c:pt>
                <c:pt idx="6959">
                  <c:v>909.00207499999999</c:v>
                </c:pt>
                <c:pt idx="6960">
                  <c:v>908.80859399999997</c:v>
                </c:pt>
                <c:pt idx="6961">
                  <c:v>908.69268799999998</c:v>
                </c:pt>
                <c:pt idx="6962">
                  <c:v>908.518372</c:v>
                </c:pt>
                <c:pt idx="6963">
                  <c:v>908.34747300000004</c:v>
                </c:pt>
                <c:pt idx="6964">
                  <c:v>908.19885299999999</c:v>
                </c:pt>
                <c:pt idx="6965">
                  <c:v>907.98706100000004</c:v>
                </c:pt>
                <c:pt idx="6966">
                  <c:v>907.80297900000005</c:v>
                </c:pt>
                <c:pt idx="6967">
                  <c:v>907.66955599999994</c:v>
                </c:pt>
                <c:pt idx="6968">
                  <c:v>907.51873799999998</c:v>
                </c:pt>
                <c:pt idx="6969">
                  <c:v>907.37048300000004</c:v>
                </c:pt>
                <c:pt idx="6970">
                  <c:v>907.18817100000001</c:v>
                </c:pt>
                <c:pt idx="6971">
                  <c:v>906.990906</c:v>
                </c:pt>
                <c:pt idx="6972">
                  <c:v>906.79333499999996</c:v>
                </c:pt>
                <c:pt idx="6973">
                  <c:v>906.63983199999996</c:v>
                </c:pt>
                <c:pt idx="6974">
                  <c:v>906.44915800000001</c:v>
                </c:pt>
                <c:pt idx="6975">
                  <c:v>906.28991699999995</c:v>
                </c:pt>
                <c:pt idx="6976">
                  <c:v>906.18731700000001</c:v>
                </c:pt>
                <c:pt idx="6977">
                  <c:v>905.99023399999999</c:v>
                </c:pt>
                <c:pt idx="6978">
                  <c:v>905.79357900000002</c:v>
                </c:pt>
                <c:pt idx="6979">
                  <c:v>905.66400099999998</c:v>
                </c:pt>
                <c:pt idx="6980">
                  <c:v>905.48126200000002</c:v>
                </c:pt>
                <c:pt idx="6981">
                  <c:v>905.30120799999997</c:v>
                </c:pt>
                <c:pt idx="6982">
                  <c:v>905.21807899999999</c:v>
                </c:pt>
                <c:pt idx="6983">
                  <c:v>905.10406499999999</c:v>
                </c:pt>
                <c:pt idx="6984">
                  <c:v>904.97082499999999</c:v>
                </c:pt>
                <c:pt idx="6985">
                  <c:v>904.86096199999997</c:v>
                </c:pt>
                <c:pt idx="6986">
                  <c:v>904.72814900000003</c:v>
                </c:pt>
                <c:pt idx="6987">
                  <c:v>904.57843000000003</c:v>
                </c:pt>
                <c:pt idx="6988">
                  <c:v>904.37561000000005</c:v>
                </c:pt>
                <c:pt idx="6989">
                  <c:v>904.17584199999999</c:v>
                </c:pt>
                <c:pt idx="6990">
                  <c:v>903.90893600000004</c:v>
                </c:pt>
                <c:pt idx="6991">
                  <c:v>903.68670699999996</c:v>
                </c:pt>
                <c:pt idx="6992">
                  <c:v>903.47393799999998</c:v>
                </c:pt>
                <c:pt idx="6993">
                  <c:v>903.22546399999999</c:v>
                </c:pt>
                <c:pt idx="6994">
                  <c:v>903.05407700000001</c:v>
                </c:pt>
                <c:pt idx="6995">
                  <c:v>902.85565199999996</c:v>
                </c:pt>
                <c:pt idx="6996">
                  <c:v>902.58154300000001</c:v>
                </c:pt>
                <c:pt idx="6997">
                  <c:v>902.301514</c:v>
                </c:pt>
                <c:pt idx="6998">
                  <c:v>902.08398399999999</c:v>
                </c:pt>
                <c:pt idx="6999">
                  <c:v>901.92083700000001</c:v>
                </c:pt>
                <c:pt idx="7000">
                  <c:v>901.68682899999999</c:v>
                </c:pt>
                <c:pt idx="7001">
                  <c:v>901.52191200000004</c:v>
                </c:pt>
                <c:pt idx="7002">
                  <c:v>901.24377400000003</c:v>
                </c:pt>
                <c:pt idx="7003">
                  <c:v>901.06268299999999</c:v>
                </c:pt>
                <c:pt idx="7004">
                  <c:v>900.86285399999997</c:v>
                </c:pt>
                <c:pt idx="7005">
                  <c:v>900.659851</c:v>
                </c:pt>
                <c:pt idx="7006">
                  <c:v>900.46545400000002</c:v>
                </c:pt>
                <c:pt idx="7007">
                  <c:v>900.29620399999999</c:v>
                </c:pt>
                <c:pt idx="7008">
                  <c:v>900.15972899999997</c:v>
                </c:pt>
                <c:pt idx="7009">
                  <c:v>900.01245100000006</c:v>
                </c:pt>
                <c:pt idx="7010">
                  <c:v>899.84252900000001</c:v>
                </c:pt>
                <c:pt idx="7011">
                  <c:v>899.67407200000002</c:v>
                </c:pt>
                <c:pt idx="7012">
                  <c:v>899.51171899999997</c:v>
                </c:pt>
                <c:pt idx="7013">
                  <c:v>899.36077899999998</c:v>
                </c:pt>
                <c:pt idx="7014">
                  <c:v>899.16882299999997</c:v>
                </c:pt>
                <c:pt idx="7015">
                  <c:v>899.035706</c:v>
                </c:pt>
                <c:pt idx="7016">
                  <c:v>898.83123799999998</c:v>
                </c:pt>
                <c:pt idx="7017">
                  <c:v>898.70074499999998</c:v>
                </c:pt>
                <c:pt idx="7018">
                  <c:v>898.48315400000001</c:v>
                </c:pt>
                <c:pt idx="7019">
                  <c:v>898.32141100000001</c:v>
                </c:pt>
                <c:pt idx="7020">
                  <c:v>898.13037099999997</c:v>
                </c:pt>
                <c:pt idx="7021">
                  <c:v>897.98297100000002</c:v>
                </c:pt>
                <c:pt idx="7022">
                  <c:v>897.84075900000005</c:v>
                </c:pt>
                <c:pt idx="7023">
                  <c:v>897.63165300000003</c:v>
                </c:pt>
                <c:pt idx="7024">
                  <c:v>897.49285899999995</c:v>
                </c:pt>
                <c:pt idx="7025">
                  <c:v>897.30499299999997</c:v>
                </c:pt>
                <c:pt idx="7026">
                  <c:v>897.15106200000002</c:v>
                </c:pt>
                <c:pt idx="7027">
                  <c:v>897.00250200000005</c:v>
                </c:pt>
                <c:pt idx="7028">
                  <c:v>896.81201199999998</c:v>
                </c:pt>
                <c:pt idx="7029">
                  <c:v>896.60412599999995</c:v>
                </c:pt>
                <c:pt idx="7030">
                  <c:v>896.43841599999996</c:v>
                </c:pt>
                <c:pt idx="7031">
                  <c:v>896.23602300000005</c:v>
                </c:pt>
                <c:pt idx="7032">
                  <c:v>896.08538799999997</c:v>
                </c:pt>
                <c:pt idx="7033">
                  <c:v>895.90252699999996</c:v>
                </c:pt>
                <c:pt idx="7034">
                  <c:v>895.70519999999999</c:v>
                </c:pt>
                <c:pt idx="7035">
                  <c:v>895.518372</c:v>
                </c:pt>
                <c:pt idx="7036">
                  <c:v>895.35613999999998</c:v>
                </c:pt>
                <c:pt idx="7037">
                  <c:v>895.20214799999997</c:v>
                </c:pt>
                <c:pt idx="7038">
                  <c:v>894.99981700000001</c:v>
                </c:pt>
                <c:pt idx="7039">
                  <c:v>894.87158199999999</c:v>
                </c:pt>
                <c:pt idx="7040">
                  <c:v>894.62280299999998</c:v>
                </c:pt>
                <c:pt idx="7041">
                  <c:v>894.48382600000002</c:v>
                </c:pt>
                <c:pt idx="7042">
                  <c:v>894.32751499999995</c:v>
                </c:pt>
                <c:pt idx="7043">
                  <c:v>894.14569100000006</c:v>
                </c:pt>
                <c:pt idx="7044">
                  <c:v>894.03301999999996</c:v>
                </c:pt>
                <c:pt idx="7045">
                  <c:v>893.82379200000003</c:v>
                </c:pt>
                <c:pt idx="7046">
                  <c:v>893.63934300000005</c:v>
                </c:pt>
                <c:pt idx="7047">
                  <c:v>893.44757100000004</c:v>
                </c:pt>
                <c:pt idx="7048">
                  <c:v>893.22326699999996</c:v>
                </c:pt>
                <c:pt idx="7049">
                  <c:v>893.00537099999997</c:v>
                </c:pt>
                <c:pt idx="7050">
                  <c:v>892.80993699999999</c:v>
                </c:pt>
                <c:pt idx="7051">
                  <c:v>892.64764400000001</c:v>
                </c:pt>
                <c:pt idx="7052">
                  <c:v>892.45477300000005</c:v>
                </c:pt>
                <c:pt idx="7053">
                  <c:v>892.28241000000003</c:v>
                </c:pt>
                <c:pt idx="7054">
                  <c:v>892.09509300000002</c:v>
                </c:pt>
                <c:pt idx="7055">
                  <c:v>891.90838599999995</c:v>
                </c:pt>
                <c:pt idx="7056">
                  <c:v>891.79956100000004</c:v>
                </c:pt>
                <c:pt idx="7057">
                  <c:v>891.62676999999996</c:v>
                </c:pt>
                <c:pt idx="7058">
                  <c:v>891.459473</c:v>
                </c:pt>
                <c:pt idx="7059">
                  <c:v>891.28741500000001</c:v>
                </c:pt>
                <c:pt idx="7060">
                  <c:v>891.14123500000005</c:v>
                </c:pt>
                <c:pt idx="7061">
                  <c:v>890.94512899999995</c:v>
                </c:pt>
                <c:pt idx="7062">
                  <c:v>890.79834000000005</c:v>
                </c:pt>
                <c:pt idx="7063">
                  <c:v>890.58282499999996</c:v>
                </c:pt>
                <c:pt idx="7064">
                  <c:v>890.33691399999998</c:v>
                </c:pt>
                <c:pt idx="7065">
                  <c:v>890.20416299999999</c:v>
                </c:pt>
                <c:pt idx="7066">
                  <c:v>890.08557099999996</c:v>
                </c:pt>
                <c:pt idx="7067">
                  <c:v>889.94427499999995</c:v>
                </c:pt>
                <c:pt idx="7068">
                  <c:v>889.74768099999994</c:v>
                </c:pt>
                <c:pt idx="7069">
                  <c:v>889.62676999999996</c:v>
                </c:pt>
                <c:pt idx="7070">
                  <c:v>889.41821300000004</c:v>
                </c:pt>
                <c:pt idx="7071">
                  <c:v>889.27124000000003</c:v>
                </c:pt>
                <c:pt idx="7072">
                  <c:v>889.14031999999997</c:v>
                </c:pt>
                <c:pt idx="7073">
                  <c:v>888.97485400000005</c:v>
                </c:pt>
                <c:pt idx="7074">
                  <c:v>888.74719200000004</c:v>
                </c:pt>
                <c:pt idx="7075">
                  <c:v>888.56182899999999</c:v>
                </c:pt>
                <c:pt idx="7076">
                  <c:v>888.36901899999998</c:v>
                </c:pt>
                <c:pt idx="7077">
                  <c:v>888.16332999999997</c:v>
                </c:pt>
                <c:pt idx="7078">
                  <c:v>887.97216800000001</c:v>
                </c:pt>
                <c:pt idx="7079">
                  <c:v>887.73968500000001</c:v>
                </c:pt>
                <c:pt idx="7080">
                  <c:v>887.55590800000004</c:v>
                </c:pt>
                <c:pt idx="7081">
                  <c:v>887.39593500000001</c:v>
                </c:pt>
                <c:pt idx="7082">
                  <c:v>887.20837400000005</c:v>
                </c:pt>
                <c:pt idx="7083">
                  <c:v>887.01446499999997</c:v>
                </c:pt>
                <c:pt idx="7084">
                  <c:v>886.81378199999995</c:v>
                </c:pt>
                <c:pt idx="7085">
                  <c:v>886.66980000000001</c:v>
                </c:pt>
                <c:pt idx="7086">
                  <c:v>886.46063200000003</c:v>
                </c:pt>
                <c:pt idx="7087">
                  <c:v>886.31042500000001</c:v>
                </c:pt>
                <c:pt idx="7088">
                  <c:v>886.10906999999997</c:v>
                </c:pt>
                <c:pt idx="7089">
                  <c:v>885.94104000000004</c:v>
                </c:pt>
                <c:pt idx="7090">
                  <c:v>885.72650099999998</c:v>
                </c:pt>
                <c:pt idx="7091">
                  <c:v>885.60186799999997</c:v>
                </c:pt>
                <c:pt idx="7092">
                  <c:v>885.423767</c:v>
                </c:pt>
                <c:pt idx="7093">
                  <c:v>885.25158699999997</c:v>
                </c:pt>
                <c:pt idx="7094">
                  <c:v>885.08673099999999</c:v>
                </c:pt>
                <c:pt idx="7095">
                  <c:v>884.94158900000002</c:v>
                </c:pt>
                <c:pt idx="7096">
                  <c:v>884.76348900000005</c:v>
                </c:pt>
                <c:pt idx="7097">
                  <c:v>884.59191899999996</c:v>
                </c:pt>
                <c:pt idx="7098">
                  <c:v>884.40844700000002</c:v>
                </c:pt>
                <c:pt idx="7099">
                  <c:v>884.26086399999997</c:v>
                </c:pt>
                <c:pt idx="7100">
                  <c:v>884.040527</c:v>
                </c:pt>
                <c:pt idx="7101">
                  <c:v>883.85955799999999</c:v>
                </c:pt>
                <c:pt idx="7102">
                  <c:v>883.71142599999996</c:v>
                </c:pt>
                <c:pt idx="7103">
                  <c:v>883.49511700000005</c:v>
                </c:pt>
                <c:pt idx="7104">
                  <c:v>883.32202099999995</c:v>
                </c:pt>
                <c:pt idx="7105">
                  <c:v>883.118652</c:v>
                </c:pt>
                <c:pt idx="7106">
                  <c:v>882.94586200000003</c:v>
                </c:pt>
                <c:pt idx="7107">
                  <c:v>882.71112100000005</c:v>
                </c:pt>
                <c:pt idx="7108">
                  <c:v>882.53436299999998</c:v>
                </c:pt>
                <c:pt idx="7109">
                  <c:v>882.29272500000002</c:v>
                </c:pt>
                <c:pt idx="7110">
                  <c:v>882.17864999999995</c:v>
                </c:pt>
                <c:pt idx="7111">
                  <c:v>881.97454800000003</c:v>
                </c:pt>
                <c:pt idx="7112">
                  <c:v>881.77880900000002</c:v>
                </c:pt>
                <c:pt idx="7113">
                  <c:v>881.64520300000004</c:v>
                </c:pt>
                <c:pt idx="7114">
                  <c:v>881.44531300000006</c:v>
                </c:pt>
                <c:pt idx="7115">
                  <c:v>881.24908400000004</c:v>
                </c:pt>
                <c:pt idx="7116">
                  <c:v>881.02734399999997</c:v>
                </c:pt>
                <c:pt idx="7117">
                  <c:v>880.88989300000003</c:v>
                </c:pt>
                <c:pt idx="7118">
                  <c:v>880.66461200000003</c:v>
                </c:pt>
                <c:pt idx="7119">
                  <c:v>880.48181199999999</c:v>
                </c:pt>
                <c:pt idx="7120">
                  <c:v>880.31433100000004</c:v>
                </c:pt>
                <c:pt idx="7121">
                  <c:v>880.14868200000001</c:v>
                </c:pt>
                <c:pt idx="7122">
                  <c:v>879.98455799999999</c:v>
                </c:pt>
                <c:pt idx="7123">
                  <c:v>879.80658000000005</c:v>
                </c:pt>
                <c:pt idx="7124">
                  <c:v>879.58801300000005</c:v>
                </c:pt>
                <c:pt idx="7125">
                  <c:v>879.46575900000005</c:v>
                </c:pt>
                <c:pt idx="7126">
                  <c:v>879.208618</c:v>
                </c:pt>
                <c:pt idx="7127">
                  <c:v>879.07952899999998</c:v>
                </c:pt>
                <c:pt idx="7128">
                  <c:v>878.87866199999996</c:v>
                </c:pt>
                <c:pt idx="7129">
                  <c:v>878.72558600000002</c:v>
                </c:pt>
                <c:pt idx="7130">
                  <c:v>878.59661900000003</c:v>
                </c:pt>
                <c:pt idx="7131">
                  <c:v>878.42571999999996</c:v>
                </c:pt>
                <c:pt idx="7132">
                  <c:v>878.23266599999999</c:v>
                </c:pt>
                <c:pt idx="7133">
                  <c:v>878.02996800000005</c:v>
                </c:pt>
                <c:pt idx="7134">
                  <c:v>877.84893799999998</c:v>
                </c:pt>
                <c:pt idx="7135">
                  <c:v>877.62554899999998</c:v>
                </c:pt>
                <c:pt idx="7136">
                  <c:v>877.47448699999995</c:v>
                </c:pt>
                <c:pt idx="7137">
                  <c:v>877.29003899999998</c:v>
                </c:pt>
                <c:pt idx="7138">
                  <c:v>877.11364700000001</c:v>
                </c:pt>
                <c:pt idx="7139">
                  <c:v>876.90747099999999</c:v>
                </c:pt>
                <c:pt idx="7140">
                  <c:v>876.78546100000005</c:v>
                </c:pt>
                <c:pt idx="7141">
                  <c:v>876.630493</c:v>
                </c:pt>
                <c:pt idx="7142">
                  <c:v>876.44561799999997</c:v>
                </c:pt>
                <c:pt idx="7143">
                  <c:v>876.26348900000005</c:v>
                </c:pt>
                <c:pt idx="7144">
                  <c:v>876.09551999999996</c:v>
                </c:pt>
                <c:pt idx="7145">
                  <c:v>875.910889</c:v>
                </c:pt>
                <c:pt idx="7146">
                  <c:v>875.73101799999995</c:v>
                </c:pt>
                <c:pt idx="7147">
                  <c:v>875.54937700000005</c:v>
                </c:pt>
                <c:pt idx="7148">
                  <c:v>875.39977999999996</c:v>
                </c:pt>
                <c:pt idx="7149">
                  <c:v>875.22790499999996</c:v>
                </c:pt>
                <c:pt idx="7150">
                  <c:v>875.05468800000006</c:v>
                </c:pt>
                <c:pt idx="7151">
                  <c:v>874.864868</c:v>
                </c:pt>
                <c:pt idx="7152">
                  <c:v>874.66143799999998</c:v>
                </c:pt>
                <c:pt idx="7153">
                  <c:v>874.48571800000002</c:v>
                </c:pt>
                <c:pt idx="7154">
                  <c:v>874.28698699999995</c:v>
                </c:pt>
                <c:pt idx="7155">
                  <c:v>874.09020999999996</c:v>
                </c:pt>
                <c:pt idx="7156">
                  <c:v>873.93566899999996</c:v>
                </c:pt>
                <c:pt idx="7157">
                  <c:v>873.77960199999995</c:v>
                </c:pt>
                <c:pt idx="7158">
                  <c:v>873.69476299999997</c:v>
                </c:pt>
                <c:pt idx="7159">
                  <c:v>873.43127400000003</c:v>
                </c:pt>
                <c:pt idx="7160">
                  <c:v>873.25848399999995</c:v>
                </c:pt>
                <c:pt idx="7161">
                  <c:v>873.08764599999995</c:v>
                </c:pt>
                <c:pt idx="7162">
                  <c:v>872.91821300000004</c:v>
                </c:pt>
                <c:pt idx="7163">
                  <c:v>872.71972700000003</c:v>
                </c:pt>
                <c:pt idx="7164">
                  <c:v>872.54437299999995</c:v>
                </c:pt>
                <c:pt idx="7165">
                  <c:v>872.35968000000003</c:v>
                </c:pt>
                <c:pt idx="7166">
                  <c:v>872.13855000000001</c:v>
                </c:pt>
                <c:pt idx="7167">
                  <c:v>871.97418200000004</c:v>
                </c:pt>
                <c:pt idx="7168">
                  <c:v>871.78472899999997</c:v>
                </c:pt>
                <c:pt idx="7169">
                  <c:v>871.628784</c:v>
                </c:pt>
                <c:pt idx="7170">
                  <c:v>871.47479199999998</c:v>
                </c:pt>
                <c:pt idx="7171">
                  <c:v>871.26391599999999</c:v>
                </c:pt>
                <c:pt idx="7172">
                  <c:v>871.11071800000002</c:v>
                </c:pt>
                <c:pt idx="7173">
                  <c:v>870.98053000000004</c:v>
                </c:pt>
                <c:pt idx="7174">
                  <c:v>870.74896200000001</c:v>
                </c:pt>
                <c:pt idx="7175">
                  <c:v>870.55127000000005</c:v>
                </c:pt>
                <c:pt idx="7176">
                  <c:v>870.42297399999995</c:v>
                </c:pt>
                <c:pt idx="7177">
                  <c:v>870.23913600000003</c:v>
                </c:pt>
                <c:pt idx="7178">
                  <c:v>869.99523899999997</c:v>
                </c:pt>
                <c:pt idx="7179">
                  <c:v>869.82202099999995</c:v>
                </c:pt>
                <c:pt idx="7180">
                  <c:v>869.61822500000005</c:v>
                </c:pt>
                <c:pt idx="7181">
                  <c:v>869.47021500000005</c:v>
                </c:pt>
                <c:pt idx="7182">
                  <c:v>869.30078100000003</c:v>
                </c:pt>
                <c:pt idx="7183">
                  <c:v>869.16870100000006</c:v>
                </c:pt>
                <c:pt idx="7184">
                  <c:v>868.98773200000005</c:v>
                </c:pt>
                <c:pt idx="7185">
                  <c:v>868.78265399999998</c:v>
                </c:pt>
                <c:pt idx="7186">
                  <c:v>868.63214100000005</c:v>
                </c:pt>
                <c:pt idx="7187">
                  <c:v>868.48956299999998</c:v>
                </c:pt>
                <c:pt idx="7188">
                  <c:v>868.32690400000001</c:v>
                </c:pt>
                <c:pt idx="7189">
                  <c:v>868.16241500000001</c:v>
                </c:pt>
                <c:pt idx="7190">
                  <c:v>868.00250200000005</c:v>
                </c:pt>
                <c:pt idx="7191">
                  <c:v>867.78472899999997</c:v>
                </c:pt>
                <c:pt idx="7192">
                  <c:v>867.61901899999998</c:v>
                </c:pt>
                <c:pt idx="7193">
                  <c:v>867.45941200000004</c:v>
                </c:pt>
                <c:pt idx="7194">
                  <c:v>867.23290999999995</c:v>
                </c:pt>
                <c:pt idx="7195">
                  <c:v>867.03942900000004</c:v>
                </c:pt>
                <c:pt idx="7196">
                  <c:v>866.84619099999998</c:v>
                </c:pt>
                <c:pt idx="7197">
                  <c:v>866.67864999999995</c:v>
                </c:pt>
                <c:pt idx="7198">
                  <c:v>866.50500499999998</c:v>
                </c:pt>
                <c:pt idx="7199">
                  <c:v>866.32080099999996</c:v>
                </c:pt>
                <c:pt idx="7200">
                  <c:v>866.14343299999996</c:v>
                </c:pt>
                <c:pt idx="7201">
                  <c:v>866.03961200000003</c:v>
                </c:pt>
                <c:pt idx="7202">
                  <c:v>865.81805399999996</c:v>
                </c:pt>
                <c:pt idx="7203">
                  <c:v>865.65270999999996</c:v>
                </c:pt>
                <c:pt idx="7204">
                  <c:v>865.48071300000004</c:v>
                </c:pt>
                <c:pt idx="7205">
                  <c:v>865.293274</c:v>
                </c:pt>
                <c:pt idx="7206">
                  <c:v>865.18078600000001</c:v>
                </c:pt>
                <c:pt idx="7207">
                  <c:v>864.95953399999996</c:v>
                </c:pt>
                <c:pt idx="7208">
                  <c:v>864.74237100000005</c:v>
                </c:pt>
                <c:pt idx="7209">
                  <c:v>864.58081100000004</c:v>
                </c:pt>
                <c:pt idx="7210">
                  <c:v>864.37817399999994</c:v>
                </c:pt>
                <c:pt idx="7211">
                  <c:v>864.19354199999998</c:v>
                </c:pt>
                <c:pt idx="7212">
                  <c:v>864.02685499999995</c:v>
                </c:pt>
                <c:pt idx="7213">
                  <c:v>863.84759499999996</c:v>
                </c:pt>
                <c:pt idx="7214">
                  <c:v>863.63140899999996</c:v>
                </c:pt>
                <c:pt idx="7215">
                  <c:v>863.46380599999998</c:v>
                </c:pt>
                <c:pt idx="7216">
                  <c:v>863.28271500000005</c:v>
                </c:pt>
                <c:pt idx="7217">
                  <c:v>863.12097200000005</c:v>
                </c:pt>
                <c:pt idx="7218">
                  <c:v>862.95929000000001</c:v>
                </c:pt>
                <c:pt idx="7219">
                  <c:v>862.75256300000001</c:v>
                </c:pt>
                <c:pt idx="7220">
                  <c:v>862.63775599999997</c:v>
                </c:pt>
                <c:pt idx="7221">
                  <c:v>862.46813999999995</c:v>
                </c:pt>
                <c:pt idx="7222">
                  <c:v>862.34399399999995</c:v>
                </c:pt>
                <c:pt idx="7223">
                  <c:v>862.147156</c:v>
                </c:pt>
                <c:pt idx="7224">
                  <c:v>861.93615699999998</c:v>
                </c:pt>
                <c:pt idx="7225">
                  <c:v>861.76763900000003</c:v>
                </c:pt>
                <c:pt idx="7226">
                  <c:v>861.59912099999997</c:v>
                </c:pt>
                <c:pt idx="7227">
                  <c:v>861.46643099999994</c:v>
                </c:pt>
                <c:pt idx="7228">
                  <c:v>861.21130400000004</c:v>
                </c:pt>
                <c:pt idx="7229">
                  <c:v>861.02142300000003</c:v>
                </c:pt>
                <c:pt idx="7230">
                  <c:v>860.83978300000001</c:v>
                </c:pt>
                <c:pt idx="7231">
                  <c:v>860.68804899999998</c:v>
                </c:pt>
                <c:pt idx="7232">
                  <c:v>860.49517800000001</c:v>
                </c:pt>
                <c:pt idx="7233">
                  <c:v>860.33544900000004</c:v>
                </c:pt>
                <c:pt idx="7234">
                  <c:v>860.14111300000002</c:v>
                </c:pt>
                <c:pt idx="7235">
                  <c:v>859.96563700000002</c:v>
                </c:pt>
                <c:pt idx="7236">
                  <c:v>859.80108600000005</c:v>
                </c:pt>
                <c:pt idx="7237">
                  <c:v>859.62652600000001</c:v>
                </c:pt>
                <c:pt idx="7238">
                  <c:v>859.47369400000002</c:v>
                </c:pt>
                <c:pt idx="7239">
                  <c:v>859.28802499999995</c:v>
                </c:pt>
                <c:pt idx="7240">
                  <c:v>859.092896</c:v>
                </c:pt>
                <c:pt idx="7241">
                  <c:v>858.91949499999998</c:v>
                </c:pt>
                <c:pt idx="7242">
                  <c:v>858.76220699999999</c:v>
                </c:pt>
                <c:pt idx="7243">
                  <c:v>858.60961899999995</c:v>
                </c:pt>
                <c:pt idx="7244">
                  <c:v>858.38824499999998</c:v>
                </c:pt>
                <c:pt idx="7245">
                  <c:v>858.230774</c:v>
                </c:pt>
                <c:pt idx="7246">
                  <c:v>858.06286599999999</c:v>
                </c:pt>
                <c:pt idx="7247">
                  <c:v>857.82104500000003</c:v>
                </c:pt>
                <c:pt idx="7248">
                  <c:v>857.65136700000005</c:v>
                </c:pt>
                <c:pt idx="7249">
                  <c:v>857.47772199999997</c:v>
                </c:pt>
                <c:pt idx="7250">
                  <c:v>857.28851299999997</c:v>
                </c:pt>
                <c:pt idx="7251">
                  <c:v>857.099243</c:v>
                </c:pt>
                <c:pt idx="7252">
                  <c:v>856.94665499999996</c:v>
                </c:pt>
                <c:pt idx="7253">
                  <c:v>856.77807600000006</c:v>
                </c:pt>
                <c:pt idx="7254">
                  <c:v>856.59167500000001</c:v>
                </c:pt>
                <c:pt idx="7255">
                  <c:v>856.42443800000001</c:v>
                </c:pt>
                <c:pt idx="7256">
                  <c:v>856.27081299999998</c:v>
                </c:pt>
                <c:pt idx="7257">
                  <c:v>856.12854000000004</c:v>
                </c:pt>
                <c:pt idx="7258">
                  <c:v>856.03241000000003</c:v>
                </c:pt>
                <c:pt idx="7259">
                  <c:v>855.80755599999998</c:v>
                </c:pt>
                <c:pt idx="7260">
                  <c:v>855.698486</c:v>
                </c:pt>
                <c:pt idx="7261">
                  <c:v>855.50714100000005</c:v>
                </c:pt>
                <c:pt idx="7262">
                  <c:v>855.33734100000004</c:v>
                </c:pt>
                <c:pt idx="7263">
                  <c:v>855.14801</c:v>
                </c:pt>
                <c:pt idx="7264">
                  <c:v>854.92846699999996</c:v>
                </c:pt>
                <c:pt idx="7265">
                  <c:v>854.76763900000003</c:v>
                </c:pt>
                <c:pt idx="7266">
                  <c:v>854.57318099999998</c:v>
                </c:pt>
                <c:pt idx="7267">
                  <c:v>854.36792000000003</c:v>
                </c:pt>
                <c:pt idx="7268">
                  <c:v>854.21966599999996</c:v>
                </c:pt>
                <c:pt idx="7269">
                  <c:v>854.04376200000002</c:v>
                </c:pt>
                <c:pt idx="7270">
                  <c:v>853.78338599999995</c:v>
                </c:pt>
                <c:pt idx="7271">
                  <c:v>853.60308799999996</c:v>
                </c:pt>
                <c:pt idx="7272">
                  <c:v>853.47125200000005</c:v>
                </c:pt>
                <c:pt idx="7273">
                  <c:v>853.27880900000002</c:v>
                </c:pt>
                <c:pt idx="7274">
                  <c:v>853.15380900000002</c:v>
                </c:pt>
                <c:pt idx="7275">
                  <c:v>852.99377400000003</c:v>
                </c:pt>
                <c:pt idx="7276">
                  <c:v>852.817139</c:v>
                </c:pt>
                <c:pt idx="7277">
                  <c:v>852.68780500000003</c:v>
                </c:pt>
                <c:pt idx="7278">
                  <c:v>852.53112799999997</c:v>
                </c:pt>
                <c:pt idx="7279">
                  <c:v>852.333618</c:v>
                </c:pt>
                <c:pt idx="7280">
                  <c:v>852.15112299999998</c:v>
                </c:pt>
                <c:pt idx="7281">
                  <c:v>851.96936000000005</c:v>
                </c:pt>
                <c:pt idx="7282">
                  <c:v>851.79571499999997</c:v>
                </c:pt>
                <c:pt idx="7283">
                  <c:v>851.59789999999998</c:v>
                </c:pt>
                <c:pt idx="7284">
                  <c:v>851.42169200000001</c:v>
                </c:pt>
                <c:pt idx="7285">
                  <c:v>851.25866699999995</c:v>
                </c:pt>
                <c:pt idx="7286">
                  <c:v>851.06964100000005</c:v>
                </c:pt>
                <c:pt idx="7287">
                  <c:v>850.94268799999998</c:v>
                </c:pt>
                <c:pt idx="7288">
                  <c:v>850.78326400000003</c:v>
                </c:pt>
                <c:pt idx="7289">
                  <c:v>850.63067599999999</c:v>
                </c:pt>
                <c:pt idx="7290">
                  <c:v>850.45306400000004</c:v>
                </c:pt>
                <c:pt idx="7291">
                  <c:v>850.26953100000003</c:v>
                </c:pt>
                <c:pt idx="7292">
                  <c:v>850.08673099999999</c:v>
                </c:pt>
                <c:pt idx="7293">
                  <c:v>849.89941399999998</c:v>
                </c:pt>
                <c:pt idx="7294">
                  <c:v>849.72113000000002</c:v>
                </c:pt>
                <c:pt idx="7295">
                  <c:v>849.55297900000005</c:v>
                </c:pt>
                <c:pt idx="7296">
                  <c:v>849.35540800000001</c:v>
                </c:pt>
                <c:pt idx="7297">
                  <c:v>849.18402100000003</c:v>
                </c:pt>
                <c:pt idx="7298">
                  <c:v>849.07257100000004</c:v>
                </c:pt>
                <c:pt idx="7299">
                  <c:v>848.88958700000001</c:v>
                </c:pt>
                <c:pt idx="7300">
                  <c:v>848.72717299999999</c:v>
                </c:pt>
                <c:pt idx="7301">
                  <c:v>848.60333300000002</c:v>
                </c:pt>
                <c:pt idx="7302">
                  <c:v>848.37188700000002</c:v>
                </c:pt>
                <c:pt idx="7303">
                  <c:v>848.16223100000002</c:v>
                </c:pt>
                <c:pt idx="7304">
                  <c:v>848.00762899999995</c:v>
                </c:pt>
                <c:pt idx="7305">
                  <c:v>847.828979</c:v>
                </c:pt>
                <c:pt idx="7306">
                  <c:v>847.59082000000001</c:v>
                </c:pt>
                <c:pt idx="7307">
                  <c:v>847.44836399999997</c:v>
                </c:pt>
                <c:pt idx="7308">
                  <c:v>847.24255400000004</c:v>
                </c:pt>
                <c:pt idx="7309">
                  <c:v>847.07275400000003</c:v>
                </c:pt>
                <c:pt idx="7310">
                  <c:v>846.88732900000002</c:v>
                </c:pt>
                <c:pt idx="7311">
                  <c:v>846.71276899999998</c:v>
                </c:pt>
                <c:pt idx="7312">
                  <c:v>846.52349900000002</c:v>
                </c:pt>
                <c:pt idx="7313">
                  <c:v>846.39215100000001</c:v>
                </c:pt>
                <c:pt idx="7314">
                  <c:v>846.21331799999996</c:v>
                </c:pt>
                <c:pt idx="7315">
                  <c:v>846.03546100000005</c:v>
                </c:pt>
                <c:pt idx="7316">
                  <c:v>845.83099400000003</c:v>
                </c:pt>
                <c:pt idx="7317">
                  <c:v>845.67010500000004</c:v>
                </c:pt>
                <c:pt idx="7318">
                  <c:v>845.45459000000005</c:v>
                </c:pt>
                <c:pt idx="7319">
                  <c:v>845.282104</c:v>
                </c:pt>
                <c:pt idx="7320">
                  <c:v>845.09606900000006</c:v>
                </c:pt>
                <c:pt idx="7321">
                  <c:v>844.88983199999996</c:v>
                </c:pt>
                <c:pt idx="7322">
                  <c:v>844.67364499999996</c:v>
                </c:pt>
                <c:pt idx="7323">
                  <c:v>844.47283900000002</c:v>
                </c:pt>
                <c:pt idx="7324">
                  <c:v>844.30011000000002</c:v>
                </c:pt>
                <c:pt idx="7325">
                  <c:v>844.15673800000002</c:v>
                </c:pt>
                <c:pt idx="7326">
                  <c:v>843.97314500000005</c:v>
                </c:pt>
                <c:pt idx="7327">
                  <c:v>843.76959199999999</c:v>
                </c:pt>
                <c:pt idx="7328">
                  <c:v>843.61859100000004</c:v>
                </c:pt>
                <c:pt idx="7329">
                  <c:v>843.444885</c:v>
                </c:pt>
                <c:pt idx="7330">
                  <c:v>843.33123799999998</c:v>
                </c:pt>
                <c:pt idx="7331">
                  <c:v>843.18505900000002</c:v>
                </c:pt>
                <c:pt idx="7332">
                  <c:v>842.99145499999997</c:v>
                </c:pt>
                <c:pt idx="7333">
                  <c:v>842.85076900000001</c:v>
                </c:pt>
                <c:pt idx="7334">
                  <c:v>842.71246299999996</c:v>
                </c:pt>
                <c:pt idx="7335">
                  <c:v>842.55578600000001</c:v>
                </c:pt>
                <c:pt idx="7336">
                  <c:v>842.36914100000001</c:v>
                </c:pt>
                <c:pt idx="7337">
                  <c:v>842.16247599999997</c:v>
                </c:pt>
                <c:pt idx="7338">
                  <c:v>842.011841</c:v>
                </c:pt>
                <c:pt idx="7339">
                  <c:v>841.83734100000004</c:v>
                </c:pt>
                <c:pt idx="7340">
                  <c:v>841.63555899999994</c:v>
                </c:pt>
                <c:pt idx="7341">
                  <c:v>841.49462900000003</c:v>
                </c:pt>
                <c:pt idx="7342">
                  <c:v>841.32934599999999</c:v>
                </c:pt>
                <c:pt idx="7343">
                  <c:v>841.15039100000001</c:v>
                </c:pt>
                <c:pt idx="7344">
                  <c:v>840.978027</c:v>
                </c:pt>
                <c:pt idx="7345">
                  <c:v>840.76702899999998</c:v>
                </c:pt>
                <c:pt idx="7346">
                  <c:v>840.62969999999996</c:v>
                </c:pt>
                <c:pt idx="7347">
                  <c:v>840.45141599999999</c:v>
                </c:pt>
                <c:pt idx="7348">
                  <c:v>840.20611599999995</c:v>
                </c:pt>
                <c:pt idx="7349">
                  <c:v>840.056152</c:v>
                </c:pt>
                <c:pt idx="7350">
                  <c:v>839.84851100000003</c:v>
                </c:pt>
                <c:pt idx="7351">
                  <c:v>839.64685099999997</c:v>
                </c:pt>
                <c:pt idx="7352">
                  <c:v>839.45617700000003</c:v>
                </c:pt>
                <c:pt idx="7353">
                  <c:v>839.26910399999997</c:v>
                </c:pt>
                <c:pt idx="7354">
                  <c:v>839.09722899999997</c:v>
                </c:pt>
                <c:pt idx="7355">
                  <c:v>838.953125</c:v>
                </c:pt>
                <c:pt idx="7356">
                  <c:v>838.77795400000002</c:v>
                </c:pt>
                <c:pt idx="7357">
                  <c:v>838.62493900000004</c:v>
                </c:pt>
                <c:pt idx="7358">
                  <c:v>838.47796600000004</c:v>
                </c:pt>
                <c:pt idx="7359">
                  <c:v>838.33300799999995</c:v>
                </c:pt>
                <c:pt idx="7360">
                  <c:v>838.15795900000001</c:v>
                </c:pt>
                <c:pt idx="7361">
                  <c:v>837.96044900000004</c:v>
                </c:pt>
                <c:pt idx="7362">
                  <c:v>837.80651899999998</c:v>
                </c:pt>
                <c:pt idx="7363">
                  <c:v>837.61377000000005</c:v>
                </c:pt>
                <c:pt idx="7364">
                  <c:v>837.42327899999998</c:v>
                </c:pt>
                <c:pt idx="7365">
                  <c:v>837.23486300000002</c:v>
                </c:pt>
                <c:pt idx="7366">
                  <c:v>837.10076900000001</c:v>
                </c:pt>
                <c:pt idx="7367">
                  <c:v>836.90301499999998</c:v>
                </c:pt>
                <c:pt idx="7368">
                  <c:v>836.74054000000001</c:v>
                </c:pt>
                <c:pt idx="7369">
                  <c:v>836.61090100000001</c:v>
                </c:pt>
                <c:pt idx="7370">
                  <c:v>836.43621800000005</c:v>
                </c:pt>
                <c:pt idx="7371">
                  <c:v>836.28192100000001</c:v>
                </c:pt>
                <c:pt idx="7372">
                  <c:v>836.04156499999999</c:v>
                </c:pt>
                <c:pt idx="7373">
                  <c:v>835.87847899999997</c:v>
                </c:pt>
                <c:pt idx="7374">
                  <c:v>835.64471400000002</c:v>
                </c:pt>
                <c:pt idx="7375">
                  <c:v>835.46612500000003</c:v>
                </c:pt>
                <c:pt idx="7376">
                  <c:v>835.261169</c:v>
                </c:pt>
                <c:pt idx="7377">
                  <c:v>835.113159</c:v>
                </c:pt>
                <c:pt idx="7378">
                  <c:v>834.98779300000001</c:v>
                </c:pt>
                <c:pt idx="7379">
                  <c:v>834.78143299999999</c:v>
                </c:pt>
                <c:pt idx="7380">
                  <c:v>834.604919</c:v>
                </c:pt>
                <c:pt idx="7381">
                  <c:v>834.40734899999995</c:v>
                </c:pt>
                <c:pt idx="7382">
                  <c:v>834.20703100000003</c:v>
                </c:pt>
                <c:pt idx="7383">
                  <c:v>834.058044</c:v>
                </c:pt>
                <c:pt idx="7384">
                  <c:v>833.84844999999996</c:v>
                </c:pt>
                <c:pt idx="7385">
                  <c:v>833.70581100000004</c:v>
                </c:pt>
                <c:pt idx="7386">
                  <c:v>833.56500200000005</c:v>
                </c:pt>
                <c:pt idx="7387">
                  <c:v>833.34198000000004</c:v>
                </c:pt>
                <c:pt idx="7388">
                  <c:v>833.20989999999995</c:v>
                </c:pt>
                <c:pt idx="7389">
                  <c:v>833.03936799999997</c:v>
                </c:pt>
                <c:pt idx="7390">
                  <c:v>832.85626200000002</c:v>
                </c:pt>
                <c:pt idx="7391">
                  <c:v>832.72210700000005</c:v>
                </c:pt>
                <c:pt idx="7392">
                  <c:v>832.50122099999999</c:v>
                </c:pt>
                <c:pt idx="7393">
                  <c:v>832.31750499999998</c:v>
                </c:pt>
                <c:pt idx="7394">
                  <c:v>832.17755099999999</c:v>
                </c:pt>
                <c:pt idx="7395">
                  <c:v>832.00561500000003</c:v>
                </c:pt>
                <c:pt idx="7396">
                  <c:v>831.80822799999999</c:v>
                </c:pt>
                <c:pt idx="7397">
                  <c:v>831.61364700000001</c:v>
                </c:pt>
                <c:pt idx="7398">
                  <c:v>831.40930200000003</c:v>
                </c:pt>
                <c:pt idx="7399">
                  <c:v>831.27179000000001</c:v>
                </c:pt>
                <c:pt idx="7400">
                  <c:v>831.06091300000003</c:v>
                </c:pt>
                <c:pt idx="7401">
                  <c:v>830.88568099999998</c:v>
                </c:pt>
                <c:pt idx="7402">
                  <c:v>830.738831</c:v>
                </c:pt>
                <c:pt idx="7403">
                  <c:v>830.53192100000001</c:v>
                </c:pt>
                <c:pt idx="7404">
                  <c:v>830.34283400000004</c:v>
                </c:pt>
                <c:pt idx="7405">
                  <c:v>830.12939500000005</c:v>
                </c:pt>
                <c:pt idx="7406">
                  <c:v>829.99023399999999</c:v>
                </c:pt>
                <c:pt idx="7407">
                  <c:v>829.78283699999997</c:v>
                </c:pt>
                <c:pt idx="7408">
                  <c:v>829.629639</c:v>
                </c:pt>
                <c:pt idx="7409">
                  <c:v>829.43365500000004</c:v>
                </c:pt>
                <c:pt idx="7410">
                  <c:v>829.27246100000002</c:v>
                </c:pt>
                <c:pt idx="7411">
                  <c:v>829.08081100000004</c:v>
                </c:pt>
                <c:pt idx="7412">
                  <c:v>828.92132600000002</c:v>
                </c:pt>
                <c:pt idx="7413">
                  <c:v>828.74816899999996</c:v>
                </c:pt>
                <c:pt idx="7414">
                  <c:v>828.54724099999999</c:v>
                </c:pt>
                <c:pt idx="7415">
                  <c:v>828.38104199999998</c:v>
                </c:pt>
                <c:pt idx="7416">
                  <c:v>828.19531199999994</c:v>
                </c:pt>
                <c:pt idx="7417">
                  <c:v>828.01989700000001</c:v>
                </c:pt>
                <c:pt idx="7418">
                  <c:v>827.81860400000005</c:v>
                </c:pt>
                <c:pt idx="7419">
                  <c:v>827.65234399999997</c:v>
                </c:pt>
                <c:pt idx="7420">
                  <c:v>827.47332800000004</c:v>
                </c:pt>
                <c:pt idx="7421">
                  <c:v>827.27685499999995</c:v>
                </c:pt>
                <c:pt idx="7422">
                  <c:v>827.07806400000004</c:v>
                </c:pt>
                <c:pt idx="7423">
                  <c:v>826.87738000000002</c:v>
                </c:pt>
                <c:pt idx="7424">
                  <c:v>826.76385500000004</c:v>
                </c:pt>
                <c:pt idx="7425">
                  <c:v>826.57855199999995</c:v>
                </c:pt>
                <c:pt idx="7426">
                  <c:v>826.402466</c:v>
                </c:pt>
                <c:pt idx="7427">
                  <c:v>826.18579099999999</c:v>
                </c:pt>
                <c:pt idx="7428">
                  <c:v>826.021118</c:v>
                </c:pt>
                <c:pt idx="7429">
                  <c:v>825.86462400000005</c:v>
                </c:pt>
                <c:pt idx="7430">
                  <c:v>825.64324999999997</c:v>
                </c:pt>
                <c:pt idx="7431">
                  <c:v>825.53192100000001</c:v>
                </c:pt>
                <c:pt idx="7432">
                  <c:v>825.37152100000003</c:v>
                </c:pt>
                <c:pt idx="7433">
                  <c:v>825.21252400000003</c:v>
                </c:pt>
                <c:pt idx="7434">
                  <c:v>825.09521500000005</c:v>
                </c:pt>
                <c:pt idx="7435">
                  <c:v>824.94653300000004</c:v>
                </c:pt>
                <c:pt idx="7436">
                  <c:v>824.68609600000002</c:v>
                </c:pt>
                <c:pt idx="7437">
                  <c:v>824.49285899999995</c:v>
                </c:pt>
                <c:pt idx="7438">
                  <c:v>824.34582499999999</c:v>
                </c:pt>
                <c:pt idx="7439">
                  <c:v>824.11016800000004</c:v>
                </c:pt>
                <c:pt idx="7440">
                  <c:v>823.94689900000003</c:v>
                </c:pt>
                <c:pt idx="7441">
                  <c:v>823.81323199999997</c:v>
                </c:pt>
                <c:pt idx="7442">
                  <c:v>823.63562000000002</c:v>
                </c:pt>
                <c:pt idx="7443">
                  <c:v>823.43432600000006</c:v>
                </c:pt>
                <c:pt idx="7444">
                  <c:v>823.26135299999999</c:v>
                </c:pt>
                <c:pt idx="7445">
                  <c:v>823.06311000000005</c:v>
                </c:pt>
                <c:pt idx="7446">
                  <c:v>822.88970900000004</c:v>
                </c:pt>
                <c:pt idx="7447">
                  <c:v>822.72796600000004</c:v>
                </c:pt>
                <c:pt idx="7448">
                  <c:v>822.54193099999998</c:v>
                </c:pt>
                <c:pt idx="7449">
                  <c:v>822.35974099999999</c:v>
                </c:pt>
                <c:pt idx="7450">
                  <c:v>822.17236300000002</c:v>
                </c:pt>
                <c:pt idx="7451">
                  <c:v>821.96466099999998</c:v>
                </c:pt>
                <c:pt idx="7452">
                  <c:v>821.84985400000005</c:v>
                </c:pt>
                <c:pt idx="7453">
                  <c:v>821.682861</c:v>
                </c:pt>
                <c:pt idx="7454">
                  <c:v>821.52819799999997</c:v>
                </c:pt>
                <c:pt idx="7455">
                  <c:v>821.32873500000005</c:v>
                </c:pt>
                <c:pt idx="7456">
                  <c:v>821.20568800000001</c:v>
                </c:pt>
                <c:pt idx="7457">
                  <c:v>820.98937999999998</c:v>
                </c:pt>
                <c:pt idx="7458">
                  <c:v>820.86688200000003</c:v>
                </c:pt>
                <c:pt idx="7459">
                  <c:v>820.68847700000003</c:v>
                </c:pt>
                <c:pt idx="7460">
                  <c:v>820.496399</c:v>
                </c:pt>
                <c:pt idx="7461">
                  <c:v>820.33630400000004</c:v>
                </c:pt>
                <c:pt idx="7462">
                  <c:v>820.15252699999996</c:v>
                </c:pt>
                <c:pt idx="7463">
                  <c:v>819.98199499999998</c:v>
                </c:pt>
                <c:pt idx="7464">
                  <c:v>819.79840100000001</c:v>
                </c:pt>
                <c:pt idx="7465">
                  <c:v>819.60345500000005</c:v>
                </c:pt>
                <c:pt idx="7466">
                  <c:v>819.43670699999996</c:v>
                </c:pt>
                <c:pt idx="7467">
                  <c:v>819.27972399999999</c:v>
                </c:pt>
                <c:pt idx="7468">
                  <c:v>819.12738000000002</c:v>
                </c:pt>
                <c:pt idx="7469">
                  <c:v>818.951233</c:v>
                </c:pt>
                <c:pt idx="7470">
                  <c:v>818.77770999999996</c:v>
                </c:pt>
                <c:pt idx="7471">
                  <c:v>818.57714799999997</c:v>
                </c:pt>
                <c:pt idx="7472">
                  <c:v>818.39050299999997</c:v>
                </c:pt>
                <c:pt idx="7473">
                  <c:v>818.25866699999995</c:v>
                </c:pt>
                <c:pt idx="7474">
                  <c:v>818.05535899999995</c:v>
                </c:pt>
                <c:pt idx="7475">
                  <c:v>817.85217299999999</c:v>
                </c:pt>
                <c:pt idx="7476">
                  <c:v>817.68347200000005</c:v>
                </c:pt>
                <c:pt idx="7477">
                  <c:v>817.48999000000003</c:v>
                </c:pt>
                <c:pt idx="7478">
                  <c:v>817.31146200000001</c:v>
                </c:pt>
                <c:pt idx="7479">
                  <c:v>817.10363800000005</c:v>
                </c:pt>
                <c:pt idx="7480">
                  <c:v>816.94189500000005</c:v>
                </c:pt>
                <c:pt idx="7481">
                  <c:v>816.76934800000004</c:v>
                </c:pt>
                <c:pt idx="7482">
                  <c:v>816.55242899999996</c:v>
                </c:pt>
                <c:pt idx="7483">
                  <c:v>816.397156</c:v>
                </c:pt>
                <c:pt idx="7484">
                  <c:v>816.24194299999999</c:v>
                </c:pt>
                <c:pt idx="7485">
                  <c:v>816.11749299999997</c:v>
                </c:pt>
                <c:pt idx="7486">
                  <c:v>815.942993</c:v>
                </c:pt>
                <c:pt idx="7487">
                  <c:v>815.78369099999998</c:v>
                </c:pt>
                <c:pt idx="7488">
                  <c:v>815.55627400000003</c:v>
                </c:pt>
                <c:pt idx="7489">
                  <c:v>815.38445999999999</c:v>
                </c:pt>
                <c:pt idx="7490">
                  <c:v>815.176331</c:v>
                </c:pt>
                <c:pt idx="7491">
                  <c:v>815.00195299999996</c:v>
                </c:pt>
                <c:pt idx="7492">
                  <c:v>814.77301</c:v>
                </c:pt>
                <c:pt idx="7493">
                  <c:v>814.588257</c:v>
                </c:pt>
                <c:pt idx="7494">
                  <c:v>814.365723</c:v>
                </c:pt>
                <c:pt idx="7495">
                  <c:v>814.21203600000001</c:v>
                </c:pt>
                <c:pt idx="7496">
                  <c:v>814.04742399999998</c:v>
                </c:pt>
                <c:pt idx="7497">
                  <c:v>813.96844499999997</c:v>
                </c:pt>
                <c:pt idx="7498">
                  <c:v>813.81219499999997</c:v>
                </c:pt>
                <c:pt idx="7499">
                  <c:v>813.67742899999996</c:v>
                </c:pt>
                <c:pt idx="7500">
                  <c:v>813.51684599999999</c:v>
                </c:pt>
                <c:pt idx="7501">
                  <c:v>813.37530500000003</c:v>
                </c:pt>
                <c:pt idx="7502">
                  <c:v>813.215149</c:v>
                </c:pt>
                <c:pt idx="7503">
                  <c:v>813.03027299999997</c:v>
                </c:pt>
                <c:pt idx="7504">
                  <c:v>812.84741199999996</c:v>
                </c:pt>
                <c:pt idx="7505">
                  <c:v>812.67108199999996</c:v>
                </c:pt>
                <c:pt idx="7506">
                  <c:v>812.50158699999997</c:v>
                </c:pt>
                <c:pt idx="7507">
                  <c:v>812.34283400000004</c:v>
                </c:pt>
                <c:pt idx="7508">
                  <c:v>812.13879399999996</c:v>
                </c:pt>
                <c:pt idx="7509">
                  <c:v>811.97418200000004</c:v>
                </c:pt>
                <c:pt idx="7510">
                  <c:v>811.77429199999995</c:v>
                </c:pt>
                <c:pt idx="7511">
                  <c:v>811.60858199999996</c:v>
                </c:pt>
                <c:pt idx="7512">
                  <c:v>811.421875</c:v>
                </c:pt>
                <c:pt idx="7513">
                  <c:v>811.25414999999998</c:v>
                </c:pt>
                <c:pt idx="7514">
                  <c:v>811.06939699999998</c:v>
                </c:pt>
                <c:pt idx="7515">
                  <c:v>810.86779799999999</c:v>
                </c:pt>
                <c:pt idx="7516">
                  <c:v>810.69616699999995</c:v>
                </c:pt>
                <c:pt idx="7517">
                  <c:v>810.50531000000001</c:v>
                </c:pt>
                <c:pt idx="7518">
                  <c:v>810.32488999999998</c:v>
                </c:pt>
                <c:pt idx="7519">
                  <c:v>810.10839799999997</c:v>
                </c:pt>
                <c:pt idx="7520">
                  <c:v>809.95306400000004</c:v>
                </c:pt>
                <c:pt idx="7521">
                  <c:v>809.774902</c:v>
                </c:pt>
                <c:pt idx="7522">
                  <c:v>809.57507299999997</c:v>
                </c:pt>
                <c:pt idx="7523">
                  <c:v>809.41888400000005</c:v>
                </c:pt>
                <c:pt idx="7524">
                  <c:v>809.25317399999994</c:v>
                </c:pt>
                <c:pt idx="7525">
                  <c:v>809.053223</c:v>
                </c:pt>
                <c:pt idx="7526">
                  <c:v>808.90655500000003</c:v>
                </c:pt>
                <c:pt idx="7527">
                  <c:v>808.745544</c:v>
                </c:pt>
                <c:pt idx="7528">
                  <c:v>808.57116699999995</c:v>
                </c:pt>
                <c:pt idx="7529">
                  <c:v>808.399719</c:v>
                </c:pt>
                <c:pt idx="7530">
                  <c:v>808.20477300000005</c:v>
                </c:pt>
                <c:pt idx="7531">
                  <c:v>808.04571499999997</c:v>
                </c:pt>
                <c:pt idx="7532">
                  <c:v>807.85290499999996</c:v>
                </c:pt>
                <c:pt idx="7533">
                  <c:v>807.68188499999997</c:v>
                </c:pt>
                <c:pt idx="7534">
                  <c:v>807.51458700000001</c:v>
                </c:pt>
                <c:pt idx="7535">
                  <c:v>807.37103300000001</c:v>
                </c:pt>
                <c:pt idx="7536">
                  <c:v>807.18872099999999</c:v>
                </c:pt>
                <c:pt idx="7537">
                  <c:v>807.01281700000004</c:v>
                </c:pt>
                <c:pt idx="7538">
                  <c:v>806.84918200000004</c:v>
                </c:pt>
                <c:pt idx="7539">
                  <c:v>806.64904799999999</c:v>
                </c:pt>
                <c:pt idx="7540">
                  <c:v>806.50024399999995</c:v>
                </c:pt>
                <c:pt idx="7541">
                  <c:v>806.33239700000001</c:v>
                </c:pt>
                <c:pt idx="7542">
                  <c:v>806.144226</c:v>
                </c:pt>
                <c:pt idx="7543">
                  <c:v>805.95849599999997</c:v>
                </c:pt>
                <c:pt idx="7544">
                  <c:v>805.75701900000001</c:v>
                </c:pt>
                <c:pt idx="7545">
                  <c:v>805.543091</c:v>
                </c:pt>
                <c:pt idx="7546">
                  <c:v>805.344604</c:v>
                </c:pt>
                <c:pt idx="7547">
                  <c:v>805.16290300000003</c:v>
                </c:pt>
                <c:pt idx="7548">
                  <c:v>805.01074200000005</c:v>
                </c:pt>
                <c:pt idx="7549">
                  <c:v>804.84381099999996</c:v>
                </c:pt>
                <c:pt idx="7550">
                  <c:v>804.631348</c:v>
                </c:pt>
                <c:pt idx="7551">
                  <c:v>804.49987799999997</c:v>
                </c:pt>
                <c:pt idx="7552">
                  <c:v>804.334473</c:v>
                </c:pt>
                <c:pt idx="7553">
                  <c:v>804.13537599999995</c:v>
                </c:pt>
                <c:pt idx="7554">
                  <c:v>803.92675799999995</c:v>
                </c:pt>
                <c:pt idx="7555">
                  <c:v>803.75494400000002</c:v>
                </c:pt>
                <c:pt idx="7556">
                  <c:v>803.58270300000004</c:v>
                </c:pt>
                <c:pt idx="7557">
                  <c:v>803.42394999999999</c:v>
                </c:pt>
                <c:pt idx="7558">
                  <c:v>803.29077099999995</c:v>
                </c:pt>
                <c:pt idx="7559">
                  <c:v>803.12481700000001</c:v>
                </c:pt>
                <c:pt idx="7560">
                  <c:v>802.91650400000003</c:v>
                </c:pt>
                <c:pt idx="7561">
                  <c:v>802.76196300000004</c:v>
                </c:pt>
                <c:pt idx="7562">
                  <c:v>802.60772699999995</c:v>
                </c:pt>
                <c:pt idx="7563">
                  <c:v>802.43072500000005</c:v>
                </c:pt>
                <c:pt idx="7564">
                  <c:v>802.24865699999998</c:v>
                </c:pt>
                <c:pt idx="7565">
                  <c:v>802.08300799999995</c:v>
                </c:pt>
                <c:pt idx="7566">
                  <c:v>801.89312700000005</c:v>
                </c:pt>
                <c:pt idx="7567">
                  <c:v>801.70812999999998</c:v>
                </c:pt>
                <c:pt idx="7568">
                  <c:v>801.51519800000005</c:v>
                </c:pt>
                <c:pt idx="7569">
                  <c:v>801.39392099999998</c:v>
                </c:pt>
                <c:pt idx="7570">
                  <c:v>801.23632799999996</c:v>
                </c:pt>
                <c:pt idx="7571">
                  <c:v>801.01263400000005</c:v>
                </c:pt>
                <c:pt idx="7572">
                  <c:v>800.88452099999995</c:v>
                </c:pt>
                <c:pt idx="7573">
                  <c:v>800.66992200000004</c:v>
                </c:pt>
                <c:pt idx="7574">
                  <c:v>800.46807899999999</c:v>
                </c:pt>
                <c:pt idx="7575">
                  <c:v>800.30120799999997</c:v>
                </c:pt>
                <c:pt idx="7576">
                  <c:v>800.10497999999995</c:v>
                </c:pt>
                <c:pt idx="7577">
                  <c:v>799.95843500000001</c:v>
                </c:pt>
                <c:pt idx="7578">
                  <c:v>799.78875700000003</c:v>
                </c:pt>
                <c:pt idx="7579">
                  <c:v>799.60650599999997</c:v>
                </c:pt>
                <c:pt idx="7580">
                  <c:v>799.45800799999995</c:v>
                </c:pt>
                <c:pt idx="7581">
                  <c:v>799.30053699999996</c:v>
                </c:pt>
                <c:pt idx="7582">
                  <c:v>799.13562000000002</c:v>
                </c:pt>
                <c:pt idx="7583">
                  <c:v>798.97082499999999</c:v>
                </c:pt>
                <c:pt idx="7584">
                  <c:v>798.77276600000005</c:v>
                </c:pt>
                <c:pt idx="7585">
                  <c:v>798.62243699999999</c:v>
                </c:pt>
                <c:pt idx="7586">
                  <c:v>798.43640100000005</c:v>
                </c:pt>
                <c:pt idx="7587">
                  <c:v>798.24780299999998</c:v>
                </c:pt>
                <c:pt idx="7588">
                  <c:v>798.09930399999996</c:v>
                </c:pt>
                <c:pt idx="7589">
                  <c:v>797.95459000000005</c:v>
                </c:pt>
                <c:pt idx="7590">
                  <c:v>797.78558299999997</c:v>
                </c:pt>
                <c:pt idx="7591">
                  <c:v>797.61944600000004</c:v>
                </c:pt>
                <c:pt idx="7592">
                  <c:v>797.440247</c:v>
                </c:pt>
                <c:pt idx="7593">
                  <c:v>797.26086399999997</c:v>
                </c:pt>
                <c:pt idx="7594">
                  <c:v>797.05462599999998</c:v>
                </c:pt>
                <c:pt idx="7595">
                  <c:v>796.82195999999999</c:v>
                </c:pt>
                <c:pt idx="7596">
                  <c:v>796.67742899999996</c:v>
                </c:pt>
                <c:pt idx="7597">
                  <c:v>796.49768099999994</c:v>
                </c:pt>
                <c:pt idx="7598">
                  <c:v>796.29827899999998</c:v>
                </c:pt>
                <c:pt idx="7599">
                  <c:v>796.14843800000006</c:v>
                </c:pt>
                <c:pt idx="7600">
                  <c:v>795.97198500000002</c:v>
                </c:pt>
                <c:pt idx="7601">
                  <c:v>795.76367200000004</c:v>
                </c:pt>
                <c:pt idx="7602">
                  <c:v>795.61529499999995</c:v>
                </c:pt>
                <c:pt idx="7603">
                  <c:v>795.40210000000002</c:v>
                </c:pt>
                <c:pt idx="7604">
                  <c:v>795.26007100000004</c:v>
                </c:pt>
                <c:pt idx="7605">
                  <c:v>795.09277299999997</c:v>
                </c:pt>
                <c:pt idx="7606">
                  <c:v>794.93102999999996</c:v>
                </c:pt>
                <c:pt idx="7607">
                  <c:v>794.77569600000004</c:v>
                </c:pt>
                <c:pt idx="7608">
                  <c:v>794.61419699999999</c:v>
                </c:pt>
                <c:pt idx="7609">
                  <c:v>794.42474400000003</c:v>
                </c:pt>
                <c:pt idx="7610">
                  <c:v>794.21466099999998</c:v>
                </c:pt>
                <c:pt idx="7611">
                  <c:v>794.03784199999996</c:v>
                </c:pt>
                <c:pt idx="7612">
                  <c:v>793.88275099999998</c:v>
                </c:pt>
                <c:pt idx="7613">
                  <c:v>793.67364499999996</c:v>
                </c:pt>
                <c:pt idx="7614">
                  <c:v>793.47662400000002</c:v>
                </c:pt>
                <c:pt idx="7615">
                  <c:v>793.30969200000004</c:v>
                </c:pt>
                <c:pt idx="7616">
                  <c:v>793.17614700000001</c:v>
                </c:pt>
                <c:pt idx="7617">
                  <c:v>792.98242200000004</c:v>
                </c:pt>
                <c:pt idx="7618">
                  <c:v>792.77813700000002</c:v>
                </c:pt>
                <c:pt idx="7619">
                  <c:v>792.64764400000001</c:v>
                </c:pt>
                <c:pt idx="7620">
                  <c:v>792.47711200000003</c:v>
                </c:pt>
                <c:pt idx="7621">
                  <c:v>792.31683299999997</c:v>
                </c:pt>
                <c:pt idx="7622">
                  <c:v>792.14532499999996</c:v>
                </c:pt>
                <c:pt idx="7623">
                  <c:v>791.97497599999997</c:v>
                </c:pt>
                <c:pt idx="7624">
                  <c:v>791.83105499999999</c:v>
                </c:pt>
                <c:pt idx="7625">
                  <c:v>791.60455300000001</c:v>
                </c:pt>
                <c:pt idx="7626">
                  <c:v>791.43090800000004</c:v>
                </c:pt>
                <c:pt idx="7627">
                  <c:v>791.23223900000005</c:v>
                </c:pt>
                <c:pt idx="7628">
                  <c:v>791.03381300000001</c:v>
                </c:pt>
                <c:pt idx="7629">
                  <c:v>790.83471699999996</c:v>
                </c:pt>
                <c:pt idx="7630">
                  <c:v>790.63751200000002</c:v>
                </c:pt>
                <c:pt idx="7631">
                  <c:v>790.46392800000001</c:v>
                </c:pt>
                <c:pt idx="7632">
                  <c:v>790.27221699999996</c:v>
                </c:pt>
                <c:pt idx="7633">
                  <c:v>790.09783900000002</c:v>
                </c:pt>
                <c:pt idx="7634">
                  <c:v>789.926331</c:v>
                </c:pt>
                <c:pt idx="7635">
                  <c:v>789.75073199999997</c:v>
                </c:pt>
                <c:pt idx="7636">
                  <c:v>789.62426800000003</c:v>
                </c:pt>
                <c:pt idx="7637">
                  <c:v>789.436646</c:v>
                </c:pt>
                <c:pt idx="7638">
                  <c:v>789.26336700000002</c:v>
                </c:pt>
                <c:pt idx="7639">
                  <c:v>789.07055700000001</c:v>
                </c:pt>
                <c:pt idx="7640">
                  <c:v>788.88922100000002</c:v>
                </c:pt>
                <c:pt idx="7641">
                  <c:v>788.76007100000004</c:v>
                </c:pt>
                <c:pt idx="7642">
                  <c:v>788.54620399999999</c:v>
                </c:pt>
                <c:pt idx="7643">
                  <c:v>788.37085000000002</c:v>
                </c:pt>
                <c:pt idx="7644">
                  <c:v>788.21783400000004</c:v>
                </c:pt>
                <c:pt idx="7645">
                  <c:v>788.06280500000003</c:v>
                </c:pt>
                <c:pt idx="7646">
                  <c:v>787.88562000000002</c:v>
                </c:pt>
                <c:pt idx="7647">
                  <c:v>787.68841599999996</c:v>
                </c:pt>
                <c:pt idx="7648">
                  <c:v>787.47259499999996</c:v>
                </c:pt>
                <c:pt idx="7649">
                  <c:v>787.32147199999997</c:v>
                </c:pt>
                <c:pt idx="7650">
                  <c:v>787.14477499999998</c:v>
                </c:pt>
                <c:pt idx="7651">
                  <c:v>786.98040800000001</c:v>
                </c:pt>
                <c:pt idx="7652">
                  <c:v>786.77587900000003</c:v>
                </c:pt>
                <c:pt idx="7653">
                  <c:v>786.64654499999995</c:v>
                </c:pt>
                <c:pt idx="7654">
                  <c:v>786.52380400000004</c:v>
                </c:pt>
                <c:pt idx="7655">
                  <c:v>786.28192100000001</c:v>
                </c:pt>
                <c:pt idx="7656">
                  <c:v>786.14813200000003</c:v>
                </c:pt>
                <c:pt idx="7657">
                  <c:v>786.01086399999997</c:v>
                </c:pt>
                <c:pt idx="7658">
                  <c:v>785.80944799999997</c:v>
                </c:pt>
                <c:pt idx="7659">
                  <c:v>785.60308799999996</c:v>
                </c:pt>
                <c:pt idx="7660">
                  <c:v>785.40722700000003</c:v>
                </c:pt>
                <c:pt idx="7661">
                  <c:v>785.23413100000005</c:v>
                </c:pt>
                <c:pt idx="7662">
                  <c:v>785.07153300000004</c:v>
                </c:pt>
                <c:pt idx="7663">
                  <c:v>784.91589399999998</c:v>
                </c:pt>
                <c:pt idx="7664">
                  <c:v>784.729919</c:v>
                </c:pt>
                <c:pt idx="7665">
                  <c:v>784.57110599999999</c:v>
                </c:pt>
                <c:pt idx="7666">
                  <c:v>784.32885699999997</c:v>
                </c:pt>
                <c:pt idx="7667">
                  <c:v>784.16986099999997</c:v>
                </c:pt>
                <c:pt idx="7668">
                  <c:v>783.94909700000005</c:v>
                </c:pt>
                <c:pt idx="7669">
                  <c:v>783.83618200000001</c:v>
                </c:pt>
                <c:pt idx="7670">
                  <c:v>783.67804000000001</c:v>
                </c:pt>
                <c:pt idx="7671">
                  <c:v>783.53265399999998</c:v>
                </c:pt>
                <c:pt idx="7672">
                  <c:v>783.35913100000005</c:v>
                </c:pt>
                <c:pt idx="7673">
                  <c:v>783.20043899999996</c:v>
                </c:pt>
                <c:pt idx="7674">
                  <c:v>782.99377400000003</c:v>
                </c:pt>
                <c:pt idx="7675">
                  <c:v>782.82568400000002</c:v>
                </c:pt>
                <c:pt idx="7676">
                  <c:v>782.67913799999997</c:v>
                </c:pt>
                <c:pt idx="7677">
                  <c:v>782.49743699999999</c:v>
                </c:pt>
                <c:pt idx="7678">
                  <c:v>782.337402</c:v>
                </c:pt>
                <c:pt idx="7679">
                  <c:v>782.184753</c:v>
                </c:pt>
                <c:pt idx="7680">
                  <c:v>782.01129200000003</c:v>
                </c:pt>
                <c:pt idx="7681">
                  <c:v>781.88360599999999</c:v>
                </c:pt>
                <c:pt idx="7682">
                  <c:v>781.68255599999998</c:v>
                </c:pt>
                <c:pt idx="7683">
                  <c:v>781.54656999999997</c:v>
                </c:pt>
                <c:pt idx="7684">
                  <c:v>781.35357699999997</c:v>
                </c:pt>
                <c:pt idx="7685">
                  <c:v>781.14318800000001</c:v>
                </c:pt>
                <c:pt idx="7686">
                  <c:v>780.95135500000004</c:v>
                </c:pt>
                <c:pt idx="7687">
                  <c:v>780.74316399999998</c:v>
                </c:pt>
                <c:pt idx="7688">
                  <c:v>780.55456500000003</c:v>
                </c:pt>
                <c:pt idx="7689">
                  <c:v>780.38885500000004</c:v>
                </c:pt>
                <c:pt idx="7690">
                  <c:v>780.20361300000002</c:v>
                </c:pt>
                <c:pt idx="7691">
                  <c:v>780.06359899999995</c:v>
                </c:pt>
                <c:pt idx="7692">
                  <c:v>779.84039299999995</c:v>
                </c:pt>
                <c:pt idx="7693">
                  <c:v>779.696594</c:v>
                </c:pt>
                <c:pt idx="7694">
                  <c:v>779.54425000000003</c:v>
                </c:pt>
                <c:pt idx="7695">
                  <c:v>779.33496100000002</c:v>
                </c:pt>
                <c:pt idx="7696">
                  <c:v>779.16339100000005</c:v>
                </c:pt>
                <c:pt idx="7697">
                  <c:v>778.99591099999998</c:v>
                </c:pt>
                <c:pt idx="7698">
                  <c:v>778.75933799999996</c:v>
                </c:pt>
                <c:pt idx="7699">
                  <c:v>778.59283400000004</c:v>
                </c:pt>
                <c:pt idx="7700">
                  <c:v>778.39904799999999</c:v>
                </c:pt>
                <c:pt idx="7701">
                  <c:v>778.27508499999999</c:v>
                </c:pt>
                <c:pt idx="7702">
                  <c:v>778.10516399999995</c:v>
                </c:pt>
                <c:pt idx="7703">
                  <c:v>777.90344200000004</c:v>
                </c:pt>
                <c:pt idx="7704">
                  <c:v>777.70733600000005</c:v>
                </c:pt>
                <c:pt idx="7705">
                  <c:v>777.55474900000002</c:v>
                </c:pt>
                <c:pt idx="7706">
                  <c:v>777.40014599999995</c:v>
                </c:pt>
                <c:pt idx="7707">
                  <c:v>777.22027600000001</c:v>
                </c:pt>
                <c:pt idx="7708">
                  <c:v>777.02105700000004</c:v>
                </c:pt>
                <c:pt idx="7709">
                  <c:v>776.85766599999999</c:v>
                </c:pt>
                <c:pt idx="7710">
                  <c:v>776.70086700000002</c:v>
                </c:pt>
                <c:pt idx="7711">
                  <c:v>776.50671399999999</c:v>
                </c:pt>
                <c:pt idx="7712">
                  <c:v>776.32409700000005</c:v>
                </c:pt>
                <c:pt idx="7713">
                  <c:v>776.18139599999995</c:v>
                </c:pt>
                <c:pt idx="7714">
                  <c:v>775.98132299999997</c:v>
                </c:pt>
                <c:pt idx="7715">
                  <c:v>775.81817599999999</c:v>
                </c:pt>
                <c:pt idx="7716">
                  <c:v>775.65093999999999</c:v>
                </c:pt>
                <c:pt idx="7717">
                  <c:v>775.49285899999995</c:v>
                </c:pt>
                <c:pt idx="7718">
                  <c:v>775.334656</c:v>
                </c:pt>
                <c:pt idx="7719">
                  <c:v>775.17022699999995</c:v>
                </c:pt>
                <c:pt idx="7720">
                  <c:v>775.02477999999996</c:v>
                </c:pt>
                <c:pt idx="7721">
                  <c:v>774.80895999999996</c:v>
                </c:pt>
                <c:pt idx="7722">
                  <c:v>774.61132799999996</c:v>
                </c:pt>
                <c:pt idx="7723">
                  <c:v>774.46826199999998</c:v>
                </c:pt>
                <c:pt idx="7724">
                  <c:v>774.29705799999999</c:v>
                </c:pt>
                <c:pt idx="7725">
                  <c:v>774.17071499999997</c:v>
                </c:pt>
                <c:pt idx="7726">
                  <c:v>774.01049799999998</c:v>
                </c:pt>
                <c:pt idx="7727">
                  <c:v>773.85437000000002</c:v>
                </c:pt>
                <c:pt idx="7728">
                  <c:v>773.65887499999997</c:v>
                </c:pt>
                <c:pt idx="7729">
                  <c:v>773.47576900000001</c:v>
                </c:pt>
                <c:pt idx="7730">
                  <c:v>773.296021</c:v>
                </c:pt>
                <c:pt idx="7731">
                  <c:v>773.09271200000001</c:v>
                </c:pt>
                <c:pt idx="7732">
                  <c:v>772.92871100000002</c:v>
                </c:pt>
                <c:pt idx="7733">
                  <c:v>772.73181199999999</c:v>
                </c:pt>
                <c:pt idx="7734">
                  <c:v>772.55419900000004</c:v>
                </c:pt>
                <c:pt idx="7735">
                  <c:v>772.393372</c:v>
                </c:pt>
                <c:pt idx="7736">
                  <c:v>772.23449700000003</c:v>
                </c:pt>
                <c:pt idx="7737">
                  <c:v>772.00781300000006</c:v>
                </c:pt>
                <c:pt idx="7738">
                  <c:v>771.83898899999997</c:v>
                </c:pt>
                <c:pt idx="7739">
                  <c:v>771.673767</c:v>
                </c:pt>
                <c:pt idx="7740">
                  <c:v>771.51147500000002</c:v>
                </c:pt>
                <c:pt idx="7741">
                  <c:v>771.34307899999999</c:v>
                </c:pt>
                <c:pt idx="7742">
                  <c:v>771.18621800000005</c:v>
                </c:pt>
                <c:pt idx="7743">
                  <c:v>771.01525900000001</c:v>
                </c:pt>
                <c:pt idx="7744">
                  <c:v>770.838257</c:v>
                </c:pt>
                <c:pt idx="7745">
                  <c:v>770.65704300000004</c:v>
                </c:pt>
                <c:pt idx="7746">
                  <c:v>770.49133300000005</c:v>
                </c:pt>
                <c:pt idx="7747">
                  <c:v>770.33013900000003</c:v>
                </c:pt>
                <c:pt idx="7748">
                  <c:v>770.19390899999996</c:v>
                </c:pt>
                <c:pt idx="7749">
                  <c:v>770.01446499999997</c:v>
                </c:pt>
                <c:pt idx="7750">
                  <c:v>769.85540800000001</c:v>
                </c:pt>
                <c:pt idx="7751">
                  <c:v>769.65618900000004</c:v>
                </c:pt>
                <c:pt idx="7752">
                  <c:v>769.50347899999997</c:v>
                </c:pt>
                <c:pt idx="7753">
                  <c:v>769.29266399999995</c:v>
                </c:pt>
                <c:pt idx="7754">
                  <c:v>769.10760500000004</c:v>
                </c:pt>
                <c:pt idx="7755">
                  <c:v>768.93652299999997</c:v>
                </c:pt>
                <c:pt idx="7756">
                  <c:v>768.72198500000002</c:v>
                </c:pt>
                <c:pt idx="7757">
                  <c:v>768.53472899999997</c:v>
                </c:pt>
                <c:pt idx="7758">
                  <c:v>768.31573500000002</c:v>
                </c:pt>
                <c:pt idx="7759">
                  <c:v>768.132385</c:v>
                </c:pt>
                <c:pt idx="7760">
                  <c:v>767.89636199999995</c:v>
                </c:pt>
                <c:pt idx="7761">
                  <c:v>767.66516100000001</c:v>
                </c:pt>
                <c:pt idx="7762">
                  <c:v>767.45727499999998</c:v>
                </c:pt>
                <c:pt idx="7763">
                  <c:v>767.260986</c:v>
                </c:pt>
                <c:pt idx="7764">
                  <c:v>767.08813499999997</c:v>
                </c:pt>
                <c:pt idx="7765">
                  <c:v>766.930115</c:v>
                </c:pt>
                <c:pt idx="7766">
                  <c:v>766.73028599999998</c:v>
                </c:pt>
                <c:pt idx="7767">
                  <c:v>766.572632</c:v>
                </c:pt>
                <c:pt idx="7768">
                  <c:v>766.35406499999999</c:v>
                </c:pt>
                <c:pt idx="7769">
                  <c:v>766.17627000000005</c:v>
                </c:pt>
                <c:pt idx="7770">
                  <c:v>766.00347899999997</c:v>
                </c:pt>
                <c:pt idx="7771">
                  <c:v>765.81176800000003</c:v>
                </c:pt>
                <c:pt idx="7772">
                  <c:v>765.60681199999999</c:v>
                </c:pt>
                <c:pt idx="7773">
                  <c:v>765.44915800000001</c:v>
                </c:pt>
                <c:pt idx="7774">
                  <c:v>765.25140399999998</c:v>
                </c:pt>
                <c:pt idx="7775">
                  <c:v>765.09399399999995</c:v>
                </c:pt>
                <c:pt idx="7776">
                  <c:v>764.90484600000002</c:v>
                </c:pt>
                <c:pt idx="7777">
                  <c:v>764.68438700000002</c:v>
                </c:pt>
                <c:pt idx="7778">
                  <c:v>764.53509499999996</c:v>
                </c:pt>
                <c:pt idx="7779">
                  <c:v>764.36816399999998</c:v>
                </c:pt>
                <c:pt idx="7780">
                  <c:v>764.14758300000005</c:v>
                </c:pt>
                <c:pt idx="7781">
                  <c:v>763.98706100000004</c:v>
                </c:pt>
                <c:pt idx="7782">
                  <c:v>763.82476799999995</c:v>
                </c:pt>
                <c:pt idx="7783">
                  <c:v>763.62200900000005</c:v>
                </c:pt>
                <c:pt idx="7784">
                  <c:v>763.47631799999999</c:v>
                </c:pt>
                <c:pt idx="7785">
                  <c:v>763.28436299999998</c:v>
                </c:pt>
                <c:pt idx="7786">
                  <c:v>763.12292500000001</c:v>
                </c:pt>
                <c:pt idx="7787">
                  <c:v>762.96453899999995</c:v>
                </c:pt>
                <c:pt idx="7788">
                  <c:v>762.83337400000005</c:v>
                </c:pt>
                <c:pt idx="7789">
                  <c:v>762.64910899999995</c:v>
                </c:pt>
                <c:pt idx="7790">
                  <c:v>762.466003</c:v>
                </c:pt>
                <c:pt idx="7791">
                  <c:v>762.29351799999995</c:v>
                </c:pt>
                <c:pt idx="7792">
                  <c:v>762.15197799999999</c:v>
                </c:pt>
                <c:pt idx="7793">
                  <c:v>761.941284</c:v>
                </c:pt>
                <c:pt idx="7794">
                  <c:v>761.73486300000002</c:v>
                </c:pt>
                <c:pt idx="7795">
                  <c:v>761.55523700000003</c:v>
                </c:pt>
                <c:pt idx="7796">
                  <c:v>761.35101299999997</c:v>
                </c:pt>
                <c:pt idx="7797">
                  <c:v>761.19525099999998</c:v>
                </c:pt>
                <c:pt idx="7798">
                  <c:v>761.02929700000004</c:v>
                </c:pt>
                <c:pt idx="7799">
                  <c:v>760.84442100000001</c:v>
                </c:pt>
                <c:pt idx="7800">
                  <c:v>760.69464100000005</c:v>
                </c:pt>
                <c:pt idx="7801">
                  <c:v>760.50244099999998</c:v>
                </c:pt>
                <c:pt idx="7802">
                  <c:v>760.28375200000005</c:v>
                </c:pt>
                <c:pt idx="7803">
                  <c:v>760.140625</c:v>
                </c:pt>
                <c:pt idx="7804">
                  <c:v>759.95172100000002</c:v>
                </c:pt>
                <c:pt idx="7805">
                  <c:v>759.76238999999998</c:v>
                </c:pt>
                <c:pt idx="7806">
                  <c:v>759.58770800000002</c:v>
                </c:pt>
                <c:pt idx="7807">
                  <c:v>759.44897500000002</c:v>
                </c:pt>
                <c:pt idx="7808">
                  <c:v>759.23205599999994</c:v>
                </c:pt>
                <c:pt idx="7809">
                  <c:v>759.07385299999999</c:v>
                </c:pt>
                <c:pt idx="7810">
                  <c:v>758.98944100000006</c:v>
                </c:pt>
                <c:pt idx="7811">
                  <c:v>758.81366000000003</c:v>
                </c:pt>
                <c:pt idx="7812">
                  <c:v>758.63738999999998</c:v>
                </c:pt>
                <c:pt idx="7813">
                  <c:v>758.49664299999995</c:v>
                </c:pt>
                <c:pt idx="7814">
                  <c:v>758.33227499999998</c:v>
                </c:pt>
                <c:pt idx="7815">
                  <c:v>758.18811000000005</c:v>
                </c:pt>
                <c:pt idx="7816">
                  <c:v>757.96740699999998</c:v>
                </c:pt>
                <c:pt idx="7817">
                  <c:v>757.81762700000002</c:v>
                </c:pt>
                <c:pt idx="7818">
                  <c:v>757.61309800000004</c:v>
                </c:pt>
                <c:pt idx="7819">
                  <c:v>757.42938200000003</c:v>
                </c:pt>
                <c:pt idx="7820">
                  <c:v>757.25109899999995</c:v>
                </c:pt>
                <c:pt idx="7821">
                  <c:v>757.07336399999997</c:v>
                </c:pt>
                <c:pt idx="7822">
                  <c:v>756.88061500000003</c:v>
                </c:pt>
                <c:pt idx="7823">
                  <c:v>756.70202600000005</c:v>
                </c:pt>
                <c:pt idx="7824">
                  <c:v>756.56030299999998</c:v>
                </c:pt>
                <c:pt idx="7825">
                  <c:v>756.358521</c:v>
                </c:pt>
                <c:pt idx="7826">
                  <c:v>756.16906700000004</c:v>
                </c:pt>
                <c:pt idx="7827">
                  <c:v>755.97723399999995</c:v>
                </c:pt>
                <c:pt idx="7828">
                  <c:v>755.80334500000004</c:v>
                </c:pt>
                <c:pt idx="7829">
                  <c:v>755.632385</c:v>
                </c:pt>
                <c:pt idx="7830">
                  <c:v>755.48272699999995</c:v>
                </c:pt>
                <c:pt idx="7831">
                  <c:v>755.27886999999998</c:v>
                </c:pt>
                <c:pt idx="7832">
                  <c:v>755.14269999999999</c:v>
                </c:pt>
                <c:pt idx="7833">
                  <c:v>754.94219999999996</c:v>
                </c:pt>
                <c:pt idx="7834">
                  <c:v>754.77276600000005</c:v>
                </c:pt>
                <c:pt idx="7835">
                  <c:v>754.61669900000004</c:v>
                </c:pt>
                <c:pt idx="7836">
                  <c:v>754.45880099999999</c:v>
                </c:pt>
                <c:pt idx="7837">
                  <c:v>754.272156</c:v>
                </c:pt>
                <c:pt idx="7838">
                  <c:v>754.083618</c:v>
                </c:pt>
                <c:pt idx="7839">
                  <c:v>753.93633999999997</c:v>
                </c:pt>
                <c:pt idx="7840">
                  <c:v>753.72418200000004</c:v>
                </c:pt>
                <c:pt idx="7841">
                  <c:v>753.53808600000002</c:v>
                </c:pt>
                <c:pt idx="7842">
                  <c:v>753.34991500000001</c:v>
                </c:pt>
                <c:pt idx="7843">
                  <c:v>753.19134499999996</c:v>
                </c:pt>
                <c:pt idx="7844">
                  <c:v>753.03417999999999</c:v>
                </c:pt>
                <c:pt idx="7845">
                  <c:v>752.85900900000001</c:v>
                </c:pt>
                <c:pt idx="7846">
                  <c:v>752.68633999999997</c:v>
                </c:pt>
                <c:pt idx="7847">
                  <c:v>752.54675299999997</c:v>
                </c:pt>
                <c:pt idx="7848">
                  <c:v>752.30120799999997</c:v>
                </c:pt>
                <c:pt idx="7849">
                  <c:v>752.13031000000001</c:v>
                </c:pt>
                <c:pt idx="7850">
                  <c:v>751.967896</c:v>
                </c:pt>
                <c:pt idx="7851">
                  <c:v>751.790344</c:v>
                </c:pt>
                <c:pt idx="7852">
                  <c:v>751.62383999999997</c:v>
                </c:pt>
                <c:pt idx="7853">
                  <c:v>751.479919</c:v>
                </c:pt>
                <c:pt idx="7854">
                  <c:v>751.28057899999999</c:v>
                </c:pt>
                <c:pt idx="7855">
                  <c:v>751.08312999999998</c:v>
                </c:pt>
                <c:pt idx="7856">
                  <c:v>750.92358400000001</c:v>
                </c:pt>
                <c:pt idx="7857">
                  <c:v>750.75292999999999</c:v>
                </c:pt>
                <c:pt idx="7858">
                  <c:v>750.56176800000003</c:v>
                </c:pt>
                <c:pt idx="7859">
                  <c:v>750.41967799999998</c:v>
                </c:pt>
                <c:pt idx="7860">
                  <c:v>750.22161900000003</c:v>
                </c:pt>
                <c:pt idx="7861">
                  <c:v>750.10107400000004</c:v>
                </c:pt>
                <c:pt idx="7862">
                  <c:v>749.90490699999998</c:v>
                </c:pt>
                <c:pt idx="7863">
                  <c:v>749.78289800000005</c:v>
                </c:pt>
                <c:pt idx="7864">
                  <c:v>749.59375</c:v>
                </c:pt>
                <c:pt idx="7865">
                  <c:v>749.40844700000002</c:v>
                </c:pt>
                <c:pt idx="7866">
                  <c:v>749.23730499999999</c:v>
                </c:pt>
                <c:pt idx="7867">
                  <c:v>749.04132100000004</c:v>
                </c:pt>
                <c:pt idx="7868">
                  <c:v>748.85101299999997</c:v>
                </c:pt>
                <c:pt idx="7869">
                  <c:v>748.68383800000004</c:v>
                </c:pt>
                <c:pt idx="7870">
                  <c:v>748.54058799999996</c:v>
                </c:pt>
                <c:pt idx="7871">
                  <c:v>748.31964100000005</c:v>
                </c:pt>
                <c:pt idx="7872">
                  <c:v>748.13635299999999</c:v>
                </c:pt>
                <c:pt idx="7873">
                  <c:v>747.98889199999996</c:v>
                </c:pt>
                <c:pt idx="7874">
                  <c:v>747.82574499999998</c:v>
                </c:pt>
                <c:pt idx="7875">
                  <c:v>747.63043200000004</c:v>
                </c:pt>
                <c:pt idx="7876">
                  <c:v>747.46203600000001</c:v>
                </c:pt>
                <c:pt idx="7877">
                  <c:v>747.27355999999997</c:v>
                </c:pt>
                <c:pt idx="7878">
                  <c:v>747.07586700000002</c:v>
                </c:pt>
                <c:pt idx="7879">
                  <c:v>746.93194600000004</c:v>
                </c:pt>
                <c:pt idx="7880">
                  <c:v>746.75756799999999</c:v>
                </c:pt>
                <c:pt idx="7881">
                  <c:v>746.53527799999995</c:v>
                </c:pt>
                <c:pt idx="7882">
                  <c:v>746.38476600000001</c:v>
                </c:pt>
                <c:pt idx="7883">
                  <c:v>746.23290999999995</c:v>
                </c:pt>
                <c:pt idx="7884">
                  <c:v>746.05853300000001</c:v>
                </c:pt>
                <c:pt idx="7885">
                  <c:v>745.84179700000004</c:v>
                </c:pt>
                <c:pt idx="7886">
                  <c:v>745.66265899999996</c:v>
                </c:pt>
                <c:pt idx="7887">
                  <c:v>745.51049799999998</c:v>
                </c:pt>
                <c:pt idx="7888">
                  <c:v>745.31890899999996</c:v>
                </c:pt>
                <c:pt idx="7889">
                  <c:v>745.17364499999996</c:v>
                </c:pt>
                <c:pt idx="7890">
                  <c:v>744.99230999999997</c:v>
                </c:pt>
                <c:pt idx="7891">
                  <c:v>744.83429000000001</c:v>
                </c:pt>
                <c:pt idx="7892">
                  <c:v>744.65289299999995</c:v>
                </c:pt>
                <c:pt idx="7893">
                  <c:v>744.48156700000004</c:v>
                </c:pt>
                <c:pt idx="7894">
                  <c:v>744.29510500000004</c:v>
                </c:pt>
                <c:pt idx="7895">
                  <c:v>744.12219200000004</c:v>
                </c:pt>
                <c:pt idx="7896">
                  <c:v>743.94519000000003</c:v>
                </c:pt>
                <c:pt idx="7897">
                  <c:v>743.75207499999999</c:v>
                </c:pt>
                <c:pt idx="7898">
                  <c:v>743.57281499999999</c:v>
                </c:pt>
                <c:pt idx="7899">
                  <c:v>743.39739999999995</c:v>
                </c:pt>
                <c:pt idx="7900">
                  <c:v>743.22448699999995</c:v>
                </c:pt>
                <c:pt idx="7901">
                  <c:v>743.03747599999997</c:v>
                </c:pt>
                <c:pt idx="7902">
                  <c:v>742.82659899999999</c:v>
                </c:pt>
                <c:pt idx="7903">
                  <c:v>742.63500999999997</c:v>
                </c:pt>
                <c:pt idx="7904">
                  <c:v>742.46575900000005</c:v>
                </c:pt>
                <c:pt idx="7905">
                  <c:v>742.30059800000004</c:v>
                </c:pt>
                <c:pt idx="7906">
                  <c:v>742.11792000000003</c:v>
                </c:pt>
                <c:pt idx="7907">
                  <c:v>741.93603499999995</c:v>
                </c:pt>
                <c:pt idx="7908">
                  <c:v>741.75354000000004</c:v>
                </c:pt>
                <c:pt idx="7909">
                  <c:v>741.55487100000005</c:v>
                </c:pt>
                <c:pt idx="7910">
                  <c:v>741.39117399999998</c:v>
                </c:pt>
                <c:pt idx="7911">
                  <c:v>741.19323699999995</c:v>
                </c:pt>
                <c:pt idx="7912">
                  <c:v>741.03369099999998</c:v>
                </c:pt>
                <c:pt idx="7913">
                  <c:v>740.90222200000005</c:v>
                </c:pt>
                <c:pt idx="7914">
                  <c:v>740.77868699999999</c:v>
                </c:pt>
                <c:pt idx="7915">
                  <c:v>740.59136999999998</c:v>
                </c:pt>
                <c:pt idx="7916">
                  <c:v>740.424622</c:v>
                </c:pt>
                <c:pt idx="7917">
                  <c:v>740.26043700000002</c:v>
                </c:pt>
                <c:pt idx="7918">
                  <c:v>740.09606900000006</c:v>
                </c:pt>
                <c:pt idx="7919">
                  <c:v>739.94085700000005</c:v>
                </c:pt>
                <c:pt idx="7920">
                  <c:v>739.78832999999997</c:v>
                </c:pt>
                <c:pt idx="7921">
                  <c:v>739.62676999999996</c:v>
                </c:pt>
                <c:pt idx="7922">
                  <c:v>739.41247599999997</c:v>
                </c:pt>
                <c:pt idx="7923">
                  <c:v>739.28381300000001</c:v>
                </c:pt>
                <c:pt idx="7924">
                  <c:v>739.05480999999997</c:v>
                </c:pt>
                <c:pt idx="7925">
                  <c:v>738.91876200000002</c:v>
                </c:pt>
                <c:pt idx="7926">
                  <c:v>738.70373500000005</c:v>
                </c:pt>
                <c:pt idx="7927">
                  <c:v>738.53112799999997</c:v>
                </c:pt>
                <c:pt idx="7928">
                  <c:v>738.37695299999996</c:v>
                </c:pt>
                <c:pt idx="7929">
                  <c:v>738.19421399999999</c:v>
                </c:pt>
                <c:pt idx="7930">
                  <c:v>738.00726299999997</c:v>
                </c:pt>
                <c:pt idx="7931">
                  <c:v>737.86053500000003</c:v>
                </c:pt>
                <c:pt idx="7932">
                  <c:v>737.66821300000004</c:v>
                </c:pt>
                <c:pt idx="7933">
                  <c:v>737.48022500000002</c:v>
                </c:pt>
                <c:pt idx="7934">
                  <c:v>737.26611300000002</c:v>
                </c:pt>
                <c:pt idx="7935">
                  <c:v>737.10449200000005</c:v>
                </c:pt>
                <c:pt idx="7936">
                  <c:v>736.95477300000005</c:v>
                </c:pt>
                <c:pt idx="7937">
                  <c:v>736.81671100000005</c:v>
                </c:pt>
                <c:pt idx="7938">
                  <c:v>736.61120600000004</c:v>
                </c:pt>
                <c:pt idx="7939">
                  <c:v>736.47119099999998</c:v>
                </c:pt>
                <c:pt idx="7940">
                  <c:v>736.25836200000003</c:v>
                </c:pt>
                <c:pt idx="7941">
                  <c:v>736.06286599999999</c:v>
                </c:pt>
                <c:pt idx="7942">
                  <c:v>735.93573000000004</c:v>
                </c:pt>
                <c:pt idx="7943">
                  <c:v>735.75054899999998</c:v>
                </c:pt>
                <c:pt idx="7944">
                  <c:v>735.56384300000002</c:v>
                </c:pt>
                <c:pt idx="7945">
                  <c:v>735.40600600000005</c:v>
                </c:pt>
                <c:pt idx="7946">
                  <c:v>735.22100799999998</c:v>
                </c:pt>
                <c:pt idx="7947">
                  <c:v>735.06738299999995</c:v>
                </c:pt>
                <c:pt idx="7948">
                  <c:v>734.81024200000002</c:v>
                </c:pt>
                <c:pt idx="7949">
                  <c:v>734.614868</c:v>
                </c:pt>
                <c:pt idx="7950">
                  <c:v>734.42639199999996</c:v>
                </c:pt>
                <c:pt idx="7951">
                  <c:v>734.27893099999994</c:v>
                </c:pt>
                <c:pt idx="7952">
                  <c:v>734.06414800000005</c:v>
                </c:pt>
                <c:pt idx="7953">
                  <c:v>733.91216999999995</c:v>
                </c:pt>
                <c:pt idx="7954">
                  <c:v>733.72406000000001</c:v>
                </c:pt>
                <c:pt idx="7955">
                  <c:v>733.54980499999999</c:v>
                </c:pt>
                <c:pt idx="7956">
                  <c:v>733.37707499999999</c:v>
                </c:pt>
                <c:pt idx="7957">
                  <c:v>733.19586200000003</c:v>
                </c:pt>
                <c:pt idx="7958">
                  <c:v>733.04480000000001</c:v>
                </c:pt>
                <c:pt idx="7959">
                  <c:v>732.81817599999999</c:v>
                </c:pt>
                <c:pt idx="7960">
                  <c:v>732.70440699999995</c:v>
                </c:pt>
                <c:pt idx="7961">
                  <c:v>732.52331500000003</c:v>
                </c:pt>
                <c:pt idx="7962">
                  <c:v>732.34899900000005</c:v>
                </c:pt>
                <c:pt idx="7963">
                  <c:v>732.16784700000005</c:v>
                </c:pt>
                <c:pt idx="7964">
                  <c:v>731.94988999999998</c:v>
                </c:pt>
                <c:pt idx="7965">
                  <c:v>731.80590800000004</c:v>
                </c:pt>
                <c:pt idx="7966">
                  <c:v>731.68206799999996</c:v>
                </c:pt>
                <c:pt idx="7967">
                  <c:v>731.48962400000005</c:v>
                </c:pt>
                <c:pt idx="7968">
                  <c:v>731.29376200000002</c:v>
                </c:pt>
                <c:pt idx="7969">
                  <c:v>731.14001499999995</c:v>
                </c:pt>
                <c:pt idx="7970">
                  <c:v>730.92169200000001</c:v>
                </c:pt>
                <c:pt idx="7971">
                  <c:v>730.79089399999998</c:v>
                </c:pt>
                <c:pt idx="7972">
                  <c:v>730.55224599999997</c:v>
                </c:pt>
                <c:pt idx="7973">
                  <c:v>730.38946499999997</c:v>
                </c:pt>
                <c:pt idx="7974">
                  <c:v>730.19635000000005</c:v>
                </c:pt>
                <c:pt idx="7975">
                  <c:v>729.99438499999997</c:v>
                </c:pt>
                <c:pt idx="7976">
                  <c:v>729.807007</c:v>
                </c:pt>
                <c:pt idx="7977">
                  <c:v>729.63024900000005</c:v>
                </c:pt>
                <c:pt idx="7978">
                  <c:v>729.44598399999995</c:v>
                </c:pt>
                <c:pt idx="7979">
                  <c:v>729.26226799999995</c:v>
                </c:pt>
                <c:pt idx="7980">
                  <c:v>729.06536900000003</c:v>
                </c:pt>
                <c:pt idx="7981">
                  <c:v>728.86120600000004</c:v>
                </c:pt>
                <c:pt idx="7982">
                  <c:v>728.71051</c:v>
                </c:pt>
                <c:pt idx="7983">
                  <c:v>728.50048800000002</c:v>
                </c:pt>
                <c:pt idx="7984">
                  <c:v>728.364014</c:v>
                </c:pt>
                <c:pt idx="7985">
                  <c:v>728.203979</c:v>
                </c:pt>
                <c:pt idx="7986">
                  <c:v>728.03424099999995</c:v>
                </c:pt>
                <c:pt idx="7987">
                  <c:v>727.87188700000002</c:v>
                </c:pt>
                <c:pt idx="7988">
                  <c:v>727.68335000000002</c:v>
                </c:pt>
                <c:pt idx="7989">
                  <c:v>727.49975600000005</c:v>
                </c:pt>
                <c:pt idx="7990">
                  <c:v>727.29907200000002</c:v>
                </c:pt>
                <c:pt idx="7991">
                  <c:v>727.12762499999997</c:v>
                </c:pt>
                <c:pt idx="7992">
                  <c:v>726.95098900000005</c:v>
                </c:pt>
                <c:pt idx="7993">
                  <c:v>726.83050500000002</c:v>
                </c:pt>
                <c:pt idx="7994">
                  <c:v>726.60528599999998</c:v>
                </c:pt>
                <c:pt idx="7995">
                  <c:v>726.40527299999997</c:v>
                </c:pt>
                <c:pt idx="7996">
                  <c:v>726.23809800000004</c:v>
                </c:pt>
                <c:pt idx="7997">
                  <c:v>726.04528800000003</c:v>
                </c:pt>
                <c:pt idx="7998">
                  <c:v>725.91754200000003</c:v>
                </c:pt>
                <c:pt idx="7999">
                  <c:v>725.72113000000002</c:v>
                </c:pt>
                <c:pt idx="8000">
                  <c:v>725.53137200000003</c:v>
                </c:pt>
                <c:pt idx="8001">
                  <c:v>725.34655799999996</c:v>
                </c:pt>
                <c:pt idx="8002">
                  <c:v>725.12573199999997</c:v>
                </c:pt>
                <c:pt idx="8003">
                  <c:v>724.94574</c:v>
                </c:pt>
                <c:pt idx="8004">
                  <c:v>724.76727300000005</c:v>
                </c:pt>
                <c:pt idx="8005">
                  <c:v>724.59258999999997</c:v>
                </c:pt>
                <c:pt idx="8006">
                  <c:v>724.39276099999995</c:v>
                </c:pt>
                <c:pt idx="8007">
                  <c:v>724.23230000000001</c:v>
                </c:pt>
                <c:pt idx="8008">
                  <c:v>724.03259300000002</c:v>
                </c:pt>
                <c:pt idx="8009">
                  <c:v>723.87756300000001</c:v>
                </c:pt>
                <c:pt idx="8010">
                  <c:v>723.69122300000004</c:v>
                </c:pt>
                <c:pt idx="8011">
                  <c:v>723.49835199999995</c:v>
                </c:pt>
                <c:pt idx="8012">
                  <c:v>723.31567399999994</c:v>
                </c:pt>
                <c:pt idx="8013">
                  <c:v>723.15759300000002</c:v>
                </c:pt>
                <c:pt idx="8014">
                  <c:v>722.91357400000004</c:v>
                </c:pt>
                <c:pt idx="8015">
                  <c:v>722.73223900000005</c:v>
                </c:pt>
                <c:pt idx="8016">
                  <c:v>722.57110599999999</c:v>
                </c:pt>
                <c:pt idx="8017">
                  <c:v>722.39306599999998</c:v>
                </c:pt>
                <c:pt idx="8018">
                  <c:v>722.214966</c:v>
                </c:pt>
                <c:pt idx="8019">
                  <c:v>722.00573699999995</c:v>
                </c:pt>
                <c:pt idx="8020">
                  <c:v>721.78680399999996</c:v>
                </c:pt>
                <c:pt idx="8021">
                  <c:v>721.64947500000005</c:v>
                </c:pt>
                <c:pt idx="8022">
                  <c:v>721.46124299999997</c:v>
                </c:pt>
                <c:pt idx="8023">
                  <c:v>721.32049600000005</c:v>
                </c:pt>
                <c:pt idx="8024">
                  <c:v>721.14898700000003</c:v>
                </c:pt>
                <c:pt idx="8025">
                  <c:v>720.97985800000004</c:v>
                </c:pt>
                <c:pt idx="8026">
                  <c:v>720.78997800000002</c:v>
                </c:pt>
                <c:pt idx="8027">
                  <c:v>720.61877400000003</c:v>
                </c:pt>
                <c:pt idx="8028">
                  <c:v>720.42401099999995</c:v>
                </c:pt>
                <c:pt idx="8029">
                  <c:v>720.27417000000003</c:v>
                </c:pt>
                <c:pt idx="8030">
                  <c:v>720.05426</c:v>
                </c:pt>
                <c:pt idx="8031">
                  <c:v>719.86084000000005</c:v>
                </c:pt>
                <c:pt idx="8032">
                  <c:v>719.68536400000005</c:v>
                </c:pt>
                <c:pt idx="8033">
                  <c:v>719.49755900000002</c:v>
                </c:pt>
                <c:pt idx="8034">
                  <c:v>719.29480000000001</c:v>
                </c:pt>
                <c:pt idx="8035">
                  <c:v>719.11511199999995</c:v>
                </c:pt>
                <c:pt idx="8036">
                  <c:v>718.93957499999999</c:v>
                </c:pt>
                <c:pt idx="8037">
                  <c:v>718.77233899999999</c:v>
                </c:pt>
                <c:pt idx="8038">
                  <c:v>718.52404799999999</c:v>
                </c:pt>
                <c:pt idx="8039">
                  <c:v>718.39398200000005</c:v>
                </c:pt>
                <c:pt idx="8040">
                  <c:v>718.20752000000005</c:v>
                </c:pt>
                <c:pt idx="8041">
                  <c:v>717.99688700000002</c:v>
                </c:pt>
                <c:pt idx="8042">
                  <c:v>717.80291699999998</c:v>
                </c:pt>
                <c:pt idx="8043">
                  <c:v>717.64123500000005</c:v>
                </c:pt>
                <c:pt idx="8044">
                  <c:v>717.45581100000004</c:v>
                </c:pt>
                <c:pt idx="8045">
                  <c:v>717.25726299999997</c:v>
                </c:pt>
                <c:pt idx="8046">
                  <c:v>717.09881600000006</c:v>
                </c:pt>
                <c:pt idx="8047">
                  <c:v>716.92309599999999</c:v>
                </c:pt>
                <c:pt idx="8048">
                  <c:v>716.70874000000003</c:v>
                </c:pt>
                <c:pt idx="8049">
                  <c:v>716.50158699999997</c:v>
                </c:pt>
                <c:pt idx="8050">
                  <c:v>716.32464600000003</c:v>
                </c:pt>
                <c:pt idx="8051">
                  <c:v>716.16961700000002</c:v>
                </c:pt>
                <c:pt idx="8052">
                  <c:v>716.02618399999994</c:v>
                </c:pt>
                <c:pt idx="8053">
                  <c:v>715.82440199999996</c:v>
                </c:pt>
                <c:pt idx="8054">
                  <c:v>715.63665800000001</c:v>
                </c:pt>
                <c:pt idx="8055">
                  <c:v>715.47552499999995</c:v>
                </c:pt>
                <c:pt idx="8056">
                  <c:v>715.29681400000004</c:v>
                </c:pt>
                <c:pt idx="8057">
                  <c:v>715.10821499999997</c:v>
                </c:pt>
                <c:pt idx="8058">
                  <c:v>714.96124299999997</c:v>
                </c:pt>
                <c:pt idx="8059">
                  <c:v>714.73187299999995</c:v>
                </c:pt>
                <c:pt idx="8060">
                  <c:v>714.54736300000002</c:v>
                </c:pt>
                <c:pt idx="8061">
                  <c:v>714.42785600000002</c:v>
                </c:pt>
                <c:pt idx="8062">
                  <c:v>714.21997099999999</c:v>
                </c:pt>
                <c:pt idx="8063">
                  <c:v>714.00543200000004</c:v>
                </c:pt>
                <c:pt idx="8064">
                  <c:v>713.80426</c:v>
                </c:pt>
                <c:pt idx="8065">
                  <c:v>713.63781700000004</c:v>
                </c:pt>
                <c:pt idx="8066">
                  <c:v>713.46984899999995</c:v>
                </c:pt>
                <c:pt idx="8067">
                  <c:v>713.32519500000001</c:v>
                </c:pt>
                <c:pt idx="8068">
                  <c:v>713.08960000000002</c:v>
                </c:pt>
                <c:pt idx="8069">
                  <c:v>712.90826400000003</c:v>
                </c:pt>
                <c:pt idx="8070">
                  <c:v>712.72033699999997</c:v>
                </c:pt>
                <c:pt idx="8071">
                  <c:v>712.49792500000001</c:v>
                </c:pt>
                <c:pt idx="8072">
                  <c:v>712.36798099999999</c:v>
                </c:pt>
                <c:pt idx="8073">
                  <c:v>712.23156700000004</c:v>
                </c:pt>
                <c:pt idx="8074">
                  <c:v>711.99566700000003</c:v>
                </c:pt>
                <c:pt idx="8075">
                  <c:v>711.78802499999995</c:v>
                </c:pt>
                <c:pt idx="8076">
                  <c:v>711.58599900000002</c:v>
                </c:pt>
                <c:pt idx="8077">
                  <c:v>711.38354500000003</c:v>
                </c:pt>
                <c:pt idx="8078">
                  <c:v>711.167236</c:v>
                </c:pt>
                <c:pt idx="8079">
                  <c:v>711.009277</c:v>
                </c:pt>
                <c:pt idx="8080">
                  <c:v>710.77337599999998</c:v>
                </c:pt>
                <c:pt idx="8081">
                  <c:v>710.62475600000005</c:v>
                </c:pt>
                <c:pt idx="8082">
                  <c:v>710.415527</c:v>
                </c:pt>
                <c:pt idx="8083">
                  <c:v>710.205017</c:v>
                </c:pt>
                <c:pt idx="8084">
                  <c:v>710.05676300000005</c:v>
                </c:pt>
                <c:pt idx="8085">
                  <c:v>709.82470699999999</c:v>
                </c:pt>
                <c:pt idx="8086">
                  <c:v>709.62445100000002</c:v>
                </c:pt>
                <c:pt idx="8087">
                  <c:v>709.46380599999998</c:v>
                </c:pt>
                <c:pt idx="8088">
                  <c:v>709.28686500000003</c:v>
                </c:pt>
                <c:pt idx="8089">
                  <c:v>709.11261000000002</c:v>
                </c:pt>
                <c:pt idx="8090">
                  <c:v>708.96832300000005</c:v>
                </c:pt>
                <c:pt idx="8091">
                  <c:v>708.77453600000001</c:v>
                </c:pt>
                <c:pt idx="8092">
                  <c:v>708.58142099999998</c:v>
                </c:pt>
                <c:pt idx="8093">
                  <c:v>708.43127400000003</c:v>
                </c:pt>
                <c:pt idx="8094">
                  <c:v>708.22967500000004</c:v>
                </c:pt>
                <c:pt idx="8095">
                  <c:v>708.03949</c:v>
                </c:pt>
                <c:pt idx="8096">
                  <c:v>707.88287400000002</c:v>
                </c:pt>
                <c:pt idx="8097">
                  <c:v>707.67297399999995</c:v>
                </c:pt>
                <c:pt idx="8098">
                  <c:v>707.47241199999996</c:v>
                </c:pt>
                <c:pt idx="8099">
                  <c:v>707.29626499999995</c:v>
                </c:pt>
                <c:pt idx="8100">
                  <c:v>707.11810300000002</c:v>
                </c:pt>
                <c:pt idx="8101">
                  <c:v>706.96740699999998</c:v>
                </c:pt>
                <c:pt idx="8102">
                  <c:v>706.80230700000004</c:v>
                </c:pt>
                <c:pt idx="8103">
                  <c:v>706.62609899999995</c:v>
                </c:pt>
                <c:pt idx="8104">
                  <c:v>706.41760299999999</c:v>
                </c:pt>
                <c:pt idx="8105">
                  <c:v>706.21264599999995</c:v>
                </c:pt>
                <c:pt idx="8106">
                  <c:v>706.03961200000003</c:v>
                </c:pt>
                <c:pt idx="8107">
                  <c:v>705.86614999999995</c:v>
                </c:pt>
                <c:pt idx="8108">
                  <c:v>705.67663600000003</c:v>
                </c:pt>
                <c:pt idx="8109">
                  <c:v>705.48272699999995</c:v>
                </c:pt>
                <c:pt idx="8110">
                  <c:v>705.24938999999995</c:v>
                </c:pt>
                <c:pt idx="8111">
                  <c:v>705.139771</c:v>
                </c:pt>
                <c:pt idx="8112">
                  <c:v>704.97644000000003</c:v>
                </c:pt>
                <c:pt idx="8113">
                  <c:v>704.79260299999999</c:v>
                </c:pt>
                <c:pt idx="8114">
                  <c:v>704.53723100000002</c:v>
                </c:pt>
                <c:pt idx="8115">
                  <c:v>704.40838599999995</c:v>
                </c:pt>
                <c:pt idx="8116">
                  <c:v>704.20971699999996</c:v>
                </c:pt>
                <c:pt idx="8117">
                  <c:v>704.04486099999997</c:v>
                </c:pt>
                <c:pt idx="8118">
                  <c:v>703.81945800000005</c:v>
                </c:pt>
                <c:pt idx="8119">
                  <c:v>703.63763400000005</c:v>
                </c:pt>
                <c:pt idx="8120">
                  <c:v>703.42120399999999</c:v>
                </c:pt>
                <c:pt idx="8121">
                  <c:v>703.224243</c:v>
                </c:pt>
                <c:pt idx="8122">
                  <c:v>703.03930700000001</c:v>
                </c:pt>
                <c:pt idx="8123">
                  <c:v>702.879456</c:v>
                </c:pt>
                <c:pt idx="8124">
                  <c:v>702.69519000000003</c:v>
                </c:pt>
                <c:pt idx="8125">
                  <c:v>702.48071300000004</c:v>
                </c:pt>
                <c:pt idx="8126">
                  <c:v>702.28979500000003</c:v>
                </c:pt>
                <c:pt idx="8127">
                  <c:v>702.16308600000002</c:v>
                </c:pt>
                <c:pt idx="8128">
                  <c:v>701.97296100000005</c:v>
                </c:pt>
                <c:pt idx="8129">
                  <c:v>701.77301</c:v>
                </c:pt>
                <c:pt idx="8130">
                  <c:v>701.63574200000005</c:v>
                </c:pt>
                <c:pt idx="8131">
                  <c:v>701.46826199999998</c:v>
                </c:pt>
                <c:pt idx="8132">
                  <c:v>701.31677200000001</c:v>
                </c:pt>
                <c:pt idx="8133">
                  <c:v>701.17364499999996</c:v>
                </c:pt>
                <c:pt idx="8134">
                  <c:v>700.99108899999999</c:v>
                </c:pt>
                <c:pt idx="8135">
                  <c:v>700.80029300000001</c:v>
                </c:pt>
                <c:pt idx="8136">
                  <c:v>700.58496100000002</c:v>
                </c:pt>
                <c:pt idx="8137">
                  <c:v>700.42419400000006</c:v>
                </c:pt>
                <c:pt idx="8138">
                  <c:v>700.28472899999997</c:v>
                </c:pt>
                <c:pt idx="8139">
                  <c:v>700.09966999999995</c:v>
                </c:pt>
                <c:pt idx="8140">
                  <c:v>699.85888699999998</c:v>
                </c:pt>
                <c:pt idx="8141">
                  <c:v>699.71118200000001</c:v>
                </c:pt>
                <c:pt idx="8142">
                  <c:v>699.57000700000003</c:v>
                </c:pt>
                <c:pt idx="8143">
                  <c:v>699.362122</c:v>
                </c:pt>
                <c:pt idx="8144">
                  <c:v>699.20001200000002</c:v>
                </c:pt>
                <c:pt idx="8145">
                  <c:v>698.98199499999998</c:v>
                </c:pt>
                <c:pt idx="8146">
                  <c:v>698.76409899999999</c:v>
                </c:pt>
                <c:pt idx="8147">
                  <c:v>698.55090299999995</c:v>
                </c:pt>
                <c:pt idx="8148">
                  <c:v>698.31463599999995</c:v>
                </c:pt>
                <c:pt idx="8149">
                  <c:v>698.18347200000005</c:v>
                </c:pt>
                <c:pt idx="8150">
                  <c:v>697.97076400000003</c:v>
                </c:pt>
                <c:pt idx="8151">
                  <c:v>697.77355999999997</c:v>
                </c:pt>
                <c:pt idx="8152">
                  <c:v>697.61071800000002</c:v>
                </c:pt>
                <c:pt idx="8153">
                  <c:v>697.46728499999995</c:v>
                </c:pt>
                <c:pt idx="8154">
                  <c:v>697.35070800000005</c:v>
                </c:pt>
                <c:pt idx="8155">
                  <c:v>697.14080799999999</c:v>
                </c:pt>
                <c:pt idx="8156">
                  <c:v>696.93493699999999</c:v>
                </c:pt>
                <c:pt idx="8157">
                  <c:v>696.76415999999995</c:v>
                </c:pt>
                <c:pt idx="8158">
                  <c:v>696.57665999999995</c:v>
                </c:pt>
                <c:pt idx="8159">
                  <c:v>696.41625999999997</c:v>
                </c:pt>
                <c:pt idx="8160">
                  <c:v>696.20172100000002</c:v>
                </c:pt>
                <c:pt idx="8161">
                  <c:v>696.02423099999999</c:v>
                </c:pt>
                <c:pt idx="8162">
                  <c:v>695.82061799999997</c:v>
                </c:pt>
                <c:pt idx="8163">
                  <c:v>695.64288299999998</c:v>
                </c:pt>
                <c:pt idx="8164">
                  <c:v>695.50799600000005</c:v>
                </c:pt>
                <c:pt idx="8165">
                  <c:v>695.31762700000002</c:v>
                </c:pt>
                <c:pt idx="8166">
                  <c:v>695.12512200000003</c:v>
                </c:pt>
                <c:pt idx="8167">
                  <c:v>694.96472200000005</c:v>
                </c:pt>
                <c:pt idx="8168">
                  <c:v>694.79217500000004</c:v>
                </c:pt>
                <c:pt idx="8169">
                  <c:v>694.58874500000002</c:v>
                </c:pt>
                <c:pt idx="8170">
                  <c:v>694.42974900000002</c:v>
                </c:pt>
                <c:pt idx="8171">
                  <c:v>694.22534199999996</c:v>
                </c:pt>
                <c:pt idx="8172">
                  <c:v>694.06579599999998</c:v>
                </c:pt>
                <c:pt idx="8173">
                  <c:v>693.92779499999995</c:v>
                </c:pt>
                <c:pt idx="8174">
                  <c:v>693.70190400000001</c:v>
                </c:pt>
                <c:pt idx="8175">
                  <c:v>693.55487100000005</c:v>
                </c:pt>
                <c:pt idx="8176">
                  <c:v>693.35876499999995</c:v>
                </c:pt>
                <c:pt idx="8177">
                  <c:v>693.15100099999995</c:v>
                </c:pt>
                <c:pt idx="8178">
                  <c:v>693.01983600000005</c:v>
                </c:pt>
                <c:pt idx="8179">
                  <c:v>692.82824700000003</c:v>
                </c:pt>
                <c:pt idx="8180">
                  <c:v>692.57531700000004</c:v>
                </c:pt>
                <c:pt idx="8181">
                  <c:v>692.41039999999998</c:v>
                </c:pt>
                <c:pt idx="8182">
                  <c:v>692.247253</c:v>
                </c:pt>
                <c:pt idx="8183">
                  <c:v>692.08032200000002</c:v>
                </c:pt>
                <c:pt idx="8184">
                  <c:v>691.88732900000002</c:v>
                </c:pt>
                <c:pt idx="8185">
                  <c:v>691.69586200000003</c:v>
                </c:pt>
                <c:pt idx="8186">
                  <c:v>691.51043700000002</c:v>
                </c:pt>
                <c:pt idx="8187">
                  <c:v>691.31604000000004</c:v>
                </c:pt>
                <c:pt idx="8188">
                  <c:v>691.14477499999998</c:v>
                </c:pt>
                <c:pt idx="8189">
                  <c:v>690.901794</c:v>
                </c:pt>
                <c:pt idx="8190">
                  <c:v>690.74408000000005</c:v>
                </c:pt>
                <c:pt idx="8191">
                  <c:v>690.59478799999999</c:v>
                </c:pt>
                <c:pt idx="8192">
                  <c:v>690.44281000000001</c:v>
                </c:pt>
                <c:pt idx="8193">
                  <c:v>690.27703899999995</c:v>
                </c:pt>
                <c:pt idx="8194">
                  <c:v>690.09796100000005</c:v>
                </c:pt>
                <c:pt idx="8195">
                  <c:v>689.90954599999998</c:v>
                </c:pt>
                <c:pt idx="8196">
                  <c:v>689.73638900000003</c:v>
                </c:pt>
                <c:pt idx="8197">
                  <c:v>689.49298099999999</c:v>
                </c:pt>
                <c:pt idx="8198">
                  <c:v>689.32513400000005</c:v>
                </c:pt>
                <c:pt idx="8199">
                  <c:v>689.10461399999997</c:v>
                </c:pt>
                <c:pt idx="8200">
                  <c:v>688.94641100000001</c:v>
                </c:pt>
                <c:pt idx="8201">
                  <c:v>688.73529099999996</c:v>
                </c:pt>
                <c:pt idx="8202">
                  <c:v>688.52685499999995</c:v>
                </c:pt>
                <c:pt idx="8203">
                  <c:v>688.35455300000001</c:v>
                </c:pt>
                <c:pt idx="8204">
                  <c:v>688.15203899999995</c:v>
                </c:pt>
                <c:pt idx="8205">
                  <c:v>687.97534199999996</c:v>
                </c:pt>
                <c:pt idx="8206">
                  <c:v>687.78613299999995</c:v>
                </c:pt>
                <c:pt idx="8207">
                  <c:v>687.57690400000001</c:v>
                </c:pt>
                <c:pt idx="8208">
                  <c:v>687.41216999999995</c:v>
                </c:pt>
                <c:pt idx="8209">
                  <c:v>687.253784</c:v>
                </c:pt>
                <c:pt idx="8210">
                  <c:v>687.09985400000005</c:v>
                </c:pt>
                <c:pt idx="8211">
                  <c:v>686.90594499999997</c:v>
                </c:pt>
                <c:pt idx="8212">
                  <c:v>686.65936299999998</c:v>
                </c:pt>
                <c:pt idx="8213">
                  <c:v>686.47863800000005</c:v>
                </c:pt>
                <c:pt idx="8214">
                  <c:v>686.306152</c:v>
                </c:pt>
                <c:pt idx="8215">
                  <c:v>686.13488800000005</c:v>
                </c:pt>
                <c:pt idx="8216">
                  <c:v>685.93505900000002</c:v>
                </c:pt>
                <c:pt idx="8217">
                  <c:v>685.80371100000002</c:v>
                </c:pt>
                <c:pt idx="8218">
                  <c:v>685.62652600000001</c:v>
                </c:pt>
                <c:pt idx="8219">
                  <c:v>685.46234100000004</c:v>
                </c:pt>
                <c:pt idx="8220">
                  <c:v>685.29235800000004</c:v>
                </c:pt>
                <c:pt idx="8221">
                  <c:v>685.11730999999997</c:v>
                </c:pt>
                <c:pt idx="8222">
                  <c:v>684.94238299999995</c:v>
                </c:pt>
                <c:pt idx="8223">
                  <c:v>684.72033699999997</c:v>
                </c:pt>
                <c:pt idx="8224">
                  <c:v>684.61474599999997</c:v>
                </c:pt>
                <c:pt idx="8225">
                  <c:v>684.38275099999998</c:v>
                </c:pt>
                <c:pt idx="8226">
                  <c:v>684.16833499999996</c:v>
                </c:pt>
                <c:pt idx="8227">
                  <c:v>683.96356200000002</c:v>
                </c:pt>
                <c:pt idx="8228">
                  <c:v>683.80053699999996</c:v>
                </c:pt>
                <c:pt idx="8229">
                  <c:v>683.57482900000002</c:v>
                </c:pt>
                <c:pt idx="8230">
                  <c:v>683.38806199999999</c:v>
                </c:pt>
                <c:pt idx="8231">
                  <c:v>683.222534</c:v>
                </c:pt>
                <c:pt idx="8232">
                  <c:v>683.009277</c:v>
                </c:pt>
                <c:pt idx="8233">
                  <c:v>682.83935499999995</c:v>
                </c:pt>
                <c:pt idx="8234">
                  <c:v>682.63275099999998</c:v>
                </c:pt>
                <c:pt idx="8235">
                  <c:v>682.48614499999996</c:v>
                </c:pt>
                <c:pt idx="8236">
                  <c:v>682.36694299999999</c:v>
                </c:pt>
                <c:pt idx="8237">
                  <c:v>682.13861099999997</c:v>
                </c:pt>
                <c:pt idx="8238">
                  <c:v>681.89831500000003</c:v>
                </c:pt>
                <c:pt idx="8239">
                  <c:v>681.68798800000002</c:v>
                </c:pt>
                <c:pt idx="8240">
                  <c:v>681.53857400000004</c:v>
                </c:pt>
                <c:pt idx="8241">
                  <c:v>681.36389199999996</c:v>
                </c:pt>
                <c:pt idx="8242">
                  <c:v>681.19397000000004</c:v>
                </c:pt>
                <c:pt idx="8243">
                  <c:v>681.06091300000003</c:v>
                </c:pt>
                <c:pt idx="8244">
                  <c:v>680.85626200000002</c:v>
                </c:pt>
                <c:pt idx="8245">
                  <c:v>680.66180399999996</c:v>
                </c:pt>
                <c:pt idx="8246">
                  <c:v>680.49664299999995</c:v>
                </c:pt>
                <c:pt idx="8247">
                  <c:v>680.28814699999998</c:v>
                </c:pt>
                <c:pt idx="8248">
                  <c:v>680.05859399999997</c:v>
                </c:pt>
                <c:pt idx="8249">
                  <c:v>679.90368699999999</c:v>
                </c:pt>
                <c:pt idx="8250">
                  <c:v>679.74890100000005</c:v>
                </c:pt>
                <c:pt idx="8251">
                  <c:v>679.56127900000001</c:v>
                </c:pt>
                <c:pt idx="8252">
                  <c:v>679.37451199999998</c:v>
                </c:pt>
                <c:pt idx="8253">
                  <c:v>679.16119400000002</c:v>
                </c:pt>
                <c:pt idx="8254">
                  <c:v>678.98413100000005</c:v>
                </c:pt>
                <c:pt idx="8255">
                  <c:v>678.80718999999999</c:v>
                </c:pt>
                <c:pt idx="8256">
                  <c:v>678.62622099999999</c:v>
                </c:pt>
                <c:pt idx="8257">
                  <c:v>678.44940199999996</c:v>
                </c:pt>
                <c:pt idx="8258">
                  <c:v>678.28924600000005</c:v>
                </c:pt>
                <c:pt idx="8259">
                  <c:v>678.107483</c:v>
                </c:pt>
                <c:pt idx="8260">
                  <c:v>677.94500700000003</c:v>
                </c:pt>
                <c:pt idx="8261">
                  <c:v>677.74859600000002</c:v>
                </c:pt>
                <c:pt idx="8262">
                  <c:v>677.60369900000001</c:v>
                </c:pt>
                <c:pt idx="8263">
                  <c:v>677.41754200000003</c:v>
                </c:pt>
                <c:pt idx="8264">
                  <c:v>677.20220900000004</c:v>
                </c:pt>
                <c:pt idx="8265">
                  <c:v>677.03143299999999</c:v>
                </c:pt>
                <c:pt idx="8266">
                  <c:v>676.85510299999999</c:v>
                </c:pt>
                <c:pt idx="8267">
                  <c:v>676.716003</c:v>
                </c:pt>
                <c:pt idx="8268">
                  <c:v>676.54284700000005</c:v>
                </c:pt>
                <c:pt idx="8269">
                  <c:v>676.37048300000004</c:v>
                </c:pt>
                <c:pt idx="8270">
                  <c:v>676.18609600000002</c:v>
                </c:pt>
                <c:pt idx="8271">
                  <c:v>675.987976</c:v>
                </c:pt>
                <c:pt idx="8272">
                  <c:v>675.77807600000006</c:v>
                </c:pt>
                <c:pt idx="8273">
                  <c:v>675.60052499999995</c:v>
                </c:pt>
                <c:pt idx="8274">
                  <c:v>675.37030000000004</c:v>
                </c:pt>
                <c:pt idx="8275">
                  <c:v>675.21868900000004</c:v>
                </c:pt>
                <c:pt idx="8276">
                  <c:v>675.05432099999996</c:v>
                </c:pt>
                <c:pt idx="8277">
                  <c:v>674.91357400000004</c:v>
                </c:pt>
                <c:pt idx="8278">
                  <c:v>674.69494599999996</c:v>
                </c:pt>
                <c:pt idx="8279">
                  <c:v>674.506531</c:v>
                </c:pt>
                <c:pt idx="8280">
                  <c:v>674.32885699999997</c:v>
                </c:pt>
                <c:pt idx="8281">
                  <c:v>674.15576199999998</c:v>
                </c:pt>
                <c:pt idx="8282">
                  <c:v>673.95111099999997</c:v>
                </c:pt>
                <c:pt idx="8283">
                  <c:v>673.76318400000002</c:v>
                </c:pt>
                <c:pt idx="8284">
                  <c:v>673.56329300000004</c:v>
                </c:pt>
                <c:pt idx="8285">
                  <c:v>673.37133800000004</c:v>
                </c:pt>
                <c:pt idx="8286">
                  <c:v>673.21472200000005</c:v>
                </c:pt>
                <c:pt idx="8287">
                  <c:v>672.97326699999996</c:v>
                </c:pt>
                <c:pt idx="8288">
                  <c:v>672.78082300000005</c:v>
                </c:pt>
                <c:pt idx="8289">
                  <c:v>672.63311799999997</c:v>
                </c:pt>
                <c:pt idx="8290">
                  <c:v>672.45233199999996</c:v>
                </c:pt>
                <c:pt idx="8291">
                  <c:v>672.26153599999998</c:v>
                </c:pt>
                <c:pt idx="8292">
                  <c:v>672.09729000000004</c:v>
                </c:pt>
                <c:pt idx="8293">
                  <c:v>671.89904799999999</c:v>
                </c:pt>
                <c:pt idx="8294">
                  <c:v>671.75885000000005</c:v>
                </c:pt>
                <c:pt idx="8295">
                  <c:v>671.54333499999996</c:v>
                </c:pt>
                <c:pt idx="8296">
                  <c:v>671.41143799999998</c:v>
                </c:pt>
                <c:pt idx="8297">
                  <c:v>671.25799600000005</c:v>
                </c:pt>
                <c:pt idx="8298">
                  <c:v>671.056152</c:v>
                </c:pt>
                <c:pt idx="8299">
                  <c:v>670.92639199999996</c:v>
                </c:pt>
                <c:pt idx="8300">
                  <c:v>670.77655000000004</c:v>
                </c:pt>
                <c:pt idx="8301">
                  <c:v>670.61871299999996</c:v>
                </c:pt>
                <c:pt idx="8302">
                  <c:v>670.42681900000002</c:v>
                </c:pt>
                <c:pt idx="8303">
                  <c:v>670.23748799999998</c:v>
                </c:pt>
                <c:pt idx="8304">
                  <c:v>670.05822799999999</c:v>
                </c:pt>
                <c:pt idx="8305">
                  <c:v>669.84765600000003</c:v>
                </c:pt>
                <c:pt idx="8306">
                  <c:v>669.67529300000001</c:v>
                </c:pt>
                <c:pt idx="8307">
                  <c:v>669.45605499999999</c:v>
                </c:pt>
                <c:pt idx="8308">
                  <c:v>669.25170900000001</c:v>
                </c:pt>
                <c:pt idx="8309">
                  <c:v>669.06951900000001</c:v>
                </c:pt>
                <c:pt idx="8310">
                  <c:v>668.81475799999998</c:v>
                </c:pt>
                <c:pt idx="8311">
                  <c:v>668.64141800000004</c:v>
                </c:pt>
                <c:pt idx="8312">
                  <c:v>668.48821999999996</c:v>
                </c:pt>
                <c:pt idx="8313">
                  <c:v>668.29656999999997</c:v>
                </c:pt>
                <c:pt idx="8314">
                  <c:v>668.11505099999999</c:v>
                </c:pt>
                <c:pt idx="8315">
                  <c:v>667.96997099999999</c:v>
                </c:pt>
                <c:pt idx="8316">
                  <c:v>667.78625499999998</c:v>
                </c:pt>
                <c:pt idx="8317">
                  <c:v>667.60778800000003</c:v>
                </c:pt>
                <c:pt idx="8318">
                  <c:v>667.42248500000005</c:v>
                </c:pt>
                <c:pt idx="8319">
                  <c:v>667.20538299999998</c:v>
                </c:pt>
                <c:pt idx="8320">
                  <c:v>667.07458499999996</c:v>
                </c:pt>
                <c:pt idx="8321">
                  <c:v>666.90759300000002</c:v>
                </c:pt>
                <c:pt idx="8322">
                  <c:v>666.713257</c:v>
                </c:pt>
                <c:pt idx="8323">
                  <c:v>666.53149399999995</c:v>
                </c:pt>
                <c:pt idx="8324">
                  <c:v>666.31243900000004</c:v>
                </c:pt>
                <c:pt idx="8325">
                  <c:v>666.15057400000001</c:v>
                </c:pt>
                <c:pt idx="8326">
                  <c:v>666.01934800000004</c:v>
                </c:pt>
                <c:pt idx="8327">
                  <c:v>665.84124799999995</c:v>
                </c:pt>
                <c:pt idx="8328">
                  <c:v>665.63207999999997</c:v>
                </c:pt>
                <c:pt idx="8329">
                  <c:v>665.431152</c:v>
                </c:pt>
                <c:pt idx="8330">
                  <c:v>665.27301</c:v>
                </c:pt>
                <c:pt idx="8331">
                  <c:v>665.103027</c:v>
                </c:pt>
                <c:pt idx="8332">
                  <c:v>664.926514</c:v>
                </c:pt>
                <c:pt idx="8333">
                  <c:v>664.77429199999995</c:v>
                </c:pt>
                <c:pt idx="8334">
                  <c:v>664.56018099999994</c:v>
                </c:pt>
                <c:pt idx="8335">
                  <c:v>664.40673800000002</c:v>
                </c:pt>
                <c:pt idx="8336">
                  <c:v>664.15521200000001</c:v>
                </c:pt>
                <c:pt idx="8337">
                  <c:v>664.01544200000001</c:v>
                </c:pt>
                <c:pt idx="8338">
                  <c:v>663.80090299999995</c:v>
                </c:pt>
                <c:pt idx="8339">
                  <c:v>663.558716</c:v>
                </c:pt>
                <c:pt idx="8340">
                  <c:v>663.41894500000001</c:v>
                </c:pt>
                <c:pt idx="8341">
                  <c:v>663.23071300000004</c:v>
                </c:pt>
                <c:pt idx="8342">
                  <c:v>663.05835000000002</c:v>
                </c:pt>
                <c:pt idx="8343">
                  <c:v>662.82080099999996</c:v>
                </c:pt>
                <c:pt idx="8344">
                  <c:v>662.64727800000003</c:v>
                </c:pt>
                <c:pt idx="8345">
                  <c:v>662.45416299999999</c:v>
                </c:pt>
                <c:pt idx="8346">
                  <c:v>662.257385</c:v>
                </c:pt>
                <c:pt idx="8347">
                  <c:v>662.07141100000001</c:v>
                </c:pt>
                <c:pt idx="8348">
                  <c:v>661.93353300000001</c:v>
                </c:pt>
                <c:pt idx="8349">
                  <c:v>661.75976600000001</c:v>
                </c:pt>
                <c:pt idx="8350">
                  <c:v>661.58935499999995</c:v>
                </c:pt>
                <c:pt idx="8351">
                  <c:v>661.39190699999995</c:v>
                </c:pt>
                <c:pt idx="8352">
                  <c:v>661.21649200000002</c:v>
                </c:pt>
                <c:pt idx="8353">
                  <c:v>660.99993900000004</c:v>
                </c:pt>
                <c:pt idx="8354">
                  <c:v>660.85620100000006</c:v>
                </c:pt>
                <c:pt idx="8355">
                  <c:v>660.68994099999998</c:v>
                </c:pt>
                <c:pt idx="8356">
                  <c:v>660.52429199999995</c:v>
                </c:pt>
                <c:pt idx="8357">
                  <c:v>660.33630400000004</c:v>
                </c:pt>
                <c:pt idx="8358">
                  <c:v>660.16296399999999</c:v>
                </c:pt>
                <c:pt idx="8359">
                  <c:v>659.94726600000001</c:v>
                </c:pt>
                <c:pt idx="8360">
                  <c:v>659.72656199999994</c:v>
                </c:pt>
                <c:pt idx="8361">
                  <c:v>659.56201199999998</c:v>
                </c:pt>
                <c:pt idx="8362">
                  <c:v>659.38366699999995</c:v>
                </c:pt>
                <c:pt idx="8363">
                  <c:v>659.15368699999999</c:v>
                </c:pt>
                <c:pt idx="8364">
                  <c:v>658.97589100000005</c:v>
                </c:pt>
                <c:pt idx="8365">
                  <c:v>658.81939699999998</c:v>
                </c:pt>
                <c:pt idx="8366">
                  <c:v>658.61676</c:v>
                </c:pt>
                <c:pt idx="8367">
                  <c:v>658.43280000000004</c:v>
                </c:pt>
                <c:pt idx="8368">
                  <c:v>658.25659199999996</c:v>
                </c:pt>
                <c:pt idx="8369">
                  <c:v>658.12847899999997</c:v>
                </c:pt>
                <c:pt idx="8370">
                  <c:v>657.97192399999994</c:v>
                </c:pt>
                <c:pt idx="8371">
                  <c:v>657.79272500000002</c:v>
                </c:pt>
                <c:pt idx="8372">
                  <c:v>657.58178699999996</c:v>
                </c:pt>
                <c:pt idx="8373">
                  <c:v>657.43646200000001</c:v>
                </c:pt>
                <c:pt idx="8374">
                  <c:v>657.24645999999996</c:v>
                </c:pt>
                <c:pt idx="8375">
                  <c:v>657.09454300000004</c:v>
                </c:pt>
                <c:pt idx="8376">
                  <c:v>656.87249799999995</c:v>
                </c:pt>
                <c:pt idx="8377">
                  <c:v>656.64532499999996</c:v>
                </c:pt>
                <c:pt idx="8378">
                  <c:v>656.53070100000002</c:v>
                </c:pt>
                <c:pt idx="8379">
                  <c:v>656.32287599999995</c:v>
                </c:pt>
                <c:pt idx="8380">
                  <c:v>656.11468500000001</c:v>
                </c:pt>
                <c:pt idx="8381">
                  <c:v>655.98034700000005</c:v>
                </c:pt>
                <c:pt idx="8382">
                  <c:v>655.78686500000003</c:v>
                </c:pt>
                <c:pt idx="8383">
                  <c:v>655.63519299999996</c:v>
                </c:pt>
                <c:pt idx="8384">
                  <c:v>655.419983</c:v>
                </c:pt>
                <c:pt idx="8385">
                  <c:v>655.25933799999996</c:v>
                </c:pt>
                <c:pt idx="8386">
                  <c:v>655.04949999999997</c:v>
                </c:pt>
                <c:pt idx="8387">
                  <c:v>654.97332800000004</c:v>
                </c:pt>
                <c:pt idx="8388">
                  <c:v>654.74774200000002</c:v>
                </c:pt>
                <c:pt idx="8389">
                  <c:v>654.51385500000004</c:v>
                </c:pt>
                <c:pt idx="8390">
                  <c:v>654.33282499999996</c:v>
                </c:pt>
                <c:pt idx="8391">
                  <c:v>654.11273200000005</c:v>
                </c:pt>
                <c:pt idx="8392">
                  <c:v>653.91033900000002</c:v>
                </c:pt>
                <c:pt idx="8393">
                  <c:v>653.75543200000004</c:v>
                </c:pt>
                <c:pt idx="8394">
                  <c:v>653.53430200000003</c:v>
                </c:pt>
                <c:pt idx="8395">
                  <c:v>653.34832800000004</c:v>
                </c:pt>
                <c:pt idx="8396">
                  <c:v>653.14953600000001</c:v>
                </c:pt>
                <c:pt idx="8397">
                  <c:v>652.95336899999995</c:v>
                </c:pt>
                <c:pt idx="8398">
                  <c:v>652.766479</c:v>
                </c:pt>
                <c:pt idx="8399">
                  <c:v>652.60070800000005</c:v>
                </c:pt>
                <c:pt idx="8400">
                  <c:v>652.384277</c:v>
                </c:pt>
                <c:pt idx="8401">
                  <c:v>652.24468999999999</c:v>
                </c:pt>
                <c:pt idx="8402">
                  <c:v>652.09222399999999</c:v>
                </c:pt>
                <c:pt idx="8403">
                  <c:v>651.90741000000003</c:v>
                </c:pt>
                <c:pt idx="8404">
                  <c:v>651.74389599999995</c:v>
                </c:pt>
                <c:pt idx="8405">
                  <c:v>651.60199</c:v>
                </c:pt>
                <c:pt idx="8406">
                  <c:v>651.38897699999995</c:v>
                </c:pt>
                <c:pt idx="8407">
                  <c:v>651.18963599999995</c:v>
                </c:pt>
                <c:pt idx="8408">
                  <c:v>651.04803500000003</c:v>
                </c:pt>
                <c:pt idx="8409">
                  <c:v>650.81390399999998</c:v>
                </c:pt>
                <c:pt idx="8410">
                  <c:v>650.65557899999999</c:v>
                </c:pt>
                <c:pt idx="8411">
                  <c:v>650.45880099999999</c:v>
                </c:pt>
                <c:pt idx="8412">
                  <c:v>650.18554700000004</c:v>
                </c:pt>
                <c:pt idx="8413">
                  <c:v>650.07214399999998</c:v>
                </c:pt>
                <c:pt idx="8414">
                  <c:v>649.82281499999999</c:v>
                </c:pt>
                <c:pt idx="8415">
                  <c:v>649.71777299999997</c:v>
                </c:pt>
                <c:pt idx="8416">
                  <c:v>649.46447799999999</c:v>
                </c:pt>
                <c:pt idx="8417">
                  <c:v>649.26196300000004</c:v>
                </c:pt>
                <c:pt idx="8418">
                  <c:v>649.09796100000005</c:v>
                </c:pt>
                <c:pt idx="8419">
                  <c:v>648.97015399999998</c:v>
                </c:pt>
                <c:pt idx="8420">
                  <c:v>648.77691700000003</c:v>
                </c:pt>
                <c:pt idx="8421">
                  <c:v>648.62048300000004</c:v>
                </c:pt>
                <c:pt idx="8422">
                  <c:v>648.45752000000005</c:v>
                </c:pt>
                <c:pt idx="8423">
                  <c:v>648.27966300000003</c:v>
                </c:pt>
                <c:pt idx="8424">
                  <c:v>648.13110400000005</c:v>
                </c:pt>
                <c:pt idx="8425">
                  <c:v>647.96331799999996</c:v>
                </c:pt>
                <c:pt idx="8426">
                  <c:v>647.76489300000003</c:v>
                </c:pt>
                <c:pt idx="8427">
                  <c:v>647.58532700000001</c:v>
                </c:pt>
                <c:pt idx="8428">
                  <c:v>647.38897699999995</c:v>
                </c:pt>
                <c:pt idx="8429">
                  <c:v>647.19531300000006</c:v>
                </c:pt>
                <c:pt idx="8430">
                  <c:v>647.02136199999995</c:v>
                </c:pt>
                <c:pt idx="8431">
                  <c:v>646.83856200000002</c:v>
                </c:pt>
                <c:pt idx="8432">
                  <c:v>646.63958700000001</c:v>
                </c:pt>
                <c:pt idx="8433">
                  <c:v>646.46520999999996</c:v>
                </c:pt>
                <c:pt idx="8434">
                  <c:v>646.234375</c:v>
                </c:pt>
                <c:pt idx="8435">
                  <c:v>646.086365</c:v>
                </c:pt>
                <c:pt idx="8436">
                  <c:v>645.916382</c:v>
                </c:pt>
                <c:pt idx="8437">
                  <c:v>645.74847399999999</c:v>
                </c:pt>
                <c:pt idx="8438">
                  <c:v>645.58068800000001</c:v>
                </c:pt>
                <c:pt idx="8439">
                  <c:v>645.41510000000005</c:v>
                </c:pt>
                <c:pt idx="8440">
                  <c:v>645.17553699999996</c:v>
                </c:pt>
                <c:pt idx="8441">
                  <c:v>644.88958700000001</c:v>
                </c:pt>
                <c:pt idx="8442">
                  <c:v>644.77087400000005</c:v>
                </c:pt>
                <c:pt idx="8443">
                  <c:v>644.57836899999995</c:v>
                </c:pt>
                <c:pt idx="8444">
                  <c:v>644.40643299999999</c:v>
                </c:pt>
                <c:pt idx="8445">
                  <c:v>644.24676499999998</c:v>
                </c:pt>
                <c:pt idx="8446">
                  <c:v>644.06689500000005</c:v>
                </c:pt>
                <c:pt idx="8447">
                  <c:v>643.86883499999999</c:v>
                </c:pt>
                <c:pt idx="8448">
                  <c:v>643.71551499999998</c:v>
                </c:pt>
                <c:pt idx="8449">
                  <c:v>643.57855199999995</c:v>
                </c:pt>
                <c:pt idx="8450">
                  <c:v>643.38006600000006</c:v>
                </c:pt>
                <c:pt idx="8451">
                  <c:v>643.16241500000001</c:v>
                </c:pt>
                <c:pt idx="8452">
                  <c:v>642.97045900000001</c:v>
                </c:pt>
                <c:pt idx="8453">
                  <c:v>642.83679199999995</c:v>
                </c:pt>
                <c:pt idx="8454">
                  <c:v>642.63122599999997</c:v>
                </c:pt>
                <c:pt idx="8455">
                  <c:v>642.43573000000004</c:v>
                </c:pt>
                <c:pt idx="8456">
                  <c:v>642.22882100000004</c:v>
                </c:pt>
                <c:pt idx="8457">
                  <c:v>642.03894000000003</c:v>
                </c:pt>
                <c:pt idx="8458">
                  <c:v>641.84857199999999</c:v>
                </c:pt>
                <c:pt idx="8459">
                  <c:v>641.65783699999997</c:v>
                </c:pt>
                <c:pt idx="8460">
                  <c:v>641.52380400000004</c:v>
                </c:pt>
                <c:pt idx="8461">
                  <c:v>641.35601799999995</c:v>
                </c:pt>
                <c:pt idx="8462">
                  <c:v>641.18878199999995</c:v>
                </c:pt>
                <c:pt idx="8463">
                  <c:v>641.00366199999996</c:v>
                </c:pt>
                <c:pt idx="8464">
                  <c:v>640.85144000000003</c:v>
                </c:pt>
                <c:pt idx="8465">
                  <c:v>640.63415499999996</c:v>
                </c:pt>
                <c:pt idx="8466">
                  <c:v>640.44171100000005</c:v>
                </c:pt>
                <c:pt idx="8467">
                  <c:v>640.31298800000002</c:v>
                </c:pt>
                <c:pt idx="8468">
                  <c:v>640.08337400000005</c:v>
                </c:pt>
                <c:pt idx="8469">
                  <c:v>639.90081799999996</c:v>
                </c:pt>
                <c:pt idx="8470">
                  <c:v>639.74224900000002</c:v>
                </c:pt>
                <c:pt idx="8471">
                  <c:v>639.48974599999997</c:v>
                </c:pt>
                <c:pt idx="8472">
                  <c:v>639.32916299999999</c:v>
                </c:pt>
                <c:pt idx="8473">
                  <c:v>639.11840800000004</c:v>
                </c:pt>
                <c:pt idx="8474">
                  <c:v>638.98718299999996</c:v>
                </c:pt>
                <c:pt idx="8475">
                  <c:v>638.77166699999998</c:v>
                </c:pt>
                <c:pt idx="8476">
                  <c:v>638.58294699999999</c:v>
                </c:pt>
                <c:pt idx="8477">
                  <c:v>638.40124500000002</c:v>
                </c:pt>
                <c:pt idx="8478">
                  <c:v>638.26348900000005</c:v>
                </c:pt>
                <c:pt idx="8479">
                  <c:v>638.11871299999996</c:v>
                </c:pt>
                <c:pt idx="8480">
                  <c:v>637.946777</c:v>
                </c:pt>
                <c:pt idx="8481">
                  <c:v>637.81304899999998</c:v>
                </c:pt>
                <c:pt idx="8482">
                  <c:v>637.64593500000001</c:v>
                </c:pt>
                <c:pt idx="8483">
                  <c:v>637.46008300000005</c:v>
                </c:pt>
                <c:pt idx="8484">
                  <c:v>637.23327600000005</c:v>
                </c:pt>
                <c:pt idx="8485">
                  <c:v>637.09130900000002</c:v>
                </c:pt>
                <c:pt idx="8486">
                  <c:v>636.87762499999997</c:v>
                </c:pt>
                <c:pt idx="8487">
                  <c:v>636.72753899999998</c:v>
                </c:pt>
                <c:pt idx="8488">
                  <c:v>636.53582800000004</c:v>
                </c:pt>
                <c:pt idx="8489">
                  <c:v>636.34710700000005</c:v>
                </c:pt>
                <c:pt idx="8490">
                  <c:v>636.12854000000004</c:v>
                </c:pt>
                <c:pt idx="8491">
                  <c:v>635.95214799999997</c:v>
                </c:pt>
                <c:pt idx="8492">
                  <c:v>635.76019299999996</c:v>
                </c:pt>
                <c:pt idx="8493">
                  <c:v>635.56195100000002</c:v>
                </c:pt>
                <c:pt idx="8494">
                  <c:v>635.38855000000001</c:v>
                </c:pt>
                <c:pt idx="8495">
                  <c:v>635.21527100000003</c:v>
                </c:pt>
                <c:pt idx="8496">
                  <c:v>635.03118900000004</c:v>
                </c:pt>
                <c:pt idx="8497">
                  <c:v>634.86663799999997</c:v>
                </c:pt>
                <c:pt idx="8498">
                  <c:v>634.68945299999996</c:v>
                </c:pt>
                <c:pt idx="8499">
                  <c:v>634.46966599999996</c:v>
                </c:pt>
                <c:pt idx="8500">
                  <c:v>634.28424099999995</c:v>
                </c:pt>
                <c:pt idx="8501">
                  <c:v>634.129639</c:v>
                </c:pt>
                <c:pt idx="8502">
                  <c:v>633.94360400000005</c:v>
                </c:pt>
                <c:pt idx="8503">
                  <c:v>633.810608</c:v>
                </c:pt>
                <c:pt idx="8504">
                  <c:v>633.60260000000005</c:v>
                </c:pt>
                <c:pt idx="8505">
                  <c:v>633.40924099999995</c:v>
                </c:pt>
                <c:pt idx="8506">
                  <c:v>633.22265600000003</c:v>
                </c:pt>
                <c:pt idx="8507">
                  <c:v>633.02960199999995</c:v>
                </c:pt>
                <c:pt idx="8508">
                  <c:v>632.83575399999995</c:v>
                </c:pt>
                <c:pt idx="8509">
                  <c:v>632.69610599999999</c:v>
                </c:pt>
                <c:pt idx="8510">
                  <c:v>632.51379399999996</c:v>
                </c:pt>
                <c:pt idx="8511">
                  <c:v>632.32104500000003</c:v>
                </c:pt>
                <c:pt idx="8512">
                  <c:v>632.14190699999995</c:v>
                </c:pt>
                <c:pt idx="8513">
                  <c:v>632.02148399999999</c:v>
                </c:pt>
                <c:pt idx="8514">
                  <c:v>631.87548800000002</c:v>
                </c:pt>
                <c:pt idx="8515">
                  <c:v>631.63549799999998</c:v>
                </c:pt>
                <c:pt idx="8516">
                  <c:v>631.46301300000005</c:v>
                </c:pt>
                <c:pt idx="8517">
                  <c:v>631.29016100000001</c:v>
                </c:pt>
                <c:pt idx="8518">
                  <c:v>631.10400400000003</c:v>
                </c:pt>
                <c:pt idx="8519">
                  <c:v>630.88610800000004</c:v>
                </c:pt>
                <c:pt idx="8520">
                  <c:v>630.73168899999996</c:v>
                </c:pt>
                <c:pt idx="8521">
                  <c:v>630.51763900000003</c:v>
                </c:pt>
                <c:pt idx="8522">
                  <c:v>630.36254899999994</c:v>
                </c:pt>
                <c:pt idx="8523">
                  <c:v>630.18188499999997</c:v>
                </c:pt>
                <c:pt idx="8524">
                  <c:v>629.96771200000001</c:v>
                </c:pt>
                <c:pt idx="8525">
                  <c:v>629.76025400000003</c:v>
                </c:pt>
                <c:pt idx="8526">
                  <c:v>629.60601799999995</c:v>
                </c:pt>
                <c:pt idx="8527">
                  <c:v>629.44329800000003</c:v>
                </c:pt>
                <c:pt idx="8528">
                  <c:v>629.33166500000004</c:v>
                </c:pt>
                <c:pt idx="8529">
                  <c:v>629.17040999999995</c:v>
                </c:pt>
                <c:pt idx="8530">
                  <c:v>628.97674600000005</c:v>
                </c:pt>
                <c:pt idx="8531">
                  <c:v>628.80548099999999</c:v>
                </c:pt>
                <c:pt idx="8532">
                  <c:v>628.58123799999998</c:v>
                </c:pt>
                <c:pt idx="8533">
                  <c:v>628.32281499999999</c:v>
                </c:pt>
                <c:pt idx="8534">
                  <c:v>628.17449999999997</c:v>
                </c:pt>
                <c:pt idx="8535">
                  <c:v>628.01525900000001</c:v>
                </c:pt>
                <c:pt idx="8536">
                  <c:v>627.80078100000003</c:v>
                </c:pt>
                <c:pt idx="8537">
                  <c:v>627.628601</c:v>
                </c:pt>
                <c:pt idx="8538">
                  <c:v>627.43457000000001</c:v>
                </c:pt>
                <c:pt idx="8539">
                  <c:v>627.26782200000002</c:v>
                </c:pt>
                <c:pt idx="8540">
                  <c:v>627.05841099999998</c:v>
                </c:pt>
                <c:pt idx="8541">
                  <c:v>626.87823500000002</c:v>
                </c:pt>
                <c:pt idx="8542">
                  <c:v>626.69787599999995</c:v>
                </c:pt>
                <c:pt idx="8543">
                  <c:v>626.51141399999995</c:v>
                </c:pt>
                <c:pt idx="8544">
                  <c:v>626.32995600000004</c:v>
                </c:pt>
                <c:pt idx="8545">
                  <c:v>626.15118399999994</c:v>
                </c:pt>
                <c:pt idx="8546">
                  <c:v>625.94341999999995</c:v>
                </c:pt>
                <c:pt idx="8547">
                  <c:v>625.76159700000005</c:v>
                </c:pt>
                <c:pt idx="8548">
                  <c:v>625.60949700000003</c:v>
                </c:pt>
                <c:pt idx="8549">
                  <c:v>625.410889</c:v>
                </c:pt>
                <c:pt idx="8550">
                  <c:v>625.25433299999997</c:v>
                </c:pt>
                <c:pt idx="8551">
                  <c:v>625.06054700000004</c:v>
                </c:pt>
                <c:pt idx="8552">
                  <c:v>624.857483</c:v>
                </c:pt>
                <c:pt idx="8553">
                  <c:v>624.61138900000003</c:v>
                </c:pt>
                <c:pt idx="8554">
                  <c:v>624.43615699999998</c:v>
                </c:pt>
                <c:pt idx="8555">
                  <c:v>624.30084199999999</c:v>
                </c:pt>
                <c:pt idx="8556">
                  <c:v>624.09729000000004</c:v>
                </c:pt>
                <c:pt idx="8557">
                  <c:v>623.87286400000005</c:v>
                </c:pt>
                <c:pt idx="8558">
                  <c:v>623.71307400000001</c:v>
                </c:pt>
                <c:pt idx="8559">
                  <c:v>623.52325399999995</c:v>
                </c:pt>
                <c:pt idx="8560">
                  <c:v>623.37622099999999</c:v>
                </c:pt>
                <c:pt idx="8561">
                  <c:v>623.16326900000001</c:v>
                </c:pt>
                <c:pt idx="8562">
                  <c:v>622.96606399999996</c:v>
                </c:pt>
                <c:pt idx="8563">
                  <c:v>622.84954800000003</c:v>
                </c:pt>
                <c:pt idx="8564">
                  <c:v>622.658997</c:v>
                </c:pt>
                <c:pt idx="8565">
                  <c:v>622.46722399999999</c:v>
                </c:pt>
                <c:pt idx="8566">
                  <c:v>622.303406</c:v>
                </c:pt>
                <c:pt idx="8567">
                  <c:v>622.11822500000005</c:v>
                </c:pt>
                <c:pt idx="8568">
                  <c:v>621.92230199999995</c:v>
                </c:pt>
                <c:pt idx="8569">
                  <c:v>621.75677499999995</c:v>
                </c:pt>
                <c:pt idx="8570">
                  <c:v>621.48559599999999</c:v>
                </c:pt>
                <c:pt idx="8571">
                  <c:v>621.33905000000004</c:v>
                </c:pt>
                <c:pt idx="8572">
                  <c:v>621.15270999999996</c:v>
                </c:pt>
                <c:pt idx="8573">
                  <c:v>621.03289800000005</c:v>
                </c:pt>
                <c:pt idx="8574">
                  <c:v>620.84240699999998</c:v>
                </c:pt>
                <c:pt idx="8575">
                  <c:v>620.68298300000004</c:v>
                </c:pt>
                <c:pt idx="8576">
                  <c:v>620.48724400000003</c:v>
                </c:pt>
                <c:pt idx="8577">
                  <c:v>620.31933600000002</c:v>
                </c:pt>
                <c:pt idx="8578">
                  <c:v>620.13830599999994</c:v>
                </c:pt>
                <c:pt idx="8579">
                  <c:v>619.99285899999995</c:v>
                </c:pt>
                <c:pt idx="8580">
                  <c:v>619.76843299999996</c:v>
                </c:pt>
                <c:pt idx="8581">
                  <c:v>619.64788799999997</c:v>
                </c:pt>
                <c:pt idx="8582">
                  <c:v>619.43878199999995</c:v>
                </c:pt>
                <c:pt idx="8583">
                  <c:v>619.20660399999997</c:v>
                </c:pt>
                <c:pt idx="8584">
                  <c:v>619.03002900000001</c:v>
                </c:pt>
                <c:pt idx="8585">
                  <c:v>618.90728799999999</c:v>
                </c:pt>
                <c:pt idx="8586">
                  <c:v>618.708618</c:v>
                </c:pt>
                <c:pt idx="8587">
                  <c:v>618.534851</c:v>
                </c:pt>
                <c:pt idx="8588">
                  <c:v>618.35223399999995</c:v>
                </c:pt>
                <c:pt idx="8589">
                  <c:v>618.12133800000004</c:v>
                </c:pt>
                <c:pt idx="8590">
                  <c:v>617.94140600000003</c:v>
                </c:pt>
                <c:pt idx="8591">
                  <c:v>617.83843999999999</c:v>
                </c:pt>
                <c:pt idx="8592">
                  <c:v>617.65789800000005</c:v>
                </c:pt>
                <c:pt idx="8593">
                  <c:v>617.495544</c:v>
                </c:pt>
                <c:pt idx="8594">
                  <c:v>617.301331</c:v>
                </c:pt>
                <c:pt idx="8595">
                  <c:v>617.07983400000001</c:v>
                </c:pt>
                <c:pt idx="8596">
                  <c:v>616.89013699999998</c:v>
                </c:pt>
                <c:pt idx="8597">
                  <c:v>616.74676499999998</c:v>
                </c:pt>
                <c:pt idx="8598">
                  <c:v>616.52435300000002</c:v>
                </c:pt>
                <c:pt idx="8599">
                  <c:v>616.30194100000006</c:v>
                </c:pt>
                <c:pt idx="8600">
                  <c:v>616.13757299999997</c:v>
                </c:pt>
                <c:pt idx="8601">
                  <c:v>616.00036599999999</c:v>
                </c:pt>
                <c:pt idx="8602">
                  <c:v>615.83630400000004</c:v>
                </c:pt>
                <c:pt idx="8603">
                  <c:v>615.62634300000002</c:v>
                </c:pt>
                <c:pt idx="8604">
                  <c:v>615.47644000000003</c:v>
                </c:pt>
                <c:pt idx="8605">
                  <c:v>615.29077099999995</c:v>
                </c:pt>
                <c:pt idx="8606">
                  <c:v>615.07299799999998</c:v>
                </c:pt>
                <c:pt idx="8607">
                  <c:v>614.93438700000002</c:v>
                </c:pt>
                <c:pt idx="8608">
                  <c:v>614.76300000000003</c:v>
                </c:pt>
                <c:pt idx="8609">
                  <c:v>614.53735400000005</c:v>
                </c:pt>
                <c:pt idx="8610">
                  <c:v>614.41497800000002</c:v>
                </c:pt>
                <c:pt idx="8611">
                  <c:v>614.19397000000004</c:v>
                </c:pt>
                <c:pt idx="8612">
                  <c:v>613.98089600000003</c:v>
                </c:pt>
                <c:pt idx="8613">
                  <c:v>613.82080099999996</c:v>
                </c:pt>
                <c:pt idx="8614">
                  <c:v>613.64257799999996</c:v>
                </c:pt>
                <c:pt idx="8615">
                  <c:v>613.44531300000006</c:v>
                </c:pt>
                <c:pt idx="8616">
                  <c:v>613.24414100000001</c:v>
                </c:pt>
                <c:pt idx="8617">
                  <c:v>613.09442100000001</c:v>
                </c:pt>
                <c:pt idx="8618">
                  <c:v>612.98290999999995</c:v>
                </c:pt>
                <c:pt idx="8619">
                  <c:v>612.77777100000003</c:v>
                </c:pt>
                <c:pt idx="8620">
                  <c:v>612.51617399999998</c:v>
                </c:pt>
                <c:pt idx="8621">
                  <c:v>612.372253</c:v>
                </c:pt>
                <c:pt idx="8622">
                  <c:v>612.18682899999999</c:v>
                </c:pt>
                <c:pt idx="8623">
                  <c:v>612.00402799999995</c:v>
                </c:pt>
                <c:pt idx="8624">
                  <c:v>611.84399399999995</c:v>
                </c:pt>
                <c:pt idx="8625">
                  <c:v>611.612976</c:v>
                </c:pt>
                <c:pt idx="8626">
                  <c:v>611.37603799999999</c:v>
                </c:pt>
                <c:pt idx="8627">
                  <c:v>611.24273700000003</c:v>
                </c:pt>
                <c:pt idx="8628">
                  <c:v>610.99877900000001</c:v>
                </c:pt>
                <c:pt idx="8629">
                  <c:v>610.850098</c:v>
                </c:pt>
                <c:pt idx="8630">
                  <c:v>610.69146699999999</c:v>
                </c:pt>
                <c:pt idx="8631">
                  <c:v>610.49749799999995</c:v>
                </c:pt>
                <c:pt idx="8632">
                  <c:v>610.30676300000005</c:v>
                </c:pt>
                <c:pt idx="8633">
                  <c:v>610.10296600000004</c:v>
                </c:pt>
                <c:pt idx="8634">
                  <c:v>609.90869099999998</c:v>
                </c:pt>
                <c:pt idx="8635">
                  <c:v>609.76300000000003</c:v>
                </c:pt>
                <c:pt idx="8636">
                  <c:v>609.55358899999999</c:v>
                </c:pt>
                <c:pt idx="8637">
                  <c:v>609.35229500000003</c:v>
                </c:pt>
                <c:pt idx="8638">
                  <c:v>609.16735800000004</c:v>
                </c:pt>
                <c:pt idx="8639">
                  <c:v>609.04693599999996</c:v>
                </c:pt>
                <c:pt idx="8640">
                  <c:v>608.82818599999996</c:v>
                </c:pt>
                <c:pt idx="8641">
                  <c:v>608.65069600000004</c:v>
                </c:pt>
                <c:pt idx="8642">
                  <c:v>608.44372599999997</c:v>
                </c:pt>
                <c:pt idx="8643">
                  <c:v>608.24102800000003</c:v>
                </c:pt>
                <c:pt idx="8644">
                  <c:v>608.06732199999999</c:v>
                </c:pt>
                <c:pt idx="8645">
                  <c:v>607.87359600000002</c:v>
                </c:pt>
                <c:pt idx="8646">
                  <c:v>607.69274900000005</c:v>
                </c:pt>
                <c:pt idx="8647">
                  <c:v>607.46887200000003</c:v>
                </c:pt>
                <c:pt idx="8648">
                  <c:v>607.30059800000004</c:v>
                </c:pt>
                <c:pt idx="8649">
                  <c:v>607.15210000000002</c:v>
                </c:pt>
                <c:pt idx="8650">
                  <c:v>606.93493699999999</c:v>
                </c:pt>
                <c:pt idx="8651">
                  <c:v>606.78076199999998</c:v>
                </c:pt>
                <c:pt idx="8652">
                  <c:v>606.61792000000003</c:v>
                </c:pt>
                <c:pt idx="8653">
                  <c:v>606.40649399999995</c:v>
                </c:pt>
                <c:pt idx="8654">
                  <c:v>606.23309300000005</c:v>
                </c:pt>
                <c:pt idx="8655">
                  <c:v>606.04437299999995</c:v>
                </c:pt>
                <c:pt idx="8656">
                  <c:v>605.82849099999999</c:v>
                </c:pt>
                <c:pt idx="8657">
                  <c:v>605.62115500000004</c:v>
                </c:pt>
                <c:pt idx="8658">
                  <c:v>605.44671600000004</c:v>
                </c:pt>
                <c:pt idx="8659">
                  <c:v>605.22717299999999</c:v>
                </c:pt>
                <c:pt idx="8660">
                  <c:v>605.072632</c:v>
                </c:pt>
                <c:pt idx="8661">
                  <c:v>604.85162400000002</c:v>
                </c:pt>
                <c:pt idx="8662">
                  <c:v>604.64373799999998</c:v>
                </c:pt>
                <c:pt idx="8663">
                  <c:v>604.40270999999996</c:v>
                </c:pt>
                <c:pt idx="8664">
                  <c:v>604.22656300000006</c:v>
                </c:pt>
                <c:pt idx="8665">
                  <c:v>604.02398700000003</c:v>
                </c:pt>
                <c:pt idx="8666">
                  <c:v>603.81555200000003</c:v>
                </c:pt>
                <c:pt idx="8667">
                  <c:v>603.646973</c:v>
                </c:pt>
                <c:pt idx="8668">
                  <c:v>603.33990500000004</c:v>
                </c:pt>
                <c:pt idx="8669">
                  <c:v>603.23223900000005</c:v>
                </c:pt>
                <c:pt idx="8670">
                  <c:v>603.01709000000005</c:v>
                </c:pt>
                <c:pt idx="8671">
                  <c:v>602.76422100000002</c:v>
                </c:pt>
                <c:pt idx="8672">
                  <c:v>602.59942599999999</c:v>
                </c:pt>
                <c:pt idx="8673">
                  <c:v>602.41583300000002</c:v>
                </c:pt>
                <c:pt idx="8674">
                  <c:v>602.18640100000005</c:v>
                </c:pt>
                <c:pt idx="8675">
                  <c:v>601.99102800000003</c:v>
                </c:pt>
                <c:pt idx="8676">
                  <c:v>601.80816700000003</c:v>
                </c:pt>
                <c:pt idx="8677">
                  <c:v>601.62133800000004</c:v>
                </c:pt>
                <c:pt idx="8678">
                  <c:v>601.39538600000003</c:v>
                </c:pt>
                <c:pt idx="8679">
                  <c:v>601.24871800000005</c:v>
                </c:pt>
                <c:pt idx="8680">
                  <c:v>601.09234600000002</c:v>
                </c:pt>
                <c:pt idx="8681">
                  <c:v>600.84356700000001</c:v>
                </c:pt>
                <c:pt idx="8682">
                  <c:v>600.70696999999996</c:v>
                </c:pt>
                <c:pt idx="8683">
                  <c:v>600.56366000000003</c:v>
                </c:pt>
                <c:pt idx="8684">
                  <c:v>600.36852999999996</c:v>
                </c:pt>
                <c:pt idx="8685">
                  <c:v>600.21966599999996</c:v>
                </c:pt>
                <c:pt idx="8686">
                  <c:v>600.03106700000001</c:v>
                </c:pt>
                <c:pt idx="8687">
                  <c:v>599.78332499999999</c:v>
                </c:pt>
                <c:pt idx="8688">
                  <c:v>599.56079099999999</c:v>
                </c:pt>
                <c:pt idx="8689">
                  <c:v>599.42059300000005</c:v>
                </c:pt>
                <c:pt idx="8690">
                  <c:v>599.25439500000005</c:v>
                </c:pt>
                <c:pt idx="8691">
                  <c:v>599.02270499999997</c:v>
                </c:pt>
                <c:pt idx="8692">
                  <c:v>598.88989300000003</c:v>
                </c:pt>
                <c:pt idx="8693">
                  <c:v>598.67175299999997</c:v>
                </c:pt>
                <c:pt idx="8694">
                  <c:v>598.57495100000006</c:v>
                </c:pt>
                <c:pt idx="8695">
                  <c:v>598.39019800000005</c:v>
                </c:pt>
                <c:pt idx="8696">
                  <c:v>598.19970699999999</c:v>
                </c:pt>
                <c:pt idx="8697">
                  <c:v>598.00256300000001</c:v>
                </c:pt>
                <c:pt idx="8698">
                  <c:v>597.82501200000002</c:v>
                </c:pt>
                <c:pt idx="8699">
                  <c:v>597.65069600000004</c:v>
                </c:pt>
                <c:pt idx="8700">
                  <c:v>597.427368</c:v>
                </c:pt>
                <c:pt idx="8701">
                  <c:v>597.23510699999997</c:v>
                </c:pt>
                <c:pt idx="8702">
                  <c:v>597.04864499999996</c:v>
                </c:pt>
                <c:pt idx="8703">
                  <c:v>596.87573199999997</c:v>
                </c:pt>
                <c:pt idx="8704">
                  <c:v>596.620544</c:v>
                </c:pt>
                <c:pt idx="8705">
                  <c:v>596.50164800000005</c:v>
                </c:pt>
                <c:pt idx="8706">
                  <c:v>596.28045699999996</c:v>
                </c:pt>
                <c:pt idx="8707">
                  <c:v>596.15380900000002</c:v>
                </c:pt>
                <c:pt idx="8708">
                  <c:v>595.88610800000004</c:v>
                </c:pt>
                <c:pt idx="8709">
                  <c:v>595.74169900000004</c:v>
                </c:pt>
                <c:pt idx="8710">
                  <c:v>595.57916299999999</c:v>
                </c:pt>
                <c:pt idx="8711">
                  <c:v>595.34887700000002</c:v>
                </c:pt>
                <c:pt idx="8712">
                  <c:v>595.25262499999997</c:v>
                </c:pt>
                <c:pt idx="8713">
                  <c:v>595.03308100000004</c:v>
                </c:pt>
                <c:pt idx="8714">
                  <c:v>594.84484899999995</c:v>
                </c:pt>
                <c:pt idx="8715">
                  <c:v>594.62396200000001</c:v>
                </c:pt>
                <c:pt idx="8716">
                  <c:v>594.43554700000004</c:v>
                </c:pt>
                <c:pt idx="8717">
                  <c:v>594.24102800000003</c:v>
                </c:pt>
                <c:pt idx="8718">
                  <c:v>594.03857400000004</c:v>
                </c:pt>
                <c:pt idx="8719">
                  <c:v>593.87768600000004</c:v>
                </c:pt>
                <c:pt idx="8720">
                  <c:v>593.73168899999996</c:v>
                </c:pt>
                <c:pt idx="8721">
                  <c:v>593.50848399999995</c:v>
                </c:pt>
                <c:pt idx="8722">
                  <c:v>593.324524</c:v>
                </c:pt>
                <c:pt idx="8723">
                  <c:v>593.18365500000004</c:v>
                </c:pt>
                <c:pt idx="8724">
                  <c:v>593.02447500000005</c:v>
                </c:pt>
                <c:pt idx="8725">
                  <c:v>592.80535899999995</c:v>
                </c:pt>
                <c:pt idx="8726">
                  <c:v>592.61047399999995</c:v>
                </c:pt>
                <c:pt idx="8727">
                  <c:v>592.41558799999996</c:v>
                </c:pt>
                <c:pt idx="8728">
                  <c:v>592.24114999999995</c:v>
                </c:pt>
                <c:pt idx="8729">
                  <c:v>592.09570299999996</c:v>
                </c:pt>
                <c:pt idx="8730">
                  <c:v>591.92138699999998</c:v>
                </c:pt>
                <c:pt idx="8731">
                  <c:v>591.691101</c:v>
                </c:pt>
                <c:pt idx="8732">
                  <c:v>591.56622300000004</c:v>
                </c:pt>
                <c:pt idx="8733">
                  <c:v>591.41210899999999</c:v>
                </c:pt>
                <c:pt idx="8734">
                  <c:v>591.22314500000005</c:v>
                </c:pt>
                <c:pt idx="8735">
                  <c:v>591.02465800000004</c:v>
                </c:pt>
                <c:pt idx="8736">
                  <c:v>590.785706</c:v>
                </c:pt>
                <c:pt idx="8737">
                  <c:v>590.60137899999995</c:v>
                </c:pt>
                <c:pt idx="8738">
                  <c:v>590.46716300000003</c:v>
                </c:pt>
                <c:pt idx="8739">
                  <c:v>590.23889199999996</c:v>
                </c:pt>
                <c:pt idx="8740">
                  <c:v>590.05847200000005</c:v>
                </c:pt>
                <c:pt idx="8741">
                  <c:v>589.879639</c:v>
                </c:pt>
                <c:pt idx="8742">
                  <c:v>589.66644299999996</c:v>
                </c:pt>
                <c:pt idx="8743">
                  <c:v>589.51458700000001</c:v>
                </c:pt>
                <c:pt idx="8744">
                  <c:v>589.32611099999997</c:v>
                </c:pt>
                <c:pt idx="8745">
                  <c:v>589.16619900000001</c:v>
                </c:pt>
                <c:pt idx="8746">
                  <c:v>588.94897500000002</c:v>
                </c:pt>
                <c:pt idx="8747">
                  <c:v>588.78662099999997</c:v>
                </c:pt>
                <c:pt idx="8748">
                  <c:v>588.56878700000004</c:v>
                </c:pt>
                <c:pt idx="8749">
                  <c:v>588.45519999999999</c:v>
                </c:pt>
                <c:pt idx="8750">
                  <c:v>588.26245100000006</c:v>
                </c:pt>
                <c:pt idx="8751">
                  <c:v>588.05316200000004</c:v>
                </c:pt>
                <c:pt idx="8752">
                  <c:v>587.891479</c:v>
                </c:pt>
                <c:pt idx="8753">
                  <c:v>587.67938200000003</c:v>
                </c:pt>
                <c:pt idx="8754">
                  <c:v>587.54382299999997</c:v>
                </c:pt>
                <c:pt idx="8755">
                  <c:v>587.38207999999997</c:v>
                </c:pt>
                <c:pt idx="8756">
                  <c:v>587.17394999999999</c:v>
                </c:pt>
                <c:pt idx="8757">
                  <c:v>586.95190400000001</c:v>
                </c:pt>
                <c:pt idx="8758">
                  <c:v>586.83392300000003</c:v>
                </c:pt>
                <c:pt idx="8759">
                  <c:v>586.69671600000004</c:v>
                </c:pt>
                <c:pt idx="8760">
                  <c:v>586.48382600000002</c:v>
                </c:pt>
                <c:pt idx="8761">
                  <c:v>586.33074999999997</c:v>
                </c:pt>
                <c:pt idx="8762">
                  <c:v>586.15093999999999</c:v>
                </c:pt>
                <c:pt idx="8763">
                  <c:v>585.93518099999994</c:v>
                </c:pt>
                <c:pt idx="8764">
                  <c:v>585.75183100000004</c:v>
                </c:pt>
                <c:pt idx="8765">
                  <c:v>585.58862299999998</c:v>
                </c:pt>
                <c:pt idx="8766">
                  <c:v>585.30883800000004</c:v>
                </c:pt>
                <c:pt idx="8767">
                  <c:v>585.16784700000005</c:v>
                </c:pt>
                <c:pt idx="8768">
                  <c:v>585.02996800000005</c:v>
                </c:pt>
                <c:pt idx="8769">
                  <c:v>584.74316399999998</c:v>
                </c:pt>
                <c:pt idx="8770">
                  <c:v>584.52868699999999</c:v>
                </c:pt>
                <c:pt idx="8771">
                  <c:v>584.38836700000002</c:v>
                </c:pt>
                <c:pt idx="8772">
                  <c:v>584.24957300000005</c:v>
                </c:pt>
                <c:pt idx="8773">
                  <c:v>584.06951900000001</c:v>
                </c:pt>
                <c:pt idx="8774">
                  <c:v>583.93206799999996</c:v>
                </c:pt>
                <c:pt idx="8775">
                  <c:v>583.81561299999998</c:v>
                </c:pt>
                <c:pt idx="8776">
                  <c:v>583.60955799999999</c:v>
                </c:pt>
                <c:pt idx="8777">
                  <c:v>583.40014599999995</c:v>
                </c:pt>
                <c:pt idx="8778">
                  <c:v>583.15374799999995</c:v>
                </c:pt>
                <c:pt idx="8779">
                  <c:v>583.07458499999996</c:v>
                </c:pt>
                <c:pt idx="8780">
                  <c:v>582.89733899999999</c:v>
                </c:pt>
                <c:pt idx="8781">
                  <c:v>582.71014400000001</c:v>
                </c:pt>
                <c:pt idx="8782">
                  <c:v>582.51068099999998</c:v>
                </c:pt>
                <c:pt idx="8783">
                  <c:v>582.34472700000003</c:v>
                </c:pt>
                <c:pt idx="8784">
                  <c:v>582.17663600000003</c:v>
                </c:pt>
                <c:pt idx="8785">
                  <c:v>581.95825200000002</c:v>
                </c:pt>
                <c:pt idx="8786">
                  <c:v>581.84326199999998</c:v>
                </c:pt>
                <c:pt idx="8787">
                  <c:v>581.63207999999997</c:v>
                </c:pt>
                <c:pt idx="8788">
                  <c:v>581.39605700000004</c:v>
                </c:pt>
                <c:pt idx="8789">
                  <c:v>581.22882100000004</c:v>
                </c:pt>
                <c:pt idx="8790">
                  <c:v>581.07788100000005</c:v>
                </c:pt>
                <c:pt idx="8791">
                  <c:v>580.87603799999999</c:v>
                </c:pt>
                <c:pt idx="8792">
                  <c:v>580.67694100000006</c:v>
                </c:pt>
                <c:pt idx="8793">
                  <c:v>580.50604199999998</c:v>
                </c:pt>
                <c:pt idx="8794">
                  <c:v>580.28430200000003</c:v>
                </c:pt>
                <c:pt idx="8795">
                  <c:v>580.09277299999997</c:v>
                </c:pt>
                <c:pt idx="8796">
                  <c:v>579.88885500000004</c:v>
                </c:pt>
                <c:pt idx="8797">
                  <c:v>579.74408000000005</c:v>
                </c:pt>
                <c:pt idx="8798">
                  <c:v>579.57904099999996</c:v>
                </c:pt>
                <c:pt idx="8799">
                  <c:v>579.41925000000003</c:v>
                </c:pt>
                <c:pt idx="8800">
                  <c:v>579.20281999999997</c:v>
                </c:pt>
                <c:pt idx="8801">
                  <c:v>579.03247099999999</c:v>
                </c:pt>
                <c:pt idx="8802">
                  <c:v>578.80969200000004</c:v>
                </c:pt>
                <c:pt idx="8803">
                  <c:v>578.66461200000003</c:v>
                </c:pt>
                <c:pt idx="8804">
                  <c:v>578.50457800000004</c:v>
                </c:pt>
                <c:pt idx="8805">
                  <c:v>578.27423099999999</c:v>
                </c:pt>
                <c:pt idx="8806">
                  <c:v>578.06860400000005</c:v>
                </c:pt>
                <c:pt idx="8807">
                  <c:v>577.89709500000004</c:v>
                </c:pt>
                <c:pt idx="8808">
                  <c:v>577.69512899999995</c:v>
                </c:pt>
                <c:pt idx="8809">
                  <c:v>577.463257</c:v>
                </c:pt>
                <c:pt idx="8810">
                  <c:v>577.33477800000003</c:v>
                </c:pt>
                <c:pt idx="8811">
                  <c:v>577.15789800000005</c:v>
                </c:pt>
                <c:pt idx="8812">
                  <c:v>576.99847399999999</c:v>
                </c:pt>
                <c:pt idx="8813">
                  <c:v>576.79986599999995</c:v>
                </c:pt>
                <c:pt idx="8814">
                  <c:v>576.62652600000001</c:v>
                </c:pt>
                <c:pt idx="8815">
                  <c:v>576.419983</c:v>
                </c:pt>
                <c:pt idx="8816">
                  <c:v>576.28033400000004</c:v>
                </c:pt>
                <c:pt idx="8817">
                  <c:v>576.04595900000004</c:v>
                </c:pt>
                <c:pt idx="8818">
                  <c:v>575.88043200000004</c:v>
                </c:pt>
                <c:pt idx="8819">
                  <c:v>575.714966</c:v>
                </c:pt>
                <c:pt idx="8820">
                  <c:v>575.49902299999997</c:v>
                </c:pt>
                <c:pt idx="8821">
                  <c:v>575.41357400000004</c:v>
                </c:pt>
                <c:pt idx="8822">
                  <c:v>575.14636199999995</c:v>
                </c:pt>
                <c:pt idx="8823">
                  <c:v>574.99749799999995</c:v>
                </c:pt>
                <c:pt idx="8824">
                  <c:v>574.82946800000002</c:v>
                </c:pt>
                <c:pt idx="8825">
                  <c:v>574.68090800000004</c:v>
                </c:pt>
                <c:pt idx="8826">
                  <c:v>574.53729199999998</c:v>
                </c:pt>
                <c:pt idx="8827">
                  <c:v>574.28344700000002</c:v>
                </c:pt>
                <c:pt idx="8828">
                  <c:v>574.09960899999999</c:v>
                </c:pt>
                <c:pt idx="8829">
                  <c:v>573.84796100000005</c:v>
                </c:pt>
                <c:pt idx="8830">
                  <c:v>573.70275900000001</c:v>
                </c:pt>
                <c:pt idx="8831">
                  <c:v>573.57403599999998</c:v>
                </c:pt>
                <c:pt idx="8832">
                  <c:v>573.38342299999999</c:v>
                </c:pt>
                <c:pt idx="8833">
                  <c:v>573.18817100000001</c:v>
                </c:pt>
                <c:pt idx="8834">
                  <c:v>573.053406</c:v>
                </c:pt>
                <c:pt idx="8835">
                  <c:v>572.81939699999998</c:v>
                </c:pt>
                <c:pt idx="8836">
                  <c:v>572.63232400000004</c:v>
                </c:pt>
                <c:pt idx="8837">
                  <c:v>572.45812999999998</c:v>
                </c:pt>
                <c:pt idx="8838">
                  <c:v>572.26666299999999</c:v>
                </c:pt>
                <c:pt idx="8839">
                  <c:v>572.12085000000002</c:v>
                </c:pt>
                <c:pt idx="8840">
                  <c:v>571.93469200000004</c:v>
                </c:pt>
                <c:pt idx="8841">
                  <c:v>571.72125200000005</c:v>
                </c:pt>
                <c:pt idx="8842">
                  <c:v>571.49005099999999</c:v>
                </c:pt>
                <c:pt idx="8843">
                  <c:v>571.35565199999996</c:v>
                </c:pt>
                <c:pt idx="8844">
                  <c:v>571.12103300000001</c:v>
                </c:pt>
                <c:pt idx="8845">
                  <c:v>570.99523899999997</c:v>
                </c:pt>
                <c:pt idx="8846">
                  <c:v>570.71691899999996</c:v>
                </c:pt>
                <c:pt idx="8847">
                  <c:v>570.588257</c:v>
                </c:pt>
                <c:pt idx="8848">
                  <c:v>570.40753199999995</c:v>
                </c:pt>
                <c:pt idx="8849">
                  <c:v>570.254456</c:v>
                </c:pt>
                <c:pt idx="8850">
                  <c:v>570.12219200000004</c:v>
                </c:pt>
                <c:pt idx="8851">
                  <c:v>569.92773399999999</c:v>
                </c:pt>
                <c:pt idx="8852">
                  <c:v>569.67016599999999</c:v>
                </c:pt>
                <c:pt idx="8853">
                  <c:v>569.51104699999996</c:v>
                </c:pt>
                <c:pt idx="8854">
                  <c:v>569.31298800000002</c:v>
                </c:pt>
                <c:pt idx="8855">
                  <c:v>569.19366500000001</c:v>
                </c:pt>
                <c:pt idx="8856">
                  <c:v>568.99761999999998</c:v>
                </c:pt>
                <c:pt idx="8857">
                  <c:v>568.84857199999999</c:v>
                </c:pt>
                <c:pt idx="8858">
                  <c:v>568.72131300000001</c:v>
                </c:pt>
                <c:pt idx="8859">
                  <c:v>568.52124000000003</c:v>
                </c:pt>
                <c:pt idx="8860">
                  <c:v>568.31146200000001</c:v>
                </c:pt>
                <c:pt idx="8861">
                  <c:v>568.11462400000005</c:v>
                </c:pt>
                <c:pt idx="8862">
                  <c:v>567.85327099999995</c:v>
                </c:pt>
                <c:pt idx="8863">
                  <c:v>567.69531300000006</c:v>
                </c:pt>
                <c:pt idx="8864">
                  <c:v>567.56237799999997</c:v>
                </c:pt>
                <c:pt idx="8865">
                  <c:v>567.33709699999997</c:v>
                </c:pt>
                <c:pt idx="8866">
                  <c:v>567.08386199999995</c:v>
                </c:pt>
                <c:pt idx="8867">
                  <c:v>566.92083700000001</c:v>
                </c:pt>
                <c:pt idx="8868">
                  <c:v>566.78326400000003</c:v>
                </c:pt>
                <c:pt idx="8869">
                  <c:v>566.58795199999997</c:v>
                </c:pt>
                <c:pt idx="8870">
                  <c:v>566.37426800000003</c:v>
                </c:pt>
                <c:pt idx="8871">
                  <c:v>566.18713400000001</c:v>
                </c:pt>
                <c:pt idx="8872">
                  <c:v>565.97589100000005</c:v>
                </c:pt>
                <c:pt idx="8873">
                  <c:v>565.886169</c:v>
                </c:pt>
                <c:pt idx="8874">
                  <c:v>565.64660600000002</c:v>
                </c:pt>
                <c:pt idx="8875">
                  <c:v>565.47522000000004</c:v>
                </c:pt>
                <c:pt idx="8876">
                  <c:v>565.26690699999995</c:v>
                </c:pt>
                <c:pt idx="8877">
                  <c:v>565.03546100000005</c:v>
                </c:pt>
                <c:pt idx="8878">
                  <c:v>564.875854</c:v>
                </c:pt>
                <c:pt idx="8879">
                  <c:v>564.73156700000004</c:v>
                </c:pt>
                <c:pt idx="8880">
                  <c:v>564.496216</c:v>
                </c:pt>
                <c:pt idx="8881">
                  <c:v>564.34875499999998</c:v>
                </c:pt>
                <c:pt idx="8882">
                  <c:v>564.15081799999996</c:v>
                </c:pt>
                <c:pt idx="8883">
                  <c:v>563.993469</c:v>
                </c:pt>
                <c:pt idx="8884">
                  <c:v>563.79211399999997</c:v>
                </c:pt>
                <c:pt idx="8885">
                  <c:v>563.69366500000001</c:v>
                </c:pt>
                <c:pt idx="8886">
                  <c:v>563.447632</c:v>
                </c:pt>
                <c:pt idx="8887">
                  <c:v>563.30676300000005</c:v>
                </c:pt>
                <c:pt idx="8888">
                  <c:v>563.15545699999996</c:v>
                </c:pt>
                <c:pt idx="8889">
                  <c:v>562.89977999999996</c:v>
                </c:pt>
                <c:pt idx="8890">
                  <c:v>562.71667500000001</c:v>
                </c:pt>
                <c:pt idx="8891">
                  <c:v>562.57428000000004</c:v>
                </c:pt>
                <c:pt idx="8892">
                  <c:v>562.38909899999999</c:v>
                </c:pt>
                <c:pt idx="8893">
                  <c:v>562.18243399999994</c:v>
                </c:pt>
                <c:pt idx="8894">
                  <c:v>562.02893099999994</c:v>
                </c:pt>
                <c:pt idx="8895">
                  <c:v>561.865906</c:v>
                </c:pt>
                <c:pt idx="8896">
                  <c:v>561.64556900000002</c:v>
                </c:pt>
                <c:pt idx="8897">
                  <c:v>561.47314500000005</c:v>
                </c:pt>
                <c:pt idx="8898">
                  <c:v>561.31146200000001</c:v>
                </c:pt>
                <c:pt idx="8899">
                  <c:v>561.105774</c:v>
                </c:pt>
                <c:pt idx="8900">
                  <c:v>560.92627000000005</c:v>
                </c:pt>
                <c:pt idx="8901">
                  <c:v>560.76525900000001</c:v>
                </c:pt>
                <c:pt idx="8902">
                  <c:v>560.61804199999995</c:v>
                </c:pt>
                <c:pt idx="8903">
                  <c:v>560.44207800000004</c:v>
                </c:pt>
                <c:pt idx="8904">
                  <c:v>560.19872999999995</c:v>
                </c:pt>
                <c:pt idx="8905">
                  <c:v>559.875854</c:v>
                </c:pt>
                <c:pt idx="8906">
                  <c:v>559.72283900000002</c:v>
                </c:pt>
                <c:pt idx="8907">
                  <c:v>559.51379399999996</c:v>
                </c:pt>
                <c:pt idx="8908">
                  <c:v>559.36261000000002</c:v>
                </c:pt>
                <c:pt idx="8909">
                  <c:v>559.17010500000004</c:v>
                </c:pt>
                <c:pt idx="8910">
                  <c:v>559.00720200000001</c:v>
                </c:pt>
                <c:pt idx="8911">
                  <c:v>558.82250999999997</c:v>
                </c:pt>
                <c:pt idx="8912">
                  <c:v>558.66143799999998</c:v>
                </c:pt>
                <c:pt idx="8913">
                  <c:v>558.43743900000004</c:v>
                </c:pt>
                <c:pt idx="8914">
                  <c:v>558.26251200000002</c:v>
                </c:pt>
                <c:pt idx="8915">
                  <c:v>558.15185499999995</c:v>
                </c:pt>
                <c:pt idx="8916">
                  <c:v>557.94531300000006</c:v>
                </c:pt>
                <c:pt idx="8917">
                  <c:v>557.77368200000001</c:v>
                </c:pt>
                <c:pt idx="8918">
                  <c:v>557.58398399999999</c:v>
                </c:pt>
                <c:pt idx="8919">
                  <c:v>557.36889599999995</c:v>
                </c:pt>
                <c:pt idx="8920">
                  <c:v>557.17077600000005</c:v>
                </c:pt>
                <c:pt idx="8921">
                  <c:v>556.92895499999997</c:v>
                </c:pt>
                <c:pt idx="8922">
                  <c:v>556.83496100000002</c:v>
                </c:pt>
                <c:pt idx="8923">
                  <c:v>556.64392099999998</c:v>
                </c:pt>
                <c:pt idx="8924">
                  <c:v>556.44726600000001</c:v>
                </c:pt>
                <c:pt idx="8925">
                  <c:v>556.235229</c:v>
                </c:pt>
                <c:pt idx="8926">
                  <c:v>556.13275099999998</c:v>
                </c:pt>
                <c:pt idx="8927">
                  <c:v>555.91882299999997</c:v>
                </c:pt>
                <c:pt idx="8928">
                  <c:v>555.76788299999998</c:v>
                </c:pt>
                <c:pt idx="8929">
                  <c:v>555.61529499999995</c:v>
                </c:pt>
                <c:pt idx="8930">
                  <c:v>555.40637200000003</c:v>
                </c:pt>
                <c:pt idx="8931">
                  <c:v>555.198669</c:v>
                </c:pt>
                <c:pt idx="8932">
                  <c:v>554.99383499999999</c:v>
                </c:pt>
                <c:pt idx="8933">
                  <c:v>554.82208300000002</c:v>
                </c:pt>
                <c:pt idx="8934">
                  <c:v>554.59741199999996</c:v>
                </c:pt>
                <c:pt idx="8935">
                  <c:v>554.46014400000001</c:v>
                </c:pt>
                <c:pt idx="8936">
                  <c:v>554.28491199999996</c:v>
                </c:pt>
                <c:pt idx="8937">
                  <c:v>554.10137899999995</c:v>
                </c:pt>
                <c:pt idx="8938">
                  <c:v>553.89721699999996</c:v>
                </c:pt>
                <c:pt idx="8939">
                  <c:v>553.78192100000001</c:v>
                </c:pt>
                <c:pt idx="8940">
                  <c:v>553.54626499999995</c:v>
                </c:pt>
                <c:pt idx="8941">
                  <c:v>553.35632299999997</c:v>
                </c:pt>
                <c:pt idx="8942">
                  <c:v>553.14300500000002</c:v>
                </c:pt>
                <c:pt idx="8943">
                  <c:v>552.932861</c:v>
                </c:pt>
                <c:pt idx="8944">
                  <c:v>552.74841300000003</c:v>
                </c:pt>
                <c:pt idx="8945">
                  <c:v>552.59997599999997</c:v>
                </c:pt>
                <c:pt idx="8946">
                  <c:v>552.466003</c:v>
                </c:pt>
                <c:pt idx="8947">
                  <c:v>552.27166699999998</c:v>
                </c:pt>
                <c:pt idx="8948">
                  <c:v>552.09484899999995</c:v>
                </c:pt>
                <c:pt idx="8949">
                  <c:v>551.89361599999995</c:v>
                </c:pt>
                <c:pt idx="8950">
                  <c:v>551.72582999999997</c:v>
                </c:pt>
                <c:pt idx="8951">
                  <c:v>551.57428000000004</c:v>
                </c:pt>
                <c:pt idx="8952">
                  <c:v>551.37890600000003</c:v>
                </c:pt>
                <c:pt idx="8953">
                  <c:v>551.19238299999995</c:v>
                </c:pt>
                <c:pt idx="8954">
                  <c:v>550.96813999999995</c:v>
                </c:pt>
                <c:pt idx="8955">
                  <c:v>550.66711399999997</c:v>
                </c:pt>
                <c:pt idx="8956">
                  <c:v>550.50591999999995</c:v>
                </c:pt>
                <c:pt idx="8957">
                  <c:v>550.31433100000004</c:v>
                </c:pt>
                <c:pt idx="8958">
                  <c:v>550.16747999999995</c:v>
                </c:pt>
                <c:pt idx="8959">
                  <c:v>549.97637899999995</c:v>
                </c:pt>
                <c:pt idx="8960">
                  <c:v>549.85906999999997</c:v>
                </c:pt>
                <c:pt idx="8961">
                  <c:v>549.61993399999994</c:v>
                </c:pt>
                <c:pt idx="8962">
                  <c:v>549.49597200000005</c:v>
                </c:pt>
                <c:pt idx="8963">
                  <c:v>549.25024399999995</c:v>
                </c:pt>
                <c:pt idx="8964">
                  <c:v>548.99523899999997</c:v>
                </c:pt>
                <c:pt idx="8965">
                  <c:v>548.94390899999996</c:v>
                </c:pt>
                <c:pt idx="8966">
                  <c:v>548.72692900000004</c:v>
                </c:pt>
                <c:pt idx="8967">
                  <c:v>548.49920699999996</c:v>
                </c:pt>
                <c:pt idx="8968">
                  <c:v>548.36792000000003</c:v>
                </c:pt>
                <c:pt idx="8969">
                  <c:v>548.15600600000005</c:v>
                </c:pt>
                <c:pt idx="8970">
                  <c:v>547.94305399999996</c:v>
                </c:pt>
                <c:pt idx="8971">
                  <c:v>547.84301800000003</c:v>
                </c:pt>
                <c:pt idx="8972">
                  <c:v>547.65020800000002</c:v>
                </c:pt>
                <c:pt idx="8973">
                  <c:v>547.45098900000005</c:v>
                </c:pt>
                <c:pt idx="8974">
                  <c:v>547.29852300000005</c:v>
                </c:pt>
                <c:pt idx="8975">
                  <c:v>547.12426800000003</c:v>
                </c:pt>
                <c:pt idx="8976">
                  <c:v>546.90197799999999</c:v>
                </c:pt>
                <c:pt idx="8977">
                  <c:v>546.72668499999997</c:v>
                </c:pt>
                <c:pt idx="8978">
                  <c:v>546.51946999999996</c:v>
                </c:pt>
                <c:pt idx="8979">
                  <c:v>546.30645800000002</c:v>
                </c:pt>
                <c:pt idx="8980">
                  <c:v>546.14331100000004</c:v>
                </c:pt>
                <c:pt idx="8981">
                  <c:v>545.97167999999999</c:v>
                </c:pt>
                <c:pt idx="8982">
                  <c:v>545.78198199999997</c:v>
                </c:pt>
                <c:pt idx="8983">
                  <c:v>545.67694100000006</c:v>
                </c:pt>
                <c:pt idx="8984">
                  <c:v>545.465149</c:v>
                </c:pt>
                <c:pt idx="8985">
                  <c:v>545.30450399999995</c:v>
                </c:pt>
                <c:pt idx="8986">
                  <c:v>545.14343299999996</c:v>
                </c:pt>
                <c:pt idx="8987">
                  <c:v>544.86102300000005</c:v>
                </c:pt>
                <c:pt idx="8988">
                  <c:v>544.67486599999995</c:v>
                </c:pt>
                <c:pt idx="8989">
                  <c:v>544.52667199999996</c:v>
                </c:pt>
                <c:pt idx="8990">
                  <c:v>544.33612100000005</c:v>
                </c:pt>
                <c:pt idx="8991">
                  <c:v>544.11108400000001</c:v>
                </c:pt>
                <c:pt idx="8992">
                  <c:v>543.95483400000001</c:v>
                </c:pt>
                <c:pt idx="8993">
                  <c:v>543.84765600000003</c:v>
                </c:pt>
                <c:pt idx="8994">
                  <c:v>543.60803199999998</c:v>
                </c:pt>
                <c:pt idx="8995">
                  <c:v>543.464294</c:v>
                </c:pt>
                <c:pt idx="8996">
                  <c:v>543.28167699999995</c:v>
                </c:pt>
                <c:pt idx="8997">
                  <c:v>543.05310099999997</c:v>
                </c:pt>
                <c:pt idx="8998">
                  <c:v>542.94812000000002</c:v>
                </c:pt>
                <c:pt idx="8999">
                  <c:v>542.72747800000002</c:v>
                </c:pt>
                <c:pt idx="9000">
                  <c:v>542.55163600000003</c:v>
                </c:pt>
                <c:pt idx="9001">
                  <c:v>542.36767599999996</c:v>
                </c:pt>
                <c:pt idx="9002">
                  <c:v>542.196594</c:v>
                </c:pt>
                <c:pt idx="9003">
                  <c:v>541.97851600000001</c:v>
                </c:pt>
                <c:pt idx="9004">
                  <c:v>541.84710700000005</c:v>
                </c:pt>
                <c:pt idx="9005">
                  <c:v>541.58044400000006</c:v>
                </c:pt>
                <c:pt idx="9006">
                  <c:v>541.41125499999998</c:v>
                </c:pt>
                <c:pt idx="9007">
                  <c:v>541.25451699999996</c:v>
                </c:pt>
                <c:pt idx="9008">
                  <c:v>541.05835000000002</c:v>
                </c:pt>
                <c:pt idx="9009">
                  <c:v>540.90118399999994</c:v>
                </c:pt>
                <c:pt idx="9010">
                  <c:v>540.70855700000004</c:v>
                </c:pt>
                <c:pt idx="9011">
                  <c:v>540.54803500000003</c:v>
                </c:pt>
                <c:pt idx="9012">
                  <c:v>540.39868200000001</c:v>
                </c:pt>
                <c:pt idx="9013">
                  <c:v>540.23877000000005</c:v>
                </c:pt>
                <c:pt idx="9014">
                  <c:v>540.033997</c:v>
                </c:pt>
                <c:pt idx="9015">
                  <c:v>539.79620399999999</c:v>
                </c:pt>
                <c:pt idx="9016">
                  <c:v>539.66803000000004</c:v>
                </c:pt>
                <c:pt idx="9017">
                  <c:v>539.52203399999996</c:v>
                </c:pt>
                <c:pt idx="9018">
                  <c:v>539.30542000000003</c:v>
                </c:pt>
                <c:pt idx="9019">
                  <c:v>539.10613999999998</c:v>
                </c:pt>
                <c:pt idx="9020">
                  <c:v>538.92804000000001</c:v>
                </c:pt>
                <c:pt idx="9021">
                  <c:v>538.73449700000003</c:v>
                </c:pt>
                <c:pt idx="9022">
                  <c:v>538.540344</c:v>
                </c:pt>
                <c:pt idx="9023">
                  <c:v>538.328979</c:v>
                </c:pt>
                <c:pt idx="9024">
                  <c:v>538.08752400000003</c:v>
                </c:pt>
                <c:pt idx="9025">
                  <c:v>537.92602499999998</c:v>
                </c:pt>
                <c:pt idx="9026">
                  <c:v>537.77526899999998</c:v>
                </c:pt>
                <c:pt idx="9027">
                  <c:v>537.61309800000004</c:v>
                </c:pt>
                <c:pt idx="9028">
                  <c:v>537.45361300000002</c:v>
                </c:pt>
                <c:pt idx="9029">
                  <c:v>537.26440400000001</c:v>
                </c:pt>
                <c:pt idx="9030">
                  <c:v>537.05938700000002</c:v>
                </c:pt>
                <c:pt idx="9031">
                  <c:v>536.81652799999995</c:v>
                </c:pt>
                <c:pt idx="9032">
                  <c:v>536.64373799999998</c:v>
                </c:pt>
                <c:pt idx="9033">
                  <c:v>536.47949200000005</c:v>
                </c:pt>
                <c:pt idx="9034">
                  <c:v>536.276794</c:v>
                </c:pt>
                <c:pt idx="9035">
                  <c:v>536.113831</c:v>
                </c:pt>
                <c:pt idx="9036">
                  <c:v>535.96929899999998</c:v>
                </c:pt>
                <c:pt idx="9037">
                  <c:v>535.79907200000002</c:v>
                </c:pt>
                <c:pt idx="9038">
                  <c:v>535.58026099999995</c:v>
                </c:pt>
                <c:pt idx="9039">
                  <c:v>535.44244400000002</c:v>
                </c:pt>
                <c:pt idx="9040">
                  <c:v>535.23126200000002</c:v>
                </c:pt>
                <c:pt idx="9041">
                  <c:v>535.06079099999999</c:v>
                </c:pt>
                <c:pt idx="9042">
                  <c:v>534.85900900000001</c:v>
                </c:pt>
                <c:pt idx="9043">
                  <c:v>534.72894299999996</c:v>
                </c:pt>
                <c:pt idx="9044">
                  <c:v>534.51324499999998</c:v>
                </c:pt>
                <c:pt idx="9045">
                  <c:v>534.34387200000003</c:v>
                </c:pt>
                <c:pt idx="9046">
                  <c:v>534.12976100000003</c:v>
                </c:pt>
                <c:pt idx="9047">
                  <c:v>534.02465800000004</c:v>
                </c:pt>
                <c:pt idx="9048">
                  <c:v>533.78790300000003</c:v>
                </c:pt>
                <c:pt idx="9049">
                  <c:v>533.51666299999999</c:v>
                </c:pt>
                <c:pt idx="9050">
                  <c:v>533.41894500000001</c:v>
                </c:pt>
                <c:pt idx="9051">
                  <c:v>533.21887200000003</c:v>
                </c:pt>
                <c:pt idx="9052">
                  <c:v>533.07360800000004</c:v>
                </c:pt>
                <c:pt idx="9053">
                  <c:v>532.92816200000004</c:v>
                </c:pt>
                <c:pt idx="9054">
                  <c:v>532.73107900000002</c:v>
                </c:pt>
                <c:pt idx="9055">
                  <c:v>532.49206500000003</c:v>
                </c:pt>
                <c:pt idx="9056">
                  <c:v>532.334473</c:v>
                </c:pt>
                <c:pt idx="9057">
                  <c:v>532.11981200000002</c:v>
                </c:pt>
                <c:pt idx="9058">
                  <c:v>531.89654499999995</c:v>
                </c:pt>
                <c:pt idx="9059">
                  <c:v>531.75036599999999</c:v>
                </c:pt>
                <c:pt idx="9060">
                  <c:v>531.52948000000004</c:v>
                </c:pt>
                <c:pt idx="9061">
                  <c:v>531.36779799999999</c:v>
                </c:pt>
                <c:pt idx="9062">
                  <c:v>531.15649399999995</c:v>
                </c:pt>
                <c:pt idx="9063">
                  <c:v>531.05078100000003</c:v>
                </c:pt>
                <c:pt idx="9064">
                  <c:v>530.87237500000003</c:v>
                </c:pt>
                <c:pt idx="9065">
                  <c:v>530.61682099999996</c:v>
                </c:pt>
                <c:pt idx="9066">
                  <c:v>530.49755900000002</c:v>
                </c:pt>
                <c:pt idx="9067">
                  <c:v>530.36810300000002</c:v>
                </c:pt>
                <c:pt idx="9068">
                  <c:v>530.16760299999999</c:v>
                </c:pt>
                <c:pt idx="9069">
                  <c:v>529.92083700000001</c:v>
                </c:pt>
                <c:pt idx="9070">
                  <c:v>529.81671100000005</c:v>
                </c:pt>
                <c:pt idx="9071">
                  <c:v>529.63885500000004</c:v>
                </c:pt>
                <c:pt idx="9072">
                  <c:v>529.459656</c:v>
                </c:pt>
                <c:pt idx="9073">
                  <c:v>529.31201199999998</c:v>
                </c:pt>
                <c:pt idx="9074">
                  <c:v>529.12896699999999</c:v>
                </c:pt>
                <c:pt idx="9075">
                  <c:v>528.93688999999995</c:v>
                </c:pt>
                <c:pt idx="9076">
                  <c:v>528.70001200000002</c:v>
                </c:pt>
                <c:pt idx="9077">
                  <c:v>528.49920699999996</c:v>
                </c:pt>
                <c:pt idx="9078">
                  <c:v>528.31506300000001</c:v>
                </c:pt>
                <c:pt idx="9079">
                  <c:v>528.10479699999996</c:v>
                </c:pt>
                <c:pt idx="9080">
                  <c:v>527.91375700000003</c:v>
                </c:pt>
                <c:pt idx="9081">
                  <c:v>527.70343000000003</c:v>
                </c:pt>
                <c:pt idx="9082">
                  <c:v>527.538635</c:v>
                </c:pt>
                <c:pt idx="9083">
                  <c:v>527.38195800000005</c:v>
                </c:pt>
                <c:pt idx="9084">
                  <c:v>527.21820100000002</c:v>
                </c:pt>
                <c:pt idx="9085">
                  <c:v>527.00756799999999</c:v>
                </c:pt>
                <c:pt idx="9086">
                  <c:v>526.79540999999995</c:v>
                </c:pt>
                <c:pt idx="9087">
                  <c:v>526.58331299999998</c:v>
                </c:pt>
                <c:pt idx="9088">
                  <c:v>526.37512200000003</c:v>
                </c:pt>
                <c:pt idx="9089">
                  <c:v>526.18176300000005</c:v>
                </c:pt>
                <c:pt idx="9090">
                  <c:v>525.95898399999999</c:v>
                </c:pt>
                <c:pt idx="9091">
                  <c:v>525.80108600000005</c:v>
                </c:pt>
                <c:pt idx="9092">
                  <c:v>525.55029300000001</c:v>
                </c:pt>
                <c:pt idx="9093">
                  <c:v>525.45989999999995</c:v>
                </c:pt>
                <c:pt idx="9094">
                  <c:v>525.24743699999999</c:v>
                </c:pt>
                <c:pt idx="9095">
                  <c:v>525.07836899999995</c:v>
                </c:pt>
                <c:pt idx="9096">
                  <c:v>524.93170199999997</c:v>
                </c:pt>
                <c:pt idx="9097">
                  <c:v>524.69946300000004</c:v>
                </c:pt>
                <c:pt idx="9098">
                  <c:v>524.52056900000002</c:v>
                </c:pt>
                <c:pt idx="9099">
                  <c:v>524.24743699999999</c:v>
                </c:pt>
                <c:pt idx="9100">
                  <c:v>524.09704599999998</c:v>
                </c:pt>
                <c:pt idx="9101">
                  <c:v>523.93328899999995</c:v>
                </c:pt>
                <c:pt idx="9102">
                  <c:v>523.74267599999996</c:v>
                </c:pt>
                <c:pt idx="9103">
                  <c:v>523.666382</c:v>
                </c:pt>
                <c:pt idx="9104">
                  <c:v>523.46765100000005</c:v>
                </c:pt>
                <c:pt idx="9105">
                  <c:v>523.27465800000004</c:v>
                </c:pt>
                <c:pt idx="9106">
                  <c:v>523.05822799999999</c:v>
                </c:pt>
                <c:pt idx="9107">
                  <c:v>522.87512200000003</c:v>
                </c:pt>
                <c:pt idx="9108">
                  <c:v>522.70574999999997</c:v>
                </c:pt>
                <c:pt idx="9109">
                  <c:v>522.560608</c:v>
                </c:pt>
                <c:pt idx="9110">
                  <c:v>522.30273399999999</c:v>
                </c:pt>
                <c:pt idx="9111">
                  <c:v>522.17895499999997</c:v>
                </c:pt>
                <c:pt idx="9112">
                  <c:v>522.01348900000005</c:v>
                </c:pt>
                <c:pt idx="9113">
                  <c:v>521.87750200000005</c:v>
                </c:pt>
                <c:pt idx="9114">
                  <c:v>521.71698000000004</c:v>
                </c:pt>
                <c:pt idx="9115">
                  <c:v>521.516479</c:v>
                </c:pt>
                <c:pt idx="9116">
                  <c:v>521.3125</c:v>
                </c:pt>
                <c:pt idx="9117">
                  <c:v>521.11187700000005</c:v>
                </c:pt>
                <c:pt idx="9118">
                  <c:v>520.94769299999996</c:v>
                </c:pt>
                <c:pt idx="9119">
                  <c:v>520.71661400000005</c:v>
                </c:pt>
                <c:pt idx="9120">
                  <c:v>520.474243</c:v>
                </c:pt>
                <c:pt idx="9121">
                  <c:v>520.32287599999995</c:v>
                </c:pt>
                <c:pt idx="9122">
                  <c:v>520.18597399999999</c:v>
                </c:pt>
                <c:pt idx="9123">
                  <c:v>520.04571499999997</c:v>
                </c:pt>
                <c:pt idx="9124">
                  <c:v>519.81451400000003</c:v>
                </c:pt>
                <c:pt idx="9125">
                  <c:v>519.63696300000004</c:v>
                </c:pt>
                <c:pt idx="9126">
                  <c:v>519.48016399999995</c:v>
                </c:pt>
                <c:pt idx="9127">
                  <c:v>519.26385500000004</c:v>
                </c:pt>
                <c:pt idx="9128">
                  <c:v>519.12097200000005</c:v>
                </c:pt>
                <c:pt idx="9129">
                  <c:v>518.96008300000005</c:v>
                </c:pt>
                <c:pt idx="9130">
                  <c:v>518.784851</c:v>
                </c:pt>
                <c:pt idx="9131">
                  <c:v>518.59149200000002</c:v>
                </c:pt>
                <c:pt idx="9132">
                  <c:v>518.41058299999997</c:v>
                </c:pt>
                <c:pt idx="9133">
                  <c:v>518.19671600000004</c:v>
                </c:pt>
                <c:pt idx="9134">
                  <c:v>517.92828399999996</c:v>
                </c:pt>
                <c:pt idx="9135">
                  <c:v>517.81933600000002</c:v>
                </c:pt>
                <c:pt idx="9136">
                  <c:v>517.68756099999996</c:v>
                </c:pt>
                <c:pt idx="9137">
                  <c:v>517.44329800000003</c:v>
                </c:pt>
                <c:pt idx="9138">
                  <c:v>517.22827099999995</c:v>
                </c:pt>
                <c:pt idx="9139">
                  <c:v>517</c:v>
                </c:pt>
                <c:pt idx="9140">
                  <c:v>516.88732900000002</c:v>
                </c:pt>
                <c:pt idx="9141">
                  <c:v>516.70477300000005</c:v>
                </c:pt>
                <c:pt idx="9142">
                  <c:v>516.51122999999995</c:v>
                </c:pt>
                <c:pt idx="9143">
                  <c:v>516.30572500000005</c:v>
                </c:pt>
                <c:pt idx="9144">
                  <c:v>516.14355499999999</c:v>
                </c:pt>
                <c:pt idx="9145">
                  <c:v>515.90838599999995</c:v>
                </c:pt>
                <c:pt idx="9146">
                  <c:v>515.77429199999995</c:v>
                </c:pt>
                <c:pt idx="9147">
                  <c:v>515.54620399999999</c:v>
                </c:pt>
                <c:pt idx="9148">
                  <c:v>515.35156300000006</c:v>
                </c:pt>
                <c:pt idx="9149">
                  <c:v>515.15429700000004</c:v>
                </c:pt>
                <c:pt idx="9150">
                  <c:v>514.99853499999995</c:v>
                </c:pt>
                <c:pt idx="9151">
                  <c:v>514.81738299999995</c:v>
                </c:pt>
                <c:pt idx="9152">
                  <c:v>514.61541699999998</c:v>
                </c:pt>
                <c:pt idx="9153">
                  <c:v>514.47058100000004</c:v>
                </c:pt>
                <c:pt idx="9154">
                  <c:v>514.25878899999998</c:v>
                </c:pt>
                <c:pt idx="9155">
                  <c:v>514.02069100000006</c:v>
                </c:pt>
                <c:pt idx="9156">
                  <c:v>513.84326199999998</c:v>
                </c:pt>
                <c:pt idx="9157">
                  <c:v>513.65997300000004</c:v>
                </c:pt>
                <c:pt idx="9158">
                  <c:v>513.41644299999996</c:v>
                </c:pt>
                <c:pt idx="9159">
                  <c:v>513.25231900000006</c:v>
                </c:pt>
                <c:pt idx="9160">
                  <c:v>513.06420900000001</c:v>
                </c:pt>
                <c:pt idx="9161">
                  <c:v>512.85137899999995</c:v>
                </c:pt>
                <c:pt idx="9162">
                  <c:v>512.70770300000004</c:v>
                </c:pt>
                <c:pt idx="9163">
                  <c:v>512.62243699999999</c:v>
                </c:pt>
                <c:pt idx="9164">
                  <c:v>512.41479500000003</c:v>
                </c:pt>
                <c:pt idx="9165">
                  <c:v>512.24224900000002</c:v>
                </c:pt>
                <c:pt idx="9166">
                  <c:v>512.02880900000002</c:v>
                </c:pt>
                <c:pt idx="9167">
                  <c:v>511.91006499999997</c:v>
                </c:pt>
                <c:pt idx="9168">
                  <c:v>511.70034800000002</c:v>
                </c:pt>
                <c:pt idx="9169">
                  <c:v>511.44198599999999</c:v>
                </c:pt>
                <c:pt idx="9170">
                  <c:v>511.25817899999998</c:v>
                </c:pt>
                <c:pt idx="9171">
                  <c:v>511.11910999999998</c:v>
                </c:pt>
                <c:pt idx="9172">
                  <c:v>510.932098</c:v>
                </c:pt>
                <c:pt idx="9173">
                  <c:v>510.75762900000001</c:v>
                </c:pt>
                <c:pt idx="9174">
                  <c:v>510.55429099999998</c:v>
                </c:pt>
                <c:pt idx="9175">
                  <c:v>510.33148199999999</c:v>
                </c:pt>
                <c:pt idx="9176">
                  <c:v>510.149811</c:v>
                </c:pt>
                <c:pt idx="9177">
                  <c:v>509.97143599999998</c:v>
                </c:pt>
                <c:pt idx="9178">
                  <c:v>509.80105600000002</c:v>
                </c:pt>
                <c:pt idx="9179">
                  <c:v>509.52533</c:v>
                </c:pt>
                <c:pt idx="9180">
                  <c:v>509.386414</c:v>
                </c:pt>
                <c:pt idx="9181">
                  <c:v>509.23498499999999</c:v>
                </c:pt>
                <c:pt idx="9182">
                  <c:v>509.03869600000002</c:v>
                </c:pt>
                <c:pt idx="9183">
                  <c:v>508.87326000000002</c:v>
                </c:pt>
                <c:pt idx="9184">
                  <c:v>508.69961499999999</c:v>
                </c:pt>
                <c:pt idx="9185">
                  <c:v>508.56872600000003</c:v>
                </c:pt>
                <c:pt idx="9186">
                  <c:v>508.34307899999999</c:v>
                </c:pt>
                <c:pt idx="9187">
                  <c:v>508.22113000000002</c:v>
                </c:pt>
                <c:pt idx="9188">
                  <c:v>508.06140099999999</c:v>
                </c:pt>
                <c:pt idx="9189">
                  <c:v>507.81664999999998</c:v>
                </c:pt>
                <c:pt idx="9190">
                  <c:v>507.66531400000002</c:v>
                </c:pt>
                <c:pt idx="9191">
                  <c:v>507.37335200000001</c:v>
                </c:pt>
                <c:pt idx="9192">
                  <c:v>507.27999899999998</c:v>
                </c:pt>
                <c:pt idx="9193">
                  <c:v>507.08337399999999</c:v>
                </c:pt>
                <c:pt idx="9194">
                  <c:v>506.92065400000001</c:v>
                </c:pt>
                <c:pt idx="9195">
                  <c:v>506.67260700000003</c:v>
                </c:pt>
                <c:pt idx="9196">
                  <c:v>506.52166699999998</c:v>
                </c:pt>
                <c:pt idx="9197">
                  <c:v>506.28015099999999</c:v>
                </c:pt>
                <c:pt idx="9198">
                  <c:v>506.11611900000003</c:v>
                </c:pt>
                <c:pt idx="9199">
                  <c:v>505.95575000000002</c:v>
                </c:pt>
                <c:pt idx="9200">
                  <c:v>505.77423099999999</c:v>
                </c:pt>
                <c:pt idx="9201">
                  <c:v>505.58654799999999</c:v>
                </c:pt>
                <c:pt idx="9202">
                  <c:v>505.36346400000002</c:v>
                </c:pt>
                <c:pt idx="9203">
                  <c:v>505.16247600000003</c:v>
                </c:pt>
                <c:pt idx="9204">
                  <c:v>505.02645899999999</c:v>
                </c:pt>
                <c:pt idx="9205">
                  <c:v>504.78259300000002</c:v>
                </c:pt>
                <c:pt idx="9206">
                  <c:v>504.67465199999998</c:v>
                </c:pt>
                <c:pt idx="9207">
                  <c:v>504.50701900000001</c:v>
                </c:pt>
                <c:pt idx="9208">
                  <c:v>504.272919</c:v>
                </c:pt>
                <c:pt idx="9209">
                  <c:v>504.06793199999998</c:v>
                </c:pt>
                <c:pt idx="9210">
                  <c:v>503.90835600000003</c:v>
                </c:pt>
                <c:pt idx="9211">
                  <c:v>503.69305400000002</c:v>
                </c:pt>
                <c:pt idx="9212">
                  <c:v>503.48123199999998</c:v>
                </c:pt>
                <c:pt idx="9213">
                  <c:v>503.33551</c:v>
                </c:pt>
                <c:pt idx="9214">
                  <c:v>503.169464</c:v>
                </c:pt>
                <c:pt idx="9215">
                  <c:v>502.98336799999998</c:v>
                </c:pt>
                <c:pt idx="9216">
                  <c:v>502.80072000000001</c:v>
                </c:pt>
                <c:pt idx="9217">
                  <c:v>502.62271099999998</c:v>
                </c:pt>
                <c:pt idx="9218">
                  <c:v>502.40142800000001</c:v>
                </c:pt>
                <c:pt idx="9219">
                  <c:v>502.19976800000001</c:v>
                </c:pt>
                <c:pt idx="9220">
                  <c:v>502.089111</c:v>
                </c:pt>
                <c:pt idx="9221">
                  <c:v>501.92923000000002</c:v>
                </c:pt>
                <c:pt idx="9222">
                  <c:v>501.69348100000002</c:v>
                </c:pt>
                <c:pt idx="9223">
                  <c:v>501.46527099999997</c:v>
                </c:pt>
                <c:pt idx="9224">
                  <c:v>501.31478900000002</c:v>
                </c:pt>
                <c:pt idx="9225">
                  <c:v>501.12408399999998</c:v>
                </c:pt>
                <c:pt idx="9226">
                  <c:v>500.92892499999999</c:v>
                </c:pt>
                <c:pt idx="9227">
                  <c:v>500.80960099999999</c:v>
                </c:pt>
                <c:pt idx="9228">
                  <c:v>500.608856</c:v>
                </c:pt>
                <c:pt idx="9229">
                  <c:v>500.37960800000002</c:v>
                </c:pt>
                <c:pt idx="9230">
                  <c:v>500.22885100000002</c:v>
                </c:pt>
                <c:pt idx="9231">
                  <c:v>500.01541099999997</c:v>
                </c:pt>
                <c:pt idx="9232">
                  <c:v>499.84997600000003</c:v>
                </c:pt>
                <c:pt idx="9233">
                  <c:v>499.60488900000001</c:v>
                </c:pt>
                <c:pt idx="9234">
                  <c:v>499.41439800000001</c:v>
                </c:pt>
                <c:pt idx="9235">
                  <c:v>499.22912600000001</c:v>
                </c:pt>
                <c:pt idx="9236">
                  <c:v>499.02557400000001</c:v>
                </c:pt>
                <c:pt idx="9237">
                  <c:v>498.80905200000001</c:v>
                </c:pt>
                <c:pt idx="9238">
                  <c:v>498.69021600000002</c:v>
                </c:pt>
                <c:pt idx="9239">
                  <c:v>498.50531000000001</c:v>
                </c:pt>
                <c:pt idx="9240">
                  <c:v>498.293091</c:v>
                </c:pt>
                <c:pt idx="9241">
                  <c:v>498.14343300000002</c:v>
                </c:pt>
                <c:pt idx="9242">
                  <c:v>497.96752900000001</c:v>
                </c:pt>
                <c:pt idx="9243">
                  <c:v>497.78152499999999</c:v>
                </c:pt>
                <c:pt idx="9244">
                  <c:v>497.53036500000002</c:v>
                </c:pt>
                <c:pt idx="9245">
                  <c:v>497.343323</c:v>
                </c:pt>
                <c:pt idx="9246">
                  <c:v>497.20931999999999</c:v>
                </c:pt>
                <c:pt idx="9247">
                  <c:v>497.06561299999998</c:v>
                </c:pt>
                <c:pt idx="9248">
                  <c:v>496.86099200000001</c:v>
                </c:pt>
                <c:pt idx="9249">
                  <c:v>496.63992300000001</c:v>
                </c:pt>
                <c:pt idx="9250">
                  <c:v>496.43771400000003</c:v>
                </c:pt>
                <c:pt idx="9251">
                  <c:v>496.279449</c:v>
                </c:pt>
                <c:pt idx="9252">
                  <c:v>496.021027</c:v>
                </c:pt>
                <c:pt idx="9253">
                  <c:v>495.87255900000002</c:v>
                </c:pt>
                <c:pt idx="9254">
                  <c:v>495.69097900000003</c:v>
                </c:pt>
                <c:pt idx="9255">
                  <c:v>495.50796500000001</c:v>
                </c:pt>
                <c:pt idx="9256">
                  <c:v>495.37307700000002</c:v>
                </c:pt>
                <c:pt idx="9257">
                  <c:v>495.199432</c:v>
                </c:pt>
                <c:pt idx="9258">
                  <c:v>494.98983800000002</c:v>
                </c:pt>
                <c:pt idx="9259">
                  <c:v>494.81179800000001</c:v>
                </c:pt>
                <c:pt idx="9260">
                  <c:v>494.49243200000001</c:v>
                </c:pt>
                <c:pt idx="9261">
                  <c:v>494.38357500000001</c:v>
                </c:pt>
                <c:pt idx="9262">
                  <c:v>494.14880399999998</c:v>
                </c:pt>
                <c:pt idx="9263">
                  <c:v>494.042419</c:v>
                </c:pt>
                <c:pt idx="9264">
                  <c:v>493.78448500000002</c:v>
                </c:pt>
                <c:pt idx="9265">
                  <c:v>493.66568000000001</c:v>
                </c:pt>
                <c:pt idx="9266">
                  <c:v>493.45669600000002</c:v>
                </c:pt>
                <c:pt idx="9267">
                  <c:v>493.30944799999997</c:v>
                </c:pt>
                <c:pt idx="9268">
                  <c:v>492.99761999999998</c:v>
                </c:pt>
                <c:pt idx="9269">
                  <c:v>492.87081899999998</c:v>
                </c:pt>
                <c:pt idx="9270">
                  <c:v>492.70700099999999</c:v>
                </c:pt>
                <c:pt idx="9271">
                  <c:v>492.52166699999998</c:v>
                </c:pt>
                <c:pt idx="9272">
                  <c:v>492.34277300000002</c:v>
                </c:pt>
                <c:pt idx="9273">
                  <c:v>492.144226</c:v>
                </c:pt>
                <c:pt idx="9274">
                  <c:v>491.92028800000003</c:v>
                </c:pt>
                <c:pt idx="9275">
                  <c:v>491.73684700000001</c:v>
                </c:pt>
                <c:pt idx="9276">
                  <c:v>491.583191</c:v>
                </c:pt>
                <c:pt idx="9277">
                  <c:v>491.399719</c:v>
                </c:pt>
                <c:pt idx="9278">
                  <c:v>491.203644</c:v>
                </c:pt>
                <c:pt idx="9279">
                  <c:v>491.02600100000001</c:v>
                </c:pt>
                <c:pt idx="9280">
                  <c:v>490.85601800000001</c:v>
                </c:pt>
                <c:pt idx="9281">
                  <c:v>490.66735799999998</c:v>
                </c:pt>
                <c:pt idx="9282">
                  <c:v>490.52624500000002</c:v>
                </c:pt>
                <c:pt idx="9283">
                  <c:v>490.31579599999998</c:v>
                </c:pt>
                <c:pt idx="9284">
                  <c:v>490.17663599999997</c:v>
                </c:pt>
                <c:pt idx="9285">
                  <c:v>489.98474099999999</c:v>
                </c:pt>
                <c:pt idx="9286">
                  <c:v>489.76757800000001</c:v>
                </c:pt>
                <c:pt idx="9287">
                  <c:v>489.543182</c:v>
                </c:pt>
                <c:pt idx="9288">
                  <c:v>489.31597900000003</c:v>
                </c:pt>
                <c:pt idx="9289">
                  <c:v>489.08029199999999</c:v>
                </c:pt>
                <c:pt idx="9290">
                  <c:v>488.93829299999999</c:v>
                </c:pt>
                <c:pt idx="9291">
                  <c:v>488.62982199999999</c:v>
                </c:pt>
                <c:pt idx="9292">
                  <c:v>488.55200200000002</c:v>
                </c:pt>
                <c:pt idx="9293">
                  <c:v>488.371399</c:v>
                </c:pt>
                <c:pt idx="9294">
                  <c:v>488.17865</c:v>
                </c:pt>
                <c:pt idx="9295">
                  <c:v>488.01709</c:v>
                </c:pt>
                <c:pt idx="9296">
                  <c:v>487.88940400000001</c:v>
                </c:pt>
                <c:pt idx="9297">
                  <c:v>487.72955300000001</c:v>
                </c:pt>
                <c:pt idx="9298">
                  <c:v>487.49646000000001</c:v>
                </c:pt>
                <c:pt idx="9299">
                  <c:v>487.28836100000001</c:v>
                </c:pt>
                <c:pt idx="9300">
                  <c:v>487.13769500000001</c:v>
                </c:pt>
                <c:pt idx="9301">
                  <c:v>486.96807899999999</c:v>
                </c:pt>
                <c:pt idx="9302">
                  <c:v>486.70086700000002</c:v>
                </c:pt>
                <c:pt idx="9303">
                  <c:v>486.53070100000002</c:v>
                </c:pt>
                <c:pt idx="9304">
                  <c:v>486.333282</c:v>
                </c:pt>
                <c:pt idx="9305">
                  <c:v>486.14492799999999</c:v>
                </c:pt>
                <c:pt idx="9306">
                  <c:v>486.04388399999999</c:v>
                </c:pt>
                <c:pt idx="9307">
                  <c:v>485.81500199999999</c:v>
                </c:pt>
                <c:pt idx="9308">
                  <c:v>485.58523600000001</c:v>
                </c:pt>
                <c:pt idx="9309">
                  <c:v>485.408997</c:v>
                </c:pt>
                <c:pt idx="9310">
                  <c:v>485.20953400000002</c:v>
                </c:pt>
                <c:pt idx="9311">
                  <c:v>485.00393700000001</c:v>
                </c:pt>
                <c:pt idx="9312">
                  <c:v>484.840057</c:v>
                </c:pt>
                <c:pt idx="9313">
                  <c:v>484.70687900000001</c:v>
                </c:pt>
                <c:pt idx="9314">
                  <c:v>484.48156699999998</c:v>
                </c:pt>
                <c:pt idx="9315">
                  <c:v>484.21758999999997</c:v>
                </c:pt>
                <c:pt idx="9316">
                  <c:v>484.01123000000001</c:v>
                </c:pt>
                <c:pt idx="9317">
                  <c:v>483.94430499999999</c:v>
                </c:pt>
                <c:pt idx="9318">
                  <c:v>483.73599200000001</c:v>
                </c:pt>
                <c:pt idx="9319">
                  <c:v>483.53698700000001</c:v>
                </c:pt>
                <c:pt idx="9320">
                  <c:v>483.343658</c:v>
                </c:pt>
                <c:pt idx="9321">
                  <c:v>483.231964</c:v>
                </c:pt>
                <c:pt idx="9322">
                  <c:v>483.02819799999997</c:v>
                </c:pt>
                <c:pt idx="9323">
                  <c:v>482.74746699999997</c:v>
                </c:pt>
                <c:pt idx="9324">
                  <c:v>482.571167</c:v>
                </c:pt>
                <c:pt idx="9325">
                  <c:v>482.438354</c:v>
                </c:pt>
                <c:pt idx="9326">
                  <c:v>482.24343900000002</c:v>
                </c:pt>
                <c:pt idx="9327">
                  <c:v>482.01849399999998</c:v>
                </c:pt>
                <c:pt idx="9328">
                  <c:v>481.851471</c:v>
                </c:pt>
                <c:pt idx="9329">
                  <c:v>481.69778400000001</c:v>
                </c:pt>
                <c:pt idx="9330">
                  <c:v>481.52392600000002</c:v>
                </c:pt>
                <c:pt idx="9331">
                  <c:v>481.28183000000001</c:v>
                </c:pt>
                <c:pt idx="9332">
                  <c:v>481.11764499999998</c:v>
                </c:pt>
                <c:pt idx="9333">
                  <c:v>480.86282299999999</c:v>
                </c:pt>
                <c:pt idx="9334">
                  <c:v>480.75024400000001</c:v>
                </c:pt>
                <c:pt idx="9335">
                  <c:v>480.54547100000002</c:v>
                </c:pt>
                <c:pt idx="9336">
                  <c:v>480.30062900000001</c:v>
                </c:pt>
                <c:pt idx="9337">
                  <c:v>480.147491</c:v>
                </c:pt>
                <c:pt idx="9338">
                  <c:v>479.91863999999998</c:v>
                </c:pt>
                <c:pt idx="9339">
                  <c:v>479.74471999999997</c:v>
                </c:pt>
                <c:pt idx="9340">
                  <c:v>479.562073</c:v>
                </c:pt>
                <c:pt idx="9341">
                  <c:v>479.34515399999998</c:v>
                </c:pt>
                <c:pt idx="9342">
                  <c:v>479.26995799999997</c:v>
                </c:pt>
                <c:pt idx="9343">
                  <c:v>479.02966300000003</c:v>
                </c:pt>
                <c:pt idx="9344">
                  <c:v>478.87588499999998</c:v>
                </c:pt>
                <c:pt idx="9345">
                  <c:v>478.66867100000002</c:v>
                </c:pt>
                <c:pt idx="9346">
                  <c:v>478.505157</c:v>
                </c:pt>
                <c:pt idx="9347">
                  <c:v>478.31231700000001</c:v>
                </c:pt>
                <c:pt idx="9348">
                  <c:v>478.12475599999999</c:v>
                </c:pt>
                <c:pt idx="9349">
                  <c:v>477.928223</c:v>
                </c:pt>
                <c:pt idx="9350">
                  <c:v>477.74191300000001</c:v>
                </c:pt>
                <c:pt idx="9351">
                  <c:v>477.63806199999999</c:v>
                </c:pt>
                <c:pt idx="9352">
                  <c:v>477.47640999999999</c:v>
                </c:pt>
                <c:pt idx="9353">
                  <c:v>477.25488300000001</c:v>
                </c:pt>
                <c:pt idx="9354">
                  <c:v>477.086456</c:v>
                </c:pt>
                <c:pt idx="9355">
                  <c:v>476.87115499999999</c:v>
                </c:pt>
                <c:pt idx="9356">
                  <c:v>476.66394000000003</c:v>
                </c:pt>
                <c:pt idx="9357">
                  <c:v>476.51486199999999</c:v>
                </c:pt>
                <c:pt idx="9358">
                  <c:v>476.38223299999999</c:v>
                </c:pt>
                <c:pt idx="9359">
                  <c:v>476.18026700000001</c:v>
                </c:pt>
                <c:pt idx="9360">
                  <c:v>476.02246100000002</c:v>
                </c:pt>
                <c:pt idx="9361">
                  <c:v>475.73507699999999</c:v>
                </c:pt>
                <c:pt idx="9362">
                  <c:v>475.58197000000001</c:v>
                </c:pt>
                <c:pt idx="9363">
                  <c:v>475.35650600000002</c:v>
                </c:pt>
                <c:pt idx="9364">
                  <c:v>475.104645</c:v>
                </c:pt>
                <c:pt idx="9365">
                  <c:v>475.04528800000003</c:v>
                </c:pt>
                <c:pt idx="9366">
                  <c:v>474.762878</c:v>
                </c:pt>
                <c:pt idx="9367">
                  <c:v>474.57586700000002</c:v>
                </c:pt>
                <c:pt idx="9368">
                  <c:v>474.40765399999998</c:v>
                </c:pt>
                <c:pt idx="9369">
                  <c:v>474.23495500000001</c:v>
                </c:pt>
                <c:pt idx="9370">
                  <c:v>474.07568400000002</c:v>
                </c:pt>
                <c:pt idx="9371">
                  <c:v>473.85058600000002</c:v>
                </c:pt>
                <c:pt idx="9372">
                  <c:v>473.59970099999998</c:v>
                </c:pt>
                <c:pt idx="9373">
                  <c:v>473.423157</c:v>
                </c:pt>
                <c:pt idx="9374">
                  <c:v>473.25869799999998</c:v>
                </c:pt>
                <c:pt idx="9375">
                  <c:v>473.07251000000002</c:v>
                </c:pt>
                <c:pt idx="9376">
                  <c:v>472.90774499999998</c:v>
                </c:pt>
                <c:pt idx="9377">
                  <c:v>472.62185699999998</c:v>
                </c:pt>
                <c:pt idx="9378">
                  <c:v>472.49700899999999</c:v>
                </c:pt>
                <c:pt idx="9379">
                  <c:v>472.251892</c:v>
                </c:pt>
                <c:pt idx="9380">
                  <c:v>472.07705700000002</c:v>
                </c:pt>
                <c:pt idx="9381">
                  <c:v>471.92953499999999</c:v>
                </c:pt>
                <c:pt idx="9382">
                  <c:v>471.72988900000001</c:v>
                </c:pt>
                <c:pt idx="9383">
                  <c:v>471.54977400000001</c:v>
                </c:pt>
                <c:pt idx="9384">
                  <c:v>471.37734999999998</c:v>
                </c:pt>
                <c:pt idx="9385">
                  <c:v>471.17361499999998</c:v>
                </c:pt>
                <c:pt idx="9386">
                  <c:v>471.00100700000002</c:v>
                </c:pt>
                <c:pt idx="9387">
                  <c:v>470.82724000000002</c:v>
                </c:pt>
                <c:pt idx="9388">
                  <c:v>470.62908900000002</c:v>
                </c:pt>
                <c:pt idx="9389">
                  <c:v>470.440155</c:v>
                </c:pt>
                <c:pt idx="9390">
                  <c:v>470.30560300000002</c:v>
                </c:pt>
                <c:pt idx="9391">
                  <c:v>470.13626099999999</c:v>
                </c:pt>
                <c:pt idx="9392">
                  <c:v>469.93798800000002</c:v>
                </c:pt>
                <c:pt idx="9393">
                  <c:v>469.74585000000002</c:v>
                </c:pt>
                <c:pt idx="9394">
                  <c:v>469.59683200000001</c:v>
                </c:pt>
                <c:pt idx="9395">
                  <c:v>469.42813100000001</c:v>
                </c:pt>
                <c:pt idx="9396">
                  <c:v>469.260132</c:v>
                </c:pt>
                <c:pt idx="9397">
                  <c:v>469.03164700000002</c:v>
                </c:pt>
                <c:pt idx="9398">
                  <c:v>468.88815299999999</c:v>
                </c:pt>
                <c:pt idx="9399">
                  <c:v>468.69833399999999</c:v>
                </c:pt>
                <c:pt idx="9400">
                  <c:v>468.47726399999999</c:v>
                </c:pt>
                <c:pt idx="9401">
                  <c:v>468.225708</c:v>
                </c:pt>
                <c:pt idx="9402">
                  <c:v>468.05758700000001</c:v>
                </c:pt>
                <c:pt idx="9403">
                  <c:v>467.89211999999998</c:v>
                </c:pt>
                <c:pt idx="9404">
                  <c:v>467.63476600000001</c:v>
                </c:pt>
                <c:pt idx="9405">
                  <c:v>467.476135</c:v>
                </c:pt>
                <c:pt idx="9406">
                  <c:v>467.27093500000001</c:v>
                </c:pt>
                <c:pt idx="9407">
                  <c:v>467.127747</c:v>
                </c:pt>
                <c:pt idx="9408">
                  <c:v>466.96517899999998</c:v>
                </c:pt>
                <c:pt idx="9409">
                  <c:v>466.707764</c:v>
                </c:pt>
                <c:pt idx="9410">
                  <c:v>466.523346</c:v>
                </c:pt>
                <c:pt idx="9411">
                  <c:v>466.36261000000002</c:v>
                </c:pt>
                <c:pt idx="9412">
                  <c:v>466.15222199999999</c:v>
                </c:pt>
                <c:pt idx="9413">
                  <c:v>465.98379499999999</c:v>
                </c:pt>
                <c:pt idx="9414">
                  <c:v>465.74642899999998</c:v>
                </c:pt>
                <c:pt idx="9415">
                  <c:v>465.467285</c:v>
                </c:pt>
                <c:pt idx="9416">
                  <c:v>465.29620399999999</c:v>
                </c:pt>
                <c:pt idx="9417">
                  <c:v>465.09411599999999</c:v>
                </c:pt>
                <c:pt idx="9418">
                  <c:v>464.94216899999998</c:v>
                </c:pt>
                <c:pt idx="9419">
                  <c:v>464.87161300000002</c:v>
                </c:pt>
                <c:pt idx="9420">
                  <c:v>464.64572099999998</c:v>
                </c:pt>
                <c:pt idx="9421">
                  <c:v>464.45486499999998</c:v>
                </c:pt>
                <c:pt idx="9422">
                  <c:v>464.23111</c:v>
                </c:pt>
                <c:pt idx="9423">
                  <c:v>464.10223400000001</c:v>
                </c:pt>
                <c:pt idx="9424">
                  <c:v>463.85086100000001</c:v>
                </c:pt>
                <c:pt idx="9425">
                  <c:v>463.69149800000002</c:v>
                </c:pt>
                <c:pt idx="9426">
                  <c:v>463.54495200000002</c:v>
                </c:pt>
                <c:pt idx="9427">
                  <c:v>463.371307</c:v>
                </c:pt>
                <c:pt idx="9428">
                  <c:v>463.11868299999998</c:v>
                </c:pt>
                <c:pt idx="9429">
                  <c:v>462.954926</c:v>
                </c:pt>
                <c:pt idx="9430">
                  <c:v>462.78552200000001</c:v>
                </c:pt>
                <c:pt idx="9431">
                  <c:v>462.61367799999999</c:v>
                </c:pt>
                <c:pt idx="9432">
                  <c:v>462.41442899999998</c:v>
                </c:pt>
                <c:pt idx="9433">
                  <c:v>462.28469799999999</c:v>
                </c:pt>
                <c:pt idx="9434">
                  <c:v>462.07629400000002</c:v>
                </c:pt>
                <c:pt idx="9435">
                  <c:v>461.84265099999999</c:v>
                </c:pt>
                <c:pt idx="9436">
                  <c:v>461.689728</c:v>
                </c:pt>
                <c:pt idx="9437">
                  <c:v>461.55172700000003</c:v>
                </c:pt>
                <c:pt idx="9438">
                  <c:v>461.35287499999998</c:v>
                </c:pt>
                <c:pt idx="9439">
                  <c:v>461.22637900000001</c:v>
                </c:pt>
                <c:pt idx="9440">
                  <c:v>460.98785400000003</c:v>
                </c:pt>
                <c:pt idx="9441">
                  <c:v>460.803741</c:v>
                </c:pt>
                <c:pt idx="9442">
                  <c:v>460.58819599999998</c:v>
                </c:pt>
                <c:pt idx="9443">
                  <c:v>460.455963</c:v>
                </c:pt>
                <c:pt idx="9444">
                  <c:v>460.190247</c:v>
                </c:pt>
                <c:pt idx="9445">
                  <c:v>460.05215500000003</c:v>
                </c:pt>
                <c:pt idx="9446">
                  <c:v>459.87204000000003</c:v>
                </c:pt>
                <c:pt idx="9447">
                  <c:v>459.72567700000002</c:v>
                </c:pt>
                <c:pt idx="9448">
                  <c:v>459.52441399999998</c:v>
                </c:pt>
                <c:pt idx="9449">
                  <c:v>459.34149200000002</c:v>
                </c:pt>
                <c:pt idx="9450">
                  <c:v>459.16839599999997</c:v>
                </c:pt>
                <c:pt idx="9451">
                  <c:v>459.00140399999998</c:v>
                </c:pt>
                <c:pt idx="9452">
                  <c:v>458.80773900000003</c:v>
                </c:pt>
                <c:pt idx="9453">
                  <c:v>458.67468300000002</c:v>
                </c:pt>
                <c:pt idx="9454">
                  <c:v>458.43814099999997</c:v>
                </c:pt>
                <c:pt idx="9455">
                  <c:v>458.273438</c:v>
                </c:pt>
                <c:pt idx="9456">
                  <c:v>458.09548999999998</c:v>
                </c:pt>
                <c:pt idx="9457">
                  <c:v>457.81228599999997</c:v>
                </c:pt>
                <c:pt idx="9458">
                  <c:v>457.67996199999999</c:v>
                </c:pt>
                <c:pt idx="9459">
                  <c:v>457.52127100000001</c:v>
                </c:pt>
                <c:pt idx="9460">
                  <c:v>457.29953</c:v>
                </c:pt>
                <c:pt idx="9461">
                  <c:v>457.029877</c:v>
                </c:pt>
                <c:pt idx="9462">
                  <c:v>456.830444</c:v>
                </c:pt>
                <c:pt idx="9463">
                  <c:v>456.64590500000003</c:v>
                </c:pt>
                <c:pt idx="9464">
                  <c:v>456.51303100000001</c:v>
                </c:pt>
                <c:pt idx="9465">
                  <c:v>456.29830900000002</c:v>
                </c:pt>
                <c:pt idx="9466">
                  <c:v>456.05999800000001</c:v>
                </c:pt>
                <c:pt idx="9467">
                  <c:v>455.89132699999999</c:v>
                </c:pt>
                <c:pt idx="9468">
                  <c:v>455.65527300000002</c:v>
                </c:pt>
                <c:pt idx="9469">
                  <c:v>455.50701900000001</c:v>
                </c:pt>
                <c:pt idx="9470">
                  <c:v>455.38491800000003</c:v>
                </c:pt>
                <c:pt idx="9471">
                  <c:v>455.190674</c:v>
                </c:pt>
                <c:pt idx="9472">
                  <c:v>454.97955300000001</c:v>
                </c:pt>
                <c:pt idx="9473">
                  <c:v>454.79568499999999</c:v>
                </c:pt>
                <c:pt idx="9474">
                  <c:v>454.65933200000001</c:v>
                </c:pt>
                <c:pt idx="9475">
                  <c:v>454.491669</c:v>
                </c:pt>
                <c:pt idx="9476">
                  <c:v>454.29089399999998</c:v>
                </c:pt>
                <c:pt idx="9477">
                  <c:v>454.089294</c:v>
                </c:pt>
                <c:pt idx="9478">
                  <c:v>453.90008499999999</c:v>
                </c:pt>
                <c:pt idx="9479">
                  <c:v>453.76165800000001</c:v>
                </c:pt>
                <c:pt idx="9480">
                  <c:v>453.53601099999997</c:v>
                </c:pt>
                <c:pt idx="9481">
                  <c:v>453.37908900000002</c:v>
                </c:pt>
                <c:pt idx="9482">
                  <c:v>453.20178199999998</c:v>
                </c:pt>
                <c:pt idx="9483">
                  <c:v>453.01062000000002</c:v>
                </c:pt>
                <c:pt idx="9484">
                  <c:v>452.87970000000001</c:v>
                </c:pt>
                <c:pt idx="9485">
                  <c:v>452.63656600000002</c:v>
                </c:pt>
                <c:pt idx="9486">
                  <c:v>452.45953400000002</c:v>
                </c:pt>
                <c:pt idx="9487">
                  <c:v>452.28787199999999</c:v>
                </c:pt>
                <c:pt idx="9488">
                  <c:v>452.09155299999998</c:v>
                </c:pt>
                <c:pt idx="9489">
                  <c:v>451.90045199999997</c:v>
                </c:pt>
                <c:pt idx="9490">
                  <c:v>451.65533399999998</c:v>
                </c:pt>
                <c:pt idx="9491">
                  <c:v>451.43872099999999</c:v>
                </c:pt>
                <c:pt idx="9492">
                  <c:v>451.29672199999999</c:v>
                </c:pt>
                <c:pt idx="9493">
                  <c:v>451.05297899999999</c:v>
                </c:pt>
                <c:pt idx="9494">
                  <c:v>450.86151100000001</c:v>
                </c:pt>
                <c:pt idx="9495">
                  <c:v>450.71063199999998</c:v>
                </c:pt>
                <c:pt idx="9496">
                  <c:v>450.525848</c:v>
                </c:pt>
                <c:pt idx="9497">
                  <c:v>450.33963</c:v>
                </c:pt>
                <c:pt idx="9498">
                  <c:v>450.13528400000001</c:v>
                </c:pt>
                <c:pt idx="9499">
                  <c:v>449.97735599999999</c:v>
                </c:pt>
                <c:pt idx="9500">
                  <c:v>449.74911500000002</c:v>
                </c:pt>
                <c:pt idx="9501">
                  <c:v>449.57369999999997</c:v>
                </c:pt>
                <c:pt idx="9502">
                  <c:v>449.41659499999997</c:v>
                </c:pt>
                <c:pt idx="9503">
                  <c:v>449.19158900000002</c:v>
                </c:pt>
                <c:pt idx="9504">
                  <c:v>449.06405599999999</c:v>
                </c:pt>
                <c:pt idx="9505">
                  <c:v>448.84667999999999</c:v>
                </c:pt>
                <c:pt idx="9506">
                  <c:v>448.685089</c:v>
                </c:pt>
                <c:pt idx="9507">
                  <c:v>448.42819200000002</c:v>
                </c:pt>
                <c:pt idx="9508">
                  <c:v>448.33132899999998</c:v>
                </c:pt>
                <c:pt idx="9509">
                  <c:v>448.10919200000001</c:v>
                </c:pt>
                <c:pt idx="9510">
                  <c:v>447.801331</c:v>
                </c:pt>
                <c:pt idx="9511">
                  <c:v>447.74258400000002</c:v>
                </c:pt>
                <c:pt idx="9512">
                  <c:v>447.55294800000001</c:v>
                </c:pt>
                <c:pt idx="9513">
                  <c:v>447.37200899999999</c:v>
                </c:pt>
                <c:pt idx="9514">
                  <c:v>447.20077500000002</c:v>
                </c:pt>
                <c:pt idx="9515">
                  <c:v>447.05233800000002</c:v>
                </c:pt>
                <c:pt idx="9516">
                  <c:v>446.833099</c:v>
                </c:pt>
                <c:pt idx="9517">
                  <c:v>446.67828400000002</c:v>
                </c:pt>
                <c:pt idx="9518">
                  <c:v>446.495361</c:v>
                </c:pt>
                <c:pt idx="9519">
                  <c:v>446.294037</c:v>
                </c:pt>
                <c:pt idx="9520">
                  <c:v>446.022491</c:v>
                </c:pt>
                <c:pt idx="9521">
                  <c:v>445.90106200000002</c:v>
                </c:pt>
                <c:pt idx="9522">
                  <c:v>445.688965</c:v>
                </c:pt>
                <c:pt idx="9523">
                  <c:v>445.53259300000002</c:v>
                </c:pt>
                <c:pt idx="9524">
                  <c:v>445.324341</c:v>
                </c:pt>
                <c:pt idx="9525">
                  <c:v>445.14996300000001</c:v>
                </c:pt>
                <c:pt idx="9526">
                  <c:v>444.97534200000001</c:v>
                </c:pt>
                <c:pt idx="9527">
                  <c:v>444.708099</c:v>
                </c:pt>
                <c:pt idx="9528">
                  <c:v>444.61386099999999</c:v>
                </c:pt>
                <c:pt idx="9529">
                  <c:v>444.421967</c:v>
                </c:pt>
                <c:pt idx="9530">
                  <c:v>444.26831099999998</c:v>
                </c:pt>
                <c:pt idx="9531">
                  <c:v>444.02825899999999</c:v>
                </c:pt>
                <c:pt idx="9532">
                  <c:v>443.79248000000001</c:v>
                </c:pt>
                <c:pt idx="9533">
                  <c:v>443.63339200000001</c:v>
                </c:pt>
                <c:pt idx="9534">
                  <c:v>443.40142800000001</c:v>
                </c:pt>
                <c:pt idx="9535">
                  <c:v>443.22113000000002</c:v>
                </c:pt>
                <c:pt idx="9536">
                  <c:v>443.08480800000001</c:v>
                </c:pt>
                <c:pt idx="9537">
                  <c:v>442.845123</c:v>
                </c:pt>
                <c:pt idx="9538">
                  <c:v>442.69201700000002</c:v>
                </c:pt>
                <c:pt idx="9539">
                  <c:v>442.46929899999998</c:v>
                </c:pt>
                <c:pt idx="9540">
                  <c:v>442.35131799999999</c:v>
                </c:pt>
                <c:pt idx="9541">
                  <c:v>442.17257699999999</c:v>
                </c:pt>
                <c:pt idx="9542">
                  <c:v>441.92437699999999</c:v>
                </c:pt>
                <c:pt idx="9543">
                  <c:v>441.77340700000002</c:v>
                </c:pt>
                <c:pt idx="9544">
                  <c:v>441.62161300000002</c:v>
                </c:pt>
                <c:pt idx="9545">
                  <c:v>441.34585600000003</c:v>
                </c:pt>
                <c:pt idx="9546">
                  <c:v>441.16030899999998</c:v>
                </c:pt>
                <c:pt idx="9547">
                  <c:v>440.99826000000002</c:v>
                </c:pt>
                <c:pt idx="9548">
                  <c:v>440.82455399999998</c:v>
                </c:pt>
                <c:pt idx="9549">
                  <c:v>440.67630000000003</c:v>
                </c:pt>
                <c:pt idx="9550">
                  <c:v>440.49377399999997</c:v>
                </c:pt>
                <c:pt idx="9551">
                  <c:v>440.292419</c:v>
                </c:pt>
                <c:pt idx="9552">
                  <c:v>440.12051400000001</c:v>
                </c:pt>
                <c:pt idx="9553">
                  <c:v>439.925995</c:v>
                </c:pt>
                <c:pt idx="9554">
                  <c:v>439.64633199999997</c:v>
                </c:pt>
                <c:pt idx="9555">
                  <c:v>439.58746300000001</c:v>
                </c:pt>
                <c:pt idx="9556">
                  <c:v>439.38183600000002</c:v>
                </c:pt>
                <c:pt idx="9557">
                  <c:v>439.19781499999999</c:v>
                </c:pt>
                <c:pt idx="9558">
                  <c:v>438.97088600000001</c:v>
                </c:pt>
                <c:pt idx="9559">
                  <c:v>438.75857500000001</c:v>
                </c:pt>
                <c:pt idx="9560">
                  <c:v>438.60449199999999</c:v>
                </c:pt>
                <c:pt idx="9561">
                  <c:v>438.42614700000001</c:v>
                </c:pt>
                <c:pt idx="9562">
                  <c:v>438.20959499999998</c:v>
                </c:pt>
                <c:pt idx="9563">
                  <c:v>437.94003300000003</c:v>
                </c:pt>
                <c:pt idx="9564">
                  <c:v>437.65655500000003</c:v>
                </c:pt>
                <c:pt idx="9565">
                  <c:v>437.53951999999998</c:v>
                </c:pt>
                <c:pt idx="9566">
                  <c:v>437.34054600000002</c:v>
                </c:pt>
                <c:pt idx="9567">
                  <c:v>437.13497899999999</c:v>
                </c:pt>
                <c:pt idx="9568">
                  <c:v>436.83132899999998</c:v>
                </c:pt>
                <c:pt idx="9569">
                  <c:v>436.66815200000002</c:v>
                </c:pt>
                <c:pt idx="9570">
                  <c:v>436.44430499999999</c:v>
                </c:pt>
                <c:pt idx="9571">
                  <c:v>436.32089200000001</c:v>
                </c:pt>
                <c:pt idx="9572">
                  <c:v>436.13519300000002</c:v>
                </c:pt>
                <c:pt idx="9573">
                  <c:v>435.86825599999997</c:v>
                </c:pt>
                <c:pt idx="9574">
                  <c:v>435.65035999999998</c:v>
                </c:pt>
                <c:pt idx="9575">
                  <c:v>435.42849699999999</c:v>
                </c:pt>
                <c:pt idx="9576">
                  <c:v>435.21804800000001</c:v>
                </c:pt>
                <c:pt idx="9577">
                  <c:v>435.064728</c:v>
                </c:pt>
                <c:pt idx="9578">
                  <c:v>434.92251599999997</c:v>
                </c:pt>
                <c:pt idx="9579">
                  <c:v>434.63528400000001</c:v>
                </c:pt>
                <c:pt idx="9580">
                  <c:v>434.44982900000002</c:v>
                </c:pt>
                <c:pt idx="9581">
                  <c:v>434.25393700000001</c:v>
                </c:pt>
                <c:pt idx="9582">
                  <c:v>434.08883700000001</c:v>
                </c:pt>
                <c:pt idx="9583">
                  <c:v>433.880157</c:v>
                </c:pt>
                <c:pt idx="9584">
                  <c:v>433.73672499999998</c:v>
                </c:pt>
                <c:pt idx="9585">
                  <c:v>433.49362200000002</c:v>
                </c:pt>
                <c:pt idx="9586">
                  <c:v>433.234894</c:v>
                </c:pt>
                <c:pt idx="9587">
                  <c:v>433.10064699999998</c:v>
                </c:pt>
                <c:pt idx="9588">
                  <c:v>432.92953499999999</c:v>
                </c:pt>
                <c:pt idx="9589">
                  <c:v>432.80569500000001</c:v>
                </c:pt>
                <c:pt idx="9590">
                  <c:v>432.44497699999999</c:v>
                </c:pt>
                <c:pt idx="9591">
                  <c:v>432.404785</c:v>
                </c:pt>
                <c:pt idx="9592">
                  <c:v>432.17877199999998</c:v>
                </c:pt>
                <c:pt idx="9593">
                  <c:v>431.98614500000002</c:v>
                </c:pt>
                <c:pt idx="9594">
                  <c:v>431.835419</c:v>
                </c:pt>
                <c:pt idx="9595">
                  <c:v>431.63497899999999</c:v>
                </c:pt>
                <c:pt idx="9596">
                  <c:v>431.46896400000003</c:v>
                </c:pt>
                <c:pt idx="9597">
                  <c:v>431.30352799999997</c:v>
                </c:pt>
                <c:pt idx="9598">
                  <c:v>431.12884500000001</c:v>
                </c:pt>
                <c:pt idx="9599">
                  <c:v>430.94146699999999</c:v>
                </c:pt>
                <c:pt idx="9600">
                  <c:v>430.77966300000003</c:v>
                </c:pt>
                <c:pt idx="9601">
                  <c:v>430.574951</c:v>
                </c:pt>
                <c:pt idx="9602">
                  <c:v>430.35263099999997</c:v>
                </c:pt>
                <c:pt idx="9603">
                  <c:v>430.21991000000003</c:v>
                </c:pt>
                <c:pt idx="9604">
                  <c:v>429.90054300000003</c:v>
                </c:pt>
                <c:pt idx="9605">
                  <c:v>429.650757</c:v>
                </c:pt>
                <c:pt idx="9606">
                  <c:v>429.531677</c:v>
                </c:pt>
                <c:pt idx="9607">
                  <c:v>429.31323200000003</c:v>
                </c:pt>
                <c:pt idx="9608">
                  <c:v>429.15240499999999</c:v>
                </c:pt>
                <c:pt idx="9609">
                  <c:v>428.947968</c:v>
                </c:pt>
                <c:pt idx="9610">
                  <c:v>428.79800399999999</c:v>
                </c:pt>
                <c:pt idx="9611">
                  <c:v>428.58459499999998</c:v>
                </c:pt>
                <c:pt idx="9612">
                  <c:v>428.44430499999999</c:v>
                </c:pt>
                <c:pt idx="9613">
                  <c:v>428.22268700000001</c:v>
                </c:pt>
                <c:pt idx="9614">
                  <c:v>428.03131100000002</c:v>
                </c:pt>
                <c:pt idx="9615">
                  <c:v>427.899384</c:v>
                </c:pt>
                <c:pt idx="9616">
                  <c:v>427.66012599999999</c:v>
                </c:pt>
                <c:pt idx="9617">
                  <c:v>427.50143400000002</c:v>
                </c:pt>
                <c:pt idx="9618">
                  <c:v>427.29794299999998</c:v>
                </c:pt>
                <c:pt idx="9619">
                  <c:v>427.18273900000003</c:v>
                </c:pt>
                <c:pt idx="9620">
                  <c:v>426.92327899999998</c:v>
                </c:pt>
                <c:pt idx="9621">
                  <c:v>426.75793499999997</c:v>
                </c:pt>
                <c:pt idx="9622">
                  <c:v>426.550049</c:v>
                </c:pt>
                <c:pt idx="9623">
                  <c:v>426.34622200000001</c:v>
                </c:pt>
                <c:pt idx="9624">
                  <c:v>426.21182299999998</c:v>
                </c:pt>
                <c:pt idx="9625">
                  <c:v>425.97418199999998</c:v>
                </c:pt>
                <c:pt idx="9626">
                  <c:v>425.74588</c:v>
                </c:pt>
                <c:pt idx="9627">
                  <c:v>425.55090300000001</c:v>
                </c:pt>
                <c:pt idx="9628">
                  <c:v>425.40386999999998</c:v>
                </c:pt>
                <c:pt idx="9629">
                  <c:v>425.26028400000001</c:v>
                </c:pt>
                <c:pt idx="9630">
                  <c:v>425.06964099999999</c:v>
                </c:pt>
                <c:pt idx="9631">
                  <c:v>424.85827599999999</c:v>
                </c:pt>
                <c:pt idx="9632">
                  <c:v>424.68441799999999</c:v>
                </c:pt>
                <c:pt idx="9633">
                  <c:v>424.469177</c:v>
                </c:pt>
                <c:pt idx="9634">
                  <c:v>424.26684599999999</c:v>
                </c:pt>
                <c:pt idx="9635">
                  <c:v>424.08056599999998</c:v>
                </c:pt>
                <c:pt idx="9636">
                  <c:v>423.93975799999998</c:v>
                </c:pt>
                <c:pt idx="9637">
                  <c:v>423.78241000000003</c:v>
                </c:pt>
                <c:pt idx="9638">
                  <c:v>423.49386600000003</c:v>
                </c:pt>
                <c:pt idx="9639">
                  <c:v>423.37835699999999</c:v>
                </c:pt>
                <c:pt idx="9640">
                  <c:v>423.12622099999999</c:v>
                </c:pt>
                <c:pt idx="9641">
                  <c:v>422.98208599999998</c:v>
                </c:pt>
                <c:pt idx="9642">
                  <c:v>422.70834400000001</c:v>
                </c:pt>
                <c:pt idx="9643">
                  <c:v>422.536743</c:v>
                </c:pt>
                <c:pt idx="9644">
                  <c:v>422.44958500000001</c:v>
                </c:pt>
                <c:pt idx="9645">
                  <c:v>422.30050699999998</c:v>
                </c:pt>
                <c:pt idx="9646">
                  <c:v>422.10333300000002</c:v>
                </c:pt>
                <c:pt idx="9647">
                  <c:v>421.84506199999998</c:v>
                </c:pt>
                <c:pt idx="9648">
                  <c:v>421.695221</c:v>
                </c:pt>
                <c:pt idx="9649">
                  <c:v>421.54312099999999</c:v>
                </c:pt>
                <c:pt idx="9650">
                  <c:v>421.41644300000002</c:v>
                </c:pt>
                <c:pt idx="9651">
                  <c:v>421.18429600000002</c:v>
                </c:pt>
                <c:pt idx="9652">
                  <c:v>421.016479</c:v>
                </c:pt>
                <c:pt idx="9653">
                  <c:v>420.76010100000002</c:v>
                </c:pt>
                <c:pt idx="9654">
                  <c:v>420.57293700000002</c:v>
                </c:pt>
                <c:pt idx="9655">
                  <c:v>420.44030800000002</c:v>
                </c:pt>
                <c:pt idx="9656">
                  <c:v>420.19396999999998</c:v>
                </c:pt>
                <c:pt idx="9657">
                  <c:v>420.049286</c:v>
                </c:pt>
                <c:pt idx="9658">
                  <c:v>419.79321299999998</c:v>
                </c:pt>
                <c:pt idx="9659">
                  <c:v>419.57785000000001</c:v>
                </c:pt>
                <c:pt idx="9660">
                  <c:v>419.40911899999998</c:v>
                </c:pt>
                <c:pt idx="9661">
                  <c:v>419.173157</c:v>
                </c:pt>
                <c:pt idx="9662">
                  <c:v>418.96456899999998</c:v>
                </c:pt>
                <c:pt idx="9663">
                  <c:v>418.75399800000002</c:v>
                </c:pt>
                <c:pt idx="9664">
                  <c:v>418.608093</c:v>
                </c:pt>
                <c:pt idx="9665">
                  <c:v>418.46902499999999</c:v>
                </c:pt>
                <c:pt idx="9666">
                  <c:v>418.24801600000001</c:v>
                </c:pt>
                <c:pt idx="9667">
                  <c:v>418.05770899999999</c:v>
                </c:pt>
                <c:pt idx="9668">
                  <c:v>417.83517499999999</c:v>
                </c:pt>
                <c:pt idx="9669">
                  <c:v>417.68890399999998</c:v>
                </c:pt>
                <c:pt idx="9670">
                  <c:v>417.45623799999998</c:v>
                </c:pt>
                <c:pt idx="9671">
                  <c:v>417.29315200000002</c:v>
                </c:pt>
                <c:pt idx="9672">
                  <c:v>417.06091300000003</c:v>
                </c:pt>
                <c:pt idx="9673">
                  <c:v>416.920929</c:v>
                </c:pt>
                <c:pt idx="9674">
                  <c:v>416.71389799999997</c:v>
                </c:pt>
                <c:pt idx="9675">
                  <c:v>416.49743699999999</c:v>
                </c:pt>
                <c:pt idx="9676">
                  <c:v>416.32638500000002</c:v>
                </c:pt>
                <c:pt idx="9677">
                  <c:v>416.057343</c:v>
                </c:pt>
                <c:pt idx="9678">
                  <c:v>415.86651599999999</c:v>
                </c:pt>
                <c:pt idx="9679">
                  <c:v>415.68545499999999</c:v>
                </c:pt>
                <c:pt idx="9680">
                  <c:v>415.48288000000002</c:v>
                </c:pt>
                <c:pt idx="9681">
                  <c:v>415.34783900000002</c:v>
                </c:pt>
                <c:pt idx="9682">
                  <c:v>415.154022</c:v>
                </c:pt>
                <c:pt idx="9683">
                  <c:v>414.89267000000001</c:v>
                </c:pt>
                <c:pt idx="9684">
                  <c:v>414.71588100000002</c:v>
                </c:pt>
                <c:pt idx="9685">
                  <c:v>414.50796500000001</c:v>
                </c:pt>
                <c:pt idx="9686">
                  <c:v>414.359802</c:v>
                </c:pt>
                <c:pt idx="9687">
                  <c:v>414.135986</c:v>
                </c:pt>
                <c:pt idx="9688">
                  <c:v>414.01776100000001</c:v>
                </c:pt>
                <c:pt idx="9689">
                  <c:v>413.82369999999997</c:v>
                </c:pt>
                <c:pt idx="9690">
                  <c:v>413.53872699999999</c:v>
                </c:pt>
                <c:pt idx="9691">
                  <c:v>413.36395299999998</c:v>
                </c:pt>
                <c:pt idx="9692">
                  <c:v>413.09167500000001</c:v>
                </c:pt>
                <c:pt idx="9693">
                  <c:v>412.96523999999999</c:v>
                </c:pt>
                <c:pt idx="9694">
                  <c:v>412.74127199999998</c:v>
                </c:pt>
                <c:pt idx="9695">
                  <c:v>412.558899</c:v>
                </c:pt>
                <c:pt idx="9696">
                  <c:v>412.33810399999999</c:v>
                </c:pt>
                <c:pt idx="9697">
                  <c:v>412.15585299999998</c:v>
                </c:pt>
                <c:pt idx="9698">
                  <c:v>411.94641100000001</c:v>
                </c:pt>
                <c:pt idx="9699">
                  <c:v>411.87536599999999</c:v>
                </c:pt>
                <c:pt idx="9700">
                  <c:v>411.638214</c:v>
                </c:pt>
                <c:pt idx="9701">
                  <c:v>411.39709499999998</c:v>
                </c:pt>
                <c:pt idx="9702">
                  <c:v>411.19262700000002</c:v>
                </c:pt>
                <c:pt idx="9703">
                  <c:v>411.13571200000001</c:v>
                </c:pt>
                <c:pt idx="9704">
                  <c:v>410.85006700000002</c:v>
                </c:pt>
                <c:pt idx="9705">
                  <c:v>410.632721</c:v>
                </c:pt>
                <c:pt idx="9706">
                  <c:v>410.49523900000003</c:v>
                </c:pt>
                <c:pt idx="9707">
                  <c:v>410.38473499999998</c:v>
                </c:pt>
                <c:pt idx="9708">
                  <c:v>410.21701000000002</c:v>
                </c:pt>
                <c:pt idx="9709">
                  <c:v>409.93890399999998</c:v>
                </c:pt>
                <c:pt idx="9710">
                  <c:v>409.72900399999997</c:v>
                </c:pt>
                <c:pt idx="9711">
                  <c:v>409.55908199999999</c:v>
                </c:pt>
                <c:pt idx="9712">
                  <c:v>409.38855000000001</c:v>
                </c:pt>
                <c:pt idx="9713">
                  <c:v>409.20156900000001</c:v>
                </c:pt>
                <c:pt idx="9714">
                  <c:v>409.05789199999998</c:v>
                </c:pt>
                <c:pt idx="9715">
                  <c:v>408.82605000000001</c:v>
                </c:pt>
                <c:pt idx="9716">
                  <c:v>408.62881499999997</c:v>
                </c:pt>
                <c:pt idx="9717">
                  <c:v>408.36508199999997</c:v>
                </c:pt>
                <c:pt idx="9718">
                  <c:v>408.24511699999999</c:v>
                </c:pt>
                <c:pt idx="9719">
                  <c:v>407.96200599999997</c:v>
                </c:pt>
                <c:pt idx="9720">
                  <c:v>407.788635</c:v>
                </c:pt>
                <c:pt idx="9721">
                  <c:v>407.67224099999999</c:v>
                </c:pt>
                <c:pt idx="9722">
                  <c:v>407.50027499999999</c:v>
                </c:pt>
                <c:pt idx="9723">
                  <c:v>407.29220600000002</c:v>
                </c:pt>
                <c:pt idx="9724">
                  <c:v>407.112549</c:v>
                </c:pt>
                <c:pt idx="9725">
                  <c:v>406.95126299999998</c:v>
                </c:pt>
                <c:pt idx="9726">
                  <c:v>406.74008199999997</c:v>
                </c:pt>
                <c:pt idx="9727">
                  <c:v>406.53714000000002</c:v>
                </c:pt>
                <c:pt idx="9728">
                  <c:v>406.36547899999999</c:v>
                </c:pt>
                <c:pt idx="9729">
                  <c:v>406.15258799999998</c:v>
                </c:pt>
                <c:pt idx="9730">
                  <c:v>405.89742999999999</c:v>
                </c:pt>
                <c:pt idx="9731">
                  <c:v>405.72659299999998</c:v>
                </c:pt>
                <c:pt idx="9732">
                  <c:v>405.51849399999998</c:v>
                </c:pt>
                <c:pt idx="9733">
                  <c:v>405.37789900000001</c:v>
                </c:pt>
                <c:pt idx="9734">
                  <c:v>405.201324</c:v>
                </c:pt>
                <c:pt idx="9735">
                  <c:v>405.00958300000002</c:v>
                </c:pt>
                <c:pt idx="9736">
                  <c:v>404.833282</c:v>
                </c:pt>
                <c:pt idx="9737">
                  <c:v>404.630402</c:v>
                </c:pt>
                <c:pt idx="9738">
                  <c:v>404.38568099999998</c:v>
                </c:pt>
                <c:pt idx="9739">
                  <c:v>404.230164</c:v>
                </c:pt>
                <c:pt idx="9740">
                  <c:v>403.93875100000002</c:v>
                </c:pt>
                <c:pt idx="9741">
                  <c:v>403.83349600000003</c:v>
                </c:pt>
                <c:pt idx="9742">
                  <c:v>403.66497800000002</c:v>
                </c:pt>
                <c:pt idx="9743">
                  <c:v>403.44708300000002</c:v>
                </c:pt>
                <c:pt idx="9744">
                  <c:v>403.25741599999998</c:v>
                </c:pt>
                <c:pt idx="9745">
                  <c:v>403.02200299999998</c:v>
                </c:pt>
                <c:pt idx="9746">
                  <c:v>402.94494600000002</c:v>
                </c:pt>
                <c:pt idx="9747">
                  <c:v>402.75048800000002</c:v>
                </c:pt>
                <c:pt idx="9748">
                  <c:v>402.55096400000002</c:v>
                </c:pt>
                <c:pt idx="9749">
                  <c:v>402.31579599999998</c:v>
                </c:pt>
                <c:pt idx="9750">
                  <c:v>402.158478</c:v>
                </c:pt>
                <c:pt idx="9751">
                  <c:v>401.93551600000001</c:v>
                </c:pt>
                <c:pt idx="9752">
                  <c:v>401.68350199999998</c:v>
                </c:pt>
                <c:pt idx="9753">
                  <c:v>401.46566799999999</c:v>
                </c:pt>
                <c:pt idx="9754">
                  <c:v>401.31655899999998</c:v>
                </c:pt>
                <c:pt idx="9755">
                  <c:v>401.211975</c:v>
                </c:pt>
                <c:pt idx="9756">
                  <c:v>400.92852799999997</c:v>
                </c:pt>
                <c:pt idx="9757">
                  <c:v>400.76095600000002</c:v>
                </c:pt>
                <c:pt idx="9758">
                  <c:v>400.57034299999998</c:v>
                </c:pt>
                <c:pt idx="9759">
                  <c:v>400.43545499999999</c:v>
                </c:pt>
                <c:pt idx="9760">
                  <c:v>400.209656</c:v>
                </c:pt>
                <c:pt idx="9761">
                  <c:v>400.05566399999998</c:v>
                </c:pt>
                <c:pt idx="9762">
                  <c:v>399.784515</c:v>
                </c:pt>
                <c:pt idx="9763">
                  <c:v>399.66387900000001</c:v>
                </c:pt>
                <c:pt idx="9764">
                  <c:v>399.41064499999999</c:v>
                </c:pt>
                <c:pt idx="9765">
                  <c:v>399.21691900000002</c:v>
                </c:pt>
                <c:pt idx="9766">
                  <c:v>399.10812399999998</c:v>
                </c:pt>
                <c:pt idx="9767">
                  <c:v>398.90329000000003</c:v>
                </c:pt>
                <c:pt idx="9768">
                  <c:v>398.63806199999999</c:v>
                </c:pt>
                <c:pt idx="9769">
                  <c:v>398.59249899999998</c:v>
                </c:pt>
                <c:pt idx="9770">
                  <c:v>398.29013099999997</c:v>
                </c:pt>
                <c:pt idx="9771">
                  <c:v>398.04827899999998</c:v>
                </c:pt>
                <c:pt idx="9772">
                  <c:v>397.94143700000001</c:v>
                </c:pt>
                <c:pt idx="9773">
                  <c:v>397.670074</c:v>
                </c:pt>
                <c:pt idx="9774">
                  <c:v>397.60320999999999</c:v>
                </c:pt>
                <c:pt idx="9775">
                  <c:v>397.37750199999999</c:v>
                </c:pt>
                <c:pt idx="9776">
                  <c:v>397.16696200000001</c:v>
                </c:pt>
                <c:pt idx="9777">
                  <c:v>396.93841600000002</c:v>
                </c:pt>
                <c:pt idx="9778">
                  <c:v>396.703461</c:v>
                </c:pt>
                <c:pt idx="9779">
                  <c:v>396.507904</c:v>
                </c:pt>
                <c:pt idx="9780">
                  <c:v>396.38449100000003</c:v>
                </c:pt>
                <c:pt idx="9781">
                  <c:v>396.01779199999999</c:v>
                </c:pt>
                <c:pt idx="9782">
                  <c:v>395.94052099999999</c:v>
                </c:pt>
                <c:pt idx="9783">
                  <c:v>395.738068</c:v>
                </c:pt>
                <c:pt idx="9784">
                  <c:v>395.49490400000002</c:v>
                </c:pt>
                <c:pt idx="9785">
                  <c:v>395.29116800000003</c:v>
                </c:pt>
                <c:pt idx="9786">
                  <c:v>395.15063500000002</c:v>
                </c:pt>
                <c:pt idx="9787">
                  <c:v>394.94494600000002</c:v>
                </c:pt>
                <c:pt idx="9788">
                  <c:v>394.77108800000002</c:v>
                </c:pt>
                <c:pt idx="9789">
                  <c:v>394.60214200000001</c:v>
                </c:pt>
                <c:pt idx="9790">
                  <c:v>394.30163599999997</c:v>
                </c:pt>
                <c:pt idx="9791">
                  <c:v>394.23968500000001</c:v>
                </c:pt>
                <c:pt idx="9792">
                  <c:v>394.01828</c:v>
                </c:pt>
                <c:pt idx="9793">
                  <c:v>393.715057</c:v>
                </c:pt>
                <c:pt idx="9794">
                  <c:v>393.63619999999997</c:v>
                </c:pt>
                <c:pt idx="9795">
                  <c:v>393.44552599999997</c:v>
                </c:pt>
                <c:pt idx="9796">
                  <c:v>393.20883199999997</c:v>
                </c:pt>
                <c:pt idx="9797">
                  <c:v>392.94653299999999</c:v>
                </c:pt>
                <c:pt idx="9798">
                  <c:v>392.840485</c:v>
                </c:pt>
                <c:pt idx="9799">
                  <c:v>392.59423800000002</c:v>
                </c:pt>
                <c:pt idx="9800">
                  <c:v>392.37866200000002</c:v>
                </c:pt>
                <c:pt idx="9801">
                  <c:v>392.310272</c:v>
                </c:pt>
                <c:pt idx="9802">
                  <c:v>392.10494999999997</c:v>
                </c:pt>
                <c:pt idx="9803">
                  <c:v>391.95220899999998</c:v>
                </c:pt>
                <c:pt idx="9804">
                  <c:v>391.72918700000002</c:v>
                </c:pt>
                <c:pt idx="9805">
                  <c:v>391.459564</c:v>
                </c:pt>
                <c:pt idx="9806">
                  <c:v>391.310181</c:v>
                </c:pt>
                <c:pt idx="9807">
                  <c:v>391.160706</c:v>
                </c:pt>
                <c:pt idx="9808">
                  <c:v>391.032623</c:v>
                </c:pt>
                <c:pt idx="9809">
                  <c:v>390.76251200000002</c:v>
                </c:pt>
                <c:pt idx="9810">
                  <c:v>390.60290500000002</c:v>
                </c:pt>
                <c:pt idx="9811">
                  <c:v>390.45837399999999</c:v>
                </c:pt>
                <c:pt idx="9812">
                  <c:v>390.30694599999998</c:v>
                </c:pt>
                <c:pt idx="9813">
                  <c:v>390.00631700000002</c:v>
                </c:pt>
                <c:pt idx="9814">
                  <c:v>389.789581</c:v>
                </c:pt>
                <c:pt idx="9815">
                  <c:v>389.722015</c:v>
                </c:pt>
                <c:pt idx="9816">
                  <c:v>389.48736600000001</c:v>
                </c:pt>
                <c:pt idx="9817">
                  <c:v>389.30721999999997</c:v>
                </c:pt>
                <c:pt idx="9818">
                  <c:v>389.11691300000001</c:v>
                </c:pt>
                <c:pt idx="9819">
                  <c:v>388.95992999999999</c:v>
                </c:pt>
                <c:pt idx="9820">
                  <c:v>388.78942899999998</c:v>
                </c:pt>
                <c:pt idx="9821">
                  <c:v>388.59314000000001</c:v>
                </c:pt>
                <c:pt idx="9822">
                  <c:v>388.40026899999998</c:v>
                </c:pt>
                <c:pt idx="9823">
                  <c:v>388.19680799999998</c:v>
                </c:pt>
                <c:pt idx="9824">
                  <c:v>388.06878699999999</c:v>
                </c:pt>
                <c:pt idx="9825">
                  <c:v>387.89211999999998</c:v>
                </c:pt>
                <c:pt idx="9826">
                  <c:v>387.70730600000002</c:v>
                </c:pt>
                <c:pt idx="9827">
                  <c:v>387.49267600000002</c:v>
                </c:pt>
                <c:pt idx="9828">
                  <c:v>387.353973</c:v>
                </c:pt>
                <c:pt idx="9829">
                  <c:v>387.177277</c:v>
                </c:pt>
                <c:pt idx="9830">
                  <c:v>386.97308299999997</c:v>
                </c:pt>
                <c:pt idx="9831">
                  <c:v>386.79705799999999</c:v>
                </c:pt>
                <c:pt idx="9832">
                  <c:v>386.69757099999998</c:v>
                </c:pt>
                <c:pt idx="9833">
                  <c:v>386.50302099999999</c:v>
                </c:pt>
                <c:pt idx="9834">
                  <c:v>386.300568</c:v>
                </c:pt>
                <c:pt idx="9835">
                  <c:v>386.00933800000001</c:v>
                </c:pt>
                <c:pt idx="9836">
                  <c:v>385.77676400000001</c:v>
                </c:pt>
                <c:pt idx="9837">
                  <c:v>385.65411399999999</c:v>
                </c:pt>
                <c:pt idx="9838">
                  <c:v>385.44613600000002</c:v>
                </c:pt>
                <c:pt idx="9839">
                  <c:v>385.22226000000001</c:v>
                </c:pt>
                <c:pt idx="9840">
                  <c:v>385.09045400000002</c:v>
                </c:pt>
                <c:pt idx="9841">
                  <c:v>384.877411</c:v>
                </c:pt>
                <c:pt idx="9842">
                  <c:v>384.649811</c:v>
                </c:pt>
                <c:pt idx="9843">
                  <c:v>384.48306300000002</c:v>
                </c:pt>
                <c:pt idx="9844">
                  <c:v>384.32745399999999</c:v>
                </c:pt>
                <c:pt idx="9845">
                  <c:v>384.10235599999999</c:v>
                </c:pt>
                <c:pt idx="9846">
                  <c:v>383.93264799999997</c:v>
                </c:pt>
                <c:pt idx="9847">
                  <c:v>383.77175899999997</c:v>
                </c:pt>
                <c:pt idx="9848">
                  <c:v>383.51486199999999</c:v>
                </c:pt>
                <c:pt idx="9849">
                  <c:v>383.33670000000001</c:v>
                </c:pt>
                <c:pt idx="9850">
                  <c:v>383.06637599999999</c:v>
                </c:pt>
                <c:pt idx="9851">
                  <c:v>382.97009300000002</c:v>
                </c:pt>
                <c:pt idx="9852">
                  <c:v>382.77426100000002</c:v>
                </c:pt>
                <c:pt idx="9853">
                  <c:v>382.579407</c:v>
                </c:pt>
                <c:pt idx="9854">
                  <c:v>382.39093000000003</c:v>
                </c:pt>
                <c:pt idx="9855">
                  <c:v>382.173676</c:v>
                </c:pt>
                <c:pt idx="9856">
                  <c:v>382.00003099999998</c:v>
                </c:pt>
                <c:pt idx="9857">
                  <c:v>381.84552000000002</c:v>
                </c:pt>
                <c:pt idx="9858">
                  <c:v>381.62707499999999</c:v>
                </c:pt>
                <c:pt idx="9859">
                  <c:v>381.42773399999999</c:v>
                </c:pt>
                <c:pt idx="9860">
                  <c:v>381.19570900000002</c:v>
                </c:pt>
                <c:pt idx="9861">
                  <c:v>381.038025</c:v>
                </c:pt>
                <c:pt idx="9862">
                  <c:v>380.85531600000002</c:v>
                </c:pt>
                <c:pt idx="9863">
                  <c:v>380.65612800000002</c:v>
                </c:pt>
                <c:pt idx="9864">
                  <c:v>380.47903400000001</c:v>
                </c:pt>
                <c:pt idx="9865">
                  <c:v>380.34628300000003</c:v>
                </c:pt>
                <c:pt idx="9866">
                  <c:v>380.11673000000002</c:v>
                </c:pt>
                <c:pt idx="9867">
                  <c:v>379.86679099999998</c:v>
                </c:pt>
                <c:pt idx="9868">
                  <c:v>379.62271099999998</c:v>
                </c:pt>
                <c:pt idx="9869">
                  <c:v>379.509186</c:v>
                </c:pt>
                <c:pt idx="9870">
                  <c:v>379.34252900000001</c:v>
                </c:pt>
                <c:pt idx="9871">
                  <c:v>379.19189499999999</c:v>
                </c:pt>
                <c:pt idx="9872">
                  <c:v>378.99154700000003</c:v>
                </c:pt>
                <c:pt idx="9873">
                  <c:v>378.79870599999998</c:v>
                </c:pt>
                <c:pt idx="9874">
                  <c:v>378.62982199999999</c:v>
                </c:pt>
                <c:pt idx="9875">
                  <c:v>378.395172</c:v>
                </c:pt>
                <c:pt idx="9876">
                  <c:v>378.20385700000003</c:v>
                </c:pt>
                <c:pt idx="9877">
                  <c:v>377.97726399999999</c:v>
                </c:pt>
                <c:pt idx="9878">
                  <c:v>377.71115099999997</c:v>
                </c:pt>
                <c:pt idx="9879">
                  <c:v>377.64364599999999</c:v>
                </c:pt>
                <c:pt idx="9880">
                  <c:v>377.48782299999999</c:v>
                </c:pt>
                <c:pt idx="9881">
                  <c:v>377.289154</c:v>
                </c:pt>
                <c:pt idx="9882">
                  <c:v>377.08569299999999</c:v>
                </c:pt>
                <c:pt idx="9883">
                  <c:v>376.91900600000002</c:v>
                </c:pt>
                <c:pt idx="9884">
                  <c:v>376.69512900000001</c:v>
                </c:pt>
                <c:pt idx="9885">
                  <c:v>376.56527699999998</c:v>
                </c:pt>
                <c:pt idx="9886">
                  <c:v>376.30621300000001</c:v>
                </c:pt>
                <c:pt idx="9887">
                  <c:v>376.09442100000001</c:v>
                </c:pt>
                <c:pt idx="9888">
                  <c:v>375.94586199999998</c:v>
                </c:pt>
                <c:pt idx="9889">
                  <c:v>375.70977799999997</c:v>
                </c:pt>
                <c:pt idx="9890">
                  <c:v>375.50210600000003</c:v>
                </c:pt>
                <c:pt idx="9891">
                  <c:v>375.27761800000002</c:v>
                </c:pt>
                <c:pt idx="9892">
                  <c:v>375.03527800000001</c:v>
                </c:pt>
                <c:pt idx="9893">
                  <c:v>374.88299599999999</c:v>
                </c:pt>
                <c:pt idx="9894">
                  <c:v>374.71670499999999</c:v>
                </c:pt>
                <c:pt idx="9895">
                  <c:v>374.52856400000002</c:v>
                </c:pt>
                <c:pt idx="9896">
                  <c:v>374.34942599999999</c:v>
                </c:pt>
                <c:pt idx="9897">
                  <c:v>374.10900900000001</c:v>
                </c:pt>
                <c:pt idx="9898">
                  <c:v>373.86102299999999</c:v>
                </c:pt>
                <c:pt idx="9899">
                  <c:v>373.754456</c:v>
                </c:pt>
                <c:pt idx="9900">
                  <c:v>373.55209400000001</c:v>
                </c:pt>
                <c:pt idx="9901">
                  <c:v>373.30267300000003</c:v>
                </c:pt>
                <c:pt idx="9902">
                  <c:v>373.175995</c:v>
                </c:pt>
                <c:pt idx="9903">
                  <c:v>372.97824100000003</c:v>
                </c:pt>
                <c:pt idx="9904">
                  <c:v>372.64410400000003</c:v>
                </c:pt>
                <c:pt idx="9905">
                  <c:v>372.56771900000001</c:v>
                </c:pt>
                <c:pt idx="9906">
                  <c:v>372.39630099999999</c:v>
                </c:pt>
                <c:pt idx="9907">
                  <c:v>372.16516100000001</c:v>
                </c:pt>
                <c:pt idx="9908">
                  <c:v>371.99154700000003</c:v>
                </c:pt>
                <c:pt idx="9909">
                  <c:v>371.78625499999998</c:v>
                </c:pt>
                <c:pt idx="9910">
                  <c:v>371.595215</c:v>
                </c:pt>
                <c:pt idx="9911">
                  <c:v>371.35672</c:v>
                </c:pt>
                <c:pt idx="9912">
                  <c:v>371.22903400000001</c:v>
                </c:pt>
                <c:pt idx="9913">
                  <c:v>370.94210800000002</c:v>
                </c:pt>
                <c:pt idx="9914">
                  <c:v>370.73742700000003</c:v>
                </c:pt>
                <c:pt idx="9915">
                  <c:v>370.59677099999999</c:v>
                </c:pt>
                <c:pt idx="9916">
                  <c:v>370.33340500000003</c:v>
                </c:pt>
                <c:pt idx="9917">
                  <c:v>370.122681</c:v>
                </c:pt>
                <c:pt idx="9918">
                  <c:v>369.92511000000002</c:v>
                </c:pt>
                <c:pt idx="9919">
                  <c:v>369.703033</c:v>
                </c:pt>
                <c:pt idx="9920">
                  <c:v>369.55166600000001</c:v>
                </c:pt>
                <c:pt idx="9921">
                  <c:v>369.36859099999998</c:v>
                </c:pt>
                <c:pt idx="9922">
                  <c:v>369.151794</c:v>
                </c:pt>
                <c:pt idx="9923">
                  <c:v>369.01721199999997</c:v>
                </c:pt>
                <c:pt idx="9924">
                  <c:v>368.81622299999998</c:v>
                </c:pt>
                <c:pt idx="9925">
                  <c:v>368.480682</c:v>
                </c:pt>
                <c:pt idx="9926">
                  <c:v>368.37609900000001</c:v>
                </c:pt>
                <c:pt idx="9927">
                  <c:v>368.17404199999999</c:v>
                </c:pt>
                <c:pt idx="9928">
                  <c:v>367.99557499999997</c:v>
                </c:pt>
                <c:pt idx="9929">
                  <c:v>367.85632299999997</c:v>
                </c:pt>
                <c:pt idx="9930">
                  <c:v>367.61734000000001</c:v>
                </c:pt>
                <c:pt idx="9931">
                  <c:v>367.46466099999998</c:v>
                </c:pt>
                <c:pt idx="9932">
                  <c:v>367.32974200000001</c:v>
                </c:pt>
                <c:pt idx="9933">
                  <c:v>367.136078</c:v>
                </c:pt>
                <c:pt idx="9934">
                  <c:v>366.89913899999999</c:v>
                </c:pt>
                <c:pt idx="9935">
                  <c:v>366.72564699999998</c:v>
                </c:pt>
                <c:pt idx="9936">
                  <c:v>366.38256799999999</c:v>
                </c:pt>
                <c:pt idx="9937">
                  <c:v>366.23998999999998</c:v>
                </c:pt>
                <c:pt idx="9938">
                  <c:v>366.02667200000002</c:v>
                </c:pt>
                <c:pt idx="9939">
                  <c:v>365.78372200000001</c:v>
                </c:pt>
                <c:pt idx="9940">
                  <c:v>365.69998199999998</c:v>
                </c:pt>
                <c:pt idx="9941">
                  <c:v>365.454926</c:v>
                </c:pt>
                <c:pt idx="9942">
                  <c:v>365.21054099999998</c:v>
                </c:pt>
                <c:pt idx="9943">
                  <c:v>365.06280500000003</c:v>
                </c:pt>
                <c:pt idx="9944">
                  <c:v>364.90417500000001</c:v>
                </c:pt>
                <c:pt idx="9945">
                  <c:v>364.67248499999999</c:v>
                </c:pt>
                <c:pt idx="9946">
                  <c:v>364.519318</c:v>
                </c:pt>
                <c:pt idx="9947">
                  <c:v>364.25811800000002</c:v>
                </c:pt>
                <c:pt idx="9948">
                  <c:v>364.07501200000002</c:v>
                </c:pt>
                <c:pt idx="9949">
                  <c:v>363.885559</c:v>
                </c:pt>
                <c:pt idx="9950">
                  <c:v>363.71502700000002</c:v>
                </c:pt>
                <c:pt idx="9951">
                  <c:v>363.424103</c:v>
                </c:pt>
                <c:pt idx="9952">
                  <c:v>363.20272799999998</c:v>
                </c:pt>
                <c:pt idx="9953">
                  <c:v>363.02246100000002</c:v>
                </c:pt>
                <c:pt idx="9954">
                  <c:v>362.88983200000001</c:v>
                </c:pt>
                <c:pt idx="9955">
                  <c:v>362.69216899999998</c:v>
                </c:pt>
                <c:pt idx="9956">
                  <c:v>362.42730699999998</c:v>
                </c:pt>
                <c:pt idx="9957">
                  <c:v>362.31625400000001</c:v>
                </c:pt>
                <c:pt idx="9958">
                  <c:v>362.10855099999998</c:v>
                </c:pt>
                <c:pt idx="9959">
                  <c:v>361.93237299999998</c:v>
                </c:pt>
                <c:pt idx="9960">
                  <c:v>361.67172199999999</c:v>
                </c:pt>
                <c:pt idx="9961">
                  <c:v>361.48129299999999</c:v>
                </c:pt>
                <c:pt idx="9962">
                  <c:v>361.22610500000002</c:v>
                </c:pt>
                <c:pt idx="9963">
                  <c:v>361.00195300000001</c:v>
                </c:pt>
                <c:pt idx="9964">
                  <c:v>360.83416699999998</c:v>
                </c:pt>
                <c:pt idx="9965">
                  <c:v>360.69888300000002</c:v>
                </c:pt>
                <c:pt idx="9966">
                  <c:v>360.41546599999998</c:v>
                </c:pt>
                <c:pt idx="9967">
                  <c:v>360.154877</c:v>
                </c:pt>
                <c:pt idx="9968">
                  <c:v>359.980591</c:v>
                </c:pt>
                <c:pt idx="9969">
                  <c:v>359.71523999999999</c:v>
                </c:pt>
                <c:pt idx="9970">
                  <c:v>359.54064899999997</c:v>
                </c:pt>
                <c:pt idx="9971">
                  <c:v>359.34927399999998</c:v>
                </c:pt>
                <c:pt idx="9972">
                  <c:v>359.24331699999999</c:v>
                </c:pt>
                <c:pt idx="9973">
                  <c:v>359.097015</c:v>
                </c:pt>
                <c:pt idx="9974">
                  <c:v>358.93344100000002</c:v>
                </c:pt>
                <c:pt idx="9975">
                  <c:v>358.67849699999999</c:v>
                </c:pt>
                <c:pt idx="9976">
                  <c:v>358.506958</c:v>
                </c:pt>
                <c:pt idx="9977">
                  <c:v>358.23092700000001</c:v>
                </c:pt>
                <c:pt idx="9978">
                  <c:v>358.07275399999997</c:v>
                </c:pt>
                <c:pt idx="9979">
                  <c:v>357.86407500000001</c:v>
                </c:pt>
                <c:pt idx="9980">
                  <c:v>357.62005599999998</c:v>
                </c:pt>
                <c:pt idx="9981">
                  <c:v>357.50592</c:v>
                </c:pt>
                <c:pt idx="9982">
                  <c:v>357.22891199999998</c:v>
                </c:pt>
                <c:pt idx="9983">
                  <c:v>357.03961199999998</c:v>
                </c:pt>
                <c:pt idx="9984">
                  <c:v>356.92804000000001</c:v>
                </c:pt>
                <c:pt idx="9985">
                  <c:v>356.73468000000003</c:v>
                </c:pt>
                <c:pt idx="9986">
                  <c:v>356.59771699999999</c:v>
                </c:pt>
                <c:pt idx="9987">
                  <c:v>356.38491800000003</c:v>
                </c:pt>
                <c:pt idx="9988">
                  <c:v>356.09375</c:v>
                </c:pt>
                <c:pt idx="9989">
                  <c:v>355.890106</c:v>
                </c:pt>
                <c:pt idx="9990">
                  <c:v>355.69210800000002</c:v>
                </c:pt>
                <c:pt idx="9991">
                  <c:v>355.49240099999997</c:v>
                </c:pt>
                <c:pt idx="9992">
                  <c:v>355.32195999999999</c:v>
                </c:pt>
                <c:pt idx="9993">
                  <c:v>355.11663800000002</c:v>
                </c:pt>
                <c:pt idx="9994">
                  <c:v>354.97955300000001</c:v>
                </c:pt>
                <c:pt idx="9995">
                  <c:v>354.80816700000003</c:v>
                </c:pt>
                <c:pt idx="9996">
                  <c:v>354.44812000000002</c:v>
                </c:pt>
                <c:pt idx="9997">
                  <c:v>354.39761399999998</c:v>
                </c:pt>
                <c:pt idx="9998">
                  <c:v>354.14920000000001</c:v>
                </c:pt>
                <c:pt idx="9999">
                  <c:v>354.00289900000001</c:v>
                </c:pt>
                <c:pt idx="10000">
                  <c:v>353.77053799999999</c:v>
                </c:pt>
                <c:pt idx="10001">
                  <c:v>353.520264</c:v>
                </c:pt>
                <c:pt idx="10002">
                  <c:v>353.35031099999998</c:v>
                </c:pt>
                <c:pt idx="10003">
                  <c:v>353.180542</c:v>
                </c:pt>
                <c:pt idx="10004">
                  <c:v>353.03018200000002</c:v>
                </c:pt>
                <c:pt idx="10005">
                  <c:v>352.83093300000002</c:v>
                </c:pt>
                <c:pt idx="10006">
                  <c:v>352.60046399999999</c:v>
                </c:pt>
                <c:pt idx="10007">
                  <c:v>352.36987299999998</c:v>
                </c:pt>
                <c:pt idx="10008">
                  <c:v>352.28170799999998</c:v>
                </c:pt>
                <c:pt idx="10009">
                  <c:v>351.971588</c:v>
                </c:pt>
                <c:pt idx="10010">
                  <c:v>351.80996699999997</c:v>
                </c:pt>
                <c:pt idx="10011">
                  <c:v>351.625854</c:v>
                </c:pt>
                <c:pt idx="10012">
                  <c:v>351.47833300000002</c:v>
                </c:pt>
                <c:pt idx="10013">
                  <c:v>351.24060100000003</c:v>
                </c:pt>
                <c:pt idx="10014">
                  <c:v>351.05557299999998</c:v>
                </c:pt>
                <c:pt idx="10015">
                  <c:v>350.78817700000002</c:v>
                </c:pt>
                <c:pt idx="10016">
                  <c:v>350.698059</c:v>
                </c:pt>
                <c:pt idx="10017">
                  <c:v>350.47473100000002</c:v>
                </c:pt>
                <c:pt idx="10018">
                  <c:v>350.17867999999999</c:v>
                </c:pt>
                <c:pt idx="10019">
                  <c:v>349.96679699999999</c:v>
                </c:pt>
                <c:pt idx="10020">
                  <c:v>349.86025999999998</c:v>
                </c:pt>
                <c:pt idx="10021">
                  <c:v>349.69979899999998</c:v>
                </c:pt>
                <c:pt idx="10022">
                  <c:v>349.50320399999998</c:v>
                </c:pt>
                <c:pt idx="10023">
                  <c:v>349.26162699999998</c:v>
                </c:pt>
                <c:pt idx="10024">
                  <c:v>349.15716600000002</c:v>
                </c:pt>
                <c:pt idx="10025">
                  <c:v>348.92199699999998</c:v>
                </c:pt>
                <c:pt idx="10026">
                  <c:v>348.76397700000001</c:v>
                </c:pt>
                <c:pt idx="10027">
                  <c:v>348.63116500000001</c:v>
                </c:pt>
                <c:pt idx="10028">
                  <c:v>348.33078</c:v>
                </c:pt>
                <c:pt idx="10029">
                  <c:v>348.12445100000002</c:v>
                </c:pt>
                <c:pt idx="10030">
                  <c:v>347.99191300000001</c:v>
                </c:pt>
                <c:pt idx="10031">
                  <c:v>347.73370399999999</c:v>
                </c:pt>
                <c:pt idx="10032">
                  <c:v>347.50036599999999</c:v>
                </c:pt>
                <c:pt idx="10033">
                  <c:v>347.30020100000002</c:v>
                </c:pt>
                <c:pt idx="10034">
                  <c:v>347.08660900000001</c:v>
                </c:pt>
                <c:pt idx="10035">
                  <c:v>346.94705199999999</c:v>
                </c:pt>
                <c:pt idx="10036">
                  <c:v>346.78359999999998</c:v>
                </c:pt>
                <c:pt idx="10037">
                  <c:v>346.58944700000001</c:v>
                </c:pt>
                <c:pt idx="10038">
                  <c:v>346.38189699999998</c:v>
                </c:pt>
                <c:pt idx="10039">
                  <c:v>346.239868</c:v>
                </c:pt>
                <c:pt idx="10040">
                  <c:v>346.03424100000001</c:v>
                </c:pt>
                <c:pt idx="10041">
                  <c:v>345.837311</c:v>
                </c:pt>
                <c:pt idx="10042">
                  <c:v>345.63000499999998</c:v>
                </c:pt>
                <c:pt idx="10043">
                  <c:v>345.487122</c:v>
                </c:pt>
                <c:pt idx="10044">
                  <c:v>345.19662499999998</c:v>
                </c:pt>
                <c:pt idx="10045">
                  <c:v>345.04196200000001</c:v>
                </c:pt>
                <c:pt idx="10046">
                  <c:v>344.83358800000002</c:v>
                </c:pt>
                <c:pt idx="10047">
                  <c:v>344.61862200000002</c:v>
                </c:pt>
                <c:pt idx="10048">
                  <c:v>344.40747099999999</c:v>
                </c:pt>
                <c:pt idx="10049">
                  <c:v>344.28183000000001</c:v>
                </c:pt>
                <c:pt idx="10050">
                  <c:v>344.07394399999998</c:v>
                </c:pt>
                <c:pt idx="10051">
                  <c:v>343.86593599999998</c:v>
                </c:pt>
                <c:pt idx="10052">
                  <c:v>343.64004499999999</c:v>
                </c:pt>
                <c:pt idx="10053">
                  <c:v>343.46246300000001</c:v>
                </c:pt>
                <c:pt idx="10054">
                  <c:v>343.32064800000001</c:v>
                </c:pt>
                <c:pt idx="10055">
                  <c:v>343.03765900000002</c:v>
                </c:pt>
                <c:pt idx="10056">
                  <c:v>342.86261000000002</c:v>
                </c:pt>
                <c:pt idx="10057">
                  <c:v>342.61621100000002</c:v>
                </c:pt>
                <c:pt idx="10058">
                  <c:v>342.41314699999998</c:v>
                </c:pt>
                <c:pt idx="10059">
                  <c:v>342.29534899999999</c:v>
                </c:pt>
                <c:pt idx="10060">
                  <c:v>342.08908100000002</c:v>
                </c:pt>
                <c:pt idx="10061">
                  <c:v>341.868042</c:v>
                </c:pt>
                <c:pt idx="10062">
                  <c:v>341.67263800000001</c:v>
                </c:pt>
                <c:pt idx="10063">
                  <c:v>341.52917500000001</c:v>
                </c:pt>
                <c:pt idx="10064">
                  <c:v>341.28393599999998</c:v>
                </c:pt>
                <c:pt idx="10065">
                  <c:v>341.09906000000001</c:v>
                </c:pt>
                <c:pt idx="10066">
                  <c:v>340.91610700000001</c:v>
                </c:pt>
                <c:pt idx="10067">
                  <c:v>340.75674400000003</c:v>
                </c:pt>
                <c:pt idx="10068">
                  <c:v>340.55117799999999</c:v>
                </c:pt>
                <c:pt idx="10069">
                  <c:v>340.35342400000002</c:v>
                </c:pt>
                <c:pt idx="10070">
                  <c:v>340.150238</c:v>
                </c:pt>
                <c:pt idx="10071">
                  <c:v>339.91812099999999</c:v>
                </c:pt>
                <c:pt idx="10072">
                  <c:v>339.73992900000002</c:v>
                </c:pt>
                <c:pt idx="10073">
                  <c:v>339.551849</c:v>
                </c:pt>
                <c:pt idx="10074">
                  <c:v>339.35861199999999</c:v>
                </c:pt>
                <c:pt idx="10075">
                  <c:v>339.13174400000003</c:v>
                </c:pt>
                <c:pt idx="10076">
                  <c:v>338.92401100000001</c:v>
                </c:pt>
                <c:pt idx="10077">
                  <c:v>338.77960200000001</c:v>
                </c:pt>
                <c:pt idx="10078">
                  <c:v>338.598206</c:v>
                </c:pt>
                <c:pt idx="10079">
                  <c:v>338.36227400000001</c:v>
                </c:pt>
                <c:pt idx="10080">
                  <c:v>338.24713100000002</c:v>
                </c:pt>
                <c:pt idx="10081">
                  <c:v>338.00610399999999</c:v>
                </c:pt>
                <c:pt idx="10082">
                  <c:v>337.870361</c:v>
                </c:pt>
                <c:pt idx="10083">
                  <c:v>337.65795900000001</c:v>
                </c:pt>
                <c:pt idx="10084">
                  <c:v>337.44555700000001</c:v>
                </c:pt>
                <c:pt idx="10085">
                  <c:v>337.23422199999999</c:v>
                </c:pt>
                <c:pt idx="10086">
                  <c:v>337.00851399999999</c:v>
                </c:pt>
                <c:pt idx="10087">
                  <c:v>336.86025999999998</c:v>
                </c:pt>
                <c:pt idx="10088">
                  <c:v>336.61303700000002</c:v>
                </c:pt>
                <c:pt idx="10089">
                  <c:v>336.466949</c:v>
                </c:pt>
                <c:pt idx="10090">
                  <c:v>336.26522799999998</c:v>
                </c:pt>
                <c:pt idx="10091">
                  <c:v>336.13394199999999</c:v>
                </c:pt>
                <c:pt idx="10092">
                  <c:v>335.880157</c:v>
                </c:pt>
                <c:pt idx="10093">
                  <c:v>335.66537499999998</c:v>
                </c:pt>
                <c:pt idx="10094">
                  <c:v>335.49414100000001</c:v>
                </c:pt>
                <c:pt idx="10095">
                  <c:v>335.28939800000001</c:v>
                </c:pt>
                <c:pt idx="10096">
                  <c:v>335.08840900000001</c:v>
                </c:pt>
                <c:pt idx="10097">
                  <c:v>334.94088699999998</c:v>
                </c:pt>
                <c:pt idx="10098">
                  <c:v>334.69192500000003</c:v>
                </c:pt>
                <c:pt idx="10099">
                  <c:v>334.53460699999999</c:v>
                </c:pt>
                <c:pt idx="10100">
                  <c:v>334.337738</c:v>
                </c:pt>
                <c:pt idx="10101">
                  <c:v>334.03192100000001</c:v>
                </c:pt>
                <c:pt idx="10102">
                  <c:v>333.91519199999999</c:v>
                </c:pt>
                <c:pt idx="10103">
                  <c:v>333.68469199999998</c:v>
                </c:pt>
                <c:pt idx="10104">
                  <c:v>333.42742900000002</c:v>
                </c:pt>
                <c:pt idx="10105">
                  <c:v>333.22018400000002</c:v>
                </c:pt>
                <c:pt idx="10106">
                  <c:v>333.10626200000002</c:v>
                </c:pt>
                <c:pt idx="10107">
                  <c:v>332.975098</c:v>
                </c:pt>
                <c:pt idx="10108">
                  <c:v>332.71255500000001</c:v>
                </c:pt>
                <c:pt idx="10109">
                  <c:v>332.48382600000002</c:v>
                </c:pt>
                <c:pt idx="10110">
                  <c:v>332.24704000000003</c:v>
                </c:pt>
                <c:pt idx="10111">
                  <c:v>332.131775</c:v>
                </c:pt>
                <c:pt idx="10112">
                  <c:v>331.92099000000002</c:v>
                </c:pt>
                <c:pt idx="10113">
                  <c:v>331.67687999999998</c:v>
                </c:pt>
                <c:pt idx="10114">
                  <c:v>331.48294099999998</c:v>
                </c:pt>
                <c:pt idx="10115">
                  <c:v>331.34524499999998</c:v>
                </c:pt>
                <c:pt idx="10116">
                  <c:v>331.18606599999998</c:v>
                </c:pt>
                <c:pt idx="10117">
                  <c:v>330.91000400000001</c:v>
                </c:pt>
                <c:pt idx="10118">
                  <c:v>330.75457799999998</c:v>
                </c:pt>
                <c:pt idx="10119">
                  <c:v>330.55566399999998</c:v>
                </c:pt>
                <c:pt idx="10120">
                  <c:v>330.20263699999998</c:v>
                </c:pt>
                <c:pt idx="10121">
                  <c:v>330.12857100000002</c:v>
                </c:pt>
                <c:pt idx="10122">
                  <c:v>329.90411399999999</c:v>
                </c:pt>
                <c:pt idx="10123">
                  <c:v>329.68270899999999</c:v>
                </c:pt>
                <c:pt idx="10124">
                  <c:v>329.497589</c:v>
                </c:pt>
                <c:pt idx="10125">
                  <c:v>329.26452599999999</c:v>
                </c:pt>
                <c:pt idx="10126">
                  <c:v>329.09967</c:v>
                </c:pt>
                <c:pt idx="10127">
                  <c:v>328.93069500000001</c:v>
                </c:pt>
                <c:pt idx="10128">
                  <c:v>328.76754799999998</c:v>
                </c:pt>
                <c:pt idx="10129">
                  <c:v>328.597961</c:v>
                </c:pt>
                <c:pt idx="10130">
                  <c:v>328.34814499999999</c:v>
                </c:pt>
                <c:pt idx="10131">
                  <c:v>328.19058200000001</c:v>
                </c:pt>
                <c:pt idx="10132">
                  <c:v>327.97955300000001</c:v>
                </c:pt>
                <c:pt idx="10133">
                  <c:v>327.92275999999998</c:v>
                </c:pt>
                <c:pt idx="10134">
                  <c:v>327.69180299999999</c:v>
                </c:pt>
                <c:pt idx="10135">
                  <c:v>327.41793799999999</c:v>
                </c:pt>
                <c:pt idx="10136">
                  <c:v>327.228027</c:v>
                </c:pt>
                <c:pt idx="10137">
                  <c:v>327.03951999999998</c:v>
                </c:pt>
                <c:pt idx="10138">
                  <c:v>326.885468</c:v>
                </c:pt>
                <c:pt idx="10139">
                  <c:v>326.69909699999999</c:v>
                </c:pt>
                <c:pt idx="10140">
                  <c:v>326.44036899999998</c:v>
                </c:pt>
                <c:pt idx="10141">
                  <c:v>326.254974</c:v>
                </c:pt>
                <c:pt idx="10142">
                  <c:v>326.08459499999998</c:v>
                </c:pt>
                <c:pt idx="10143">
                  <c:v>325.80639600000001</c:v>
                </c:pt>
                <c:pt idx="10144">
                  <c:v>325.62136800000002</c:v>
                </c:pt>
                <c:pt idx="10145">
                  <c:v>325.375946</c:v>
                </c:pt>
                <c:pt idx="10146">
                  <c:v>325.28869600000002</c:v>
                </c:pt>
                <c:pt idx="10147">
                  <c:v>325.12289399999997</c:v>
                </c:pt>
                <c:pt idx="10148">
                  <c:v>324.82913200000002</c:v>
                </c:pt>
                <c:pt idx="10149">
                  <c:v>324.68646200000001</c:v>
                </c:pt>
                <c:pt idx="10150">
                  <c:v>324.50473</c:v>
                </c:pt>
                <c:pt idx="10151">
                  <c:v>324.34338400000001</c:v>
                </c:pt>
                <c:pt idx="10152">
                  <c:v>324.10803199999998</c:v>
                </c:pt>
                <c:pt idx="10153">
                  <c:v>323.90917999999999</c:v>
                </c:pt>
                <c:pt idx="10154">
                  <c:v>323.73410000000001</c:v>
                </c:pt>
                <c:pt idx="10155">
                  <c:v>323.56204200000002</c:v>
                </c:pt>
                <c:pt idx="10156">
                  <c:v>323.32687399999998</c:v>
                </c:pt>
                <c:pt idx="10157">
                  <c:v>323.08737200000002</c:v>
                </c:pt>
                <c:pt idx="10158">
                  <c:v>322.80584700000003</c:v>
                </c:pt>
                <c:pt idx="10159">
                  <c:v>322.73620599999998</c:v>
                </c:pt>
                <c:pt idx="10160">
                  <c:v>322.525665</c:v>
                </c:pt>
                <c:pt idx="10161">
                  <c:v>322.35693400000002</c:v>
                </c:pt>
                <c:pt idx="10162">
                  <c:v>322.13577299999997</c:v>
                </c:pt>
                <c:pt idx="10163">
                  <c:v>321.91390999999999</c:v>
                </c:pt>
                <c:pt idx="10164">
                  <c:v>321.80072000000001</c:v>
                </c:pt>
                <c:pt idx="10165">
                  <c:v>321.60424799999998</c:v>
                </c:pt>
                <c:pt idx="10166">
                  <c:v>321.42123400000003</c:v>
                </c:pt>
                <c:pt idx="10167">
                  <c:v>321.13494900000001</c:v>
                </c:pt>
                <c:pt idx="10168">
                  <c:v>320.95556599999998</c:v>
                </c:pt>
                <c:pt idx="10169">
                  <c:v>320.80792200000002</c:v>
                </c:pt>
                <c:pt idx="10170">
                  <c:v>320.62744099999998</c:v>
                </c:pt>
                <c:pt idx="10171">
                  <c:v>320.37332199999997</c:v>
                </c:pt>
                <c:pt idx="10172">
                  <c:v>320.145599</c:v>
                </c:pt>
                <c:pt idx="10173">
                  <c:v>319.98556500000001</c:v>
                </c:pt>
                <c:pt idx="10174">
                  <c:v>319.82519500000001</c:v>
                </c:pt>
                <c:pt idx="10175">
                  <c:v>319.606628</c:v>
                </c:pt>
                <c:pt idx="10176">
                  <c:v>319.47052000000002</c:v>
                </c:pt>
                <c:pt idx="10177">
                  <c:v>319.25784299999998</c:v>
                </c:pt>
                <c:pt idx="10178">
                  <c:v>318.97659299999998</c:v>
                </c:pt>
                <c:pt idx="10179">
                  <c:v>318.78936800000002</c:v>
                </c:pt>
                <c:pt idx="10180">
                  <c:v>318.69921900000003</c:v>
                </c:pt>
                <c:pt idx="10181">
                  <c:v>318.46697999999998</c:v>
                </c:pt>
                <c:pt idx="10182">
                  <c:v>318.30163599999997</c:v>
                </c:pt>
                <c:pt idx="10183">
                  <c:v>318.03286700000001</c:v>
                </c:pt>
                <c:pt idx="10184">
                  <c:v>317.827789</c:v>
                </c:pt>
                <c:pt idx="10185">
                  <c:v>317.656342</c:v>
                </c:pt>
                <c:pt idx="10186">
                  <c:v>317.41897599999999</c:v>
                </c:pt>
                <c:pt idx="10187">
                  <c:v>317.283478</c:v>
                </c:pt>
                <c:pt idx="10188">
                  <c:v>317.16882299999997</c:v>
                </c:pt>
                <c:pt idx="10189">
                  <c:v>316.96783399999998</c:v>
                </c:pt>
                <c:pt idx="10190">
                  <c:v>316.83822600000002</c:v>
                </c:pt>
                <c:pt idx="10191">
                  <c:v>316.51236</c:v>
                </c:pt>
                <c:pt idx="10192">
                  <c:v>316.380066</c:v>
                </c:pt>
                <c:pt idx="10193">
                  <c:v>316.18862899999999</c:v>
                </c:pt>
                <c:pt idx="10194">
                  <c:v>315.99676499999998</c:v>
                </c:pt>
                <c:pt idx="10195">
                  <c:v>315.82385299999999</c:v>
                </c:pt>
                <c:pt idx="10196">
                  <c:v>315.657104</c:v>
                </c:pt>
                <c:pt idx="10197">
                  <c:v>315.39233400000001</c:v>
                </c:pt>
                <c:pt idx="10198">
                  <c:v>315.135986</c:v>
                </c:pt>
                <c:pt idx="10199">
                  <c:v>315.05877700000002</c:v>
                </c:pt>
                <c:pt idx="10200">
                  <c:v>314.86086999999998</c:v>
                </c:pt>
                <c:pt idx="10201">
                  <c:v>314.66256700000002</c:v>
                </c:pt>
                <c:pt idx="10202">
                  <c:v>314.56002799999999</c:v>
                </c:pt>
                <c:pt idx="10203">
                  <c:v>314.22857699999997</c:v>
                </c:pt>
                <c:pt idx="10204">
                  <c:v>314.06063799999998</c:v>
                </c:pt>
                <c:pt idx="10205">
                  <c:v>313.86498999999998</c:v>
                </c:pt>
                <c:pt idx="10206">
                  <c:v>313.72103900000002</c:v>
                </c:pt>
                <c:pt idx="10207">
                  <c:v>313.44897500000002</c:v>
                </c:pt>
                <c:pt idx="10208">
                  <c:v>313.22634900000003</c:v>
                </c:pt>
                <c:pt idx="10209">
                  <c:v>312.97311400000001</c:v>
                </c:pt>
                <c:pt idx="10210">
                  <c:v>312.864777</c:v>
                </c:pt>
                <c:pt idx="10211">
                  <c:v>312.66622899999999</c:v>
                </c:pt>
                <c:pt idx="10212">
                  <c:v>312.46572900000001</c:v>
                </c:pt>
                <c:pt idx="10213">
                  <c:v>312.28518700000001</c:v>
                </c:pt>
                <c:pt idx="10214">
                  <c:v>312.14959700000003</c:v>
                </c:pt>
                <c:pt idx="10215">
                  <c:v>311.91323899999998</c:v>
                </c:pt>
                <c:pt idx="10216">
                  <c:v>311.74499500000002</c:v>
                </c:pt>
                <c:pt idx="10217">
                  <c:v>311.54501299999998</c:v>
                </c:pt>
                <c:pt idx="10218">
                  <c:v>311.40026899999998</c:v>
                </c:pt>
                <c:pt idx="10219">
                  <c:v>311.26156600000002</c:v>
                </c:pt>
                <c:pt idx="10220">
                  <c:v>310.96676600000001</c:v>
                </c:pt>
                <c:pt idx="10221">
                  <c:v>310.75488300000001</c:v>
                </c:pt>
                <c:pt idx="10222">
                  <c:v>310.65045199999997</c:v>
                </c:pt>
                <c:pt idx="10223">
                  <c:v>310.49414100000001</c:v>
                </c:pt>
                <c:pt idx="10224">
                  <c:v>310.26367199999999</c:v>
                </c:pt>
                <c:pt idx="10225">
                  <c:v>310.05062900000001</c:v>
                </c:pt>
                <c:pt idx="10226">
                  <c:v>309.84680200000003</c:v>
                </c:pt>
                <c:pt idx="10227">
                  <c:v>309.69808999999998</c:v>
                </c:pt>
                <c:pt idx="10228">
                  <c:v>309.53381300000001</c:v>
                </c:pt>
                <c:pt idx="10229">
                  <c:v>309.23562600000002</c:v>
                </c:pt>
                <c:pt idx="10230">
                  <c:v>308.98809799999998</c:v>
                </c:pt>
                <c:pt idx="10231">
                  <c:v>308.79330399999998</c:v>
                </c:pt>
                <c:pt idx="10232">
                  <c:v>308.63552900000002</c:v>
                </c:pt>
                <c:pt idx="10233">
                  <c:v>308.45016500000003</c:v>
                </c:pt>
                <c:pt idx="10234">
                  <c:v>308.23361199999999</c:v>
                </c:pt>
                <c:pt idx="10235">
                  <c:v>308.05566399999998</c:v>
                </c:pt>
                <c:pt idx="10236">
                  <c:v>307.83520499999997</c:v>
                </c:pt>
                <c:pt idx="10237">
                  <c:v>307.59466600000002</c:v>
                </c:pt>
                <c:pt idx="10238">
                  <c:v>307.50988799999999</c:v>
                </c:pt>
                <c:pt idx="10239">
                  <c:v>307.32705700000002</c:v>
                </c:pt>
                <c:pt idx="10240">
                  <c:v>307.103882</c:v>
                </c:pt>
                <c:pt idx="10241">
                  <c:v>306.99987800000002</c:v>
                </c:pt>
                <c:pt idx="10242">
                  <c:v>306.68917800000003</c:v>
                </c:pt>
                <c:pt idx="10243">
                  <c:v>306.54141199999998</c:v>
                </c:pt>
                <c:pt idx="10244">
                  <c:v>306.39550800000001</c:v>
                </c:pt>
                <c:pt idx="10245">
                  <c:v>306.196777</c:v>
                </c:pt>
                <c:pt idx="10246">
                  <c:v>305.96771200000001</c:v>
                </c:pt>
                <c:pt idx="10247">
                  <c:v>305.81015000000002</c:v>
                </c:pt>
                <c:pt idx="10248">
                  <c:v>305.62515300000001</c:v>
                </c:pt>
                <c:pt idx="10249">
                  <c:v>305.43908699999997</c:v>
                </c:pt>
                <c:pt idx="10250">
                  <c:v>305.22909499999997</c:v>
                </c:pt>
                <c:pt idx="10251">
                  <c:v>305.047729</c:v>
                </c:pt>
                <c:pt idx="10252">
                  <c:v>304.83068800000001</c:v>
                </c:pt>
                <c:pt idx="10253">
                  <c:v>304.69525099999998</c:v>
                </c:pt>
                <c:pt idx="10254">
                  <c:v>304.41323899999998</c:v>
                </c:pt>
                <c:pt idx="10255">
                  <c:v>304.25885</c:v>
                </c:pt>
                <c:pt idx="10256">
                  <c:v>303.95419299999998</c:v>
                </c:pt>
                <c:pt idx="10257">
                  <c:v>303.828552</c:v>
                </c:pt>
                <c:pt idx="10258">
                  <c:v>303.71185300000002</c:v>
                </c:pt>
                <c:pt idx="10259">
                  <c:v>303.48303199999998</c:v>
                </c:pt>
                <c:pt idx="10260">
                  <c:v>303.25857500000001</c:v>
                </c:pt>
                <c:pt idx="10261">
                  <c:v>303.17886399999998</c:v>
                </c:pt>
                <c:pt idx="10262">
                  <c:v>302.86010700000003</c:v>
                </c:pt>
                <c:pt idx="10263">
                  <c:v>302.67242399999998</c:v>
                </c:pt>
                <c:pt idx="10264">
                  <c:v>302.53225700000002</c:v>
                </c:pt>
                <c:pt idx="10265">
                  <c:v>302.26351899999997</c:v>
                </c:pt>
                <c:pt idx="10266">
                  <c:v>302.13751200000002</c:v>
                </c:pt>
                <c:pt idx="10267">
                  <c:v>301.91976899999997</c:v>
                </c:pt>
                <c:pt idx="10268">
                  <c:v>301.78573599999999</c:v>
                </c:pt>
                <c:pt idx="10269">
                  <c:v>301.601135</c:v>
                </c:pt>
                <c:pt idx="10270">
                  <c:v>301.37600700000002</c:v>
                </c:pt>
                <c:pt idx="10271">
                  <c:v>301.247162</c:v>
                </c:pt>
                <c:pt idx="10272">
                  <c:v>301.06689499999999</c:v>
                </c:pt>
                <c:pt idx="10273">
                  <c:v>300.82440200000002</c:v>
                </c:pt>
                <c:pt idx="10274">
                  <c:v>300.65335099999999</c:v>
                </c:pt>
                <c:pt idx="10275">
                  <c:v>300.41030899999998</c:v>
                </c:pt>
                <c:pt idx="10276">
                  <c:v>300.21380599999998</c:v>
                </c:pt>
                <c:pt idx="10277">
                  <c:v>300.03054800000001</c:v>
                </c:pt>
                <c:pt idx="10278">
                  <c:v>299.79031400000002</c:v>
                </c:pt>
                <c:pt idx="10279">
                  <c:v>299.64547700000003</c:v>
                </c:pt>
                <c:pt idx="10280">
                  <c:v>299.45010400000001</c:v>
                </c:pt>
                <c:pt idx="10281">
                  <c:v>299.325714</c:v>
                </c:pt>
                <c:pt idx="10282">
                  <c:v>299.12017800000001</c:v>
                </c:pt>
                <c:pt idx="10283">
                  <c:v>298.88763399999999</c:v>
                </c:pt>
                <c:pt idx="10284">
                  <c:v>298.73373400000003</c:v>
                </c:pt>
                <c:pt idx="10285">
                  <c:v>298.51440400000001</c:v>
                </c:pt>
                <c:pt idx="10286">
                  <c:v>298.29599000000002</c:v>
                </c:pt>
                <c:pt idx="10287">
                  <c:v>298.15377799999999</c:v>
                </c:pt>
                <c:pt idx="10288">
                  <c:v>297.87802099999999</c:v>
                </c:pt>
                <c:pt idx="10289">
                  <c:v>297.66238399999997</c:v>
                </c:pt>
                <c:pt idx="10290">
                  <c:v>297.571167</c:v>
                </c:pt>
                <c:pt idx="10291">
                  <c:v>297.379211</c:v>
                </c:pt>
                <c:pt idx="10292">
                  <c:v>297.18685900000003</c:v>
                </c:pt>
                <c:pt idx="10293">
                  <c:v>296.88189699999998</c:v>
                </c:pt>
                <c:pt idx="10294">
                  <c:v>296.69296300000002</c:v>
                </c:pt>
                <c:pt idx="10295">
                  <c:v>296.44506799999999</c:v>
                </c:pt>
                <c:pt idx="10296">
                  <c:v>296.25888099999997</c:v>
                </c:pt>
                <c:pt idx="10297">
                  <c:v>296.14129600000001</c:v>
                </c:pt>
                <c:pt idx="10298">
                  <c:v>295.90795900000001</c:v>
                </c:pt>
                <c:pt idx="10299">
                  <c:v>295.67031900000001</c:v>
                </c:pt>
                <c:pt idx="10300">
                  <c:v>295.515717</c:v>
                </c:pt>
                <c:pt idx="10301">
                  <c:v>295.40322900000001</c:v>
                </c:pt>
                <c:pt idx="10302">
                  <c:v>295.17053199999998</c:v>
                </c:pt>
                <c:pt idx="10303">
                  <c:v>295.02368200000001</c:v>
                </c:pt>
                <c:pt idx="10304">
                  <c:v>294.823486</c:v>
                </c:pt>
                <c:pt idx="10305">
                  <c:v>294.58364899999998</c:v>
                </c:pt>
                <c:pt idx="10306">
                  <c:v>294.41445900000002</c:v>
                </c:pt>
                <c:pt idx="10307">
                  <c:v>294.14004499999999</c:v>
                </c:pt>
                <c:pt idx="10308">
                  <c:v>293.94305400000002</c:v>
                </c:pt>
                <c:pt idx="10309">
                  <c:v>293.75060999999999</c:v>
                </c:pt>
                <c:pt idx="10310">
                  <c:v>293.59051499999998</c:v>
                </c:pt>
                <c:pt idx="10311">
                  <c:v>293.32955900000002</c:v>
                </c:pt>
                <c:pt idx="10312">
                  <c:v>293.17404199999999</c:v>
                </c:pt>
                <c:pt idx="10313">
                  <c:v>293.01058999999998</c:v>
                </c:pt>
                <c:pt idx="10314">
                  <c:v>292.88043199999998</c:v>
                </c:pt>
                <c:pt idx="10315">
                  <c:v>292.74603300000001</c:v>
                </c:pt>
                <c:pt idx="10316">
                  <c:v>292.546875</c:v>
                </c:pt>
                <c:pt idx="10317">
                  <c:v>292.381439</c:v>
                </c:pt>
                <c:pt idx="10318">
                  <c:v>292.10818499999999</c:v>
                </c:pt>
                <c:pt idx="10319">
                  <c:v>291.87884500000001</c:v>
                </c:pt>
                <c:pt idx="10320">
                  <c:v>291.739014</c:v>
                </c:pt>
                <c:pt idx="10321">
                  <c:v>291.60583500000001</c:v>
                </c:pt>
                <c:pt idx="10322">
                  <c:v>291.40325899999999</c:v>
                </c:pt>
                <c:pt idx="10323">
                  <c:v>291.20022599999999</c:v>
                </c:pt>
                <c:pt idx="10324">
                  <c:v>291.056061</c:v>
                </c:pt>
                <c:pt idx="10325">
                  <c:v>290.83544899999998</c:v>
                </c:pt>
                <c:pt idx="10326">
                  <c:v>290.59127799999999</c:v>
                </c:pt>
                <c:pt idx="10327">
                  <c:v>290.51165800000001</c:v>
                </c:pt>
                <c:pt idx="10328">
                  <c:v>290.24551400000001</c:v>
                </c:pt>
                <c:pt idx="10329">
                  <c:v>290.12255900000002</c:v>
                </c:pt>
                <c:pt idx="10330">
                  <c:v>289.84652699999998</c:v>
                </c:pt>
                <c:pt idx="10331">
                  <c:v>289.74032599999998</c:v>
                </c:pt>
                <c:pt idx="10332">
                  <c:v>289.57254</c:v>
                </c:pt>
                <c:pt idx="10333">
                  <c:v>289.38916</c:v>
                </c:pt>
                <c:pt idx="10334">
                  <c:v>289.14453099999997</c:v>
                </c:pt>
                <c:pt idx="10335">
                  <c:v>288.92450000000002</c:v>
                </c:pt>
                <c:pt idx="10336">
                  <c:v>288.73709100000002</c:v>
                </c:pt>
                <c:pt idx="10337">
                  <c:v>288.50726300000002</c:v>
                </c:pt>
                <c:pt idx="10338">
                  <c:v>288.305634</c:v>
                </c:pt>
                <c:pt idx="10339">
                  <c:v>288.08960000000002</c:v>
                </c:pt>
                <c:pt idx="10340">
                  <c:v>287.88900799999999</c:v>
                </c:pt>
                <c:pt idx="10341">
                  <c:v>287.75741599999998</c:v>
                </c:pt>
                <c:pt idx="10342">
                  <c:v>287.59646600000002</c:v>
                </c:pt>
                <c:pt idx="10343">
                  <c:v>287.40252700000002</c:v>
                </c:pt>
                <c:pt idx="10344">
                  <c:v>287.14193699999998</c:v>
                </c:pt>
                <c:pt idx="10345">
                  <c:v>286.91360500000002</c:v>
                </c:pt>
                <c:pt idx="10346">
                  <c:v>286.80496199999999</c:v>
                </c:pt>
                <c:pt idx="10347">
                  <c:v>286.51025399999997</c:v>
                </c:pt>
                <c:pt idx="10348">
                  <c:v>286.38443000000001</c:v>
                </c:pt>
                <c:pt idx="10349">
                  <c:v>286.21810900000003</c:v>
                </c:pt>
                <c:pt idx="10350">
                  <c:v>285.94775399999997</c:v>
                </c:pt>
                <c:pt idx="10351">
                  <c:v>285.81948899999998</c:v>
                </c:pt>
                <c:pt idx="10352">
                  <c:v>285.65210000000002</c:v>
                </c:pt>
                <c:pt idx="10353">
                  <c:v>285.43633999999997</c:v>
                </c:pt>
                <c:pt idx="10354">
                  <c:v>285.20806900000002</c:v>
                </c:pt>
                <c:pt idx="10355">
                  <c:v>285.01980600000002</c:v>
                </c:pt>
                <c:pt idx="10356">
                  <c:v>284.85867300000001</c:v>
                </c:pt>
                <c:pt idx="10357">
                  <c:v>284.62927200000001</c:v>
                </c:pt>
                <c:pt idx="10358">
                  <c:v>284.476471</c:v>
                </c:pt>
                <c:pt idx="10359">
                  <c:v>284.25479100000001</c:v>
                </c:pt>
                <c:pt idx="10360">
                  <c:v>284.08264200000002</c:v>
                </c:pt>
                <c:pt idx="10361">
                  <c:v>283.88305700000001</c:v>
                </c:pt>
                <c:pt idx="10362">
                  <c:v>283.65338100000002</c:v>
                </c:pt>
                <c:pt idx="10363">
                  <c:v>283.47198500000002</c:v>
                </c:pt>
                <c:pt idx="10364">
                  <c:v>283.31237800000002</c:v>
                </c:pt>
                <c:pt idx="10365">
                  <c:v>283.02105699999998</c:v>
                </c:pt>
                <c:pt idx="10366">
                  <c:v>282.799622</c:v>
                </c:pt>
                <c:pt idx="10367">
                  <c:v>282.698914</c:v>
                </c:pt>
                <c:pt idx="10368">
                  <c:v>282.49746699999997</c:v>
                </c:pt>
                <c:pt idx="10369">
                  <c:v>282.34314000000001</c:v>
                </c:pt>
                <c:pt idx="10370">
                  <c:v>282.09219400000001</c:v>
                </c:pt>
                <c:pt idx="10371">
                  <c:v>281.940674</c:v>
                </c:pt>
                <c:pt idx="10372">
                  <c:v>281.69695999999999</c:v>
                </c:pt>
                <c:pt idx="10373">
                  <c:v>281.555206</c:v>
                </c:pt>
                <c:pt idx="10374">
                  <c:v>281.33886699999999</c:v>
                </c:pt>
                <c:pt idx="10375">
                  <c:v>281.05456500000003</c:v>
                </c:pt>
                <c:pt idx="10376">
                  <c:v>280.87197900000001</c:v>
                </c:pt>
                <c:pt idx="10377">
                  <c:v>280.83492999999999</c:v>
                </c:pt>
                <c:pt idx="10378">
                  <c:v>280.56143200000002</c:v>
                </c:pt>
                <c:pt idx="10379">
                  <c:v>280.317139</c:v>
                </c:pt>
                <c:pt idx="10380">
                  <c:v>280.20288099999999</c:v>
                </c:pt>
                <c:pt idx="10381">
                  <c:v>280.01419099999998</c:v>
                </c:pt>
                <c:pt idx="10382">
                  <c:v>279.81744400000002</c:v>
                </c:pt>
                <c:pt idx="10383">
                  <c:v>279.62164300000001</c:v>
                </c:pt>
                <c:pt idx="10384">
                  <c:v>279.436035</c:v>
                </c:pt>
                <c:pt idx="10385">
                  <c:v>279.27493299999998</c:v>
                </c:pt>
                <c:pt idx="10386">
                  <c:v>279.082672</c:v>
                </c:pt>
                <c:pt idx="10387">
                  <c:v>278.90124500000002</c:v>
                </c:pt>
                <c:pt idx="10388">
                  <c:v>278.66943400000002</c:v>
                </c:pt>
                <c:pt idx="10389">
                  <c:v>278.45623799999998</c:v>
                </c:pt>
                <c:pt idx="10390">
                  <c:v>278.25589000000002</c:v>
                </c:pt>
                <c:pt idx="10391">
                  <c:v>278.09884599999998</c:v>
                </c:pt>
                <c:pt idx="10392">
                  <c:v>277.84402499999999</c:v>
                </c:pt>
                <c:pt idx="10393">
                  <c:v>277.70153800000003</c:v>
                </c:pt>
                <c:pt idx="10394">
                  <c:v>277.50079299999999</c:v>
                </c:pt>
                <c:pt idx="10395">
                  <c:v>277.29165599999999</c:v>
                </c:pt>
                <c:pt idx="10396">
                  <c:v>277.11691300000001</c:v>
                </c:pt>
                <c:pt idx="10397">
                  <c:v>276.94552599999997</c:v>
                </c:pt>
                <c:pt idx="10398">
                  <c:v>276.75958300000002</c:v>
                </c:pt>
                <c:pt idx="10399">
                  <c:v>276.55737299999998</c:v>
                </c:pt>
                <c:pt idx="10400">
                  <c:v>276.35528599999998</c:v>
                </c:pt>
                <c:pt idx="10401">
                  <c:v>276.08856200000002</c:v>
                </c:pt>
                <c:pt idx="10402">
                  <c:v>275.94207799999998</c:v>
                </c:pt>
                <c:pt idx="10403">
                  <c:v>275.79904199999999</c:v>
                </c:pt>
                <c:pt idx="10404">
                  <c:v>275.53619400000002</c:v>
                </c:pt>
                <c:pt idx="10405">
                  <c:v>275.38806199999999</c:v>
                </c:pt>
                <c:pt idx="10406">
                  <c:v>275.19061299999998</c:v>
                </c:pt>
                <c:pt idx="10407">
                  <c:v>275.03634599999998</c:v>
                </c:pt>
                <c:pt idx="10408">
                  <c:v>274.84329200000002</c:v>
                </c:pt>
                <c:pt idx="10409">
                  <c:v>274.64035000000001</c:v>
                </c:pt>
                <c:pt idx="10410">
                  <c:v>274.41769399999998</c:v>
                </c:pt>
                <c:pt idx="10411">
                  <c:v>274.23443600000002</c:v>
                </c:pt>
                <c:pt idx="10412">
                  <c:v>274.04556300000002</c:v>
                </c:pt>
                <c:pt idx="10413">
                  <c:v>273.816956</c:v>
                </c:pt>
                <c:pt idx="10414">
                  <c:v>273.67657500000001</c:v>
                </c:pt>
                <c:pt idx="10415">
                  <c:v>273.44375600000001</c:v>
                </c:pt>
                <c:pt idx="10416">
                  <c:v>273.27441399999998</c:v>
                </c:pt>
                <c:pt idx="10417">
                  <c:v>273.07144199999999</c:v>
                </c:pt>
                <c:pt idx="10418">
                  <c:v>272.89913899999999</c:v>
                </c:pt>
                <c:pt idx="10419">
                  <c:v>272.66592400000002</c:v>
                </c:pt>
                <c:pt idx="10420">
                  <c:v>272.39968900000002</c:v>
                </c:pt>
                <c:pt idx="10421">
                  <c:v>272.30868500000003</c:v>
                </c:pt>
                <c:pt idx="10422">
                  <c:v>272.17312600000002</c:v>
                </c:pt>
                <c:pt idx="10423">
                  <c:v>271.91702299999997</c:v>
                </c:pt>
                <c:pt idx="10424">
                  <c:v>271.74380500000001</c:v>
                </c:pt>
                <c:pt idx="10425">
                  <c:v>271.597961</c:v>
                </c:pt>
                <c:pt idx="10426">
                  <c:v>271.34951799999999</c:v>
                </c:pt>
                <c:pt idx="10427">
                  <c:v>271.25854500000003</c:v>
                </c:pt>
                <c:pt idx="10428">
                  <c:v>271.07714800000002</c:v>
                </c:pt>
                <c:pt idx="10429">
                  <c:v>270.87725799999998</c:v>
                </c:pt>
                <c:pt idx="10430">
                  <c:v>270.630066</c:v>
                </c:pt>
                <c:pt idx="10431">
                  <c:v>270.42517099999998</c:v>
                </c:pt>
                <c:pt idx="10432">
                  <c:v>270.328644</c:v>
                </c:pt>
                <c:pt idx="10433">
                  <c:v>270.02593999999999</c:v>
                </c:pt>
                <c:pt idx="10434">
                  <c:v>269.799713</c:v>
                </c:pt>
                <c:pt idx="10435">
                  <c:v>269.656677</c:v>
                </c:pt>
                <c:pt idx="10436">
                  <c:v>269.53527800000001</c:v>
                </c:pt>
                <c:pt idx="10437">
                  <c:v>269.32327299999997</c:v>
                </c:pt>
                <c:pt idx="10438">
                  <c:v>269.146027</c:v>
                </c:pt>
                <c:pt idx="10439">
                  <c:v>268.94049100000001</c:v>
                </c:pt>
                <c:pt idx="10440">
                  <c:v>268.68875100000002</c:v>
                </c:pt>
                <c:pt idx="10441">
                  <c:v>268.51727299999999</c:v>
                </c:pt>
                <c:pt idx="10442">
                  <c:v>268.37185699999998</c:v>
                </c:pt>
                <c:pt idx="10443">
                  <c:v>268.19638099999997</c:v>
                </c:pt>
                <c:pt idx="10444">
                  <c:v>267.90210000000002</c:v>
                </c:pt>
                <c:pt idx="10445">
                  <c:v>267.76001000000002</c:v>
                </c:pt>
                <c:pt idx="10446">
                  <c:v>267.61215199999998</c:v>
                </c:pt>
                <c:pt idx="10447">
                  <c:v>267.35266100000001</c:v>
                </c:pt>
                <c:pt idx="10448">
                  <c:v>267.152039</c:v>
                </c:pt>
                <c:pt idx="10449">
                  <c:v>266.98101800000001</c:v>
                </c:pt>
                <c:pt idx="10450">
                  <c:v>266.78323399999999</c:v>
                </c:pt>
                <c:pt idx="10451">
                  <c:v>266.62728900000002</c:v>
                </c:pt>
                <c:pt idx="10452">
                  <c:v>266.456909</c:v>
                </c:pt>
                <c:pt idx="10453">
                  <c:v>266.32183800000001</c:v>
                </c:pt>
                <c:pt idx="10454">
                  <c:v>266.12475599999999</c:v>
                </c:pt>
                <c:pt idx="10455">
                  <c:v>265.91635100000002</c:v>
                </c:pt>
                <c:pt idx="10456">
                  <c:v>265.652649</c:v>
                </c:pt>
                <c:pt idx="10457">
                  <c:v>265.45550500000002</c:v>
                </c:pt>
                <c:pt idx="10458">
                  <c:v>265.28476000000001</c:v>
                </c:pt>
                <c:pt idx="10459">
                  <c:v>265.07418799999999</c:v>
                </c:pt>
                <c:pt idx="10460">
                  <c:v>264.89193699999998</c:v>
                </c:pt>
                <c:pt idx="10461">
                  <c:v>264.71658300000001</c:v>
                </c:pt>
                <c:pt idx="10462">
                  <c:v>264.50006100000002</c:v>
                </c:pt>
                <c:pt idx="10463">
                  <c:v>264.35641500000003</c:v>
                </c:pt>
                <c:pt idx="10464">
                  <c:v>264.11862200000002</c:v>
                </c:pt>
                <c:pt idx="10465">
                  <c:v>263.93704200000002</c:v>
                </c:pt>
                <c:pt idx="10466">
                  <c:v>263.61025999999998</c:v>
                </c:pt>
                <c:pt idx="10467">
                  <c:v>263.492615</c:v>
                </c:pt>
                <c:pt idx="10468">
                  <c:v>263.29022200000003</c:v>
                </c:pt>
                <c:pt idx="10469">
                  <c:v>263.13861100000003</c:v>
                </c:pt>
                <c:pt idx="10470">
                  <c:v>262.98773199999999</c:v>
                </c:pt>
                <c:pt idx="10471">
                  <c:v>262.64666699999998</c:v>
                </c:pt>
                <c:pt idx="10472">
                  <c:v>262.48644999999999</c:v>
                </c:pt>
                <c:pt idx="10473">
                  <c:v>262.38189699999998</c:v>
                </c:pt>
                <c:pt idx="10474">
                  <c:v>262.186646</c:v>
                </c:pt>
                <c:pt idx="10475">
                  <c:v>261.97531099999998</c:v>
                </c:pt>
                <c:pt idx="10476">
                  <c:v>261.789154</c:v>
                </c:pt>
                <c:pt idx="10477">
                  <c:v>261.59530599999999</c:v>
                </c:pt>
                <c:pt idx="10478">
                  <c:v>261.42611699999998</c:v>
                </c:pt>
                <c:pt idx="10479">
                  <c:v>261.28829999999999</c:v>
                </c:pt>
                <c:pt idx="10480">
                  <c:v>261.091003</c:v>
                </c:pt>
                <c:pt idx="10481">
                  <c:v>260.90164199999998</c:v>
                </c:pt>
                <c:pt idx="10482">
                  <c:v>260.77105699999998</c:v>
                </c:pt>
                <c:pt idx="10483">
                  <c:v>260.53411899999998</c:v>
                </c:pt>
                <c:pt idx="10484">
                  <c:v>260.30746499999998</c:v>
                </c:pt>
                <c:pt idx="10485">
                  <c:v>260.16387900000001</c:v>
                </c:pt>
                <c:pt idx="10486">
                  <c:v>259.957581</c:v>
                </c:pt>
                <c:pt idx="10487">
                  <c:v>259.67132600000002</c:v>
                </c:pt>
                <c:pt idx="10488">
                  <c:v>259.46475199999998</c:v>
                </c:pt>
                <c:pt idx="10489">
                  <c:v>259.24319500000001</c:v>
                </c:pt>
                <c:pt idx="10490">
                  <c:v>259.11218300000002</c:v>
                </c:pt>
                <c:pt idx="10491">
                  <c:v>258.91851800000001</c:v>
                </c:pt>
                <c:pt idx="10492">
                  <c:v>258.78601099999997</c:v>
                </c:pt>
                <c:pt idx="10493">
                  <c:v>258.612213</c:v>
                </c:pt>
                <c:pt idx="10494">
                  <c:v>258.36053500000003</c:v>
                </c:pt>
                <c:pt idx="10495">
                  <c:v>258.17776500000002</c:v>
                </c:pt>
                <c:pt idx="10496">
                  <c:v>257.92160000000001</c:v>
                </c:pt>
                <c:pt idx="10497">
                  <c:v>257.806152</c:v>
                </c:pt>
                <c:pt idx="10498">
                  <c:v>257.64788800000002</c:v>
                </c:pt>
                <c:pt idx="10499">
                  <c:v>257.39825400000001</c:v>
                </c:pt>
                <c:pt idx="10500">
                  <c:v>257.26855499999999</c:v>
                </c:pt>
                <c:pt idx="10501">
                  <c:v>257.069031</c:v>
                </c:pt>
                <c:pt idx="10502">
                  <c:v>256.86416600000001</c:v>
                </c:pt>
                <c:pt idx="10503">
                  <c:v>256.69320699999997</c:v>
                </c:pt>
                <c:pt idx="10504">
                  <c:v>256.45883199999997</c:v>
                </c:pt>
                <c:pt idx="10505">
                  <c:v>256.25198399999999</c:v>
                </c:pt>
                <c:pt idx="10506">
                  <c:v>256.07687399999998</c:v>
                </c:pt>
                <c:pt idx="10507">
                  <c:v>255.87094099999999</c:v>
                </c:pt>
                <c:pt idx="10508">
                  <c:v>255.66139200000001</c:v>
                </c:pt>
                <c:pt idx="10509">
                  <c:v>255.495316</c:v>
                </c:pt>
                <c:pt idx="10510">
                  <c:v>255.33102400000001</c:v>
                </c:pt>
                <c:pt idx="10511">
                  <c:v>255.137405</c:v>
                </c:pt>
                <c:pt idx="10512">
                  <c:v>254.92562899999999</c:v>
                </c:pt>
                <c:pt idx="10513">
                  <c:v>254.76290900000001</c:v>
                </c:pt>
                <c:pt idx="10514">
                  <c:v>254.57197600000001</c:v>
                </c:pt>
                <c:pt idx="10515">
                  <c:v>254.231247</c:v>
                </c:pt>
                <c:pt idx="10516">
                  <c:v>254.11599699999999</c:v>
                </c:pt>
                <c:pt idx="10517">
                  <c:v>253.93901099999999</c:v>
                </c:pt>
                <c:pt idx="10518">
                  <c:v>253.78750600000001</c:v>
                </c:pt>
                <c:pt idx="10519">
                  <c:v>253.475067</c:v>
                </c:pt>
                <c:pt idx="10520">
                  <c:v>253.341095</c:v>
                </c:pt>
                <c:pt idx="10521">
                  <c:v>253.272324</c:v>
                </c:pt>
                <c:pt idx="10522">
                  <c:v>252.99505600000001</c:v>
                </c:pt>
                <c:pt idx="10523">
                  <c:v>252.75855999999999</c:v>
                </c:pt>
                <c:pt idx="10524">
                  <c:v>252.64184599999999</c:v>
                </c:pt>
                <c:pt idx="10525">
                  <c:v>252.47245799999999</c:v>
                </c:pt>
                <c:pt idx="10526">
                  <c:v>252.30766299999999</c:v>
                </c:pt>
                <c:pt idx="10527">
                  <c:v>252.14068599999999</c:v>
                </c:pt>
                <c:pt idx="10528">
                  <c:v>251.94674699999999</c:v>
                </c:pt>
                <c:pt idx="10529">
                  <c:v>251.645172</c:v>
                </c:pt>
                <c:pt idx="10530">
                  <c:v>251.51383999999999</c:v>
                </c:pt>
                <c:pt idx="10531">
                  <c:v>251.34451300000001</c:v>
                </c:pt>
                <c:pt idx="10532">
                  <c:v>251.08935500000001</c:v>
                </c:pt>
                <c:pt idx="10533">
                  <c:v>250.88029499999999</c:v>
                </c:pt>
                <c:pt idx="10534">
                  <c:v>250.74586500000001</c:v>
                </c:pt>
                <c:pt idx="10535">
                  <c:v>250.51739499999999</c:v>
                </c:pt>
                <c:pt idx="10536">
                  <c:v>250.40176399999999</c:v>
                </c:pt>
                <c:pt idx="10537">
                  <c:v>250.16317699999999</c:v>
                </c:pt>
                <c:pt idx="10538">
                  <c:v>249.94993600000001</c:v>
                </c:pt>
                <c:pt idx="10539">
                  <c:v>249.80813599999999</c:v>
                </c:pt>
                <c:pt idx="10540">
                  <c:v>249.55493200000001</c:v>
                </c:pt>
                <c:pt idx="10541">
                  <c:v>249.44871499999999</c:v>
                </c:pt>
                <c:pt idx="10542">
                  <c:v>249.18779000000001</c:v>
                </c:pt>
                <c:pt idx="10543">
                  <c:v>249.07385300000001</c:v>
                </c:pt>
                <c:pt idx="10544">
                  <c:v>248.84210200000001</c:v>
                </c:pt>
                <c:pt idx="10545">
                  <c:v>248.673203</c:v>
                </c:pt>
                <c:pt idx="10546">
                  <c:v>248.49096700000001</c:v>
                </c:pt>
                <c:pt idx="10547">
                  <c:v>248.29743999999999</c:v>
                </c:pt>
                <c:pt idx="10548">
                  <c:v>248.19818100000001</c:v>
                </c:pt>
                <c:pt idx="10549">
                  <c:v>247.95114100000001</c:v>
                </c:pt>
                <c:pt idx="10550">
                  <c:v>247.74954199999999</c:v>
                </c:pt>
                <c:pt idx="10551">
                  <c:v>247.57605000000001</c:v>
                </c:pt>
                <c:pt idx="10552">
                  <c:v>247.414322</c:v>
                </c:pt>
                <c:pt idx="10553">
                  <c:v>247.26861600000001</c:v>
                </c:pt>
                <c:pt idx="10554">
                  <c:v>246.99305699999999</c:v>
                </c:pt>
                <c:pt idx="10555">
                  <c:v>246.76142899999999</c:v>
                </c:pt>
                <c:pt idx="10556">
                  <c:v>246.61732499999999</c:v>
                </c:pt>
                <c:pt idx="10557">
                  <c:v>246.34745799999999</c:v>
                </c:pt>
                <c:pt idx="10558">
                  <c:v>246.11343400000001</c:v>
                </c:pt>
                <c:pt idx="10559">
                  <c:v>246.020645</c:v>
                </c:pt>
                <c:pt idx="10560">
                  <c:v>245.85987900000001</c:v>
                </c:pt>
                <c:pt idx="10561">
                  <c:v>245.58869899999999</c:v>
                </c:pt>
                <c:pt idx="10562">
                  <c:v>245.39735400000001</c:v>
                </c:pt>
                <c:pt idx="10563">
                  <c:v>245.24697900000001</c:v>
                </c:pt>
                <c:pt idx="10564">
                  <c:v>244.97349500000001</c:v>
                </c:pt>
                <c:pt idx="10565">
                  <c:v>244.80169699999999</c:v>
                </c:pt>
                <c:pt idx="10566">
                  <c:v>244.58966100000001</c:v>
                </c:pt>
                <c:pt idx="10567">
                  <c:v>244.47663900000001</c:v>
                </c:pt>
                <c:pt idx="10568">
                  <c:v>244.33300800000001</c:v>
                </c:pt>
                <c:pt idx="10569">
                  <c:v>244.20948799999999</c:v>
                </c:pt>
                <c:pt idx="10570">
                  <c:v>243.86613500000001</c:v>
                </c:pt>
                <c:pt idx="10571">
                  <c:v>243.79925499999999</c:v>
                </c:pt>
                <c:pt idx="10572">
                  <c:v>243.48625200000001</c:v>
                </c:pt>
                <c:pt idx="10573">
                  <c:v>243.37300099999999</c:v>
                </c:pt>
                <c:pt idx="10574">
                  <c:v>243.18602000000001</c:v>
                </c:pt>
                <c:pt idx="10575">
                  <c:v>243.05538899999999</c:v>
                </c:pt>
                <c:pt idx="10576">
                  <c:v>242.815887</c:v>
                </c:pt>
                <c:pt idx="10577">
                  <c:v>242.571136</c:v>
                </c:pt>
                <c:pt idx="10578">
                  <c:v>242.412308</c:v>
                </c:pt>
                <c:pt idx="10579">
                  <c:v>242.26684599999999</c:v>
                </c:pt>
                <c:pt idx="10580">
                  <c:v>242.10301200000001</c:v>
                </c:pt>
                <c:pt idx="10581">
                  <c:v>241.97642500000001</c:v>
                </c:pt>
                <c:pt idx="10582">
                  <c:v>241.69374099999999</c:v>
                </c:pt>
                <c:pt idx="10583">
                  <c:v>241.56366</c:v>
                </c:pt>
                <c:pt idx="10584">
                  <c:v>241.325165</c:v>
                </c:pt>
                <c:pt idx="10585">
                  <c:v>241.11895799999999</c:v>
                </c:pt>
                <c:pt idx="10586">
                  <c:v>240.953384</c:v>
                </c:pt>
                <c:pt idx="10587">
                  <c:v>240.83410599999999</c:v>
                </c:pt>
                <c:pt idx="10588">
                  <c:v>240.597351</c:v>
                </c:pt>
                <c:pt idx="10589">
                  <c:v>240.39068599999999</c:v>
                </c:pt>
                <c:pt idx="10590">
                  <c:v>240.26435900000001</c:v>
                </c:pt>
                <c:pt idx="10591">
                  <c:v>240.07350199999999</c:v>
                </c:pt>
                <c:pt idx="10592">
                  <c:v>239.90763899999999</c:v>
                </c:pt>
                <c:pt idx="10593">
                  <c:v>239.71795700000001</c:v>
                </c:pt>
                <c:pt idx="10594">
                  <c:v>239.49456799999999</c:v>
                </c:pt>
                <c:pt idx="10595">
                  <c:v>239.36187699999999</c:v>
                </c:pt>
                <c:pt idx="10596">
                  <c:v>239.15415999999999</c:v>
                </c:pt>
                <c:pt idx="10597">
                  <c:v>238.894791</c:v>
                </c:pt>
                <c:pt idx="10598">
                  <c:v>238.77191199999999</c:v>
                </c:pt>
                <c:pt idx="10599">
                  <c:v>238.50842299999999</c:v>
                </c:pt>
                <c:pt idx="10600">
                  <c:v>238.342682</c:v>
                </c:pt>
                <c:pt idx="10601">
                  <c:v>238.12596099999999</c:v>
                </c:pt>
                <c:pt idx="10602">
                  <c:v>237.949905</c:v>
                </c:pt>
                <c:pt idx="10603">
                  <c:v>237.86068700000001</c:v>
                </c:pt>
                <c:pt idx="10604">
                  <c:v>237.585083</c:v>
                </c:pt>
                <c:pt idx="10605">
                  <c:v>237.429047</c:v>
                </c:pt>
                <c:pt idx="10606">
                  <c:v>237.28860499999999</c:v>
                </c:pt>
                <c:pt idx="10607">
                  <c:v>237.035843</c:v>
                </c:pt>
                <c:pt idx="10608">
                  <c:v>236.834732</c:v>
                </c:pt>
                <c:pt idx="10609">
                  <c:v>236.652084</c:v>
                </c:pt>
                <c:pt idx="10610">
                  <c:v>236.475922</c:v>
                </c:pt>
                <c:pt idx="10611">
                  <c:v>236.28436300000001</c:v>
                </c:pt>
                <c:pt idx="10612">
                  <c:v>236.03822299999999</c:v>
                </c:pt>
                <c:pt idx="10613">
                  <c:v>235.89898700000001</c:v>
                </c:pt>
                <c:pt idx="10614">
                  <c:v>235.72579999999999</c:v>
                </c:pt>
                <c:pt idx="10615">
                  <c:v>235.47283899999999</c:v>
                </c:pt>
                <c:pt idx="10616">
                  <c:v>235.35411099999999</c:v>
                </c:pt>
                <c:pt idx="10617">
                  <c:v>235.13996900000001</c:v>
                </c:pt>
                <c:pt idx="10618">
                  <c:v>234.98396299999999</c:v>
                </c:pt>
                <c:pt idx="10619">
                  <c:v>234.761719</c:v>
                </c:pt>
                <c:pt idx="10620">
                  <c:v>234.55632</c:v>
                </c:pt>
                <c:pt idx="10621">
                  <c:v>234.42190600000001</c:v>
                </c:pt>
                <c:pt idx="10622">
                  <c:v>234.184967</c:v>
                </c:pt>
                <c:pt idx="10623">
                  <c:v>234.05578600000001</c:v>
                </c:pt>
                <c:pt idx="10624">
                  <c:v>233.86506700000001</c:v>
                </c:pt>
                <c:pt idx="10625">
                  <c:v>233.69180299999999</c:v>
                </c:pt>
                <c:pt idx="10626">
                  <c:v>233.47984299999999</c:v>
                </c:pt>
                <c:pt idx="10627">
                  <c:v>233.19554099999999</c:v>
                </c:pt>
                <c:pt idx="10628">
                  <c:v>232.99041700000001</c:v>
                </c:pt>
                <c:pt idx="10629">
                  <c:v>232.84175099999999</c:v>
                </c:pt>
                <c:pt idx="10630">
                  <c:v>232.683243</c:v>
                </c:pt>
                <c:pt idx="10631">
                  <c:v>232.421661</c:v>
                </c:pt>
                <c:pt idx="10632">
                  <c:v>232.31791699999999</c:v>
                </c:pt>
                <c:pt idx="10633">
                  <c:v>232.029617</c:v>
                </c:pt>
                <c:pt idx="10634">
                  <c:v>231.838989</c:v>
                </c:pt>
                <c:pt idx="10635">
                  <c:v>231.63313299999999</c:v>
                </c:pt>
                <c:pt idx="10636">
                  <c:v>231.52645899999999</c:v>
                </c:pt>
                <c:pt idx="10637">
                  <c:v>231.347092</c:v>
                </c:pt>
                <c:pt idx="10638">
                  <c:v>231.20765700000001</c:v>
                </c:pt>
                <c:pt idx="10639">
                  <c:v>231.04245</c:v>
                </c:pt>
                <c:pt idx="10640">
                  <c:v>230.78135700000001</c:v>
                </c:pt>
                <c:pt idx="10641">
                  <c:v>230.50788900000001</c:v>
                </c:pt>
                <c:pt idx="10642">
                  <c:v>230.36468500000001</c:v>
                </c:pt>
                <c:pt idx="10643">
                  <c:v>230.242706</c:v>
                </c:pt>
                <c:pt idx="10644">
                  <c:v>230.05323799999999</c:v>
                </c:pt>
                <c:pt idx="10645">
                  <c:v>229.87501499999999</c:v>
                </c:pt>
                <c:pt idx="10646">
                  <c:v>229.66632100000001</c:v>
                </c:pt>
                <c:pt idx="10647">
                  <c:v>229.499573</c:v>
                </c:pt>
                <c:pt idx="10648">
                  <c:v>229.34162900000001</c:v>
                </c:pt>
                <c:pt idx="10649">
                  <c:v>229.19760099999999</c:v>
                </c:pt>
                <c:pt idx="10650">
                  <c:v>228.98757900000001</c:v>
                </c:pt>
                <c:pt idx="10651">
                  <c:v>228.724289</c:v>
                </c:pt>
                <c:pt idx="10652">
                  <c:v>228.598511</c:v>
                </c:pt>
                <c:pt idx="10653">
                  <c:v>228.405396</c:v>
                </c:pt>
                <c:pt idx="10654">
                  <c:v>228.25509600000001</c:v>
                </c:pt>
                <c:pt idx="10655">
                  <c:v>228.104904</c:v>
                </c:pt>
                <c:pt idx="10656">
                  <c:v>227.935913</c:v>
                </c:pt>
                <c:pt idx="10657">
                  <c:v>227.71723900000001</c:v>
                </c:pt>
                <c:pt idx="10658">
                  <c:v>227.47268700000001</c:v>
                </c:pt>
                <c:pt idx="10659">
                  <c:v>227.34231600000001</c:v>
                </c:pt>
                <c:pt idx="10660">
                  <c:v>227.139206</c:v>
                </c:pt>
                <c:pt idx="10661">
                  <c:v>226.848557</c:v>
                </c:pt>
                <c:pt idx="10662">
                  <c:v>226.75624099999999</c:v>
                </c:pt>
                <c:pt idx="10663">
                  <c:v>226.58691400000001</c:v>
                </c:pt>
                <c:pt idx="10664">
                  <c:v>226.37930299999999</c:v>
                </c:pt>
                <c:pt idx="10665">
                  <c:v>226.220901</c:v>
                </c:pt>
                <c:pt idx="10666">
                  <c:v>226.044724</c:v>
                </c:pt>
                <c:pt idx="10667">
                  <c:v>225.82359299999999</c:v>
                </c:pt>
                <c:pt idx="10668">
                  <c:v>225.553909</c:v>
                </c:pt>
                <c:pt idx="10669">
                  <c:v>225.40647899999999</c:v>
                </c:pt>
                <c:pt idx="10670">
                  <c:v>225.17132599999999</c:v>
                </c:pt>
                <c:pt idx="10671">
                  <c:v>224.95631399999999</c:v>
                </c:pt>
                <c:pt idx="10672">
                  <c:v>224.79997299999999</c:v>
                </c:pt>
                <c:pt idx="10673">
                  <c:v>224.686859</c:v>
                </c:pt>
                <c:pt idx="10674">
                  <c:v>224.49603300000001</c:v>
                </c:pt>
                <c:pt idx="10675">
                  <c:v>224.30921900000001</c:v>
                </c:pt>
                <c:pt idx="10676">
                  <c:v>223.90237400000001</c:v>
                </c:pt>
                <c:pt idx="10677">
                  <c:v>223.827057</c:v>
                </c:pt>
                <c:pt idx="10678">
                  <c:v>223.64726300000001</c:v>
                </c:pt>
                <c:pt idx="10679">
                  <c:v>223.496735</c:v>
                </c:pt>
                <c:pt idx="10680">
                  <c:v>223.240723</c:v>
                </c:pt>
                <c:pt idx="10681">
                  <c:v>223.009827</c:v>
                </c:pt>
                <c:pt idx="10682">
                  <c:v>222.82756000000001</c:v>
                </c:pt>
                <c:pt idx="10683">
                  <c:v>222.696136</c:v>
                </c:pt>
                <c:pt idx="10684">
                  <c:v>222.464111</c:v>
                </c:pt>
                <c:pt idx="10685">
                  <c:v>222.30392499999999</c:v>
                </c:pt>
                <c:pt idx="10686">
                  <c:v>222.02960200000001</c:v>
                </c:pt>
                <c:pt idx="10687">
                  <c:v>221.95375100000001</c:v>
                </c:pt>
                <c:pt idx="10688">
                  <c:v>221.76289399999999</c:v>
                </c:pt>
                <c:pt idx="10689">
                  <c:v>221.65986599999999</c:v>
                </c:pt>
                <c:pt idx="10690">
                  <c:v>221.44096400000001</c:v>
                </c:pt>
                <c:pt idx="10691">
                  <c:v>221.10295099999999</c:v>
                </c:pt>
                <c:pt idx="10692">
                  <c:v>221.02267499999999</c:v>
                </c:pt>
                <c:pt idx="10693">
                  <c:v>220.86054999999999</c:v>
                </c:pt>
                <c:pt idx="10694">
                  <c:v>220.71095299999999</c:v>
                </c:pt>
                <c:pt idx="10695">
                  <c:v>220.45654300000001</c:v>
                </c:pt>
                <c:pt idx="10696">
                  <c:v>220.30772400000001</c:v>
                </c:pt>
                <c:pt idx="10697">
                  <c:v>219.969955</c:v>
                </c:pt>
                <c:pt idx="10698">
                  <c:v>219.88459800000001</c:v>
                </c:pt>
                <c:pt idx="10699">
                  <c:v>219.671143</c:v>
                </c:pt>
                <c:pt idx="10700">
                  <c:v>219.408005</c:v>
                </c:pt>
                <c:pt idx="10701">
                  <c:v>219.24366800000001</c:v>
                </c:pt>
                <c:pt idx="10702">
                  <c:v>219.000473</c:v>
                </c:pt>
                <c:pt idx="10703">
                  <c:v>218.89093</c:v>
                </c:pt>
                <c:pt idx="10704">
                  <c:v>218.80403100000001</c:v>
                </c:pt>
                <c:pt idx="10705">
                  <c:v>218.57664500000001</c:v>
                </c:pt>
                <c:pt idx="10706">
                  <c:v>218.39160200000001</c:v>
                </c:pt>
                <c:pt idx="10707">
                  <c:v>218.14944499999999</c:v>
                </c:pt>
                <c:pt idx="10708">
                  <c:v>218.02825899999999</c:v>
                </c:pt>
                <c:pt idx="10709">
                  <c:v>217.85781900000001</c:v>
                </c:pt>
                <c:pt idx="10710">
                  <c:v>217.72406000000001</c:v>
                </c:pt>
                <c:pt idx="10711">
                  <c:v>217.514557</c:v>
                </c:pt>
                <c:pt idx="10712">
                  <c:v>217.38552899999999</c:v>
                </c:pt>
                <c:pt idx="10713">
                  <c:v>217.14892599999999</c:v>
                </c:pt>
                <c:pt idx="10714">
                  <c:v>216.91456600000001</c:v>
                </c:pt>
                <c:pt idx="10715">
                  <c:v>216.74722299999999</c:v>
                </c:pt>
                <c:pt idx="10716">
                  <c:v>216.49743699999999</c:v>
                </c:pt>
                <c:pt idx="10717">
                  <c:v>216.39172400000001</c:v>
                </c:pt>
                <c:pt idx="10718">
                  <c:v>216.196899</c:v>
                </c:pt>
                <c:pt idx="10719">
                  <c:v>215.89987199999999</c:v>
                </c:pt>
                <c:pt idx="10720">
                  <c:v>215.762878</c:v>
                </c:pt>
                <c:pt idx="10721">
                  <c:v>215.60797099999999</c:v>
                </c:pt>
                <c:pt idx="10722">
                  <c:v>215.47563199999999</c:v>
                </c:pt>
                <c:pt idx="10723">
                  <c:v>215.18600499999999</c:v>
                </c:pt>
                <c:pt idx="10724">
                  <c:v>215.094437</c:v>
                </c:pt>
                <c:pt idx="10725">
                  <c:v>214.877441</c:v>
                </c:pt>
                <c:pt idx="10726">
                  <c:v>214.711288</c:v>
                </c:pt>
                <c:pt idx="10727">
                  <c:v>214.510513</c:v>
                </c:pt>
                <c:pt idx="10728">
                  <c:v>214.39334099999999</c:v>
                </c:pt>
                <c:pt idx="10729">
                  <c:v>214.21989400000001</c:v>
                </c:pt>
                <c:pt idx="10730">
                  <c:v>213.93287699999999</c:v>
                </c:pt>
                <c:pt idx="10731">
                  <c:v>213.83943199999999</c:v>
                </c:pt>
                <c:pt idx="10732">
                  <c:v>213.59567300000001</c:v>
                </c:pt>
                <c:pt idx="10733">
                  <c:v>213.494843</c:v>
                </c:pt>
                <c:pt idx="10734">
                  <c:v>213.23635899999999</c:v>
                </c:pt>
                <c:pt idx="10735">
                  <c:v>213.066757</c:v>
                </c:pt>
                <c:pt idx="10736">
                  <c:v>212.803619</c:v>
                </c:pt>
                <c:pt idx="10737">
                  <c:v>212.66018700000001</c:v>
                </c:pt>
                <c:pt idx="10738">
                  <c:v>212.524857</c:v>
                </c:pt>
                <c:pt idx="10739">
                  <c:v>212.32171600000001</c:v>
                </c:pt>
                <c:pt idx="10740">
                  <c:v>212.09805299999999</c:v>
                </c:pt>
                <c:pt idx="10741">
                  <c:v>211.91644299999999</c:v>
                </c:pt>
                <c:pt idx="10742">
                  <c:v>211.79414399999999</c:v>
                </c:pt>
                <c:pt idx="10743">
                  <c:v>211.66180399999999</c:v>
                </c:pt>
                <c:pt idx="10744">
                  <c:v>211.47457900000001</c:v>
                </c:pt>
                <c:pt idx="10745">
                  <c:v>211.265579</c:v>
                </c:pt>
                <c:pt idx="10746">
                  <c:v>211.10794100000001</c:v>
                </c:pt>
                <c:pt idx="10747">
                  <c:v>210.863022</c:v>
                </c:pt>
                <c:pt idx="10748">
                  <c:v>210.68682899999999</c:v>
                </c:pt>
                <c:pt idx="10749">
                  <c:v>210.499222</c:v>
                </c:pt>
                <c:pt idx="10750">
                  <c:v>210.321854</c:v>
                </c:pt>
                <c:pt idx="10751">
                  <c:v>210.133377</c:v>
                </c:pt>
                <c:pt idx="10752">
                  <c:v>209.98121599999999</c:v>
                </c:pt>
                <c:pt idx="10753">
                  <c:v>209.672089</c:v>
                </c:pt>
                <c:pt idx="10754">
                  <c:v>209.586319</c:v>
                </c:pt>
                <c:pt idx="10755">
                  <c:v>209.394272</c:v>
                </c:pt>
                <c:pt idx="10756">
                  <c:v>209.16923499999999</c:v>
                </c:pt>
                <c:pt idx="10757">
                  <c:v>209.04388399999999</c:v>
                </c:pt>
                <c:pt idx="10758">
                  <c:v>208.76681500000001</c:v>
                </c:pt>
                <c:pt idx="10759">
                  <c:v>208.67155500000001</c:v>
                </c:pt>
                <c:pt idx="10760">
                  <c:v>208.50465399999999</c:v>
                </c:pt>
                <c:pt idx="10761">
                  <c:v>208.29330400000001</c:v>
                </c:pt>
                <c:pt idx="10762">
                  <c:v>208.06195099999999</c:v>
                </c:pt>
                <c:pt idx="10763">
                  <c:v>207.885437</c:v>
                </c:pt>
                <c:pt idx="10764">
                  <c:v>207.78259299999999</c:v>
                </c:pt>
                <c:pt idx="10765">
                  <c:v>207.564606</c:v>
                </c:pt>
                <c:pt idx="10766">
                  <c:v>207.433716</c:v>
                </c:pt>
                <c:pt idx="10767">
                  <c:v>207.111557</c:v>
                </c:pt>
                <c:pt idx="10768">
                  <c:v>206.98109400000001</c:v>
                </c:pt>
                <c:pt idx="10769">
                  <c:v>206.82269299999999</c:v>
                </c:pt>
                <c:pt idx="10770">
                  <c:v>206.70190400000001</c:v>
                </c:pt>
                <c:pt idx="10771">
                  <c:v>206.502792</c:v>
                </c:pt>
                <c:pt idx="10772">
                  <c:v>206.229309</c:v>
                </c:pt>
                <c:pt idx="10773">
                  <c:v>206.10882599999999</c:v>
                </c:pt>
                <c:pt idx="10774">
                  <c:v>205.915482</c:v>
                </c:pt>
                <c:pt idx="10775">
                  <c:v>205.72671500000001</c:v>
                </c:pt>
                <c:pt idx="10776">
                  <c:v>205.503006</c:v>
                </c:pt>
                <c:pt idx="10777">
                  <c:v>205.36085499999999</c:v>
                </c:pt>
                <c:pt idx="10778">
                  <c:v>205.21791099999999</c:v>
                </c:pt>
                <c:pt idx="10779">
                  <c:v>205.02072100000001</c:v>
                </c:pt>
                <c:pt idx="10780">
                  <c:v>204.84577899999999</c:v>
                </c:pt>
                <c:pt idx="10781">
                  <c:v>204.654831</c:v>
                </c:pt>
                <c:pt idx="10782">
                  <c:v>204.44665499999999</c:v>
                </c:pt>
                <c:pt idx="10783">
                  <c:v>204.29852299999999</c:v>
                </c:pt>
                <c:pt idx="10784">
                  <c:v>204.06019599999999</c:v>
                </c:pt>
                <c:pt idx="10785">
                  <c:v>203.89475999999999</c:v>
                </c:pt>
                <c:pt idx="10786">
                  <c:v>203.65550200000001</c:v>
                </c:pt>
                <c:pt idx="10787">
                  <c:v>203.56268299999999</c:v>
                </c:pt>
                <c:pt idx="10788">
                  <c:v>203.436813</c:v>
                </c:pt>
                <c:pt idx="10789">
                  <c:v>203.17970299999999</c:v>
                </c:pt>
                <c:pt idx="10790">
                  <c:v>202.90647899999999</c:v>
                </c:pt>
                <c:pt idx="10791">
                  <c:v>202.80607599999999</c:v>
                </c:pt>
                <c:pt idx="10792">
                  <c:v>202.65829500000001</c:v>
                </c:pt>
                <c:pt idx="10793">
                  <c:v>202.47001599999999</c:v>
                </c:pt>
                <c:pt idx="10794">
                  <c:v>202.271973</c:v>
                </c:pt>
                <c:pt idx="10795">
                  <c:v>202.06260700000001</c:v>
                </c:pt>
                <c:pt idx="10796">
                  <c:v>201.967072</c:v>
                </c:pt>
                <c:pt idx="10797">
                  <c:v>201.72796600000001</c:v>
                </c:pt>
                <c:pt idx="10798">
                  <c:v>201.60205099999999</c:v>
                </c:pt>
                <c:pt idx="10799">
                  <c:v>201.38627600000001</c:v>
                </c:pt>
                <c:pt idx="10800">
                  <c:v>201.22169500000001</c:v>
                </c:pt>
                <c:pt idx="10801">
                  <c:v>200.98644999999999</c:v>
                </c:pt>
                <c:pt idx="10802">
                  <c:v>200.84724399999999</c:v>
                </c:pt>
                <c:pt idx="10803">
                  <c:v>200.61947599999999</c:v>
                </c:pt>
                <c:pt idx="10804">
                  <c:v>200.52809099999999</c:v>
                </c:pt>
                <c:pt idx="10805">
                  <c:v>200.321304</c:v>
                </c:pt>
                <c:pt idx="10806">
                  <c:v>200.10192900000001</c:v>
                </c:pt>
                <c:pt idx="10807">
                  <c:v>199.946899</c:v>
                </c:pt>
                <c:pt idx="10808">
                  <c:v>199.774811</c:v>
                </c:pt>
                <c:pt idx="10809">
                  <c:v>199.58766199999999</c:v>
                </c:pt>
                <c:pt idx="10810">
                  <c:v>199.42095900000001</c:v>
                </c:pt>
                <c:pt idx="10811">
                  <c:v>199.260345</c:v>
                </c:pt>
                <c:pt idx="10812">
                  <c:v>199.06835899999999</c:v>
                </c:pt>
                <c:pt idx="10813">
                  <c:v>198.87233000000001</c:v>
                </c:pt>
                <c:pt idx="10814">
                  <c:v>198.63769500000001</c:v>
                </c:pt>
                <c:pt idx="10815">
                  <c:v>198.559799</c:v>
                </c:pt>
                <c:pt idx="10816">
                  <c:v>198.35798600000001</c:v>
                </c:pt>
                <c:pt idx="10817">
                  <c:v>198.199005</c:v>
                </c:pt>
                <c:pt idx="10818">
                  <c:v>198.03619399999999</c:v>
                </c:pt>
                <c:pt idx="10819">
                  <c:v>197.76651000000001</c:v>
                </c:pt>
                <c:pt idx="10820">
                  <c:v>197.67739900000001</c:v>
                </c:pt>
                <c:pt idx="10821">
                  <c:v>197.50353999999999</c:v>
                </c:pt>
                <c:pt idx="10822">
                  <c:v>197.248322</c:v>
                </c:pt>
                <c:pt idx="10823">
                  <c:v>197.07414199999999</c:v>
                </c:pt>
                <c:pt idx="10824">
                  <c:v>196.983215</c:v>
                </c:pt>
                <c:pt idx="10825">
                  <c:v>196.80592300000001</c:v>
                </c:pt>
                <c:pt idx="10826">
                  <c:v>196.614655</c:v>
                </c:pt>
                <c:pt idx="10827">
                  <c:v>196.41572600000001</c:v>
                </c:pt>
                <c:pt idx="10828">
                  <c:v>196.20832799999999</c:v>
                </c:pt>
                <c:pt idx="10829">
                  <c:v>196.10322600000001</c:v>
                </c:pt>
                <c:pt idx="10830">
                  <c:v>195.90997300000001</c:v>
                </c:pt>
                <c:pt idx="10831">
                  <c:v>195.760345</c:v>
                </c:pt>
                <c:pt idx="10832">
                  <c:v>195.61737099999999</c:v>
                </c:pt>
                <c:pt idx="10833">
                  <c:v>195.38902300000001</c:v>
                </c:pt>
                <c:pt idx="10834">
                  <c:v>195.147491</c:v>
                </c:pt>
                <c:pt idx="10835">
                  <c:v>194.98065199999999</c:v>
                </c:pt>
                <c:pt idx="10836">
                  <c:v>194.79612700000001</c:v>
                </c:pt>
                <c:pt idx="10837">
                  <c:v>194.67411799999999</c:v>
                </c:pt>
                <c:pt idx="10838">
                  <c:v>194.48779300000001</c:v>
                </c:pt>
                <c:pt idx="10839">
                  <c:v>194.294937</c:v>
                </c:pt>
                <c:pt idx="10840">
                  <c:v>194.097351</c:v>
                </c:pt>
                <c:pt idx="10841">
                  <c:v>193.98692299999999</c:v>
                </c:pt>
                <c:pt idx="10842">
                  <c:v>193.78746000000001</c:v>
                </c:pt>
                <c:pt idx="10843">
                  <c:v>193.64967300000001</c:v>
                </c:pt>
                <c:pt idx="10844">
                  <c:v>193.41494800000001</c:v>
                </c:pt>
                <c:pt idx="10845">
                  <c:v>193.25839199999999</c:v>
                </c:pt>
                <c:pt idx="10846">
                  <c:v>193.09875500000001</c:v>
                </c:pt>
                <c:pt idx="10847">
                  <c:v>192.837692</c:v>
                </c:pt>
                <c:pt idx="10848">
                  <c:v>192.560303</c:v>
                </c:pt>
                <c:pt idx="10849">
                  <c:v>192.49104299999999</c:v>
                </c:pt>
                <c:pt idx="10850">
                  <c:v>192.33634900000001</c:v>
                </c:pt>
                <c:pt idx="10851">
                  <c:v>192.18701200000001</c:v>
                </c:pt>
                <c:pt idx="10852">
                  <c:v>192.025879</c:v>
                </c:pt>
                <c:pt idx="10853">
                  <c:v>191.82865899999999</c:v>
                </c:pt>
                <c:pt idx="10854">
                  <c:v>191.678009</c:v>
                </c:pt>
                <c:pt idx="10855">
                  <c:v>191.44996599999999</c:v>
                </c:pt>
                <c:pt idx="10856">
                  <c:v>191.24624600000001</c:v>
                </c:pt>
                <c:pt idx="10857">
                  <c:v>191.09274300000001</c:v>
                </c:pt>
                <c:pt idx="10858">
                  <c:v>190.86897300000001</c:v>
                </c:pt>
                <c:pt idx="10859">
                  <c:v>190.78414900000001</c:v>
                </c:pt>
                <c:pt idx="10860">
                  <c:v>190.53987100000001</c:v>
                </c:pt>
                <c:pt idx="10861">
                  <c:v>190.341599</c:v>
                </c:pt>
                <c:pt idx="10862">
                  <c:v>190.154144</c:v>
                </c:pt>
                <c:pt idx="10863">
                  <c:v>190.08084099999999</c:v>
                </c:pt>
                <c:pt idx="10864">
                  <c:v>189.88957199999999</c:v>
                </c:pt>
                <c:pt idx="10865">
                  <c:v>189.714066</c:v>
                </c:pt>
                <c:pt idx="10866">
                  <c:v>189.51738</c:v>
                </c:pt>
                <c:pt idx="10867">
                  <c:v>189.310089</c:v>
                </c:pt>
                <c:pt idx="10868">
                  <c:v>189.16584800000001</c:v>
                </c:pt>
                <c:pt idx="10869">
                  <c:v>188.96106</c:v>
                </c:pt>
                <c:pt idx="10870">
                  <c:v>188.76181</c:v>
                </c:pt>
                <c:pt idx="10871">
                  <c:v>188.59617600000001</c:v>
                </c:pt>
                <c:pt idx="10872">
                  <c:v>188.40860000000001</c:v>
                </c:pt>
                <c:pt idx="10873">
                  <c:v>188.116409</c:v>
                </c:pt>
                <c:pt idx="10874">
                  <c:v>188.057785</c:v>
                </c:pt>
                <c:pt idx="10875">
                  <c:v>187.794342</c:v>
                </c:pt>
                <c:pt idx="10876">
                  <c:v>187.69778400000001</c:v>
                </c:pt>
                <c:pt idx="10877">
                  <c:v>187.55761699999999</c:v>
                </c:pt>
                <c:pt idx="10878">
                  <c:v>187.402512</c:v>
                </c:pt>
                <c:pt idx="10879">
                  <c:v>187.07981899999999</c:v>
                </c:pt>
                <c:pt idx="10880">
                  <c:v>186.986099</c:v>
                </c:pt>
                <c:pt idx="10881">
                  <c:v>186.858902</c:v>
                </c:pt>
                <c:pt idx="10882">
                  <c:v>186.68057300000001</c:v>
                </c:pt>
                <c:pt idx="10883">
                  <c:v>186.42787200000001</c:v>
                </c:pt>
                <c:pt idx="10884">
                  <c:v>186.278198</c:v>
                </c:pt>
                <c:pt idx="10885">
                  <c:v>186.133972</c:v>
                </c:pt>
                <c:pt idx="10886">
                  <c:v>185.93514999999999</c:v>
                </c:pt>
                <c:pt idx="10887">
                  <c:v>185.70765700000001</c:v>
                </c:pt>
                <c:pt idx="10888">
                  <c:v>185.554733</c:v>
                </c:pt>
                <c:pt idx="10889">
                  <c:v>185.433044</c:v>
                </c:pt>
                <c:pt idx="10890">
                  <c:v>185.27299500000001</c:v>
                </c:pt>
                <c:pt idx="10891">
                  <c:v>185.08866900000001</c:v>
                </c:pt>
                <c:pt idx="10892">
                  <c:v>184.89125100000001</c:v>
                </c:pt>
                <c:pt idx="10893">
                  <c:v>184.70481899999999</c:v>
                </c:pt>
                <c:pt idx="10894">
                  <c:v>184.55638099999999</c:v>
                </c:pt>
                <c:pt idx="10895">
                  <c:v>184.36114499999999</c:v>
                </c:pt>
                <c:pt idx="10896">
                  <c:v>184.199432</c:v>
                </c:pt>
                <c:pt idx="10897">
                  <c:v>183.99113500000001</c:v>
                </c:pt>
                <c:pt idx="10898">
                  <c:v>183.80282600000001</c:v>
                </c:pt>
                <c:pt idx="10899">
                  <c:v>183.70013399999999</c:v>
                </c:pt>
                <c:pt idx="10900">
                  <c:v>183.52423099999999</c:v>
                </c:pt>
                <c:pt idx="10901">
                  <c:v>183.28912399999999</c:v>
                </c:pt>
                <c:pt idx="10902">
                  <c:v>183.12818899999999</c:v>
                </c:pt>
                <c:pt idx="10903">
                  <c:v>182.867355</c:v>
                </c:pt>
                <c:pt idx="10904">
                  <c:v>182.69520600000001</c:v>
                </c:pt>
                <c:pt idx="10905">
                  <c:v>182.58627300000001</c:v>
                </c:pt>
                <c:pt idx="10906">
                  <c:v>182.40708900000001</c:v>
                </c:pt>
                <c:pt idx="10907">
                  <c:v>182.25595100000001</c:v>
                </c:pt>
                <c:pt idx="10908">
                  <c:v>182.04394500000001</c:v>
                </c:pt>
                <c:pt idx="10909">
                  <c:v>181.87390099999999</c:v>
                </c:pt>
                <c:pt idx="10910">
                  <c:v>181.628738</c:v>
                </c:pt>
                <c:pt idx="10911">
                  <c:v>181.47538800000001</c:v>
                </c:pt>
                <c:pt idx="10912">
                  <c:v>181.32794200000001</c:v>
                </c:pt>
                <c:pt idx="10913">
                  <c:v>181.18936199999999</c:v>
                </c:pt>
                <c:pt idx="10914">
                  <c:v>180.977585</c:v>
                </c:pt>
                <c:pt idx="10915">
                  <c:v>180.735748</c:v>
                </c:pt>
                <c:pt idx="10916">
                  <c:v>180.59150700000001</c:v>
                </c:pt>
                <c:pt idx="10917">
                  <c:v>180.47370900000001</c:v>
                </c:pt>
                <c:pt idx="10918">
                  <c:v>180.19487000000001</c:v>
                </c:pt>
                <c:pt idx="10919">
                  <c:v>180.07214400000001</c:v>
                </c:pt>
                <c:pt idx="10920">
                  <c:v>179.93318199999999</c:v>
                </c:pt>
                <c:pt idx="10921">
                  <c:v>179.73886100000001</c:v>
                </c:pt>
                <c:pt idx="10922">
                  <c:v>179.58421300000001</c:v>
                </c:pt>
                <c:pt idx="10923">
                  <c:v>179.42304999999999</c:v>
                </c:pt>
                <c:pt idx="10924">
                  <c:v>179.23848000000001</c:v>
                </c:pt>
                <c:pt idx="10925">
                  <c:v>178.99856600000001</c:v>
                </c:pt>
                <c:pt idx="10926">
                  <c:v>178.90115399999999</c:v>
                </c:pt>
                <c:pt idx="10927">
                  <c:v>178.65902700000001</c:v>
                </c:pt>
                <c:pt idx="10928">
                  <c:v>178.49537699999999</c:v>
                </c:pt>
                <c:pt idx="10929">
                  <c:v>178.28022799999999</c:v>
                </c:pt>
                <c:pt idx="10930">
                  <c:v>178.103622</c:v>
                </c:pt>
                <c:pt idx="10931">
                  <c:v>177.944489</c:v>
                </c:pt>
                <c:pt idx="10932">
                  <c:v>177.76899700000001</c:v>
                </c:pt>
                <c:pt idx="10933">
                  <c:v>177.561035</c:v>
                </c:pt>
                <c:pt idx="10934">
                  <c:v>177.419006</c:v>
                </c:pt>
                <c:pt idx="10935">
                  <c:v>177.25614899999999</c:v>
                </c:pt>
                <c:pt idx="10936">
                  <c:v>177.07476800000001</c:v>
                </c:pt>
                <c:pt idx="10937">
                  <c:v>176.895737</c:v>
                </c:pt>
                <c:pt idx="10938">
                  <c:v>176.74710099999999</c:v>
                </c:pt>
                <c:pt idx="10939">
                  <c:v>176.58180200000001</c:v>
                </c:pt>
                <c:pt idx="10940">
                  <c:v>176.441452</c:v>
                </c:pt>
                <c:pt idx="10941">
                  <c:v>176.215485</c:v>
                </c:pt>
                <c:pt idx="10942">
                  <c:v>176.02705399999999</c:v>
                </c:pt>
                <c:pt idx="10943">
                  <c:v>175.85047900000001</c:v>
                </c:pt>
                <c:pt idx="10944">
                  <c:v>175.68341100000001</c:v>
                </c:pt>
                <c:pt idx="10945">
                  <c:v>175.41037</c:v>
                </c:pt>
                <c:pt idx="10946">
                  <c:v>175.280045</c:v>
                </c:pt>
                <c:pt idx="10947">
                  <c:v>175.06149300000001</c:v>
                </c:pt>
                <c:pt idx="10948">
                  <c:v>174.94485499999999</c:v>
                </c:pt>
                <c:pt idx="10949">
                  <c:v>174.80523700000001</c:v>
                </c:pt>
                <c:pt idx="10950">
                  <c:v>174.626633</c:v>
                </c:pt>
                <c:pt idx="10951">
                  <c:v>174.45863299999999</c:v>
                </c:pt>
                <c:pt idx="10952">
                  <c:v>174.25495900000001</c:v>
                </c:pt>
                <c:pt idx="10953">
                  <c:v>173.99189799999999</c:v>
                </c:pt>
                <c:pt idx="10954">
                  <c:v>173.85691800000001</c:v>
                </c:pt>
                <c:pt idx="10955">
                  <c:v>173.61869799999999</c:v>
                </c:pt>
                <c:pt idx="10956">
                  <c:v>173.502869</c:v>
                </c:pt>
                <c:pt idx="10957">
                  <c:v>173.340622</c:v>
                </c:pt>
                <c:pt idx="10958">
                  <c:v>173.17695599999999</c:v>
                </c:pt>
                <c:pt idx="10959">
                  <c:v>172.988922</c:v>
                </c:pt>
                <c:pt idx="10960">
                  <c:v>172.72335799999999</c:v>
                </c:pt>
                <c:pt idx="10961">
                  <c:v>172.59139999999999</c:v>
                </c:pt>
                <c:pt idx="10962">
                  <c:v>172.43580600000001</c:v>
                </c:pt>
                <c:pt idx="10963">
                  <c:v>172.25266999999999</c:v>
                </c:pt>
                <c:pt idx="10964">
                  <c:v>172.08441199999999</c:v>
                </c:pt>
                <c:pt idx="10965">
                  <c:v>171.95574999999999</c:v>
                </c:pt>
                <c:pt idx="10966">
                  <c:v>171.731461</c:v>
                </c:pt>
                <c:pt idx="10967">
                  <c:v>171.556061</c:v>
                </c:pt>
                <c:pt idx="10968">
                  <c:v>171.38064600000001</c:v>
                </c:pt>
                <c:pt idx="10969">
                  <c:v>171.238632</c:v>
                </c:pt>
                <c:pt idx="10970">
                  <c:v>171.070007</c:v>
                </c:pt>
                <c:pt idx="10971">
                  <c:v>170.81691000000001</c:v>
                </c:pt>
                <c:pt idx="10972">
                  <c:v>170.592209</c:v>
                </c:pt>
                <c:pt idx="10973">
                  <c:v>170.449478</c:v>
                </c:pt>
                <c:pt idx="10974">
                  <c:v>170.20559700000001</c:v>
                </c:pt>
                <c:pt idx="10975">
                  <c:v>170.17195100000001</c:v>
                </c:pt>
                <c:pt idx="10976">
                  <c:v>169.94654800000001</c:v>
                </c:pt>
                <c:pt idx="10977">
                  <c:v>169.843109</c:v>
                </c:pt>
                <c:pt idx="10978">
                  <c:v>169.63304099999999</c:v>
                </c:pt>
                <c:pt idx="10979">
                  <c:v>169.42829900000001</c:v>
                </c:pt>
                <c:pt idx="10980">
                  <c:v>169.214203</c:v>
                </c:pt>
                <c:pt idx="10981">
                  <c:v>169.070267</c:v>
                </c:pt>
                <c:pt idx="10982">
                  <c:v>168.94755599999999</c:v>
                </c:pt>
                <c:pt idx="10983">
                  <c:v>168.77067600000001</c:v>
                </c:pt>
                <c:pt idx="10984">
                  <c:v>168.51934800000001</c:v>
                </c:pt>
                <c:pt idx="10985">
                  <c:v>168.39021299999999</c:v>
                </c:pt>
                <c:pt idx="10986">
                  <c:v>168.23507699999999</c:v>
                </c:pt>
                <c:pt idx="10987">
                  <c:v>168.10968</c:v>
                </c:pt>
                <c:pt idx="10988">
                  <c:v>167.88476600000001</c:v>
                </c:pt>
                <c:pt idx="10989">
                  <c:v>167.71305799999999</c:v>
                </c:pt>
                <c:pt idx="10990">
                  <c:v>167.554306</c:v>
                </c:pt>
                <c:pt idx="10991">
                  <c:v>167.39044200000001</c:v>
                </c:pt>
                <c:pt idx="10992">
                  <c:v>167.23886100000001</c:v>
                </c:pt>
                <c:pt idx="10993">
                  <c:v>167.02079800000001</c:v>
                </c:pt>
                <c:pt idx="10994">
                  <c:v>166.80955499999999</c:v>
                </c:pt>
                <c:pt idx="10995">
                  <c:v>166.662735</c:v>
                </c:pt>
                <c:pt idx="10996">
                  <c:v>166.47403</c:v>
                </c:pt>
                <c:pt idx="10997">
                  <c:v>166.26966899999999</c:v>
                </c:pt>
                <c:pt idx="10998">
                  <c:v>166.07681299999999</c:v>
                </c:pt>
                <c:pt idx="10999">
                  <c:v>165.92337000000001</c:v>
                </c:pt>
                <c:pt idx="11000">
                  <c:v>165.73228499999999</c:v>
                </c:pt>
                <c:pt idx="11001">
                  <c:v>165.57682800000001</c:v>
                </c:pt>
                <c:pt idx="11002">
                  <c:v>165.40475499999999</c:v>
                </c:pt>
                <c:pt idx="11003">
                  <c:v>165.20521500000001</c:v>
                </c:pt>
                <c:pt idx="11004">
                  <c:v>165.13533000000001</c:v>
                </c:pt>
                <c:pt idx="11005">
                  <c:v>164.91877700000001</c:v>
                </c:pt>
                <c:pt idx="11006">
                  <c:v>164.69409200000001</c:v>
                </c:pt>
                <c:pt idx="11007">
                  <c:v>164.50145000000001</c:v>
                </c:pt>
                <c:pt idx="11008">
                  <c:v>164.370758</c:v>
                </c:pt>
                <c:pt idx="11009">
                  <c:v>164.24046300000001</c:v>
                </c:pt>
                <c:pt idx="11010">
                  <c:v>164.02685500000001</c:v>
                </c:pt>
                <c:pt idx="11011">
                  <c:v>163.88600199999999</c:v>
                </c:pt>
                <c:pt idx="11012">
                  <c:v>163.66175799999999</c:v>
                </c:pt>
                <c:pt idx="11013">
                  <c:v>163.550873</c:v>
                </c:pt>
                <c:pt idx="11014">
                  <c:v>163.33966100000001</c:v>
                </c:pt>
                <c:pt idx="11015">
                  <c:v>163.19006300000001</c:v>
                </c:pt>
                <c:pt idx="11016">
                  <c:v>162.979691</c:v>
                </c:pt>
                <c:pt idx="11017">
                  <c:v>162.70571899999999</c:v>
                </c:pt>
                <c:pt idx="11018">
                  <c:v>162.627197</c:v>
                </c:pt>
                <c:pt idx="11019">
                  <c:v>162.45199600000001</c:v>
                </c:pt>
                <c:pt idx="11020">
                  <c:v>162.206467</c:v>
                </c:pt>
                <c:pt idx="11021">
                  <c:v>162.081467</c:v>
                </c:pt>
                <c:pt idx="11022">
                  <c:v>161.900192</c:v>
                </c:pt>
                <c:pt idx="11023">
                  <c:v>161.75441000000001</c:v>
                </c:pt>
                <c:pt idx="11024">
                  <c:v>161.59681699999999</c:v>
                </c:pt>
                <c:pt idx="11025">
                  <c:v>161.437546</c:v>
                </c:pt>
                <c:pt idx="11026">
                  <c:v>161.25112899999999</c:v>
                </c:pt>
                <c:pt idx="11027">
                  <c:v>161.115036</c:v>
                </c:pt>
                <c:pt idx="11028">
                  <c:v>160.92091400000001</c:v>
                </c:pt>
                <c:pt idx="11029">
                  <c:v>160.75625600000001</c:v>
                </c:pt>
                <c:pt idx="11030">
                  <c:v>160.58332799999999</c:v>
                </c:pt>
                <c:pt idx="11031">
                  <c:v>160.36119099999999</c:v>
                </c:pt>
                <c:pt idx="11032">
                  <c:v>160.11090100000001</c:v>
                </c:pt>
                <c:pt idx="11033">
                  <c:v>159.93806499999999</c:v>
                </c:pt>
                <c:pt idx="11034">
                  <c:v>159.76591500000001</c:v>
                </c:pt>
                <c:pt idx="11035">
                  <c:v>159.62806699999999</c:v>
                </c:pt>
                <c:pt idx="11036">
                  <c:v>159.450256</c:v>
                </c:pt>
                <c:pt idx="11037">
                  <c:v>159.27531400000001</c:v>
                </c:pt>
                <c:pt idx="11038">
                  <c:v>159.128693</c:v>
                </c:pt>
                <c:pt idx="11039">
                  <c:v>158.97348</c:v>
                </c:pt>
                <c:pt idx="11040">
                  <c:v>158.714676</c:v>
                </c:pt>
                <c:pt idx="11041">
                  <c:v>158.54615799999999</c:v>
                </c:pt>
                <c:pt idx="11042">
                  <c:v>158.40335099999999</c:v>
                </c:pt>
                <c:pt idx="11043">
                  <c:v>158.24417099999999</c:v>
                </c:pt>
                <c:pt idx="11044">
                  <c:v>158.06251499999999</c:v>
                </c:pt>
                <c:pt idx="11045">
                  <c:v>157.888824</c:v>
                </c:pt>
                <c:pt idx="11046">
                  <c:v>157.70562699999999</c:v>
                </c:pt>
                <c:pt idx="11047">
                  <c:v>157.50765999999999</c:v>
                </c:pt>
                <c:pt idx="11048">
                  <c:v>157.39459199999999</c:v>
                </c:pt>
                <c:pt idx="11049">
                  <c:v>157.16699199999999</c:v>
                </c:pt>
                <c:pt idx="11050">
                  <c:v>156.98078899999999</c:v>
                </c:pt>
                <c:pt idx="11051">
                  <c:v>156.833878</c:v>
                </c:pt>
                <c:pt idx="11052">
                  <c:v>156.68102999999999</c:v>
                </c:pt>
                <c:pt idx="11053">
                  <c:v>156.48530600000001</c:v>
                </c:pt>
                <c:pt idx="11054">
                  <c:v>156.30934099999999</c:v>
                </c:pt>
                <c:pt idx="11055">
                  <c:v>156.18396000000001</c:v>
                </c:pt>
                <c:pt idx="11056">
                  <c:v>155.92887899999999</c:v>
                </c:pt>
                <c:pt idx="11057">
                  <c:v>155.781586</c:v>
                </c:pt>
                <c:pt idx="11058">
                  <c:v>155.631317</c:v>
                </c:pt>
                <c:pt idx="11059">
                  <c:v>155.43489099999999</c:v>
                </c:pt>
                <c:pt idx="11060">
                  <c:v>155.31478899999999</c:v>
                </c:pt>
                <c:pt idx="11061">
                  <c:v>155.14051799999999</c:v>
                </c:pt>
                <c:pt idx="11062">
                  <c:v>154.92489599999999</c:v>
                </c:pt>
                <c:pt idx="11063">
                  <c:v>154.744339</c:v>
                </c:pt>
                <c:pt idx="11064">
                  <c:v>154.59034700000001</c:v>
                </c:pt>
                <c:pt idx="11065">
                  <c:v>154.492279</c:v>
                </c:pt>
                <c:pt idx="11066">
                  <c:v>154.30676299999999</c:v>
                </c:pt>
                <c:pt idx="11067">
                  <c:v>154.140961</c:v>
                </c:pt>
                <c:pt idx="11068">
                  <c:v>153.94404599999999</c:v>
                </c:pt>
                <c:pt idx="11069">
                  <c:v>153.74731399999999</c:v>
                </c:pt>
                <c:pt idx="11070">
                  <c:v>153.57376099999999</c:v>
                </c:pt>
                <c:pt idx="11071">
                  <c:v>153.382172</c:v>
                </c:pt>
                <c:pt idx="11072">
                  <c:v>153.182999</c:v>
                </c:pt>
                <c:pt idx="11073">
                  <c:v>153.07586699999999</c:v>
                </c:pt>
                <c:pt idx="11074">
                  <c:v>152.89421100000001</c:v>
                </c:pt>
                <c:pt idx="11075">
                  <c:v>152.749405</c:v>
                </c:pt>
                <c:pt idx="11076">
                  <c:v>152.43579099999999</c:v>
                </c:pt>
                <c:pt idx="11077">
                  <c:v>152.28445400000001</c:v>
                </c:pt>
                <c:pt idx="11078">
                  <c:v>152.07783499999999</c:v>
                </c:pt>
                <c:pt idx="11079">
                  <c:v>151.93852200000001</c:v>
                </c:pt>
                <c:pt idx="11080">
                  <c:v>151.796448</c:v>
                </c:pt>
                <c:pt idx="11081">
                  <c:v>151.662384</c:v>
                </c:pt>
                <c:pt idx="11082">
                  <c:v>151.48118600000001</c:v>
                </c:pt>
                <c:pt idx="11083">
                  <c:v>151.250259</c:v>
                </c:pt>
                <c:pt idx="11084">
                  <c:v>151.12492399999999</c:v>
                </c:pt>
                <c:pt idx="11085">
                  <c:v>150.908783</c:v>
                </c:pt>
                <c:pt idx="11086">
                  <c:v>150.70893899999999</c:v>
                </c:pt>
                <c:pt idx="11087">
                  <c:v>150.61909499999999</c:v>
                </c:pt>
                <c:pt idx="11088">
                  <c:v>150.37941000000001</c:v>
                </c:pt>
                <c:pt idx="11089">
                  <c:v>150.294083</c:v>
                </c:pt>
                <c:pt idx="11090">
                  <c:v>150.16781599999999</c:v>
                </c:pt>
                <c:pt idx="11091">
                  <c:v>149.96563699999999</c:v>
                </c:pt>
                <c:pt idx="11092">
                  <c:v>149.741333</c:v>
                </c:pt>
                <c:pt idx="11093">
                  <c:v>149.61282299999999</c:v>
                </c:pt>
                <c:pt idx="11094">
                  <c:v>149.44740300000001</c:v>
                </c:pt>
                <c:pt idx="11095">
                  <c:v>149.25959800000001</c:v>
                </c:pt>
                <c:pt idx="11096">
                  <c:v>149.106964</c:v>
                </c:pt>
                <c:pt idx="11097">
                  <c:v>148.900711</c:v>
                </c:pt>
                <c:pt idx="11098">
                  <c:v>148.72743199999999</c:v>
                </c:pt>
                <c:pt idx="11099">
                  <c:v>148.537766</c:v>
                </c:pt>
                <c:pt idx="11100">
                  <c:v>148.33012400000001</c:v>
                </c:pt>
                <c:pt idx="11101">
                  <c:v>148.191742</c:v>
                </c:pt>
                <c:pt idx="11102">
                  <c:v>148.004547</c:v>
                </c:pt>
                <c:pt idx="11103">
                  <c:v>147.89120500000001</c:v>
                </c:pt>
                <c:pt idx="11104">
                  <c:v>147.67497299999999</c:v>
                </c:pt>
                <c:pt idx="11105">
                  <c:v>147.44244399999999</c:v>
                </c:pt>
                <c:pt idx="11106">
                  <c:v>147.232834</c:v>
                </c:pt>
                <c:pt idx="11107">
                  <c:v>147.14875799999999</c:v>
                </c:pt>
                <c:pt idx="11108">
                  <c:v>147.006317</c:v>
                </c:pt>
                <c:pt idx="11109">
                  <c:v>146.78385900000001</c:v>
                </c:pt>
                <c:pt idx="11110">
                  <c:v>146.64991800000001</c:v>
                </c:pt>
                <c:pt idx="11111">
                  <c:v>146.386368</c:v>
                </c:pt>
                <c:pt idx="11112">
                  <c:v>146.292419</c:v>
                </c:pt>
                <c:pt idx="11113">
                  <c:v>146.11952199999999</c:v>
                </c:pt>
                <c:pt idx="11114">
                  <c:v>145.92306500000001</c:v>
                </c:pt>
                <c:pt idx="11115">
                  <c:v>145.76066599999999</c:v>
                </c:pt>
                <c:pt idx="11116">
                  <c:v>145.559967</c:v>
                </c:pt>
                <c:pt idx="11117">
                  <c:v>145.37181100000001</c:v>
                </c:pt>
                <c:pt idx="11118">
                  <c:v>145.19615200000001</c:v>
                </c:pt>
                <c:pt idx="11119">
                  <c:v>144.984253</c:v>
                </c:pt>
                <c:pt idx="11120">
                  <c:v>144.83496099999999</c:v>
                </c:pt>
                <c:pt idx="11121">
                  <c:v>144.71107499999999</c:v>
                </c:pt>
                <c:pt idx="11122">
                  <c:v>144.519745</c:v>
                </c:pt>
                <c:pt idx="11123">
                  <c:v>144.30798300000001</c:v>
                </c:pt>
                <c:pt idx="11124">
                  <c:v>144.14318800000001</c:v>
                </c:pt>
                <c:pt idx="11125">
                  <c:v>143.96847500000001</c:v>
                </c:pt>
                <c:pt idx="11126">
                  <c:v>143.86497499999999</c:v>
                </c:pt>
                <c:pt idx="11127">
                  <c:v>143.70488</c:v>
                </c:pt>
                <c:pt idx="11128">
                  <c:v>143.48623699999999</c:v>
                </c:pt>
                <c:pt idx="11129">
                  <c:v>143.32359299999999</c:v>
                </c:pt>
                <c:pt idx="11130">
                  <c:v>143.148788</c:v>
                </c:pt>
                <c:pt idx="11131">
                  <c:v>142.97257999999999</c:v>
                </c:pt>
                <c:pt idx="11132">
                  <c:v>142.71565200000001</c:v>
                </c:pt>
                <c:pt idx="11133">
                  <c:v>142.53178399999999</c:v>
                </c:pt>
                <c:pt idx="11134">
                  <c:v>142.41987599999999</c:v>
                </c:pt>
                <c:pt idx="11135">
                  <c:v>142.296997</c:v>
                </c:pt>
                <c:pt idx="11136">
                  <c:v>142.02981600000001</c:v>
                </c:pt>
                <c:pt idx="11137">
                  <c:v>141.88484199999999</c:v>
                </c:pt>
                <c:pt idx="11138">
                  <c:v>141.73715200000001</c:v>
                </c:pt>
                <c:pt idx="11139">
                  <c:v>141.60522499999999</c:v>
                </c:pt>
                <c:pt idx="11140">
                  <c:v>141.36056500000001</c:v>
                </c:pt>
                <c:pt idx="11141">
                  <c:v>141.15510599999999</c:v>
                </c:pt>
                <c:pt idx="11142">
                  <c:v>141.05894499999999</c:v>
                </c:pt>
                <c:pt idx="11143">
                  <c:v>140.84449799999999</c:v>
                </c:pt>
                <c:pt idx="11144">
                  <c:v>140.72035199999999</c:v>
                </c:pt>
                <c:pt idx="11145">
                  <c:v>140.53016700000001</c:v>
                </c:pt>
                <c:pt idx="11146">
                  <c:v>140.370575</c:v>
                </c:pt>
                <c:pt idx="11147">
                  <c:v>140.235367</c:v>
                </c:pt>
                <c:pt idx="11148">
                  <c:v>140.03872699999999</c:v>
                </c:pt>
                <c:pt idx="11149">
                  <c:v>139.83100899999999</c:v>
                </c:pt>
                <c:pt idx="11150">
                  <c:v>139.69293200000001</c:v>
                </c:pt>
                <c:pt idx="11151">
                  <c:v>139.524078</c:v>
                </c:pt>
                <c:pt idx="11152">
                  <c:v>139.36686700000001</c:v>
                </c:pt>
                <c:pt idx="11153">
                  <c:v>139.13459800000001</c:v>
                </c:pt>
                <c:pt idx="11154">
                  <c:v>138.960114</c:v>
                </c:pt>
                <c:pt idx="11155">
                  <c:v>138.82475299999999</c:v>
                </c:pt>
                <c:pt idx="11156">
                  <c:v>138.67569</c:v>
                </c:pt>
                <c:pt idx="11157">
                  <c:v>138.40481600000001</c:v>
                </c:pt>
                <c:pt idx="11158">
                  <c:v>138.20167499999999</c:v>
                </c:pt>
                <c:pt idx="11159">
                  <c:v>138.051682</c:v>
                </c:pt>
                <c:pt idx="11160">
                  <c:v>137.88685599999999</c:v>
                </c:pt>
                <c:pt idx="11161">
                  <c:v>137.76229900000001</c:v>
                </c:pt>
                <c:pt idx="11162">
                  <c:v>137.606796</c:v>
                </c:pt>
                <c:pt idx="11163">
                  <c:v>137.37377900000001</c:v>
                </c:pt>
                <c:pt idx="11164">
                  <c:v>137.259705</c:v>
                </c:pt>
                <c:pt idx="11165">
                  <c:v>137.054474</c:v>
                </c:pt>
                <c:pt idx="11166">
                  <c:v>136.92250100000001</c:v>
                </c:pt>
                <c:pt idx="11167">
                  <c:v>136.74272199999999</c:v>
                </c:pt>
                <c:pt idx="11168">
                  <c:v>136.59198000000001</c:v>
                </c:pt>
                <c:pt idx="11169">
                  <c:v>136.41949500000001</c:v>
                </c:pt>
                <c:pt idx="11170">
                  <c:v>136.23297099999999</c:v>
                </c:pt>
                <c:pt idx="11171">
                  <c:v>136.01788300000001</c:v>
                </c:pt>
                <c:pt idx="11172">
                  <c:v>135.89460800000001</c:v>
                </c:pt>
                <c:pt idx="11173">
                  <c:v>135.770172</c:v>
                </c:pt>
                <c:pt idx="11174">
                  <c:v>135.54440299999999</c:v>
                </c:pt>
                <c:pt idx="11175">
                  <c:v>135.29722599999999</c:v>
                </c:pt>
                <c:pt idx="11176">
                  <c:v>135.12820400000001</c:v>
                </c:pt>
                <c:pt idx="11177">
                  <c:v>134.994675</c:v>
                </c:pt>
                <c:pt idx="11178">
                  <c:v>134.77621500000001</c:v>
                </c:pt>
                <c:pt idx="11179">
                  <c:v>134.60659799999999</c:v>
                </c:pt>
                <c:pt idx="11180">
                  <c:v>134.49807699999999</c:v>
                </c:pt>
                <c:pt idx="11181">
                  <c:v>134.328171</c:v>
                </c:pt>
                <c:pt idx="11182">
                  <c:v>134.13630699999999</c:v>
                </c:pt>
                <c:pt idx="11183">
                  <c:v>133.98260500000001</c:v>
                </c:pt>
                <c:pt idx="11184">
                  <c:v>133.806366</c:v>
                </c:pt>
                <c:pt idx="11185">
                  <c:v>133.69216900000001</c:v>
                </c:pt>
                <c:pt idx="11186">
                  <c:v>133.487976</c:v>
                </c:pt>
                <c:pt idx="11187">
                  <c:v>133.29177899999999</c:v>
                </c:pt>
                <c:pt idx="11188">
                  <c:v>133.142303</c:v>
                </c:pt>
                <c:pt idx="11189">
                  <c:v>132.95594800000001</c:v>
                </c:pt>
                <c:pt idx="11190">
                  <c:v>132.78666699999999</c:v>
                </c:pt>
                <c:pt idx="11191">
                  <c:v>132.58686800000001</c:v>
                </c:pt>
                <c:pt idx="11192">
                  <c:v>132.39437899999999</c:v>
                </c:pt>
                <c:pt idx="11193">
                  <c:v>132.22418200000001</c:v>
                </c:pt>
                <c:pt idx="11194">
                  <c:v>132.097656</c:v>
                </c:pt>
                <c:pt idx="11195">
                  <c:v>131.90342699999999</c:v>
                </c:pt>
                <c:pt idx="11196">
                  <c:v>131.69996599999999</c:v>
                </c:pt>
                <c:pt idx="11197">
                  <c:v>131.564987</c:v>
                </c:pt>
                <c:pt idx="11198">
                  <c:v>131.36599699999999</c:v>
                </c:pt>
                <c:pt idx="11199">
                  <c:v>131.232178</c:v>
                </c:pt>
                <c:pt idx="11200">
                  <c:v>131.07981899999999</c:v>
                </c:pt>
                <c:pt idx="11201">
                  <c:v>130.88677999999999</c:v>
                </c:pt>
                <c:pt idx="11202">
                  <c:v>130.70901499999999</c:v>
                </c:pt>
                <c:pt idx="11203">
                  <c:v>130.461838</c:v>
                </c:pt>
                <c:pt idx="11204">
                  <c:v>130.34060700000001</c:v>
                </c:pt>
                <c:pt idx="11205">
                  <c:v>130.17269899999999</c:v>
                </c:pt>
                <c:pt idx="11206">
                  <c:v>130.03321800000001</c:v>
                </c:pt>
                <c:pt idx="11207">
                  <c:v>129.86874399999999</c:v>
                </c:pt>
                <c:pt idx="11208">
                  <c:v>129.706604</c:v>
                </c:pt>
                <c:pt idx="11209">
                  <c:v>129.522186</c:v>
                </c:pt>
                <c:pt idx="11210">
                  <c:v>129.352768</c:v>
                </c:pt>
                <c:pt idx="11211">
                  <c:v>129.150803</c:v>
                </c:pt>
                <c:pt idx="11212">
                  <c:v>128.99807699999999</c:v>
                </c:pt>
                <c:pt idx="11213">
                  <c:v>128.860229</c:v>
                </c:pt>
                <c:pt idx="11214">
                  <c:v>128.64328</c:v>
                </c:pt>
                <c:pt idx="11215">
                  <c:v>128.45030199999999</c:v>
                </c:pt>
                <c:pt idx="11216">
                  <c:v>128.349457</c:v>
                </c:pt>
                <c:pt idx="11217">
                  <c:v>128.08663899999999</c:v>
                </c:pt>
                <c:pt idx="11218">
                  <c:v>127.95304899999999</c:v>
                </c:pt>
                <c:pt idx="11219">
                  <c:v>127.827789</c:v>
                </c:pt>
                <c:pt idx="11220">
                  <c:v>127.65016199999999</c:v>
                </c:pt>
                <c:pt idx="11221">
                  <c:v>127.43296100000001</c:v>
                </c:pt>
                <c:pt idx="11222">
                  <c:v>127.256393</c:v>
                </c:pt>
                <c:pt idx="11223">
                  <c:v>127.147362</c:v>
                </c:pt>
                <c:pt idx="11224">
                  <c:v>126.968521</c:v>
                </c:pt>
                <c:pt idx="11225">
                  <c:v>126.82517199999999</c:v>
                </c:pt>
                <c:pt idx="11226">
                  <c:v>126.645287</c:v>
                </c:pt>
                <c:pt idx="11227">
                  <c:v>126.403885</c:v>
                </c:pt>
                <c:pt idx="11228">
                  <c:v>126.273735</c:v>
                </c:pt>
                <c:pt idx="11229">
                  <c:v>126.048317</c:v>
                </c:pt>
                <c:pt idx="11230">
                  <c:v>125.88024900000001</c:v>
                </c:pt>
                <c:pt idx="11231">
                  <c:v>125.74897799999999</c:v>
                </c:pt>
                <c:pt idx="11232">
                  <c:v>125.57585899999999</c:v>
                </c:pt>
                <c:pt idx="11233">
                  <c:v>125.385628</c:v>
                </c:pt>
                <c:pt idx="11234">
                  <c:v>125.216385</c:v>
                </c:pt>
                <c:pt idx="11235">
                  <c:v>125.03321800000001</c:v>
                </c:pt>
                <c:pt idx="11236">
                  <c:v>124.89649199999999</c:v>
                </c:pt>
                <c:pt idx="11237">
                  <c:v>124.66005699999999</c:v>
                </c:pt>
                <c:pt idx="11238">
                  <c:v>124.475662</c:v>
                </c:pt>
                <c:pt idx="11239">
                  <c:v>124.348328</c:v>
                </c:pt>
                <c:pt idx="11240">
                  <c:v>124.139656</c:v>
                </c:pt>
                <c:pt idx="11241">
                  <c:v>124.00753</c:v>
                </c:pt>
                <c:pt idx="11242">
                  <c:v>123.83194</c:v>
                </c:pt>
                <c:pt idx="11243">
                  <c:v>123.692635</c:v>
                </c:pt>
                <c:pt idx="11244">
                  <c:v>123.53834500000001</c:v>
                </c:pt>
                <c:pt idx="11245">
                  <c:v>123.302162</c:v>
                </c:pt>
                <c:pt idx="11246">
                  <c:v>123.17486599999999</c:v>
                </c:pt>
                <c:pt idx="11247">
                  <c:v>122.980988</c:v>
                </c:pt>
                <c:pt idx="11248">
                  <c:v>122.777939</c:v>
                </c:pt>
                <c:pt idx="11249">
                  <c:v>122.629074</c:v>
                </c:pt>
                <c:pt idx="11250">
                  <c:v>122.467651</c:v>
                </c:pt>
                <c:pt idx="11251">
                  <c:v>122.268974</c:v>
                </c:pt>
                <c:pt idx="11252">
                  <c:v>122.127876</c:v>
                </c:pt>
                <c:pt idx="11253">
                  <c:v>121.974113</c:v>
                </c:pt>
                <c:pt idx="11254">
                  <c:v>121.760803</c:v>
                </c:pt>
                <c:pt idx="11255">
                  <c:v>121.58569300000001</c:v>
                </c:pt>
                <c:pt idx="11256">
                  <c:v>121.42646000000001</c:v>
                </c:pt>
                <c:pt idx="11257">
                  <c:v>121.243668</c:v>
                </c:pt>
                <c:pt idx="11258">
                  <c:v>121.125778</c:v>
                </c:pt>
                <c:pt idx="11259">
                  <c:v>120.874245</c:v>
                </c:pt>
                <c:pt idx="11260">
                  <c:v>120.76636499999999</c:v>
                </c:pt>
                <c:pt idx="11261">
                  <c:v>120.51490800000001</c:v>
                </c:pt>
                <c:pt idx="11262">
                  <c:v>120.38110399999999</c:v>
                </c:pt>
                <c:pt idx="11263">
                  <c:v>120.241463</c:v>
                </c:pt>
                <c:pt idx="11264">
                  <c:v>120.007423</c:v>
                </c:pt>
                <c:pt idx="11265">
                  <c:v>119.89033499999999</c:v>
                </c:pt>
                <c:pt idx="11266">
                  <c:v>119.673737</c:v>
                </c:pt>
                <c:pt idx="11267">
                  <c:v>119.54097</c:v>
                </c:pt>
                <c:pt idx="11268">
                  <c:v>119.344086</c:v>
                </c:pt>
                <c:pt idx="11269">
                  <c:v>119.233749</c:v>
                </c:pt>
                <c:pt idx="11270">
                  <c:v>119.015129</c:v>
                </c:pt>
                <c:pt idx="11271">
                  <c:v>118.829521</c:v>
                </c:pt>
                <c:pt idx="11272">
                  <c:v>118.67025</c:v>
                </c:pt>
                <c:pt idx="11273">
                  <c:v>118.489479</c:v>
                </c:pt>
                <c:pt idx="11274">
                  <c:v>118.327827</c:v>
                </c:pt>
                <c:pt idx="11275">
                  <c:v>118.17248499999999</c:v>
                </c:pt>
                <c:pt idx="11276">
                  <c:v>118.03237900000001</c:v>
                </c:pt>
                <c:pt idx="11277">
                  <c:v>117.86145</c:v>
                </c:pt>
                <c:pt idx="11278">
                  <c:v>117.689201</c:v>
                </c:pt>
                <c:pt idx="11279">
                  <c:v>117.506607</c:v>
                </c:pt>
                <c:pt idx="11280">
                  <c:v>117.33345799999999</c:v>
                </c:pt>
                <c:pt idx="11281">
                  <c:v>117.183769</c:v>
                </c:pt>
                <c:pt idx="11282">
                  <c:v>117.03497299999999</c:v>
                </c:pt>
                <c:pt idx="11283">
                  <c:v>116.804039</c:v>
                </c:pt>
                <c:pt idx="11284">
                  <c:v>116.667244</c:v>
                </c:pt>
                <c:pt idx="11285">
                  <c:v>116.522728</c:v>
                </c:pt>
                <c:pt idx="11286">
                  <c:v>116.290909</c:v>
                </c:pt>
                <c:pt idx="11287">
                  <c:v>116.17222599999999</c:v>
                </c:pt>
                <c:pt idx="11288">
                  <c:v>116.02625999999999</c:v>
                </c:pt>
                <c:pt idx="11289">
                  <c:v>115.805588</c:v>
                </c:pt>
                <c:pt idx="11290">
                  <c:v>115.6661</c:v>
                </c:pt>
                <c:pt idx="11291">
                  <c:v>115.464821</c:v>
                </c:pt>
                <c:pt idx="11292">
                  <c:v>115.31719200000001</c:v>
                </c:pt>
                <c:pt idx="11293">
                  <c:v>115.16514599999999</c:v>
                </c:pt>
                <c:pt idx="11294">
                  <c:v>115.050743</c:v>
                </c:pt>
                <c:pt idx="11295">
                  <c:v>114.85443100000001</c:v>
                </c:pt>
                <c:pt idx="11296">
                  <c:v>114.65546399999999</c:v>
                </c:pt>
                <c:pt idx="11297">
                  <c:v>114.51958500000001</c:v>
                </c:pt>
                <c:pt idx="11298">
                  <c:v>114.347336</c:v>
                </c:pt>
                <c:pt idx="11299">
                  <c:v>114.114807</c:v>
                </c:pt>
                <c:pt idx="11300">
                  <c:v>113.98009500000001</c:v>
                </c:pt>
                <c:pt idx="11301">
                  <c:v>113.819267</c:v>
                </c:pt>
                <c:pt idx="11302">
                  <c:v>113.680626</c:v>
                </c:pt>
                <c:pt idx="11303">
                  <c:v>113.49906900000001</c:v>
                </c:pt>
                <c:pt idx="11304">
                  <c:v>113.324532</c:v>
                </c:pt>
                <c:pt idx="11305">
                  <c:v>113.17189</c:v>
                </c:pt>
                <c:pt idx="11306">
                  <c:v>112.995842</c:v>
                </c:pt>
                <c:pt idx="11307">
                  <c:v>112.785431</c:v>
                </c:pt>
                <c:pt idx="11308">
                  <c:v>112.610893</c:v>
                </c:pt>
                <c:pt idx="11309">
                  <c:v>112.53755200000001</c:v>
                </c:pt>
                <c:pt idx="11310">
                  <c:v>112.366615</c:v>
                </c:pt>
                <c:pt idx="11311">
                  <c:v>112.19098700000001</c:v>
                </c:pt>
                <c:pt idx="11312">
                  <c:v>112.012154</c:v>
                </c:pt>
                <c:pt idx="11313">
                  <c:v>111.884163</c:v>
                </c:pt>
                <c:pt idx="11314">
                  <c:v>111.738846</c:v>
                </c:pt>
                <c:pt idx="11315">
                  <c:v>111.576622</c:v>
                </c:pt>
                <c:pt idx="11316">
                  <c:v>111.401169</c:v>
                </c:pt>
                <c:pt idx="11317">
                  <c:v>111.18929300000001</c:v>
                </c:pt>
                <c:pt idx="11318">
                  <c:v>110.961922</c:v>
                </c:pt>
                <c:pt idx="11319">
                  <c:v>110.825333</c:v>
                </c:pt>
                <c:pt idx="11320">
                  <c:v>110.711433</c:v>
                </c:pt>
                <c:pt idx="11321">
                  <c:v>110.509888</c:v>
                </c:pt>
                <c:pt idx="11322">
                  <c:v>110.376884</c:v>
                </c:pt>
                <c:pt idx="11323">
                  <c:v>110.18742399999999</c:v>
                </c:pt>
                <c:pt idx="11324">
                  <c:v>110.046814</c:v>
                </c:pt>
                <c:pt idx="11325">
                  <c:v>109.865379</c:v>
                </c:pt>
                <c:pt idx="11326">
                  <c:v>109.726074</c:v>
                </c:pt>
                <c:pt idx="11327">
                  <c:v>109.533203</c:v>
                </c:pt>
                <c:pt idx="11328">
                  <c:v>109.400192</c:v>
                </c:pt>
                <c:pt idx="11329">
                  <c:v>109.185013</c:v>
                </c:pt>
                <c:pt idx="11330">
                  <c:v>108.97837800000001</c:v>
                </c:pt>
                <c:pt idx="11331">
                  <c:v>108.870796</c:v>
                </c:pt>
                <c:pt idx="11332">
                  <c:v>108.70528400000001</c:v>
                </c:pt>
                <c:pt idx="11333">
                  <c:v>108.502151</c:v>
                </c:pt>
                <c:pt idx="11334">
                  <c:v>108.416122</c:v>
                </c:pt>
                <c:pt idx="11335">
                  <c:v>108.24045599999999</c:v>
                </c:pt>
                <c:pt idx="11336">
                  <c:v>108.09335299999999</c:v>
                </c:pt>
                <c:pt idx="11337">
                  <c:v>107.963493</c:v>
                </c:pt>
                <c:pt idx="11338">
                  <c:v>107.783417</c:v>
                </c:pt>
                <c:pt idx="11339">
                  <c:v>107.611076</c:v>
                </c:pt>
                <c:pt idx="11340">
                  <c:v>107.43016799999999</c:v>
                </c:pt>
                <c:pt idx="11341">
                  <c:v>107.25985</c:v>
                </c:pt>
                <c:pt idx="11342">
                  <c:v>107.13408699999999</c:v>
                </c:pt>
                <c:pt idx="11343">
                  <c:v>106.952049</c:v>
                </c:pt>
                <c:pt idx="11344">
                  <c:v>106.751335</c:v>
                </c:pt>
                <c:pt idx="11345">
                  <c:v>106.58519699999999</c:v>
                </c:pt>
                <c:pt idx="11346">
                  <c:v>106.40171100000001</c:v>
                </c:pt>
                <c:pt idx="11347">
                  <c:v>106.302582</c:v>
                </c:pt>
                <c:pt idx="11348">
                  <c:v>106.148605</c:v>
                </c:pt>
                <c:pt idx="11349">
                  <c:v>105.995491</c:v>
                </c:pt>
                <c:pt idx="11350">
                  <c:v>105.740402</c:v>
                </c:pt>
                <c:pt idx="11351">
                  <c:v>105.60536999999999</c:v>
                </c:pt>
                <c:pt idx="11352">
                  <c:v>105.472466</c:v>
                </c:pt>
                <c:pt idx="11353">
                  <c:v>105.299385</c:v>
                </c:pt>
                <c:pt idx="11354">
                  <c:v>105.10829200000001</c:v>
                </c:pt>
                <c:pt idx="11355">
                  <c:v>104.924576</c:v>
                </c:pt>
                <c:pt idx="11356">
                  <c:v>104.801102</c:v>
                </c:pt>
                <c:pt idx="11357">
                  <c:v>104.603416</c:v>
                </c:pt>
                <c:pt idx="11358">
                  <c:v>104.402672</c:v>
                </c:pt>
                <c:pt idx="11359">
                  <c:v>104.301315</c:v>
                </c:pt>
                <c:pt idx="11360">
                  <c:v>104.168144</c:v>
                </c:pt>
                <c:pt idx="11361">
                  <c:v>103.927361</c:v>
                </c:pt>
                <c:pt idx="11362">
                  <c:v>103.811401</c:v>
                </c:pt>
                <c:pt idx="11363">
                  <c:v>103.676941</c:v>
                </c:pt>
                <c:pt idx="11364">
                  <c:v>103.507462</c:v>
                </c:pt>
                <c:pt idx="11365">
                  <c:v>103.36505099999999</c:v>
                </c:pt>
                <c:pt idx="11366">
                  <c:v>103.17041</c:v>
                </c:pt>
                <c:pt idx="11367">
                  <c:v>103.01693</c:v>
                </c:pt>
                <c:pt idx="11368">
                  <c:v>102.852806</c:v>
                </c:pt>
                <c:pt idx="11369">
                  <c:v>102.62447400000001</c:v>
                </c:pt>
                <c:pt idx="11370">
                  <c:v>102.526009</c:v>
                </c:pt>
                <c:pt idx="11371">
                  <c:v>102.28675800000001</c:v>
                </c:pt>
                <c:pt idx="11372">
                  <c:v>102.135414</c:v>
                </c:pt>
                <c:pt idx="11373">
                  <c:v>102.014656</c:v>
                </c:pt>
                <c:pt idx="11374">
                  <c:v>101.865883</c:v>
                </c:pt>
                <c:pt idx="11375">
                  <c:v>101.70386499999999</c:v>
                </c:pt>
                <c:pt idx="11376">
                  <c:v>101.528374</c:v>
                </c:pt>
                <c:pt idx="11377">
                  <c:v>101.359978</c:v>
                </c:pt>
                <c:pt idx="11378">
                  <c:v>101.16217</c:v>
                </c:pt>
                <c:pt idx="11379">
                  <c:v>100.997597</c:v>
                </c:pt>
                <c:pt idx="11380">
                  <c:v>100.836456</c:v>
                </c:pt>
                <c:pt idx="11381">
                  <c:v>100.615295</c:v>
                </c:pt>
                <c:pt idx="11382">
                  <c:v>100.463211</c:v>
                </c:pt>
                <c:pt idx="11383">
                  <c:v>100.307152</c:v>
                </c:pt>
                <c:pt idx="11384">
                  <c:v>100.143631</c:v>
                </c:pt>
                <c:pt idx="11385">
                  <c:v>100.01944</c:v>
                </c:pt>
                <c:pt idx="11386">
                  <c:v>99.837837199999996</c:v>
                </c:pt>
                <c:pt idx="11387">
                  <c:v>99.6528931</c:v>
                </c:pt>
                <c:pt idx="11388">
                  <c:v>99.487915000000001</c:v>
                </c:pt>
                <c:pt idx="11389">
                  <c:v>99.308494600000003</c:v>
                </c:pt>
                <c:pt idx="11390">
                  <c:v>99.145797700000003</c:v>
                </c:pt>
                <c:pt idx="11391">
                  <c:v>98.9862976</c:v>
                </c:pt>
                <c:pt idx="11392">
                  <c:v>98.820297199999999</c:v>
                </c:pt>
                <c:pt idx="11393">
                  <c:v>98.689094499999996</c:v>
                </c:pt>
                <c:pt idx="11394">
                  <c:v>98.462295499999996</c:v>
                </c:pt>
                <c:pt idx="11395">
                  <c:v>98.286315900000005</c:v>
                </c:pt>
                <c:pt idx="11396">
                  <c:v>98.171409600000004</c:v>
                </c:pt>
                <c:pt idx="11397">
                  <c:v>98.001251199999999</c:v>
                </c:pt>
                <c:pt idx="11398">
                  <c:v>97.793205299999997</c:v>
                </c:pt>
                <c:pt idx="11399">
                  <c:v>97.634063699999999</c:v>
                </c:pt>
                <c:pt idx="11400">
                  <c:v>97.494377099999994</c:v>
                </c:pt>
                <c:pt idx="11401">
                  <c:v>97.253143300000005</c:v>
                </c:pt>
                <c:pt idx="11402">
                  <c:v>97.175651599999995</c:v>
                </c:pt>
                <c:pt idx="11403">
                  <c:v>96.982933000000003</c:v>
                </c:pt>
                <c:pt idx="11404">
                  <c:v>96.811012300000002</c:v>
                </c:pt>
                <c:pt idx="11405">
                  <c:v>96.657508899999996</c:v>
                </c:pt>
                <c:pt idx="11406">
                  <c:v>96.5185776</c:v>
                </c:pt>
                <c:pt idx="11407">
                  <c:v>96.288345300000003</c:v>
                </c:pt>
                <c:pt idx="11408">
                  <c:v>96.164688100000006</c:v>
                </c:pt>
                <c:pt idx="11409">
                  <c:v>96.033248900000004</c:v>
                </c:pt>
                <c:pt idx="11410">
                  <c:v>95.8282928</c:v>
                </c:pt>
                <c:pt idx="11411">
                  <c:v>95.662811300000001</c:v>
                </c:pt>
                <c:pt idx="11412">
                  <c:v>95.481735200000003</c:v>
                </c:pt>
                <c:pt idx="11413">
                  <c:v>95.377975500000005</c:v>
                </c:pt>
                <c:pt idx="11414">
                  <c:v>95.203910800000003</c:v>
                </c:pt>
                <c:pt idx="11415">
                  <c:v>95.042846699999998</c:v>
                </c:pt>
                <c:pt idx="11416">
                  <c:v>94.873619099999999</c:v>
                </c:pt>
                <c:pt idx="11417">
                  <c:v>94.695373500000002</c:v>
                </c:pt>
                <c:pt idx="11418">
                  <c:v>94.564514200000005</c:v>
                </c:pt>
                <c:pt idx="11419">
                  <c:v>94.348480199999997</c:v>
                </c:pt>
                <c:pt idx="11420">
                  <c:v>94.158798200000007</c:v>
                </c:pt>
                <c:pt idx="11421">
                  <c:v>94.031677200000004</c:v>
                </c:pt>
                <c:pt idx="11422">
                  <c:v>93.891655</c:v>
                </c:pt>
                <c:pt idx="11423">
                  <c:v>93.702987699999994</c:v>
                </c:pt>
                <c:pt idx="11424">
                  <c:v>93.499252299999995</c:v>
                </c:pt>
                <c:pt idx="11425">
                  <c:v>93.366615300000007</c:v>
                </c:pt>
                <c:pt idx="11426">
                  <c:v>93.205810499999998</c:v>
                </c:pt>
                <c:pt idx="11427">
                  <c:v>93.058875999999998</c:v>
                </c:pt>
                <c:pt idx="11428">
                  <c:v>92.886917100000005</c:v>
                </c:pt>
                <c:pt idx="11429">
                  <c:v>92.727012599999995</c:v>
                </c:pt>
                <c:pt idx="11430">
                  <c:v>92.583450299999996</c:v>
                </c:pt>
                <c:pt idx="11431">
                  <c:v>92.432632400000003</c:v>
                </c:pt>
                <c:pt idx="11432">
                  <c:v>92.266815199999996</c:v>
                </c:pt>
                <c:pt idx="11433">
                  <c:v>92.090904199999997</c:v>
                </c:pt>
                <c:pt idx="11434">
                  <c:v>91.911758399999997</c:v>
                </c:pt>
                <c:pt idx="11435">
                  <c:v>91.754013099999995</c:v>
                </c:pt>
                <c:pt idx="11436">
                  <c:v>91.570701600000007</c:v>
                </c:pt>
                <c:pt idx="11437">
                  <c:v>91.438041699999999</c:v>
                </c:pt>
                <c:pt idx="11438">
                  <c:v>91.221069299999996</c:v>
                </c:pt>
                <c:pt idx="11439">
                  <c:v>91.070137000000003</c:v>
                </c:pt>
                <c:pt idx="11440">
                  <c:v>90.939926099999994</c:v>
                </c:pt>
                <c:pt idx="11441">
                  <c:v>90.808273299999996</c:v>
                </c:pt>
                <c:pt idx="11442">
                  <c:v>90.596130400000007</c:v>
                </c:pt>
                <c:pt idx="11443">
                  <c:v>90.448730499999996</c:v>
                </c:pt>
                <c:pt idx="11444">
                  <c:v>90.277450599999995</c:v>
                </c:pt>
                <c:pt idx="11445">
                  <c:v>90.134170499999996</c:v>
                </c:pt>
                <c:pt idx="11446">
                  <c:v>89.995971699999998</c:v>
                </c:pt>
                <c:pt idx="11447">
                  <c:v>89.866805999999997</c:v>
                </c:pt>
                <c:pt idx="11448">
                  <c:v>89.705734300000003</c:v>
                </c:pt>
                <c:pt idx="11449">
                  <c:v>89.519233700000001</c:v>
                </c:pt>
                <c:pt idx="11450">
                  <c:v>89.361755400000007</c:v>
                </c:pt>
                <c:pt idx="11451">
                  <c:v>89.217674299999999</c:v>
                </c:pt>
                <c:pt idx="11452">
                  <c:v>89.013618500000007</c:v>
                </c:pt>
                <c:pt idx="11453">
                  <c:v>88.866371200000003</c:v>
                </c:pt>
                <c:pt idx="11454">
                  <c:v>88.686912500000005</c:v>
                </c:pt>
                <c:pt idx="11455">
                  <c:v>88.557891799999993</c:v>
                </c:pt>
                <c:pt idx="11456">
                  <c:v>88.398055999999997</c:v>
                </c:pt>
                <c:pt idx="11457">
                  <c:v>88.298782299999999</c:v>
                </c:pt>
                <c:pt idx="11458">
                  <c:v>88.101936300000006</c:v>
                </c:pt>
                <c:pt idx="11459">
                  <c:v>87.891197199999993</c:v>
                </c:pt>
                <c:pt idx="11460">
                  <c:v>87.768219000000002</c:v>
                </c:pt>
                <c:pt idx="11461">
                  <c:v>87.579109200000005</c:v>
                </c:pt>
                <c:pt idx="11462">
                  <c:v>87.433090199999995</c:v>
                </c:pt>
                <c:pt idx="11463">
                  <c:v>87.275711099999995</c:v>
                </c:pt>
                <c:pt idx="11464">
                  <c:v>87.101722699999996</c:v>
                </c:pt>
                <c:pt idx="11465">
                  <c:v>86.962959299999994</c:v>
                </c:pt>
                <c:pt idx="11466">
                  <c:v>86.827522299999998</c:v>
                </c:pt>
                <c:pt idx="11467">
                  <c:v>86.665069599999995</c:v>
                </c:pt>
                <c:pt idx="11468">
                  <c:v>86.508232100000001</c:v>
                </c:pt>
                <c:pt idx="11469">
                  <c:v>86.369979900000004</c:v>
                </c:pt>
                <c:pt idx="11470">
                  <c:v>86.203979500000003</c:v>
                </c:pt>
                <c:pt idx="11471">
                  <c:v>86.054016099999998</c:v>
                </c:pt>
                <c:pt idx="11472">
                  <c:v>85.8974762</c:v>
                </c:pt>
                <c:pt idx="11473">
                  <c:v>85.712692300000001</c:v>
                </c:pt>
                <c:pt idx="11474">
                  <c:v>85.551841699999997</c:v>
                </c:pt>
                <c:pt idx="11475">
                  <c:v>85.402694699999998</c:v>
                </c:pt>
                <c:pt idx="11476">
                  <c:v>85.214164699999998</c:v>
                </c:pt>
                <c:pt idx="11477">
                  <c:v>85.072013900000002</c:v>
                </c:pt>
                <c:pt idx="11478">
                  <c:v>84.909233099999994</c:v>
                </c:pt>
                <c:pt idx="11479">
                  <c:v>84.748954800000007</c:v>
                </c:pt>
                <c:pt idx="11480">
                  <c:v>84.554069499999997</c:v>
                </c:pt>
                <c:pt idx="11481">
                  <c:v>84.409408600000006</c:v>
                </c:pt>
                <c:pt idx="11482">
                  <c:v>84.260902400000006</c:v>
                </c:pt>
                <c:pt idx="11483">
                  <c:v>84.126960800000006</c:v>
                </c:pt>
                <c:pt idx="11484">
                  <c:v>83.980979899999994</c:v>
                </c:pt>
                <c:pt idx="11485">
                  <c:v>83.830780000000004</c:v>
                </c:pt>
                <c:pt idx="11486">
                  <c:v>83.628471399999995</c:v>
                </c:pt>
                <c:pt idx="11487">
                  <c:v>83.448471100000006</c:v>
                </c:pt>
                <c:pt idx="11488">
                  <c:v>83.338607800000005</c:v>
                </c:pt>
                <c:pt idx="11489">
                  <c:v>83.213279700000001</c:v>
                </c:pt>
                <c:pt idx="11490">
                  <c:v>83.042991599999993</c:v>
                </c:pt>
                <c:pt idx="11491">
                  <c:v>82.870956399999997</c:v>
                </c:pt>
                <c:pt idx="11492">
                  <c:v>82.722518899999997</c:v>
                </c:pt>
                <c:pt idx="11493">
                  <c:v>82.5380325</c:v>
                </c:pt>
                <c:pt idx="11494">
                  <c:v>82.377220199999996</c:v>
                </c:pt>
                <c:pt idx="11495">
                  <c:v>82.216224699999998</c:v>
                </c:pt>
                <c:pt idx="11496">
                  <c:v>82.055755599999998</c:v>
                </c:pt>
                <c:pt idx="11497">
                  <c:v>81.917991599999993</c:v>
                </c:pt>
                <c:pt idx="11498">
                  <c:v>81.783264200000005</c:v>
                </c:pt>
                <c:pt idx="11499">
                  <c:v>81.640838599999995</c:v>
                </c:pt>
                <c:pt idx="11500">
                  <c:v>81.444801299999995</c:v>
                </c:pt>
                <c:pt idx="11501">
                  <c:v>81.307601899999995</c:v>
                </c:pt>
                <c:pt idx="11502">
                  <c:v>81.134094200000007</c:v>
                </c:pt>
                <c:pt idx="11503">
                  <c:v>80.9958496</c:v>
                </c:pt>
                <c:pt idx="11504">
                  <c:v>80.842918400000002</c:v>
                </c:pt>
                <c:pt idx="11505">
                  <c:v>80.704048200000003</c:v>
                </c:pt>
                <c:pt idx="11506">
                  <c:v>80.543777500000004</c:v>
                </c:pt>
                <c:pt idx="11507">
                  <c:v>80.377906800000005</c:v>
                </c:pt>
                <c:pt idx="11508">
                  <c:v>80.223953199999997</c:v>
                </c:pt>
                <c:pt idx="11509">
                  <c:v>80.089408899999995</c:v>
                </c:pt>
                <c:pt idx="11510">
                  <c:v>79.910430899999994</c:v>
                </c:pt>
                <c:pt idx="11511">
                  <c:v>79.772048999999996</c:v>
                </c:pt>
                <c:pt idx="11512">
                  <c:v>79.630401599999999</c:v>
                </c:pt>
                <c:pt idx="11513">
                  <c:v>79.496353099999993</c:v>
                </c:pt>
                <c:pt idx="11514">
                  <c:v>79.322059600000003</c:v>
                </c:pt>
                <c:pt idx="11515">
                  <c:v>79.178344699999997</c:v>
                </c:pt>
                <c:pt idx="11516">
                  <c:v>79.0085373</c:v>
                </c:pt>
                <c:pt idx="11517">
                  <c:v>78.836212200000006</c:v>
                </c:pt>
                <c:pt idx="11518">
                  <c:v>78.669509899999994</c:v>
                </c:pt>
                <c:pt idx="11519">
                  <c:v>78.521507299999996</c:v>
                </c:pt>
                <c:pt idx="11520">
                  <c:v>78.389480599999999</c:v>
                </c:pt>
                <c:pt idx="11521">
                  <c:v>78.224533100000002</c:v>
                </c:pt>
                <c:pt idx="11522">
                  <c:v>78.091430700000004</c:v>
                </c:pt>
                <c:pt idx="11523">
                  <c:v>77.948051500000005</c:v>
                </c:pt>
                <c:pt idx="11524">
                  <c:v>77.782020599999996</c:v>
                </c:pt>
                <c:pt idx="11525">
                  <c:v>77.626884500000003</c:v>
                </c:pt>
                <c:pt idx="11526">
                  <c:v>77.473465000000004</c:v>
                </c:pt>
                <c:pt idx="11527">
                  <c:v>77.314231899999996</c:v>
                </c:pt>
                <c:pt idx="11528">
                  <c:v>77.151954700000005</c:v>
                </c:pt>
                <c:pt idx="11529">
                  <c:v>76.999801599999998</c:v>
                </c:pt>
                <c:pt idx="11530">
                  <c:v>76.848182699999995</c:v>
                </c:pt>
                <c:pt idx="11531">
                  <c:v>76.668815600000002</c:v>
                </c:pt>
                <c:pt idx="11532">
                  <c:v>76.534309399999998</c:v>
                </c:pt>
                <c:pt idx="11533">
                  <c:v>76.381263700000005</c:v>
                </c:pt>
                <c:pt idx="11534">
                  <c:v>76.256691000000004</c:v>
                </c:pt>
                <c:pt idx="11535">
                  <c:v>76.087303199999994</c:v>
                </c:pt>
                <c:pt idx="11536">
                  <c:v>75.959671</c:v>
                </c:pt>
                <c:pt idx="11537">
                  <c:v>75.798232999999996</c:v>
                </c:pt>
                <c:pt idx="11538">
                  <c:v>75.615737899999999</c:v>
                </c:pt>
                <c:pt idx="11539">
                  <c:v>75.472061199999999</c:v>
                </c:pt>
                <c:pt idx="11540">
                  <c:v>75.337844799999999</c:v>
                </c:pt>
                <c:pt idx="11541">
                  <c:v>75.178802500000003</c:v>
                </c:pt>
                <c:pt idx="11542">
                  <c:v>75.008857699999993</c:v>
                </c:pt>
                <c:pt idx="11543">
                  <c:v>74.846038800000002</c:v>
                </c:pt>
                <c:pt idx="11544">
                  <c:v>74.695228599999993</c:v>
                </c:pt>
                <c:pt idx="11545">
                  <c:v>74.550201400000006</c:v>
                </c:pt>
                <c:pt idx="11546">
                  <c:v>74.396064800000005</c:v>
                </c:pt>
                <c:pt idx="11547">
                  <c:v>74.234619100000003</c:v>
                </c:pt>
                <c:pt idx="11548">
                  <c:v>74.077308700000003</c:v>
                </c:pt>
                <c:pt idx="11549">
                  <c:v>73.914268500000006</c:v>
                </c:pt>
                <c:pt idx="11550">
                  <c:v>73.754089399999998</c:v>
                </c:pt>
                <c:pt idx="11551">
                  <c:v>73.595779399999998</c:v>
                </c:pt>
                <c:pt idx="11552">
                  <c:v>73.449874899999998</c:v>
                </c:pt>
                <c:pt idx="11553">
                  <c:v>73.296913099999998</c:v>
                </c:pt>
                <c:pt idx="11554">
                  <c:v>73.135604900000004</c:v>
                </c:pt>
                <c:pt idx="11555">
                  <c:v>72.988006600000006</c:v>
                </c:pt>
                <c:pt idx="11556">
                  <c:v>72.812293999999994</c:v>
                </c:pt>
                <c:pt idx="11557">
                  <c:v>72.674614000000005</c:v>
                </c:pt>
                <c:pt idx="11558">
                  <c:v>72.5347443</c:v>
                </c:pt>
                <c:pt idx="11559">
                  <c:v>72.369186400000004</c:v>
                </c:pt>
                <c:pt idx="11560">
                  <c:v>72.196632399999999</c:v>
                </c:pt>
                <c:pt idx="11561">
                  <c:v>72.090675399999995</c:v>
                </c:pt>
                <c:pt idx="11562">
                  <c:v>71.951469399999993</c:v>
                </c:pt>
                <c:pt idx="11563">
                  <c:v>71.781097399999993</c:v>
                </c:pt>
                <c:pt idx="11564">
                  <c:v>71.607376099999996</c:v>
                </c:pt>
                <c:pt idx="11565">
                  <c:v>71.474540700000006</c:v>
                </c:pt>
                <c:pt idx="11566">
                  <c:v>71.270347599999994</c:v>
                </c:pt>
                <c:pt idx="11567">
                  <c:v>71.137245199999995</c:v>
                </c:pt>
                <c:pt idx="11568">
                  <c:v>71.007415800000004</c:v>
                </c:pt>
                <c:pt idx="11569">
                  <c:v>70.837936400000004</c:v>
                </c:pt>
                <c:pt idx="11570">
                  <c:v>70.711311300000006</c:v>
                </c:pt>
                <c:pt idx="11571">
                  <c:v>70.555534399999999</c:v>
                </c:pt>
                <c:pt idx="11572">
                  <c:v>70.397460899999999</c:v>
                </c:pt>
                <c:pt idx="11573">
                  <c:v>70.209129300000001</c:v>
                </c:pt>
                <c:pt idx="11574">
                  <c:v>70.104225200000002</c:v>
                </c:pt>
                <c:pt idx="11575">
                  <c:v>69.922645599999996</c:v>
                </c:pt>
                <c:pt idx="11576">
                  <c:v>69.7554169</c:v>
                </c:pt>
                <c:pt idx="11577">
                  <c:v>69.6046829</c:v>
                </c:pt>
                <c:pt idx="11578">
                  <c:v>69.454986599999998</c:v>
                </c:pt>
                <c:pt idx="11579">
                  <c:v>69.295310999999998</c:v>
                </c:pt>
                <c:pt idx="11580">
                  <c:v>69.150268600000004</c:v>
                </c:pt>
                <c:pt idx="11581">
                  <c:v>69.010749799999999</c:v>
                </c:pt>
                <c:pt idx="11582">
                  <c:v>68.817466699999997</c:v>
                </c:pt>
                <c:pt idx="11583">
                  <c:v>68.643646200000006</c:v>
                </c:pt>
                <c:pt idx="11584">
                  <c:v>68.492782599999998</c:v>
                </c:pt>
                <c:pt idx="11585">
                  <c:v>68.393348700000004</c:v>
                </c:pt>
                <c:pt idx="11586">
                  <c:v>68.224662800000004</c:v>
                </c:pt>
                <c:pt idx="11587">
                  <c:v>68.048461900000007</c:v>
                </c:pt>
                <c:pt idx="11588">
                  <c:v>67.909385700000001</c:v>
                </c:pt>
                <c:pt idx="11589">
                  <c:v>67.767913800000002</c:v>
                </c:pt>
                <c:pt idx="11590">
                  <c:v>67.616111799999999</c:v>
                </c:pt>
                <c:pt idx="11591">
                  <c:v>67.454063399999995</c:v>
                </c:pt>
                <c:pt idx="11592">
                  <c:v>67.309112499999998</c:v>
                </c:pt>
                <c:pt idx="11593">
                  <c:v>67.167259200000004</c:v>
                </c:pt>
                <c:pt idx="11594">
                  <c:v>67.027954100000002</c:v>
                </c:pt>
                <c:pt idx="11595">
                  <c:v>66.875129700000002</c:v>
                </c:pt>
                <c:pt idx="11596">
                  <c:v>66.699119600000003</c:v>
                </c:pt>
                <c:pt idx="11597">
                  <c:v>66.575912500000001</c:v>
                </c:pt>
                <c:pt idx="11598">
                  <c:v>66.401809700000001</c:v>
                </c:pt>
                <c:pt idx="11599">
                  <c:v>66.239921600000002</c:v>
                </c:pt>
                <c:pt idx="11600">
                  <c:v>66.102088899999998</c:v>
                </c:pt>
                <c:pt idx="11601">
                  <c:v>65.959350599999993</c:v>
                </c:pt>
                <c:pt idx="11602">
                  <c:v>65.825546299999999</c:v>
                </c:pt>
                <c:pt idx="11603">
                  <c:v>65.677886999999998</c:v>
                </c:pt>
                <c:pt idx="11604">
                  <c:v>65.530426000000006</c:v>
                </c:pt>
                <c:pt idx="11605">
                  <c:v>65.346618699999993</c:v>
                </c:pt>
                <c:pt idx="11606">
                  <c:v>65.2178574</c:v>
                </c:pt>
                <c:pt idx="11607">
                  <c:v>65.071739199999996</c:v>
                </c:pt>
                <c:pt idx="11608">
                  <c:v>64.934913600000002</c:v>
                </c:pt>
                <c:pt idx="11609">
                  <c:v>64.797576899999996</c:v>
                </c:pt>
                <c:pt idx="11610">
                  <c:v>64.614822399999994</c:v>
                </c:pt>
                <c:pt idx="11611">
                  <c:v>64.472755399999997</c:v>
                </c:pt>
                <c:pt idx="11612">
                  <c:v>64.313186599999995</c:v>
                </c:pt>
                <c:pt idx="11613">
                  <c:v>64.180732699999993</c:v>
                </c:pt>
                <c:pt idx="11614">
                  <c:v>64.051727299999996</c:v>
                </c:pt>
                <c:pt idx="11615">
                  <c:v>63.900032000000003</c:v>
                </c:pt>
                <c:pt idx="11616">
                  <c:v>63.7403069</c:v>
                </c:pt>
                <c:pt idx="11617">
                  <c:v>63.609428399999999</c:v>
                </c:pt>
                <c:pt idx="11618">
                  <c:v>63.457183800000003</c:v>
                </c:pt>
                <c:pt idx="11619">
                  <c:v>63.3174171</c:v>
                </c:pt>
                <c:pt idx="11620">
                  <c:v>63.157341000000002</c:v>
                </c:pt>
                <c:pt idx="11621">
                  <c:v>63.000995600000003</c:v>
                </c:pt>
                <c:pt idx="11622">
                  <c:v>62.868473100000003</c:v>
                </c:pt>
                <c:pt idx="11623">
                  <c:v>62.740833299999998</c:v>
                </c:pt>
                <c:pt idx="11624">
                  <c:v>62.5958252</c:v>
                </c:pt>
                <c:pt idx="11625">
                  <c:v>62.459026299999998</c:v>
                </c:pt>
                <c:pt idx="11626">
                  <c:v>62.303638499999998</c:v>
                </c:pt>
                <c:pt idx="11627">
                  <c:v>62.148822799999998</c:v>
                </c:pt>
                <c:pt idx="11628">
                  <c:v>62.003086099999997</c:v>
                </c:pt>
                <c:pt idx="11629">
                  <c:v>61.858779900000002</c:v>
                </c:pt>
                <c:pt idx="11630">
                  <c:v>61.705276499999997</c:v>
                </c:pt>
                <c:pt idx="11631">
                  <c:v>61.564594300000003</c:v>
                </c:pt>
                <c:pt idx="11632">
                  <c:v>61.4507294</c:v>
                </c:pt>
                <c:pt idx="11633">
                  <c:v>61.325710299999997</c:v>
                </c:pt>
                <c:pt idx="11634">
                  <c:v>61.183761599999997</c:v>
                </c:pt>
                <c:pt idx="11635">
                  <c:v>61.046775799999999</c:v>
                </c:pt>
                <c:pt idx="11636">
                  <c:v>60.904418900000003</c:v>
                </c:pt>
                <c:pt idx="11637">
                  <c:v>60.759002700000003</c:v>
                </c:pt>
                <c:pt idx="11638">
                  <c:v>60.6052933</c:v>
                </c:pt>
                <c:pt idx="11639">
                  <c:v>60.464492800000002</c:v>
                </c:pt>
                <c:pt idx="11640">
                  <c:v>60.297840100000002</c:v>
                </c:pt>
                <c:pt idx="11641">
                  <c:v>60.1769295</c:v>
                </c:pt>
                <c:pt idx="11642">
                  <c:v>60.0281448</c:v>
                </c:pt>
                <c:pt idx="11643">
                  <c:v>59.90625</c:v>
                </c:pt>
                <c:pt idx="11644">
                  <c:v>59.792262999999998</c:v>
                </c:pt>
                <c:pt idx="11645">
                  <c:v>59.665958400000001</c:v>
                </c:pt>
                <c:pt idx="11646">
                  <c:v>59.529975899999997</c:v>
                </c:pt>
                <c:pt idx="11647">
                  <c:v>59.382385300000003</c:v>
                </c:pt>
                <c:pt idx="11648">
                  <c:v>59.229911799999996</c:v>
                </c:pt>
                <c:pt idx="11649">
                  <c:v>59.0908546</c:v>
                </c:pt>
                <c:pt idx="11650">
                  <c:v>58.9604073</c:v>
                </c:pt>
                <c:pt idx="11651">
                  <c:v>58.821098300000003</c:v>
                </c:pt>
                <c:pt idx="11652">
                  <c:v>58.703014400000001</c:v>
                </c:pt>
                <c:pt idx="11653">
                  <c:v>58.559337599999999</c:v>
                </c:pt>
                <c:pt idx="11654">
                  <c:v>58.413120300000003</c:v>
                </c:pt>
                <c:pt idx="11655">
                  <c:v>58.290374800000002</c:v>
                </c:pt>
                <c:pt idx="11656">
                  <c:v>58.158748600000003</c:v>
                </c:pt>
                <c:pt idx="11657">
                  <c:v>58.048332199999997</c:v>
                </c:pt>
                <c:pt idx="11658">
                  <c:v>57.910201999999998</c:v>
                </c:pt>
                <c:pt idx="11659">
                  <c:v>57.780105599999999</c:v>
                </c:pt>
                <c:pt idx="11660">
                  <c:v>57.629722600000001</c:v>
                </c:pt>
                <c:pt idx="11661">
                  <c:v>57.507682799999998</c:v>
                </c:pt>
                <c:pt idx="11662">
                  <c:v>57.392318699999997</c:v>
                </c:pt>
                <c:pt idx="11663">
                  <c:v>57.264396699999999</c:v>
                </c:pt>
                <c:pt idx="11664">
                  <c:v>57.1176605</c:v>
                </c:pt>
                <c:pt idx="11665">
                  <c:v>56.995956399999997</c:v>
                </c:pt>
                <c:pt idx="11666">
                  <c:v>56.857872</c:v>
                </c:pt>
                <c:pt idx="11667">
                  <c:v>56.719764699999999</c:v>
                </c:pt>
                <c:pt idx="11668">
                  <c:v>56.604053499999999</c:v>
                </c:pt>
                <c:pt idx="11669">
                  <c:v>56.501422900000001</c:v>
                </c:pt>
                <c:pt idx="11670">
                  <c:v>56.355934099999999</c:v>
                </c:pt>
                <c:pt idx="11671">
                  <c:v>56.218502000000001</c:v>
                </c:pt>
                <c:pt idx="11672">
                  <c:v>56.0883331</c:v>
                </c:pt>
                <c:pt idx="11673">
                  <c:v>55.971950499999998</c:v>
                </c:pt>
                <c:pt idx="11674">
                  <c:v>55.834510799999997</c:v>
                </c:pt>
                <c:pt idx="11675">
                  <c:v>55.725547800000001</c:v>
                </c:pt>
                <c:pt idx="11676">
                  <c:v>55.6096115</c:v>
                </c:pt>
                <c:pt idx="11677">
                  <c:v>55.472473100000002</c:v>
                </c:pt>
                <c:pt idx="11678">
                  <c:v>55.341239899999998</c:v>
                </c:pt>
                <c:pt idx="11679">
                  <c:v>55.206436199999999</c:v>
                </c:pt>
                <c:pt idx="11680">
                  <c:v>55.112583200000003</c:v>
                </c:pt>
                <c:pt idx="11681">
                  <c:v>54.999809300000003</c:v>
                </c:pt>
                <c:pt idx="11682">
                  <c:v>54.8801384</c:v>
                </c:pt>
                <c:pt idx="11683">
                  <c:v>54.7529678</c:v>
                </c:pt>
                <c:pt idx="11684">
                  <c:v>54.638660399999999</c:v>
                </c:pt>
                <c:pt idx="11685">
                  <c:v>54.5110435</c:v>
                </c:pt>
                <c:pt idx="11686">
                  <c:v>54.397106200000003</c:v>
                </c:pt>
                <c:pt idx="11687">
                  <c:v>54.273674</c:v>
                </c:pt>
                <c:pt idx="11688">
                  <c:v>54.168590500000001</c:v>
                </c:pt>
                <c:pt idx="11689">
                  <c:v>54.023159</c:v>
                </c:pt>
                <c:pt idx="11690">
                  <c:v>53.914985700000003</c:v>
                </c:pt>
                <c:pt idx="11691">
                  <c:v>53.784069100000004</c:v>
                </c:pt>
                <c:pt idx="11692">
                  <c:v>53.621414199999997</c:v>
                </c:pt>
                <c:pt idx="11693">
                  <c:v>53.530342099999999</c:v>
                </c:pt>
                <c:pt idx="11694">
                  <c:v>53.447097800000002</c:v>
                </c:pt>
                <c:pt idx="11695">
                  <c:v>53.310733800000001</c:v>
                </c:pt>
                <c:pt idx="11696">
                  <c:v>53.210475899999999</c:v>
                </c:pt>
                <c:pt idx="11697">
                  <c:v>53.0944061</c:v>
                </c:pt>
                <c:pt idx="11698">
                  <c:v>52.9728432</c:v>
                </c:pt>
                <c:pt idx="11699">
                  <c:v>52.861274700000003</c:v>
                </c:pt>
                <c:pt idx="11700">
                  <c:v>52.7546921</c:v>
                </c:pt>
                <c:pt idx="11701">
                  <c:v>52.629436499999997</c:v>
                </c:pt>
                <c:pt idx="11702">
                  <c:v>52.510971099999999</c:v>
                </c:pt>
                <c:pt idx="11703">
                  <c:v>52.405780800000002</c:v>
                </c:pt>
                <c:pt idx="11704">
                  <c:v>52.270122499999999</c:v>
                </c:pt>
                <c:pt idx="11705">
                  <c:v>52.154289200000001</c:v>
                </c:pt>
                <c:pt idx="11706">
                  <c:v>52.033206900000003</c:v>
                </c:pt>
                <c:pt idx="11707">
                  <c:v>51.928096799999999</c:v>
                </c:pt>
                <c:pt idx="11708">
                  <c:v>51.829605100000002</c:v>
                </c:pt>
                <c:pt idx="11709">
                  <c:v>51.732212099999998</c:v>
                </c:pt>
                <c:pt idx="11710">
                  <c:v>51.610805499999998</c:v>
                </c:pt>
                <c:pt idx="11711">
                  <c:v>51.4900284</c:v>
                </c:pt>
                <c:pt idx="11712">
                  <c:v>51.375228900000003</c:v>
                </c:pt>
                <c:pt idx="11713">
                  <c:v>51.2651672</c:v>
                </c:pt>
                <c:pt idx="11714">
                  <c:v>51.156856500000004</c:v>
                </c:pt>
                <c:pt idx="11715">
                  <c:v>51.047611199999999</c:v>
                </c:pt>
                <c:pt idx="11716">
                  <c:v>50.930416100000002</c:v>
                </c:pt>
                <c:pt idx="11717">
                  <c:v>50.832111400000002</c:v>
                </c:pt>
                <c:pt idx="11718">
                  <c:v>50.7289162</c:v>
                </c:pt>
                <c:pt idx="11719">
                  <c:v>50.615310700000002</c:v>
                </c:pt>
                <c:pt idx="11720">
                  <c:v>50.498054500000002</c:v>
                </c:pt>
                <c:pt idx="11721">
                  <c:v>50.399570500000003</c:v>
                </c:pt>
                <c:pt idx="11722">
                  <c:v>50.291740400000002</c:v>
                </c:pt>
                <c:pt idx="11723">
                  <c:v>50.183120700000003</c:v>
                </c:pt>
                <c:pt idx="11724">
                  <c:v>50.059345200000003</c:v>
                </c:pt>
                <c:pt idx="11725">
                  <c:v>49.965789800000003</c:v>
                </c:pt>
                <c:pt idx="11726">
                  <c:v>49.869083400000001</c:v>
                </c:pt>
                <c:pt idx="11727">
                  <c:v>49.7523117</c:v>
                </c:pt>
                <c:pt idx="11728">
                  <c:v>49.6512794</c:v>
                </c:pt>
                <c:pt idx="11729">
                  <c:v>49.529960600000003</c:v>
                </c:pt>
                <c:pt idx="11730">
                  <c:v>49.444095599999997</c:v>
                </c:pt>
                <c:pt idx="11731">
                  <c:v>49.345214800000001</c:v>
                </c:pt>
                <c:pt idx="11732">
                  <c:v>49.250839200000001</c:v>
                </c:pt>
                <c:pt idx="11733">
                  <c:v>49.127944900000003</c:v>
                </c:pt>
                <c:pt idx="11734">
                  <c:v>49.025169400000003</c:v>
                </c:pt>
                <c:pt idx="11735">
                  <c:v>48.932926199999997</c:v>
                </c:pt>
                <c:pt idx="11736">
                  <c:v>48.824329400000003</c:v>
                </c:pt>
                <c:pt idx="11737">
                  <c:v>48.730750999999998</c:v>
                </c:pt>
                <c:pt idx="11738">
                  <c:v>48.608333600000002</c:v>
                </c:pt>
                <c:pt idx="11739">
                  <c:v>48.522853900000001</c:v>
                </c:pt>
                <c:pt idx="11740">
                  <c:v>48.422451000000002</c:v>
                </c:pt>
                <c:pt idx="11741">
                  <c:v>48.307376900000001</c:v>
                </c:pt>
                <c:pt idx="11742">
                  <c:v>48.223739600000002</c:v>
                </c:pt>
                <c:pt idx="11743">
                  <c:v>48.125762899999998</c:v>
                </c:pt>
                <c:pt idx="11744">
                  <c:v>48.039462999999998</c:v>
                </c:pt>
                <c:pt idx="11745">
                  <c:v>47.936248800000001</c:v>
                </c:pt>
                <c:pt idx="11746">
                  <c:v>47.8403931</c:v>
                </c:pt>
                <c:pt idx="11747">
                  <c:v>47.734176599999998</c:v>
                </c:pt>
                <c:pt idx="11748">
                  <c:v>47.641033200000003</c:v>
                </c:pt>
                <c:pt idx="11749">
                  <c:v>47.551658600000003</c:v>
                </c:pt>
                <c:pt idx="11750">
                  <c:v>47.444397000000002</c:v>
                </c:pt>
                <c:pt idx="11751">
                  <c:v>47.333824200000002</c:v>
                </c:pt>
                <c:pt idx="11752">
                  <c:v>47.254375500000002</c:v>
                </c:pt>
                <c:pt idx="11753">
                  <c:v>47.1458321</c:v>
                </c:pt>
                <c:pt idx="11754">
                  <c:v>47.038997700000003</c:v>
                </c:pt>
                <c:pt idx="11755">
                  <c:v>46.964981100000003</c:v>
                </c:pt>
                <c:pt idx="11756">
                  <c:v>46.868251800000003</c:v>
                </c:pt>
                <c:pt idx="11757">
                  <c:v>46.775573700000002</c:v>
                </c:pt>
                <c:pt idx="11758">
                  <c:v>46.667434700000001</c:v>
                </c:pt>
                <c:pt idx="11759">
                  <c:v>46.569610599999997</c:v>
                </c:pt>
                <c:pt idx="11760">
                  <c:v>46.485912300000003</c:v>
                </c:pt>
                <c:pt idx="11761">
                  <c:v>46.391101800000001</c:v>
                </c:pt>
                <c:pt idx="11762">
                  <c:v>46.291770900000003</c:v>
                </c:pt>
                <c:pt idx="11763">
                  <c:v>46.218868299999997</c:v>
                </c:pt>
                <c:pt idx="11764">
                  <c:v>46.1272278</c:v>
                </c:pt>
                <c:pt idx="11765">
                  <c:v>46.032180799999999</c:v>
                </c:pt>
                <c:pt idx="11766">
                  <c:v>45.941421499999997</c:v>
                </c:pt>
                <c:pt idx="11767">
                  <c:v>45.858550999999999</c:v>
                </c:pt>
                <c:pt idx="11768">
                  <c:v>45.761814100000002</c:v>
                </c:pt>
                <c:pt idx="11769">
                  <c:v>45.664959000000003</c:v>
                </c:pt>
                <c:pt idx="11770">
                  <c:v>45.5687675</c:v>
                </c:pt>
                <c:pt idx="11771">
                  <c:v>45.481838199999999</c:v>
                </c:pt>
                <c:pt idx="11772">
                  <c:v>45.395145399999997</c:v>
                </c:pt>
                <c:pt idx="11773">
                  <c:v>45.304950699999999</c:v>
                </c:pt>
                <c:pt idx="11774">
                  <c:v>45.226657899999999</c:v>
                </c:pt>
                <c:pt idx="11775">
                  <c:v>45.137374899999998</c:v>
                </c:pt>
                <c:pt idx="11776">
                  <c:v>45.033420599999999</c:v>
                </c:pt>
                <c:pt idx="11777">
                  <c:v>44.956913</c:v>
                </c:pt>
                <c:pt idx="11778">
                  <c:v>44.8606415</c:v>
                </c:pt>
                <c:pt idx="11779">
                  <c:v>44.786380800000003</c:v>
                </c:pt>
                <c:pt idx="11780">
                  <c:v>44.697265600000001</c:v>
                </c:pt>
                <c:pt idx="11781">
                  <c:v>44.594261199999998</c:v>
                </c:pt>
                <c:pt idx="11782">
                  <c:v>44.514251700000003</c:v>
                </c:pt>
                <c:pt idx="11783">
                  <c:v>44.425293000000003</c:v>
                </c:pt>
                <c:pt idx="11784">
                  <c:v>44.3445702</c:v>
                </c:pt>
                <c:pt idx="11785">
                  <c:v>44.259151500000002</c:v>
                </c:pt>
                <c:pt idx="11786">
                  <c:v>44.1717911</c:v>
                </c:pt>
                <c:pt idx="11787">
                  <c:v>44.0796013</c:v>
                </c:pt>
                <c:pt idx="11788">
                  <c:v>44.007892599999998</c:v>
                </c:pt>
                <c:pt idx="11789">
                  <c:v>43.927894600000002</c:v>
                </c:pt>
                <c:pt idx="11790">
                  <c:v>43.8357697</c:v>
                </c:pt>
                <c:pt idx="11791">
                  <c:v>43.748653400000002</c:v>
                </c:pt>
                <c:pt idx="11792">
                  <c:v>43.679237399999998</c:v>
                </c:pt>
                <c:pt idx="11793">
                  <c:v>43.585147900000003</c:v>
                </c:pt>
                <c:pt idx="11794">
                  <c:v>43.5110703</c:v>
                </c:pt>
                <c:pt idx="11795">
                  <c:v>43.426864600000002</c:v>
                </c:pt>
                <c:pt idx="11796">
                  <c:v>43.348777800000001</c:v>
                </c:pt>
                <c:pt idx="11797">
                  <c:v>43.278945899999997</c:v>
                </c:pt>
                <c:pt idx="11798">
                  <c:v>43.1889191</c:v>
                </c:pt>
                <c:pt idx="11799">
                  <c:v>43.102920500000003</c:v>
                </c:pt>
                <c:pt idx="11800">
                  <c:v>43.028019</c:v>
                </c:pt>
                <c:pt idx="11801">
                  <c:v>42.926189399999998</c:v>
                </c:pt>
                <c:pt idx="11802">
                  <c:v>42.845829000000002</c:v>
                </c:pt>
                <c:pt idx="11803">
                  <c:v>42.794834100000003</c:v>
                </c:pt>
                <c:pt idx="11804">
                  <c:v>42.703464500000003</c:v>
                </c:pt>
                <c:pt idx="11805">
                  <c:v>42.621311200000001</c:v>
                </c:pt>
                <c:pt idx="11806">
                  <c:v>42.535251600000002</c:v>
                </c:pt>
                <c:pt idx="11807">
                  <c:v>42.455703700000001</c:v>
                </c:pt>
                <c:pt idx="11808">
                  <c:v>42.384174299999998</c:v>
                </c:pt>
                <c:pt idx="11809">
                  <c:v>42.313579599999997</c:v>
                </c:pt>
                <c:pt idx="11810">
                  <c:v>42.229335800000001</c:v>
                </c:pt>
                <c:pt idx="11811">
                  <c:v>42.144027700000002</c:v>
                </c:pt>
                <c:pt idx="11812">
                  <c:v>42.064815500000002</c:v>
                </c:pt>
                <c:pt idx="11813">
                  <c:v>41.992294299999998</c:v>
                </c:pt>
                <c:pt idx="11814">
                  <c:v>41.913318599999997</c:v>
                </c:pt>
                <c:pt idx="11815">
                  <c:v>41.844707499999998</c:v>
                </c:pt>
                <c:pt idx="11816">
                  <c:v>41.758209200000003</c:v>
                </c:pt>
                <c:pt idx="11817">
                  <c:v>41.688945799999999</c:v>
                </c:pt>
                <c:pt idx="11818">
                  <c:v>41.591289500000002</c:v>
                </c:pt>
                <c:pt idx="11819">
                  <c:v>41.5338821</c:v>
                </c:pt>
                <c:pt idx="11820">
                  <c:v>41.456665000000001</c:v>
                </c:pt>
                <c:pt idx="11821">
                  <c:v>41.3801804</c:v>
                </c:pt>
                <c:pt idx="11822">
                  <c:v>41.308532700000001</c:v>
                </c:pt>
                <c:pt idx="11823">
                  <c:v>41.228233299999999</c:v>
                </c:pt>
                <c:pt idx="11824">
                  <c:v>41.152256000000001</c:v>
                </c:pt>
                <c:pt idx="11825">
                  <c:v>41.083774599999998</c:v>
                </c:pt>
                <c:pt idx="11826">
                  <c:v>41.013622300000002</c:v>
                </c:pt>
                <c:pt idx="11827">
                  <c:v>40.938163799999998</c:v>
                </c:pt>
                <c:pt idx="11828">
                  <c:v>40.8584976</c:v>
                </c:pt>
                <c:pt idx="11829">
                  <c:v>40.793510400000002</c:v>
                </c:pt>
                <c:pt idx="11830">
                  <c:v>40.7245712</c:v>
                </c:pt>
                <c:pt idx="11831">
                  <c:v>40.6447754</c:v>
                </c:pt>
                <c:pt idx="11832">
                  <c:v>40.574493400000001</c:v>
                </c:pt>
                <c:pt idx="11833">
                  <c:v>40.504493699999998</c:v>
                </c:pt>
                <c:pt idx="11834">
                  <c:v>40.4264297</c:v>
                </c:pt>
                <c:pt idx="11835">
                  <c:v>40.361637100000003</c:v>
                </c:pt>
                <c:pt idx="11836">
                  <c:v>40.275852200000003</c:v>
                </c:pt>
                <c:pt idx="11837">
                  <c:v>40.2144203</c:v>
                </c:pt>
                <c:pt idx="11838">
                  <c:v>40.148635900000002</c:v>
                </c:pt>
                <c:pt idx="11839">
                  <c:v>40.066864000000002</c:v>
                </c:pt>
                <c:pt idx="11840">
                  <c:v>40.001552599999997</c:v>
                </c:pt>
                <c:pt idx="11841">
                  <c:v>39.909427600000001</c:v>
                </c:pt>
                <c:pt idx="11842">
                  <c:v>39.849865000000001</c:v>
                </c:pt>
                <c:pt idx="11843">
                  <c:v>39.7881851</c:v>
                </c:pt>
                <c:pt idx="11844">
                  <c:v>39.715786000000001</c:v>
                </c:pt>
                <c:pt idx="11845">
                  <c:v>39.650779700000001</c:v>
                </c:pt>
                <c:pt idx="11846">
                  <c:v>39.581897699999999</c:v>
                </c:pt>
                <c:pt idx="11847">
                  <c:v>39.519756299999997</c:v>
                </c:pt>
                <c:pt idx="11848">
                  <c:v>39.463501000000001</c:v>
                </c:pt>
                <c:pt idx="11849">
                  <c:v>39.385620099999997</c:v>
                </c:pt>
                <c:pt idx="11850">
                  <c:v>39.326374100000002</c:v>
                </c:pt>
                <c:pt idx="11851">
                  <c:v>39.261779799999999</c:v>
                </c:pt>
                <c:pt idx="11852">
                  <c:v>39.1985703</c:v>
                </c:pt>
                <c:pt idx="11853">
                  <c:v>39.122432699999997</c:v>
                </c:pt>
                <c:pt idx="11854">
                  <c:v>39.038833599999997</c:v>
                </c:pt>
                <c:pt idx="11855">
                  <c:v>38.983657800000003</c:v>
                </c:pt>
                <c:pt idx="11856">
                  <c:v>38.9246178</c:v>
                </c:pt>
                <c:pt idx="11857">
                  <c:v>38.8543892</c:v>
                </c:pt>
                <c:pt idx="11858">
                  <c:v>38.784565000000001</c:v>
                </c:pt>
                <c:pt idx="11859">
                  <c:v>38.710697199999998</c:v>
                </c:pt>
                <c:pt idx="11860">
                  <c:v>38.657916999999998</c:v>
                </c:pt>
                <c:pt idx="11861">
                  <c:v>38.596202900000002</c:v>
                </c:pt>
                <c:pt idx="11862">
                  <c:v>38.530471800000001</c:v>
                </c:pt>
                <c:pt idx="11863">
                  <c:v>38.462184899999997</c:v>
                </c:pt>
                <c:pt idx="11864">
                  <c:v>38.397376999999999</c:v>
                </c:pt>
                <c:pt idx="11865">
                  <c:v>38.336174</c:v>
                </c:pt>
                <c:pt idx="11866">
                  <c:v>38.260524699999998</c:v>
                </c:pt>
                <c:pt idx="11867">
                  <c:v>38.193367000000002</c:v>
                </c:pt>
                <c:pt idx="11868">
                  <c:v>38.148586299999998</c:v>
                </c:pt>
                <c:pt idx="11869">
                  <c:v>38.088211100000002</c:v>
                </c:pt>
                <c:pt idx="11870">
                  <c:v>38.015468599999998</c:v>
                </c:pt>
                <c:pt idx="11871">
                  <c:v>37.956024200000002</c:v>
                </c:pt>
                <c:pt idx="11872">
                  <c:v>37.900142700000004</c:v>
                </c:pt>
                <c:pt idx="11873">
                  <c:v>37.837978399999997</c:v>
                </c:pt>
                <c:pt idx="11874">
                  <c:v>37.777175900000003</c:v>
                </c:pt>
                <c:pt idx="11875">
                  <c:v>37.723751100000001</c:v>
                </c:pt>
                <c:pt idx="11876">
                  <c:v>37.667427099999998</c:v>
                </c:pt>
                <c:pt idx="11877">
                  <c:v>37.599380500000002</c:v>
                </c:pt>
                <c:pt idx="11878">
                  <c:v>37.534488699999997</c:v>
                </c:pt>
                <c:pt idx="11879">
                  <c:v>37.466568000000002</c:v>
                </c:pt>
                <c:pt idx="11880">
                  <c:v>37.411392200000002</c:v>
                </c:pt>
                <c:pt idx="11881">
                  <c:v>37.348545100000003</c:v>
                </c:pt>
                <c:pt idx="11882">
                  <c:v>37.282745400000003</c:v>
                </c:pt>
                <c:pt idx="11883">
                  <c:v>37.234062199999997</c:v>
                </c:pt>
                <c:pt idx="11884">
                  <c:v>37.167785600000002</c:v>
                </c:pt>
                <c:pt idx="11885">
                  <c:v>37.117401100000002</c:v>
                </c:pt>
                <c:pt idx="11886">
                  <c:v>37.065078700000001</c:v>
                </c:pt>
                <c:pt idx="11887">
                  <c:v>37.006969499999997</c:v>
                </c:pt>
                <c:pt idx="11888">
                  <c:v>36.944786100000002</c:v>
                </c:pt>
                <c:pt idx="11889">
                  <c:v>36.884555800000001</c:v>
                </c:pt>
                <c:pt idx="11890">
                  <c:v>36.821846000000001</c:v>
                </c:pt>
                <c:pt idx="11891">
                  <c:v>36.773376499999998</c:v>
                </c:pt>
                <c:pt idx="11892">
                  <c:v>36.714092299999997</c:v>
                </c:pt>
                <c:pt idx="11893">
                  <c:v>36.6579628</c:v>
                </c:pt>
                <c:pt idx="11894">
                  <c:v>36.606220200000003</c:v>
                </c:pt>
                <c:pt idx="11895">
                  <c:v>36.544170399999999</c:v>
                </c:pt>
                <c:pt idx="11896">
                  <c:v>36.479606599999997</c:v>
                </c:pt>
                <c:pt idx="11897">
                  <c:v>36.425365399999997</c:v>
                </c:pt>
                <c:pt idx="11898">
                  <c:v>36.375659900000002</c:v>
                </c:pt>
                <c:pt idx="11899">
                  <c:v>36.318450900000002</c:v>
                </c:pt>
                <c:pt idx="11900">
                  <c:v>36.262973799999997</c:v>
                </c:pt>
                <c:pt idx="11901">
                  <c:v>36.216808299999997</c:v>
                </c:pt>
                <c:pt idx="11902">
                  <c:v>36.143692000000001</c:v>
                </c:pt>
                <c:pt idx="11903">
                  <c:v>36.101314500000001</c:v>
                </c:pt>
                <c:pt idx="11904">
                  <c:v>36.042667399999999</c:v>
                </c:pt>
                <c:pt idx="11905">
                  <c:v>35.994621299999999</c:v>
                </c:pt>
                <c:pt idx="11906">
                  <c:v>35.9404678</c:v>
                </c:pt>
                <c:pt idx="11907">
                  <c:v>35.876640299999998</c:v>
                </c:pt>
                <c:pt idx="11908">
                  <c:v>35.824440000000003</c:v>
                </c:pt>
                <c:pt idx="11909">
                  <c:v>35.775134999999999</c:v>
                </c:pt>
                <c:pt idx="11910">
                  <c:v>35.724399599999998</c:v>
                </c:pt>
                <c:pt idx="11911">
                  <c:v>35.659603099999998</c:v>
                </c:pt>
                <c:pt idx="11912">
                  <c:v>35.610679599999997</c:v>
                </c:pt>
                <c:pt idx="11913">
                  <c:v>35.565322899999998</c:v>
                </c:pt>
                <c:pt idx="11914">
                  <c:v>35.502853399999999</c:v>
                </c:pt>
                <c:pt idx="11915">
                  <c:v>35.449027999999998</c:v>
                </c:pt>
                <c:pt idx="11916">
                  <c:v>35.402858700000003</c:v>
                </c:pt>
                <c:pt idx="11917">
                  <c:v>35.348186499999997</c:v>
                </c:pt>
                <c:pt idx="11918">
                  <c:v>35.295887</c:v>
                </c:pt>
                <c:pt idx="11919">
                  <c:v>35.234344499999999</c:v>
                </c:pt>
                <c:pt idx="11920">
                  <c:v>35.185684199999997</c:v>
                </c:pt>
                <c:pt idx="11921">
                  <c:v>35.145713800000003</c:v>
                </c:pt>
                <c:pt idx="11922">
                  <c:v>35.092304200000001</c:v>
                </c:pt>
                <c:pt idx="11923">
                  <c:v>35.0427933</c:v>
                </c:pt>
                <c:pt idx="11924">
                  <c:v>34.993267099999997</c:v>
                </c:pt>
                <c:pt idx="11925">
                  <c:v>34.933521300000002</c:v>
                </c:pt>
                <c:pt idx="11926">
                  <c:v>34.883922599999998</c:v>
                </c:pt>
                <c:pt idx="11927">
                  <c:v>34.831966399999999</c:v>
                </c:pt>
                <c:pt idx="11928">
                  <c:v>34.786567699999999</c:v>
                </c:pt>
                <c:pt idx="11929">
                  <c:v>34.739616400000003</c:v>
                </c:pt>
                <c:pt idx="11930">
                  <c:v>34.686206800000001</c:v>
                </c:pt>
                <c:pt idx="11931">
                  <c:v>34.633781399999997</c:v>
                </c:pt>
                <c:pt idx="11932">
                  <c:v>34.590431199999998</c:v>
                </c:pt>
                <c:pt idx="11933">
                  <c:v>34.5342445</c:v>
                </c:pt>
                <c:pt idx="11934">
                  <c:v>34.487171199999999</c:v>
                </c:pt>
                <c:pt idx="11935">
                  <c:v>34.440166499999997</c:v>
                </c:pt>
                <c:pt idx="11936">
                  <c:v>34.395023299999998</c:v>
                </c:pt>
                <c:pt idx="11937">
                  <c:v>34.335590400000001</c:v>
                </c:pt>
                <c:pt idx="11938">
                  <c:v>34.296157800000003</c:v>
                </c:pt>
                <c:pt idx="11939">
                  <c:v>34.238288900000001</c:v>
                </c:pt>
                <c:pt idx="11940">
                  <c:v>34.190986600000002</c:v>
                </c:pt>
                <c:pt idx="11941">
                  <c:v>34.1398163</c:v>
                </c:pt>
                <c:pt idx="11942">
                  <c:v>34.093101500000003</c:v>
                </c:pt>
                <c:pt idx="11943">
                  <c:v>34.053478200000001</c:v>
                </c:pt>
                <c:pt idx="11944">
                  <c:v>33.9991646</c:v>
                </c:pt>
                <c:pt idx="11945">
                  <c:v>33.959522200000002</c:v>
                </c:pt>
                <c:pt idx="11946">
                  <c:v>33.910163900000001</c:v>
                </c:pt>
                <c:pt idx="11947">
                  <c:v>33.876102400000001</c:v>
                </c:pt>
                <c:pt idx="11948">
                  <c:v>33.8343773</c:v>
                </c:pt>
                <c:pt idx="11949">
                  <c:v>33.797550200000003</c:v>
                </c:pt>
                <c:pt idx="11950">
                  <c:v>33.756465900000002</c:v>
                </c:pt>
                <c:pt idx="11951">
                  <c:v>33.714801799999996</c:v>
                </c:pt>
                <c:pt idx="11952">
                  <c:v>33.683822599999999</c:v>
                </c:pt>
                <c:pt idx="11953">
                  <c:v>33.651489300000001</c:v>
                </c:pt>
                <c:pt idx="11954">
                  <c:v>33.630619000000003</c:v>
                </c:pt>
                <c:pt idx="11955">
                  <c:v>33.601844800000002</c:v>
                </c:pt>
                <c:pt idx="11956">
                  <c:v>33.579273200000003</c:v>
                </c:pt>
                <c:pt idx="11957">
                  <c:v>33.557090799999997</c:v>
                </c:pt>
                <c:pt idx="11958">
                  <c:v>33.534984600000001</c:v>
                </c:pt>
                <c:pt idx="11959">
                  <c:v>33.519477799999997</c:v>
                </c:pt>
                <c:pt idx="11960">
                  <c:v>33.488674199999998</c:v>
                </c:pt>
                <c:pt idx="11961">
                  <c:v>33.472698200000004</c:v>
                </c:pt>
                <c:pt idx="11962">
                  <c:v>33.4627914</c:v>
                </c:pt>
                <c:pt idx="11963">
                  <c:v>33.452308700000003</c:v>
                </c:pt>
                <c:pt idx="11964">
                  <c:v>33.429878199999997</c:v>
                </c:pt>
                <c:pt idx="11965">
                  <c:v>33.435901600000001</c:v>
                </c:pt>
                <c:pt idx="11966">
                  <c:v>33.431907699999996</c:v>
                </c:pt>
              </c:numCache>
            </c:numRef>
          </c:xVal>
          <c:yVal>
            <c:numRef>
              <c:f>Data!$L$6:$L$11972</c:f>
              <c:numCache>
                <c:formatCode>General</c:formatCode>
                <c:ptCount val="11967"/>
                <c:pt idx="0">
                  <c:v>0</c:v>
                </c:pt>
                <c:pt idx="1">
                  <c:v>-8.6308500083584861E-6</c:v>
                </c:pt>
                <c:pt idx="2">
                  <c:v>-1.0947834818987488E-5</c:v>
                </c:pt>
                <c:pt idx="3">
                  <c:v>-1.3712310245253497E-5</c:v>
                </c:pt>
                <c:pt idx="4">
                  <c:v>-1.4472053558567262E-5</c:v>
                </c:pt>
                <c:pt idx="5">
                  <c:v>-1.6326152542077734E-5</c:v>
                </c:pt>
                <c:pt idx="6">
                  <c:v>-1.8715169671007827E-5</c:v>
                </c:pt>
                <c:pt idx="7">
                  <c:v>-2.0701929812605356E-5</c:v>
                </c:pt>
                <c:pt idx="8">
                  <c:v>-2.3242360599078916E-5</c:v>
                </c:pt>
                <c:pt idx="9">
                  <c:v>-2.4867836857330816E-5</c:v>
                </c:pt>
                <c:pt idx="10">
                  <c:v>-2.7264967305351326E-5</c:v>
                </c:pt>
                <c:pt idx="11">
                  <c:v>-2.8897091493381899E-5</c:v>
                </c:pt>
                <c:pt idx="12">
                  <c:v>-3.2425771957999553E-5</c:v>
                </c:pt>
                <c:pt idx="13">
                  <c:v>-3.6172150450198102E-5</c:v>
                </c:pt>
                <c:pt idx="14">
                  <c:v>-3.7764796877657976E-5</c:v>
                </c:pt>
                <c:pt idx="15">
                  <c:v>-3.9691672806464421E-5</c:v>
                </c:pt>
                <c:pt idx="16">
                  <c:v>-4.1413981221356497E-5</c:v>
                </c:pt>
                <c:pt idx="17">
                  <c:v>-4.2942391292578346E-5</c:v>
                </c:pt>
                <c:pt idx="18">
                  <c:v>-4.4727651676141802E-5</c:v>
                </c:pt>
                <c:pt idx="19">
                  <c:v>-4.7559923582646901E-5</c:v>
                </c:pt>
                <c:pt idx="20">
                  <c:v>-4.8517152385794558E-5</c:v>
                </c:pt>
                <c:pt idx="21">
                  <c:v>-4.9183286881165233E-5</c:v>
                </c:pt>
                <c:pt idx="22">
                  <c:v>-5.0615425955654282E-5</c:v>
                </c:pt>
                <c:pt idx="23">
                  <c:v>-5.1082240240720278E-5</c:v>
                </c:pt>
                <c:pt idx="24">
                  <c:v>-5.2486504615435394E-5</c:v>
                </c:pt>
                <c:pt idx="25">
                  <c:v>-5.2990389213500838E-5</c:v>
                </c:pt>
                <c:pt idx="26">
                  <c:v>-5.4440045279264401E-5</c:v>
                </c:pt>
                <c:pt idx="27">
                  <c:v>-5.5585329394692692E-5</c:v>
                </c:pt>
                <c:pt idx="28">
                  <c:v>-5.5868186515598418E-5</c:v>
                </c:pt>
                <c:pt idx="29">
                  <c:v>-5.6438544720162352E-5</c:v>
                </c:pt>
                <c:pt idx="30">
                  <c:v>-5.6942222452489647E-5</c:v>
                </c:pt>
                <c:pt idx="31">
                  <c:v>-5.7536241903630888E-5</c:v>
                </c:pt>
                <c:pt idx="32">
                  <c:v>-5.7421651753216424E-5</c:v>
                </c:pt>
                <c:pt idx="33">
                  <c:v>-5.8239647242534832E-5</c:v>
                </c:pt>
                <c:pt idx="34">
                  <c:v>-5.895650400089396E-5</c:v>
                </c:pt>
                <c:pt idx="35">
                  <c:v>-5.7684186768284566E-5</c:v>
                </c:pt>
                <c:pt idx="36">
                  <c:v>-5.8001600221016121E-5</c:v>
                </c:pt>
                <c:pt idx="37">
                  <c:v>-5.7703615836155738E-5</c:v>
                </c:pt>
                <c:pt idx="38">
                  <c:v>-5.7165166333837416E-5</c:v>
                </c:pt>
                <c:pt idx="39">
                  <c:v>-5.7354831370221865E-5</c:v>
                </c:pt>
                <c:pt idx="40">
                  <c:v>-5.8629229844334697E-5</c:v>
                </c:pt>
                <c:pt idx="41">
                  <c:v>-5.9145535747212487E-5</c:v>
                </c:pt>
                <c:pt idx="42">
                  <c:v>-5.8427834340784227E-5</c:v>
                </c:pt>
                <c:pt idx="43">
                  <c:v>-5.8253299666190238E-5</c:v>
                </c:pt>
                <c:pt idx="44">
                  <c:v>-5.7809830626700527E-5</c:v>
                </c:pt>
                <c:pt idx="45">
                  <c:v>-5.7615352126232032E-5</c:v>
                </c:pt>
                <c:pt idx="46">
                  <c:v>-5.7598880660809325E-5</c:v>
                </c:pt>
                <c:pt idx="47">
                  <c:v>-5.7261314989503935E-5</c:v>
                </c:pt>
                <c:pt idx="48">
                  <c:v>-5.7034206390972275E-5</c:v>
                </c:pt>
                <c:pt idx="49">
                  <c:v>-5.6486213323104096E-5</c:v>
                </c:pt>
                <c:pt idx="50">
                  <c:v>-5.7246631850253251E-5</c:v>
                </c:pt>
                <c:pt idx="51">
                  <c:v>-5.6224531453457152E-5</c:v>
                </c:pt>
                <c:pt idx="52">
                  <c:v>-5.4861457949505393E-5</c:v>
                </c:pt>
                <c:pt idx="53">
                  <c:v>-5.3262572257150011E-5</c:v>
                </c:pt>
                <c:pt idx="54">
                  <c:v>-5.1688508373253139E-5</c:v>
                </c:pt>
                <c:pt idx="55">
                  <c:v>-4.9967130719495481E-5</c:v>
                </c:pt>
                <c:pt idx="56">
                  <c:v>-4.9056149473958838E-5</c:v>
                </c:pt>
                <c:pt idx="57">
                  <c:v>-4.7647457370063548E-5</c:v>
                </c:pt>
                <c:pt idx="58">
                  <c:v>-4.6712188495347812E-5</c:v>
                </c:pt>
                <c:pt idx="59">
                  <c:v>-4.4570841010210768E-5</c:v>
                </c:pt>
                <c:pt idx="60">
                  <c:v>-4.2239579796147271E-5</c:v>
                </c:pt>
                <c:pt idx="61">
                  <c:v>-4.0627919063597974E-5</c:v>
                </c:pt>
                <c:pt idx="62">
                  <c:v>-3.8839054420229755E-5</c:v>
                </c:pt>
                <c:pt idx="63">
                  <c:v>-3.746228395919195E-5</c:v>
                </c:pt>
                <c:pt idx="64">
                  <c:v>-3.5876228207744863E-5</c:v>
                </c:pt>
                <c:pt idx="65">
                  <c:v>-3.3813308746374112E-5</c:v>
                </c:pt>
                <c:pt idx="66">
                  <c:v>-3.286060370050096E-5</c:v>
                </c:pt>
                <c:pt idx="67">
                  <c:v>-3.1948857523377264E-5</c:v>
                </c:pt>
                <c:pt idx="68">
                  <c:v>-3.0008129236565441E-5</c:v>
                </c:pt>
                <c:pt idx="69">
                  <c:v>-2.8507779941329518E-5</c:v>
                </c:pt>
                <c:pt idx="70">
                  <c:v>-2.6794285833401464E-5</c:v>
                </c:pt>
                <c:pt idx="71">
                  <c:v>-2.5434673873784286E-5</c:v>
                </c:pt>
                <c:pt idx="72">
                  <c:v>-2.3392430910210216E-5</c:v>
                </c:pt>
                <c:pt idx="73">
                  <c:v>-2.1785859643174511E-5</c:v>
                </c:pt>
                <c:pt idx="74">
                  <c:v>-2.0699046266391457E-5</c:v>
                </c:pt>
                <c:pt idx="75">
                  <c:v>-1.7719367005410675E-5</c:v>
                </c:pt>
                <c:pt idx="76">
                  <c:v>-1.6790900263846032E-5</c:v>
                </c:pt>
                <c:pt idx="77">
                  <c:v>-1.5015442738007571E-5</c:v>
                </c:pt>
                <c:pt idx="78">
                  <c:v>-1.3316730057078987E-5</c:v>
                </c:pt>
                <c:pt idx="79">
                  <c:v>-1.1868193509859284E-5</c:v>
                </c:pt>
                <c:pt idx="80">
                  <c:v>-1.0244408024144859E-5</c:v>
                </c:pt>
                <c:pt idx="81">
                  <c:v>-8.638436046391983E-6</c:v>
                </c:pt>
                <c:pt idx="82">
                  <c:v>-7.0683216962189136E-6</c:v>
                </c:pt>
                <c:pt idx="83">
                  <c:v>-5.2170696389629907E-6</c:v>
                </c:pt>
                <c:pt idx="84">
                  <c:v>-3.9220929423537287E-6</c:v>
                </c:pt>
                <c:pt idx="85">
                  <c:v>-2.0040162885087907E-6</c:v>
                </c:pt>
                <c:pt idx="86">
                  <c:v>-1.74086474455735E-7</c:v>
                </c:pt>
                <c:pt idx="87">
                  <c:v>7.2227749472642863E-7</c:v>
                </c:pt>
                <c:pt idx="88">
                  <c:v>3.6659610902763443E-6</c:v>
                </c:pt>
                <c:pt idx="89">
                  <c:v>4.5742149083752606E-6</c:v>
                </c:pt>
                <c:pt idx="90">
                  <c:v>6.7539093969761526E-6</c:v>
                </c:pt>
                <c:pt idx="91">
                  <c:v>7.7130310541790449E-6</c:v>
                </c:pt>
                <c:pt idx="92">
                  <c:v>9.4177386001498468E-6</c:v>
                </c:pt>
                <c:pt idx="93">
                  <c:v>1.1134406156660363E-5</c:v>
                </c:pt>
                <c:pt idx="94">
                  <c:v>1.2315886057707145E-5</c:v>
                </c:pt>
                <c:pt idx="95">
                  <c:v>1.4377470915844861E-5</c:v>
                </c:pt>
                <c:pt idx="96">
                  <c:v>1.5667403083836268E-5</c:v>
                </c:pt>
                <c:pt idx="97">
                  <c:v>1.7206529311192971E-5</c:v>
                </c:pt>
                <c:pt idx="98">
                  <c:v>1.9066049507855294E-5</c:v>
                </c:pt>
                <c:pt idx="99">
                  <c:v>2.1313064332138145E-5</c:v>
                </c:pt>
                <c:pt idx="100">
                  <c:v>2.3565058561034886E-5</c:v>
                </c:pt>
                <c:pt idx="101">
                  <c:v>2.4798991861959995E-5</c:v>
                </c:pt>
                <c:pt idx="102">
                  <c:v>2.7517427184386725E-5</c:v>
                </c:pt>
                <c:pt idx="103">
                  <c:v>2.9205388980193161E-5</c:v>
                </c:pt>
                <c:pt idx="104">
                  <c:v>3.1645526547312865E-5</c:v>
                </c:pt>
                <c:pt idx="105">
                  <c:v>3.4161360497406971E-5</c:v>
                </c:pt>
                <c:pt idx="106">
                  <c:v>3.6498280968771478E-5</c:v>
                </c:pt>
                <c:pt idx="107">
                  <c:v>3.8856545669448844E-5</c:v>
                </c:pt>
                <c:pt idx="108">
                  <c:v>4.2253325266885132E-5</c:v>
                </c:pt>
                <c:pt idx="109">
                  <c:v>4.3223912453217132E-5</c:v>
                </c:pt>
                <c:pt idx="110">
                  <c:v>4.6484393778482313E-5</c:v>
                </c:pt>
                <c:pt idx="111">
                  <c:v>4.8775478637989492E-5</c:v>
                </c:pt>
                <c:pt idx="112">
                  <c:v>5.1363402018477965E-5</c:v>
                </c:pt>
                <c:pt idx="113">
                  <c:v>5.2605776026014792E-5</c:v>
                </c:pt>
                <c:pt idx="114">
                  <c:v>5.4114252490128933E-5</c:v>
                </c:pt>
                <c:pt idx="115">
                  <c:v>5.6772245455555808E-5</c:v>
                </c:pt>
                <c:pt idx="116">
                  <c:v>5.8432367760226134E-5</c:v>
                </c:pt>
                <c:pt idx="117">
                  <c:v>6.1685058216634994E-5</c:v>
                </c:pt>
                <c:pt idx="118">
                  <c:v>6.3294430557292653E-5</c:v>
                </c:pt>
                <c:pt idx="119">
                  <c:v>6.4999891060145122E-5</c:v>
                </c:pt>
                <c:pt idx="120">
                  <c:v>6.868049951171598E-5</c:v>
                </c:pt>
                <c:pt idx="121">
                  <c:v>7.0008269353852683E-5</c:v>
                </c:pt>
                <c:pt idx="122">
                  <c:v>7.2795225943254757E-5</c:v>
                </c:pt>
                <c:pt idx="123">
                  <c:v>7.3612221900011779E-5</c:v>
                </c:pt>
                <c:pt idx="124">
                  <c:v>7.687104393782914E-5</c:v>
                </c:pt>
                <c:pt idx="125">
                  <c:v>7.999537343484069E-5</c:v>
                </c:pt>
                <c:pt idx="126">
                  <c:v>8.2925515264856752E-5</c:v>
                </c:pt>
                <c:pt idx="127">
                  <c:v>8.4235579152155631E-5</c:v>
                </c:pt>
                <c:pt idx="128">
                  <c:v>8.836881887711975E-5</c:v>
                </c:pt>
                <c:pt idx="129">
                  <c:v>9.07933774463317E-5</c:v>
                </c:pt>
                <c:pt idx="130">
                  <c:v>9.4346143893443054E-5</c:v>
                </c:pt>
                <c:pt idx="131">
                  <c:v>9.7938434797495666E-5</c:v>
                </c:pt>
                <c:pt idx="132">
                  <c:v>9.8930640137265708E-5</c:v>
                </c:pt>
                <c:pt idx="133">
                  <c:v>1.0242519636067859E-4</c:v>
                </c:pt>
                <c:pt idx="134">
                  <c:v>1.0543029360937271E-4</c:v>
                </c:pt>
                <c:pt idx="135">
                  <c:v>1.0825993369974481E-4</c:v>
                </c:pt>
                <c:pt idx="136">
                  <c:v>1.1048114106356587E-4</c:v>
                </c:pt>
                <c:pt idx="137">
                  <c:v>1.1397134263460282E-4</c:v>
                </c:pt>
                <c:pt idx="138">
                  <c:v>1.1768548506883197E-4</c:v>
                </c:pt>
                <c:pt idx="139">
                  <c:v>1.2151646831553352E-4</c:v>
                </c:pt>
                <c:pt idx="140">
                  <c:v>1.2442905623421209E-4</c:v>
                </c:pt>
                <c:pt idx="141">
                  <c:v>1.2751765827267639E-4</c:v>
                </c:pt>
                <c:pt idx="142">
                  <c:v>1.3010262878482577E-4</c:v>
                </c:pt>
                <c:pt idx="143">
                  <c:v>1.3407913257702198E-4</c:v>
                </c:pt>
                <c:pt idx="144">
                  <c:v>1.3606324625500851E-4</c:v>
                </c:pt>
                <c:pt idx="145">
                  <c:v>1.3898935765041352E-4</c:v>
                </c:pt>
                <c:pt idx="146">
                  <c:v>1.4188105806965131E-4</c:v>
                </c:pt>
                <c:pt idx="147">
                  <c:v>1.4521984249644723E-4</c:v>
                </c:pt>
                <c:pt idx="148">
                  <c:v>1.4881969816336589E-4</c:v>
                </c:pt>
                <c:pt idx="149">
                  <c:v>1.5317016636939965E-4</c:v>
                </c:pt>
                <c:pt idx="150">
                  <c:v>1.5616243160480647E-4</c:v>
                </c:pt>
                <c:pt idx="151">
                  <c:v>1.5940291272546409E-4</c:v>
                </c:pt>
                <c:pt idx="152">
                  <c:v>1.62349332770093E-4</c:v>
                </c:pt>
                <c:pt idx="153">
                  <c:v>1.6659707063317161E-4</c:v>
                </c:pt>
                <c:pt idx="154">
                  <c:v>1.6899927724941868E-4</c:v>
                </c:pt>
                <c:pt idx="155">
                  <c:v>1.7169609296809532E-4</c:v>
                </c:pt>
                <c:pt idx="156">
                  <c:v>1.7611420294907964E-4</c:v>
                </c:pt>
                <c:pt idx="157">
                  <c:v>1.7991752442417477E-4</c:v>
                </c:pt>
                <c:pt idx="158">
                  <c:v>1.838703962065606E-4</c:v>
                </c:pt>
                <c:pt idx="159">
                  <c:v>1.8745381832878852E-4</c:v>
                </c:pt>
                <c:pt idx="160">
                  <c:v>1.9144913032961535E-4</c:v>
                </c:pt>
                <c:pt idx="161">
                  <c:v>1.9503945028469138E-4</c:v>
                </c:pt>
                <c:pt idx="162">
                  <c:v>1.9841718457997722E-4</c:v>
                </c:pt>
                <c:pt idx="163">
                  <c:v>2.0326260664513431E-4</c:v>
                </c:pt>
                <c:pt idx="164">
                  <c:v>2.0670460776090615E-4</c:v>
                </c:pt>
                <c:pt idx="165">
                  <c:v>2.1068308678391483E-4</c:v>
                </c:pt>
                <c:pt idx="166">
                  <c:v>2.1551029259224246E-4</c:v>
                </c:pt>
                <c:pt idx="167">
                  <c:v>2.1920236002542922E-4</c:v>
                </c:pt>
                <c:pt idx="168">
                  <c:v>2.2392032589164259E-4</c:v>
                </c:pt>
                <c:pt idx="169">
                  <c:v>2.2824129772057406E-4</c:v>
                </c:pt>
                <c:pt idx="170">
                  <c:v>2.3202942685924998E-4</c:v>
                </c:pt>
                <c:pt idx="171">
                  <c:v>2.3684403355167232E-4</c:v>
                </c:pt>
                <c:pt idx="172">
                  <c:v>2.4208997085008313E-4</c:v>
                </c:pt>
                <c:pt idx="173">
                  <c:v>2.4671565845436785E-4</c:v>
                </c:pt>
                <c:pt idx="174">
                  <c:v>2.5140018595487697E-4</c:v>
                </c:pt>
                <c:pt idx="175">
                  <c:v>2.5543483114034125E-4</c:v>
                </c:pt>
                <c:pt idx="176">
                  <c:v>2.6059972510636246E-4</c:v>
                </c:pt>
                <c:pt idx="177">
                  <c:v>2.6491999053228788E-4</c:v>
                </c:pt>
                <c:pt idx="178">
                  <c:v>2.6985215298991436E-4</c:v>
                </c:pt>
                <c:pt idx="179">
                  <c:v>2.7490434908676467E-4</c:v>
                </c:pt>
                <c:pt idx="180">
                  <c:v>2.8027879999754105E-4</c:v>
                </c:pt>
                <c:pt idx="181">
                  <c:v>2.8496918286796051E-4</c:v>
                </c:pt>
                <c:pt idx="182">
                  <c:v>2.900093568221791E-4</c:v>
                </c:pt>
                <c:pt idx="183">
                  <c:v>2.9493259034855994E-4</c:v>
                </c:pt>
                <c:pt idx="184">
                  <c:v>3.0012411626361953E-4</c:v>
                </c:pt>
                <c:pt idx="185">
                  <c:v>3.0523306278981515E-4</c:v>
                </c:pt>
                <c:pt idx="186">
                  <c:v>3.1035421020472829E-4</c:v>
                </c:pt>
                <c:pt idx="187">
                  <c:v>3.1515000381065182E-4</c:v>
                </c:pt>
                <c:pt idx="188">
                  <c:v>3.2060579486114013E-4</c:v>
                </c:pt>
                <c:pt idx="189">
                  <c:v>3.2566359903203656E-4</c:v>
                </c:pt>
                <c:pt idx="190">
                  <c:v>3.3101943073899693E-4</c:v>
                </c:pt>
                <c:pt idx="191">
                  <c:v>3.3671963314665254E-4</c:v>
                </c:pt>
                <c:pt idx="192">
                  <c:v>3.4248649273031046E-4</c:v>
                </c:pt>
                <c:pt idx="193">
                  <c:v>3.4792470807088393E-4</c:v>
                </c:pt>
                <c:pt idx="194">
                  <c:v>3.528184905099608E-4</c:v>
                </c:pt>
                <c:pt idx="195">
                  <c:v>3.5817499466676465E-4</c:v>
                </c:pt>
                <c:pt idx="196">
                  <c:v>3.6334404607923302E-4</c:v>
                </c:pt>
                <c:pt idx="197">
                  <c:v>3.68458124339026E-4</c:v>
                </c:pt>
                <c:pt idx="198">
                  <c:v>3.7421989491041738E-4</c:v>
                </c:pt>
                <c:pt idx="199">
                  <c:v>3.7939810190047805E-4</c:v>
                </c:pt>
                <c:pt idx="200">
                  <c:v>3.8521391678013399E-4</c:v>
                </c:pt>
                <c:pt idx="201">
                  <c:v>3.9116264585362543E-4</c:v>
                </c:pt>
                <c:pt idx="202">
                  <c:v>3.9706399626203176E-4</c:v>
                </c:pt>
                <c:pt idx="203">
                  <c:v>4.0360179919359857E-4</c:v>
                </c:pt>
                <c:pt idx="204">
                  <c:v>4.0963455511544013E-4</c:v>
                </c:pt>
                <c:pt idx="205">
                  <c:v>4.1855345592713611E-4</c:v>
                </c:pt>
                <c:pt idx="206">
                  <c:v>4.252633129114197E-4</c:v>
                </c:pt>
                <c:pt idx="207">
                  <c:v>4.32918795074147E-4</c:v>
                </c:pt>
                <c:pt idx="208">
                  <c:v>4.3905326740278396E-4</c:v>
                </c:pt>
                <c:pt idx="209">
                  <c:v>4.4774695147957688E-4</c:v>
                </c:pt>
                <c:pt idx="210">
                  <c:v>4.5390664856956423E-4</c:v>
                </c:pt>
                <c:pt idx="211">
                  <c:v>4.609017688160179E-4</c:v>
                </c:pt>
                <c:pt idx="212">
                  <c:v>4.6737577953409929E-4</c:v>
                </c:pt>
                <c:pt idx="213">
                  <c:v>4.7456409707563157E-4</c:v>
                </c:pt>
                <c:pt idx="214">
                  <c:v>4.8233417118368204E-4</c:v>
                </c:pt>
                <c:pt idx="215">
                  <c:v>4.8976847580239566E-4</c:v>
                </c:pt>
                <c:pt idx="216">
                  <c:v>5.0151436954266534E-4</c:v>
                </c:pt>
                <c:pt idx="217">
                  <c:v>5.1025290191474947E-4</c:v>
                </c:pt>
                <c:pt idx="218">
                  <c:v>5.1576402245700884E-4</c:v>
                </c:pt>
                <c:pt idx="219">
                  <c:v>5.2316735646399943E-4</c:v>
                </c:pt>
                <c:pt idx="220">
                  <c:v>5.3043574574804285E-4</c:v>
                </c:pt>
                <c:pt idx="221">
                  <c:v>5.3795718249608577E-4</c:v>
                </c:pt>
                <c:pt idx="222">
                  <c:v>5.4536119388015158E-4</c:v>
                </c:pt>
                <c:pt idx="223">
                  <c:v>5.5297579257006712E-4</c:v>
                </c:pt>
                <c:pt idx="224">
                  <c:v>5.6127846319316201E-4</c:v>
                </c:pt>
                <c:pt idx="225">
                  <c:v>5.6782725892285193E-4</c:v>
                </c:pt>
                <c:pt idx="226">
                  <c:v>5.7591926457010512E-4</c:v>
                </c:pt>
                <c:pt idx="227">
                  <c:v>5.8449859597836131E-4</c:v>
                </c:pt>
                <c:pt idx="228">
                  <c:v>5.922904124935662E-4</c:v>
                </c:pt>
                <c:pt idx="229">
                  <c:v>5.9913333140558663E-4</c:v>
                </c:pt>
                <c:pt idx="230">
                  <c:v>6.0855060539093174E-4</c:v>
                </c:pt>
                <c:pt idx="231">
                  <c:v>6.1425111305691508E-4</c:v>
                </c:pt>
                <c:pt idx="232">
                  <c:v>6.2042860587011939E-4</c:v>
                </c:pt>
                <c:pt idx="233">
                  <c:v>6.2547205495453297E-4</c:v>
                </c:pt>
                <c:pt idx="234">
                  <c:v>6.3299991769724055E-4</c:v>
                </c:pt>
                <c:pt idx="235">
                  <c:v>6.3964041763923929E-4</c:v>
                </c:pt>
                <c:pt idx="236">
                  <c:v>6.4656865285543034E-4</c:v>
                </c:pt>
                <c:pt idx="237">
                  <c:v>6.5387681662723736E-4</c:v>
                </c:pt>
                <c:pt idx="238">
                  <c:v>6.6094771925584905E-4</c:v>
                </c:pt>
                <c:pt idx="239">
                  <c:v>6.6665678062842806E-4</c:v>
                </c:pt>
                <c:pt idx="240">
                  <c:v>6.7384812101640523E-4</c:v>
                </c:pt>
                <c:pt idx="241">
                  <c:v>6.8027991709405261E-4</c:v>
                </c:pt>
                <c:pt idx="242">
                  <c:v>6.8593317282414476E-4</c:v>
                </c:pt>
                <c:pt idx="243">
                  <c:v>6.9312925015758259E-4</c:v>
                </c:pt>
                <c:pt idx="244">
                  <c:v>6.9896470296129751E-4</c:v>
                </c:pt>
                <c:pt idx="245">
                  <c:v>7.0576390525382544E-4</c:v>
                </c:pt>
                <c:pt idx="246">
                  <c:v>7.1217807117758124E-4</c:v>
                </c:pt>
                <c:pt idx="247">
                  <c:v>7.1874699176534675E-4</c:v>
                </c:pt>
                <c:pt idx="248">
                  <c:v>7.240140241805479E-4</c:v>
                </c:pt>
                <c:pt idx="249">
                  <c:v>7.3109804277293375E-4</c:v>
                </c:pt>
                <c:pt idx="250">
                  <c:v>7.3672833060702111E-4</c:v>
                </c:pt>
                <c:pt idx="251">
                  <c:v>7.4207450685321317E-4</c:v>
                </c:pt>
                <c:pt idx="252">
                  <c:v>7.4996840703073979E-4</c:v>
                </c:pt>
                <c:pt idx="253">
                  <c:v>7.5576814721374551E-4</c:v>
                </c:pt>
                <c:pt idx="254">
                  <c:v>7.6169372596501903E-4</c:v>
                </c:pt>
                <c:pt idx="255">
                  <c:v>7.6645267379484082E-4</c:v>
                </c:pt>
                <c:pt idx="256">
                  <c:v>7.7232649928559458E-4</c:v>
                </c:pt>
                <c:pt idx="257">
                  <c:v>7.7757767244227189E-4</c:v>
                </c:pt>
                <c:pt idx="258">
                  <c:v>7.8313995127739992E-4</c:v>
                </c:pt>
                <c:pt idx="259">
                  <c:v>7.891395783174946E-4</c:v>
                </c:pt>
                <c:pt idx="260">
                  <c:v>7.9518784755585443E-4</c:v>
                </c:pt>
                <c:pt idx="261">
                  <c:v>8.0133433348060674E-4</c:v>
                </c:pt>
                <c:pt idx="262">
                  <c:v>8.0641992928455269E-4</c:v>
                </c:pt>
                <c:pt idx="263">
                  <c:v>8.1140731380587429E-4</c:v>
                </c:pt>
                <c:pt idx="264">
                  <c:v>8.164940162391272E-4</c:v>
                </c:pt>
                <c:pt idx="265">
                  <c:v>8.2218592733907187E-4</c:v>
                </c:pt>
                <c:pt idx="266">
                  <c:v>8.2912176058270277E-4</c:v>
                </c:pt>
                <c:pt idx="267">
                  <c:v>8.3423633364579776E-4</c:v>
                </c:pt>
                <c:pt idx="268">
                  <c:v>8.4309368429212053E-4</c:v>
                </c:pt>
                <c:pt idx="269">
                  <c:v>8.4961389956077888E-4</c:v>
                </c:pt>
                <c:pt idx="270">
                  <c:v>8.5455380322861109E-4</c:v>
                </c:pt>
                <c:pt idx="271">
                  <c:v>8.5936416450916253E-4</c:v>
                </c:pt>
                <c:pt idx="272">
                  <c:v>8.6425004004404653E-4</c:v>
                </c:pt>
                <c:pt idx="273">
                  <c:v>8.6964846810695369E-4</c:v>
                </c:pt>
                <c:pt idx="274">
                  <c:v>8.7473352509952987E-4</c:v>
                </c:pt>
                <c:pt idx="275">
                  <c:v>8.8050012384690071E-4</c:v>
                </c:pt>
                <c:pt idx="276">
                  <c:v>8.8525141338476521E-4</c:v>
                </c:pt>
                <c:pt idx="277">
                  <c:v>8.9100504208144624E-4</c:v>
                </c:pt>
                <c:pt idx="278">
                  <c:v>8.9658412552201755E-4</c:v>
                </c:pt>
                <c:pt idx="279">
                  <c:v>9.0233470866978168E-4</c:v>
                </c:pt>
                <c:pt idx="280">
                  <c:v>9.0794625384980551E-4</c:v>
                </c:pt>
                <c:pt idx="281">
                  <c:v>9.1335139977061707E-4</c:v>
                </c:pt>
                <c:pt idx="282">
                  <c:v>9.1998864132437756E-4</c:v>
                </c:pt>
                <c:pt idx="283">
                  <c:v>9.250584877658637E-4</c:v>
                </c:pt>
                <c:pt idx="284">
                  <c:v>9.3020653830806343E-4</c:v>
                </c:pt>
                <c:pt idx="285">
                  <c:v>9.3636684983476061E-4</c:v>
                </c:pt>
                <c:pt idx="286">
                  <c:v>9.4176451602594798E-4</c:v>
                </c:pt>
                <c:pt idx="287">
                  <c:v>9.4651689108973477E-4</c:v>
                </c:pt>
                <c:pt idx="288">
                  <c:v>9.5164355262205831E-4</c:v>
                </c:pt>
                <c:pt idx="289">
                  <c:v>9.5694352676852564E-4</c:v>
                </c:pt>
                <c:pt idx="290">
                  <c:v>9.6217988225061194E-4</c:v>
                </c:pt>
                <c:pt idx="291">
                  <c:v>9.6865966823042756E-4</c:v>
                </c:pt>
                <c:pt idx="292">
                  <c:v>9.7397976914691156E-4</c:v>
                </c:pt>
                <c:pt idx="293">
                  <c:v>9.7888639517936557E-4</c:v>
                </c:pt>
                <c:pt idx="294">
                  <c:v>9.8522522684061698E-4</c:v>
                </c:pt>
                <c:pt idx="295">
                  <c:v>9.907073632961492E-4</c:v>
                </c:pt>
                <c:pt idx="296">
                  <c:v>9.9651116136298661E-4</c:v>
                </c:pt>
                <c:pt idx="297">
                  <c:v>1.0021856370483759E-3</c:v>
                </c:pt>
                <c:pt idx="298">
                  <c:v>1.0076316342715092E-3</c:v>
                </c:pt>
                <c:pt idx="299">
                  <c:v>1.0133680323956499E-3</c:v>
                </c:pt>
                <c:pt idx="300">
                  <c:v>1.0199544159804729E-3</c:v>
                </c:pt>
                <c:pt idx="301">
                  <c:v>1.025300146954713E-3</c:v>
                </c:pt>
                <c:pt idx="302">
                  <c:v>1.0310480103718244E-3</c:v>
                </c:pt>
                <c:pt idx="303">
                  <c:v>1.0361607430946071E-3</c:v>
                </c:pt>
                <c:pt idx="304">
                  <c:v>1.0408917520799577E-3</c:v>
                </c:pt>
                <c:pt idx="305">
                  <c:v>1.0465845739000075E-3</c:v>
                </c:pt>
                <c:pt idx="306">
                  <c:v>1.0535538427326996E-3</c:v>
                </c:pt>
                <c:pt idx="307">
                  <c:v>1.0600209102803312E-3</c:v>
                </c:pt>
                <c:pt idx="308">
                  <c:v>1.0661979704373913E-3</c:v>
                </c:pt>
                <c:pt idx="309">
                  <c:v>1.0733213360270275E-3</c:v>
                </c:pt>
                <c:pt idx="310">
                  <c:v>1.0776302232915545E-3</c:v>
                </c:pt>
                <c:pt idx="311">
                  <c:v>1.0835816113617701E-3</c:v>
                </c:pt>
                <c:pt idx="312">
                  <c:v>1.0897160133962374E-3</c:v>
                </c:pt>
                <c:pt idx="313">
                  <c:v>1.0961105981649145E-3</c:v>
                </c:pt>
                <c:pt idx="314">
                  <c:v>1.1012498142737514E-3</c:v>
                </c:pt>
                <c:pt idx="315">
                  <c:v>1.1068724185905193E-3</c:v>
                </c:pt>
                <c:pt idx="316">
                  <c:v>1.1116752226019563E-3</c:v>
                </c:pt>
                <c:pt idx="317">
                  <c:v>1.1181108195941509E-3</c:v>
                </c:pt>
                <c:pt idx="318">
                  <c:v>1.1238443204377628E-3</c:v>
                </c:pt>
                <c:pt idx="319">
                  <c:v>1.1287654738612982E-3</c:v>
                </c:pt>
                <c:pt idx="320">
                  <c:v>1.1337985438611732E-3</c:v>
                </c:pt>
                <c:pt idx="321">
                  <c:v>1.1393058965982409E-3</c:v>
                </c:pt>
                <c:pt idx="322">
                  <c:v>1.1450634974387336E-3</c:v>
                </c:pt>
                <c:pt idx="323">
                  <c:v>1.1500692058390935E-3</c:v>
                </c:pt>
                <c:pt idx="324">
                  <c:v>1.1551111764248553E-3</c:v>
                </c:pt>
                <c:pt idx="325">
                  <c:v>1.1607936491771029E-3</c:v>
                </c:pt>
                <c:pt idx="326">
                  <c:v>1.1664520993169519E-3</c:v>
                </c:pt>
                <c:pt idx="327">
                  <c:v>1.1711506358004335E-3</c:v>
                </c:pt>
                <c:pt idx="328">
                  <c:v>1.1775037043983356E-3</c:v>
                </c:pt>
                <c:pt idx="329">
                  <c:v>1.1838750948687147E-3</c:v>
                </c:pt>
                <c:pt idx="330">
                  <c:v>1.1889836171376387E-3</c:v>
                </c:pt>
                <c:pt idx="331">
                  <c:v>1.1946783456780663E-3</c:v>
                </c:pt>
                <c:pt idx="332">
                  <c:v>1.2033992372471733E-3</c:v>
                </c:pt>
                <c:pt idx="333">
                  <c:v>1.2085286714944913E-3</c:v>
                </c:pt>
                <c:pt idx="334">
                  <c:v>1.2140578351533605E-3</c:v>
                </c:pt>
                <c:pt idx="335">
                  <c:v>1.2202522597715198E-3</c:v>
                </c:pt>
                <c:pt idx="336">
                  <c:v>1.2264861742486545E-3</c:v>
                </c:pt>
                <c:pt idx="337">
                  <c:v>1.2312713304461012E-3</c:v>
                </c:pt>
                <c:pt idx="338">
                  <c:v>1.2371103375984295E-3</c:v>
                </c:pt>
                <c:pt idx="339">
                  <c:v>1.2437670228122393E-3</c:v>
                </c:pt>
                <c:pt idx="340">
                  <c:v>1.2489485801585013E-3</c:v>
                </c:pt>
                <c:pt idx="341">
                  <c:v>1.2542920313999711E-3</c:v>
                </c:pt>
                <c:pt idx="342">
                  <c:v>1.2607024634934882E-3</c:v>
                </c:pt>
                <c:pt idx="343">
                  <c:v>1.2665837429307741E-3</c:v>
                </c:pt>
                <c:pt idx="344">
                  <c:v>1.2721342826700745E-3</c:v>
                </c:pt>
                <c:pt idx="345">
                  <c:v>1.279083285624402E-3</c:v>
                </c:pt>
                <c:pt idx="346">
                  <c:v>1.2846799350018341E-3</c:v>
                </c:pt>
                <c:pt idx="347">
                  <c:v>1.2935495877531976E-3</c:v>
                </c:pt>
                <c:pt idx="348">
                  <c:v>1.2992398563944046E-3</c:v>
                </c:pt>
                <c:pt idx="349">
                  <c:v>1.3045335955238688E-3</c:v>
                </c:pt>
                <c:pt idx="350">
                  <c:v>1.3087887815635634E-3</c:v>
                </c:pt>
                <c:pt idx="351">
                  <c:v>1.3138181806842868E-3</c:v>
                </c:pt>
                <c:pt idx="352">
                  <c:v>1.3185510429871491E-3</c:v>
                </c:pt>
                <c:pt idx="353">
                  <c:v>1.32383245308104E-3</c:v>
                </c:pt>
                <c:pt idx="354">
                  <c:v>1.3316772046788506E-3</c:v>
                </c:pt>
                <c:pt idx="355">
                  <c:v>1.337855363758656E-3</c:v>
                </c:pt>
                <c:pt idx="356">
                  <c:v>1.342135113429957E-3</c:v>
                </c:pt>
                <c:pt idx="357">
                  <c:v>1.3461286639504103E-3</c:v>
                </c:pt>
                <c:pt idx="358">
                  <c:v>1.3522918469890061E-3</c:v>
                </c:pt>
                <c:pt idx="359">
                  <c:v>1.3577606584775318E-3</c:v>
                </c:pt>
                <c:pt idx="360">
                  <c:v>1.3634016727810418E-3</c:v>
                </c:pt>
                <c:pt idx="361">
                  <c:v>1.3685522766327572E-3</c:v>
                </c:pt>
                <c:pt idx="362">
                  <c:v>1.3755958299948093E-3</c:v>
                </c:pt>
                <c:pt idx="363">
                  <c:v>1.3816451360069478E-3</c:v>
                </c:pt>
                <c:pt idx="364">
                  <c:v>1.3870963272053899E-3</c:v>
                </c:pt>
                <c:pt idx="365">
                  <c:v>1.3933907305914541E-3</c:v>
                </c:pt>
                <c:pt idx="366">
                  <c:v>1.3983480021137174E-3</c:v>
                </c:pt>
                <c:pt idx="367">
                  <c:v>1.4035975973611071E-3</c:v>
                </c:pt>
                <c:pt idx="368">
                  <c:v>1.4104012667610407E-3</c:v>
                </c:pt>
                <c:pt idx="369">
                  <c:v>1.4164304609050348E-3</c:v>
                </c:pt>
                <c:pt idx="370">
                  <c:v>1.4224840343474397E-3</c:v>
                </c:pt>
                <c:pt idx="371">
                  <c:v>1.4272494030437193E-3</c:v>
                </c:pt>
                <c:pt idx="372">
                  <c:v>1.4325619872850592E-3</c:v>
                </c:pt>
                <c:pt idx="373">
                  <c:v>1.4375976836101779E-3</c:v>
                </c:pt>
                <c:pt idx="374">
                  <c:v>1.4436930403128282E-3</c:v>
                </c:pt>
                <c:pt idx="375">
                  <c:v>1.4488482938690597E-3</c:v>
                </c:pt>
                <c:pt idx="376">
                  <c:v>1.4546509288076053E-3</c:v>
                </c:pt>
                <c:pt idx="377">
                  <c:v>1.4597310603594602E-3</c:v>
                </c:pt>
                <c:pt idx="378">
                  <c:v>1.4649144939283066E-3</c:v>
                </c:pt>
                <c:pt idx="379">
                  <c:v>1.4706357046564993E-3</c:v>
                </c:pt>
                <c:pt idx="380">
                  <c:v>1.4764586691779758E-3</c:v>
                </c:pt>
                <c:pt idx="381">
                  <c:v>1.4825124722688409E-3</c:v>
                </c:pt>
                <c:pt idx="382">
                  <c:v>1.488565977164884E-3</c:v>
                </c:pt>
                <c:pt idx="383">
                  <c:v>1.4920284546122069E-3</c:v>
                </c:pt>
                <c:pt idx="384">
                  <c:v>1.4976672708759951E-3</c:v>
                </c:pt>
                <c:pt idx="385">
                  <c:v>1.5037365378987005E-3</c:v>
                </c:pt>
                <c:pt idx="386">
                  <c:v>1.5103803730708472E-3</c:v>
                </c:pt>
                <c:pt idx="387">
                  <c:v>1.5157501440028036E-3</c:v>
                </c:pt>
                <c:pt idx="388">
                  <c:v>1.5223833590469885E-3</c:v>
                </c:pt>
                <c:pt idx="389">
                  <c:v>1.5279183515115543E-3</c:v>
                </c:pt>
                <c:pt idx="390">
                  <c:v>1.5334689543372109E-3</c:v>
                </c:pt>
                <c:pt idx="391">
                  <c:v>1.5379710053294935E-3</c:v>
                </c:pt>
                <c:pt idx="392">
                  <c:v>1.5443799547734077E-3</c:v>
                </c:pt>
                <c:pt idx="393">
                  <c:v>1.5509393061161182E-3</c:v>
                </c:pt>
                <c:pt idx="394">
                  <c:v>1.5561184125274486E-3</c:v>
                </c:pt>
                <c:pt idx="395">
                  <c:v>1.560575255083043E-3</c:v>
                </c:pt>
                <c:pt idx="396">
                  <c:v>1.565611757234457E-3</c:v>
                </c:pt>
                <c:pt idx="397">
                  <c:v>1.572314985505893E-3</c:v>
                </c:pt>
                <c:pt idx="398">
                  <c:v>1.5782636221183673E-3</c:v>
                </c:pt>
                <c:pt idx="399">
                  <c:v>1.583283939135832E-3</c:v>
                </c:pt>
                <c:pt idx="400">
                  <c:v>1.5887665557936272E-3</c:v>
                </c:pt>
                <c:pt idx="401">
                  <c:v>1.5937898326012002E-3</c:v>
                </c:pt>
                <c:pt idx="402">
                  <c:v>1.5987300462287971E-3</c:v>
                </c:pt>
                <c:pt idx="403">
                  <c:v>1.6048331148111026E-3</c:v>
                </c:pt>
                <c:pt idx="404">
                  <c:v>1.6103980284169724E-3</c:v>
                </c:pt>
                <c:pt idx="405">
                  <c:v>1.6145342880600122E-3</c:v>
                </c:pt>
                <c:pt idx="406">
                  <c:v>1.6215276610431618E-3</c:v>
                </c:pt>
                <c:pt idx="407">
                  <c:v>1.6278694143861976E-3</c:v>
                </c:pt>
                <c:pt idx="408">
                  <c:v>1.6337408295801932E-3</c:v>
                </c:pt>
                <c:pt idx="409">
                  <c:v>1.6381737063920836E-3</c:v>
                </c:pt>
                <c:pt idx="410">
                  <c:v>1.6445832571423517E-3</c:v>
                </c:pt>
                <c:pt idx="411">
                  <c:v>1.6493929341049366E-3</c:v>
                </c:pt>
                <c:pt idx="412">
                  <c:v>1.6556489802406096E-3</c:v>
                </c:pt>
                <c:pt idx="413">
                  <c:v>1.6603870779276226E-3</c:v>
                </c:pt>
                <c:pt idx="414">
                  <c:v>1.6662273014465571E-3</c:v>
                </c:pt>
                <c:pt idx="415">
                  <c:v>1.6701829990646716E-3</c:v>
                </c:pt>
                <c:pt idx="416">
                  <c:v>1.6765809210723625E-3</c:v>
                </c:pt>
                <c:pt idx="417">
                  <c:v>1.6808947374291022E-3</c:v>
                </c:pt>
                <c:pt idx="418">
                  <c:v>1.6864964272843845E-3</c:v>
                </c:pt>
                <c:pt idx="419">
                  <c:v>1.6928804630077998E-3</c:v>
                </c:pt>
                <c:pt idx="420">
                  <c:v>1.6971607984907046E-3</c:v>
                </c:pt>
                <c:pt idx="421">
                  <c:v>1.7020381259764447E-3</c:v>
                </c:pt>
                <c:pt idx="422">
                  <c:v>1.7076687772543701E-3</c:v>
                </c:pt>
                <c:pt idx="423">
                  <c:v>1.710210289853161E-3</c:v>
                </c:pt>
                <c:pt idx="424">
                  <c:v>1.7151902267620559E-3</c:v>
                </c:pt>
                <c:pt idx="425">
                  <c:v>1.7203198859899703E-3</c:v>
                </c:pt>
                <c:pt idx="426">
                  <c:v>1.7242774593324293E-3</c:v>
                </c:pt>
                <c:pt idx="427">
                  <c:v>1.7302291263384183E-3</c:v>
                </c:pt>
                <c:pt idx="428">
                  <c:v>1.733958335124082E-3</c:v>
                </c:pt>
                <c:pt idx="429">
                  <c:v>1.7397112966666801E-3</c:v>
                </c:pt>
                <c:pt idx="430">
                  <c:v>1.7448540086953887E-3</c:v>
                </c:pt>
                <c:pt idx="431">
                  <c:v>1.7504836698298545E-3</c:v>
                </c:pt>
                <c:pt idx="432">
                  <c:v>1.7554451027373338E-3</c:v>
                </c:pt>
                <c:pt idx="433">
                  <c:v>1.7622985103305127E-3</c:v>
                </c:pt>
                <c:pt idx="434">
                  <c:v>1.7677694127782582E-3</c:v>
                </c:pt>
                <c:pt idx="435">
                  <c:v>1.7728726992972091E-3</c:v>
                </c:pt>
                <c:pt idx="436">
                  <c:v>1.7786717038134727E-3</c:v>
                </c:pt>
                <c:pt idx="437">
                  <c:v>1.7809383060130117E-3</c:v>
                </c:pt>
                <c:pt idx="438">
                  <c:v>1.7853298674634455E-3</c:v>
                </c:pt>
                <c:pt idx="439">
                  <c:v>1.7910212430690836E-3</c:v>
                </c:pt>
                <c:pt idx="440">
                  <c:v>1.7950480948788758E-3</c:v>
                </c:pt>
                <c:pt idx="441">
                  <c:v>1.7983997515145277E-3</c:v>
                </c:pt>
                <c:pt idx="442">
                  <c:v>1.8024078191809956E-3</c:v>
                </c:pt>
                <c:pt idx="443">
                  <c:v>1.8079080006156581E-3</c:v>
                </c:pt>
                <c:pt idx="444">
                  <c:v>1.8103895506409238E-3</c:v>
                </c:pt>
                <c:pt idx="445">
                  <c:v>1.8153899051585826E-3</c:v>
                </c:pt>
                <c:pt idx="446">
                  <c:v>1.821788347707905E-3</c:v>
                </c:pt>
                <c:pt idx="447">
                  <c:v>1.8267291309120469E-3</c:v>
                </c:pt>
                <c:pt idx="448">
                  <c:v>1.8316143079233375E-3</c:v>
                </c:pt>
                <c:pt idx="449">
                  <c:v>1.8318613179793904E-3</c:v>
                </c:pt>
                <c:pt idx="450">
                  <c:v>1.8374426062310652E-3</c:v>
                </c:pt>
                <c:pt idx="451">
                  <c:v>1.842628084256791E-3</c:v>
                </c:pt>
                <c:pt idx="452">
                  <c:v>1.8447536229014333E-3</c:v>
                </c:pt>
                <c:pt idx="453">
                  <c:v>1.8498437978096392E-3</c:v>
                </c:pt>
                <c:pt idx="454">
                  <c:v>1.8556310098395909E-3</c:v>
                </c:pt>
                <c:pt idx="455">
                  <c:v>1.8573183245014825E-3</c:v>
                </c:pt>
                <c:pt idx="456">
                  <c:v>1.8616887943711158E-3</c:v>
                </c:pt>
                <c:pt idx="457">
                  <c:v>1.8651107231782915E-3</c:v>
                </c:pt>
                <c:pt idx="458">
                  <c:v>1.871473672176155E-3</c:v>
                </c:pt>
                <c:pt idx="459">
                  <c:v>1.874013271961965E-3</c:v>
                </c:pt>
                <c:pt idx="460">
                  <c:v>1.8755349548203214E-3</c:v>
                </c:pt>
                <c:pt idx="461">
                  <c:v>1.8797955703121333E-3</c:v>
                </c:pt>
                <c:pt idx="462">
                  <c:v>1.8842747812736604E-3</c:v>
                </c:pt>
                <c:pt idx="463">
                  <c:v>1.8850531293939097E-3</c:v>
                </c:pt>
                <c:pt idx="464">
                  <c:v>1.8892593688490031E-3</c:v>
                </c:pt>
                <c:pt idx="465">
                  <c:v>1.895070481938034E-3</c:v>
                </c:pt>
                <c:pt idx="466">
                  <c:v>1.9006108884038447E-3</c:v>
                </c:pt>
                <c:pt idx="467">
                  <c:v>1.9053410084816137E-3</c:v>
                </c:pt>
                <c:pt idx="468">
                  <c:v>1.9066267590865976E-3</c:v>
                </c:pt>
                <c:pt idx="469">
                  <c:v>1.9081429409829593E-3</c:v>
                </c:pt>
                <c:pt idx="470">
                  <c:v>1.9116731295887707E-3</c:v>
                </c:pt>
                <c:pt idx="471">
                  <c:v>1.9143542831023888E-3</c:v>
                </c:pt>
                <c:pt idx="472">
                  <c:v>1.9181220952914628E-3</c:v>
                </c:pt>
                <c:pt idx="473">
                  <c:v>1.9245409987177847E-3</c:v>
                </c:pt>
                <c:pt idx="474">
                  <c:v>1.9291947083880296E-3</c:v>
                </c:pt>
                <c:pt idx="475">
                  <c:v>1.9318511782354135E-3</c:v>
                </c:pt>
                <c:pt idx="476">
                  <c:v>1.9356604764075691E-3</c:v>
                </c:pt>
                <c:pt idx="477">
                  <c:v>1.9389967197772043E-3</c:v>
                </c:pt>
                <c:pt idx="478">
                  <c:v>1.9441881945558598E-3</c:v>
                </c:pt>
                <c:pt idx="479">
                  <c:v>1.9450083392460453E-3</c:v>
                </c:pt>
                <c:pt idx="480">
                  <c:v>1.9477629777158827E-3</c:v>
                </c:pt>
                <c:pt idx="481">
                  <c:v>1.9510537769042271E-3</c:v>
                </c:pt>
                <c:pt idx="482">
                  <c:v>1.9556209754246264E-3</c:v>
                </c:pt>
                <c:pt idx="483">
                  <c:v>1.9608531902650978E-3</c:v>
                </c:pt>
                <c:pt idx="484">
                  <c:v>1.9613213159072893E-3</c:v>
                </c:pt>
                <c:pt idx="485">
                  <c:v>1.9651525538376727E-3</c:v>
                </c:pt>
                <c:pt idx="486">
                  <c:v>1.9679885200358043E-3</c:v>
                </c:pt>
                <c:pt idx="487">
                  <c:v>1.9713006864256785E-3</c:v>
                </c:pt>
                <c:pt idx="488">
                  <c:v>1.9753918271889124E-3</c:v>
                </c:pt>
                <c:pt idx="489">
                  <c:v>1.9787643183284574E-3</c:v>
                </c:pt>
                <c:pt idx="490">
                  <c:v>1.9818683793885539E-3</c:v>
                </c:pt>
                <c:pt idx="491">
                  <c:v>1.9831473465888698E-3</c:v>
                </c:pt>
                <c:pt idx="492">
                  <c:v>1.9877046582001501E-3</c:v>
                </c:pt>
                <c:pt idx="493">
                  <c:v>1.9921031776895756E-3</c:v>
                </c:pt>
                <c:pt idx="494">
                  <c:v>1.9944721571416289E-3</c:v>
                </c:pt>
                <c:pt idx="495">
                  <c:v>1.9971957012628614E-3</c:v>
                </c:pt>
                <c:pt idx="496">
                  <c:v>1.999983671680478E-3</c:v>
                </c:pt>
                <c:pt idx="497">
                  <c:v>2.0060010534849407E-3</c:v>
                </c:pt>
                <c:pt idx="498">
                  <c:v>2.0074217783311041E-3</c:v>
                </c:pt>
                <c:pt idx="499">
                  <c:v>2.0104010961923733E-3</c:v>
                </c:pt>
                <c:pt idx="500">
                  <c:v>2.0129432771124152E-3</c:v>
                </c:pt>
                <c:pt idx="501">
                  <c:v>2.0142058599267681E-3</c:v>
                </c:pt>
                <c:pt idx="502">
                  <c:v>2.0188578888722785E-3</c:v>
                </c:pt>
                <c:pt idx="503">
                  <c:v>2.0227851333771145E-3</c:v>
                </c:pt>
                <c:pt idx="504">
                  <c:v>2.0223253677598345E-3</c:v>
                </c:pt>
                <c:pt idx="505">
                  <c:v>2.0295259252841365E-3</c:v>
                </c:pt>
                <c:pt idx="506">
                  <c:v>2.0341326829050967E-3</c:v>
                </c:pt>
                <c:pt idx="507">
                  <c:v>2.0376986838443658E-3</c:v>
                </c:pt>
                <c:pt idx="508">
                  <c:v>2.0421240650619534E-3</c:v>
                </c:pt>
                <c:pt idx="509">
                  <c:v>2.0423003895787464E-3</c:v>
                </c:pt>
                <c:pt idx="510">
                  <c:v>2.0456045198705137E-3</c:v>
                </c:pt>
                <c:pt idx="511">
                  <c:v>2.0498919935622792E-3</c:v>
                </c:pt>
                <c:pt idx="512">
                  <c:v>2.0512194085132887E-3</c:v>
                </c:pt>
                <c:pt idx="513">
                  <c:v>2.0511985962637543E-3</c:v>
                </c:pt>
                <c:pt idx="514">
                  <c:v>2.0579857643458657E-3</c:v>
                </c:pt>
                <c:pt idx="515">
                  <c:v>2.0612509359382424E-3</c:v>
                </c:pt>
                <c:pt idx="516">
                  <c:v>2.0651516039686484E-3</c:v>
                </c:pt>
                <c:pt idx="517">
                  <c:v>2.0673002050172837E-3</c:v>
                </c:pt>
                <c:pt idx="518">
                  <c:v>2.0700134799275295E-3</c:v>
                </c:pt>
                <c:pt idx="519">
                  <c:v>2.0693367722224212E-3</c:v>
                </c:pt>
                <c:pt idx="520">
                  <c:v>2.0741950817759563E-3</c:v>
                </c:pt>
                <c:pt idx="521">
                  <c:v>2.0708040575494052E-3</c:v>
                </c:pt>
                <c:pt idx="522">
                  <c:v>2.0739344729420644E-3</c:v>
                </c:pt>
                <c:pt idx="523">
                  <c:v>2.0753571885195788E-3</c:v>
                </c:pt>
                <c:pt idx="524">
                  <c:v>2.0786187432655502E-3</c:v>
                </c:pt>
                <c:pt idx="525">
                  <c:v>2.0766189355338849E-3</c:v>
                </c:pt>
                <c:pt idx="526">
                  <c:v>2.0839522002868132E-3</c:v>
                </c:pt>
                <c:pt idx="527">
                  <c:v>2.086542161635663E-3</c:v>
                </c:pt>
                <c:pt idx="528">
                  <c:v>2.0889590368172108E-3</c:v>
                </c:pt>
                <c:pt idx="529">
                  <c:v>2.0913752736862359E-3</c:v>
                </c:pt>
                <c:pt idx="530">
                  <c:v>2.0944668526795898E-3</c:v>
                </c:pt>
                <c:pt idx="531">
                  <c:v>2.0972354404443978E-3</c:v>
                </c:pt>
                <c:pt idx="532">
                  <c:v>2.0999171576666599E-3</c:v>
                </c:pt>
                <c:pt idx="533">
                  <c:v>2.099228157975364E-3</c:v>
                </c:pt>
                <c:pt idx="534">
                  <c:v>2.102942590689565E-3</c:v>
                </c:pt>
                <c:pt idx="535">
                  <c:v>2.1039442847051045E-3</c:v>
                </c:pt>
                <c:pt idx="536">
                  <c:v>2.1056886169222404E-3</c:v>
                </c:pt>
                <c:pt idx="537">
                  <c:v>2.1055998481530375E-3</c:v>
                </c:pt>
                <c:pt idx="538">
                  <c:v>2.1067976306556003E-3</c:v>
                </c:pt>
                <c:pt idx="539">
                  <c:v>2.1087388351476405E-3</c:v>
                </c:pt>
                <c:pt idx="540">
                  <c:v>2.1128757467530415E-3</c:v>
                </c:pt>
                <c:pt idx="541">
                  <c:v>2.117728604117847E-3</c:v>
                </c:pt>
                <c:pt idx="542">
                  <c:v>2.1204749006968715E-3</c:v>
                </c:pt>
                <c:pt idx="543">
                  <c:v>2.1237997811649834E-3</c:v>
                </c:pt>
                <c:pt idx="544">
                  <c:v>2.1251810665318745E-3</c:v>
                </c:pt>
                <c:pt idx="545">
                  <c:v>2.1277298420713537E-3</c:v>
                </c:pt>
                <c:pt idx="546">
                  <c:v>2.1307869266442799E-3</c:v>
                </c:pt>
                <c:pt idx="547">
                  <c:v>2.1338718213327018E-3</c:v>
                </c:pt>
                <c:pt idx="548">
                  <c:v>2.1322572219924485E-3</c:v>
                </c:pt>
                <c:pt idx="549">
                  <c:v>2.1388483968392169E-3</c:v>
                </c:pt>
                <c:pt idx="550">
                  <c:v>2.1436802570658567E-3</c:v>
                </c:pt>
                <c:pt idx="551">
                  <c:v>2.1439339035687096E-3</c:v>
                </c:pt>
                <c:pt idx="552">
                  <c:v>2.1475191303324853E-3</c:v>
                </c:pt>
                <c:pt idx="553">
                  <c:v>2.1525691503926979E-3</c:v>
                </c:pt>
                <c:pt idx="554">
                  <c:v>2.1512028691878155E-3</c:v>
                </c:pt>
                <c:pt idx="555">
                  <c:v>2.1532340350200246E-3</c:v>
                </c:pt>
                <c:pt idx="556">
                  <c:v>2.1533590879814334E-3</c:v>
                </c:pt>
                <c:pt idx="557">
                  <c:v>2.1562183780551736E-3</c:v>
                </c:pt>
                <c:pt idx="558">
                  <c:v>2.1626853993604923E-3</c:v>
                </c:pt>
                <c:pt idx="559">
                  <c:v>2.1640113854047263E-3</c:v>
                </c:pt>
                <c:pt idx="560">
                  <c:v>2.1672653283779644E-3</c:v>
                </c:pt>
                <c:pt idx="561">
                  <c:v>2.1706167150901587E-3</c:v>
                </c:pt>
                <c:pt idx="562">
                  <c:v>2.1691956440535298E-3</c:v>
                </c:pt>
                <c:pt idx="563">
                  <c:v>2.1697609445124975E-3</c:v>
                </c:pt>
                <c:pt idx="564">
                  <c:v>2.1725068278838399E-3</c:v>
                </c:pt>
                <c:pt idx="565">
                  <c:v>2.1730795730999877E-3</c:v>
                </c:pt>
                <c:pt idx="566">
                  <c:v>2.1785934338475533E-3</c:v>
                </c:pt>
                <c:pt idx="567">
                  <c:v>2.1827883417032882E-3</c:v>
                </c:pt>
                <c:pt idx="568">
                  <c:v>2.1839272694351326E-3</c:v>
                </c:pt>
                <c:pt idx="569">
                  <c:v>2.185221841812851E-3</c:v>
                </c:pt>
                <c:pt idx="570">
                  <c:v>2.1901272973588689E-3</c:v>
                </c:pt>
                <c:pt idx="571">
                  <c:v>2.1869015728419425E-3</c:v>
                </c:pt>
                <c:pt idx="572">
                  <c:v>2.1922381865189075E-3</c:v>
                </c:pt>
                <c:pt idx="573">
                  <c:v>2.1884573938456258E-3</c:v>
                </c:pt>
                <c:pt idx="574">
                  <c:v>2.1902878075470826E-3</c:v>
                </c:pt>
                <c:pt idx="575">
                  <c:v>2.1956741474624241E-3</c:v>
                </c:pt>
                <c:pt idx="576">
                  <c:v>2.1970694957229122E-3</c:v>
                </c:pt>
                <c:pt idx="577">
                  <c:v>2.1996698849945867E-3</c:v>
                </c:pt>
                <c:pt idx="578">
                  <c:v>2.2019820703481248E-3</c:v>
                </c:pt>
                <c:pt idx="579">
                  <c:v>2.206931037700019E-3</c:v>
                </c:pt>
                <c:pt idx="580">
                  <c:v>2.2066208176218858E-3</c:v>
                </c:pt>
                <c:pt idx="581">
                  <c:v>2.2102517156886064E-3</c:v>
                </c:pt>
                <c:pt idx="582">
                  <c:v>2.2115507402357898E-3</c:v>
                </c:pt>
                <c:pt idx="583">
                  <c:v>2.2111620122136164E-3</c:v>
                </c:pt>
                <c:pt idx="584">
                  <c:v>2.2108970963933749E-3</c:v>
                </c:pt>
                <c:pt idx="585">
                  <c:v>2.2120536270871468E-3</c:v>
                </c:pt>
                <c:pt idx="586">
                  <c:v>2.2176645008124018E-3</c:v>
                </c:pt>
                <c:pt idx="587">
                  <c:v>2.216777866479214E-3</c:v>
                </c:pt>
                <c:pt idx="588">
                  <c:v>2.2159415148137809E-3</c:v>
                </c:pt>
                <c:pt idx="589">
                  <c:v>2.2200943963248325E-3</c:v>
                </c:pt>
                <c:pt idx="590">
                  <c:v>2.2216436113619027E-3</c:v>
                </c:pt>
                <c:pt idx="591">
                  <c:v>2.2237419907776713E-3</c:v>
                </c:pt>
                <c:pt idx="592">
                  <c:v>2.2255336993267671E-3</c:v>
                </c:pt>
                <c:pt idx="593">
                  <c:v>2.2255577424708617E-3</c:v>
                </c:pt>
                <c:pt idx="594">
                  <c:v>2.2309779972503529E-3</c:v>
                </c:pt>
                <c:pt idx="595">
                  <c:v>2.230306992435838E-3</c:v>
                </c:pt>
                <c:pt idx="596">
                  <c:v>2.2358096580056843E-3</c:v>
                </c:pt>
                <c:pt idx="597">
                  <c:v>2.2328219251502002E-3</c:v>
                </c:pt>
                <c:pt idx="598">
                  <c:v>2.2328168746663453E-3</c:v>
                </c:pt>
                <c:pt idx="599">
                  <c:v>2.2373960669186234E-3</c:v>
                </c:pt>
                <c:pt idx="600">
                  <c:v>2.239704065358292E-3</c:v>
                </c:pt>
                <c:pt idx="601">
                  <c:v>2.238475665180669E-3</c:v>
                </c:pt>
                <c:pt idx="602">
                  <c:v>2.2408489911508126E-3</c:v>
                </c:pt>
                <c:pt idx="603">
                  <c:v>2.2459931378793182E-3</c:v>
                </c:pt>
                <c:pt idx="604">
                  <c:v>2.2491006780609208E-3</c:v>
                </c:pt>
                <c:pt idx="605">
                  <c:v>2.2465089165421889E-3</c:v>
                </c:pt>
                <c:pt idx="606">
                  <c:v>2.2525691997876654E-3</c:v>
                </c:pt>
                <c:pt idx="607">
                  <c:v>2.2528044905117304E-3</c:v>
                </c:pt>
                <c:pt idx="608">
                  <c:v>2.2545456433626992E-3</c:v>
                </c:pt>
                <c:pt idx="609">
                  <c:v>2.2572880181746559E-3</c:v>
                </c:pt>
                <c:pt idx="610">
                  <c:v>2.2631606739830432E-3</c:v>
                </c:pt>
                <c:pt idx="611">
                  <c:v>2.2569253240255589E-3</c:v>
                </c:pt>
                <c:pt idx="612">
                  <c:v>2.2646741370534731E-3</c:v>
                </c:pt>
                <c:pt idx="613">
                  <c:v>2.2685819171199121E-3</c:v>
                </c:pt>
                <c:pt idx="614">
                  <c:v>2.266181392836394E-3</c:v>
                </c:pt>
                <c:pt idx="615">
                  <c:v>2.2647600452306866E-3</c:v>
                </c:pt>
                <c:pt idx="616">
                  <c:v>2.2683871000863626E-3</c:v>
                </c:pt>
                <c:pt idx="617">
                  <c:v>2.2692133362749163E-3</c:v>
                </c:pt>
                <c:pt idx="618">
                  <c:v>2.2714913435851729E-3</c:v>
                </c:pt>
                <c:pt idx="619">
                  <c:v>2.2728850493313958E-3</c:v>
                </c:pt>
                <c:pt idx="620">
                  <c:v>2.2762313512372343E-3</c:v>
                </c:pt>
                <c:pt idx="621">
                  <c:v>2.2839315502146554E-3</c:v>
                </c:pt>
                <c:pt idx="622">
                  <c:v>2.2872412295565523E-3</c:v>
                </c:pt>
                <c:pt idx="623">
                  <c:v>2.2872645444856408E-3</c:v>
                </c:pt>
                <c:pt idx="624">
                  <c:v>2.2844927711105478E-3</c:v>
                </c:pt>
                <c:pt idx="625">
                  <c:v>2.286269769687003E-3</c:v>
                </c:pt>
                <c:pt idx="626">
                  <c:v>2.2866252390785257E-3</c:v>
                </c:pt>
                <c:pt idx="627">
                  <c:v>2.2920213421018078E-3</c:v>
                </c:pt>
                <c:pt idx="628">
                  <c:v>2.2931452620372911E-3</c:v>
                </c:pt>
                <c:pt idx="629">
                  <c:v>2.2972266893369806E-3</c:v>
                </c:pt>
                <c:pt idx="630">
                  <c:v>2.2980823139480602E-3</c:v>
                </c:pt>
                <c:pt idx="631">
                  <c:v>2.3040640168163588E-3</c:v>
                </c:pt>
                <c:pt idx="632">
                  <c:v>2.307325046405689E-3</c:v>
                </c:pt>
                <c:pt idx="633">
                  <c:v>2.3032476202062536E-3</c:v>
                </c:pt>
                <c:pt idx="634">
                  <c:v>2.3065732353950369E-3</c:v>
                </c:pt>
                <c:pt idx="635">
                  <c:v>2.3125113098429041E-3</c:v>
                </c:pt>
                <c:pt idx="636">
                  <c:v>2.3108090925965715E-3</c:v>
                </c:pt>
                <c:pt idx="637">
                  <c:v>2.3176657732917345E-3</c:v>
                </c:pt>
                <c:pt idx="638">
                  <c:v>2.3221470647650047E-3</c:v>
                </c:pt>
                <c:pt idx="639">
                  <c:v>2.3207176231855374E-3</c:v>
                </c:pt>
                <c:pt idx="640">
                  <c:v>2.3250282853231798E-3</c:v>
                </c:pt>
                <c:pt idx="641">
                  <c:v>2.3248290531149188E-3</c:v>
                </c:pt>
                <c:pt idx="642">
                  <c:v>2.3278847028879051E-3</c:v>
                </c:pt>
                <c:pt idx="643">
                  <c:v>2.330220552857054E-3</c:v>
                </c:pt>
                <c:pt idx="644">
                  <c:v>2.3333125412965E-3</c:v>
                </c:pt>
                <c:pt idx="645">
                  <c:v>2.3336825754519002E-3</c:v>
                </c:pt>
                <c:pt idx="646">
                  <c:v>2.3342578123688651E-3</c:v>
                </c:pt>
                <c:pt idx="647">
                  <c:v>2.3423222349487072E-3</c:v>
                </c:pt>
                <c:pt idx="648">
                  <c:v>2.3444071479673438E-3</c:v>
                </c:pt>
                <c:pt idx="649">
                  <c:v>2.3500488883035657E-3</c:v>
                </c:pt>
                <c:pt idx="650">
                  <c:v>2.3511059441507719E-3</c:v>
                </c:pt>
                <c:pt idx="651">
                  <c:v>2.351461694943816E-3</c:v>
                </c:pt>
                <c:pt idx="652">
                  <c:v>2.3458102658228223E-3</c:v>
                </c:pt>
                <c:pt idx="653">
                  <c:v>2.3525150979032648E-3</c:v>
                </c:pt>
                <c:pt idx="654">
                  <c:v>2.3582242572564938E-3</c:v>
                </c:pt>
                <c:pt idx="655">
                  <c:v>2.3574018218720208E-3</c:v>
                </c:pt>
                <c:pt idx="656">
                  <c:v>2.3606832007150857E-3</c:v>
                </c:pt>
                <c:pt idx="657">
                  <c:v>2.3599496565360413E-3</c:v>
                </c:pt>
                <c:pt idx="658">
                  <c:v>2.3679222380126774E-3</c:v>
                </c:pt>
                <c:pt idx="659">
                  <c:v>2.3732970031981391E-3</c:v>
                </c:pt>
                <c:pt idx="660">
                  <c:v>2.377989468651991E-3</c:v>
                </c:pt>
                <c:pt idx="661">
                  <c:v>2.3706007605423999E-3</c:v>
                </c:pt>
                <c:pt idx="662">
                  <c:v>2.3697680101899972E-3</c:v>
                </c:pt>
                <c:pt idx="663">
                  <c:v>2.3686875917197404E-3</c:v>
                </c:pt>
                <c:pt idx="664">
                  <c:v>2.375352581321022E-3</c:v>
                </c:pt>
                <c:pt idx="665">
                  <c:v>2.3807494869947194E-3</c:v>
                </c:pt>
                <c:pt idx="666">
                  <c:v>2.3834146113360243E-3</c:v>
                </c:pt>
                <c:pt idx="667">
                  <c:v>2.3851161096246527E-3</c:v>
                </c:pt>
                <c:pt idx="668">
                  <c:v>2.3931977908277797E-3</c:v>
                </c:pt>
                <c:pt idx="669">
                  <c:v>2.3901804476750771E-3</c:v>
                </c:pt>
                <c:pt idx="670">
                  <c:v>2.3919818130333412E-3</c:v>
                </c:pt>
                <c:pt idx="671">
                  <c:v>2.3940119609226502E-3</c:v>
                </c:pt>
                <c:pt idx="672">
                  <c:v>2.3999511597522522E-3</c:v>
                </c:pt>
                <c:pt idx="673">
                  <c:v>2.4004312723786567E-3</c:v>
                </c:pt>
                <c:pt idx="674">
                  <c:v>2.4048833947438704E-3</c:v>
                </c:pt>
                <c:pt idx="675">
                  <c:v>2.4091087695869849E-3</c:v>
                </c:pt>
                <c:pt idx="676">
                  <c:v>2.4122057632400295E-3</c:v>
                </c:pt>
                <c:pt idx="677">
                  <c:v>2.409808554110117E-3</c:v>
                </c:pt>
                <c:pt idx="678">
                  <c:v>2.415629429507966E-3</c:v>
                </c:pt>
                <c:pt idx="679">
                  <c:v>2.4180512617166579E-3</c:v>
                </c:pt>
                <c:pt idx="680">
                  <c:v>2.4187489282252277E-3</c:v>
                </c:pt>
                <c:pt idx="681">
                  <c:v>2.418996017771543E-3</c:v>
                </c:pt>
                <c:pt idx="682">
                  <c:v>2.4204750291794059E-3</c:v>
                </c:pt>
                <c:pt idx="683">
                  <c:v>2.426913231543901E-3</c:v>
                </c:pt>
                <c:pt idx="684">
                  <c:v>2.4278775235541889E-3</c:v>
                </c:pt>
                <c:pt idx="685">
                  <c:v>2.4312149699959778E-3</c:v>
                </c:pt>
                <c:pt idx="686">
                  <c:v>2.4359447728719299E-3</c:v>
                </c:pt>
                <c:pt idx="687">
                  <c:v>2.4392684939054314E-3</c:v>
                </c:pt>
                <c:pt idx="688">
                  <c:v>2.4427469337494298E-3</c:v>
                </c:pt>
                <c:pt idx="689">
                  <c:v>2.4398167506055873E-3</c:v>
                </c:pt>
                <c:pt idx="690">
                  <c:v>2.4423868027655723E-3</c:v>
                </c:pt>
                <c:pt idx="691">
                  <c:v>2.4464075165856322E-3</c:v>
                </c:pt>
                <c:pt idx="692">
                  <c:v>2.4493740076610929E-3</c:v>
                </c:pt>
                <c:pt idx="693">
                  <c:v>2.448936090810038E-3</c:v>
                </c:pt>
                <c:pt idx="694">
                  <c:v>2.4462474141418423E-3</c:v>
                </c:pt>
                <c:pt idx="695">
                  <c:v>2.4418960262411909E-3</c:v>
                </c:pt>
                <c:pt idx="696">
                  <c:v>2.4417982095583371E-3</c:v>
                </c:pt>
                <c:pt idx="697">
                  <c:v>2.4498827439332202E-3</c:v>
                </c:pt>
                <c:pt idx="698">
                  <c:v>2.4548726085196976E-3</c:v>
                </c:pt>
                <c:pt idx="699">
                  <c:v>2.4540057271736936E-3</c:v>
                </c:pt>
                <c:pt idx="700">
                  <c:v>2.4587101497222227E-3</c:v>
                </c:pt>
                <c:pt idx="701">
                  <c:v>2.4604693360975147E-3</c:v>
                </c:pt>
                <c:pt idx="702">
                  <c:v>2.4678065159362498E-3</c:v>
                </c:pt>
                <c:pt idx="703">
                  <c:v>2.4690703466552976E-3</c:v>
                </c:pt>
                <c:pt idx="704">
                  <c:v>2.4701241406402288E-3</c:v>
                </c:pt>
                <c:pt idx="705">
                  <c:v>2.4770968401029948E-3</c:v>
                </c:pt>
                <c:pt idx="706">
                  <c:v>2.4792820839004579E-3</c:v>
                </c:pt>
                <c:pt idx="707">
                  <c:v>2.4811437294767918E-3</c:v>
                </c:pt>
                <c:pt idx="708">
                  <c:v>2.4797150091573341E-3</c:v>
                </c:pt>
                <c:pt idx="709">
                  <c:v>2.482229537728651E-3</c:v>
                </c:pt>
                <c:pt idx="710">
                  <c:v>2.4851705643832542E-3</c:v>
                </c:pt>
                <c:pt idx="711">
                  <c:v>2.4853846577030936E-3</c:v>
                </c:pt>
                <c:pt idx="712">
                  <c:v>2.4859223437205822E-3</c:v>
                </c:pt>
                <c:pt idx="713">
                  <c:v>2.4913883147691515E-3</c:v>
                </c:pt>
                <c:pt idx="714">
                  <c:v>2.487364984044321E-3</c:v>
                </c:pt>
                <c:pt idx="715">
                  <c:v>2.4930460120162539E-3</c:v>
                </c:pt>
                <c:pt idx="716">
                  <c:v>2.4932043890990678E-3</c:v>
                </c:pt>
                <c:pt idx="717">
                  <c:v>2.49638321766044E-3</c:v>
                </c:pt>
                <c:pt idx="718">
                  <c:v>2.5037292527460178E-3</c:v>
                </c:pt>
                <c:pt idx="719">
                  <c:v>2.5088135036426709E-3</c:v>
                </c:pt>
                <c:pt idx="720">
                  <c:v>2.5125660077669107E-3</c:v>
                </c:pt>
                <c:pt idx="721">
                  <c:v>2.5107090730273436E-3</c:v>
                </c:pt>
                <c:pt idx="722">
                  <c:v>2.5069122509740614E-3</c:v>
                </c:pt>
                <c:pt idx="723">
                  <c:v>2.5108317895014207E-3</c:v>
                </c:pt>
                <c:pt idx="724">
                  <c:v>2.5072202180286742E-3</c:v>
                </c:pt>
                <c:pt idx="725">
                  <c:v>2.5122525708140466E-3</c:v>
                </c:pt>
                <c:pt idx="726">
                  <c:v>2.5137068733106596E-3</c:v>
                </c:pt>
                <c:pt idx="727">
                  <c:v>2.5125962396956108E-3</c:v>
                </c:pt>
                <c:pt idx="728">
                  <c:v>2.5178014345284784E-3</c:v>
                </c:pt>
                <c:pt idx="729">
                  <c:v>2.52171123295352E-3</c:v>
                </c:pt>
                <c:pt idx="730">
                  <c:v>2.5225275759926226E-3</c:v>
                </c:pt>
                <c:pt idx="731">
                  <c:v>2.5226101915478954E-3</c:v>
                </c:pt>
                <c:pt idx="732">
                  <c:v>2.5218021676072853E-3</c:v>
                </c:pt>
                <c:pt idx="733">
                  <c:v>2.5247825600230728E-3</c:v>
                </c:pt>
                <c:pt idx="734">
                  <c:v>2.5257542345849919E-3</c:v>
                </c:pt>
                <c:pt idx="735">
                  <c:v>2.5345499004944382E-3</c:v>
                </c:pt>
                <c:pt idx="736">
                  <c:v>2.5308503461101044E-3</c:v>
                </c:pt>
                <c:pt idx="737">
                  <c:v>2.534511662148675E-3</c:v>
                </c:pt>
                <c:pt idx="738">
                  <c:v>2.5325312024192803E-3</c:v>
                </c:pt>
                <c:pt idx="739">
                  <c:v>2.5345092180431702E-3</c:v>
                </c:pt>
                <c:pt idx="740">
                  <c:v>2.5339270652559179E-3</c:v>
                </c:pt>
                <c:pt idx="741">
                  <c:v>2.5399937405347953E-3</c:v>
                </c:pt>
                <c:pt idx="742">
                  <c:v>2.5402078669992459E-3</c:v>
                </c:pt>
                <c:pt idx="743">
                  <c:v>2.54386478859977E-3</c:v>
                </c:pt>
                <c:pt idx="744">
                  <c:v>2.5472724905472766E-3</c:v>
                </c:pt>
                <c:pt idx="745">
                  <c:v>2.5481813677613275E-3</c:v>
                </c:pt>
                <c:pt idx="746">
                  <c:v>2.5534037075916134E-3</c:v>
                </c:pt>
                <c:pt idx="747">
                  <c:v>2.554926750805511E-3</c:v>
                </c:pt>
                <c:pt idx="748">
                  <c:v>2.5598630008205601E-3</c:v>
                </c:pt>
                <c:pt idx="749">
                  <c:v>2.5659100665287198E-3</c:v>
                </c:pt>
                <c:pt idx="750">
                  <c:v>2.5612517494874995E-3</c:v>
                </c:pt>
                <c:pt idx="751">
                  <c:v>2.5637822274027951E-3</c:v>
                </c:pt>
                <c:pt idx="752">
                  <c:v>2.5652307991657322E-3</c:v>
                </c:pt>
                <c:pt idx="753">
                  <c:v>2.5635926047286894E-3</c:v>
                </c:pt>
                <c:pt idx="754">
                  <c:v>2.5671398520827433E-3</c:v>
                </c:pt>
                <c:pt idx="755">
                  <c:v>2.5668603946215765E-3</c:v>
                </c:pt>
                <c:pt idx="756">
                  <c:v>2.5762524740445981E-3</c:v>
                </c:pt>
                <c:pt idx="757">
                  <c:v>2.5792045731127347E-3</c:v>
                </c:pt>
                <c:pt idx="758">
                  <c:v>2.587178666060366E-3</c:v>
                </c:pt>
                <c:pt idx="759">
                  <c:v>2.5816676499734047E-3</c:v>
                </c:pt>
                <c:pt idx="760">
                  <c:v>2.5824254559678864E-3</c:v>
                </c:pt>
                <c:pt idx="761">
                  <c:v>2.578400247731095E-3</c:v>
                </c:pt>
                <c:pt idx="762">
                  <c:v>2.5819634608491714E-3</c:v>
                </c:pt>
                <c:pt idx="763">
                  <c:v>2.586274869004152E-3</c:v>
                </c:pt>
                <c:pt idx="764">
                  <c:v>2.5912996511116139E-3</c:v>
                </c:pt>
                <c:pt idx="765">
                  <c:v>2.5945576985080799E-3</c:v>
                </c:pt>
                <c:pt idx="766">
                  <c:v>2.5908851990917485E-3</c:v>
                </c:pt>
                <c:pt idx="767">
                  <c:v>2.5890779160899712E-3</c:v>
                </c:pt>
                <c:pt idx="768">
                  <c:v>2.5979317464168853E-3</c:v>
                </c:pt>
                <c:pt idx="769">
                  <c:v>2.6026995581420417E-3</c:v>
                </c:pt>
                <c:pt idx="770">
                  <c:v>2.6087830689834782E-3</c:v>
                </c:pt>
                <c:pt idx="771">
                  <c:v>2.61422842912412E-3</c:v>
                </c:pt>
                <c:pt idx="772">
                  <c:v>2.6144176815912326E-3</c:v>
                </c:pt>
                <c:pt idx="773">
                  <c:v>2.6059022225416763E-3</c:v>
                </c:pt>
                <c:pt idx="774">
                  <c:v>2.6083638283765169E-3</c:v>
                </c:pt>
                <c:pt idx="775">
                  <c:v>2.6102786179535132E-3</c:v>
                </c:pt>
                <c:pt idx="776">
                  <c:v>2.6126624338537021E-3</c:v>
                </c:pt>
                <c:pt idx="777">
                  <c:v>2.621610884196969E-3</c:v>
                </c:pt>
                <c:pt idx="778">
                  <c:v>2.6250843088529647E-3</c:v>
                </c:pt>
                <c:pt idx="779">
                  <c:v>2.6285074582817524E-3</c:v>
                </c:pt>
                <c:pt idx="780">
                  <c:v>2.6288723009985373E-3</c:v>
                </c:pt>
                <c:pt idx="781">
                  <c:v>2.6321699551134295E-3</c:v>
                </c:pt>
                <c:pt idx="782">
                  <c:v>2.6339066512081773E-3</c:v>
                </c:pt>
                <c:pt idx="783">
                  <c:v>2.634985123522714E-3</c:v>
                </c:pt>
                <c:pt idx="784">
                  <c:v>2.6353315801605774E-3</c:v>
                </c:pt>
                <c:pt idx="785">
                  <c:v>2.634240559042792E-3</c:v>
                </c:pt>
                <c:pt idx="786">
                  <c:v>2.6411503183876184E-3</c:v>
                </c:pt>
                <c:pt idx="787">
                  <c:v>2.6473325147069022E-3</c:v>
                </c:pt>
                <c:pt idx="788">
                  <c:v>2.6415715349629343E-3</c:v>
                </c:pt>
                <c:pt idx="789">
                  <c:v>2.6470409232888193E-3</c:v>
                </c:pt>
                <c:pt idx="790">
                  <c:v>2.6543427864437834E-3</c:v>
                </c:pt>
                <c:pt idx="791">
                  <c:v>2.6526444956693979E-3</c:v>
                </c:pt>
                <c:pt idx="792">
                  <c:v>2.6542460151581749E-3</c:v>
                </c:pt>
                <c:pt idx="793">
                  <c:v>2.6569345019967212E-3</c:v>
                </c:pt>
                <c:pt idx="794">
                  <c:v>2.6564159208323111E-3</c:v>
                </c:pt>
                <c:pt idx="795">
                  <c:v>2.6564976813769335E-3</c:v>
                </c:pt>
                <c:pt idx="796">
                  <c:v>2.6542961686728738E-3</c:v>
                </c:pt>
                <c:pt idx="797">
                  <c:v>2.6582762827978175E-3</c:v>
                </c:pt>
                <c:pt idx="798">
                  <c:v>2.6600913487165581E-3</c:v>
                </c:pt>
                <c:pt idx="799">
                  <c:v>2.6611917720223859E-3</c:v>
                </c:pt>
                <c:pt idx="800">
                  <c:v>2.6673146020221622E-3</c:v>
                </c:pt>
                <c:pt idx="801">
                  <c:v>2.6699529810421409E-3</c:v>
                </c:pt>
                <c:pt idx="802">
                  <c:v>2.6657036598730574E-3</c:v>
                </c:pt>
                <c:pt idx="803">
                  <c:v>2.6692888787330088E-3</c:v>
                </c:pt>
                <c:pt idx="804">
                  <c:v>2.674354324840077E-3</c:v>
                </c:pt>
                <c:pt idx="805">
                  <c:v>2.6808335165558845E-3</c:v>
                </c:pt>
                <c:pt idx="806">
                  <c:v>2.6869241766668901E-3</c:v>
                </c:pt>
                <c:pt idx="807">
                  <c:v>2.689911136676932E-3</c:v>
                </c:pt>
                <c:pt idx="808">
                  <c:v>2.6839744918333076E-3</c:v>
                </c:pt>
                <c:pt idx="809">
                  <c:v>2.6877060553706588E-3</c:v>
                </c:pt>
                <c:pt idx="810">
                  <c:v>2.6877856015194218E-3</c:v>
                </c:pt>
                <c:pt idx="811">
                  <c:v>2.6877103921621082E-3</c:v>
                </c:pt>
                <c:pt idx="812">
                  <c:v>2.688211036657325E-3</c:v>
                </c:pt>
                <c:pt idx="813">
                  <c:v>2.6890373844723923E-3</c:v>
                </c:pt>
                <c:pt idx="814">
                  <c:v>2.6961543375877582E-3</c:v>
                </c:pt>
                <c:pt idx="815">
                  <c:v>2.6936048857717386E-3</c:v>
                </c:pt>
                <c:pt idx="816">
                  <c:v>2.6917070499422029E-3</c:v>
                </c:pt>
                <c:pt idx="817">
                  <c:v>2.6951389778593093E-3</c:v>
                </c:pt>
                <c:pt idx="818">
                  <c:v>2.699819720688822E-3</c:v>
                </c:pt>
                <c:pt idx="819">
                  <c:v>2.6995451408970811E-3</c:v>
                </c:pt>
                <c:pt idx="820">
                  <c:v>2.6953228891887946E-3</c:v>
                </c:pt>
                <c:pt idx="821">
                  <c:v>2.6931356869577382E-3</c:v>
                </c:pt>
                <c:pt idx="822">
                  <c:v>2.6966897143607693E-3</c:v>
                </c:pt>
                <c:pt idx="823">
                  <c:v>2.6927800877322833E-3</c:v>
                </c:pt>
                <c:pt idx="824">
                  <c:v>2.6923529023746948E-3</c:v>
                </c:pt>
                <c:pt idx="825">
                  <c:v>2.6989467936538048E-3</c:v>
                </c:pt>
                <c:pt idx="826">
                  <c:v>2.7002583846690502E-3</c:v>
                </c:pt>
                <c:pt idx="827">
                  <c:v>2.7024979124413233E-3</c:v>
                </c:pt>
                <c:pt idx="828">
                  <c:v>2.7113877182414138E-3</c:v>
                </c:pt>
                <c:pt idx="829">
                  <c:v>2.7131995347724936E-3</c:v>
                </c:pt>
                <c:pt idx="830">
                  <c:v>2.7091029360526903E-3</c:v>
                </c:pt>
                <c:pt idx="831">
                  <c:v>2.7163807507874344E-3</c:v>
                </c:pt>
                <c:pt idx="832">
                  <c:v>2.7137625695820371E-3</c:v>
                </c:pt>
                <c:pt idx="833">
                  <c:v>2.7144989258114237E-3</c:v>
                </c:pt>
                <c:pt idx="834">
                  <c:v>2.7190904239529625E-3</c:v>
                </c:pt>
                <c:pt idx="835">
                  <c:v>2.7153806967934366E-3</c:v>
                </c:pt>
                <c:pt idx="836">
                  <c:v>2.7151560272917269E-3</c:v>
                </c:pt>
                <c:pt idx="837">
                  <c:v>2.7241628463065158E-3</c:v>
                </c:pt>
                <c:pt idx="838">
                  <c:v>2.7252847244638523E-3</c:v>
                </c:pt>
                <c:pt idx="839">
                  <c:v>2.7271707544199897E-3</c:v>
                </c:pt>
                <c:pt idx="840">
                  <c:v>2.7319157692518494E-3</c:v>
                </c:pt>
                <c:pt idx="841">
                  <c:v>2.7369719239509062E-3</c:v>
                </c:pt>
                <c:pt idx="842">
                  <c:v>2.7397783612986052E-3</c:v>
                </c:pt>
                <c:pt idx="843">
                  <c:v>2.7385982681273498E-3</c:v>
                </c:pt>
                <c:pt idx="844">
                  <c:v>2.7441607377170401E-3</c:v>
                </c:pt>
                <c:pt idx="845">
                  <c:v>2.7433855893348644E-3</c:v>
                </c:pt>
                <c:pt idx="846">
                  <c:v>2.7401783305005334E-3</c:v>
                </c:pt>
                <c:pt idx="847">
                  <c:v>2.7454962175070805E-3</c:v>
                </c:pt>
                <c:pt idx="848">
                  <c:v>2.7503216384144619E-3</c:v>
                </c:pt>
                <c:pt idx="849">
                  <c:v>2.7549282647039326E-3</c:v>
                </c:pt>
                <c:pt idx="850">
                  <c:v>2.7542846609529678E-3</c:v>
                </c:pt>
                <c:pt idx="851">
                  <c:v>2.7609551561237301E-3</c:v>
                </c:pt>
                <c:pt idx="852">
                  <c:v>2.7584796839847802E-3</c:v>
                </c:pt>
                <c:pt idx="853">
                  <c:v>2.7579658284383798E-3</c:v>
                </c:pt>
                <c:pt idx="854">
                  <c:v>2.7657955219246529E-3</c:v>
                </c:pt>
                <c:pt idx="855">
                  <c:v>2.765725213013495E-3</c:v>
                </c:pt>
                <c:pt idx="856">
                  <c:v>2.7677060288914591E-3</c:v>
                </c:pt>
                <c:pt idx="857">
                  <c:v>2.7730480589661273E-3</c:v>
                </c:pt>
                <c:pt idx="858">
                  <c:v>2.7791913168861769E-3</c:v>
                </c:pt>
                <c:pt idx="859">
                  <c:v>2.7792409619262961E-3</c:v>
                </c:pt>
                <c:pt idx="860">
                  <c:v>2.7760871825480726E-3</c:v>
                </c:pt>
                <c:pt idx="861">
                  <c:v>2.7759270776065432E-3</c:v>
                </c:pt>
                <c:pt idx="862">
                  <c:v>2.7769542959060656E-3</c:v>
                </c:pt>
                <c:pt idx="863">
                  <c:v>2.7747863016331503E-3</c:v>
                </c:pt>
                <c:pt idx="864">
                  <c:v>2.7787239617858817E-3</c:v>
                </c:pt>
                <c:pt idx="865">
                  <c:v>2.7841084499866438E-3</c:v>
                </c:pt>
                <c:pt idx="866">
                  <c:v>2.7855614876727539E-3</c:v>
                </c:pt>
                <c:pt idx="867">
                  <c:v>2.7845298575935921E-3</c:v>
                </c:pt>
                <c:pt idx="868">
                  <c:v>2.788174385916374E-3</c:v>
                </c:pt>
                <c:pt idx="869">
                  <c:v>2.7935107272117764E-3</c:v>
                </c:pt>
                <c:pt idx="870">
                  <c:v>2.7929364157212003E-3</c:v>
                </c:pt>
                <c:pt idx="871">
                  <c:v>2.7851651635910917E-3</c:v>
                </c:pt>
                <c:pt idx="872">
                  <c:v>2.7921822961188957E-3</c:v>
                </c:pt>
                <c:pt idx="873">
                  <c:v>2.7855504397043956E-3</c:v>
                </c:pt>
                <c:pt idx="874">
                  <c:v>2.7861913314975832E-3</c:v>
                </c:pt>
                <c:pt idx="875">
                  <c:v>2.792037911818283E-3</c:v>
                </c:pt>
                <c:pt idx="876">
                  <c:v>2.7897036711682444E-3</c:v>
                </c:pt>
                <c:pt idx="877">
                  <c:v>2.7964082301363343E-3</c:v>
                </c:pt>
                <c:pt idx="878">
                  <c:v>2.8001819456808124E-3</c:v>
                </c:pt>
                <c:pt idx="879">
                  <c:v>2.8049947660787598E-3</c:v>
                </c:pt>
                <c:pt idx="880">
                  <c:v>2.8042797730106631E-3</c:v>
                </c:pt>
                <c:pt idx="881">
                  <c:v>2.809048833254816E-3</c:v>
                </c:pt>
                <c:pt idx="882">
                  <c:v>2.809248516913665E-3</c:v>
                </c:pt>
                <c:pt idx="883">
                  <c:v>2.8054077301028577E-3</c:v>
                </c:pt>
                <c:pt idx="884">
                  <c:v>2.8138417500483495E-3</c:v>
                </c:pt>
                <c:pt idx="885">
                  <c:v>2.8107349685364802E-3</c:v>
                </c:pt>
                <c:pt idx="886">
                  <c:v>2.8089332358668347E-3</c:v>
                </c:pt>
                <c:pt idx="887">
                  <c:v>2.8007782588819127E-3</c:v>
                </c:pt>
                <c:pt idx="888">
                  <c:v>2.8076367490223316E-3</c:v>
                </c:pt>
                <c:pt idx="889">
                  <c:v>2.8114373977728485E-3</c:v>
                </c:pt>
                <c:pt idx="890">
                  <c:v>2.8077157516708559E-3</c:v>
                </c:pt>
                <c:pt idx="891">
                  <c:v>2.8105688684363808E-3</c:v>
                </c:pt>
                <c:pt idx="892">
                  <c:v>2.8102985180467974E-3</c:v>
                </c:pt>
                <c:pt idx="893">
                  <c:v>2.8154910658689763E-3</c:v>
                </c:pt>
                <c:pt idx="894">
                  <c:v>2.8206783557316231E-3</c:v>
                </c:pt>
                <c:pt idx="895">
                  <c:v>2.8215119584702126E-3</c:v>
                </c:pt>
                <c:pt idx="896">
                  <c:v>2.8221174294405069E-3</c:v>
                </c:pt>
                <c:pt idx="897">
                  <c:v>2.8177655413747305E-3</c:v>
                </c:pt>
                <c:pt idx="898">
                  <c:v>2.8121155174635954E-3</c:v>
                </c:pt>
                <c:pt idx="899">
                  <c:v>2.8149369966114657E-3</c:v>
                </c:pt>
                <c:pt idx="900">
                  <c:v>2.823356537954529E-3</c:v>
                </c:pt>
                <c:pt idx="901">
                  <c:v>2.8237166631907402E-3</c:v>
                </c:pt>
                <c:pt idx="902">
                  <c:v>2.8266238204586072E-3</c:v>
                </c:pt>
                <c:pt idx="903">
                  <c:v>2.8307577461755633E-3</c:v>
                </c:pt>
                <c:pt idx="904">
                  <c:v>2.8315624465092425E-3</c:v>
                </c:pt>
                <c:pt idx="905">
                  <c:v>2.8403302262853041E-3</c:v>
                </c:pt>
                <c:pt idx="906">
                  <c:v>2.8319801846124911E-3</c:v>
                </c:pt>
                <c:pt idx="907">
                  <c:v>2.8360285280360728E-3</c:v>
                </c:pt>
                <c:pt idx="908">
                  <c:v>2.8391145531024542E-3</c:v>
                </c:pt>
                <c:pt idx="909">
                  <c:v>2.8468708171402106E-3</c:v>
                </c:pt>
                <c:pt idx="910">
                  <c:v>2.847433145377852E-3</c:v>
                </c:pt>
                <c:pt idx="911">
                  <c:v>2.841468239059636E-3</c:v>
                </c:pt>
                <c:pt idx="912">
                  <c:v>2.8397679201413108E-3</c:v>
                </c:pt>
                <c:pt idx="913">
                  <c:v>2.8509056512287722E-3</c:v>
                </c:pt>
                <c:pt idx="914">
                  <c:v>2.8607907078167755E-3</c:v>
                </c:pt>
                <c:pt idx="915">
                  <c:v>2.8633349849166616E-3</c:v>
                </c:pt>
                <c:pt idx="916">
                  <c:v>2.862879285516999E-3</c:v>
                </c:pt>
                <c:pt idx="917">
                  <c:v>2.8643416168457436E-3</c:v>
                </c:pt>
                <c:pt idx="918">
                  <c:v>2.8624376119295012E-3</c:v>
                </c:pt>
                <c:pt idx="919">
                  <c:v>2.864730869525997E-3</c:v>
                </c:pt>
                <c:pt idx="920">
                  <c:v>2.8640924386317819E-3</c:v>
                </c:pt>
                <c:pt idx="921">
                  <c:v>2.869523843841767E-3</c:v>
                </c:pt>
                <c:pt idx="922">
                  <c:v>2.8785088414051913E-3</c:v>
                </c:pt>
                <c:pt idx="923">
                  <c:v>2.8829524615872518E-3</c:v>
                </c:pt>
                <c:pt idx="924">
                  <c:v>2.8921060569613902E-3</c:v>
                </c:pt>
                <c:pt idx="925">
                  <c:v>2.8970278559766966E-3</c:v>
                </c:pt>
                <c:pt idx="926">
                  <c:v>2.8934604582399174E-3</c:v>
                </c:pt>
                <c:pt idx="927">
                  <c:v>2.8947317306842017E-3</c:v>
                </c:pt>
                <c:pt idx="928">
                  <c:v>2.8875693231294711E-3</c:v>
                </c:pt>
                <c:pt idx="929">
                  <c:v>2.8878667997398388E-3</c:v>
                </c:pt>
                <c:pt idx="930">
                  <c:v>2.8915358735522928E-3</c:v>
                </c:pt>
                <c:pt idx="931">
                  <c:v>2.8917090122135545E-3</c:v>
                </c:pt>
                <c:pt idx="932">
                  <c:v>2.8871636454413097E-3</c:v>
                </c:pt>
                <c:pt idx="933">
                  <c:v>2.8936924884878823E-3</c:v>
                </c:pt>
                <c:pt idx="934">
                  <c:v>2.892797338429667E-3</c:v>
                </c:pt>
                <c:pt idx="935">
                  <c:v>2.89677883573258E-3</c:v>
                </c:pt>
                <c:pt idx="936">
                  <c:v>2.894980933047255E-3</c:v>
                </c:pt>
                <c:pt idx="937">
                  <c:v>2.9022776452939597E-3</c:v>
                </c:pt>
                <c:pt idx="938">
                  <c:v>2.9058749361387036E-3</c:v>
                </c:pt>
                <c:pt idx="939">
                  <c:v>2.906493225589567E-3</c:v>
                </c:pt>
                <c:pt idx="940">
                  <c:v>2.9089959364222862E-3</c:v>
                </c:pt>
                <c:pt idx="941">
                  <c:v>2.9173690942382378E-3</c:v>
                </c:pt>
                <c:pt idx="942">
                  <c:v>2.9211109779783678E-3</c:v>
                </c:pt>
                <c:pt idx="943">
                  <c:v>2.9211130831834796E-3</c:v>
                </c:pt>
                <c:pt idx="944">
                  <c:v>2.9129344609192449E-3</c:v>
                </c:pt>
                <c:pt idx="945">
                  <c:v>2.915934230501631E-3</c:v>
                </c:pt>
                <c:pt idx="946">
                  <c:v>2.9248292316073976E-3</c:v>
                </c:pt>
                <c:pt idx="947">
                  <c:v>2.92497283054894E-3</c:v>
                </c:pt>
                <c:pt idx="948">
                  <c:v>2.930882078534472E-3</c:v>
                </c:pt>
                <c:pt idx="949">
                  <c:v>2.9347082583283859E-3</c:v>
                </c:pt>
                <c:pt idx="950">
                  <c:v>2.9373287092927295E-3</c:v>
                </c:pt>
                <c:pt idx="951">
                  <c:v>2.9377058541633018E-3</c:v>
                </c:pt>
                <c:pt idx="952">
                  <c:v>2.9422629770537792E-3</c:v>
                </c:pt>
                <c:pt idx="953">
                  <c:v>2.9470781753205169E-3</c:v>
                </c:pt>
                <c:pt idx="954">
                  <c:v>2.9473733239615027E-3</c:v>
                </c:pt>
                <c:pt idx="955">
                  <c:v>2.9488099084338305E-3</c:v>
                </c:pt>
                <c:pt idx="956">
                  <c:v>2.9539268812010578E-3</c:v>
                </c:pt>
                <c:pt idx="957">
                  <c:v>2.961707722477953E-3</c:v>
                </c:pt>
                <c:pt idx="958">
                  <c:v>2.9618695980096871E-3</c:v>
                </c:pt>
                <c:pt idx="959">
                  <c:v>2.9657153780306873E-3</c:v>
                </c:pt>
                <c:pt idx="960">
                  <c:v>2.972140816143018E-3</c:v>
                </c:pt>
                <c:pt idx="961">
                  <c:v>2.9660338511077779E-3</c:v>
                </c:pt>
                <c:pt idx="962">
                  <c:v>2.9617752385624162E-3</c:v>
                </c:pt>
                <c:pt idx="963">
                  <c:v>2.9666452397792624E-3</c:v>
                </c:pt>
                <c:pt idx="964">
                  <c:v>2.9653589201163941E-3</c:v>
                </c:pt>
                <c:pt idx="965">
                  <c:v>2.9679176960178701E-3</c:v>
                </c:pt>
                <c:pt idx="966">
                  <c:v>2.9684362670530768E-3</c:v>
                </c:pt>
                <c:pt idx="967">
                  <c:v>2.9664710210582958E-3</c:v>
                </c:pt>
                <c:pt idx="968">
                  <c:v>2.9661365119144981E-3</c:v>
                </c:pt>
                <c:pt idx="969">
                  <c:v>2.970995128667281E-3</c:v>
                </c:pt>
                <c:pt idx="970">
                  <c:v>2.9748390299002728E-3</c:v>
                </c:pt>
                <c:pt idx="971">
                  <c:v>2.9788294729073172E-3</c:v>
                </c:pt>
                <c:pt idx="972">
                  <c:v>2.9838392528166603E-3</c:v>
                </c:pt>
                <c:pt idx="973">
                  <c:v>2.988294996104895E-3</c:v>
                </c:pt>
                <c:pt idx="974">
                  <c:v>2.9796373928719631E-3</c:v>
                </c:pt>
                <c:pt idx="975">
                  <c:v>2.9817344079120637E-3</c:v>
                </c:pt>
                <c:pt idx="976">
                  <c:v>2.9784060510037675E-3</c:v>
                </c:pt>
                <c:pt idx="977">
                  <c:v>2.9856024292703432E-3</c:v>
                </c:pt>
                <c:pt idx="978">
                  <c:v>2.9921500362312405E-3</c:v>
                </c:pt>
                <c:pt idx="979">
                  <c:v>2.9937853756221754E-3</c:v>
                </c:pt>
                <c:pt idx="980">
                  <c:v>2.9988452813545252E-3</c:v>
                </c:pt>
                <c:pt idx="981">
                  <c:v>3.0019908457965968E-3</c:v>
                </c:pt>
                <c:pt idx="982">
                  <c:v>3.0051005645707718E-3</c:v>
                </c:pt>
                <c:pt idx="983">
                  <c:v>3.0119396629278337E-3</c:v>
                </c:pt>
                <c:pt idx="984">
                  <c:v>3.0178294232235149E-3</c:v>
                </c:pt>
                <c:pt idx="985">
                  <c:v>3.017023783429633E-3</c:v>
                </c:pt>
                <c:pt idx="986">
                  <c:v>3.0183024670999326E-3</c:v>
                </c:pt>
                <c:pt idx="987">
                  <c:v>3.0258579468946875E-3</c:v>
                </c:pt>
                <c:pt idx="988">
                  <c:v>3.0313959481498886E-3</c:v>
                </c:pt>
                <c:pt idx="989">
                  <c:v>3.0323096158757492E-3</c:v>
                </c:pt>
                <c:pt idx="990">
                  <c:v>3.033998915390647E-3</c:v>
                </c:pt>
                <c:pt idx="991">
                  <c:v>3.0335433752950304E-3</c:v>
                </c:pt>
                <c:pt idx="992">
                  <c:v>3.0354825152254352E-3</c:v>
                </c:pt>
                <c:pt idx="993">
                  <c:v>3.034048994229896E-3</c:v>
                </c:pt>
                <c:pt idx="994">
                  <c:v>3.0414976383750371E-3</c:v>
                </c:pt>
                <c:pt idx="995">
                  <c:v>3.0472173623002268E-3</c:v>
                </c:pt>
                <c:pt idx="996">
                  <c:v>3.0441968847420581E-3</c:v>
                </c:pt>
                <c:pt idx="997">
                  <c:v>3.0510593359136433E-3</c:v>
                </c:pt>
                <c:pt idx="998">
                  <c:v>3.0520945936079805E-3</c:v>
                </c:pt>
                <c:pt idx="999">
                  <c:v>3.0628091012331331E-3</c:v>
                </c:pt>
                <c:pt idx="1000">
                  <c:v>3.0586955316164546E-3</c:v>
                </c:pt>
                <c:pt idx="1001">
                  <c:v>3.0625995239695007E-3</c:v>
                </c:pt>
                <c:pt idx="1002">
                  <c:v>3.0702704670146222E-3</c:v>
                </c:pt>
                <c:pt idx="1003">
                  <c:v>3.0687198538940827E-3</c:v>
                </c:pt>
                <c:pt idx="1004">
                  <c:v>3.0808054100460061E-3</c:v>
                </c:pt>
                <c:pt idx="1005">
                  <c:v>3.0832339746801134E-3</c:v>
                </c:pt>
                <c:pt idx="1006">
                  <c:v>3.0847932661492903E-3</c:v>
                </c:pt>
                <c:pt idx="1007">
                  <c:v>3.0906527916437936E-3</c:v>
                </c:pt>
                <c:pt idx="1008">
                  <c:v>3.0966501061555143E-3</c:v>
                </c:pt>
                <c:pt idx="1009">
                  <c:v>3.0982718818940739E-3</c:v>
                </c:pt>
                <c:pt idx="1010">
                  <c:v>3.0944696767978737E-3</c:v>
                </c:pt>
                <c:pt idx="1011">
                  <c:v>3.106620288036069E-3</c:v>
                </c:pt>
                <c:pt idx="1012">
                  <c:v>3.1094633799346153E-3</c:v>
                </c:pt>
                <c:pt idx="1013">
                  <c:v>3.1142134437464183E-3</c:v>
                </c:pt>
                <c:pt idx="1014">
                  <c:v>3.1213465920306494E-3</c:v>
                </c:pt>
                <c:pt idx="1015">
                  <c:v>3.1232595724778895E-3</c:v>
                </c:pt>
                <c:pt idx="1016">
                  <c:v>3.1282042348515305E-3</c:v>
                </c:pt>
                <c:pt idx="1017">
                  <c:v>3.1312722853557374E-3</c:v>
                </c:pt>
                <c:pt idx="1018">
                  <c:v>3.1362111674966492E-3</c:v>
                </c:pt>
                <c:pt idx="1019">
                  <c:v>3.1462918408994224E-3</c:v>
                </c:pt>
                <c:pt idx="1020">
                  <c:v>3.1539604945724472E-3</c:v>
                </c:pt>
                <c:pt idx="1021">
                  <c:v>3.1497522826714067E-3</c:v>
                </c:pt>
                <c:pt idx="1022">
                  <c:v>3.1496492836510207E-3</c:v>
                </c:pt>
                <c:pt idx="1023">
                  <c:v>3.1566702702633112E-3</c:v>
                </c:pt>
                <c:pt idx="1024">
                  <c:v>3.1561501191963606E-3</c:v>
                </c:pt>
                <c:pt idx="1025">
                  <c:v>3.1627647344892665E-3</c:v>
                </c:pt>
                <c:pt idx="1026">
                  <c:v>3.1721080444007542E-3</c:v>
                </c:pt>
                <c:pt idx="1027">
                  <c:v>3.1824095348635269E-3</c:v>
                </c:pt>
                <c:pt idx="1028">
                  <c:v>3.1887740842305137E-3</c:v>
                </c:pt>
                <c:pt idx="1029">
                  <c:v>3.1945810925708374E-3</c:v>
                </c:pt>
                <c:pt idx="1030">
                  <c:v>3.1999123759471719E-3</c:v>
                </c:pt>
                <c:pt idx="1031">
                  <c:v>3.2029299011184899E-3</c:v>
                </c:pt>
                <c:pt idx="1032">
                  <c:v>3.2117868484837723E-3</c:v>
                </c:pt>
                <c:pt idx="1033">
                  <c:v>3.20824762399679E-3</c:v>
                </c:pt>
                <c:pt idx="1034">
                  <c:v>3.2109316795604147E-3</c:v>
                </c:pt>
                <c:pt idx="1035">
                  <c:v>3.2148857731061999E-3</c:v>
                </c:pt>
                <c:pt idx="1036">
                  <c:v>3.2209859275751812E-3</c:v>
                </c:pt>
                <c:pt idx="1037">
                  <c:v>3.2149690178302735E-3</c:v>
                </c:pt>
                <c:pt idx="1038">
                  <c:v>3.224514049049589E-3</c:v>
                </c:pt>
                <c:pt idx="1039">
                  <c:v>3.2287911403167465E-3</c:v>
                </c:pt>
                <c:pt idx="1040">
                  <c:v>3.229164865390485E-3</c:v>
                </c:pt>
                <c:pt idx="1041">
                  <c:v>3.2340256615842489E-3</c:v>
                </c:pt>
                <c:pt idx="1042">
                  <c:v>3.2367766264421198E-3</c:v>
                </c:pt>
                <c:pt idx="1043">
                  <c:v>3.244723890919665E-3</c:v>
                </c:pt>
                <c:pt idx="1044">
                  <c:v>3.2427205530416955E-3</c:v>
                </c:pt>
                <c:pt idx="1045">
                  <c:v>3.2384496095595864E-3</c:v>
                </c:pt>
                <c:pt idx="1046">
                  <c:v>3.2412153808331402E-3</c:v>
                </c:pt>
                <c:pt idx="1047">
                  <c:v>3.2483630157935563E-3</c:v>
                </c:pt>
                <c:pt idx="1048">
                  <c:v>3.2580574979179911E-3</c:v>
                </c:pt>
                <c:pt idx="1049">
                  <c:v>3.2631364430465368E-3</c:v>
                </c:pt>
                <c:pt idx="1050">
                  <c:v>3.2555722937546057E-3</c:v>
                </c:pt>
                <c:pt idx="1051">
                  <c:v>3.2603975700749659E-3</c:v>
                </c:pt>
                <c:pt idx="1052">
                  <c:v>3.2618849806990732E-3</c:v>
                </c:pt>
                <c:pt idx="1053">
                  <c:v>3.268560477079335E-3</c:v>
                </c:pt>
                <c:pt idx="1054">
                  <c:v>3.2702357277588274E-3</c:v>
                </c:pt>
                <c:pt idx="1055">
                  <c:v>3.276174541785591E-3</c:v>
                </c:pt>
                <c:pt idx="1056">
                  <c:v>3.276247504094255E-3</c:v>
                </c:pt>
                <c:pt idx="1057">
                  <c:v>3.2831811978747127E-3</c:v>
                </c:pt>
                <c:pt idx="1058">
                  <c:v>3.2888165566793627E-3</c:v>
                </c:pt>
                <c:pt idx="1059">
                  <c:v>3.2962411499266983E-3</c:v>
                </c:pt>
                <c:pt idx="1060">
                  <c:v>3.2990864639706632E-3</c:v>
                </c:pt>
                <c:pt idx="1061">
                  <c:v>3.2881777675481155E-3</c:v>
                </c:pt>
                <c:pt idx="1062">
                  <c:v>3.2865402797170869E-3</c:v>
                </c:pt>
                <c:pt idx="1063">
                  <c:v>3.2962367986516211E-3</c:v>
                </c:pt>
                <c:pt idx="1064">
                  <c:v>3.296745135558948E-3</c:v>
                </c:pt>
                <c:pt idx="1065">
                  <c:v>3.3092596079963227E-3</c:v>
                </c:pt>
                <c:pt idx="1066">
                  <c:v>3.314396749400822E-3</c:v>
                </c:pt>
                <c:pt idx="1067">
                  <c:v>3.3155671008756921E-3</c:v>
                </c:pt>
                <c:pt idx="1068">
                  <c:v>3.3249871378922993E-3</c:v>
                </c:pt>
                <c:pt idx="1069">
                  <c:v>3.3260417026149641E-3</c:v>
                </c:pt>
                <c:pt idx="1070">
                  <c:v>3.3290238378430401E-3</c:v>
                </c:pt>
                <c:pt idx="1071">
                  <c:v>3.3332351568179227E-3</c:v>
                </c:pt>
                <c:pt idx="1072">
                  <c:v>3.3367390317984632E-3</c:v>
                </c:pt>
                <c:pt idx="1073">
                  <c:v>3.3426548699627048E-3</c:v>
                </c:pt>
                <c:pt idx="1074">
                  <c:v>3.3438628202461318E-3</c:v>
                </c:pt>
                <c:pt idx="1075">
                  <c:v>3.3478472435498579E-3</c:v>
                </c:pt>
                <c:pt idx="1076">
                  <c:v>3.3483402256792431E-3</c:v>
                </c:pt>
                <c:pt idx="1077">
                  <c:v>3.3521574910327129E-3</c:v>
                </c:pt>
                <c:pt idx="1078">
                  <c:v>3.3628902961331539E-3</c:v>
                </c:pt>
                <c:pt idx="1079">
                  <c:v>3.3629894424087427E-3</c:v>
                </c:pt>
                <c:pt idx="1080">
                  <c:v>3.3610183089800285E-3</c:v>
                </c:pt>
                <c:pt idx="1081">
                  <c:v>3.3631600946121823E-3</c:v>
                </c:pt>
                <c:pt idx="1082">
                  <c:v>3.3709922178835924E-3</c:v>
                </c:pt>
                <c:pt idx="1083">
                  <c:v>3.3763144036786062E-3</c:v>
                </c:pt>
                <c:pt idx="1084">
                  <c:v>3.3746595900743955E-3</c:v>
                </c:pt>
                <c:pt idx="1085">
                  <c:v>3.3788463075565371E-3</c:v>
                </c:pt>
                <c:pt idx="1086">
                  <c:v>3.3814619738670869E-3</c:v>
                </c:pt>
                <c:pt idx="1087">
                  <c:v>3.3901205418831238E-3</c:v>
                </c:pt>
                <c:pt idx="1088">
                  <c:v>3.3937608934997776E-3</c:v>
                </c:pt>
                <c:pt idx="1089">
                  <c:v>3.3959913982821422E-3</c:v>
                </c:pt>
                <c:pt idx="1090">
                  <c:v>3.4035265562525007E-3</c:v>
                </c:pt>
                <c:pt idx="1091">
                  <c:v>3.4068394167264472E-3</c:v>
                </c:pt>
                <c:pt idx="1092">
                  <c:v>3.4081194123453552E-3</c:v>
                </c:pt>
                <c:pt idx="1093">
                  <c:v>3.4164659429310883E-3</c:v>
                </c:pt>
                <c:pt idx="1094">
                  <c:v>3.4212668588949478E-3</c:v>
                </c:pt>
                <c:pt idx="1095">
                  <c:v>3.4200995020205031E-3</c:v>
                </c:pt>
                <c:pt idx="1096">
                  <c:v>3.4283832922817553E-3</c:v>
                </c:pt>
                <c:pt idx="1097">
                  <c:v>3.432549672656784E-3</c:v>
                </c:pt>
                <c:pt idx="1098">
                  <c:v>3.4365276697421719E-3</c:v>
                </c:pt>
                <c:pt idx="1099">
                  <c:v>3.4453084669603465E-3</c:v>
                </c:pt>
                <c:pt idx="1100">
                  <c:v>3.4471204487817684E-3</c:v>
                </c:pt>
                <c:pt idx="1101">
                  <c:v>3.4524952103436543E-3</c:v>
                </c:pt>
                <c:pt idx="1102">
                  <c:v>3.4463272114846261E-3</c:v>
                </c:pt>
                <c:pt idx="1103">
                  <c:v>3.4507897586168249E-3</c:v>
                </c:pt>
                <c:pt idx="1104">
                  <c:v>3.4561699010827347E-3</c:v>
                </c:pt>
                <c:pt idx="1105">
                  <c:v>3.4629140999912107E-3</c:v>
                </c:pt>
                <c:pt idx="1106">
                  <c:v>3.4707518858332256E-3</c:v>
                </c:pt>
                <c:pt idx="1107">
                  <c:v>3.480067906474784E-3</c:v>
                </c:pt>
                <c:pt idx="1108">
                  <c:v>3.4839626461552345E-3</c:v>
                </c:pt>
                <c:pt idx="1109">
                  <c:v>3.4861645375493266E-3</c:v>
                </c:pt>
                <c:pt idx="1110">
                  <c:v>3.4869057864119952E-3</c:v>
                </c:pt>
                <c:pt idx="1111">
                  <c:v>3.4857750444329439E-3</c:v>
                </c:pt>
                <c:pt idx="1112">
                  <c:v>3.4927299988771342E-3</c:v>
                </c:pt>
                <c:pt idx="1113">
                  <c:v>3.498419654704466E-3</c:v>
                </c:pt>
                <c:pt idx="1114">
                  <c:v>3.503752280905428E-3</c:v>
                </c:pt>
                <c:pt idx="1115">
                  <c:v>3.5122374356664288E-3</c:v>
                </c:pt>
                <c:pt idx="1116">
                  <c:v>3.5118599591274116E-3</c:v>
                </c:pt>
                <c:pt idx="1117">
                  <c:v>3.5105813914162198E-3</c:v>
                </c:pt>
                <c:pt idx="1118">
                  <c:v>3.5179505629542402E-3</c:v>
                </c:pt>
                <c:pt idx="1119">
                  <c:v>3.5195488411076882E-3</c:v>
                </c:pt>
                <c:pt idx="1120">
                  <c:v>3.5265394907927666E-3</c:v>
                </c:pt>
                <c:pt idx="1121">
                  <c:v>3.5280471373559169E-3</c:v>
                </c:pt>
                <c:pt idx="1122">
                  <c:v>3.5288764056338726E-3</c:v>
                </c:pt>
                <c:pt idx="1123">
                  <c:v>3.5370805917407503E-3</c:v>
                </c:pt>
                <c:pt idx="1124">
                  <c:v>3.5432889722681227E-3</c:v>
                </c:pt>
                <c:pt idx="1125">
                  <c:v>3.5466330843716034E-3</c:v>
                </c:pt>
                <c:pt idx="1126">
                  <c:v>3.5387184323210693E-3</c:v>
                </c:pt>
                <c:pt idx="1127">
                  <c:v>3.5453236843931992E-3</c:v>
                </c:pt>
                <c:pt idx="1128">
                  <c:v>3.5429943421508474E-3</c:v>
                </c:pt>
                <c:pt idx="1129">
                  <c:v>3.5467350481210905E-3</c:v>
                </c:pt>
                <c:pt idx="1130">
                  <c:v>3.5569580460852032E-3</c:v>
                </c:pt>
                <c:pt idx="1131">
                  <c:v>3.5558810365636309E-3</c:v>
                </c:pt>
                <c:pt idx="1132">
                  <c:v>3.5610552228039906E-3</c:v>
                </c:pt>
                <c:pt idx="1133">
                  <c:v>3.5617581218979773E-3</c:v>
                </c:pt>
                <c:pt idx="1134">
                  <c:v>3.5689635763971102E-3</c:v>
                </c:pt>
                <c:pt idx="1135">
                  <c:v>3.5738353182202939E-3</c:v>
                </c:pt>
                <c:pt idx="1136">
                  <c:v>3.5814712890551953E-3</c:v>
                </c:pt>
                <c:pt idx="1137">
                  <c:v>3.5863436394916867E-3</c:v>
                </c:pt>
                <c:pt idx="1138">
                  <c:v>3.5930425111224515E-3</c:v>
                </c:pt>
                <c:pt idx="1139">
                  <c:v>3.5918265631560745E-3</c:v>
                </c:pt>
                <c:pt idx="1140">
                  <c:v>3.5979234191283269E-3</c:v>
                </c:pt>
                <c:pt idx="1141">
                  <c:v>3.6031544636456717E-3</c:v>
                </c:pt>
                <c:pt idx="1142">
                  <c:v>3.6062357699613366E-3</c:v>
                </c:pt>
                <c:pt idx="1143">
                  <c:v>3.612280350380039E-3</c:v>
                </c:pt>
                <c:pt idx="1144">
                  <c:v>3.6168973819175705E-3</c:v>
                </c:pt>
                <c:pt idx="1145">
                  <c:v>3.6187559126240618E-3</c:v>
                </c:pt>
                <c:pt idx="1146">
                  <c:v>3.6179964476595002E-3</c:v>
                </c:pt>
                <c:pt idx="1147">
                  <c:v>3.6287126945441324E-3</c:v>
                </c:pt>
                <c:pt idx="1148">
                  <c:v>3.6347307723033268E-3</c:v>
                </c:pt>
                <c:pt idx="1149">
                  <c:v>3.6362328259138084E-3</c:v>
                </c:pt>
                <c:pt idx="1150">
                  <c:v>3.6377429439064819E-3</c:v>
                </c:pt>
                <c:pt idx="1151">
                  <c:v>3.6368784028608082E-3</c:v>
                </c:pt>
                <c:pt idx="1152">
                  <c:v>3.6447605812669009E-3</c:v>
                </c:pt>
                <c:pt idx="1153">
                  <c:v>3.6532607217306273E-3</c:v>
                </c:pt>
                <c:pt idx="1154">
                  <c:v>3.6570578376528954E-3</c:v>
                </c:pt>
                <c:pt idx="1155">
                  <c:v>3.6571388018281701E-3</c:v>
                </c:pt>
                <c:pt idx="1156">
                  <c:v>3.6562019138024729E-3</c:v>
                </c:pt>
                <c:pt idx="1157">
                  <c:v>3.6617501763543943E-3</c:v>
                </c:pt>
                <c:pt idx="1158">
                  <c:v>3.667058663412616E-3</c:v>
                </c:pt>
                <c:pt idx="1159">
                  <c:v>3.6704591698141636E-3</c:v>
                </c:pt>
                <c:pt idx="1160">
                  <c:v>3.677034244813436E-3</c:v>
                </c:pt>
                <c:pt idx="1161">
                  <c:v>3.6802114167836099E-3</c:v>
                </c:pt>
                <c:pt idx="1162">
                  <c:v>3.6849471238502383E-3</c:v>
                </c:pt>
                <c:pt idx="1163">
                  <c:v>3.6830462243991136E-3</c:v>
                </c:pt>
                <c:pt idx="1164">
                  <c:v>3.6804346298450353E-3</c:v>
                </c:pt>
                <c:pt idx="1165">
                  <c:v>3.6803353716328723E-3</c:v>
                </c:pt>
                <c:pt idx="1166">
                  <c:v>3.6855618002577732E-3</c:v>
                </c:pt>
                <c:pt idx="1167">
                  <c:v>3.695845284567826E-3</c:v>
                </c:pt>
                <c:pt idx="1168">
                  <c:v>3.6966419274974374E-3</c:v>
                </c:pt>
                <c:pt idx="1169">
                  <c:v>3.6892884588438242E-3</c:v>
                </c:pt>
                <c:pt idx="1170">
                  <c:v>3.6927421450005651E-3</c:v>
                </c:pt>
                <c:pt idx="1171">
                  <c:v>3.6901383738544573E-3</c:v>
                </c:pt>
                <c:pt idx="1172">
                  <c:v>3.694861262143296E-3</c:v>
                </c:pt>
                <c:pt idx="1173">
                  <c:v>3.7002329354685485E-3</c:v>
                </c:pt>
                <c:pt idx="1174">
                  <c:v>3.7062420133786825E-3</c:v>
                </c:pt>
                <c:pt idx="1175">
                  <c:v>3.7037748698435131E-3</c:v>
                </c:pt>
                <c:pt idx="1176">
                  <c:v>3.7115777924747067E-3</c:v>
                </c:pt>
                <c:pt idx="1177">
                  <c:v>3.7114416794859491E-3</c:v>
                </c:pt>
                <c:pt idx="1178">
                  <c:v>3.7136752487939985E-3</c:v>
                </c:pt>
                <c:pt idx="1179">
                  <c:v>3.7174405205676474E-3</c:v>
                </c:pt>
                <c:pt idx="1180">
                  <c:v>3.7205558985688291E-3</c:v>
                </c:pt>
                <c:pt idx="1181">
                  <c:v>3.7204587396165631E-3</c:v>
                </c:pt>
                <c:pt idx="1182">
                  <c:v>3.7306183938355811E-3</c:v>
                </c:pt>
                <c:pt idx="1183">
                  <c:v>3.7303311863406885E-3</c:v>
                </c:pt>
                <c:pt idx="1184">
                  <c:v>3.7346915610370459E-3</c:v>
                </c:pt>
                <c:pt idx="1185">
                  <c:v>3.7316762838906087E-3</c:v>
                </c:pt>
                <c:pt idx="1186">
                  <c:v>3.7384901768170425E-3</c:v>
                </c:pt>
                <c:pt idx="1187">
                  <c:v>3.7331256024788987E-3</c:v>
                </c:pt>
                <c:pt idx="1188">
                  <c:v>3.7414414884823118E-3</c:v>
                </c:pt>
                <c:pt idx="1189">
                  <c:v>3.7500589333836921E-3</c:v>
                </c:pt>
                <c:pt idx="1190">
                  <c:v>3.7549016796479605E-3</c:v>
                </c:pt>
                <c:pt idx="1191">
                  <c:v>3.7593460504194683E-3</c:v>
                </c:pt>
                <c:pt idx="1192">
                  <c:v>3.7698071603225448E-3</c:v>
                </c:pt>
                <c:pt idx="1193">
                  <c:v>3.775910337505249E-3</c:v>
                </c:pt>
                <c:pt idx="1194">
                  <c:v>3.7822669432760331E-3</c:v>
                </c:pt>
                <c:pt idx="1195">
                  <c:v>3.7800741552660717E-3</c:v>
                </c:pt>
                <c:pt idx="1196">
                  <c:v>3.7775741232761169E-3</c:v>
                </c:pt>
                <c:pt idx="1197">
                  <c:v>3.7739928640957736E-3</c:v>
                </c:pt>
                <c:pt idx="1198">
                  <c:v>3.7715799483764461E-3</c:v>
                </c:pt>
                <c:pt idx="1199">
                  <c:v>3.7757392626932007E-3</c:v>
                </c:pt>
                <c:pt idx="1200">
                  <c:v>3.7720555079392166E-3</c:v>
                </c:pt>
                <c:pt idx="1201">
                  <c:v>3.7804833339830572E-3</c:v>
                </c:pt>
                <c:pt idx="1202">
                  <c:v>3.7846620911869606E-3</c:v>
                </c:pt>
                <c:pt idx="1203">
                  <c:v>3.7907547357788861E-3</c:v>
                </c:pt>
                <c:pt idx="1204">
                  <c:v>3.790130120968301E-3</c:v>
                </c:pt>
                <c:pt idx="1205">
                  <c:v>3.7834343339894516E-3</c:v>
                </c:pt>
                <c:pt idx="1206">
                  <c:v>3.792036160995816E-3</c:v>
                </c:pt>
                <c:pt idx="1207">
                  <c:v>3.7989527672654803E-3</c:v>
                </c:pt>
                <c:pt idx="1208">
                  <c:v>3.7879765550845328E-3</c:v>
                </c:pt>
                <c:pt idx="1209">
                  <c:v>3.790046113478514E-3</c:v>
                </c:pt>
                <c:pt idx="1210">
                  <c:v>3.7854835399404878E-3</c:v>
                </c:pt>
                <c:pt idx="1211">
                  <c:v>3.7895098062193369E-3</c:v>
                </c:pt>
                <c:pt idx="1212">
                  <c:v>3.7880076360885008E-3</c:v>
                </c:pt>
                <c:pt idx="1213">
                  <c:v>3.7826487677648291E-3</c:v>
                </c:pt>
                <c:pt idx="1214">
                  <c:v>3.7815316939286696E-3</c:v>
                </c:pt>
                <c:pt idx="1215">
                  <c:v>3.781810203030477E-3</c:v>
                </c:pt>
                <c:pt idx="1216">
                  <c:v>3.7791814106913394E-3</c:v>
                </c:pt>
                <c:pt idx="1217">
                  <c:v>3.776875662097395E-3</c:v>
                </c:pt>
                <c:pt idx="1218">
                  <c:v>3.782793470550095E-3</c:v>
                </c:pt>
                <c:pt idx="1219">
                  <c:v>3.7812968418899566E-3</c:v>
                </c:pt>
                <c:pt idx="1220">
                  <c:v>3.7817384457776992E-3</c:v>
                </c:pt>
                <c:pt idx="1221">
                  <c:v>3.7809873195776998E-3</c:v>
                </c:pt>
                <c:pt idx="1222">
                  <c:v>3.7817009831349218E-3</c:v>
                </c:pt>
                <c:pt idx="1223">
                  <c:v>3.7867961834350938E-3</c:v>
                </c:pt>
                <c:pt idx="1224">
                  <c:v>3.7817475921424304E-3</c:v>
                </c:pt>
                <c:pt idx="1225">
                  <c:v>3.7893946921933991E-3</c:v>
                </c:pt>
                <c:pt idx="1226">
                  <c:v>3.7836499812587436E-3</c:v>
                </c:pt>
                <c:pt idx="1227">
                  <c:v>3.7905977253011804E-3</c:v>
                </c:pt>
                <c:pt idx="1228">
                  <c:v>3.7915415928855235E-3</c:v>
                </c:pt>
                <c:pt idx="1229">
                  <c:v>3.7936608111629514E-3</c:v>
                </c:pt>
                <c:pt idx="1230">
                  <c:v>3.7956072858198312E-3</c:v>
                </c:pt>
                <c:pt idx="1231">
                  <c:v>3.793932054877003E-3</c:v>
                </c:pt>
                <c:pt idx="1232">
                  <c:v>3.7923106555257358E-3</c:v>
                </c:pt>
                <c:pt idx="1233">
                  <c:v>3.7866170827518379E-3</c:v>
                </c:pt>
                <c:pt idx="1234">
                  <c:v>3.7895083346516354E-3</c:v>
                </c:pt>
                <c:pt idx="1235">
                  <c:v>3.7922852255248885E-3</c:v>
                </c:pt>
                <c:pt idx="1236">
                  <c:v>3.800837222541932E-3</c:v>
                </c:pt>
                <c:pt idx="1237">
                  <c:v>3.7985943905663351E-3</c:v>
                </c:pt>
                <c:pt idx="1238">
                  <c:v>3.8033599572177669E-3</c:v>
                </c:pt>
                <c:pt idx="1239">
                  <c:v>3.8047449187271535E-3</c:v>
                </c:pt>
                <c:pt idx="1240">
                  <c:v>3.7990008152371832E-3</c:v>
                </c:pt>
                <c:pt idx="1241">
                  <c:v>3.7983583325210896E-3</c:v>
                </c:pt>
                <c:pt idx="1242">
                  <c:v>3.7998985371642522E-3</c:v>
                </c:pt>
                <c:pt idx="1243">
                  <c:v>3.8089617770873311E-3</c:v>
                </c:pt>
                <c:pt idx="1244">
                  <c:v>3.8007647077078792E-3</c:v>
                </c:pt>
                <c:pt idx="1245">
                  <c:v>3.8020713752796582E-3</c:v>
                </c:pt>
                <c:pt idx="1246">
                  <c:v>3.809412174988527E-3</c:v>
                </c:pt>
                <c:pt idx="1247">
                  <c:v>3.8177345498216124E-3</c:v>
                </c:pt>
                <c:pt idx="1248">
                  <c:v>3.8121724164954488E-3</c:v>
                </c:pt>
                <c:pt idx="1249">
                  <c:v>3.814347127629506E-3</c:v>
                </c:pt>
                <c:pt idx="1250">
                  <c:v>3.8229390404244494E-3</c:v>
                </c:pt>
                <c:pt idx="1251">
                  <c:v>3.8234390315457977E-3</c:v>
                </c:pt>
                <c:pt idx="1252">
                  <c:v>3.8203280785631269E-3</c:v>
                </c:pt>
                <c:pt idx="1253">
                  <c:v>3.8171994400142653E-3</c:v>
                </c:pt>
                <c:pt idx="1254">
                  <c:v>3.8188288106380335E-3</c:v>
                </c:pt>
                <c:pt idx="1255">
                  <c:v>3.8189884029276927E-3</c:v>
                </c:pt>
                <c:pt idx="1256">
                  <c:v>3.8264504744981299E-3</c:v>
                </c:pt>
                <c:pt idx="1257">
                  <c:v>3.8310830571328912E-3</c:v>
                </c:pt>
                <c:pt idx="1258">
                  <c:v>3.8348185420923725E-3</c:v>
                </c:pt>
                <c:pt idx="1259">
                  <c:v>3.830763287711478E-3</c:v>
                </c:pt>
                <c:pt idx="1260">
                  <c:v>3.8341158465750292E-3</c:v>
                </c:pt>
                <c:pt idx="1261">
                  <c:v>3.8378471488746311E-3</c:v>
                </c:pt>
                <c:pt idx="1262">
                  <c:v>3.8368322478393837E-3</c:v>
                </c:pt>
                <c:pt idx="1263">
                  <c:v>3.8361380693105536E-3</c:v>
                </c:pt>
                <c:pt idx="1264">
                  <c:v>3.8453333477819038E-3</c:v>
                </c:pt>
                <c:pt idx="1265">
                  <c:v>3.8478254628869276E-3</c:v>
                </c:pt>
                <c:pt idx="1266">
                  <c:v>3.8425304848898577E-3</c:v>
                </c:pt>
                <c:pt idx="1267">
                  <c:v>3.8399341425223265E-3</c:v>
                </c:pt>
                <c:pt idx="1268">
                  <c:v>3.8497659320534182E-3</c:v>
                </c:pt>
                <c:pt idx="1269">
                  <c:v>3.8497233724552821E-3</c:v>
                </c:pt>
                <c:pt idx="1270">
                  <c:v>3.8568839996068875E-3</c:v>
                </c:pt>
                <c:pt idx="1271">
                  <c:v>3.86106371254351E-3</c:v>
                </c:pt>
                <c:pt idx="1272">
                  <c:v>3.8640830764515776E-3</c:v>
                </c:pt>
                <c:pt idx="1273">
                  <c:v>3.8611885405706128E-3</c:v>
                </c:pt>
                <c:pt idx="1274">
                  <c:v>3.8584651025052761E-3</c:v>
                </c:pt>
                <c:pt idx="1275">
                  <c:v>3.8639064050751053E-3</c:v>
                </c:pt>
                <c:pt idx="1276">
                  <c:v>3.8707109419994666E-3</c:v>
                </c:pt>
                <c:pt idx="1277">
                  <c:v>3.8697029383169068E-3</c:v>
                </c:pt>
                <c:pt idx="1278">
                  <c:v>3.878400875338995E-3</c:v>
                </c:pt>
                <c:pt idx="1279">
                  <c:v>3.8859851750836683E-3</c:v>
                </c:pt>
                <c:pt idx="1280">
                  <c:v>3.8866831170824194E-3</c:v>
                </c:pt>
                <c:pt idx="1281">
                  <c:v>3.886500968463498E-3</c:v>
                </c:pt>
                <c:pt idx="1282">
                  <c:v>3.8851664688069518E-3</c:v>
                </c:pt>
                <c:pt idx="1283">
                  <c:v>3.8817955735241526E-3</c:v>
                </c:pt>
                <c:pt idx="1284">
                  <c:v>3.8895801626470695E-3</c:v>
                </c:pt>
                <c:pt idx="1285">
                  <c:v>3.8902165522434438E-3</c:v>
                </c:pt>
                <c:pt idx="1286">
                  <c:v>3.8935318655561172E-3</c:v>
                </c:pt>
                <c:pt idx="1287">
                  <c:v>3.8930595726837671E-3</c:v>
                </c:pt>
                <c:pt idx="1288">
                  <c:v>3.8916799366447807E-3</c:v>
                </c:pt>
                <c:pt idx="1289">
                  <c:v>3.8962950661510908E-3</c:v>
                </c:pt>
                <c:pt idx="1290">
                  <c:v>3.896075199651607E-3</c:v>
                </c:pt>
                <c:pt idx="1291">
                  <c:v>3.8953030463103233E-3</c:v>
                </c:pt>
                <c:pt idx="1292">
                  <c:v>3.8911686617272814E-3</c:v>
                </c:pt>
                <c:pt idx="1293">
                  <c:v>3.8997683773598262E-3</c:v>
                </c:pt>
                <c:pt idx="1294">
                  <c:v>3.8967803664684457E-3</c:v>
                </c:pt>
                <c:pt idx="1295">
                  <c:v>3.8954428773456773E-3</c:v>
                </c:pt>
                <c:pt idx="1296">
                  <c:v>3.892630772653686E-3</c:v>
                </c:pt>
                <c:pt idx="1297">
                  <c:v>3.9001548288367951E-3</c:v>
                </c:pt>
                <c:pt idx="1298">
                  <c:v>3.9063946088474443E-3</c:v>
                </c:pt>
                <c:pt idx="1299">
                  <c:v>3.9107239601010313E-3</c:v>
                </c:pt>
                <c:pt idx="1300">
                  <c:v>3.9159090461768934E-3</c:v>
                </c:pt>
                <c:pt idx="1301">
                  <c:v>3.916361860734829E-3</c:v>
                </c:pt>
                <c:pt idx="1302">
                  <c:v>3.9067470725663361E-3</c:v>
                </c:pt>
                <c:pt idx="1303">
                  <c:v>3.9184701234084131E-3</c:v>
                </c:pt>
                <c:pt idx="1304">
                  <c:v>3.9171408955866018E-3</c:v>
                </c:pt>
                <c:pt idx="1305">
                  <c:v>3.9209171479289524E-3</c:v>
                </c:pt>
                <c:pt idx="1306">
                  <c:v>3.9163879418337155E-3</c:v>
                </c:pt>
                <c:pt idx="1307">
                  <c:v>3.9215008123386699E-3</c:v>
                </c:pt>
                <c:pt idx="1308">
                  <c:v>3.9287561099927296E-3</c:v>
                </c:pt>
                <c:pt idx="1309">
                  <c:v>3.9303992546221023E-3</c:v>
                </c:pt>
                <c:pt idx="1310">
                  <c:v>3.9380722087651952E-3</c:v>
                </c:pt>
                <c:pt idx="1311">
                  <c:v>3.9321388713119887E-3</c:v>
                </c:pt>
                <c:pt idx="1312">
                  <c:v>3.9370025650155788E-3</c:v>
                </c:pt>
                <c:pt idx="1313">
                  <c:v>3.9389072929525131E-3</c:v>
                </c:pt>
                <c:pt idx="1314">
                  <c:v>3.9412153981399521E-3</c:v>
                </c:pt>
                <c:pt idx="1315">
                  <c:v>3.9427851533103218E-3</c:v>
                </c:pt>
                <c:pt idx="1316">
                  <c:v>3.9486946220304029E-3</c:v>
                </c:pt>
                <c:pt idx="1317">
                  <c:v>3.9556435451726848E-3</c:v>
                </c:pt>
                <c:pt idx="1318">
                  <c:v>3.9616212989312906E-3</c:v>
                </c:pt>
                <c:pt idx="1319">
                  <c:v>3.9626236291425473E-3</c:v>
                </c:pt>
                <c:pt idx="1320">
                  <c:v>3.9575900604524837E-3</c:v>
                </c:pt>
                <c:pt idx="1321">
                  <c:v>3.9600337846350626E-3</c:v>
                </c:pt>
                <c:pt idx="1322">
                  <c:v>3.9601924651737549E-3</c:v>
                </c:pt>
                <c:pt idx="1323">
                  <c:v>3.9635193617554316E-3</c:v>
                </c:pt>
                <c:pt idx="1324">
                  <c:v>3.9614726594147821E-3</c:v>
                </c:pt>
                <c:pt idx="1325">
                  <c:v>3.9605261190825995E-3</c:v>
                </c:pt>
                <c:pt idx="1326">
                  <c:v>3.9680209423822088E-3</c:v>
                </c:pt>
                <c:pt idx="1327">
                  <c:v>3.9683261897158857E-3</c:v>
                </c:pt>
                <c:pt idx="1328">
                  <c:v>3.98044636793348E-3</c:v>
                </c:pt>
                <c:pt idx="1329">
                  <c:v>3.9841735747284468E-3</c:v>
                </c:pt>
                <c:pt idx="1330">
                  <c:v>3.9838719099710021E-3</c:v>
                </c:pt>
                <c:pt idx="1331">
                  <c:v>3.9861260990056721E-3</c:v>
                </c:pt>
                <c:pt idx="1332">
                  <c:v>3.9897447226127526E-3</c:v>
                </c:pt>
                <c:pt idx="1333">
                  <c:v>3.9864031511932857E-3</c:v>
                </c:pt>
                <c:pt idx="1334">
                  <c:v>3.9894354373360748E-3</c:v>
                </c:pt>
                <c:pt idx="1335">
                  <c:v>3.9941630702886935E-3</c:v>
                </c:pt>
                <c:pt idx="1336">
                  <c:v>3.9918912674589448E-3</c:v>
                </c:pt>
                <c:pt idx="1337">
                  <c:v>3.9939854981772323E-3</c:v>
                </c:pt>
                <c:pt idx="1338">
                  <c:v>3.9923871404819672E-3</c:v>
                </c:pt>
                <c:pt idx="1339">
                  <c:v>3.9889340992014643E-3</c:v>
                </c:pt>
                <c:pt idx="1340">
                  <c:v>3.9945726805961663E-3</c:v>
                </c:pt>
                <c:pt idx="1341">
                  <c:v>3.9946597757362454E-3</c:v>
                </c:pt>
                <c:pt idx="1342">
                  <c:v>3.9968937647262481E-3</c:v>
                </c:pt>
                <c:pt idx="1343">
                  <c:v>3.998861357013995E-3</c:v>
                </c:pt>
                <c:pt idx="1344">
                  <c:v>3.9971632892642026E-3</c:v>
                </c:pt>
                <c:pt idx="1345">
                  <c:v>4.007066728999354E-3</c:v>
                </c:pt>
                <c:pt idx="1346">
                  <c:v>4.0114827988251174E-3</c:v>
                </c:pt>
                <c:pt idx="1347">
                  <c:v>3.9988285549302539E-3</c:v>
                </c:pt>
                <c:pt idx="1348">
                  <c:v>4.0081460276043292E-3</c:v>
                </c:pt>
                <c:pt idx="1349">
                  <c:v>4.0148901223899715E-3</c:v>
                </c:pt>
                <c:pt idx="1350">
                  <c:v>4.0154526225994166E-3</c:v>
                </c:pt>
                <c:pt idx="1351">
                  <c:v>4.0172688987588547E-3</c:v>
                </c:pt>
                <c:pt idx="1352">
                  <c:v>4.0230779744173306E-3</c:v>
                </c:pt>
                <c:pt idx="1353">
                  <c:v>4.0248060477504023E-3</c:v>
                </c:pt>
                <c:pt idx="1354">
                  <c:v>4.0214531338483026E-3</c:v>
                </c:pt>
                <c:pt idx="1355">
                  <c:v>4.0218988927582773E-3</c:v>
                </c:pt>
                <c:pt idx="1356">
                  <c:v>4.0269764468036521E-3</c:v>
                </c:pt>
                <c:pt idx="1357">
                  <c:v>4.0247910871887864E-3</c:v>
                </c:pt>
                <c:pt idx="1358">
                  <c:v>4.0244533612740574E-3</c:v>
                </c:pt>
                <c:pt idx="1359">
                  <c:v>4.0271736480536847E-3</c:v>
                </c:pt>
                <c:pt idx="1360">
                  <c:v>4.0227510554485535E-3</c:v>
                </c:pt>
                <c:pt idx="1361">
                  <c:v>4.0289525397342336E-3</c:v>
                </c:pt>
                <c:pt idx="1362">
                  <c:v>4.0305342115730895E-3</c:v>
                </c:pt>
                <c:pt idx="1363">
                  <c:v>4.0226001190931003E-3</c:v>
                </c:pt>
                <c:pt idx="1364">
                  <c:v>4.0297793745474155E-3</c:v>
                </c:pt>
                <c:pt idx="1365">
                  <c:v>4.0386841025552827E-3</c:v>
                </c:pt>
                <c:pt idx="1366">
                  <c:v>4.0370920678664737E-3</c:v>
                </c:pt>
                <c:pt idx="1367">
                  <c:v>4.03371537729848E-3</c:v>
                </c:pt>
                <c:pt idx="1368">
                  <c:v>4.0357817441152265E-3</c:v>
                </c:pt>
                <c:pt idx="1369">
                  <c:v>4.0356037684461882E-3</c:v>
                </c:pt>
                <c:pt idx="1370">
                  <c:v>4.036743367346606E-3</c:v>
                </c:pt>
                <c:pt idx="1371">
                  <c:v>4.0415966896991092E-3</c:v>
                </c:pt>
                <c:pt idx="1372">
                  <c:v>4.0327343921455136E-3</c:v>
                </c:pt>
                <c:pt idx="1373">
                  <c:v>4.0419293411197025E-3</c:v>
                </c:pt>
                <c:pt idx="1374">
                  <c:v>4.0498915969881975E-3</c:v>
                </c:pt>
                <c:pt idx="1375">
                  <c:v>4.0480300002288007E-3</c:v>
                </c:pt>
                <c:pt idx="1376">
                  <c:v>4.060743386141868E-3</c:v>
                </c:pt>
                <c:pt idx="1377">
                  <c:v>4.0610429184505499E-3</c:v>
                </c:pt>
                <c:pt idx="1378">
                  <c:v>4.057921965157819E-3</c:v>
                </c:pt>
                <c:pt idx="1379">
                  <c:v>4.0630250800534999E-3</c:v>
                </c:pt>
                <c:pt idx="1380">
                  <c:v>4.05507552084719E-3</c:v>
                </c:pt>
                <c:pt idx="1381">
                  <c:v>4.065471077949581E-3</c:v>
                </c:pt>
                <c:pt idx="1382">
                  <c:v>4.0689326848215605E-3</c:v>
                </c:pt>
                <c:pt idx="1383">
                  <c:v>4.0713248890990542E-3</c:v>
                </c:pt>
                <c:pt idx="1384">
                  <c:v>4.0678249463530153E-3</c:v>
                </c:pt>
                <c:pt idx="1385">
                  <c:v>4.0666014480086402E-3</c:v>
                </c:pt>
                <c:pt idx="1386">
                  <c:v>4.0696549468750218E-3</c:v>
                </c:pt>
                <c:pt idx="1387">
                  <c:v>4.0639703240991799E-3</c:v>
                </c:pt>
                <c:pt idx="1388">
                  <c:v>4.0647881399085367E-3</c:v>
                </c:pt>
                <c:pt idx="1389">
                  <c:v>4.0596445213020391E-3</c:v>
                </c:pt>
                <c:pt idx="1390">
                  <c:v>4.0633155592234111E-3</c:v>
                </c:pt>
                <c:pt idx="1391">
                  <c:v>4.0660000914726395E-3</c:v>
                </c:pt>
                <c:pt idx="1392">
                  <c:v>4.0701054622172992E-3</c:v>
                </c:pt>
                <c:pt idx="1393">
                  <c:v>4.0722526870268123E-3</c:v>
                </c:pt>
                <c:pt idx="1394">
                  <c:v>4.0814961772983518E-3</c:v>
                </c:pt>
                <c:pt idx="1395">
                  <c:v>4.0877516596213581E-3</c:v>
                </c:pt>
                <c:pt idx="1396">
                  <c:v>4.0842855600205031E-3</c:v>
                </c:pt>
                <c:pt idx="1397">
                  <c:v>4.0837663300635979E-3</c:v>
                </c:pt>
                <c:pt idx="1398">
                  <c:v>4.0830860201486081E-3</c:v>
                </c:pt>
                <c:pt idx="1399">
                  <c:v>4.0825851850435999E-3</c:v>
                </c:pt>
                <c:pt idx="1400">
                  <c:v>4.0844430751891805E-3</c:v>
                </c:pt>
                <c:pt idx="1401">
                  <c:v>4.0931994966596219E-3</c:v>
                </c:pt>
                <c:pt idx="1402">
                  <c:v>4.0898906923627675E-3</c:v>
                </c:pt>
                <c:pt idx="1403">
                  <c:v>4.0900595492688631E-3</c:v>
                </c:pt>
                <c:pt idx="1404">
                  <c:v>4.0899225436060432E-3</c:v>
                </c:pt>
                <c:pt idx="1405">
                  <c:v>4.0875078179443232E-3</c:v>
                </c:pt>
                <c:pt idx="1406">
                  <c:v>4.0907756448747149E-3</c:v>
                </c:pt>
                <c:pt idx="1407">
                  <c:v>4.1014595216268355E-3</c:v>
                </c:pt>
                <c:pt idx="1408">
                  <c:v>4.0918255749761018E-3</c:v>
                </c:pt>
                <c:pt idx="1409">
                  <c:v>4.1015257177762455E-3</c:v>
                </c:pt>
                <c:pt idx="1410">
                  <c:v>4.107032055064702E-3</c:v>
                </c:pt>
                <c:pt idx="1411">
                  <c:v>4.105607392070003E-3</c:v>
                </c:pt>
                <c:pt idx="1412">
                  <c:v>4.1022349662045293E-3</c:v>
                </c:pt>
                <c:pt idx="1413">
                  <c:v>4.1119610727894211E-3</c:v>
                </c:pt>
                <c:pt idx="1414">
                  <c:v>4.116160440518362E-3</c:v>
                </c:pt>
                <c:pt idx="1415">
                  <c:v>4.1118698757749948E-3</c:v>
                </c:pt>
                <c:pt idx="1416">
                  <c:v>4.1131791462404839E-3</c:v>
                </c:pt>
                <c:pt idx="1417">
                  <c:v>4.1177737536735679E-3</c:v>
                </c:pt>
                <c:pt idx="1418">
                  <c:v>4.1227463049403031E-3</c:v>
                </c:pt>
                <c:pt idx="1419">
                  <c:v>4.1200391037031128E-3</c:v>
                </c:pt>
                <c:pt idx="1420">
                  <c:v>4.1241637140815414E-3</c:v>
                </c:pt>
                <c:pt idx="1421">
                  <c:v>4.1215837537221826E-3</c:v>
                </c:pt>
                <c:pt idx="1422">
                  <c:v>4.1255405624751459E-3</c:v>
                </c:pt>
                <c:pt idx="1423">
                  <c:v>4.1292870217509341E-3</c:v>
                </c:pt>
                <c:pt idx="1424">
                  <c:v>4.1272403240975343E-3</c:v>
                </c:pt>
                <c:pt idx="1425">
                  <c:v>4.1281829009164744E-3</c:v>
                </c:pt>
                <c:pt idx="1426">
                  <c:v>4.1396073992861155E-3</c:v>
                </c:pt>
                <c:pt idx="1427">
                  <c:v>4.1433444929112294E-3</c:v>
                </c:pt>
                <c:pt idx="1428">
                  <c:v>4.1410243205505168E-3</c:v>
                </c:pt>
                <c:pt idx="1429">
                  <c:v>4.1405147311206992E-3</c:v>
                </c:pt>
                <c:pt idx="1430">
                  <c:v>4.1440388548030227E-3</c:v>
                </c:pt>
                <c:pt idx="1431">
                  <c:v>4.1522811463766207E-3</c:v>
                </c:pt>
                <c:pt idx="1432">
                  <c:v>4.1474607889642572E-3</c:v>
                </c:pt>
                <c:pt idx="1433">
                  <c:v>4.1505782565683597E-3</c:v>
                </c:pt>
                <c:pt idx="1434">
                  <c:v>4.147795276153143E-3</c:v>
                </c:pt>
                <c:pt idx="1435">
                  <c:v>4.1533866734487952E-3</c:v>
                </c:pt>
                <c:pt idx="1436">
                  <c:v>4.1611572989416409E-3</c:v>
                </c:pt>
                <c:pt idx="1437">
                  <c:v>4.1638860028892352E-3</c:v>
                </c:pt>
                <c:pt idx="1438">
                  <c:v>4.159962779873295E-3</c:v>
                </c:pt>
                <c:pt idx="1439">
                  <c:v>4.1505337195114414E-3</c:v>
                </c:pt>
                <c:pt idx="1440">
                  <c:v>4.1496277814999536E-3</c:v>
                </c:pt>
                <c:pt idx="1441">
                  <c:v>4.1481675322923486E-3</c:v>
                </c:pt>
                <c:pt idx="1442">
                  <c:v>4.1527593593954958E-3</c:v>
                </c:pt>
                <c:pt idx="1443">
                  <c:v>4.1581439529190262E-3</c:v>
                </c:pt>
                <c:pt idx="1444">
                  <c:v>4.1568357227796523E-3</c:v>
                </c:pt>
                <c:pt idx="1445">
                  <c:v>4.1622965385632506E-3</c:v>
                </c:pt>
                <c:pt idx="1446">
                  <c:v>4.168203360834578E-3</c:v>
                </c:pt>
                <c:pt idx="1447">
                  <c:v>4.1725007582302112E-3</c:v>
                </c:pt>
                <c:pt idx="1448">
                  <c:v>4.1764705026057841E-3</c:v>
                </c:pt>
                <c:pt idx="1449">
                  <c:v>4.1696071316879987E-3</c:v>
                </c:pt>
                <c:pt idx="1450">
                  <c:v>4.1737996372015109E-3</c:v>
                </c:pt>
                <c:pt idx="1451">
                  <c:v>4.1757561445812021E-3</c:v>
                </c:pt>
                <c:pt idx="1452">
                  <c:v>4.1714765442021724E-3</c:v>
                </c:pt>
                <c:pt idx="1453">
                  <c:v>4.1752653341086297E-3</c:v>
                </c:pt>
                <c:pt idx="1454">
                  <c:v>4.1704431412228861E-3</c:v>
                </c:pt>
                <c:pt idx="1455">
                  <c:v>4.1710591887988016E-3</c:v>
                </c:pt>
                <c:pt idx="1456">
                  <c:v>4.1788823512438509E-3</c:v>
                </c:pt>
                <c:pt idx="1457">
                  <c:v>4.1775347662374148E-3</c:v>
                </c:pt>
                <c:pt idx="1458">
                  <c:v>4.1710279855204351E-3</c:v>
                </c:pt>
                <c:pt idx="1459">
                  <c:v>4.1731319477106652E-3</c:v>
                </c:pt>
                <c:pt idx="1460">
                  <c:v>4.1817419259666021E-3</c:v>
                </c:pt>
                <c:pt idx="1461">
                  <c:v>4.1835142185671697E-3</c:v>
                </c:pt>
                <c:pt idx="1462">
                  <c:v>4.1758419926387728E-3</c:v>
                </c:pt>
                <c:pt idx="1463">
                  <c:v>4.1700814089523051E-3</c:v>
                </c:pt>
                <c:pt idx="1464">
                  <c:v>4.1747362249323168E-3</c:v>
                </c:pt>
                <c:pt idx="1465">
                  <c:v>4.182252522875218E-3</c:v>
                </c:pt>
                <c:pt idx="1466">
                  <c:v>4.1864442211312696E-3</c:v>
                </c:pt>
                <c:pt idx="1467">
                  <c:v>4.1881690654700888E-3</c:v>
                </c:pt>
                <c:pt idx="1468">
                  <c:v>4.1975625409526015E-3</c:v>
                </c:pt>
                <c:pt idx="1469">
                  <c:v>4.1865607182731603E-3</c:v>
                </c:pt>
                <c:pt idx="1470">
                  <c:v>4.1873954116209136E-3</c:v>
                </c:pt>
                <c:pt idx="1471">
                  <c:v>4.1821408334517052E-3</c:v>
                </c:pt>
                <c:pt idx="1472">
                  <c:v>4.1810338825581835E-3</c:v>
                </c:pt>
                <c:pt idx="1473">
                  <c:v>4.1823146980300282E-3</c:v>
                </c:pt>
                <c:pt idx="1474">
                  <c:v>4.2067018066124584E-3</c:v>
                </c:pt>
                <c:pt idx="1475">
                  <c:v>4.1980299160416156E-3</c:v>
                </c:pt>
                <c:pt idx="1476">
                  <c:v>4.1990136695152017E-3</c:v>
                </c:pt>
                <c:pt idx="1477">
                  <c:v>4.1997720689360175E-3</c:v>
                </c:pt>
                <c:pt idx="1478">
                  <c:v>4.2034203925789453E-3</c:v>
                </c:pt>
                <c:pt idx="1479">
                  <c:v>4.207851810601783E-3</c:v>
                </c:pt>
                <c:pt idx="1480">
                  <c:v>4.2049239704837803E-3</c:v>
                </c:pt>
                <c:pt idx="1481">
                  <c:v>4.2144779489721581E-3</c:v>
                </c:pt>
                <c:pt idx="1482">
                  <c:v>4.2216196675800297E-3</c:v>
                </c:pt>
                <c:pt idx="1483">
                  <c:v>4.2332237908658202E-3</c:v>
                </c:pt>
                <c:pt idx="1484">
                  <c:v>4.2244832404737037E-3</c:v>
                </c:pt>
                <c:pt idx="1485">
                  <c:v>4.2337249713261067E-3</c:v>
                </c:pt>
                <c:pt idx="1486">
                  <c:v>4.2365332390634945E-3</c:v>
                </c:pt>
                <c:pt idx="1487">
                  <c:v>4.2437323532779018E-3</c:v>
                </c:pt>
                <c:pt idx="1488">
                  <c:v>4.2404120229622769E-3</c:v>
                </c:pt>
                <c:pt idx="1489">
                  <c:v>4.2450202673325671E-3</c:v>
                </c:pt>
                <c:pt idx="1490">
                  <c:v>4.2547522012944157E-3</c:v>
                </c:pt>
                <c:pt idx="1491">
                  <c:v>4.260979775996058E-3</c:v>
                </c:pt>
                <c:pt idx="1492">
                  <c:v>4.2689298476544226E-3</c:v>
                </c:pt>
                <c:pt idx="1493">
                  <c:v>4.2623561813658999E-3</c:v>
                </c:pt>
                <c:pt idx="1494">
                  <c:v>4.2598230669030745E-3</c:v>
                </c:pt>
                <c:pt idx="1495">
                  <c:v>4.2603594377311994E-3</c:v>
                </c:pt>
                <c:pt idx="1496">
                  <c:v>4.2642503448952485E-3</c:v>
                </c:pt>
                <c:pt idx="1497">
                  <c:v>4.2680164104011379E-3</c:v>
                </c:pt>
                <c:pt idx="1498">
                  <c:v>4.2678642019706621E-3</c:v>
                </c:pt>
                <c:pt idx="1499">
                  <c:v>4.2639665070164272E-3</c:v>
                </c:pt>
                <c:pt idx="1500">
                  <c:v>4.2635710963398162E-3</c:v>
                </c:pt>
                <c:pt idx="1501">
                  <c:v>4.2691580341359192E-3</c:v>
                </c:pt>
                <c:pt idx="1502">
                  <c:v>4.2639664624276744E-3</c:v>
                </c:pt>
                <c:pt idx="1503">
                  <c:v>4.2710906946164277E-3</c:v>
                </c:pt>
                <c:pt idx="1504">
                  <c:v>4.2766290211255194E-3</c:v>
                </c:pt>
                <c:pt idx="1505">
                  <c:v>4.2748776293864239E-3</c:v>
                </c:pt>
                <c:pt idx="1506">
                  <c:v>4.2717399421291456E-3</c:v>
                </c:pt>
                <c:pt idx="1507">
                  <c:v>4.2710862105865572E-3</c:v>
                </c:pt>
                <c:pt idx="1508">
                  <c:v>4.2683411589664946E-3</c:v>
                </c:pt>
                <c:pt idx="1509">
                  <c:v>4.2680993234207416E-3</c:v>
                </c:pt>
                <c:pt idx="1510">
                  <c:v>4.2639898291600923E-3</c:v>
                </c:pt>
                <c:pt idx="1511">
                  <c:v>4.2750704425936828E-3</c:v>
                </c:pt>
                <c:pt idx="1512">
                  <c:v>4.2859091439685342E-3</c:v>
                </c:pt>
                <c:pt idx="1513">
                  <c:v>4.2876217394141429E-3</c:v>
                </c:pt>
                <c:pt idx="1514">
                  <c:v>4.2930620314509454E-3</c:v>
                </c:pt>
                <c:pt idx="1515">
                  <c:v>4.29666061497469E-3</c:v>
                </c:pt>
                <c:pt idx="1516">
                  <c:v>4.3069502984571083E-3</c:v>
                </c:pt>
                <c:pt idx="1517">
                  <c:v>4.2963247560813709E-3</c:v>
                </c:pt>
                <c:pt idx="1518">
                  <c:v>4.2924058371910231E-3</c:v>
                </c:pt>
                <c:pt idx="1519">
                  <c:v>4.2961728984972601E-3</c:v>
                </c:pt>
                <c:pt idx="1520">
                  <c:v>4.2991467613980395E-3</c:v>
                </c:pt>
                <c:pt idx="1521">
                  <c:v>4.2866418984633965E-3</c:v>
                </c:pt>
                <c:pt idx="1522">
                  <c:v>4.2953884892649799E-3</c:v>
                </c:pt>
                <c:pt idx="1523">
                  <c:v>4.2933576682790313E-3</c:v>
                </c:pt>
                <c:pt idx="1524">
                  <c:v>4.294404093476303E-3</c:v>
                </c:pt>
                <c:pt idx="1525">
                  <c:v>4.2835001177870414E-3</c:v>
                </c:pt>
                <c:pt idx="1526">
                  <c:v>4.2968768107603285E-3</c:v>
                </c:pt>
                <c:pt idx="1527">
                  <c:v>4.3056710162192452E-3</c:v>
                </c:pt>
                <c:pt idx="1528">
                  <c:v>4.2977619142429493E-3</c:v>
                </c:pt>
                <c:pt idx="1529">
                  <c:v>4.3007994785302338E-3</c:v>
                </c:pt>
                <c:pt idx="1530">
                  <c:v>4.30531208362057E-3</c:v>
                </c:pt>
                <c:pt idx="1531">
                  <c:v>4.311018231933055E-3</c:v>
                </c:pt>
                <c:pt idx="1532">
                  <c:v>4.3134766607100536E-3</c:v>
                </c:pt>
                <c:pt idx="1533">
                  <c:v>4.3109096435117733E-3</c:v>
                </c:pt>
                <c:pt idx="1534">
                  <c:v>4.3027185908304953E-3</c:v>
                </c:pt>
                <c:pt idx="1535">
                  <c:v>4.300683833521792E-3</c:v>
                </c:pt>
                <c:pt idx="1536">
                  <c:v>4.3066211715925536E-3</c:v>
                </c:pt>
                <c:pt idx="1537">
                  <c:v>4.3192676780025169E-3</c:v>
                </c:pt>
                <c:pt idx="1538">
                  <c:v>4.3122432989032176E-3</c:v>
                </c:pt>
                <c:pt idx="1539">
                  <c:v>4.3017559919947849E-3</c:v>
                </c:pt>
                <c:pt idx="1540">
                  <c:v>4.3062102561396819E-3</c:v>
                </c:pt>
                <c:pt idx="1541">
                  <c:v>4.3073836020917407E-3</c:v>
                </c:pt>
                <c:pt idx="1542">
                  <c:v>4.3008106010534435E-3</c:v>
                </c:pt>
                <c:pt idx="1543">
                  <c:v>4.315897386140367E-3</c:v>
                </c:pt>
                <c:pt idx="1544">
                  <c:v>4.3180189082479975E-3</c:v>
                </c:pt>
                <c:pt idx="1545">
                  <c:v>4.317439291182279E-3</c:v>
                </c:pt>
                <c:pt idx="1546">
                  <c:v>4.3187637223716432E-3</c:v>
                </c:pt>
                <c:pt idx="1547">
                  <c:v>4.324542051387846E-3</c:v>
                </c:pt>
                <c:pt idx="1548">
                  <c:v>4.3172630357824994E-3</c:v>
                </c:pt>
                <c:pt idx="1549">
                  <c:v>4.3235750094456878E-3</c:v>
                </c:pt>
                <c:pt idx="1550">
                  <c:v>4.3298297476529182E-3</c:v>
                </c:pt>
                <c:pt idx="1551">
                  <c:v>4.3232353473874642E-3</c:v>
                </c:pt>
                <c:pt idx="1552">
                  <c:v>4.3127107195833807E-3</c:v>
                </c:pt>
                <c:pt idx="1553">
                  <c:v>4.3202196700191349E-3</c:v>
                </c:pt>
                <c:pt idx="1554">
                  <c:v>4.3197524176892058E-3</c:v>
                </c:pt>
                <c:pt idx="1555">
                  <c:v>4.3139337809917225E-3</c:v>
                </c:pt>
                <c:pt idx="1556">
                  <c:v>4.3255417219659397E-3</c:v>
                </c:pt>
                <c:pt idx="1557">
                  <c:v>4.3240329626759253E-3</c:v>
                </c:pt>
                <c:pt idx="1558">
                  <c:v>4.3177151719076233E-3</c:v>
                </c:pt>
                <c:pt idx="1559">
                  <c:v>4.3209756629713708E-3</c:v>
                </c:pt>
                <c:pt idx="1560">
                  <c:v>4.3196043240955051E-3</c:v>
                </c:pt>
                <c:pt idx="1561">
                  <c:v>4.3223032143985688E-3</c:v>
                </c:pt>
                <c:pt idx="1562">
                  <c:v>4.3246102276181956E-3</c:v>
                </c:pt>
                <c:pt idx="1563">
                  <c:v>4.3222094477159013E-3</c:v>
                </c:pt>
                <c:pt idx="1564">
                  <c:v>4.317275957472104E-3</c:v>
                </c:pt>
                <c:pt idx="1565">
                  <c:v>4.3216601031348372E-3</c:v>
                </c:pt>
                <c:pt idx="1566">
                  <c:v>4.3226386144005645E-3</c:v>
                </c:pt>
                <c:pt idx="1567">
                  <c:v>4.3191411097951464E-3</c:v>
                </c:pt>
                <c:pt idx="1568">
                  <c:v>4.319351005893278E-3</c:v>
                </c:pt>
                <c:pt idx="1569">
                  <c:v>4.323182533947376E-3</c:v>
                </c:pt>
                <c:pt idx="1570">
                  <c:v>4.3311253194885857E-3</c:v>
                </c:pt>
                <c:pt idx="1571">
                  <c:v>4.3324983774362114E-3</c:v>
                </c:pt>
                <c:pt idx="1572">
                  <c:v>4.3285511630615477E-3</c:v>
                </c:pt>
                <c:pt idx="1573">
                  <c:v>4.3347121268969219E-3</c:v>
                </c:pt>
                <c:pt idx="1574">
                  <c:v>4.3220722135478458E-3</c:v>
                </c:pt>
                <c:pt idx="1575">
                  <c:v>4.3257002503034629E-3</c:v>
                </c:pt>
                <c:pt idx="1576">
                  <c:v>4.3325618713335604E-3</c:v>
                </c:pt>
                <c:pt idx="1577">
                  <c:v>4.3375790910649744E-3</c:v>
                </c:pt>
                <c:pt idx="1578">
                  <c:v>4.3355754292897447E-3</c:v>
                </c:pt>
                <c:pt idx="1579">
                  <c:v>4.3371902289305311E-3</c:v>
                </c:pt>
                <c:pt idx="1580">
                  <c:v>4.3269141101878444E-3</c:v>
                </c:pt>
                <c:pt idx="1581">
                  <c:v>4.3237113959769171E-3</c:v>
                </c:pt>
                <c:pt idx="1582">
                  <c:v>4.3289927367495869E-3</c:v>
                </c:pt>
                <c:pt idx="1583">
                  <c:v>4.3357738567870426E-3</c:v>
                </c:pt>
                <c:pt idx="1584">
                  <c:v>4.3308565680545297E-3</c:v>
                </c:pt>
                <c:pt idx="1585">
                  <c:v>4.3478636390726104E-3</c:v>
                </c:pt>
                <c:pt idx="1586">
                  <c:v>4.3507746492668503E-3</c:v>
                </c:pt>
                <c:pt idx="1587">
                  <c:v>4.3503707416256395E-3</c:v>
                </c:pt>
                <c:pt idx="1588">
                  <c:v>4.3553228233244659E-3</c:v>
                </c:pt>
                <c:pt idx="1589">
                  <c:v>4.3587849181998843E-3</c:v>
                </c:pt>
                <c:pt idx="1590">
                  <c:v>4.3632624312460108E-3</c:v>
                </c:pt>
                <c:pt idx="1591">
                  <c:v>4.3699205884517988E-3</c:v>
                </c:pt>
                <c:pt idx="1592">
                  <c:v>4.3807412601757755E-3</c:v>
                </c:pt>
                <c:pt idx="1593">
                  <c:v>4.3733382833394101E-3</c:v>
                </c:pt>
                <c:pt idx="1594">
                  <c:v>4.3708518707373011E-3</c:v>
                </c:pt>
                <c:pt idx="1595">
                  <c:v>4.3620852138980632E-3</c:v>
                </c:pt>
                <c:pt idx="1596">
                  <c:v>4.3693223037250123E-3</c:v>
                </c:pt>
                <c:pt idx="1597">
                  <c:v>4.374861795549698E-3</c:v>
                </c:pt>
                <c:pt idx="1598">
                  <c:v>4.3778478899002878E-3</c:v>
                </c:pt>
                <c:pt idx="1599">
                  <c:v>4.3773908929718814E-3</c:v>
                </c:pt>
                <c:pt idx="1600">
                  <c:v>4.3833092278557761E-3</c:v>
                </c:pt>
                <c:pt idx="1601">
                  <c:v>4.3821933793123762E-3</c:v>
                </c:pt>
                <c:pt idx="1602">
                  <c:v>4.3866345050090835E-3</c:v>
                </c:pt>
                <c:pt idx="1603">
                  <c:v>4.3839153317774826E-3</c:v>
                </c:pt>
                <c:pt idx="1604">
                  <c:v>4.3784085533699032E-3</c:v>
                </c:pt>
                <c:pt idx="1605">
                  <c:v>4.384221110345885E-3</c:v>
                </c:pt>
                <c:pt idx="1606">
                  <c:v>4.3852338914519727E-3</c:v>
                </c:pt>
                <c:pt idx="1607">
                  <c:v>4.4027330957382435E-3</c:v>
                </c:pt>
                <c:pt idx="1608">
                  <c:v>4.4060353813411912E-3</c:v>
                </c:pt>
                <c:pt idx="1609">
                  <c:v>4.3991338995052909E-3</c:v>
                </c:pt>
                <c:pt idx="1610">
                  <c:v>4.4043626077996294E-3</c:v>
                </c:pt>
                <c:pt idx="1611">
                  <c:v>4.4095279793307908E-3</c:v>
                </c:pt>
                <c:pt idx="1612">
                  <c:v>4.4077037341211664E-3</c:v>
                </c:pt>
                <c:pt idx="1613">
                  <c:v>4.4049690339937539E-3</c:v>
                </c:pt>
                <c:pt idx="1614">
                  <c:v>4.4101381992103453E-3</c:v>
                </c:pt>
                <c:pt idx="1615">
                  <c:v>4.4159626529917465E-3</c:v>
                </c:pt>
                <c:pt idx="1616">
                  <c:v>4.4058070123065016E-3</c:v>
                </c:pt>
                <c:pt idx="1617">
                  <c:v>4.4079695951207629E-3</c:v>
                </c:pt>
                <c:pt idx="1618">
                  <c:v>4.3999719273723134E-3</c:v>
                </c:pt>
                <c:pt idx="1619">
                  <c:v>4.40987637390273E-3</c:v>
                </c:pt>
                <c:pt idx="1620">
                  <c:v>4.4040104468915436E-3</c:v>
                </c:pt>
                <c:pt idx="1621">
                  <c:v>4.406448066115798E-3</c:v>
                </c:pt>
                <c:pt idx="1622">
                  <c:v>4.4139983356330341E-3</c:v>
                </c:pt>
                <c:pt idx="1623">
                  <c:v>4.3987292183157289E-3</c:v>
                </c:pt>
                <c:pt idx="1624">
                  <c:v>4.3996278726227212E-3</c:v>
                </c:pt>
                <c:pt idx="1625">
                  <c:v>4.3981613553788898E-3</c:v>
                </c:pt>
                <c:pt idx="1626">
                  <c:v>4.3975737203237773E-3</c:v>
                </c:pt>
                <c:pt idx="1627">
                  <c:v>4.400507642626417E-3</c:v>
                </c:pt>
                <c:pt idx="1628">
                  <c:v>4.408680568367046E-3</c:v>
                </c:pt>
                <c:pt idx="1629">
                  <c:v>4.3960358118413298E-3</c:v>
                </c:pt>
                <c:pt idx="1630">
                  <c:v>4.3965524533829169E-3</c:v>
                </c:pt>
                <c:pt idx="1631">
                  <c:v>4.4062183999318376E-3</c:v>
                </c:pt>
                <c:pt idx="1632">
                  <c:v>4.4076396266278448E-3</c:v>
                </c:pt>
                <c:pt idx="1633">
                  <c:v>4.4080367905645129E-3</c:v>
                </c:pt>
                <c:pt idx="1634">
                  <c:v>4.4037074648564456E-3</c:v>
                </c:pt>
                <c:pt idx="1635">
                  <c:v>4.4090821857951474E-3</c:v>
                </c:pt>
                <c:pt idx="1636">
                  <c:v>4.407781103334711E-3</c:v>
                </c:pt>
                <c:pt idx="1637">
                  <c:v>4.4134510473742448E-3</c:v>
                </c:pt>
                <c:pt idx="1638">
                  <c:v>4.415436141264141E-3</c:v>
                </c:pt>
                <c:pt idx="1639">
                  <c:v>4.4062837924923682E-3</c:v>
                </c:pt>
                <c:pt idx="1640">
                  <c:v>4.4023256377529133E-3</c:v>
                </c:pt>
                <c:pt idx="1641">
                  <c:v>4.3885658720969516E-3</c:v>
                </c:pt>
                <c:pt idx="1642">
                  <c:v>4.3896727674105889E-3</c:v>
                </c:pt>
                <c:pt idx="1643">
                  <c:v>4.3970531837192904E-3</c:v>
                </c:pt>
                <c:pt idx="1644">
                  <c:v>4.4024021722804275E-3</c:v>
                </c:pt>
                <c:pt idx="1645">
                  <c:v>4.4016651677696453E-3</c:v>
                </c:pt>
                <c:pt idx="1646">
                  <c:v>4.4008434056166668E-3</c:v>
                </c:pt>
                <c:pt idx="1647">
                  <c:v>4.4085797818663869E-3</c:v>
                </c:pt>
                <c:pt idx="1648">
                  <c:v>4.4041678530702417E-3</c:v>
                </c:pt>
                <c:pt idx="1649">
                  <c:v>4.4066106412329184E-3</c:v>
                </c:pt>
                <c:pt idx="1650">
                  <c:v>4.4005768399469148E-3</c:v>
                </c:pt>
                <c:pt idx="1651">
                  <c:v>4.4118473129071863E-3</c:v>
                </c:pt>
                <c:pt idx="1652">
                  <c:v>4.4127648048862328E-3</c:v>
                </c:pt>
                <c:pt idx="1653">
                  <c:v>4.4145040649625619E-3</c:v>
                </c:pt>
                <c:pt idx="1654">
                  <c:v>4.4111355879907924E-3</c:v>
                </c:pt>
                <c:pt idx="1655">
                  <c:v>4.4203923643411618E-3</c:v>
                </c:pt>
                <c:pt idx="1656">
                  <c:v>4.4276967993069818E-3</c:v>
                </c:pt>
                <c:pt idx="1657">
                  <c:v>4.4080106330016472E-3</c:v>
                </c:pt>
                <c:pt idx="1658">
                  <c:v>4.4156530764510784E-3</c:v>
                </c:pt>
                <c:pt idx="1659">
                  <c:v>4.4222215534132471E-3</c:v>
                </c:pt>
                <c:pt idx="1660">
                  <c:v>4.429739036618547E-3</c:v>
                </c:pt>
                <c:pt idx="1661">
                  <c:v>4.4133915441044299E-3</c:v>
                </c:pt>
                <c:pt idx="1662">
                  <c:v>4.429254124681873E-3</c:v>
                </c:pt>
                <c:pt idx="1663">
                  <c:v>4.4339474060754161E-3</c:v>
                </c:pt>
                <c:pt idx="1664">
                  <c:v>4.4267832074385482E-3</c:v>
                </c:pt>
                <c:pt idx="1665">
                  <c:v>4.4315632136256748E-3</c:v>
                </c:pt>
                <c:pt idx="1666">
                  <c:v>4.4418225872016213E-3</c:v>
                </c:pt>
                <c:pt idx="1667">
                  <c:v>4.427948789608384E-3</c:v>
                </c:pt>
                <c:pt idx="1668">
                  <c:v>4.4241565719399757E-3</c:v>
                </c:pt>
                <c:pt idx="1669">
                  <c:v>4.4320399001739575E-3</c:v>
                </c:pt>
                <c:pt idx="1670">
                  <c:v>4.4383617594449748E-3</c:v>
                </c:pt>
                <c:pt idx="1671">
                  <c:v>4.4464471642164912E-3</c:v>
                </c:pt>
                <c:pt idx="1672">
                  <c:v>4.4435834683647524E-3</c:v>
                </c:pt>
                <c:pt idx="1673">
                  <c:v>4.4396376079572798E-3</c:v>
                </c:pt>
                <c:pt idx="1674">
                  <c:v>4.4390740570466785E-3</c:v>
                </c:pt>
                <c:pt idx="1675">
                  <c:v>4.449401369597478E-3</c:v>
                </c:pt>
                <c:pt idx="1676">
                  <c:v>4.438726771069954E-3</c:v>
                </c:pt>
                <c:pt idx="1677">
                  <c:v>4.4519041535475007E-3</c:v>
                </c:pt>
                <c:pt idx="1678">
                  <c:v>4.4410045250130158E-3</c:v>
                </c:pt>
                <c:pt idx="1679">
                  <c:v>4.4411115472293219E-3</c:v>
                </c:pt>
                <c:pt idx="1680">
                  <c:v>4.4467503210355985E-3</c:v>
                </c:pt>
                <c:pt idx="1681">
                  <c:v>4.4556374242214238E-3</c:v>
                </c:pt>
                <c:pt idx="1682">
                  <c:v>4.4503986370564826E-3</c:v>
                </c:pt>
                <c:pt idx="1683">
                  <c:v>4.4508819314390937E-3</c:v>
                </c:pt>
                <c:pt idx="1684">
                  <c:v>4.4558092593840973E-3</c:v>
                </c:pt>
                <c:pt idx="1685">
                  <c:v>4.4593432697246013E-3</c:v>
                </c:pt>
                <c:pt idx="1686">
                  <c:v>4.4490480026204158E-3</c:v>
                </c:pt>
                <c:pt idx="1687">
                  <c:v>4.4476157885991342E-3</c:v>
                </c:pt>
                <c:pt idx="1688">
                  <c:v>4.4459107360037223E-3</c:v>
                </c:pt>
                <c:pt idx="1689">
                  <c:v>4.4547001571904107E-3</c:v>
                </c:pt>
                <c:pt idx="1690">
                  <c:v>4.4604808701788458E-3</c:v>
                </c:pt>
                <c:pt idx="1691">
                  <c:v>4.4399013474405915E-3</c:v>
                </c:pt>
                <c:pt idx="1692">
                  <c:v>4.4474023656245476E-3</c:v>
                </c:pt>
                <c:pt idx="1693">
                  <c:v>4.4508671577079117E-3</c:v>
                </c:pt>
                <c:pt idx="1694">
                  <c:v>4.4583255488899473E-3</c:v>
                </c:pt>
                <c:pt idx="1695">
                  <c:v>4.4648240234939291E-3</c:v>
                </c:pt>
                <c:pt idx="1696">
                  <c:v>4.4649950142437948E-3</c:v>
                </c:pt>
                <c:pt idx="1697">
                  <c:v>4.4739843156979351E-3</c:v>
                </c:pt>
                <c:pt idx="1698">
                  <c:v>4.4762888689168371E-3</c:v>
                </c:pt>
                <c:pt idx="1699">
                  <c:v>4.4524825886734726E-3</c:v>
                </c:pt>
                <c:pt idx="1700">
                  <c:v>4.4550069786042229E-3</c:v>
                </c:pt>
                <c:pt idx="1701">
                  <c:v>4.4581183299406482E-3</c:v>
                </c:pt>
                <c:pt idx="1702">
                  <c:v>4.4644927386103851E-3</c:v>
                </c:pt>
                <c:pt idx="1703">
                  <c:v>4.4639748072297161E-3</c:v>
                </c:pt>
                <c:pt idx="1704">
                  <c:v>4.4645062247821382E-3</c:v>
                </c:pt>
                <c:pt idx="1705">
                  <c:v>4.4722083694771746E-3</c:v>
                </c:pt>
                <c:pt idx="1706">
                  <c:v>4.4708292064656882E-3</c:v>
                </c:pt>
                <c:pt idx="1707">
                  <c:v>4.4691147205154708E-3</c:v>
                </c:pt>
                <c:pt idx="1708">
                  <c:v>4.4608943797329829E-3</c:v>
                </c:pt>
                <c:pt idx="1709">
                  <c:v>4.4635818208292669E-3</c:v>
                </c:pt>
                <c:pt idx="1710">
                  <c:v>4.4683698745942536E-3</c:v>
                </c:pt>
                <c:pt idx="1711">
                  <c:v>4.4728264162710229E-3</c:v>
                </c:pt>
                <c:pt idx="1712">
                  <c:v>4.4704969989616703E-3</c:v>
                </c:pt>
                <c:pt idx="1713">
                  <c:v>4.4729543461679063E-3</c:v>
                </c:pt>
                <c:pt idx="1714">
                  <c:v>4.4635200113339445E-3</c:v>
                </c:pt>
                <c:pt idx="1715">
                  <c:v>4.4812592924835968E-3</c:v>
                </c:pt>
                <c:pt idx="1716">
                  <c:v>4.476675759921043E-3</c:v>
                </c:pt>
                <c:pt idx="1717">
                  <c:v>4.4905855163715012E-3</c:v>
                </c:pt>
                <c:pt idx="1718">
                  <c:v>4.4787842349937749E-3</c:v>
                </c:pt>
                <c:pt idx="1719">
                  <c:v>4.4826402431324347E-3</c:v>
                </c:pt>
                <c:pt idx="1720">
                  <c:v>4.4714439118153657E-3</c:v>
                </c:pt>
                <c:pt idx="1721">
                  <c:v>4.4705936113688064E-3</c:v>
                </c:pt>
                <c:pt idx="1722">
                  <c:v>4.4725329467588549E-3</c:v>
                </c:pt>
                <c:pt idx="1723">
                  <c:v>4.4756684103039639E-3</c:v>
                </c:pt>
                <c:pt idx="1724">
                  <c:v>4.4762216872729667E-3</c:v>
                </c:pt>
                <c:pt idx="1725">
                  <c:v>4.4847011291377688E-3</c:v>
                </c:pt>
                <c:pt idx="1726">
                  <c:v>4.4761899124434413E-3</c:v>
                </c:pt>
                <c:pt idx="1727">
                  <c:v>4.4838524996963294E-3</c:v>
                </c:pt>
                <c:pt idx="1728">
                  <c:v>4.4954950801702528E-3</c:v>
                </c:pt>
                <c:pt idx="1729">
                  <c:v>4.4994121620669696E-3</c:v>
                </c:pt>
                <c:pt idx="1730">
                  <c:v>4.5020077830550303E-3</c:v>
                </c:pt>
                <c:pt idx="1731">
                  <c:v>4.4972681491334014E-3</c:v>
                </c:pt>
                <c:pt idx="1732">
                  <c:v>4.5087800163960152E-3</c:v>
                </c:pt>
                <c:pt idx="1733">
                  <c:v>4.5090988505395542E-3</c:v>
                </c:pt>
                <c:pt idx="1734">
                  <c:v>4.5115458564529854E-3</c:v>
                </c:pt>
                <c:pt idx="1735">
                  <c:v>4.5086019314338963E-3</c:v>
                </c:pt>
                <c:pt idx="1736">
                  <c:v>4.5091613069212491E-3</c:v>
                </c:pt>
                <c:pt idx="1737">
                  <c:v>4.5078311667883343E-3</c:v>
                </c:pt>
                <c:pt idx="1738">
                  <c:v>4.5012526231173484E-3</c:v>
                </c:pt>
                <c:pt idx="1739">
                  <c:v>4.5094771077275955E-3</c:v>
                </c:pt>
                <c:pt idx="1740">
                  <c:v>4.5152964189133869E-3</c:v>
                </c:pt>
                <c:pt idx="1741">
                  <c:v>4.522302047827686E-3</c:v>
                </c:pt>
                <c:pt idx="1742">
                  <c:v>4.5259378073034201E-3</c:v>
                </c:pt>
                <c:pt idx="1743">
                  <c:v>4.5389830975789769E-3</c:v>
                </c:pt>
                <c:pt idx="1744">
                  <c:v>4.5373777309528603E-3</c:v>
                </c:pt>
                <c:pt idx="1745">
                  <c:v>4.5350568894802741E-3</c:v>
                </c:pt>
                <c:pt idx="1746">
                  <c:v>4.5323135778275259E-3</c:v>
                </c:pt>
                <c:pt idx="1747">
                  <c:v>4.5292778551237279E-3</c:v>
                </c:pt>
                <c:pt idx="1748">
                  <c:v>4.5316361476642761E-3</c:v>
                </c:pt>
                <c:pt idx="1749">
                  <c:v>4.5290507237527632E-3</c:v>
                </c:pt>
                <c:pt idx="1750">
                  <c:v>4.5262730698506911E-3</c:v>
                </c:pt>
                <c:pt idx="1751">
                  <c:v>4.5360991113017144E-3</c:v>
                </c:pt>
                <c:pt idx="1752">
                  <c:v>4.5294586036602061E-3</c:v>
                </c:pt>
                <c:pt idx="1753">
                  <c:v>4.5307685955681045E-3</c:v>
                </c:pt>
                <c:pt idx="1754">
                  <c:v>4.5249230923974319E-3</c:v>
                </c:pt>
                <c:pt idx="1755">
                  <c:v>4.5429718572099383E-3</c:v>
                </c:pt>
                <c:pt idx="1756">
                  <c:v>4.5476477670721594E-3</c:v>
                </c:pt>
                <c:pt idx="1757">
                  <c:v>4.5459657507320268E-3</c:v>
                </c:pt>
                <c:pt idx="1758">
                  <c:v>4.5462152471716696E-3</c:v>
                </c:pt>
                <c:pt idx="1759">
                  <c:v>4.548883028230523E-3</c:v>
                </c:pt>
                <c:pt idx="1760">
                  <c:v>4.5479171302379232E-3</c:v>
                </c:pt>
                <c:pt idx="1761">
                  <c:v>4.5386307136648365E-3</c:v>
                </c:pt>
                <c:pt idx="1762">
                  <c:v>4.5392305878701033E-3</c:v>
                </c:pt>
                <c:pt idx="1763">
                  <c:v>4.5366836752447825E-3</c:v>
                </c:pt>
                <c:pt idx="1764">
                  <c:v>4.5397720643120835E-3</c:v>
                </c:pt>
                <c:pt idx="1765">
                  <c:v>4.5570150090233187E-3</c:v>
                </c:pt>
                <c:pt idx="1766">
                  <c:v>4.5645883755224582E-3</c:v>
                </c:pt>
                <c:pt idx="1767">
                  <c:v>4.5693892636858267E-3</c:v>
                </c:pt>
                <c:pt idx="1768">
                  <c:v>4.5569843984137768E-3</c:v>
                </c:pt>
                <c:pt idx="1769">
                  <c:v>4.5611928996632323E-3</c:v>
                </c:pt>
                <c:pt idx="1770">
                  <c:v>4.5731655090085564E-3</c:v>
                </c:pt>
                <c:pt idx="1771">
                  <c:v>4.5724754864131219E-3</c:v>
                </c:pt>
                <c:pt idx="1772">
                  <c:v>4.5848528080870751E-3</c:v>
                </c:pt>
                <c:pt idx="1773">
                  <c:v>4.5861131751943401E-3</c:v>
                </c:pt>
                <c:pt idx="1774">
                  <c:v>4.5773049299519192E-3</c:v>
                </c:pt>
                <c:pt idx="1775">
                  <c:v>4.5898794195340601E-3</c:v>
                </c:pt>
                <c:pt idx="1776">
                  <c:v>4.5961642556647669E-3</c:v>
                </c:pt>
                <c:pt idx="1777">
                  <c:v>4.5872669841431953E-3</c:v>
                </c:pt>
                <c:pt idx="1778">
                  <c:v>4.5865534518490436E-3</c:v>
                </c:pt>
                <c:pt idx="1779">
                  <c:v>4.5820765299508905E-3</c:v>
                </c:pt>
                <c:pt idx="1780">
                  <c:v>4.5972110791327311E-3</c:v>
                </c:pt>
                <c:pt idx="1781">
                  <c:v>4.5917027503283364E-3</c:v>
                </c:pt>
                <c:pt idx="1782">
                  <c:v>4.5842193778606643E-3</c:v>
                </c:pt>
                <c:pt idx="1783">
                  <c:v>4.5972531702061928E-3</c:v>
                </c:pt>
                <c:pt idx="1784">
                  <c:v>4.5991101202471213E-3</c:v>
                </c:pt>
                <c:pt idx="1785">
                  <c:v>4.5984021087521164E-3</c:v>
                </c:pt>
                <c:pt idx="1786">
                  <c:v>4.611372108595223E-3</c:v>
                </c:pt>
                <c:pt idx="1787">
                  <c:v>4.6076408234216283E-3</c:v>
                </c:pt>
                <c:pt idx="1788">
                  <c:v>4.6017743948735517E-3</c:v>
                </c:pt>
                <c:pt idx="1789">
                  <c:v>4.5992429392691927E-3</c:v>
                </c:pt>
                <c:pt idx="1790">
                  <c:v>4.6046358117879539E-3</c:v>
                </c:pt>
                <c:pt idx="1791">
                  <c:v>4.6167294722790752E-3</c:v>
                </c:pt>
                <c:pt idx="1792">
                  <c:v>4.6206027223005923E-3</c:v>
                </c:pt>
                <c:pt idx="1793">
                  <c:v>4.6092375069949551E-3</c:v>
                </c:pt>
                <c:pt idx="1794">
                  <c:v>4.6174971891349195E-3</c:v>
                </c:pt>
                <c:pt idx="1795">
                  <c:v>4.6217097094997687E-3</c:v>
                </c:pt>
                <c:pt idx="1796">
                  <c:v>4.6337171047924463E-3</c:v>
                </c:pt>
                <c:pt idx="1797">
                  <c:v>4.6197620880261553E-3</c:v>
                </c:pt>
                <c:pt idx="1798">
                  <c:v>4.608250160835479E-3</c:v>
                </c:pt>
                <c:pt idx="1799">
                  <c:v>4.6139977114792027E-3</c:v>
                </c:pt>
                <c:pt idx="1800">
                  <c:v>4.6139614425172353E-3</c:v>
                </c:pt>
                <c:pt idx="1801">
                  <c:v>4.6170182654224892E-3</c:v>
                </c:pt>
                <c:pt idx="1802">
                  <c:v>4.6229071448884102E-3</c:v>
                </c:pt>
                <c:pt idx="1803">
                  <c:v>4.62139183127999E-3</c:v>
                </c:pt>
                <c:pt idx="1804">
                  <c:v>4.6316528051776312E-3</c:v>
                </c:pt>
                <c:pt idx="1805">
                  <c:v>4.6290341167509758E-3</c:v>
                </c:pt>
                <c:pt idx="1806">
                  <c:v>4.6227389847819152E-3</c:v>
                </c:pt>
                <c:pt idx="1807">
                  <c:v>4.6194950011472728E-3</c:v>
                </c:pt>
                <c:pt idx="1808">
                  <c:v>4.6301853803777391E-3</c:v>
                </c:pt>
                <c:pt idx="1809">
                  <c:v>4.6303794931832586E-3</c:v>
                </c:pt>
                <c:pt idx="1810">
                  <c:v>4.6325214932866178E-3</c:v>
                </c:pt>
                <c:pt idx="1811">
                  <c:v>4.6329458412184485E-3</c:v>
                </c:pt>
                <c:pt idx="1812">
                  <c:v>4.6309805659498467E-3</c:v>
                </c:pt>
                <c:pt idx="1813">
                  <c:v>4.6485455075451626E-3</c:v>
                </c:pt>
                <c:pt idx="1814">
                  <c:v>4.6471987115632302E-3</c:v>
                </c:pt>
                <c:pt idx="1815">
                  <c:v>4.6296481543349876E-3</c:v>
                </c:pt>
                <c:pt idx="1816">
                  <c:v>4.6432176904368351E-3</c:v>
                </c:pt>
                <c:pt idx="1817">
                  <c:v>4.6619071889476083E-3</c:v>
                </c:pt>
                <c:pt idx="1818">
                  <c:v>4.6608537690763976E-3</c:v>
                </c:pt>
                <c:pt idx="1819">
                  <c:v>4.6708953901971615E-3</c:v>
                </c:pt>
                <c:pt idx="1820">
                  <c:v>4.6618404606663102E-3</c:v>
                </c:pt>
                <c:pt idx="1821">
                  <c:v>4.6801126035186467E-3</c:v>
                </c:pt>
                <c:pt idx="1822">
                  <c:v>4.6848064446968936E-3</c:v>
                </c:pt>
                <c:pt idx="1823">
                  <c:v>4.6897037297057107E-3</c:v>
                </c:pt>
                <c:pt idx="1824">
                  <c:v>4.7107310256738304E-3</c:v>
                </c:pt>
                <c:pt idx="1825">
                  <c:v>4.6922529756587153E-3</c:v>
                </c:pt>
                <c:pt idx="1826">
                  <c:v>4.7075566011913466E-3</c:v>
                </c:pt>
                <c:pt idx="1827">
                  <c:v>4.7027472818510887E-3</c:v>
                </c:pt>
                <c:pt idx="1828">
                  <c:v>4.6997807924754236E-3</c:v>
                </c:pt>
                <c:pt idx="1829">
                  <c:v>4.693631162289021E-3</c:v>
                </c:pt>
                <c:pt idx="1830">
                  <c:v>4.689219831339287E-3</c:v>
                </c:pt>
                <c:pt idx="1831">
                  <c:v>4.6997322851558129E-3</c:v>
                </c:pt>
                <c:pt idx="1832">
                  <c:v>4.7067350499788692E-3</c:v>
                </c:pt>
                <c:pt idx="1833">
                  <c:v>4.7116429835540388E-3</c:v>
                </c:pt>
                <c:pt idx="1834">
                  <c:v>4.719405520644886E-3</c:v>
                </c:pt>
                <c:pt idx="1835">
                  <c:v>4.7163485492227597E-3</c:v>
                </c:pt>
                <c:pt idx="1836">
                  <c:v>4.7214026986337181E-3</c:v>
                </c:pt>
                <c:pt idx="1837">
                  <c:v>4.711932140788278E-3</c:v>
                </c:pt>
                <c:pt idx="1838">
                  <c:v>4.7102596087885114E-3</c:v>
                </c:pt>
                <c:pt idx="1839">
                  <c:v>4.7181454244854294E-3</c:v>
                </c:pt>
                <c:pt idx="1840">
                  <c:v>4.7184637719678265E-3</c:v>
                </c:pt>
                <c:pt idx="1841">
                  <c:v>4.7099807755928563E-3</c:v>
                </c:pt>
                <c:pt idx="1842">
                  <c:v>4.7103481029532913E-3</c:v>
                </c:pt>
                <c:pt idx="1843">
                  <c:v>4.707695609047019E-3</c:v>
                </c:pt>
                <c:pt idx="1844">
                  <c:v>4.7151408634156641E-3</c:v>
                </c:pt>
                <c:pt idx="1845">
                  <c:v>4.719928201209013E-3</c:v>
                </c:pt>
                <c:pt idx="1846">
                  <c:v>4.7269611695906228E-3</c:v>
                </c:pt>
                <c:pt idx="1847">
                  <c:v>4.7290360176192791E-3</c:v>
                </c:pt>
                <c:pt idx="1848">
                  <c:v>4.7253323895642997E-3</c:v>
                </c:pt>
                <c:pt idx="1849">
                  <c:v>4.7160352606175045E-3</c:v>
                </c:pt>
                <c:pt idx="1850">
                  <c:v>4.7238397399692166E-3</c:v>
                </c:pt>
                <c:pt idx="1851">
                  <c:v>4.7248394601674447E-3</c:v>
                </c:pt>
                <c:pt idx="1852">
                  <c:v>4.7359208055337823E-3</c:v>
                </c:pt>
                <c:pt idx="1853">
                  <c:v>4.7330897534117681E-3</c:v>
                </c:pt>
                <c:pt idx="1854">
                  <c:v>4.726665417361115E-3</c:v>
                </c:pt>
                <c:pt idx="1855">
                  <c:v>4.7295785907331472E-3</c:v>
                </c:pt>
                <c:pt idx="1856">
                  <c:v>4.7179182670103979E-3</c:v>
                </c:pt>
                <c:pt idx="1857">
                  <c:v>4.7343943549380211E-3</c:v>
                </c:pt>
                <c:pt idx="1858">
                  <c:v>4.7431757243337471E-3</c:v>
                </c:pt>
                <c:pt idx="1859">
                  <c:v>4.7477921603244167E-3</c:v>
                </c:pt>
                <c:pt idx="1860">
                  <c:v>4.7363640937000788E-3</c:v>
                </c:pt>
                <c:pt idx="1861">
                  <c:v>4.7397797420395639E-3</c:v>
                </c:pt>
                <c:pt idx="1862">
                  <c:v>4.7455987942324864E-3</c:v>
                </c:pt>
                <c:pt idx="1863">
                  <c:v>4.7544569873655797E-3</c:v>
                </c:pt>
                <c:pt idx="1864">
                  <c:v>4.7515329331969097E-3</c:v>
                </c:pt>
                <c:pt idx="1865">
                  <c:v>4.7502943795394116E-3</c:v>
                </c:pt>
                <c:pt idx="1866">
                  <c:v>4.7596055432740187E-3</c:v>
                </c:pt>
                <c:pt idx="1867">
                  <c:v>4.7491547985895523E-3</c:v>
                </c:pt>
                <c:pt idx="1868">
                  <c:v>4.7492205684044036E-3</c:v>
                </c:pt>
                <c:pt idx="1869">
                  <c:v>4.7450779291134315E-3</c:v>
                </c:pt>
                <c:pt idx="1870">
                  <c:v>4.7394849387320118E-3</c:v>
                </c:pt>
                <c:pt idx="1871">
                  <c:v>4.7588104683019793E-3</c:v>
                </c:pt>
                <c:pt idx="1872">
                  <c:v>4.7475568404230914E-3</c:v>
                </c:pt>
                <c:pt idx="1873">
                  <c:v>4.7618055711765228E-3</c:v>
                </c:pt>
                <c:pt idx="1874">
                  <c:v>4.7598066282897094E-3</c:v>
                </c:pt>
                <c:pt idx="1875">
                  <c:v>4.7631561124507477E-3</c:v>
                </c:pt>
                <c:pt idx="1876">
                  <c:v>4.7690988502528493E-3</c:v>
                </c:pt>
                <c:pt idx="1877">
                  <c:v>4.7565978512859909E-3</c:v>
                </c:pt>
                <c:pt idx="1878">
                  <c:v>4.7636942766378469E-3</c:v>
                </c:pt>
                <c:pt idx="1879">
                  <c:v>4.7616588057124778E-3</c:v>
                </c:pt>
                <c:pt idx="1880">
                  <c:v>4.765687107850798E-3</c:v>
                </c:pt>
                <c:pt idx="1881">
                  <c:v>4.7581242226730439E-3</c:v>
                </c:pt>
                <c:pt idx="1882">
                  <c:v>4.7586172281189557E-3</c:v>
                </c:pt>
                <c:pt idx="1883">
                  <c:v>4.7600641883966807E-3</c:v>
                </c:pt>
                <c:pt idx="1884">
                  <c:v>4.7715288760665766E-3</c:v>
                </c:pt>
                <c:pt idx="1885">
                  <c:v>4.7747265300120524E-3</c:v>
                </c:pt>
                <c:pt idx="1886">
                  <c:v>4.7754381421991543E-3</c:v>
                </c:pt>
                <c:pt idx="1887">
                  <c:v>4.7736902303129559E-3</c:v>
                </c:pt>
                <c:pt idx="1888">
                  <c:v>4.7709182004421983E-3</c:v>
                </c:pt>
                <c:pt idx="1889">
                  <c:v>4.7873786312839471E-3</c:v>
                </c:pt>
                <c:pt idx="1890">
                  <c:v>4.783460172012863E-3</c:v>
                </c:pt>
                <c:pt idx="1891">
                  <c:v>4.7628974397189491E-3</c:v>
                </c:pt>
                <c:pt idx="1892">
                  <c:v>4.7916911966949657E-3</c:v>
                </c:pt>
                <c:pt idx="1893">
                  <c:v>4.7857837241107757E-3</c:v>
                </c:pt>
                <c:pt idx="1894">
                  <c:v>4.8040673388026955E-3</c:v>
                </c:pt>
                <c:pt idx="1895">
                  <c:v>4.8038761863209E-3</c:v>
                </c:pt>
                <c:pt idx="1896">
                  <c:v>4.809166277555719E-3</c:v>
                </c:pt>
                <c:pt idx="1897">
                  <c:v>4.7988856273833312E-3</c:v>
                </c:pt>
                <c:pt idx="1898">
                  <c:v>4.8005542731765051E-3</c:v>
                </c:pt>
                <c:pt idx="1899">
                  <c:v>4.8037083120548371E-3</c:v>
                </c:pt>
                <c:pt idx="1900">
                  <c:v>4.8093546247038868E-3</c:v>
                </c:pt>
                <c:pt idx="1901">
                  <c:v>4.8104280495693229E-3</c:v>
                </c:pt>
                <c:pt idx="1902">
                  <c:v>4.8078894166606019E-3</c:v>
                </c:pt>
                <c:pt idx="1903">
                  <c:v>4.8053341509783866E-3</c:v>
                </c:pt>
                <c:pt idx="1904">
                  <c:v>4.8073450015992886E-3</c:v>
                </c:pt>
                <c:pt idx="1905">
                  <c:v>4.8158151001040086E-3</c:v>
                </c:pt>
                <c:pt idx="1906">
                  <c:v>4.8055156219616426E-3</c:v>
                </c:pt>
                <c:pt idx="1907">
                  <c:v>4.7984811648754738E-3</c:v>
                </c:pt>
                <c:pt idx="1908">
                  <c:v>4.7948017530785167E-3</c:v>
                </c:pt>
                <c:pt idx="1909">
                  <c:v>4.7894072643999072E-3</c:v>
                </c:pt>
                <c:pt idx="1910">
                  <c:v>4.7933185427749105E-3</c:v>
                </c:pt>
                <c:pt idx="1911">
                  <c:v>4.7767765791072812E-3</c:v>
                </c:pt>
                <c:pt idx="1912">
                  <c:v>4.8064885791591688E-3</c:v>
                </c:pt>
                <c:pt idx="1913">
                  <c:v>4.8091138090352479E-3</c:v>
                </c:pt>
                <c:pt idx="1914">
                  <c:v>4.8071725844116885E-3</c:v>
                </c:pt>
                <c:pt idx="1915">
                  <c:v>4.8067158804950124E-3</c:v>
                </c:pt>
                <c:pt idx="1916">
                  <c:v>4.8081625811754614E-3</c:v>
                </c:pt>
                <c:pt idx="1917">
                  <c:v>4.8138877570367816E-3</c:v>
                </c:pt>
                <c:pt idx="1918">
                  <c:v>4.8034757231932949E-3</c:v>
                </c:pt>
                <c:pt idx="1919">
                  <c:v>4.817666581170491E-3</c:v>
                </c:pt>
                <c:pt idx="1920">
                  <c:v>4.8132901914927336E-3</c:v>
                </c:pt>
                <c:pt idx="1921">
                  <c:v>4.8136069546995024E-3</c:v>
                </c:pt>
                <c:pt idx="1922">
                  <c:v>4.8252510945462155E-3</c:v>
                </c:pt>
                <c:pt idx="1923">
                  <c:v>4.8196626314919331E-3</c:v>
                </c:pt>
                <c:pt idx="1924">
                  <c:v>4.8125593658633866E-3</c:v>
                </c:pt>
                <c:pt idx="1925">
                  <c:v>4.8214707973054148E-3</c:v>
                </c:pt>
                <c:pt idx="1926">
                  <c:v>4.8238004950243918E-3</c:v>
                </c:pt>
                <c:pt idx="1927">
                  <c:v>4.8258665332669938E-3</c:v>
                </c:pt>
                <c:pt idx="1928">
                  <c:v>4.8338411855395223E-3</c:v>
                </c:pt>
                <c:pt idx="1929">
                  <c:v>4.8289398826196319E-3</c:v>
                </c:pt>
                <c:pt idx="1930">
                  <c:v>4.8488763980409277E-3</c:v>
                </c:pt>
                <c:pt idx="1931">
                  <c:v>4.8335431873475915E-3</c:v>
                </c:pt>
                <c:pt idx="1932">
                  <c:v>4.8415015208212522E-3</c:v>
                </c:pt>
                <c:pt idx="1933">
                  <c:v>4.843305311488676E-3</c:v>
                </c:pt>
                <c:pt idx="1934">
                  <c:v>4.8389738518995378E-3</c:v>
                </c:pt>
                <c:pt idx="1935">
                  <c:v>4.8471615315884018E-3</c:v>
                </c:pt>
                <c:pt idx="1936">
                  <c:v>4.8552332106475624E-3</c:v>
                </c:pt>
                <c:pt idx="1937">
                  <c:v>4.8603062416456046E-3</c:v>
                </c:pt>
                <c:pt idx="1938">
                  <c:v>4.8579401966219243E-3</c:v>
                </c:pt>
                <c:pt idx="1939">
                  <c:v>4.8570130312758321E-3</c:v>
                </c:pt>
                <c:pt idx="1940">
                  <c:v>4.8497636248180801E-3</c:v>
                </c:pt>
                <c:pt idx="1941">
                  <c:v>4.8536627528283508E-3</c:v>
                </c:pt>
                <c:pt idx="1942">
                  <c:v>4.8603911781196331E-3</c:v>
                </c:pt>
                <c:pt idx="1943">
                  <c:v>4.854770967860406E-3</c:v>
                </c:pt>
                <c:pt idx="1944">
                  <c:v>4.8574303096913388E-3</c:v>
                </c:pt>
                <c:pt idx="1945">
                  <c:v>4.8581957663015561E-3</c:v>
                </c:pt>
                <c:pt idx="1946">
                  <c:v>4.860223283651802E-3</c:v>
                </c:pt>
                <c:pt idx="1947">
                  <c:v>4.8849722570948979E-3</c:v>
                </c:pt>
                <c:pt idx="1948">
                  <c:v>4.8709378786621375E-3</c:v>
                </c:pt>
                <c:pt idx="1949">
                  <c:v>4.8841345781757747E-3</c:v>
                </c:pt>
                <c:pt idx="1950">
                  <c:v>4.8811191355148265E-3</c:v>
                </c:pt>
                <c:pt idx="1951">
                  <c:v>4.8953810726698691E-3</c:v>
                </c:pt>
                <c:pt idx="1952">
                  <c:v>4.8869850986662435E-3</c:v>
                </c:pt>
                <c:pt idx="1953">
                  <c:v>4.8894650059506852E-3</c:v>
                </c:pt>
                <c:pt idx="1954">
                  <c:v>4.8909997419112139E-3</c:v>
                </c:pt>
                <c:pt idx="1955">
                  <c:v>4.895838612045564E-3</c:v>
                </c:pt>
                <c:pt idx="1956">
                  <c:v>4.8948911042389952E-3</c:v>
                </c:pt>
                <c:pt idx="1957">
                  <c:v>4.8848750826863086E-3</c:v>
                </c:pt>
                <c:pt idx="1958">
                  <c:v>4.895695744648273E-3</c:v>
                </c:pt>
                <c:pt idx="1959">
                  <c:v>4.8901626209140684E-3</c:v>
                </c:pt>
                <c:pt idx="1960">
                  <c:v>4.8855024311607216E-3</c:v>
                </c:pt>
                <c:pt idx="1961">
                  <c:v>4.8812892913717276E-3</c:v>
                </c:pt>
                <c:pt idx="1962">
                  <c:v>4.8774785839340367E-3</c:v>
                </c:pt>
                <c:pt idx="1963">
                  <c:v>4.8921999641713659E-3</c:v>
                </c:pt>
                <c:pt idx="1964">
                  <c:v>4.8891450832681625E-3</c:v>
                </c:pt>
                <c:pt idx="1965">
                  <c:v>4.8892993895117013E-3</c:v>
                </c:pt>
                <c:pt idx="1966">
                  <c:v>4.8933146400291123E-3</c:v>
                </c:pt>
                <c:pt idx="1967">
                  <c:v>4.8772074754699505E-3</c:v>
                </c:pt>
                <c:pt idx="1968">
                  <c:v>4.8911529283041507E-3</c:v>
                </c:pt>
                <c:pt idx="1969">
                  <c:v>4.8961704971717994E-3</c:v>
                </c:pt>
                <c:pt idx="1970">
                  <c:v>4.8961801419541151E-3</c:v>
                </c:pt>
                <c:pt idx="1971">
                  <c:v>4.8999796745132634E-3</c:v>
                </c:pt>
                <c:pt idx="1972">
                  <c:v>4.9052077856705026E-3</c:v>
                </c:pt>
                <c:pt idx="1973">
                  <c:v>4.9059404334058521E-3</c:v>
                </c:pt>
                <c:pt idx="1974">
                  <c:v>4.8863215020524568E-3</c:v>
                </c:pt>
                <c:pt idx="1975">
                  <c:v>4.8907670705154362E-3</c:v>
                </c:pt>
                <c:pt idx="1976">
                  <c:v>4.8948591958946908E-3</c:v>
                </c:pt>
                <c:pt idx="1977">
                  <c:v>4.9117587617930813E-3</c:v>
                </c:pt>
                <c:pt idx="1978">
                  <c:v>4.905080119052779E-3</c:v>
                </c:pt>
                <c:pt idx="1979">
                  <c:v>4.907979323112494E-3</c:v>
                </c:pt>
                <c:pt idx="1980">
                  <c:v>4.9005979599706798E-3</c:v>
                </c:pt>
                <c:pt idx="1981">
                  <c:v>4.9169045276773304E-3</c:v>
                </c:pt>
                <c:pt idx="1982">
                  <c:v>4.9327703523570831E-3</c:v>
                </c:pt>
                <c:pt idx="1983">
                  <c:v>4.9284744180968327E-3</c:v>
                </c:pt>
                <c:pt idx="1984">
                  <c:v>4.9309273707094439E-3</c:v>
                </c:pt>
                <c:pt idx="1985">
                  <c:v>4.9289675112995012E-3</c:v>
                </c:pt>
                <c:pt idx="1986">
                  <c:v>4.9278728991279637E-3</c:v>
                </c:pt>
                <c:pt idx="1987">
                  <c:v>4.9286331270491993E-3</c:v>
                </c:pt>
                <c:pt idx="1988">
                  <c:v>4.9304650091880099E-3</c:v>
                </c:pt>
                <c:pt idx="1989">
                  <c:v>4.9242373355183064E-3</c:v>
                </c:pt>
                <c:pt idx="1990">
                  <c:v>4.9344547427524017E-3</c:v>
                </c:pt>
                <c:pt idx="1991">
                  <c:v>4.9255545234315077E-3</c:v>
                </c:pt>
                <c:pt idx="1992">
                  <c:v>4.940912276858161E-3</c:v>
                </c:pt>
                <c:pt idx="1993">
                  <c:v>4.9441619146346925E-3</c:v>
                </c:pt>
                <c:pt idx="1994">
                  <c:v>4.9384917320093808E-3</c:v>
                </c:pt>
                <c:pt idx="1995">
                  <c:v>4.9458203312916183E-3</c:v>
                </c:pt>
                <c:pt idx="1996">
                  <c:v>4.9518023137305025E-3</c:v>
                </c:pt>
                <c:pt idx="1997">
                  <c:v>4.9554838909517274E-3</c:v>
                </c:pt>
                <c:pt idx="1998">
                  <c:v>4.9598322112305443E-3</c:v>
                </c:pt>
                <c:pt idx="1999">
                  <c:v>4.9602847057665031E-3</c:v>
                </c:pt>
                <c:pt idx="2000">
                  <c:v>4.9621110573916339E-3</c:v>
                </c:pt>
                <c:pt idx="2001">
                  <c:v>4.949250331787486E-3</c:v>
                </c:pt>
                <c:pt idx="2002">
                  <c:v>4.9484222710181715E-3</c:v>
                </c:pt>
                <c:pt idx="2003">
                  <c:v>4.9535551166877689E-3</c:v>
                </c:pt>
                <c:pt idx="2004">
                  <c:v>4.9384515319367411E-3</c:v>
                </c:pt>
                <c:pt idx="2005">
                  <c:v>4.9473832439887655E-3</c:v>
                </c:pt>
                <c:pt idx="2006">
                  <c:v>4.9401979826210526E-3</c:v>
                </c:pt>
                <c:pt idx="2007">
                  <c:v>4.9476090406112422E-3</c:v>
                </c:pt>
                <c:pt idx="2008">
                  <c:v>4.951540182302352E-3</c:v>
                </c:pt>
                <c:pt idx="2009">
                  <c:v>4.9577690414505859E-3</c:v>
                </c:pt>
                <c:pt idx="2010">
                  <c:v>4.9469716806528671E-3</c:v>
                </c:pt>
                <c:pt idx="2011">
                  <c:v>4.9570324310760014E-3</c:v>
                </c:pt>
                <c:pt idx="2012">
                  <c:v>4.958838272737371E-3</c:v>
                </c:pt>
                <c:pt idx="2013">
                  <c:v>4.9585317347989183E-3</c:v>
                </c:pt>
                <c:pt idx="2014">
                  <c:v>4.9438782797859666E-3</c:v>
                </c:pt>
                <c:pt idx="2015">
                  <c:v>4.9502424920218726E-3</c:v>
                </c:pt>
                <c:pt idx="2016">
                  <c:v>4.9350986960441257E-3</c:v>
                </c:pt>
                <c:pt idx="2017">
                  <c:v>4.9534083337012353E-3</c:v>
                </c:pt>
                <c:pt idx="2018">
                  <c:v>4.958884337648151E-3</c:v>
                </c:pt>
                <c:pt idx="2019">
                  <c:v>4.9566540048017792E-3</c:v>
                </c:pt>
                <c:pt idx="2020">
                  <c:v>4.9699818329838269E-3</c:v>
                </c:pt>
                <c:pt idx="2021">
                  <c:v>4.9686433109880565E-3</c:v>
                </c:pt>
                <c:pt idx="2022">
                  <c:v>4.9694864819679E-3</c:v>
                </c:pt>
                <c:pt idx="2023">
                  <c:v>4.9686805113055305E-3</c:v>
                </c:pt>
                <c:pt idx="2024">
                  <c:v>4.9756412413142978E-3</c:v>
                </c:pt>
                <c:pt idx="2025">
                  <c:v>4.9673355786276231E-3</c:v>
                </c:pt>
                <c:pt idx="2026">
                  <c:v>4.9697467802792897E-3</c:v>
                </c:pt>
                <c:pt idx="2027">
                  <c:v>4.96202539841341E-3</c:v>
                </c:pt>
                <c:pt idx="2028">
                  <c:v>4.9737762685992696E-3</c:v>
                </c:pt>
                <c:pt idx="2029">
                  <c:v>4.9649368401891367E-3</c:v>
                </c:pt>
                <c:pt idx="2030">
                  <c:v>4.961099920057924E-3</c:v>
                </c:pt>
                <c:pt idx="2031">
                  <c:v>4.9671829972975238E-3</c:v>
                </c:pt>
                <c:pt idx="2032">
                  <c:v>4.9680098004418723E-3</c:v>
                </c:pt>
                <c:pt idx="2033">
                  <c:v>4.951866041693103E-3</c:v>
                </c:pt>
                <c:pt idx="2034">
                  <c:v>4.9753986786481349E-3</c:v>
                </c:pt>
                <c:pt idx="2035">
                  <c:v>4.9718010732258521E-3</c:v>
                </c:pt>
                <c:pt idx="2036">
                  <c:v>4.9661842223038691E-3</c:v>
                </c:pt>
                <c:pt idx="2037">
                  <c:v>4.9587775739679289E-3</c:v>
                </c:pt>
                <c:pt idx="2038">
                  <c:v>4.9621171004710354E-3</c:v>
                </c:pt>
                <c:pt idx="2039">
                  <c:v>4.9512696597522115E-3</c:v>
                </c:pt>
                <c:pt idx="2040">
                  <c:v>4.9556382384648E-3</c:v>
                </c:pt>
                <c:pt idx="2041">
                  <c:v>4.9524519288387421E-3</c:v>
                </c:pt>
                <c:pt idx="2042">
                  <c:v>4.9636411998182214E-3</c:v>
                </c:pt>
                <c:pt idx="2043">
                  <c:v>4.9559987512052687E-3</c:v>
                </c:pt>
                <c:pt idx="2044">
                  <c:v>4.9628926316017362E-3</c:v>
                </c:pt>
                <c:pt idx="2045">
                  <c:v>4.9619901222275036E-3</c:v>
                </c:pt>
                <c:pt idx="2046">
                  <c:v>4.9557384951529277E-3</c:v>
                </c:pt>
                <c:pt idx="2047">
                  <c:v>4.9545314868807526E-3</c:v>
                </c:pt>
                <c:pt idx="2048">
                  <c:v>4.963586731382261E-3</c:v>
                </c:pt>
                <c:pt idx="2049">
                  <c:v>4.9685396961593057E-3</c:v>
                </c:pt>
                <c:pt idx="2050">
                  <c:v>4.9626742707804868E-3</c:v>
                </c:pt>
                <c:pt idx="2051">
                  <c:v>4.9732372501760085E-3</c:v>
                </c:pt>
                <c:pt idx="2052">
                  <c:v>4.9693007621536139E-3</c:v>
                </c:pt>
                <c:pt idx="2053">
                  <c:v>4.9633032985086272E-3</c:v>
                </c:pt>
                <c:pt idx="2054">
                  <c:v>4.9749670847985426E-3</c:v>
                </c:pt>
                <c:pt idx="2055">
                  <c:v>4.9702009624450769E-3</c:v>
                </c:pt>
                <c:pt idx="2056">
                  <c:v>4.9678997334617926E-3</c:v>
                </c:pt>
                <c:pt idx="2057">
                  <c:v>4.9688151398628337E-3</c:v>
                </c:pt>
                <c:pt idx="2058">
                  <c:v>4.9800223328481585E-3</c:v>
                </c:pt>
                <c:pt idx="2059">
                  <c:v>4.9791820374230685E-3</c:v>
                </c:pt>
                <c:pt idx="2060">
                  <c:v>4.9752281531666841E-3</c:v>
                </c:pt>
                <c:pt idx="2061">
                  <c:v>4.9903164423187561E-3</c:v>
                </c:pt>
                <c:pt idx="2062">
                  <c:v>4.9879784523059172E-3</c:v>
                </c:pt>
                <c:pt idx="2063">
                  <c:v>5.0078191914694533E-3</c:v>
                </c:pt>
                <c:pt idx="2064">
                  <c:v>5.0046485303210583E-3</c:v>
                </c:pt>
                <c:pt idx="2065">
                  <c:v>5.0121445504615579E-3</c:v>
                </c:pt>
                <c:pt idx="2066">
                  <c:v>5.0179182248036962E-3</c:v>
                </c:pt>
                <c:pt idx="2067">
                  <c:v>5.0340388292262521E-3</c:v>
                </c:pt>
                <c:pt idx="2068">
                  <c:v>5.0357313471165819E-3</c:v>
                </c:pt>
                <c:pt idx="2069">
                  <c:v>5.0362969603397435E-3</c:v>
                </c:pt>
                <c:pt idx="2070">
                  <c:v>5.0294828666035346E-3</c:v>
                </c:pt>
                <c:pt idx="2071">
                  <c:v>5.0456624519642649E-3</c:v>
                </c:pt>
                <c:pt idx="2072">
                  <c:v>5.0484059700456824E-3</c:v>
                </c:pt>
                <c:pt idx="2073">
                  <c:v>5.0386160098568524E-3</c:v>
                </c:pt>
                <c:pt idx="2074">
                  <c:v>5.0500222662497162E-3</c:v>
                </c:pt>
                <c:pt idx="2075">
                  <c:v>5.0459055970998859E-3</c:v>
                </c:pt>
                <c:pt idx="2076">
                  <c:v>5.0548841844311543E-3</c:v>
                </c:pt>
                <c:pt idx="2077">
                  <c:v>5.0481729464946553E-3</c:v>
                </c:pt>
                <c:pt idx="2078">
                  <c:v>5.0501511816956066E-3</c:v>
                </c:pt>
                <c:pt idx="2079">
                  <c:v>5.0335360774553415E-3</c:v>
                </c:pt>
                <c:pt idx="2080">
                  <c:v>5.0511005266207845E-3</c:v>
                </c:pt>
                <c:pt idx="2081">
                  <c:v>5.0349640678014592E-3</c:v>
                </c:pt>
                <c:pt idx="2082">
                  <c:v>5.029594562880128E-3</c:v>
                </c:pt>
                <c:pt idx="2083">
                  <c:v>5.0176407046593E-3</c:v>
                </c:pt>
                <c:pt idx="2084">
                  <c:v>5.0260475761047937E-3</c:v>
                </c:pt>
                <c:pt idx="2085">
                  <c:v>5.0136637665410301E-3</c:v>
                </c:pt>
                <c:pt idx="2086">
                  <c:v>5.0255378854250667E-3</c:v>
                </c:pt>
                <c:pt idx="2087">
                  <c:v>5.0285091970129299E-3</c:v>
                </c:pt>
                <c:pt idx="2088">
                  <c:v>5.0240051915307329E-3</c:v>
                </c:pt>
                <c:pt idx="2089">
                  <c:v>5.0277125389785737E-3</c:v>
                </c:pt>
                <c:pt idx="2090">
                  <c:v>5.010472794488025E-3</c:v>
                </c:pt>
                <c:pt idx="2091">
                  <c:v>5.0186057736854479E-3</c:v>
                </c:pt>
                <c:pt idx="2092">
                  <c:v>5.0052836243571807E-3</c:v>
                </c:pt>
                <c:pt idx="2093">
                  <c:v>5.0078897923155428E-3</c:v>
                </c:pt>
                <c:pt idx="2094">
                  <c:v>5.0195784653827638E-3</c:v>
                </c:pt>
                <c:pt idx="2095">
                  <c:v>5.0180519936091593E-3</c:v>
                </c:pt>
                <c:pt idx="2096">
                  <c:v>5.0195624691431323E-3</c:v>
                </c:pt>
                <c:pt idx="2097">
                  <c:v>5.0164923448071854E-3</c:v>
                </c:pt>
                <c:pt idx="2098">
                  <c:v>5.0107519993715923E-3</c:v>
                </c:pt>
                <c:pt idx="2099">
                  <c:v>5.0021013707244807E-3</c:v>
                </c:pt>
                <c:pt idx="2100">
                  <c:v>5.0157914023248682E-3</c:v>
                </c:pt>
                <c:pt idx="2101">
                  <c:v>5.0151995930616091E-3</c:v>
                </c:pt>
                <c:pt idx="2102">
                  <c:v>5.0159474688272337E-3</c:v>
                </c:pt>
                <c:pt idx="2103">
                  <c:v>5.0216288058426298E-3</c:v>
                </c:pt>
                <c:pt idx="2104">
                  <c:v>5.0132281007350442E-3</c:v>
                </c:pt>
                <c:pt idx="2105">
                  <c:v>5.0106791524358587E-3</c:v>
                </c:pt>
                <c:pt idx="2106">
                  <c:v>5.0079745086698416E-3</c:v>
                </c:pt>
                <c:pt idx="2107">
                  <c:v>5.0292654531767589E-3</c:v>
                </c:pt>
                <c:pt idx="2108">
                  <c:v>5.0321995242725076E-3</c:v>
                </c:pt>
                <c:pt idx="2109">
                  <c:v>5.0211711234422916E-3</c:v>
                </c:pt>
                <c:pt idx="2110">
                  <c:v>5.0184865257458626E-3</c:v>
                </c:pt>
                <c:pt idx="2111">
                  <c:v>5.0206335266819863E-3</c:v>
                </c:pt>
                <c:pt idx="2112">
                  <c:v>5.0220927909106492E-3</c:v>
                </c:pt>
                <c:pt idx="2113">
                  <c:v>5.0189566780963245E-3</c:v>
                </c:pt>
                <c:pt idx="2114">
                  <c:v>5.0076805325097234E-3</c:v>
                </c:pt>
                <c:pt idx="2115">
                  <c:v>5.0050664760881436E-3</c:v>
                </c:pt>
                <c:pt idx="2116">
                  <c:v>5.0059514201695882E-3</c:v>
                </c:pt>
                <c:pt idx="2117">
                  <c:v>5.0244257750460611E-3</c:v>
                </c:pt>
                <c:pt idx="2118">
                  <c:v>5.028508809070689E-3</c:v>
                </c:pt>
                <c:pt idx="2119">
                  <c:v>5.0442778255986353E-3</c:v>
                </c:pt>
                <c:pt idx="2120">
                  <c:v>5.0521987017243149E-3</c:v>
                </c:pt>
                <c:pt idx="2121">
                  <c:v>5.0648729529805189E-3</c:v>
                </c:pt>
                <c:pt idx="2122">
                  <c:v>5.0520045003792941E-3</c:v>
                </c:pt>
                <c:pt idx="2123">
                  <c:v>5.0530615008065553E-3</c:v>
                </c:pt>
                <c:pt idx="2124">
                  <c:v>5.0653116506401349E-3</c:v>
                </c:pt>
                <c:pt idx="2125">
                  <c:v>5.0776322659533725E-3</c:v>
                </c:pt>
                <c:pt idx="2126">
                  <c:v>5.0824214939460067E-3</c:v>
                </c:pt>
                <c:pt idx="2127">
                  <c:v>5.0723083876167332E-3</c:v>
                </c:pt>
                <c:pt idx="2128">
                  <c:v>5.060542775657045E-3</c:v>
                </c:pt>
                <c:pt idx="2129">
                  <c:v>5.0649174025008707E-3</c:v>
                </c:pt>
                <c:pt idx="2130">
                  <c:v>5.0620009649395472E-3</c:v>
                </c:pt>
                <c:pt idx="2131">
                  <c:v>5.0799453286842142E-3</c:v>
                </c:pt>
                <c:pt idx="2132">
                  <c:v>5.0733314891386362E-3</c:v>
                </c:pt>
                <c:pt idx="2133">
                  <c:v>5.0630898145218707E-3</c:v>
                </c:pt>
                <c:pt idx="2134">
                  <c:v>5.067519329818429E-3</c:v>
                </c:pt>
                <c:pt idx="2135">
                  <c:v>5.0556620189698255E-3</c:v>
                </c:pt>
                <c:pt idx="2136">
                  <c:v>5.056527515551924E-3</c:v>
                </c:pt>
                <c:pt idx="2137">
                  <c:v>5.0508036433819818E-3</c:v>
                </c:pt>
                <c:pt idx="2138">
                  <c:v>5.0534042105833598E-3</c:v>
                </c:pt>
                <c:pt idx="2139">
                  <c:v>5.0610948010840952E-3</c:v>
                </c:pt>
                <c:pt idx="2140">
                  <c:v>5.047036240693234E-3</c:v>
                </c:pt>
                <c:pt idx="2141">
                  <c:v>5.0528026635963154E-3</c:v>
                </c:pt>
                <c:pt idx="2142">
                  <c:v>5.0524230619236254E-3</c:v>
                </c:pt>
                <c:pt idx="2143">
                  <c:v>5.0578853825872993E-3</c:v>
                </c:pt>
                <c:pt idx="2144">
                  <c:v>5.030916257194107E-3</c:v>
                </c:pt>
                <c:pt idx="2145">
                  <c:v>5.0427309717433503E-3</c:v>
                </c:pt>
                <c:pt idx="2146">
                  <c:v>5.0208811419210847E-3</c:v>
                </c:pt>
                <c:pt idx="2147">
                  <c:v>5.0071314764756651E-3</c:v>
                </c:pt>
                <c:pt idx="2148">
                  <c:v>5.0285004333157921E-3</c:v>
                </c:pt>
                <c:pt idx="2149">
                  <c:v>5.0321097333304336E-3</c:v>
                </c:pt>
                <c:pt idx="2150">
                  <c:v>5.0245933138844574E-3</c:v>
                </c:pt>
                <c:pt idx="2151">
                  <c:v>5.0228271485132326E-3</c:v>
                </c:pt>
                <c:pt idx="2152">
                  <c:v>5.0132704622677712E-3</c:v>
                </c:pt>
                <c:pt idx="2153">
                  <c:v>5.0166578190849707E-3</c:v>
                </c:pt>
                <c:pt idx="2154">
                  <c:v>5.0092330464402562E-3</c:v>
                </c:pt>
                <c:pt idx="2155">
                  <c:v>5.020401935185102E-3</c:v>
                </c:pt>
                <c:pt idx="2156">
                  <c:v>5.0138766139276349E-3</c:v>
                </c:pt>
                <c:pt idx="2157">
                  <c:v>4.9911148378388708E-3</c:v>
                </c:pt>
                <c:pt idx="2158">
                  <c:v>4.9952218200748346E-3</c:v>
                </c:pt>
                <c:pt idx="2159">
                  <c:v>4.9916198972424462E-3</c:v>
                </c:pt>
                <c:pt idx="2160">
                  <c:v>5.0095177799644626E-3</c:v>
                </c:pt>
                <c:pt idx="2161">
                  <c:v>4.9955299592783619E-3</c:v>
                </c:pt>
                <c:pt idx="2162">
                  <c:v>4.9931572532340186E-3</c:v>
                </c:pt>
                <c:pt idx="2163">
                  <c:v>5.0037998754836532E-3</c:v>
                </c:pt>
                <c:pt idx="2164">
                  <c:v>5.0173879645931197E-3</c:v>
                </c:pt>
                <c:pt idx="2165">
                  <c:v>5.0052726463848448E-3</c:v>
                </c:pt>
                <c:pt idx="2166">
                  <c:v>5.0139994416534585E-3</c:v>
                </c:pt>
                <c:pt idx="2167">
                  <c:v>5.008641062308682E-3</c:v>
                </c:pt>
                <c:pt idx="2168">
                  <c:v>4.9974447677728307E-3</c:v>
                </c:pt>
                <c:pt idx="2169">
                  <c:v>4.9867239828936226E-3</c:v>
                </c:pt>
                <c:pt idx="2170">
                  <c:v>5.0155634213903877E-3</c:v>
                </c:pt>
                <c:pt idx="2171">
                  <c:v>5.0073794666015631E-3</c:v>
                </c:pt>
                <c:pt idx="2172">
                  <c:v>4.9946708201837314E-3</c:v>
                </c:pt>
                <c:pt idx="2173">
                  <c:v>4.9952079675274954E-3</c:v>
                </c:pt>
                <c:pt idx="2174">
                  <c:v>5.0054610815674586E-3</c:v>
                </c:pt>
                <c:pt idx="2175">
                  <c:v>5.0042026328838878E-3</c:v>
                </c:pt>
                <c:pt idx="2176">
                  <c:v>4.9921815982468488E-3</c:v>
                </c:pt>
                <c:pt idx="2177">
                  <c:v>4.991502668478952E-3</c:v>
                </c:pt>
                <c:pt idx="2178">
                  <c:v>5.0082861665621667E-3</c:v>
                </c:pt>
                <c:pt idx="2179">
                  <c:v>4.9854181861474604E-3</c:v>
                </c:pt>
                <c:pt idx="2180">
                  <c:v>5.003167786714678E-3</c:v>
                </c:pt>
                <c:pt idx="2181">
                  <c:v>5.0010168160396409E-3</c:v>
                </c:pt>
                <c:pt idx="2182">
                  <c:v>4.9926666732657294E-3</c:v>
                </c:pt>
                <c:pt idx="2183">
                  <c:v>4.9897689193110174E-3</c:v>
                </c:pt>
                <c:pt idx="2184">
                  <c:v>5.0003375258379475E-3</c:v>
                </c:pt>
                <c:pt idx="2185">
                  <c:v>4.9969178920230891E-3</c:v>
                </c:pt>
                <c:pt idx="2186">
                  <c:v>4.9836234020079343E-3</c:v>
                </c:pt>
                <c:pt idx="2187">
                  <c:v>5.0036130187757228E-3</c:v>
                </c:pt>
                <c:pt idx="2188">
                  <c:v>5.0055997054225644E-3</c:v>
                </c:pt>
                <c:pt idx="2189">
                  <c:v>5.0119898037881876E-3</c:v>
                </c:pt>
                <c:pt idx="2190">
                  <c:v>5.0037537534004736E-3</c:v>
                </c:pt>
                <c:pt idx="2191">
                  <c:v>5.002487127419678E-3</c:v>
                </c:pt>
                <c:pt idx="2192">
                  <c:v>5.0139477241996789E-3</c:v>
                </c:pt>
                <c:pt idx="2193">
                  <c:v>5.0199540195656964E-3</c:v>
                </c:pt>
                <c:pt idx="2194">
                  <c:v>5.0299873780158813E-3</c:v>
                </c:pt>
                <c:pt idx="2195">
                  <c:v>5.0263220015520421E-3</c:v>
                </c:pt>
                <c:pt idx="2196">
                  <c:v>5.0244610161055796E-3</c:v>
                </c:pt>
                <c:pt idx="2197">
                  <c:v>5.0506599555891849E-3</c:v>
                </c:pt>
                <c:pt idx="2198">
                  <c:v>5.0281580023632342E-3</c:v>
                </c:pt>
                <c:pt idx="2199">
                  <c:v>5.0129490100459537E-3</c:v>
                </c:pt>
                <c:pt idx="2200">
                  <c:v>5.027005389199507E-3</c:v>
                </c:pt>
                <c:pt idx="2201">
                  <c:v>5.0398028024110477E-3</c:v>
                </c:pt>
                <c:pt idx="2202">
                  <c:v>5.0195087334389214E-3</c:v>
                </c:pt>
                <c:pt idx="2203">
                  <c:v>5.0235474297847171E-3</c:v>
                </c:pt>
                <c:pt idx="2204">
                  <c:v>5.0146019393812842E-3</c:v>
                </c:pt>
                <c:pt idx="2205">
                  <c:v>5.0227529517163846E-3</c:v>
                </c:pt>
                <c:pt idx="2206">
                  <c:v>5.0297530264982009E-3</c:v>
                </c:pt>
                <c:pt idx="2207">
                  <c:v>5.0055299522530888E-3</c:v>
                </c:pt>
                <c:pt idx="2208">
                  <c:v>5.0277897529281091E-3</c:v>
                </c:pt>
                <c:pt idx="2209">
                  <c:v>5.0121846576560384E-3</c:v>
                </c:pt>
                <c:pt idx="2210">
                  <c:v>5.0228372214908201E-3</c:v>
                </c:pt>
                <c:pt idx="2211">
                  <c:v>5.0344127326819353E-3</c:v>
                </c:pt>
                <c:pt idx="2212">
                  <c:v>5.0359533971134482E-3</c:v>
                </c:pt>
                <c:pt idx="2213">
                  <c:v>5.033878374394455E-3</c:v>
                </c:pt>
                <c:pt idx="2214">
                  <c:v>5.0171145114062026E-3</c:v>
                </c:pt>
                <c:pt idx="2215">
                  <c:v>5.0132064340382221E-3</c:v>
                </c:pt>
                <c:pt idx="2216">
                  <c:v>5.0088078208561527E-3</c:v>
                </c:pt>
                <c:pt idx="2217">
                  <c:v>5.0160442595620774E-3</c:v>
                </c:pt>
                <c:pt idx="2218">
                  <c:v>5.0053088033968534E-3</c:v>
                </c:pt>
                <c:pt idx="2219">
                  <c:v>5.0275604142913672E-3</c:v>
                </c:pt>
                <c:pt idx="2220">
                  <c:v>5.0334273288200624E-3</c:v>
                </c:pt>
                <c:pt idx="2221">
                  <c:v>5.0148203313199252E-3</c:v>
                </c:pt>
                <c:pt idx="2222">
                  <c:v>5.0024104718229554E-3</c:v>
                </c:pt>
                <c:pt idx="2223">
                  <c:v>4.9952704394199835E-3</c:v>
                </c:pt>
                <c:pt idx="2224">
                  <c:v>4.9890209714320271E-3</c:v>
                </c:pt>
                <c:pt idx="2225">
                  <c:v>4.9895420791147569E-3</c:v>
                </c:pt>
                <c:pt idx="2226">
                  <c:v>5.0105035937465306E-3</c:v>
                </c:pt>
                <c:pt idx="2227">
                  <c:v>5.0109448488267214E-3</c:v>
                </c:pt>
                <c:pt idx="2228">
                  <c:v>5.0171546317853127E-3</c:v>
                </c:pt>
                <c:pt idx="2229">
                  <c:v>5.0071481775595143E-3</c:v>
                </c:pt>
                <c:pt idx="2230">
                  <c:v>5.000677334593381E-3</c:v>
                </c:pt>
                <c:pt idx="2231">
                  <c:v>4.9928657206289948E-3</c:v>
                </c:pt>
                <c:pt idx="2232">
                  <c:v>4.9920726138705249E-3</c:v>
                </c:pt>
                <c:pt idx="2233">
                  <c:v>4.9992667473274625E-3</c:v>
                </c:pt>
                <c:pt idx="2234">
                  <c:v>4.9913421148440988E-3</c:v>
                </c:pt>
                <c:pt idx="2235">
                  <c:v>4.9889734221535949E-3</c:v>
                </c:pt>
                <c:pt idx="2236">
                  <c:v>4.9865815312502837E-3</c:v>
                </c:pt>
                <c:pt idx="2237">
                  <c:v>4.9935265192116952E-3</c:v>
                </c:pt>
                <c:pt idx="2238">
                  <c:v>5.0031666100093068E-3</c:v>
                </c:pt>
                <c:pt idx="2239">
                  <c:v>4.998058897991613E-3</c:v>
                </c:pt>
                <c:pt idx="2240">
                  <c:v>4.997438037147502E-3</c:v>
                </c:pt>
                <c:pt idx="2241">
                  <c:v>5.0028454656847708E-3</c:v>
                </c:pt>
                <c:pt idx="2242">
                  <c:v>4.9957139507220069E-3</c:v>
                </c:pt>
                <c:pt idx="2243">
                  <c:v>4.9981572140862848E-3</c:v>
                </c:pt>
                <c:pt idx="2244">
                  <c:v>5.0051433860703008E-3</c:v>
                </c:pt>
                <c:pt idx="2245">
                  <c:v>5.0015858197401475E-3</c:v>
                </c:pt>
                <c:pt idx="2246">
                  <c:v>5.0099034161446955E-3</c:v>
                </c:pt>
                <c:pt idx="2247">
                  <c:v>5.0077785853754964E-3</c:v>
                </c:pt>
                <c:pt idx="2248">
                  <c:v>5.002519758012274E-3</c:v>
                </c:pt>
                <c:pt idx="2249">
                  <c:v>4.9989181238893213E-3</c:v>
                </c:pt>
                <c:pt idx="2250">
                  <c:v>5.0124685479301743E-3</c:v>
                </c:pt>
                <c:pt idx="2251">
                  <c:v>5.0202310645326761E-3</c:v>
                </c:pt>
                <c:pt idx="2252">
                  <c:v>5.0168650696592234E-3</c:v>
                </c:pt>
                <c:pt idx="2253">
                  <c:v>5.023466754956055E-3</c:v>
                </c:pt>
                <c:pt idx="2254">
                  <c:v>5.0139188828818189E-3</c:v>
                </c:pt>
                <c:pt idx="2255">
                  <c:v>5.0149014417198764E-3</c:v>
                </c:pt>
                <c:pt idx="2256">
                  <c:v>5.0189972960023744E-3</c:v>
                </c:pt>
                <c:pt idx="2257">
                  <c:v>5.0070722704053123E-3</c:v>
                </c:pt>
                <c:pt idx="2258">
                  <c:v>5.0094998033872427E-3</c:v>
                </c:pt>
                <c:pt idx="2259">
                  <c:v>4.9969469633883417E-3</c:v>
                </c:pt>
                <c:pt idx="2260">
                  <c:v>5.002652631852185E-3</c:v>
                </c:pt>
                <c:pt idx="2261">
                  <c:v>4.9986875186167033E-3</c:v>
                </c:pt>
                <c:pt idx="2262">
                  <c:v>5.0173271637324749E-3</c:v>
                </c:pt>
                <c:pt idx="2263">
                  <c:v>5.0179273276946259E-3</c:v>
                </c:pt>
                <c:pt idx="2264">
                  <c:v>5.0057074025289276E-3</c:v>
                </c:pt>
                <c:pt idx="2265">
                  <c:v>4.9958636909751527E-3</c:v>
                </c:pt>
                <c:pt idx="2266">
                  <c:v>5.0030821178409521E-3</c:v>
                </c:pt>
                <c:pt idx="2267">
                  <c:v>5.0006362979832658E-3</c:v>
                </c:pt>
                <c:pt idx="2268">
                  <c:v>4.9985389726034989E-3</c:v>
                </c:pt>
                <c:pt idx="2269">
                  <c:v>4.9839027044421957E-3</c:v>
                </c:pt>
                <c:pt idx="2270">
                  <c:v>4.9914896706198504E-3</c:v>
                </c:pt>
                <c:pt idx="2271">
                  <c:v>4.9900011564505868E-3</c:v>
                </c:pt>
                <c:pt idx="2272">
                  <c:v>4.9874517826246955E-3</c:v>
                </c:pt>
                <c:pt idx="2273">
                  <c:v>4.9994461346971461E-3</c:v>
                </c:pt>
                <c:pt idx="2274">
                  <c:v>4.9964836357927122E-3</c:v>
                </c:pt>
                <c:pt idx="2275">
                  <c:v>4.9971881071843938E-3</c:v>
                </c:pt>
                <c:pt idx="2276">
                  <c:v>5.0065108024031661E-3</c:v>
                </c:pt>
                <c:pt idx="2277">
                  <c:v>5.0188587409436755E-3</c:v>
                </c:pt>
                <c:pt idx="2278">
                  <c:v>5.0025993041397324E-3</c:v>
                </c:pt>
                <c:pt idx="2279">
                  <c:v>5.018375029713828E-3</c:v>
                </c:pt>
                <c:pt idx="2280">
                  <c:v>5.0002127087582027E-3</c:v>
                </c:pt>
                <c:pt idx="2281">
                  <c:v>5.0242691228295812E-3</c:v>
                </c:pt>
                <c:pt idx="2282">
                  <c:v>5.0287718374047493E-3</c:v>
                </c:pt>
                <c:pt idx="2283">
                  <c:v>5.0254560122257215E-3</c:v>
                </c:pt>
                <c:pt idx="2284">
                  <c:v>5.0157781809589078E-3</c:v>
                </c:pt>
                <c:pt idx="2285">
                  <c:v>5.005682618191871E-3</c:v>
                </c:pt>
                <c:pt idx="2286">
                  <c:v>5.0041248784784605E-3</c:v>
                </c:pt>
                <c:pt idx="2287">
                  <c:v>5.0252149068664917E-3</c:v>
                </c:pt>
                <c:pt idx="2288">
                  <c:v>5.0112186871056983E-3</c:v>
                </c:pt>
                <c:pt idx="2289">
                  <c:v>5.009732929036231E-3</c:v>
                </c:pt>
                <c:pt idx="2290">
                  <c:v>5.0156768446242127E-3</c:v>
                </c:pt>
                <c:pt idx="2291">
                  <c:v>5.0119732237421241E-3</c:v>
                </c:pt>
                <c:pt idx="2292">
                  <c:v>5.0353483160656461E-3</c:v>
                </c:pt>
                <c:pt idx="2293">
                  <c:v>5.0544522078050927E-3</c:v>
                </c:pt>
                <c:pt idx="2294">
                  <c:v>5.0559365146686866E-3</c:v>
                </c:pt>
                <c:pt idx="2295">
                  <c:v>5.040255192118777E-3</c:v>
                </c:pt>
                <c:pt idx="2296">
                  <c:v>5.0486147207533414E-3</c:v>
                </c:pt>
                <c:pt idx="2297">
                  <c:v>5.0502800367786824E-3</c:v>
                </c:pt>
                <c:pt idx="2298">
                  <c:v>5.0612170541032547E-3</c:v>
                </c:pt>
                <c:pt idx="2299">
                  <c:v>5.0677464046244222E-3</c:v>
                </c:pt>
                <c:pt idx="2300">
                  <c:v>5.055776717424478E-3</c:v>
                </c:pt>
                <c:pt idx="2301">
                  <c:v>5.0630952282825657E-3</c:v>
                </c:pt>
                <c:pt idx="2302">
                  <c:v>5.0509938585677839E-3</c:v>
                </c:pt>
                <c:pt idx="2303">
                  <c:v>5.0582200720026612E-3</c:v>
                </c:pt>
                <c:pt idx="2304">
                  <c:v>5.0327893480632355E-3</c:v>
                </c:pt>
                <c:pt idx="2305">
                  <c:v>5.0499933753237738E-3</c:v>
                </c:pt>
                <c:pt idx="2306">
                  <c:v>5.0360543358220896E-3</c:v>
                </c:pt>
                <c:pt idx="2307">
                  <c:v>5.0500059177089026E-3</c:v>
                </c:pt>
                <c:pt idx="2308">
                  <c:v>5.0441979384775373E-3</c:v>
                </c:pt>
                <c:pt idx="2309">
                  <c:v>5.0517516473796752E-3</c:v>
                </c:pt>
                <c:pt idx="2310">
                  <c:v>5.0493492762219228E-3</c:v>
                </c:pt>
                <c:pt idx="2311">
                  <c:v>5.034380258412418E-3</c:v>
                </c:pt>
                <c:pt idx="2312">
                  <c:v>5.0387522399194728E-3</c:v>
                </c:pt>
                <c:pt idx="2313">
                  <c:v>5.0517616999018354E-3</c:v>
                </c:pt>
                <c:pt idx="2314">
                  <c:v>5.0419784249016875E-3</c:v>
                </c:pt>
                <c:pt idx="2315">
                  <c:v>5.0498223768937383E-3</c:v>
                </c:pt>
                <c:pt idx="2316">
                  <c:v>5.0624597742702764E-3</c:v>
                </c:pt>
                <c:pt idx="2317">
                  <c:v>5.0556766159592014E-3</c:v>
                </c:pt>
                <c:pt idx="2318">
                  <c:v>5.0416631538181041E-3</c:v>
                </c:pt>
                <c:pt idx="2319">
                  <c:v>5.0437611974703473E-3</c:v>
                </c:pt>
                <c:pt idx="2320">
                  <c:v>5.0609964311262952E-3</c:v>
                </c:pt>
                <c:pt idx="2321">
                  <c:v>5.0743327827144948E-3</c:v>
                </c:pt>
                <c:pt idx="2322">
                  <c:v>5.065046457534016E-3</c:v>
                </c:pt>
                <c:pt idx="2323">
                  <c:v>5.0616829857845708E-3</c:v>
                </c:pt>
                <c:pt idx="2324">
                  <c:v>5.058844665687158E-3</c:v>
                </c:pt>
                <c:pt idx="2325">
                  <c:v>5.0649238825682848E-3</c:v>
                </c:pt>
                <c:pt idx="2326">
                  <c:v>5.059508896563889E-3</c:v>
                </c:pt>
                <c:pt idx="2327">
                  <c:v>5.0582790399870698E-3</c:v>
                </c:pt>
                <c:pt idx="2328">
                  <c:v>5.0501105030745412E-3</c:v>
                </c:pt>
                <c:pt idx="2329">
                  <c:v>5.0627527402168125E-3</c:v>
                </c:pt>
                <c:pt idx="2330">
                  <c:v>5.0771576217926266E-3</c:v>
                </c:pt>
                <c:pt idx="2331">
                  <c:v>5.0857850475372604E-3</c:v>
                </c:pt>
                <c:pt idx="2332">
                  <c:v>5.0709037127695082E-3</c:v>
                </c:pt>
                <c:pt idx="2333">
                  <c:v>5.0951195476898773E-3</c:v>
                </c:pt>
                <c:pt idx="2334">
                  <c:v>5.0957647224669101E-3</c:v>
                </c:pt>
                <c:pt idx="2335">
                  <c:v>5.0938591143445252E-3</c:v>
                </c:pt>
                <c:pt idx="2336">
                  <c:v>5.1218366524219006E-3</c:v>
                </c:pt>
                <c:pt idx="2337">
                  <c:v>5.1143431570584968E-3</c:v>
                </c:pt>
                <c:pt idx="2338">
                  <c:v>5.1164191013661374E-3</c:v>
                </c:pt>
                <c:pt idx="2339">
                  <c:v>5.100102567495342E-3</c:v>
                </c:pt>
                <c:pt idx="2340">
                  <c:v>5.0983440628235219E-3</c:v>
                </c:pt>
                <c:pt idx="2341">
                  <c:v>5.0963919876950209E-3</c:v>
                </c:pt>
                <c:pt idx="2342">
                  <c:v>5.0754550553989948E-3</c:v>
                </c:pt>
                <c:pt idx="2343">
                  <c:v>5.0867288155439045E-3</c:v>
                </c:pt>
                <c:pt idx="2344">
                  <c:v>5.072526567961211E-3</c:v>
                </c:pt>
                <c:pt idx="2345">
                  <c:v>5.0899976059416863E-3</c:v>
                </c:pt>
                <c:pt idx="2346">
                  <c:v>5.0682674301674013E-3</c:v>
                </c:pt>
                <c:pt idx="2347">
                  <c:v>5.0868428408558305E-3</c:v>
                </c:pt>
                <c:pt idx="2348">
                  <c:v>5.088344829731804E-3</c:v>
                </c:pt>
                <c:pt idx="2349">
                  <c:v>5.0855319271275049E-3</c:v>
                </c:pt>
                <c:pt idx="2350">
                  <c:v>5.0781387572339182E-3</c:v>
                </c:pt>
                <c:pt idx="2351">
                  <c:v>5.0901332076753493E-3</c:v>
                </c:pt>
                <c:pt idx="2352">
                  <c:v>5.0990884733634403E-3</c:v>
                </c:pt>
                <c:pt idx="2353">
                  <c:v>5.1037049235736097E-3</c:v>
                </c:pt>
                <c:pt idx="2354">
                  <c:v>5.1050875612496894E-3</c:v>
                </c:pt>
                <c:pt idx="2355">
                  <c:v>5.1052906077879608E-3</c:v>
                </c:pt>
                <c:pt idx="2356">
                  <c:v>5.1064115187190711E-3</c:v>
                </c:pt>
                <c:pt idx="2357">
                  <c:v>5.0895960028353292E-3</c:v>
                </c:pt>
                <c:pt idx="2358">
                  <c:v>5.0976740662382926E-3</c:v>
                </c:pt>
                <c:pt idx="2359">
                  <c:v>5.0984221693224979E-3</c:v>
                </c:pt>
                <c:pt idx="2360">
                  <c:v>5.0939038036052235E-3</c:v>
                </c:pt>
                <c:pt idx="2361">
                  <c:v>5.1004812670198164E-3</c:v>
                </c:pt>
                <c:pt idx="2362">
                  <c:v>5.115847043114758E-3</c:v>
                </c:pt>
                <c:pt idx="2363">
                  <c:v>5.1175821237850029E-3</c:v>
                </c:pt>
                <c:pt idx="2364">
                  <c:v>5.1162256634467258E-3</c:v>
                </c:pt>
                <c:pt idx="2365">
                  <c:v>5.1215174546982148E-3</c:v>
                </c:pt>
                <c:pt idx="2366">
                  <c:v>5.1151111022739266E-3</c:v>
                </c:pt>
                <c:pt idx="2367">
                  <c:v>5.1002713282839625E-3</c:v>
                </c:pt>
                <c:pt idx="2368">
                  <c:v>5.0982138313599773E-3</c:v>
                </c:pt>
                <c:pt idx="2369">
                  <c:v>5.1026754350928828E-3</c:v>
                </c:pt>
                <c:pt idx="2370">
                  <c:v>5.1006108197420913E-3</c:v>
                </c:pt>
                <c:pt idx="2371">
                  <c:v>5.1080451275913995E-3</c:v>
                </c:pt>
                <c:pt idx="2372">
                  <c:v>5.0990677222264484E-3</c:v>
                </c:pt>
                <c:pt idx="2373">
                  <c:v>5.0950391989000119E-3</c:v>
                </c:pt>
                <c:pt idx="2374">
                  <c:v>5.1181437834201884E-3</c:v>
                </c:pt>
                <c:pt idx="2375">
                  <c:v>5.1075178481520198E-3</c:v>
                </c:pt>
                <c:pt idx="2376">
                  <c:v>5.1509405943363637E-3</c:v>
                </c:pt>
                <c:pt idx="2377">
                  <c:v>5.1449043291181811E-3</c:v>
                </c:pt>
                <c:pt idx="2378">
                  <c:v>5.1223244350957669E-3</c:v>
                </c:pt>
                <c:pt idx="2379">
                  <c:v>5.1386130379759871E-3</c:v>
                </c:pt>
                <c:pt idx="2380">
                  <c:v>5.1332675518222159E-3</c:v>
                </c:pt>
                <c:pt idx="2381">
                  <c:v>5.1202576611961651E-3</c:v>
                </c:pt>
                <c:pt idx="2382">
                  <c:v>5.1285028764187389E-3</c:v>
                </c:pt>
                <c:pt idx="2383">
                  <c:v>5.1245151143662253E-3</c:v>
                </c:pt>
                <c:pt idx="2384">
                  <c:v>5.1205936498658665E-3</c:v>
                </c:pt>
                <c:pt idx="2385">
                  <c:v>5.1246507135367086E-3</c:v>
                </c:pt>
                <c:pt idx="2386">
                  <c:v>5.1260286425521993E-3</c:v>
                </c:pt>
                <c:pt idx="2387">
                  <c:v>5.1387419171745842E-3</c:v>
                </c:pt>
                <c:pt idx="2388">
                  <c:v>5.1555747167878066E-3</c:v>
                </c:pt>
                <c:pt idx="2389">
                  <c:v>5.156274267163188E-3</c:v>
                </c:pt>
                <c:pt idx="2390">
                  <c:v>5.1475153906346193E-3</c:v>
                </c:pt>
                <c:pt idx="2391">
                  <c:v>5.1534491196642968E-3</c:v>
                </c:pt>
                <c:pt idx="2392">
                  <c:v>5.16240218701732E-3</c:v>
                </c:pt>
                <c:pt idx="2393">
                  <c:v>5.1614883781892244E-3</c:v>
                </c:pt>
                <c:pt idx="2394">
                  <c:v>5.1601793853962878E-3</c:v>
                </c:pt>
                <c:pt idx="2395">
                  <c:v>5.1804957229612926E-3</c:v>
                </c:pt>
                <c:pt idx="2396">
                  <c:v>5.1888380126102387E-3</c:v>
                </c:pt>
                <c:pt idx="2397">
                  <c:v>5.1885625561503366E-3</c:v>
                </c:pt>
                <c:pt idx="2398">
                  <c:v>5.1718402859364868E-3</c:v>
                </c:pt>
                <c:pt idx="2399">
                  <c:v>5.1893370855623702E-3</c:v>
                </c:pt>
                <c:pt idx="2400">
                  <c:v>5.1808654622350391E-3</c:v>
                </c:pt>
                <c:pt idx="2401">
                  <c:v>5.2172375868356213E-3</c:v>
                </c:pt>
                <c:pt idx="2402">
                  <c:v>5.2124992266000822E-3</c:v>
                </c:pt>
                <c:pt idx="2403">
                  <c:v>5.2121045259751987E-3</c:v>
                </c:pt>
                <c:pt idx="2404">
                  <c:v>5.2039645355878164E-3</c:v>
                </c:pt>
                <c:pt idx="2405">
                  <c:v>5.2255199010720656E-3</c:v>
                </c:pt>
                <c:pt idx="2406">
                  <c:v>5.2245473966549818E-3</c:v>
                </c:pt>
                <c:pt idx="2407">
                  <c:v>5.2156929899716707E-3</c:v>
                </c:pt>
                <c:pt idx="2408">
                  <c:v>5.2051614496498857E-3</c:v>
                </c:pt>
                <c:pt idx="2409">
                  <c:v>5.2126991869497616E-3</c:v>
                </c:pt>
                <c:pt idx="2410">
                  <c:v>5.1980769246356261E-3</c:v>
                </c:pt>
                <c:pt idx="2411">
                  <c:v>5.2102635303799792E-3</c:v>
                </c:pt>
                <c:pt idx="2412">
                  <c:v>5.2021873439289344E-3</c:v>
                </c:pt>
                <c:pt idx="2413">
                  <c:v>5.2012724538162474E-3</c:v>
                </c:pt>
                <c:pt idx="2414">
                  <c:v>5.188157459966045E-3</c:v>
                </c:pt>
                <c:pt idx="2415">
                  <c:v>5.1803005218431794E-3</c:v>
                </c:pt>
                <c:pt idx="2416">
                  <c:v>5.2177741699446839E-3</c:v>
                </c:pt>
                <c:pt idx="2417">
                  <c:v>5.2132706076127525E-3</c:v>
                </c:pt>
                <c:pt idx="2418">
                  <c:v>5.2251552283843466E-3</c:v>
                </c:pt>
                <c:pt idx="2419">
                  <c:v>5.2158967307641526E-3</c:v>
                </c:pt>
                <c:pt idx="2420">
                  <c:v>5.2101453672244533E-3</c:v>
                </c:pt>
                <c:pt idx="2421">
                  <c:v>5.22016833897375E-3</c:v>
                </c:pt>
                <c:pt idx="2422">
                  <c:v>5.2658748542087856E-3</c:v>
                </c:pt>
                <c:pt idx="2423">
                  <c:v>5.246473658647847E-3</c:v>
                </c:pt>
                <c:pt idx="2424">
                  <c:v>5.2376061761048561E-3</c:v>
                </c:pt>
                <c:pt idx="2425">
                  <c:v>5.2346609725163439E-3</c:v>
                </c:pt>
                <c:pt idx="2426">
                  <c:v>5.2455546981662665E-3</c:v>
                </c:pt>
                <c:pt idx="2427">
                  <c:v>5.2597884348258407E-3</c:v>
                </c:pt>
                <c:pt idx="2428">
                  <c:v>5.2445170921700613E-3</c:v>
                </c:pt>
                <c:pt idx="2429">
                  <c:v>5.2289607608967158E-3</c:v>
                </c:pt>
                <c:pt idx="2430">
                  <c:v>5.2389806511749949E-3</c:v>
                </c:pt>
                <c:pt idx="2431">
                  <c:v>5.2361354337802845E-3</c:v>
                </c:pt>
                <c:pt idx="2432">
                  <c:v>5.2312602368320459E-3</c:v>
                </c:pt>
                <c:pt idx="2433">
                  <c:v>5.2244823919649673E-3</c:v>
                </c:pt>
                <c:pt idx="2434">
                  <c:v>5.2117679317480008E-3</c:v>
                </c:pt>
                <c:pt idx="2435">
                  <c:v>5.2223211009959159E-3</c:v>
                </c:pt>
                <c:pt idx="2436">
                  <c:v>5.2170245799693085E-3</c:v>
                </c:pt>
                <c:pt idx="2437">
                  <c:v>5.1979708251328732E-3</c:v>
                </c:pt>
                <c:pt idx="2438">
                  <c:v>5.2197947856450974E-3</c:v>
                </c:pt>
                <c:pt idx="2439">
                  <c:v>5.2273614875258971E-3</c:v>
                </c:pt>
                <c:pt idx="2440">
                  <c:v>5.2187182118974083E-3</c:v>
                </c:pt>
                <c:pt idx="2441">
                  <c:v>5.2099644194425901E-3</c:v>
                </c:pt>
                <c:pt idx="2442">
                  <c:v>5.2175004474858547E-3</c:v>
                </c:pt>
                <c:pt idx="2443">
                  <c:v>5.2209401234634663E-3</c:v>
                </c:pt>
                <c:pt idx="2444">
                  <c:v>5.2146616886791352E-3</c:v>
                </c:pt>
                <c:pt idx="2445">
                  <c:v>5.228803320534269E-3</c:v>
                </c:pt>
                <c:pt idx="2446">
                  <c:v>5.2137361634755318E-3</c:v>
                </c:pt>
                <c:pt idx="2447">
                  <c:v>5.2206609252417038E-3</c:v>
                </c:pt>
                <c:pt idx="2448">
                  <c:v>5.2495490320782039E-3</c:v>
                </c:pt>
                <c:pt idx="2449">
                  <c:v>5.2337269388982362E-3</c:v>
                </c:pt>
                <c:pt idx="2450">
                  <c:v>5.2163666147572009E-3</c:v>
                </c:pt>
                <c:pt idx="2451">
                  <c:v>5.2510828055921813E-3</c:v>
                </c:pt>
                <c:pt idx="2452">
                  <c:v>5.2430291404162955E-3</c:v>
                </c:pt>
                <c:pt idx="2453">
                  <c:v>5.2344112675740215E-3</c:v>
                </c:pt>
                <c:pt idx="2454">
                  <c:v>5.2532175481665505E-3</c:v>
                </c:pt>
                <c:pt idx="2455">
                  <c:v>5.2551653443996304E-3</c:v>
                </c:pt>
                <c:pt idx="2456">
                  <c:v>5.2447006478961765E-3</c:v>
                </c:pt>
                <c:pt idx="2457">
                  <c:v>5.2399931346793216E-3</c:v>
                </c:pt>
                <c:pt idx="2458">
                  <c:v>5.2564984170547337E-3</c:v>
                </c:pt>
                <c:pt idx="2459">
                  <c:v>5.2681667069687833E-3</c:v>
                </c:pt>
                <c:pt idx="2460">
                  <c:v>5.2819144330317081E-3</c:v>
                </c:pt>
                <c:pt idx="2461">
                  <c:v>5.2524171830811818E-3</c:v>
                </c:pt>
                <c:pt idx="2462">
                  <c:v>5.2425852336903927E-3</c:v>
                </c:pt>
                <c:pt idx="2463">
                  <c:v>5.247090311044005E-3</c:v>
                </c:pt>
                <c:pt idx="2464">
                  <c:v>5.2689023020693069E-3</c:v>
                </c:pt>
                <c:pt idx="2465">
                  <c:v>5.2649728182584347E-3</c:v>
                </c:pt>
                <c:pt idx="2466">
                  <c:v>5.2478730500204159E-3</c:v>
                </c:pt>
                <c:pt idx="2467">
                  <c:v>5.2569454157199392E-3</c:v>
                </c:pt>
                <c:pt idx="2468">
                  <c:v>5.2697024993552319E-3</c:v>
                </c:pt>
                <c:pt idx="2469">
                  <c:v>5.2985898165502131E-3</c:v>
                </c:pt>
                <c:pt idx="2470">
                  <c:v>5.2638618617383707E-3</c:v>
                </c:pt>
                <c:pt idx="2471">
                  <c:v>5.2606179053742942E-3</c:v>
                </c:pt>
                <c:pt idx="2472">
                  <c:v>5.2435405990707657E-3</c:v>
                </c:pt>
                <c:pt idx="2473">
                  <c:v>5.2317329464223921E-3</c:v>
                </c:pt>
                <c:pt idx="2474">
                  <c:v>5.2447816072248663E-3</c:v>
                </c:pt>
                <c:pt idx="2475">
                  <c:v>5.2340231634679111E-3</c:v>
                </c:pt>
                <c:pt idx="2476">
                  <c:v>5.2251472082931053E-3</c:v>
                </c:pt>
                <c:pt idx="2477">
                  <c:v>5.2351885523599295E-3</c:v>
                </c:pt>
                <c:pt idx="2478">
                  <c:v>5.2264584334161942E-3</c:v>
                </c:pt>
                <c:pt idx="2479">
                  <c:v>5.2368289075031705E-3</c:v>
                </c:pt>
                <c:pt idx="2480">
                  <c:v>5.2263405645028311E-3</c:v>
                </c:pt>
                <c:pt idx="2481">
                  <c:v>5.2229125248758569E-3</c:v>
                </c:pt>
                <c:pt idx="2482">
                  <c:v>5.2217346076737252E-3</c:v>
                </c:pt>
                <c:pt idx="2483">
                  <c:v>5.2064305592519683E-3</c:v>
                </c:pt>
                <c:pt idx="2484">
                  <c:v>5.2144569209592248E-3</c:v>
                </c:pt>
                <c:pt idx="2485">
                  <c:v>5.21135746521105E-3</c:v>
                </c:pt>
                <c:pt idx="2486">
                  <c:v>5.2025139780331438E-3</c:v>
                </c:pt>
                <c:pt idx="2487">
                  <c:v>5.1862887082409839E-3</c:v>
                </c:pt>
                <c:pt idx="2488">
                  <c:v>5.1978690407705683E-3</c:v>
                </c:pt>
                <c:pt idx="2489">
                  <c:v>5.1965715696765235E-3</c:v>
                </c:pt>
                <c:pt idx="2490">
                  <c:v>5.2064620282347178E-3</c:v>
                </c:pt>
                <c:pt idx="2491">
                  <c:v>5.1748745568643006E-3</c:v>
                </c:pt>
                <c:pt idx="2492">
                  <c:v>5.1803658230046221E-3</c:v>
                </c:pt>
                <c:pt idx="2493">
                  <c:v>5.1828213728104325E-3</c:v>
                </c:pt>
                <c:pt idx="2494">
                  <c:v>5.1695839217902745E-3</c:v>
                </c:pt>
                <c:pt idx="2495">
                  <c:v>5.1747522118757942E-3</c:v>
                </c:pt>
                <c:pt idx="2496">
                  <c:v>5.1628603626720695E-3</c:v>
                </c:pt>
                <c:pt idx="2497">
                  <c:v>5.1653130176918284E-3</c:v>
                </c:pt>
                <c:pt idx="2498">
                  <c:v>5.1467837755479005E-3</c:v>
                </c:pt>
                <c:pt idx="2499">
                  <c:v>5.1392471854620203E-3</c:v>
                </c:pt>
                <c:pt idx="2500">
                  <c:v>5.1266604205966217E-3</c:v>
                </c:pt>
                <c:pt idx="2501">
                  <c:v>5.1460495715717341E-3</c:v>
                </c:pt>
                <c:pt idx="2502">
                  <c:v>5.1302407381007224E-3</c:v>
                </c:pt>
                <c:pt idx="2503">
                  <c:v>5.1251442384830283E-3</c:v>
                </c:pt>
                <c:pt idx="2504">
                  <c:v>5.138383871706351E-3</c:v>
                </c:pt>
                <c:pt idx="2505">
                  <c:v>5.1202356182206352E-3</c:v>
                </c:pt>
                <c:pt idx="2506">
                  <c:v>5.0967875281786442E-3</c:v>
                </c:pt>
                <c:pt idx="2507">
                  <c:v>5.0935887113729436E-3</c:v>
                </c:pt>
                <c:pt idx="2508">
                  <c:v>5.0824221069331E-3</c:v>
                </c:pt>
                <c:pt idx="2509">
                  <c:v>5.0646528274475612E-3</c:v>
                </c:pt>
                <c:pt idx="2510">
                  <c:v>5.034351228704644E-3</c:v>
                </c:pt>
                <c:pt idx="2511">
                  <c:v>5.0430326377815561E-3</c:v>
                </c:pt>
                <c:pt idx="2512">
                  <c:v>5.0485495044086262E-3</c:v>
                </c:pt>
                <c:pt idx="2513">
                  <c:v>5.0439444921567388E-3</c:v>
                </c:pt>
                <c:pt idx="2514">
                  <c:v>5.0311093110974306E-3</c:v>
                </c:pt>
                <c:pt idx="2515">
                  <c:v>5.0300814872723896E-3</c:v>
                </c:pt>
                <c:pt idx="2516">
                  <c:v>5.0155153629122522E-3</c:v>
                </c:pt>
                <c:pt idx="2517">
                  <c:v>4.9953714266867252E-3</c:v>
                </c:pt>
                <c:pt idx="2518">
                  <c:v>5.0004742479731502E-3</c:v>
                </c:pt>
                <c:pt idx="2519">
                  <c:v>4.9990448596721982E-3</c:v>
                </c:pt>
                <c:pt idx="2520">
                  <c:v>5.0178052757560935E-3</c:v>
                </c:pt>
                <c:pt idx="2521">
                  <c:v>5.0048429860804098E-3</c:v>
                </c:pt>
                <c:pt idx="2522">
                  <c:v>4.985601393568519E-3</c:v>
                </c:pt>
                <c:pt idx="2523">
                  <c:v>4.9813158656851668E-3</c:v>
                </c:pt>
                <c:pt idx="2524">
                  <c:v>4.9719854292556891E-3</c:v>
                </c:pt>
                <c:pt idx="2525">
                  <c:v>4.9556591738616094E-3</c:v>
                </c:pt>
                <c:pt idx="2526">
                  <c:v>4.9336819519203469E-3</c:v>
                </c:pt>
                <c:pt idx="2527">
                  <c:v>4.9306800576502177E-3</c:v>
                </c:pt>
                <c:pt idx="2528">
                  <c:v>4.9612694886463386E-3</c:v>
                </c:pt>
                <c:pt idx="2529">
                  <c:v>4.9282371581284871E-3</c:v>
                </c:pt>
                <c:pt idx="2530">
                  <c:v>4.9033409898553834E-3</c:v>
                </c:pt>
                <c:pt idx="2531">
                  <c:v>4.8780657760787707E-3</c:v>
                </c:pt>
                <c:pt idx="2532">
                  <c:v>4.876628035045797E-3</c:v>
                </c:pt>
                <c:pt idx="2533">
                  <c:v>4.8614348498424017E-3</c:v>
                </c:pt>
                <c:pt idx="2534">
                  <c:v>4.860996568884118E-3</c:v>
                </c:pt>
                <c:pt idx="2535">
                  <c:v>4.8392093066054421E-3</c:v>
                </c:pt>
                <c:pt idx="2536">
                  <c:v>4.8260906885214472E-3</c:v>
                </c:pt>
                <c:pt idx="2537">
                  <c:v>4.8259269050234437E-3</c:v>
                </c:pt>
                <c:pt idx="2538">
                  <c:v>4.8112820946413616E-3</c:v>
                </c:pt>
                <c:pt idx="2539">
                  <c:v>4.8093614468468458E-3</c:v>
                </c:pt>
                <c:pt idx="2540">
                  <c:v>4.7972526004365027E-3</c:v>
                </c:pt>
                <c:pt idx="2541">
                  <c:v>4.7924882178633586E-3</c:v>
                </c:pt>
                <c:pt idx="2542">
                  <c:v>4.7871375747767821E-3</c:v>
                </c:pt>
                <c:pt idx="2543">
                  <c:v>4.7628842518814716E-3</c:v>
                </c:pt>
                <c:pt idx="2544">
                  <c:v>4.76284105843115E-3</c:v>
                </c:pt>
                <c:pt idx="2545">
                  <c:v>4.7608549659217299E-3</c:v>
                </c:pt>
                <c:pt idx="2546">
                  <c:v>4.7231064959440483E-3</c:v>
                </c:pt>
                <c:pt idx="2547">
                  <c:v>4.7541434490510435E-3</c:v>
                </c:pt>
                <c:pt idx="2548">
                  <c:v>4.7150504214300681E-3</c:v>
                </c:pt>
                <c:pt idx="2549">
                  <c:v>4.7053697021030303E-3</c:v>
                </c:pt>
                <c:pt idx="2550">
                  <c:v>4.6945497247264951E-3</c:v>
                </c:pt>
                <c:pt idx="2551">
                  <c:v>4.6910318360442373E-3</c:v>
                </c:pt>
                <c:pt idx="2552">
                  <c:v>4.6670559215402771E-3</c:v>
                </c:pt>
                <c:pt idx="2553">
                  <c:v>4.6712030957949168E-3</c:v>
                </c:pt>
                <c:pt idx="2554">
                  <c:v>4.6619080622682715E-3</c:v>
                </c:pt>
                <c:pt idx="2555">
                  <c:v>4.6339274666311759E-3</c:v>
                </c:pt>
                <c:pt idx="2556">
                  <c:v>4.6431785120301626E-3</c:v>
                </c:pt>
                <c:pt idx="2557">
                  <c:v>4.6361992894369403E-3</c:v>
                </c:pt>
                <c:pt idx="2558">
                  <c:v>4.5883664999556125E-3</c:v>
                </c:pt>
                <c:pt idx="2559">
                  <c:v>4.5960613251861022E-3</c:v>
                </c:pt>
                <c:pt idx="2560">
                  <c:v>4.5799677504191243E-3</c:v>
                </c:pt>
                <c:pt idx="2561">
                  <c:v>4.5943420521244562E-3</c:v>
                </c:pt>
                <c:pt idx="2562">
                  <c:v>4.5668504665895516E-3</c:v>
                </c:pt>
                <c:pt idx="2563">
                  <c:v>4.5567666115726947E-3</c:v>
                </c:pt>
                <c:pt idx="2564">
                  <c:v>4.5410673779931804E-3</c:v>
                </c:pt>
                <c:pt idx="2565">
                  <c:v>4.5459394238483754E-3</c:v>
                </c:pt>
                <c:pt idx="2566">
                  <c:v>4.5278926831787067E-3</c:v>
                </c:pt>
                <c:pt idx="2567">
                  <c:v>4.5302683818109011E-3</c:v>
                </c:pt>
                <c:pt idx="2568">
                  <c:v>4.5126083593085625E-3</c:v>
                </c:pt>
                <c:pt idx="2569">
                  <c:v>4.4951495943959235E-3</c:v>
                </c:pt>
                <c:pt idx="2570">
                  <c:v>4.500989037793386E-3</c:v>
                </c:pt>
                <c:pt idx="2571">
                  <c:v>4.4948282626237762E-3</c:v>
                </c:pt>
                <c:pt idx="2572">
                  <c:v>4.476260156571754E-3</c:v>
                </c:pt>
                <c:pt idx="2573">
                  <c:v>4.4587028033022218E-3</c:v>
                </c:pt>
                <c:pt idx="2574">
                  <c:v>4.4750257931225838E-3</c:v>
                </c:pt>
                <c:pt idx="2575">
                  <c:v>4.4554442826342825E-3</c:v>
                </c:pt>
                <c:pt idx="2576">
                  <c:v>4.4753809159333632E-3</c:v>
                </c:pt>
                <c:pt idx="2577">
                  <c:v>4.4396744578492648E-3</c:v>
                </c:pt>
                <c:pt idx="2578">
                  <c:v>4.4384880228047858E-3</c:v>
                </c:pt>
                <c:pt idx="2579">
                  <c:v>4.4220152004869062E-3</c:v>
                </c:pt>
                <c:pt idx="2580">
                  <c:v>4.4095664212201648E-3</c:v>
                </c:pt>
                <c:pt idx="2581">
                  <c:v>4.4135058006060735E-3</c:v>
                </c:pt>
                <c:pt idx="2582">
                  <c:v>4.3917671502789876E-3</c:v>
                </c:pt>
                <c:pt idx="2583">
                  <c:v>4.4027455475819108E-3</c:v>
                </c:pt>
                <c:pt idx="2584">
                  <c:v>4.3816837177723007E-3</c:v>
                </c:pt>
                <c:pt idx="2585">
                  <c:v>4.3903777916462034E-3</c:v>
                </c:pt>
                <c:pt idx="2586">
                  <c:v>4.3802888562513957E-3</c:v>
                </c:pt>
                <c:pt idx="2587">
                  <c:v>4.3600789225305518E-3</c:v>
                </c:pt>
                <c:pt idx="2588">
                  <c:v>4.3667725364862726E-3</c:v>
                </c:pt>
                <c:pt idx="2589">
                  <c:v>4.3536802008552027E-3</c:v>
                </c:pt>
                <c:pt idx="2590">
                  <c:v>4.3419862648880489E-3</c:v>
                </c:pt>
                <c:pt idx="2591">
                  <c:v>4.3673067782089977E-3</c:v>
                </c:pt>
                <c:pt idx="2592">
                  <c:v>4.3323337768749288E-3</c:v>
                </c:pt>
                <c:pt idx="2593">
                  <c:v>4.305749668530855E-3</c:v>
                </c:pt>
                <c:pt idx="2594">
                  <c:v>4.2959732873297674E-3</c:v>
                </c:pt>
                <c:pt idx="2595">
                  <c:v>4.3126373263617261E-3</c:v>
                </c:pt>
                <c:pt idx="2596">
                  <c:v>4.2897424619266818E-3</c:v>
                </c:pt>
                <c:pt idx="2597">
                  <c:v>4.2720105801514214E-3</c:v>
                </c:pt>
                <c:pt idx="2598">
                  <c:v>4.2973243522851177E-3</c:v>
                </c:pt>
                <c:pt idx="2599">
                  <c:v>4.291477726976637E-3</c:v>
                </c:pt>
                <c:pt idx="2600">
                  <c:v>4.2849149850192709E-3</c:v>
                </c:pt>
                <c:pt idx="2601">
                  <c:v>4.2737663007566817E-3</c:v>
                </c:pt>
                <c:pt idx="2602">
                  <c:v>4.2820723086531374E-3</c:v>
                </c:pt>
                <c:pt idx="2603">
                  <c:v>4.2637043576939744E-3</c:v>
                </c:pt>
                <c:pt idx="2604">
                  <c:v>4.2705525376926998E-3</c:v>
                </c:pt>
                <c:pt idx="2605">
                  <c:v>4.2440917311088872E-3</c:v>
                </c:pt>
                <c:pt idx="2606">
                  <c:v>4.2379834505291633E-3</c:v>
                </c:pt>
                <c:pt idx="2607">
                  <c:v>4.2331479455990067E-3</c:v>
                </c:pt>
                <c:pt idx="2608">
                  <c:v>4.222319199783265E-3</c:v>
                </c:pt>
                <c:pt idx="2609">
                  <c:v>4.2195426180275664E-3</c:v>
                </c:pt>
                <c:pt idx="2610">
                  <c:v>4.2177272459886644E-3</c:v>
                </c:pt>
                <c:pt idx="2611">
                  <c:v>4.2150223381050896E-3</c:v>
                </c:pt>
                <c:pt idx="2612">
                  <c:v>4.2137314613074316E-3</c:v>
                </c:pt>
                <c:pt idx="2613">
                  <c:v>4.2058221691265701E-3</c:v>
                </c:pt>
                <c:pt idx="2614">
                  <c:v>4.2067991337221026E-3</c:v>
                </c:pt>
                <c:pt idx="2615">
                  <c:v>4.2001277125904568E-3</c:v>
                </c:pt>
                <c:pt idx="2616">
                  <c:v>4.2074836301890751E-3</c:v>
                </c:pt>
                <c:pt idx="2617">
                  <c:v>4.1832916290525492E-3</c:v>
                </c:pt>
                <c:pt idx="2618">
                  <c:v>4.173307602940917E-3</c:v>
                </c:pt>
                <c:pt idx="2619">
                  <c:v>4.1806884145298697E-3</c:v>
                </c:pt>
                <c:pt idx="2620">
                  <c:v>4.1786578314279288E-3</c:v>
                </c:pt>
                <c:pt idx="2621">
                  <c:v>4.151722472524288E-3</c:v>
                </c:pt>
                <c:pt idx="2622">
                  <c:v>4.1590939765305266E-3</c:v>
                </c:pt>
                <c:pt idx="2623">
                  <c:v>4.151359764656107E-3</c:v>
                </c:pt>
                <c:pt idx="2624">
                  <c:v>4.1424828979313814E-3</c:v>
                </c:pt>
                <c:pt idx="2625">
                  <c:v>4.1649045569117317E-3</c:v>
                </c:pt>
                <c:pt idx="2626">
                  <c:v>4.1482555620997305E-3</c:v>
                </c:pt>
                <c:pt idx="2627">
                  <c:v>4.1466581419980185E-3</c:v>
                </c:pt>
                <c:pt idx="2628">
                  <c:v>4.1576980959030672E-3</c:v>
                </c:pt>
                <c:pt idx="2629">
                  <c:v>4.1628946808794287E-3</c:v>
                </c:pt>
                <c:pt idx="2630">
                  <c:v>4.1598176326090577E-3</c:v>
                </c:pt>
                <c:pt idx="2631">
                  <c:v>4.1545994913571652E-3</c:v>
                </c:pt>
                <c:pt idx="2632">
                  <c:v>4.147818444391293E-3</c:v>
                </c:pt>
                <c:pt idx="2633">
                  <c:v>4.1309110656041481E-3</c:v>
                </c:pt>
                <c:pt idx="2634">
                  <c:v>4.1394987627125417E-3</c:v>
                </c:pt>
                <c:pt idx="2635">
                  <c:v>4.1489615450680103E-3</c:v>
                </c:pt>
                <c:pt idx="2636">
                  <c:v>4.1456388910610983E-3</c:v>
                </c:pt>
                <c:pt idx="2637">
                  <c:v>4.1371143816754307E-3</c:v>
                </c:pt>
                <c:pt idx="2638">
                  <c:v>4.1478974308994934E-3</c:v>
                </c:pt>
                <c:pt idx="2639">
                  <c:v>4.1432669807433577E-3</c:v>
                </c:pt>
                <c:pt idx="2640">
                  <c:v>4.1295455516163577E-3</c:v>
                </c:pt>
                <c:pt idx="2641">
                  <c:v>4.1379338769239335E-3</c:v>
                </c:pt>
                <c:pt idx="2642">
                  <c:v>4.1321895392831551E-3</c:v>
                </c:pt>
                <c:pt idx="2643">
                  <c:v>4.1353798085235673E-3</c:v>
                </c:pt>
                <c:pt idx="2644">
                  <c:v>4.1294739281262875E-3</c:v>
                </c:pt>
                <c:pt idx="2645">
                  <c:v>4.1218605572739785E-3</c:v>
                </c:pt>
                <c:pt idx="2646">
                  <c:v>4.1323967963512809E-3</c:v>
                </c:pt>
                <c:pt idx="2647">
                  <c:v>4.1106499890147625E-3</c:v>
                </c:pt>
                <c:pt idx="2648">
                  <c:v>4.1056509210690567E-3</c:v>
                </c:pt>
                <c:pt idx="2649">
                  <c:v>4.1154148631671744E-3</c:v>
                </c:pt>
                <c:pt idx="2650">
                  <c:v>4.0981571879709182E-3</c:v>
                </c:pt>
                <c:pt idx="2651">
                  <c:v>4.1077200587852618E-3</c:v>
                </c:pt>
                <c:pt idx="2652">
                  <c:v>4.1096053668402905E-3</c:v>
                </c:pt>
                <c:pt idx="2653">
                  <c:v>4.0951121463163546E-3</c:v>
                </c:pt>
                <c:pt idx="2654">
                  <c:v>4.0823749472171248E-3</c:v>
                </c:pt>
                <c:pt idx="2655">
                  <c:v>4.0641106946285172E-3</c:v>
                </c:pt>
                <c:pt idx="2656">
                  <c:v>4.1012087285655224E-3</c:v>
                </c:pt>
                <c:pt idx="2657">
                  <c:v>4.0930365399425416E-3</c:v>
                </c:pt>
                <c:pt idx="2658">
                  <c:v>4.07351813664207E-3</c:v>
                </c:pt>
                <c:pt idx="2659">
                  <c:v>4.0602855700335129E-3</c:v>
                </c:pt>
                <c:pt idx="2660">
                  <c:v>4.0633348719194906E-3</c:v>
                </c:pt>
                <c:pt idx="2661">
                  <c:v>4.0701797728108701E-3</c:v>
                </c:pt>
                <c:pt idx="2662">
                  <c:v>4.0660010849493597E-3</c:v>
                </c:pt>
                <c:pt idx="2663">
                  <c:v>4.0589635593989799E-3</c:v>
                </c:pt>
                <c:pt idx="2664">
                  <c:v>4.0701987955934294E-3</c:v>
                </c:pt>
                <c:pt idx="2665">
                  <c:v>4.0550577056788521E-3</c:v>
                </c:pt>
                <c:pt idx="2666">
                  <c:v>4.0399445007928544E-3</c:v>
                </c:pt>
                <c:pt idx="2667">
                  <c:v>4.0497885317789476E-3</c:v>
                </c:pt>
                <c:pt idx="2668">
                  <c:v>4.0529759872311591E-3</c:v>
                </c:pt>
                <c:pt idx="2669">
                  <c:v>4.0377553156944685E-3</c:v>
                </c:pt>
                <c:pt idx="2670">
                  <c:v>4.0398598413186855E-3</c:v>
                </c:pt>
                <c:pt idx="2671">
                  <c:v>4.0548699494935879E-3</c:v>
                </c:pt>
                <c:pt idx="2672">
                  <c:v>4.0676877186962418E-3</c:v>
                </c:pt>
                <c:pt idx="2673">
                  <c:v>4.0571860028317305E-3</c:v>
                </c:pt>
                <c:pt idx="2674">
                  <c:v>4.0529769543581574E-3</c:v>
                </c:pt>
                <c:pt idx="2675">
                  <c:v>4.028176740621967E-3</c:v>
                </c:pt>
                <c:pt idx="2676">
                  <c:v>4.0324047598206819E-3</c:v>
                </c:pt>
                <c:pt idx="2677">
                  <c:v>4.0306337765405953E-3</c:v>
                </c:pt>
                <c:pt idx="2678">
                  <c:v>4.0183816665589744E-3</c:v>
                </c:pt>
                <c:pt idx="2679">
                  <c:v>4.0277394687261766E-3</c:v>
                </c:pt>
                <c:pt idx="2680">
                  <c:v>4.0513022023204873E-3</c:v>
                </c:pt>
                <c:pt idx="2681">
                  <c:v>4.0364645182064734E-3</c:v>
                </c:pt>
                <c:pt idx="2682">
                  <c:v>4.0432925865849624E-3</c:v>
                </c:pt>
                <c:pt idx="2683">
                  <c:v>4.0535610430756921E-3</c:v>
                </c:pt>
                <c:pt idx="2684">
                  <c:v>4.0375661196401409E-3</c:v>
                </c:pt>
                <c:pt idx="2685">
                  <c:v>4.0274743694527606E-3</c:v>
                </c:pt>
                <c:pt idx="2686">
                  <c:v>4.0352527045020578E-3</c:v>
                </c:pt>
                <c:pt idx="2687">
                  <c:v>4.0208596379177168E-3</c:v>
                </c:pt>
                <c:pt idx="2688">
                  <c:v>4.0218493984086499E-3</c:v>
                </c:pt>
                <c:pt idx="2689">
                  <c:v>4.0192127012425478E-3</c:v>
                </c:pt>
                <c:pt idx="2690">
                  <c:v>4.0197542217920608E-3</c:v>
                </c:pt>
                <c:pt idx="2691">
                  <c:v>4.0352875994045107E-3</c:v>
                </c:pt>
                <c:pt idx="2692">
                  <c:v>4.0302748042930978E-3</c:v>
                </c:pt>
                <c:pt idx="2693">
                  <c:v>4.0342014734014988E-3</c:v>
                </c:pt>
                <c:pt idx="2694">
                  <c:v>4.0065453855666986E-3</c:v>
                </c:pt>
                <c:pt idx="2695">
                  <c:v>4.0024958383127265E-3</c:v>
                </c:pt>
                <c:pt idx="2696">
                  <c:v>4.0280682795532452E-3</c:v>
                </c:pt>
                <c:pt idx="2697">
                  <c:v>4.0322320490566964E-3</c:v>
                </c:pt>
                <c:pt idx="2698">
                  <c:v>4.0246725766536163E-3</c:v>
                </c:pt>
                <c:pt idx="2699">
                  <c:v>4.021248508363778E-3</c:v>
                </c:pt>
                <c:pt idx="2700">
                  <c:v>4.0294828595412125E-3</c:v>
                </c:pt>
                <c:pt idx="2701">
                  <c:v>4.0314638045922981E-3</c:v>
                </c:pt>
                <c:pt idx="2702">
                  <c:v>4.0395505585478888E-3</c:v>
                </c:pt>
                <c:pt idx="2703">
                  <c:v>4.0346413290304481E-3</c:v>
                </c:pt>
                <c:pt idx="2704">
                  <c:v>4.0179443854838409E-3</c:v>
                </c:pt>
                <c:pt idx="2705">
                  <c:v>4.0303776182492729E-3</c:v>
                </c:pt>
                <c:pt idx="2706">
                  <c:v>4.0175883866154522E-3</c:v>
                </c:pt>
                <c:pt idx="2707">
                  <c:v>4.029993895823052E-3</c:v>
                </c:pt>
                <c:pt idx="2708">
                  <c:v>4.0291958744530067E-3</c:v>
                </c:pt>
                <c:pt idx="2709">
                  <c:v>4.0245645933421181E-3</c:v>
                </c:pt>
                <c:pt idx="2710">
                  <c:v>4.0175860883300517E-3</c:v>
                </c:pt>
                <c:pt idx="2711">
                  <c:v>4.0205223086279976E-3</c:v>
                </c:pt>
                <c:pt idx="2712">
                  <c:v>4.0136536593811433E-3</c:v>
                </c:pt>
                <c:pt idx="2713">
                  <c:v>3.9979144877824576E-3</c:v>
                </c:pt>
                <c:pt idx="2714">
                  <c:v>4.0282248712349335E-3</c:v>
                </c:pt>
                <c:pt idx="2715">
                  <c:v>4.0196801244805703E-3</c:v>
                </c:pt>
                <c:pt idx="2716">
                  <c:v>4.010959036849145E-3</c:v>
                </c:pt>
                <c:pt idx="2717">
                  <c:v>4.0201518322699296E-3</c:v>
                </c:pt>
                <c:pt idx="2718">
                  <c:v>4.0131358878593626E-3</c:v>
                </c:pt>
                <c:pt idx="2719">
                  <c:v>4.0251828196939199E-3</c:v>
                </c:pt>
                <c:pt idx="2720">
                  <c:v>4.0318690202129472E-3</c:v>
                </c:pt>
                <c:pt idx="2721">
                  <c:v>4.0342596250864029E-3</c:v>
                </c:pt>
                <c:pt idx="2722">
                  <c:v>4.0451015588814643E-3</c:v>
                </c:pt>
                <c:pt idx="2723">
                  <c:v>4.0432051490335167E-3</c:v>
                </c:pt>
                <c:pt idx="2724">
                  <c:v>4.0577273647821608E-3</c:v>
                </c:pt>
                <c:pt idx="2725">
                  <c:v>4.0526680822320013E-3</c:v>
                </c:pt>
                <c:pt idx="2726">
                  <c:v>4.0412435609239981E-3</c:v>
                </c:pt>
                <c:pt idx="2727">
                  <c:v>4.0318946921908023E-3</c:v>
                </c:pt>
                <c:pt idx="2728">
                  <c:v>4.034465557151019E-3</c:v>
                </c:pt>
                <c:pt idx="2729">
                  <c:v>4.028700324756624E-3</c:v>
                </c:pt>
                <c:pt idx="2730">
                  <c:v>4.034032000592493E-3</c:v>
                </c:pt>
                <c:pt idx="2731">
                  <c:v>4.0246448516360412E-3</c:v>
                </c:pt>
                <c:pt idx="2732">
                  <c:v>4.0129231424502528E-3</c:v>
                </c:pt>
                <c:pt idx="2733">
                  <c:v>4.0022260586841238E-3</c:v>
                </c:pt>
                <c:pt idx="2734">
                  <c:v>3.9960100969047129E-3</c:v>
                </c:pt>
                <c:pt idx="2735">
                  <c:v>4.0023804624102289E-3</c:v>
                </c:pt>
                <c:pt idx="2736">
                  <c:v>3.9965984363160584E-3</c:v>
                </c:pt>
                <c:pt idx="2737">
                  <c:v>4.0077116956140938E-3</c:v>
                </c:pt>
                <c:pt idx="2738">
                  <c:v>4.0197254586462009E-3</c:v>
                </c:pt>
                <c:pt idx="2739">
                  <c:v>3.9989716050890106E-3</c:v>
                </c:pt>
                <c:pt idx="2740">
                  <c:v>4.0091343655141512E-3</c:v>
                </c:pt>
                <c:pt idx="2741">
                  <c:v>4.0065647612255893E-3</c:v>
                </c:pt>
                <c:pt idx="2742">
                  <c:v>4.01498481465405E-3</c:v>
                </c:pt>
                <c:pt idx="2743">
                  <c:v>4.0040340077984625E-3</c:v>
                </c:pt>
                <c:pt idx="2744">
                  <c:v>4.0091185624729084E-3</c:v>
                </c:pt>
                <c:pt idx="2745">
                  <c:v>4.0029573752927254E-3</c:v>
                </c:pt>
                <c:pt idx="2746">
                  <c:v>3.9987060755190271E-3</c:v>
                </c:pt>
                <c:pt idx="2747">
                  <c:v>3.9873823810635785E-3</c:v>
                </c:pt>
                <c:pt idx="2748">
                  <c:v>4.0100104786121929E-3</c:v>
                </c:pt>
                <c:pt idx="2749">
                  <c:v>4.0137766533698809E-3</c:v>
                </c:pt>
                <c:pt idx="2750">
                  <c:v>3.997997122815347E-3</c:v>
                </c:pt>
                <c:pt idx="2751">
                  <c:v>4.0040406261972186E-3</c:v>
                </c:pt>
                <c:pt idx="2752">
                  <c:v>3.9977368374505169E-3</c:v>
                </c:pt>
                <c:pt idx="2753">
                  <c:v>4.0119778282571321E-3</c:v>
                </c:pt>
                <c:pt idx="2754">
                  <c:v>3.99822744973215E-3</c:v>
                </c:pt>
                <c:pt idx="2755">
                  <c:v>3.9895501854529617E-3</c:v>
                </c:pt>
                <c:pt idx="2756">
                  <c:v>3.9931035082796931E-3</c:v>
                </c:pt>
                <c:pt idx="2757">
                  <c:v>3.9702325624648626E-3</c:v>
                </c:pt>
                <c:pt idx="2758">
                  <c:v>3.9973738196776229E-3</c:v>
                </c:pt>
                <c:pt idx="2759">
                  <c:v>4.0054793481731493E-3</c:v>
                </c:pt>
                <c:pt idx="2760">
                  <c:v>3.995551336939864E-3</c:v>
                </c:pt>
                <c:pt idx="2761">
                  <c:v>3.9981217153970102E-3</c:v>
                </c:pt>
                <c:pt idx="2762">
                  <c:v>3.9960933973244061E-3</c:v>
                </c:pt>
                <c:pt idx="2763">
                  <c:v>4.0005241012819517E-3</c:v>
                </c:pt>
                <c:pt idx="2764">
                  <c:v>4.0017312071224396E-3</c:v>
                </c:pt>
                <c:pt idx="2765">
                  <c:v>4.0131788418472569E-3</c:v>
                </c:pt>
                <c:pt idx="2766">
                  <c:v>3.9902353154550587E-3</c:v>
                </c:pt>
                <c:pt idx="2767">
                  <c:v>3.9900604689156686E-3</c:v>
                </c:pt>
                <c:pt idx="2768">
                  <c:v>4.0154621745363646E-3</c:v>
                </c:pt>
                <c:pt idx="2769">
                  <c:v>3.9950063232921497E-3</c:v>
                </c:pt>
                <c:pt idx="2770">
                  <c:v>4.0213045676747751E-3</c:v>
                </c:pt>
                <c:pt idx="2771">
                  <c:v>4.0186430250339399E-3</c:v>
                </c:pt>
                <c:pt idx="2772">
                  <c:v>4.0012226502989775E-3</c:v>
                </c:pt>
                <c:pt idx="2773">
                  <c:v>3.9933428178070387E-3</c:v>
                </c:pt>
                <c:pt idx="2774">
                  <c:v>4.0047689796587453E-3</c:v>
                </c:pt>
                <c:pt idx="2775">
                  <c:v>3.9939298345523398E-3</c:v>
                </c:pt>
                <c:pt idx="2776">
                  <c:v>3.9739006224260636E-3</c:v>
                </c:pt>
                <c:pt idx="2777">
                  <c:v>3.9954279638349192E-3</c:v>
                </c:pt>
                <c:pt idx="2778">
                  <c:v>3.9540367417298383E-3</c:v>
                </c:pt>
                <c:pt idx="2779">
                  <c:v>3.9873435082019137E-3</c:v>
                </c:pt>
                <c:pt idx="2780">
                  <c:v>3.983066843098633E-3</c:v>
                </c:pt>
                <c:pt idx="2781">
                  <c:v>3.9835159494396224E-3</c:v>
                </c:pt>
                <c:pt idx="2782">
                  <c:v>3.9756813721107814E-3</c:v>
                </c:pt>
                <c:pt idx="2783">
                  <c:v>3.9829381724867377E-3</c:v>
                </c:pt>
                <c:pt idx="2784">
                  <c:v>3.987655846896988E-3</c:v>
                </c:pt>
                <c:pt idx="2785">
                  <c:v>3.9695883330819878E-3</c:v>
                </c:pt>
                <c:pt idx="2786">
                  <c:v>3.9774123077704164E-3</c:v>
                </c:pt>
                <c:pt idx="2787">
                  <c:v>3.9693516345868183E-3</c:v>
                </c:pt>
                <c:pt idx="2788">
                  <c:v>3.9648056107092705E-3</c:v>
                </c:pt>
                <c:pt idx="2789">
                  <c:v>3.9456251756853772E-3</c:v>
                </c:pt>
                <c:pt idx="2790">
                  <c:v>3.9626349805292572E-3</c:v>
                </c:pt>
                <c:pt idx="2791">
                  <c:v>3.9623396410071472E-3</c:v>
                </c:pt>
                <c:pt idx="2792">
                  <c:v>3.9548467613076147E-3</c:v>
                </c:pt>
                <c:pt idx="2793">
                  <c:v>3.9782888161265821E-3</c:v>
                </c:pt>
                <c:pt idx="2794">
                  <c:v>3.9721109688024853E-3</c:v>
                </c:pt>
                <c:pt idx="2795">
                  <c:v>3.9771837500252212E-3</c:v>
                </c:pt>
                <c:pt idx="2796">
                  <c:v>3.9593311314121598E-3</c:v>
                </c:pt>
                <c:pt idx="2797">
                  <c:v>3.9583162548732171E-3</c:v>
                </c:pt>
                <c:pt idx="2798">
                  <c:v>3.9846509836928791E-3</c:v>
                </c:pt>
                <c:pt idx="2799">
                  <c:v>3.9713837499576006E-3</c:v>
                </c:pt>
                <c:pt idx="2800">
                  <c:v>3.9796262085683631E-3</c:v>
                </c:pt>
                <c:pt idx="2801">
                  <c:v>3.967186774291389E-3</c:v>
                </c:pt>
                <c:pt idx="2802">
                  <c:v>3.9683918881421891E-3</c:v>
                </c:pt>
                <c:pt idx="2803">
                  <c:v>3.9808064636418557E-3</c:v>
                </c:pt>
                <c:pt idx="2804">
                  <c:v>3.9603984941856416E-3</c:v>
                </c:pt>
                <c:pt idx="2805">
                  <c:v>3.9550548034953826E-3</c:v>
                </c:pt>
                <c:pt idx="2806">
                  <c:v>3.9387160839952293E-3</c:v>
                </c:pt>
                <c:pt idx="2807">
                  <c:v>3.9632116306054276E-3</c:v>
                </c:pt>
                <c:pt idx="2808">
                  <c:v>3.9529834198600948E-3</c:v>
                </c:pt>
                <c:pt idx="2809">
                  <c:v>3.9324113109232015E-3</c:v>
                </c:pt>
                <c:pt idx="2810">
                  <c:v>3.9542796548350983E-3</c:v>
                </c:pt>
                <c:pt idx="2811">
                  <c:v>3.957815674080177E-3</c:v>
                </c:pt>
                <c:pt idx="2812">
                  <c:v>3.9564224262752887E-3</c:v>
                </c:pt>
                <c:pt idx="2813">
                  <c:v>3.9531192194554093E-3</c:v>
                </c:pt>
                <c:pt idx="2814">
                  <c:v>3.960101217402482E-3</c:v>
                </c:pt>
                <c:pt idx="2815">
                  <c:v>3.9707969205347009E-3</c:v>
                </c:pt>
                <c:pt idx="2816">
                  <c:v>3.9406210589469828E-3</c:v>
                </c:pt>
                <c:pt idx="2817">
                  <c:v>3.9631598699182624E-3</c:v>
                </c:pt>
                <c:pt idx="2818">
                  <c:v>3.9481893462490515E-3</c:v>
                </c:pt>
                <c:pt idx="2819">
                  <c:v>3.9322163951258163E-3</c:v>
                </c:pt>
                <c:pt idx="2820">
                  <c:v>3.9329739262316732E-3</c:v>
                </c:pt>
                <c:pt idx="2821">
                  <c:v>3.9444277186222359E-3</c:v>
                </c:pt>
                <c:pt idx="2822">
                  <c:v>3.9468745847537848E-3</c:v>
                </c:pt>
                <c:pt idx="2823">
                  <c:v>3.9595109501128784E-3</c:v>
                </c:pt>
                <c:pt idx="2824">
                  <c:v>3.9396705271005144E-3</c:v>
                </c:pt>
                <c:pt idx="2825">
                  <c:v>3.9389124705289805E-3</c:v>
                </c:pt>
                <c:pt idx="2826">
                  <c:v>3.9618899577817356E-3</c:v>
                </c:pt>
                <c:pt idx="2827">
                  <c:v>3.9393403422647074E-3</c:v>
                </c:pt>
                <c:pt idx="2828">
                  <c:v>3.9380350927985426E-3</c:v>
                </c:pt>
                <c:pt idx="2829">
                  <c:v>3.9139610374403474E-3</c:v>
                </c:pt>
                <c:pt idx="2830">
                  <c:v>3.9213572158802558E-3</c:v>
                </c:pt>
                <c:pt idx="2831">
                  <c:v>3.9253014506585781E-3</c:v>
                </c:pt>
                <c:pt idx="2832">
                  <c:v>3.9081849238252623E-3</c:v>
                </c:pt>
                <c:pt idx="2833">
                  <c:v>3.9437170243036782E-3</c:v>
                </c:pt>
                <c:pt idx="2834">
                  <c:v>3.9347025147288307E-3</c:v>
                </c:pt>
                <c:pt idx="2835">
                  <c:v>3.9184471761082446E-3</c:v>
                </c:pt>
                <c:pt idx="2836">
                  <c:v>3.9390999104230396E-3</c:v>
                </c:pt>
                <c:pt idx="2837">
                  <c:v>3.9300956525351281E-3</c:v>
                </c:pt>
                <c:pt idx="2838">
                  <c:v>3.948534959636125E-3</c:v>
                </c:pt>
                <c:pt idx="2839">
                  <c:v>3.9320509420930497E-3</c:v>
                </c:pt>
                <c:pt idx="2840">
                  <c:v>3.9367785876609799E-3</c:v>
                </c:pt>
                <c:pt idx="2841">
                  <c:v>3.9222137874233062E-3</c:v>
                </c:pt>
                <c:pt idx="2842">
                  <c:v>3.9331194124402041E-3</c:v>
                </c:pt>
                <c:pt idx="2843">
                  <c:v>3.9024780109855298E-3</c:v>
                </c:pt>
                <c:pt idx="2844">
                  <c:v>3.9158074752870748E-3</c:v>
                </c:pt>
                <c:pt idx="2845">
                  <c:v>3.9306422881624382E-3</c:v>
                </c:pt>
                <c:pt idx="2846">
                  <c:v>3.9066961529291566E-3</c:v>
                </c:pt>
                <c:pt idx="2847">
                  <c:v>3.8990398079618085E-3</c:v>
                </c:pt>
                <c:pt idx="2848">
                  <c:v>3.88937655073931E-3</c:v>
                </c:pt>
                <c:pt idx="2849">
                  <c:v>3.8843264729228402E-3</c:v>
                </c:pt>
                <c:pt idx="2850">
                  <c:v>3.9177621788153297E-3</c:v>
                </c:pt>
                <c:pt idx="2851">
                  <c:v>3.8938606413061014E-3</c:v>
                </c:pt>
                <c:pt idx="2852">
                  <c:v>3.8978402307824887E-3</c:v>
                </c:pt>
                <c:pt idx="2853">
                  <c:v>3.892003632077761E-3</c:v>
                </c:pt>
                <c:pt idx="2854">
                  <c:v>3.8909620343931658E-3</c:v>
                </c:pt>
                <c:pt idx="2855">
                  <c:v>3.8822438385774927E-3</c:v>
                </c:pt>
                <c:pt idx="2856">
                  <c:v>3.8742854896306744E-3</c:v>
                </c:pt>
                <c:pt idx="2857">
                  <c:v>3.8564510810406797E-3</c:v>
                </c:pt>
                <c:pt idx="2858">
                  <c:v>3.8688267906130626E-3</c:v>
                </c:pt>
                <c:pt idx="2859">
                  <c:v>3.8765875152962023E-3</c:v>
                </c:pt>
                <c:pt idx="2860">
                  <c:v>3.8796757806737591E-3</c:v>
                </c:pt>
                <c:pt idx="2861">
                  <c:v>3.8821662814772654E-3</c:v>
                </c:pt>
                <c:pt idx="2862">
                  <c:v>3.8816016842862957E-3</c:v>
                </c:pt>
                <c:pt idx="2863">
                  <c:v>3.8695810504205731E-3</c:v>
                </c:pt>
                <c:pt idx="2864">
                  <c:v>3.8585167388541443E-3</c:v>
                </c:pt>
                <c:pt idx="2865">
                  <c:v>3.8515349293121045E-3</c:v>
                </c:pt>
                <c:pt idx="2866">
                  <c:v>3.8532038706022066E-3</c:v>
                </c:pt>
                <c:pt idx="2867">
                  <c:v>3.8614586432490733E-3</c:v>
                </c:pt>
                <c:pt idx="2868">
                  <c:v>3.8708178742762542E-3</c:v>
                </c:pt>
                <c:pt idx="2869">
                  <c:v>3.8524435898377187E-3</c:v>
                </c:pt>
                <c:pt idx="2870">
                  <c:v>3.8607386252977375E-3</c:v>
                </c:pt>
                <c:pt idx="2871">
                  <c:v>3.8679124386380155E-3</c:v>
                </c:pt>
                <c:pt idx="2872">
                  <c:v>3.8435015412850658E-3</c:v>
                </c:pt>
                <c:pt idx="2873">
                  <c:v>3.8374485468195803E-3</c:v>
                </c:pt>
                <c:pt idx="2874">
                  <c:v>3.8341411947051458E-3</c:v>
                </c:pt>
                <c:pt idx="2875">
                  <c:v>3.853913738987776E-3</c:v>
                </c:pt>
                <c:pt idx="2876">
                  <c:v>3.8475273458517473E-3</c:v>
                </c:pt>
                <c:pt idx="2877">
                  <c:v>3.8523066458451515E-3</c:v>
                </c:pt>
                <c:pt idx="2878">
                  <c:v>3.843357951285827E-3</c:v>
                </c:pt>
                <c:pt idx="2879">
                  <c:v>3.8324738926206249E-3</c:v>
                </c:pt>
                <c:pt idx="2880">
                  <c:v>3.819412156331406E-3</c:v>
                </c:pt>
                <c:pt idx="2881">
                  <c:v>3.8401409270703091E-3</c:v>
                </c:pt>
                <c:pt idx="2882">
                  <c:v>3.8504103906430911E-3</c:v>
                </c:pt>
                <c:pt idx="2883">
                  <c:v>3.8449943206633557E-3</c:v>
                </c:pt>
                <c:pt idx="2884">
                  <c:v>3.8201255625590919E-3</c:v>
                </c:pt>
                <c:pt idx="2885">
                  <c:v>3.823427556816604E-3</c:v>
                </c:pt>
                <c:pt idx="2886">
                  <c:v>3.8253906303165933E-3</c:v>
                </c:pt>
                <c:pt idx="2887">
                  <c:v>3.8302617748725656E-3</c:v>
                </c:pt>
                <c:pt idx="2888">
                  <c:v>3.8248213561973411E-3</c:v>
                </c:pt>
                <c:pt idx="2889">
                  <c:v>3.848130024060337E-3</c:v>
                </c:pt>
                <c:pt idx="2890">
                  <c:v>3.8214424346067525E-3</c:v>
                </c:pt>
                <c:pt idx="2891">
                  <c:v>3.8425212360139768E-3</c:v>
                </c:pt>
                <c:pt idx="2892">
                  <c:v>3.8172545578414349E-3</c:v>
                </c:pt>
                <c:pt idx="2893">
                  <c:v>3.8140614909160193E-3</c:v>
                </c:pt>
                <c:pt idx="2894">
                  <c:v>3.8323936821868881E-3</c:v>
                </c:pt>
                <c:pt idx="2895">
                  <c:v>3.8370801365867333E-3</c:v>
                </c:pt>
                <c:pt idx="2896">
                  <c:v>3.8160046207797731E-3</c:v>
                </c:pt>
                <c:pt idx="2897">
                  <c:v>3.8279533475179387E-3</c:v>
                </c:pt>
                <c:pt idx="2898">
                  <c:v>3.8105714230864869E-3</c:v>
                </c:pt>
                <c:pt idx="2899">
                  <c:v>3.813229850268109E-3</c:v>
                </c:pt>
                <c:pt idx="2900">
                  <c:v>3.8236610450168222E-3</c:v>
                </c:pt>
                <c:pt idx="2901">
                  <c:v>3.8285254819793706E-3</c:v>
                </c:pt>
                <c:pt idx="2902">
                  <c:v>3.805159009180431E-3</c:v>
                </c:pt>
                <c:pt idx="2903">
                  <c:v>3.7903977542026106E-3</c:v>
                </c:pt>
                <c:pt idx="2904">
                  <c:v>3.7775504747309591E-3</c:v>
                </c:pt>
                <c:pt idx="2905">
                  <c:v>3.7852566581946892E-3</c:v>
                </c:pt>
                <c:pt idx="2906">
                  <c:v>3.7868197561665498E-3</c:v>
                </c:pt>
                <c:pt idx="2907">
                  <c:v>3.8099281497152005E-3</c:v>
                </c:pt>
                <c:pt idx="2908">
                  <c:v>3.8144567256025402E-3</c:v>
                </c:pt>
                <c:pt idx="2909">
                  <c:v>3.8163900756847269E-3</c:v>
                </c:pt>
                <c:pt idx="2910">
                  <c:v>3.7975825443035574E-3</c:v>
                </c:pt>
                <c:pt idx="2911">
                  <c:v>3.8032456781236824E-3</c:v>
                </c:pt>
                <c:pt idx="2912">
                  <c:v>3.8276265844876325E-3</c:v>
                </c:pt>
                <c:pt idx="2913">
                  <c:v>3.818511077316288E-3</c:v>
                </c:pt>
                <c:pt idx="2914">
                  <c:v>3.8063423039909369E-3</c:v>
                </c:pt>
                <c:pt idx="2915">
                  <c:v>3.8097490111441276E-3</c:v>
                </c:pt>
                <c:pt idx="2916">
                  <c:v>3.8280766373552607E-3</c:v>
                </c:pt>
                <c:pt idx="2917">
                  <c:v>3.8185329724104251E-3</c:v>
                </c:pt>
                <c:pt idx="2918">
                  <c:v>3.8201860787768511E-3</c:v>
                </c:pt>
                <c:pt idx="2919">
                  <c:v>3.7860133332341997E-3</c:v>
                </c:pt>
                <c:pt idx="2920">
                  <c:v>3.8041805825401319E-3</c:v>
                </c:pt>
                <c:pt idx="2921">
                  <c:v>3.8033340918998608E-3</c:v>
                </c:pt>
                <c:pt idx="2922">
                  <c:v>3.7990300930233912E-3</c:v>
                </c:pt>
                <c:pt idx="2923">
                  <c:v>3.7900316663645787E-3</c:v>
                </c:pt>
                <c:pt idx="2924">
                  <c:v>3.8076903564239462E-3</c:v>
                </c:pt>
                <c:pt idx="2925">
                  <c:v>3.7963630402502459E-3</c:v>
                </c:pt>
                <c:pt idx="2926">
                  <c:v>3.7829817230758899E-3</c:v>
                </c:pt>
                <c:pt idx="2927">
                  <c:v>3.7998061340937879E-3</c:v>
                </c:pt>
                <c:pt idx="2928">
                  <c:v>3.8179895441692348E-3</c:v>
                </c:pt>
                <c:pt idx="2929">
                  <c:v>3.804828227898373E-3</c:v>
                </c:pt>
                <c:pt idx="2930">
                  <c:v>3.7953698274828876E-3</c:v>
                </c:pt>
                <c:pt idx="2931">
                  <c:v>3.7953960711212386E-3</c:v>
                </c:pt>
                <c:pt idx="2932">
                  <c:v>3.8133367864460642E-3</c:v>
                </c:pt>
                <c:pt idx="2933">
                  <c:v>3.7943969191960767E-3</c:v>
                </c:pt>
                <c:pt idx="2934">
                  <c:v>3.7924685373891265E-3</c:v>
                </c:pt>
                <c:pt idx="2935">
                  <c:v>3.7952178102203474E-3</c:v>
                </c:pt>
                <c:pt idx="2936">
                  <c:v>3.8017598052514229E-3</c:v>
                </c:pt>
                <c:pt idx="2937">
                  <c:v>3.7888559262827378E-3</c:v>
                </c:pt>
                <c:pt idx="2938">
                  <c:v>3.7935646005947546E-3</c:v>
                </c:pt>
                <c:pt idx="2939">
                  <c:v>3.8036508969612024E-3</c:v>
                </c:pt>
                <c:pt idx="2940">
                  <c:v>3.8052010807798245E-3</c:v>
                </c:pt>
                <c:pt idx="2941">
                  <c:v>3.8165046201779616E-3</c:v>
                </c:pt>
                <c:pt idx="2942">
                  <c:v>3.8041918791587902E-3</c:v>
                </c:pt>
                <c:pt idx="2943">
                  <c:v>3.8108169333766636E-3</c:v>
                </c:pt>
                <c:pt idx="2944">
                  <c:v>3.7913345458915463E-3</c:v>
                </c:pt>
                <c:pt idx="2945">
                  <c:v>3.7846365786320707E-3</c:v>
                </c:pt>
                <c:pt idx="2946">
                  <c:v>3.782029570979467E-3</c:v>
                </c:pt>
                <c:pt idx="2947">
                  <c:v>3.8075036067794867E-3</c:v>
                </c:pt>
                <c:pt idx="2948">
                  <c:v>3.7868326333818829E-3</c:v>
                </c:pt>
                <c:pt idx="2949">
                  <c:v>3.7994744671903183E-3</c:v>
                </c:pt>
                <c:pt idx="2950">
                  <c:v>3.8127654534386031E-3</c:v>
                </c:pt>
                <c:pt idx="2951">
                  <c:v>3.8127202494567776E-3</c:v>
                </c:pt>
                <c:pt idx="2952">
                  <c:v>3.803463621509573E-3</c:v>
                </c:pt>
                <c:pt idx="2953">
                  <c:v>3.8015345043191434E-3</c:v>
                </c:pt>
                <c:pt idx="2954">
                  <c:v>3.7859046852725979E-3</c:v>
                </c:pt>
                <c:pt idx="2955">
                  <c:v>3.8011666166229761E-3</c:v>
                </c:pt>
                <c:pt idx="2956">
                  <c:v>3.7904512661282269E-3</c:v>
                </c:pt>
                <c:pt idx="2957">
                  <c:v>3.8068306989314988E-3</c:v>
                </c:pt>
                <c:pt idx="2958">
                  <c:v>3.7977220712117907E-3</c:v>
                </c:pt>
                <c:pt idx="2959">
                  <c:v>3.8000859111659846E-3</c:v>
                </c:pt>
                <c:pt idx="2960">
                  <c:v>3.7915162387229849E-3</c:v>
                </c:pt>
                <c:pt idx="2961">
                  <c:v>3.7864180363729213E-3</c:v>
                </c:pt>
                <c:pt idx="2962">
                  <c:v>3.7932772535540569E-3</c:v>
                </c:pt>
                <c:pt idx="2963">
                  <c:v>3.8027664981613771E-3</c:v>
                </c:pt>
                <c:pt idx="2964">
                  <c:v>3.7890282068561588E-3</c:v>
                </c:pt>
                <c:pt idx="2965">
                  <c:v>3.7923226605015674E-3</c:v>
                </c:pt>
                <c:pt idx="2966">
                  <c:v>3.7783682502629799E-3</c:v>
                </c:pt>
                <c:pt idx="2967">
                  <c:v>3.7828056830480402E-3</c:v>
                </c:pt>
                <c:pt idx="2968">
                  <c:v>3.7709186496304226E-3</c:v>
                </c:pt>
                <c:pt idx="2969">
                  <c:v>3.7735737163027815E-3</c:v>
                </c:pt>
                <c:pt idx="2970">
                  <c:v>3.7769393550416328E-3</c:v>
                </c:pt>
                <c:pt idx="2971">
                  <c:v>3.7850070628111698E-3</c:v>
                </c:pt>
                <c:pt idx="2972">
                  <c:v>3.7761922579924319E-3</c:v>
                </c:pt>
                <c:pt idx="2973">
                  <c:v>3.7568128642292762E-3</c:v>
                </c:pt>
                <c:pt idx="2974">
                  <c:v>3.7640562771901974E-3</c:v>
                </c:pt>
                <c:pt idx="2975">
                  <c:v>3.7497110193438019E-3</c:v>
                </c:pt>
                <c:pt idx="2976">
                  <c:v>3.7281145274918538E-3</c:v>
                </c:pt>
                <c:pt idx="2977">
                  <c:v>3.7226273150906676E-3</c:v>
                </c:pt>
                <c:pt idx="2978">
                  <c:v>3.7159547557266801E-3</c:v>
                </c:pt>
                <c:pt idx="2979">
                  <c:v>3.7456124955385839E-3</c:v>
                </c:pt>
                <c:pt idx="2980">
                  <c:v>3.7254769994716683E-3</c:v>
                </c:pt>
                <c:pt idx="2981">
                  <c:v>3.7375249852022565E-3</c:v>
                </c:pt>
                <c:pt idx="2982">
                  <c:v>3.7068909382368892E-3</c:v>
                </c:pt>
                <c:pt idx="2983">
                  <c:v>3.7165175445223173E-3</c:v>
                </c:pt>
                <c:pt idx="2984">
                  <c:v>3.7311831535827779E-3</c:v>
                </c:pt>
                <c:pt idx="2985">
                  <c:v>3.745573746488515E-3</c:v>
                </c:pt>
                <c:pt idx="2986">
                  <c:v>3.7225784156197524E-3</c:v>
                </c:pt>
                <c:pt idx="2987">
                  <c:v>3.7445397941308985E-3</c:v>
                </c:pt>
                <c:pt idx="2988">
                  <c:v>3.7400842998432582E-3</c:v>
                </c:pt>
                <c:pt idx="2989">
                  <c:v>3.7323755032359E-3</c:v>
                </c:pt>
                <c:pt idx="2990">
                  <c:v>3.7408574619190718E-3</c:v>
                </c:pt>
                <c:pt idx="2991">
                  <c:v>3.7210704085839821E-3</c:v>
                </c:pt>
                <c:pt idx="2992">
                  <c:v>3.7592311724851859E-3</c:v>
                </c:pt>
                <c:pt idx="2993">
                  <c:v>3.7541586198017599E-3</c:v>
                </c:pt>
                <c:pt idx="2994">
                  <c:v>3.7621580971773515E-3</c:v>
                </c:pt>
                <c:pt idx="2995">
                  <c:v>3.7282596910591E-3</c:v>
                </c:pt>
                <c:pt idx="2996">
                  <c:v>3.7463729426882057E-3</c:v>
                </c:pt>
                <c:pt idx="2997">
                  <c:v>3.7512210344256849E-3</c:v>
                </c:pt>
                <c:pt idx="2998">
                  <c:v>3.7674449734298402E-3</c:v>
                </c:pt>
                <c:pt idx="2999">
                  <c:v>3.7385870041154834E-3</c:v>
                </c:pt>
                <c:pt idx="3000">
                  <c:v>3.7676807812133764E-3</c:v>
                </c:pt>
                <c:pt idx="3001">
                  <c:v>3.759052319666925E-3</c:v>
                </c:pt>
                <c:pt idx="3002">
                  <c:v>3.7481406570011094E-3</c:v>
                </c:pt>
                <c:pt idx="3003">
                  <c:v>3.757664051372098E-3</c:v>
                </c:pt>
                <c:pt idx="3004">
                  <c:v>3.776200824954033E-3</c:v>
                </c:pt>
                <c:pt idx="3005">
                  <c:v>3.7603852536030966E-3</c:v>
                </c:pt>
                <c:pt idx="3006">
                  <c:v>3.7342234557023431E-3</c:v>
                </c:pt>
                <c:pt idx="3007">
                  <c:v>3.736941869825137E-3</c:v>
                </c:pt>
                <c:pt idx="3008">
                  <c:v>3.7313231096794157E-3</c:v>
                </c:pt>
                <c:pt idx="3009">
                  <c:v>3.7218646935173534E-3</c:v>
                </c:pt>
                <c:pt idx="3010">
                  <c:v>3.7237622192792881E-3</c:v>
                </c:pt>
                <c:pt idx="3011">
                  <c:v>3.6931747359277988E-3</c:v>
                </c:pt>
                <c:pt idx="3012">
                  <c:v>3.6981449779633895E-3</c:v>
                </c:pt>
                <c:pt idx="3013">
                  <c:v>3.6935597444012155E-3</c:v>
                </c:pt>
                <c:pt idx="3014">
                  <c:v>3.6854288000117549E-3</c:v>
                </c:pt>
                <c:pt idx="3015">
                  <c:v>3.6776485150795202E-3</c:v>
                </c:pt>
                <c:pt idx="3016">
                  <c:v>3.6826654939063918E-3</c:v>
                </c:pt>
                <c:pt idx="3017">
                  <c:v>3.6922610525524252E-3</c:v>
                </c:pt>
                <c:pt idx="3018">
                  <c:v>3.6948466958386262E-3</c:v>
                </c:pt>
                <c:pt idx="3019">
                  <c:v>3.6887230660488765E-3</c:v>
                </c:pt>
                <c:pt idx="3020">
                  <c:v>3.6504000598381785E-3</c:v>
                </c:pt>
                <c:pt idx="3021">
                  <c:v>3.682202442493602E-3</c:v>
                </c:pt>
                <c:pt idx="3022">
                  <c:v>3.6658283434863347E-3</c:v>
                </c:pt>
                <c:pt idx="3023">
                  <c:v>3.6718889568746406E-3</c:v>
                </c:pt>
                <c:pt idx="3024">
                  <c:v>3.6538043976043688E-3</c:v>
                </c:pt>
                <c:pt idx="3025">
                  <c:v>3.6559159580760443E-3</c:v>
                </c:pt>
                <c:pt idx="3026">
                  <c:v>3.6522028991045779E-3</c:v>
                </c:pt>
                <c:pt idx="3027">
                  <c:v>3.6813022078334479E-3</c:v>
                </c:pt>
                <c:pt idx="3028">
                  <c:v>3.664241246611636E-3</c:v>
                </c:pt>
                <c:pt idx="3029">
                  <c:v>3.6502668900690745E-3</c:v>
                </c:pt>
                <c:pt idx="3030">
                  <c:v>3.6485921195854457E-3</c:v>
                </c:pt>
                <c:pt idx="3031">
                  <c:v>3.647987082492977E-3</c:v>
                </c:pt>
                <c:pt idx="3032">
                  <c:v>3.64616185507696E-3</c:v>
                </c:pt>
                <c:pt idx="3033">
                  <c:v>3.6587694343188063E-3</c:v>
                </c:pt>
                <c:pt idx="3034">
                  <c:v>3.6746106532077952E-3</c:v>
                </c:pt>
                <c:pt idx="3035">
                  <c:v>3.685881511741491E-3</c:v>
                </c:pt>
                <c:pt idx="3036">
                  <c:v>3.6644020086424823E-3</c:v>
                </c:pt>
                <c:pt idx="3037">
                  <c:v>3.6659940825503013E-3</c:v>
                </c:pt>
                <c:pt idx="3038">
                  <c:v>3.6853217004830475E-3</c:v>
                </c:pt>
                <c:pt idx="3039">
                  <c:v>3.6995774698889358E-3</c:v>
                </c:pt>
                <c:pt idx="3040">
                  <c:v>3.6605624896115527E-3</c:v>
                </c:pt>
                <c:pt idx="3041">
                  <c:v>3.6770016916034512E-3</c:v>
                </c:pt>
                <c:pt idx="3042">
                  <c:v>3.671649768651199E-3</c:v>
                </c:pt>
                <c:pt idx="3043">
                  <c:v>3.6513857223453364E-3</c:v>
                </c:pt>
                <c:pt idx="3044">
                  <c:v>3.6659796650639204E-3</c:v>
                </c:pt>
                <c:pt idx="3045">
                  <c:v>3.6351011681104144E-3</c:v>
                </c:pt>
                <c:pt idx="3046">
                  <c:v>3.6455298170360571E-3</c:v>
                </c:pt>
                <c:pt idx="3047">
                  <c:v>3.6360690859533369E-3</c:v>
                </c:pt>
                <c:pt idx="3048">
                  <c:v>3.6316466232032248E-3</c:v>
                </c:pt>
                <c:pt idx="3049">
                  <c:v>3.6449247671920871E-3</c:v>
                </c:pt>
                <c:pt idx="3050">
                  <c:v>3.6492358895614885E-3</c:v>
                </c:pt>
                <c:pt idx="3051">
                  <c:v>3.6930522322489012E-3</c:v>
                </c:pt>
                <c:pt idx="3052">
                  <c:v>3.6392468662549693E-3</c:v>
                </c:pt>
                <c:pt idx="3053">
                  <c:v>3.6722619870719854E-3</c:v>
                </c:pt>
                <c:pt idx="3054">
                  <c:v>3.6469830346427933E-3</c:v>
                </c:pt>
                <c:pt idx="3055">
                  <c:v>3.6531027976438512E-3</c:v>
                </c:pt>
                <c:pt idx="3056">
                  <c:v>3.6402959854125619E-3</c:v>
                </c:pt>
                <c:pt idx="3057">
                  <c:v>3.6443313426482377E-3</c:v>
                </c:pt>
                <c:pt idx="3058">
                  <c:v>3.6319716080879696E-3</c:v>
                </c:pt>
                <c:pt idx="3059">
                  <c:v>3.6342130463708848E-3</c:v>
                </c:pt>
                <c:pt idx="3060">
                  <c:v>3.6629328602348645E-3</c:v>
                </c:pt>
                <c:pt idx="3061">
                  <c:v>3.626357008326322E-3</c:v>
                </c:pt>
                <c:pt idx="3062">
                  <c:v>3.6441818737424679E-3</c:v>
                </c:pt>
                <c:pt idx="3063">
                  <c:v>3.6188289848413566E-3</c:v>
                </c:pt>
                <c:pt idx="3064">
                  <c:v>3.629360440567764E-3</c:v>
                </c:pt>
                <c:pt idx="3065">
                  <c:v>3.6343228410756884E-3</c:v>
                </c:pt>
                <c:pt idx="3066">
                  <c:v>3.6468715554084309E-3</c:v>
                </c:pt>
                <c:pt idx="3067">
                  <c:v>3.5908175885554505E-3</c:v>
                </c:pt>
                <c:pt idx="3068">
                  <c:v>3.6107948600004446E-3</c:v>
                </c:pt>
                <c:pt idx="3069">
                  <c:v>3.6071278753398149E-3</c:v>
                </c:pt>
                <c:pt idx="3070">
                  <c:v>3.605066831489583E-3</c:v>
                </c:pt>
                <c:pt idx="3071">
                  <c:v>3.5921631980751047E-3</c:v>
                </c:pt>
                <c:pt idx="3072">
                  <c:v>3.5725729341230424E-3</c:v>
                </c:pt>
                <c:pt idx="3073">
                  <c:v>3.6145909348259011E-3</c:v>
                </c:pt>
                <c:pt idx="3074">
                  <c:v>3.5811089997946259E-3</c:v>
                </c:pt>
                <c:pt idx="3075">
                  <c:v>3.6062081220182909E-3</c:v>
                </c:pt>
                <c:pt idx="3076">
                  <c:v>3.5899926095482623E-3</c:v>
                </c:pt>
                <c:pt idx="3077">
                  <c:v>3.5880357230653639E-3</c:v>
                </c:pt>
                <c:pt idx="3078">
                  <c:v>3.5789535748596705E-3</c:v>
                </c:pt>
                <c:pt idx="3079">
                  <c:v>3.5643985466944578E-3</c:v>
                </c:pt>
                <c:pt idx="3080">
                  <c:v>3.5823592158040988E-3</c:v>
                </c:pt>
                <c:pt idx="3081">
                  <c:v>3.5659480018295675E-3</c:v>
                </c:pt>
                <c:pt idx="3082">
                  <c:v>3.5941434064022419E-3</c:v>
                </c:pt>
                <c:pt idx="3083">
                  <c:v>3.5955997417104263E-3</c:v>
                </c:pt>
                <c:pt idx="3084">
                  <c:v>3.5768164444775347E-3</c:v>
                </c:pt>
                <c:pt idx="3085">
                  <c:v>3.5541391925774644E-3</c:v>
                </c:pt>
                <c:pt idx="3086">
                  <c:v>3.555488318057277E-3</c:v>
                </c:pt>
                <c:pt idx="3087">
                  <c:v>3.5685354896305131E-3</c:v>
                </c:pt>
                <c:pt idx="3088">
                  <c:v>3.5640416348542234E-3</c:v>
                </c:pt>
                <c:pt idx="3089">
                  <c:v>3.53208083803287E-3</c:v>
                </c:pt>
                <c:pt idx="3090">
                  <c:v>3.5387241699847728E-3</c:v>
                </c:pt>
                <c:pt idx="3091">
                  <c:v>3.5315341847153869E-3</c:v>
                </c:pt>
                <c:pt idx="3092">
                  <c:v>3.546443607901505E-3</c:v>
                </c:pt>
                <c:pt idx="3093">
                  <c:v>3.5435352279018194E-3</c:v>
                </c:pt>
                <c:pt idx="3094">
                  <c:v>3.5625551083895129E-3</c:v>
                </c:pt>
                <c:pt idx="3095">
                  <c:v>3.5331554140587379E-3</c:v>
                </c:pt>
                <c:pt idx="3096">
                  <c:v>3.5258309775274615E-3</c:v>
                </c:pt>
                <c:pt idx="3097">
                  <c:v>3.5507448785765216E-3</c:v>
                </c:pt>
                <c:pt idx="3098">
                  <c:v>3.5384076197711362E-3</c:v>
                </c:pt>
                <c:pt idx="3099">
                  <c:v>3.5173722490286197E-3</c:v>
                </c:pt>
                <c:pt idx="3100">
                  <c:v>3.5240962723904448E-3</c:v>
                </c:pt>
                <c:pt idx="3101">
                  <c:v>3.5597263342246957E-3</c:v>
                </c:pt>
                <c:pt idx="3102">
                  <c:v>3.5335052951725606E-3</c:v>
                </c:pt>
                <c:pt idx="3103">
                  <c:v>3.5542346129788208E-3</c:v>
                </c:pt>
                <c:pt idx="3104">
                  <c:v>3.5347387983146522E-3</c:v>
                </c:pt>
                <c:pt idx="3105">
                  <c:v>3.5414703845701168E-3</c:v>
                </c:pt>
                <c:pt idx="3106">
                  <c:v>3.5118390867113895E-3</c:v>
                </c:pt>
                <c:pt idx="3107">
                  <c:v>3.5069932176311483E-3</c:v>
                </c:pt>
                <c:pt idx="3108">
                  <c:v>3.5021714705370005E-3</c:v>
                </c:pt>
                <c:pt idx="3109">
                  <c:v>3.4766234776659522E-3</c:v>
                </c:pt>
                <c:pt idx="3110">
                  <c:v>3.5019847343966868E-3</c:v>
                </c:pt>
                <c:pt idx="3111">
                  <c:v>3.4783240771675871E-3</c:v>
                </c:pt>
                <c:pt idx="3112">
                  <c:v>3.4779291033998128E-3</c:v>
                </c:pt>
                <c:pt idx="3113">
                  <c:v>3.4710836926794292E-3</c:v>
                </c:pt>
                <c:pt idx="3114">
                  <c:v>3.4693940156948948E-3</c:v>
                </c:pt>
                <c:pt idx="3115">
                  <c:v>3.4622694805419873E-3</c:v>
                </c:pt>
                <c:pt idx="3116">
                  <c:v>3.4653646233864539E-3</c:v>
                </c:pt>
                <c:pt idx="3117">
                  <c:v>3.4413436110947372E-3</c:v>
                </c:pt>
                <c:pt idx="3118">
                  <c:v>3.4611873824015042E-3</c:v>
                </c:pt>
                <c:pt idx="3119">
                  <c:v>3.464267891864548E-3</c:v>
                </c:pt>
                <c:pt idx="3120">
                  <c:v>3.489762086498106E-3</c:v>
                </c:pt>
                <c:pt idx="3121">
                  <c:v>3.4637073864443872E-3</c:v>
                </c:pt>
                <c:pt idx="3122">
                  <c:v>3.4521279794889163E-3</c:v>
                </c:pt>
                <c:pt idx="3123">
                  <c:v>3.4892787639345269E-3</c:v>
                </c:pt>
                <c:pt idx="3124">
                  <c:v>3.504606601188042E-3</c:v>
                </c:pt>
                <c:pt idx="3125">
                  <c:v>3.4962786554296387E-3</c:v>
                </c:pt>
                <c:pt idx="3126">
                  <c:v>3.4847650359707979E-3</c:v>
                </c:pt>
                <c:pt idx="3127">
                  <c:v>3.4698707089974965E-3</c:v>
                </c:pt>
                <c:pt idx="3128">
                  <c:v>3.449630825587126E-3</c:v>
                </c:pt>
                <c:pt idx="3129">
                  <c:v>3.4817339779087833E-3</c:v>
                </c:pt>
                <c:pt idx="3130">
                  <c:v>3.4431216540075985E-3</c:v>
                </c:pt>
                <c:pt idx="3131">
                  <c:v>3.4736993263919909E-3</c:v>
                </c:pt>
                <c:pt idx="3132">
                  <c:v>3.4288848346263525E-3</c:v>
                </c:pt>
                <c:pt idx="3133">
                  <c:v>3.4984171492981457E-3</c:v>
                </c:pt>
                <c:pt idx="3134">
                  <c:v>3.4815560710973227E-3</c:v>
                </c:pt>
                <c:pt idx="3135">
                  <c:v>3.4693864914691441E-3</c:v>
                </c:pt>
                <c:pt idx="3136">
                  <c:v>3.4724803978877033E-3</c:v>
                </c:pt>
                <c:pt idx="3137">
                  <c:v>3.4471182938163392E-3</c:v>
                </c:pt>
                <c:pt idx="3138">
                  <c:v>3.4335850447056032E-3</c:v>
                </c:pt>
                <c:pt idx="3139">
                  <c:v>3.4177124217767887E-3</c:v>
                </c:pt>
                <c:pt idx="3140">
                  <c:v>3.4207743435253628E-3</c:v>
                </c:pt>
                <c:pt idx="3141">
                  <c:v>3.3931562278512418E-3</c:v>
                </c:pt>
                <c:pt idx="3142">
                  <c:v>3.4061536896534505E-3</c:v>
                </c:pt>
                <c:pt idx="3143">
                  <c:v>3.3988658457380391E-3</c:v>
                </c:pt>
                <c:pt idx="3144">
                  <c:v>3.3808846743598516E-3</c:v>
                </c:pt>
                <c:pt idx="3145">
                  <c:v>3.3911825636285717E-3</c:v>
                </c:pt>
                <c:pt idx="3146">
                  <c:v>3.3748853002760698E-3</c:v>
                </c:pt>
                <c:pt idx="3147">
                  <c:v>3.3601209819631777E-3</c:v>
                </c:pt>
                <c:pt idx="3148">
                  <c:v>3.3442967403029393E-3</c:v>
                </c:pt>
                <c:pt idx="3149">
                  <c:v>3.3502754486055869E-3</c:v>
                </c:pt>
                <c:pt idx="3150">
                  <c:v>3.359276514735895E-3</c:v>
                </c:pt>
                <c:pt idx="3151">
                  <c:v>3.3674500431133017E-3</c:v>
                </c:pt>
                <c:pt idx="3152">
                  <c:v>3.3555190635262957E-3</c:v>
                </c:pt>
                <c:pt idx="3153">
                  <c:v>3.3443449911818197E-3</c:v>
                </c:pt>
                <c:pt idx="3154">
                  <c:v>3.3426052744754274E-3</c:v>
                </c:pt>
                <c:pt idx="3155">
                  <c:v>3.3451753410658359E-3</c:v>
                </c:pt>
                <c:pt idx="3156">
                  <c:v>3.3072657356812817E-3</c:v>
                </c:pt>
                <c:pt idx="3157">
                  <c:v>3.3085243941763614E-3</c:v>
                </c:pt>
                <c:pt idx="3158">
                  <c:v>3.2913994993184151E-3</c:v>
                </c:pt>
                <c:pt idx="3159">
                  <c:v>3.30246135623083E-3</c:v>
                </c:pt>
                <c:pt idx="3160">
                  <c:v>3.3050510382275937E-3</c:v>
                </c:pt>
                <c:pt idx="3161">
                  <c:v>3.3007424173884543E-3</c:v>
                </c:pt>
                <c:pt idx="3162">
                  <c:v>3.2816570770080001E-3</c:v>
                </c:pt>
                <c:pt idx="3163">
                  <c:v>3.2964545561190817E-3</c:v>
                </c:pt>
                <c:pt idx="3164">
                  <c:v>3.2753912939929171E-3</c:v>
                </c:pt>
                <c:pt idx="3165">
                  <c:v>3.291315573039166E-3</c:v>
                </c:pt>
                <c:pt idx="3166">
                  <c:v>3.3082000930388972E-3</c:v>
                </c:pt>
                <c:pt idx="3167">
                  <c:v>3.2889656167379077E-3</c:v>
                </c:pt>
                <c:pt idx="3168">
                  <c:v>3.3567640119278493E-3</c:v>
                </c:pt>
                <c:pt idx="3169">
                  <c:v>3.3260034723442407E-3</c:v>
                </c:pt>
                <c:pt idx="3170">
                  <c:v>3.3195537427578264E-3</c:v>
                </c:pt>
                <c:pt idx="3171">
                  <c:v>3.36990738278996E-3</c:v>
                </c:pt>
                <c:pt idx="3172">
                  <c:v>3.3895106136610956E-3</c:v>
                </c:pt>
                <c:pt idx="3173">
                  <c:v>3.3676337226052166E-3</c:v>
                </c:pt>
                <c:pt idx="3174">
                  <c:v>3.3686996605332758E-3</c:v>
                </c:pt>
                <c:pt idx="3175">
                  <c:v>3.3311247119295743E-3</c:v>
                </c:pt>
                <c:pt idx="3176">
                  <c:v>3.3697555729534957E-3</c:v>
                </c:pt>
                <c:pt idx="3177">
                  <c:v>3.3270774471868222E-3</c:v>
                </c:pt>
                <c:pt idx="3178">
                  <c:v>3.3518108764611174E-3</c:v>
                </c:pt>
                <c:pt idx="3179">
                  <c:v>3.3306483791988098E-3</c:v>
                </c:pt>
                <c:pt idx="3180">
                  <c:v>3.3367246949822962E-3</c:v>
                </c:pt>
                <c:pt idx="3181">
                  <c:v>3.3308477306833425E-3</c:v>
                </c:pt>
                <c:pt idx="3182">
                  <c:v>3.3152853022405627E-3</c:v>
                </c:pt>
                <c:pt idx="3183">
                  <c:v>3.3117060937919033E-3</c:v>
                </c:pt>
                <c:pt idx="3184">
                  <c:v>3.3563654838584742E-3</c:v>
                </c:pt>
                <c:pt idx="3185">
                  <c:v>3.3447323144306651E-3</c:v>
                </c:pt>
                <c:pt idx="3186">
                  <c:v>3.359420052294294E-3</c:v>
                </c:pt>
                <c:pt idx="3187">
                  <c:v>3.327463984829835E-3</c:v>
                </c:pt>
                <c:pt idx="3188">
                  <c:v>3.3392158188225952E-3</c:v>
                </c:pt>
                <c:pt idx="3189">
                  <c:v>3.3311522194826517E-3</c:v>
                </c:pt>
                <c:pt idx="3190">
                  <c:v>3.325040287823914E-3</c:v>
                </c:pt>
                <c:pt idx="3191">
                  <c:v>3.3227895285881251E-3</c:v>
                </c:pt>
                <c:pt idx="3192">
                  <c:v>3.2867647912278924E-3</c:v>
                </c:pt>
                <c:pt idx="3193">
                  <c:v>3.2763890756070772E-3</c:v>
                </c:pt>
                <c:pt idx="3194">
                  <c:v>3.261902101105804E-3</c:v>
                </c:pt>
                <c:pt idx="3195">
                  <c:v>3.2484549576377122E-3</c:v>
                </c:pt>
                <c:pt idx="3196">
                  <c:v>3.2494340695605299E-3</c:v>
                </c:pt>
                <c:pt idx="3197">
                  <c:v>3.2613109372831412E-3</c:v>
                </c:pt>
                <c:pt idx="3198">
                  <c:v>3.2608676955113171E-3</c:v>
                </c:pt>
                <c:pt idx="3199">
                  <c:v>3.2249223223596501E-3</c:v>
                </c:pt>
                <c:pt idx="3200">
                  <c:v>3.24541609468736E-3</c:v>
                </c:pt>
                <c:pt idx="3201">
                  <c:v>3.2331511546595465E-3</c:v>
                </c:pt>
                <c:pt idx="3202">
                  <c:v>3.2072359877156117E-3</c:v>
                </c:pt>
                <c:pt idx="3203">
                  <c:v>3.1872915919931907E-3</c:v>
                </c:pt>
                <c:pt idx="3204">
                  <c:v>3.1736099503630408E-3</c:v>
                </c:pt>
                <c:pt idx="3205">
                  <c:v>3.167014310129718E-3</c:v>
                </c:pt>
                <c:pt idx="3206">
                  <c:v>3.1796585254272179E-3</c:v>
                </c:pt>
                <c:pt idx="3207">
                  <c:v>3.2362001136083006E-3</c:v>
                </c:pt>
                <c:pt idx="3208">
                  <c:v>3.2103320135342724E-3</c:v>
                </c:pt>
                <c:pt idx="3209">
                  <c:v>3.2225570490953767E-3</c:v>
                </c:pt>
                <c:pt idx="3210">
                  <c:v>3.262521195344112E-3</c:v>
                </c:pt>
                <c:pt idx="3211">
                  <c:v>3.252101208085556E-3</c:v>
                </c:pt>
                <c:pt idx="3212">
                  <c:v>3.2202742751257672E-3</c:v>
                </c:pt>
                <c:pt idx="3213">
                  <c:v>3.1925209567656527E-3</c:v>
                </c:pt>
                <c:pt idx="3214">
                  <c:v>3.18918887235149E-3</c:v>
                </c:pt>
                <c:pt idx="3215">
                  <c:v>3.1781060510126212E-3</c:v>
                </c:pt>
                <c:pt idx="3216">
                  <c:v>3.1321468219071336E-3</c:v>
                </c:pt>
                <c:pt idx="3217">
                  <c:v>3.1210889156457044E-3</c:v>
                </c:pt>
                <c:pt idx="3218">
                  <c:v>3.1238063818833884E-3</c:v>
                </c:pt>
                <c:pt idx="3219">
                  <c:v>3.1195679728086962E-3</c:v>
                </c:pt>
                <c:pt idx="3220">
                  <c:v>3.1379762184212917E-3</c:v>
                </c:pt>
                <c:pt idx="3221">
                  <c:v>3.1647946189880009E-3</c:v>
                </c:pt>
                <c:pt idx="3222">
                  <c:v>3.1240563820202675E-3</c:v>
                </c:pt>
                <c:pt idx="3223">
                  <c:v>3.1174754848027589E-3</c:v>
                </c:pt>
                <c:pt idx="3224">
                  <c:v>3.0999913736371137E-3</c:v>
                </c:pt>
                <c:pt idx="3225">
                  <c:v>3.0783996752896049E-3</c:v>
                </c:pt>
                <c:pt idx="3226">
                  <c:v>3.1076835671586906E-3</c:v>
                </c:pt>
                <c:pt idx="3227">
                  <c:v>3.0875281873575886E-3</c:v>
                </c:pt>
                <c:pt idx="3228">
                  <c:v>3.0642169204103142E-3</c:v>
                </c:pt>
                <c:pt idx="3229">
                  <c:v>3.0563794548561234E-3</c:v>
                </c:pt>
                <c:pt idx="3230">
                  <c:v>3.0331682909852608E-3</c:v>
                </c:pt>
                <c:pt idx="3231">
                  <c:v>3.0330591619935352E-3</c:v>
                </c:pt>
                <c:pt idx="3232">
                  <c:v>3.0299086726793927E-3</c:v>
                </c:pt>
                <c:pt idx="3233">
                  <c:v>3.0159328855754656E-3</c:v>
                </c:pt>
                <c:pt idx="3234">
                  <c:v>2.998497355705414E-3</c:v>
                </c:pt>
                <c:pt idx="3235">
                  <c:v>3.0042900403366175E-3</c:v>
                </c:pt>
                <c:pt idx="3236">
                  <c:v>3.030153231159021E-3</c:v>
                </c:pt>
                <c:pt idx="3237">
                  <c:v>2.9945870843725393E-3</c:v>
                </c:pt>
                <c:pt idx="3238">
                  <c:v>3.0026429574621359E-3</c:v>
                </c:pt>
                <c:pt idx="3239">
                  <c:v>2.9981695549409024E-3</c:v>
                </c:pt>
                <c:pt idx="3240">
                  <c:v>2.9811676609620072E-3</c:v>
                </c:pt>
                <c:pt idx="3241">
                  <c:v>2.9776923212160877E-3</c:v>
                </c:pt>
                <c:pt idx="3242">
                  <c:v>2.9635744775377182E-3</c:v>
                </c:pt>
                <c:pt idx="3243">
                  <c:v>2.9672908110874464E-3</c:v>
                </c:pt>
                <c:pt idx="3244">
                  <c:v>2.9742848699828364E-3</c:v>
                </c:pt>
                <c:pt idx="3245">
                  <c:v>2.9607486512137765E-3</c:v>
                </c:pt>
                <c:pt idx="3246">
                  <c:v>2.9454955937957238E-3</c:v>
                </c:pt>
                <c:pt idx="3247">
                  <c:v>2.9317578200373992E-3</c:v>
                </c:pt>
                <c:pt idx="3248">
                  <c:v>2.9158713973083459E-3</c:v>
                </c:pt>
                <c:pt idx="3249">
                  <c:v>2.927666231417876E-3</c:v>
                </c:pt>
                <c:pt idx="3250">
                  <c:v>2.91594775521015E-3</c:v>
                </c:pt>
                <c:pt idx="3251">
                  <c:v>2.9274110251737554E-3</c:v>
                </c:pt>
                <c:pt idx="3252">
                  <c:v>2.9148654608821627E-3</c:v>
                </c:pt>
                <c:pt idx="3253">
                  <c:v>2.9182810822971864E-3</c:v>
                </c:pt>
                <c:pt idx="3254">
                  <c:v>2.9077657798446625E-3</c:v>
                </c:pt>
                <c:pt idx="3255">
                  <c:v>2.9053523001587181E-3</c:v>
                </c:pt>
                <c:pt idx="3256">
                  <c:v>2.8997015605597234E-3</c:v>
                </c:pt>
                <c:pt idx="3257">
                  <c:v>2.9360818019032154E-3</c:v>
                </c:pt>
                <c:pt idx="3258">
                  <c:v>2.9138972255451142E-3</c:v>
                </c:pt>
                <c:pt idx="3259">
                  <c:v>2.9092375952682521E-3</c:v>
                </c:pt>
                <c:pt idx="3260">
                  <c:v>2.9305063759143828E-3</c:v>
                </c:pt>
                <c:pt idx="3261">
                  <c:v>2.8913798032455629E-3</c:v>
                </c:pt>
                <c:pt idx="3262">
                  <c:v>2.886068984929155E-3</c:v>
                </c:pt>
                <c:pt idx="3263">
                  <c:v>2.8770983733067824E-3</c:v>
                </c:pt>
                <c:pt idx="3264">
                  <c:v>2.9154573119669078E-3</c:v>
                </c:pt>
                <c:pt idx="3265">
                  <c:v>2.9143720952779155E-3</c:v>
                </c:pt>
                <c:pt idx="3266">
                  <c:v>2.9130144136815346E-3</c:v>
                </c:pt>
                <c:pt idx="3267">
                  <c:v>2.905916150067283E-3</c:v>
                </c:pt>
                <c:pt idx="3268">
                  <c:v>2.9157381940093275E-3</c:v>
                </c:pt>
                <c:pt idx="3269">
                  <c:v>2.8879179382936431E-3</c:v>
                </c:pt>
                <c:pt idx="3270">
                  <c:v>2.8939095987675851E-3</c:v>
                </c:pt>
                <c:pt idx="3271">
                  <c:v>2.9455679891421992E-3</c:v>
                </c:pt>
                <c:pt idx="3272">
                  <c:v>2.9020256052985131E-3</c:v>
                </c:pt>
                <c:pt idx="3273">
                  <c:v>2.8861215183155807E-3</c:v>
                </c:pt>
                <c:pt idx="3274">
                  <c:v>2.8658679512699797E-3</c:v>
                </c:pt>
                <c:pt idx="3275">
                  <c:v>2.8524184957133985E-3</c:v>
                </c:pt>
                <c:pt idx="3276">
                  <c:v>2.8630746527233616E-3</c:v>
                </c:pt>
                <c:pt idx="3277">
                  <c:v>2.8506237191204052E-3</c:v>
                </c:pt>
                <c:pt idx="3278">
                  <c:v>2.8392190768729061E-3</c:v>
                </c:pt>
                <c:pt idx="3279">
                  <c:v>2.8462667682409861E-3</c:v>
                </c:pt>
                <c:pt idx="3280">
                  <c:v>2.8521151760939538E-3</c:v>
                </c:pt>
                <c:pt idx="3281">
                  <c:v>2.8458320099955846E-3</c:v>
                </c:pt>
                <c:pt idx="3282">
                  <c:v>2.8470429873438475E-3</c:v>
                </c:pt>
                <c:pt idx="3283">
                  <c:v>2.831784755672322E-3</c:v>
                </c:pt>
                <c:pt idx="3284">
                  <c:v>2.8082686790022369E-3</c:v>
                </c:pt>
                <c:pt idx="3285">
                  <c:v>2.8119291215022392E-3</c:v>
                </c:pt>
                <c:pt idx="3286">
                  <c:v>2.8108029021703001E-3</c:v>
                </c:pt>
                <c:pt idx="3287">
                  <c:v>2.7774373147740048E-3</c:v>
                </c:pt>
                <c:pt idx="3288">
                  <c:v>2.7876297438322395E-3</c:v>
                </c:pt>
                <c:pt idx="3289">
                  <c:v>2.7692890020742144E-3</c:v>
                </c:pt>
                <c:pt idx="3290">
                  <c:v>2.7699599741990168E-3</c:v>
                </c:pt>
                <c:pt idx="3291">
                  <c:v>2.7895407887568008E-3</c:v>
                </c:pt>
                <c:pt idx="3292">
                  <c:v>2.7747575725355698E-3</c:v>
                </c:pt>
                <c:pt idx="3293">
                  <c:v>2.7584739747203448E-3</c:v>
                </c:pt>
                <c:pt idx="3294">
                  <c:v>2.7922196620723608E-3</c:v>
                </c:pt>
                <c:pt idx="3295">
                  <c:v>2.7679121210754565E-3</c:v>
                </c:pt>
                <c:pt idx="3296">
                  <c:v>2.7813024027195121E-3</c:v>
                </c:pt>
                <c:pt idx="3297">
                  <c:v>2.7496014196462222E-3</c:v>
                </c:pt>
                <c:pt idx="3298">
                  <c:v>2.7686582334433296E-3</c:v>
                </c:pt>
                <c:pt idx="3299">
                  <c:v>2.7573564804652356E-3</c:v>
                </c:pt>
                <c:pt idx="3300">
                  <c:v>2.7171892350188135E-3</c:v>
                </c:pt>
                <c:pt idx="3301">
                  <c:v>2.7088605512389802E-3</c:v>
                </c:pt>
                <c:pt idx="3302">
                  <c:v>2.7272273393976441E-3</c:v>
                </c:pt>
                <c:pt idx="3303">
                  <c:v>2.7164031550616133E-3</c:v>
                </c:pt>
                <c:pt idx="3304">
                  <c:v>2.7153668052819469E-3</c:v>
                </c:pt>
                <c:pt idx="3305">
                  <c:v>2.712207609956557E-3</c:v>
                </c:pt>
                <c:pt idx="3306">
                  <c:v>2.6699644452807649E-3</c:v>
                </c:pt>
                <c:pt idx="3307">
                  <c:v>2.6739882017335621E-3</c:v>
                </c:pt>
                <c:pt idx="3308">
                  <c:v>2.6937146469147638E-3</c:v>
                </c:pt>
                <c:pt idx="3309">
                  <c:v>2.6762165979736978E-3</c:v>
                </c:pt>
                <c:pt idx="3310">
                  <c:v>2.6701379900984086E-3</c:v>
                </c:pt>
                <c:pt idx="3311">
                  <c:v>2.6448315564967084E-3</c:v>
                </c:pt>
                <c:pt idx="3312">
                  <c:v>2.6450658529320265E-3</c:v>
                </c:pt>
                <c:pt idx="3313">
                  <c:v>2.6607106985825882E-3</c:v>
                </c:pt>
                <c:pt idx="3314">
                  <c:v>2.6363314224695702E-3</c:v>
                </c:pt>
                <c:pt idx="3315">
                  <c:v>2.6579636659532766E-3</c:v>
                </c:pt>
                <c:pt idx="3316">
                  <c:v>2.6357030925883945E-3</c:v>
                </c:pt>
                <c:pt idx="3317">
                  <c:v>2.6190918009151207E-3</c:v>
                </c:pt>
                <c:pt idx="3318">
                  <c:v>2.6382299690770792E-3</c:v>
                </c:pt>
                <c:pt idx="3319">
                  <c:v>2.6162394894613649E-3</c:v>
                </c:pt>
                <c:pt idx="3320">
                  <c:v>2.6213426431969033E-3</c:v>
                </c:pt>
                <c:pt idx="3321">
                  <c:v>2.613691826724458E-3</c:v>
                </c:pt>
                <c:pt idx="3322">
                  <c:v>2.6074034662169256E-3</c:v>
                </c:pt>
                <c:pt idx="3323">
                  <c:v>2.5997560485384185E-3</c:v>
                </c:pt>
                <c:pt idx="3324">
                  <c:v>2.6305371695233329E-3</c:v>
                </c:pt>
                <c:pt idx="3325">
                  <c:v>2.6183725829969314E-3</c:v>
                </c:pt>
                <c:pt idx="3326">
                  <c:v>2.590510930541608E-3</c:v>
                </c:pt>
                <c:pt idx="3327">
                  <c:v>2.5867527254431733E-3</c:v>
                </c:pt>
                <c:pt idx="3328">
                  <c:v>2.5856409247388373E-3</c:v>
                </c:pt>
                <c:pt idx="3329">
                  <c:v>2.5940424682076996E-3</c:v>
                </c:pt>
                <c:pt idx="3330">
                  <c:v>2.5544470111253607E-3</c:v>
                </c:pt>
                <c:pt idx="3331">
                  <c:v>2.5816013454279651E-3</c:v>
                </c:pt>
                <c:pt idx="3332">
                  <c:v>2.5559520690637836E-3</c:v>
                </c:pt>
                <c:pt idx="3333">
                  <c:v>2.5669308867967517E-3</c:v>
                </c:pt>
                <c:pt idx="3334">
                  <c:v>2.5626170776922386E-3</c:v>
                </c:pt>
                <c:pt idx="3335">
                  <c:v>2.5666638154609451E-3</c:v>
                </c:pt>
                <c:pt idx="3336">
                  <c:v>2.5792658614590229E-3</c:v>
                </c:pt>
                <c:pt idx="3337">
                  <c:v>2.588689222435059E-3</c:v>
                </c:pt>
                <c:pt idx="3338">
                  <c:v>2.5485564706965338E-3</c:v>
                </c:pt>
                <c:pt idx="3339">
                  <c:v>2.5793529333811818E-3</c:v>
                </c:pt>
                <c:pt idx="3340">
                  <c:v>2.5662249193162271E-3</c:v>
                </c:pt>
                <c:pt idx="3341">
                  <c:v>2.5443432443838739E-3</c:v>
                </c:pt>
                <c:pt idx="3342">
                  <c:v>2.506256329212188E-3</c:v>
                </c:pt>
                <c:pt idx="3343">
                  <c:v>2.4881818570412686E-3</c:v>
                </c:pt>
                <c:pt idx="3344">
                  <c:v>2.4999994814232243E-3</c:v>
                </c:pt>
                <c:pt idx="3345">
                  <c:v>2.5143302686031783E-3</c:v>
                </c:pt>
                <c:pt idx="3346">
                  <c:v>2.5054296503990731E-3</c:v>
                </c:pt>
                <c:pt idx="3347">
                  <c:v>2.5087573643037451E-3</c:v>
                </c:pt>
                <c:pt idx="3348">
                  <c:v>2.5071574219835998E-3</c:v>
                </c:pt>
                <c:pt idx="3349">
                  <c:v>2.4997620122899251E-3</c:v>
                </c:pt>
                <c:pt idx="3350">
                  <c:v>2.4991566692753845E-3</c:v>
                </c:pt>
                <c:pt idx="3351">
                  <c:v>2.4996199254049872E-3</c:v>
                </c:pt>
                <c:pt idx="3352">
                  <c:v>2.4769521742695534E-3</c:v>
                </c:pt>
                <c:pt idx="3353">
                  <c:v>2.4883784207508073E-3</c:v>
                </c:pt>
                <c:pt idx="3354">
                  <c:v>2.4884095903705385E-3</c:v>
                </c:pt>
                <c:pt idx="3355">
                  <c:v>2.4733572027064387E-3</c:v>
                </c:pt>
                <c:pt idx="3356">
                  <c:v>2.4650195528909255E-3</c:v>
                </c:pt>
                <c:pt idx="3357">
                  <c:v>2.4575600687900909E-3</c:v>
                </c:pt>
                <c:pt idx="3358">
                  <c:v>2.4763617690841716E-3</c:v>
                </c:pt>
                <c:pt idx="3359">
                  <c:v>2.4772740360387885E-3</c:v>
                </c:pt>
                <c:pt idx="3360">
                  <c:v>2.4501508974209395E-3</c:v>
                </c:pt>
                <c:pt idx="3361">
                  <c:v>2.4551719902471581E-3</c:v>
                </c:pt>
                <c:pt idx="3362">
                  <c:v>2.4329992368397851E-3</c:v>
                </c:pt>
                <c:pt idx="3363">
                  <c:v>2.4874329967294584E-3</c:v>
                </c:pt>
                <c:pt idx="3364">
                  <c:v>2.4648796754258525E-3</c:v>
                </c:pt>
                <c:pt idx="3365">
                  <c:v>2.4449409763272179E-3</c:v>
                </c:pt>
                <c:pt idx="3366">
                  <c:v>2.4269682655132358E-3</c:v>
                </c:pt>
                <c:pt idx="3367">
                  <c:v>2.444984290229124E-3</c:v>
                </c:pt>
                <c:pt idx="3368">
                  <c:v>2.4468241138761722E-3</c:v>
                </c:pt>
                <c:pt idx="3369">
                  <c:v>2.4276723441668119E-3</c:v>
                </c:pt>
                <c:pt idx="3370">
                  <c:v>2.440287197251595E-3</c:v>
                </c:pt>
                <c:pt idx="3371">
                  <c:v>2.4110227298863533E-3</c:v>
                </c:pt>
                <c:pt idx="3372">
                  <c:v>2.4405869482812246E-3</c:v>
                </c:pt>
                <c:pt idx="3373">
                  <c:v>2.4596353160480718E-3</c:v>
                </c:pt>
                <c:pt idx="3374">
                  <c:v>2.4215202372278944E-3</c:v>
                </c:pt>
                <c:pt idx="3375">
                  <c:v>2.4215565475104914E-3</c:v>
                </c:pt>
                <c:pt idx="3376">
                  <c:v>2.4045100260231601E-3</c:v>
                </c:pt>
                <c:pt idx="3377">
                  <c:v>2.3993475901084205E-3</c:v>
                </c:pt>
                <c:pt idx="3378">
                  <c:v>2.3875678439438767E-3</c:v>
                </c:pt>
                <c:pt idx="3379">
                  <c:v>2.3898970585964647E-3</c:v>
                </c:pt>
                <c:pt idx="3380">
                  <c:v>2.36995092947107E-3</c:v>
                </c:pt>
                <c:pt idx="3381">
                  <c:v>2.3729872360627531E-3</c:v>
                </c:pt>
                <c:pt idx="3382">
                  <c:v>2.4022163102529514E-3</c:v>
                </c:pt>
                <c:pt idx="3383">
                  <c:v>2.34570605633448E-3</c:v>
                </c:pt>
                <c:pt idx="3384">
                  <c:v>2.3870161906211422E-3</c:v>
                </c:pt>
                <c:pt idx="3385">
                  <c:v>2.3706081059908209E-3</c:v>
                </c:pt>
                <c:pt idx="3386">
                  <c:v>2.3249363505446203E-3</c:v>
                </c:pt>
                <c:pt idx="3387">
                  <c:v>2.3459181532494641E-3</c:v>
                </c:pt>
                <c:pt idx="3388">
                  <c:v>2.3730342736034394E-3</c:v>
                </c:pt>
                <c:pt idx="3389">
                  <c:v>2.3547232369378569E-3</c:v>
                </c:pt>
                <c:pt idx="3390">
                  <c:v>2.3164579235988203E-3</c:v>
                </c:pt>
                <c:pt idx="3391">
                  <c:v>2.3166601934733501E-3</c:v>
                </c:pt>
                <c:pt idx="3392">
                  <c:v>2.3142204889991663E-3</c:v>
                </c:pt>
                <c:pt idx="3393">
                  <c:v>2.3702037885088094E-3</c:v>
                </c:pt>
                <c:pt idx="3394">
                  <c:v>2.2981538697736757E-3</c:v>
                </c:pt>
                <c:pt idx="3395">
                  <c:v>2.2880784024320272E-3</c:v>
                </c:pt>
                <c:pt idx="3396">
                  <c:v>2.2758258760758473E-3</c:v>
                </c:pt>
                <c:pt idx="3397">
                  <c:v>2.2837212085475987E-3</c:v>
                </c:pt>
                <c:pt idx="3398">
                  <c:v>2.2760767534236556E-3</c:v>
                </c:pt>
                <c:pt idx="3399">
                  <c:v>2.259928010738022E-3</c:v>
                </c:pt>
                <c:pt idx="3400">
                  <c:v>2.2946913114803499E-3</c:v>
                </c:pt>
                <c:pt idx="3401">
                  <c:v>2.2787937176399981E-3</c:v>
                </c:pt>
                <c:pt idx="3402">
                  <c:v>2.2849639464095684E-3</c:v>
                </c:pt>
                <c:pt idx="3403">
                  <c:v>2.2714026304850284E-3</c:v>
                </c:pt>
                <c:pt idx="3404">
                  <c:v>2.2470598723182073E-3</c:v>
                </c:pt>
                <c:pt idx="3405">
                  <c:v>2.2693124253238398E-3</c:v>
                </c:pt>
                <c:pt idx="3406">
                  <c:v>2.280454773836804E-3</c:v>
                </c:pt>
                <c:pt idx="3407">
                  <c:v>2.2659961196582552E-3</c:v>
                </c:pt>
                <c:pt idx="3408">
                  <c:v>2.2713153277613011E-3</c:v>
                </c:pt>
                <c:pt idx="3409">
                  <c:v>2.2488944189622906E-3</c:v>
                </c:pt>
                <c:pt idx="3410">
                  <c:v>2.2398011906307183E-3</c:v>
                </c:pt>
                <c:pt idx="3411">
                  <c:v>2.2366766012578967E-3</c:v>
                </c:pt>
                <c:pt idx="3412">
                  <c:v>2.2365587282984285E-3</c:v>
                </c:pt>
                <c:pt idx="3413">
                  <c:v>2.2371104090225199E-3</c:v>
                </c:pt>
                <c:pt idx="3414">
                  <c:v>2.2770757376524169E-3</c:v>
                </c:pt>
                <c:pt idx="3415">
                  <c:v>2.2419199242660727E-3</c:v>
                </c:pt>
                <c:pt idx="3416">
                  <c:v>2.2383350065407277E-3</c:v>
                </c:pt>
                <c:pt idx="3417">
                  <c:v>2.3023044986004242E-3</c:v>
                </c:pt>
                <c:pt idx="3418">
                  <c:v>2.2917457866498767E-3</c:v>
                </c:pt>
                <c:pt idx="3419">
                  <c:v>2.2619146124741663E-3</c:v>
                </c:pt>
                <c:pt idx="3420">
                  <c:v>2.2968254438931737E-3</c:v>
                </c:pt>
                <c:pt idx="3421">
                  <c:v>2.2932528616744852E-3</c:v>
                </c:pt>
                <c:pt idx="3422">
                  <c:v>2.2665484114790684E-3</c:v>
                </c:pt>
                <c:pt idx="3423">
                  <c:v>2.2730447865973399E-3</c:v>
                </c:pt>
                <c:pt idx="3424">
                  <c:v>2.2479671867729591E-3</c:v>
                </c:pt>
                <c:pt idx="3425">
                  <c:v>2.2367012159344242E-3</c:v>
                </c:pt>
                <c:pt idx="3426">
                  <c:v>2.2098010811797465E-3</c:v>
                </c:pt>
                <c:pt idx="3427">
                  <c:v>2.2111839592708757E-3</c:v>
                </c:pt>
                <c:pt idx="3428">
                  <c:v>2.2026167435408653E-3</c:v>
                </c:pt>
                <c:pt idx="3429">
                  <c:v>2.1970671783927915E-3</c:v>
                </c:pt>
                <c:pt idx="3430">
                  <c:v>2.2113929274570456E-3</c:v>
                </c:pt>
                <c:pt idx="3431">
                  <c:v>2.2168479005816579E-3</c:v>
                </c:pt>
                <c:pt idx="3432">
                  <c:v>2.1819942342525449E-3</c:v>
                </c:pt>
                <c:pt idx="3433">
                  <c:v>2.1611515538180188E-3</c:v>
                </c:pt>
                <c:pt idx="3434">
                  <c:v>2.1774858009023491E-3</c:v>
                </c:pt>
                <c:pt idx="3435">
                  <c:v>2.1662124769214115E-3</c:v>
                </c:pt>
                <c:pt idx="3436">
                  <c:v>2.1146305530897599E-3</c:v>
                </c:pt>
                <c:pt idx="3437">
                  <c:v>2.1228049265476401E-3</c:v>
                </c:pt>
                <c:pt idx="3438">
                  <c:v>2.1301187699376265E-3</c:v>
                </c:pt>
                <c:pt idx="3439">
                  <c:v>2.1200527964509155E-3</c:v>
                </c:pt>
                <c:pt idx="3440">
                  <c:v>2.110307698647763E-3</c:v>
                </c:pt>
                <c:pt idx="3441">
                  <c:v>2.097381163640907E-3</c:v>
                </c:pt>
                <c:pt idx="3442">
                  <c:v>2.089914766827532E-3</c:v>
                </c:pt>
                <c:pt idx="3443">
                  <c:v>2.1565385578306397E-3</c:v>
                </c:pt>
                <c:pt idx="3444">
                  <c:v>2.1267016608135392E-3</c:v>
                </c:pt>
                <c:pt idx="3445">
                  <c:v>2.1075817507673236E-3</c:v>
                </c:pt>
                <c:pt idx="3446">
                  <c:v>2.1236413313874426E-3</c:v>
                </c:pt>
                <c:pt idx="3447">
                  <c:v>2.1243348379621748E-3</c:v>
                </c:pt>
                <c:pt idx="3448">
                  <c:v>2.0870983318447456E-3</c:v>
                </c:pt>
                <c:pt idx="3449">
                  <c:v>2.0831599416627736E-3</c:v>
                </c:pt>
                <c:pt idx="3450">
                  <c:v>2.0693148069746928E-3</c:v>
                </c:pt>
                <c:pt idx="3451">
                  <c:v>2.0583072357184366E-3</c:v>
                </c:pt>
                <c:pt idx="3452">
                  <c:v>2.068431632669226E-3</c:v>
                </c:pt>
                <c:pt idx="3453">
                  <c:v>2.1019533985686505E-3</c:v>
                </c:pt>
                <c:pt idx="3454">
                  <c:v>2.0728171725922567E-3</c:v>
                </c:pt>
                <c:pt idx="3455">
                  <c:v>2.0280332974555578E-3</c:v>
                </c:pt>
                <c:pt idx="3456">
                  <c:v>2.0224312754894619E-3</c:v>
                </c:pt>
                <c:pt idx="3457">
                  <c:v>2.0035247808385137E-3</c:v>
                </c:pt>
                <c:pt idx="3458">
                  <c:v>1.9881635561198323E-3</c:v>
                </c:pt>
                <c:pt idx="3459">
                  <c:v>2.0121880714231285E-3</c:v>
                </c:pt>
                <c:pt idx="3460">
                  <c:v>2.0025939328359565E-3</c:v>
                </c:pt>
                <c:pt idx="3461">
                  <c:v>2.0093609161862449E-3</c:v>
                </c:pt>
                <c:pt idx="3462">
                  <c:v>1.9777089264813928E-3</c:v>
                </c:pt>
                <c:pt idx="3463">
                  <c:v>1.9938199720371786E-3</c:v>
                </c:pt>
                <c:pt idx="3464">
                  <c:v>1.9723839649217925E-3</c:v>
                </c:pt>
                <c:pt idx="3465">
                  <c:v>2.0056532475688648E-3</c:v>
                </c:pt>
                <c:pt idx="3466">
                  <c:v>2.013449130251675E-3</c:v>
                </c:pt>
                <c:pt idx="3467">
                  <c:v>2.0263405880009545E-3</c:v>
                </c:pt>
                <c:pt idx="3468">
                  <c:v>1.9981760927305658E-3</c:v>
                </c:pt>
                <c:pt idx="3469">
                  <c:v>1.9743062088963341E-3</c:v>
                </c:pt>
                <c:pt idx="3470">
                  <c:v>1.9606147842623069E-3</c:v>
                </c:pt>
                <c:pt idx="3471">
                  <c:v>1.9789190551359999E-3</c:v>
                </c:pt>
                <c:pt idx="3472">
                  <c:v>1.9442408584499176E-3</c:v>
                </c:pt>
                <c:pt idx="3473">
                  <c:v>1.9651924783481278E-3</c:v>
                </c:pt>
                <c:pt idx="3474">
                  <c:v>1.9486871582868668E-3</c:v>
                </c:pt>
                <c:pt idx="3475">
                  <c:v>1.9484372843509169E-3</c:v>
                </c:pt>
                <c:pt idx="3476">
                  <c:v>1.9444072274925218E-3</c:v>
                </c:pt>
                <c:pt idx="3477">
                  <c:v>1.9373339937855574E-3</c:v>
                </c:pt>
                <c:pt idx="3478">
                  <c:v>1.9201556116554251E-3</c:v>
                </c:pt>
                <c:pt idx="3479">
                  <c:v>1.9527754624560597E-3</c:v>
                </c:pt>
                <c:pt idx="3480">
                  <c:v>1.9082176253894048E-3</c:v>
                </c:pt>
                <c:pt idx="3481">
                  <c:v>1.9041767530901996E-3</c:v>
                </c:pt>
                <c:pt idx="3482">
                  <c:v>1.9178671140140876E-3</c:v>
                </c:pt>
                <c:pt idx="3483">
                  <c:v>1.8949390197228848E-3</c:v>
                </c:pt>
                <c:pt idx="3484">
                  <c:v>1.9405783260726726E-3</c:v>
                </c:pt>
                <c:pt idx="3485">
                  <c:v>1.8895556504711863E-3</c:v>
                </c:pt>
                <c:pt idx="3486">
                  <c:v>1.8988131333793582E-3</c:v>
                </c:pt>
                <c:pt idx="3487">
                  <c:v>1.9053318030250411E-3</c:v>
                </c:pt>
                <c:pt idx="3488">
                  <c:v>1.8926598969968872E-3</c:v>
                </c:pt>
                <c:pt idx="3489">
                  <c:v>1.8941934878377151E-3</c:v>
                </c:pt>
                <c:pt idx="3490">
                  <c:v>1.9132930641199959E-3</c:v>
                </c:pt>
                <c:pt idx="3491">
                  <c:v>1.9152850819541855E-3</c:v>
                </c:pt>
                <c:pt idx="3492">
                  <c:v>1.9356166407407504E-3</c:v>
                </c:pt>
                <c:pt idx="3493">
                  <c:v>1.898346287454097E-3</c:v>
                </c:pt>
                <c:pt idx="3494">
                  <c:v>1.8733599583770596E-3</c:v>
                </c:pt>
                <c:pt idx="3495">
                  <c:v>1.8829647932717892E-3</c:v>
                </c:pt>
                <c:pt idx="3496">
                  <c:v>1.8702538383771285E-3</c:v>
                </c:pt>
                <c:pt idx="3497">
                  <c:v>1.9206340107211944E-3</c:v>
                </c:pt>
                <c:pt idx="3498">
                  <c:v>1.9262816265690676E-3</c:v>
                </c:pt>
                <c:pt idx="3499">
                  <c:v>1.9299935453566132E-3</c:v>
                </c:pt>
                <c:pt idx="3500">
                  <c:v>1.8717646676922333E-3</c:v>
                </c:pt>
                <c:pt idx="3501">
                  <c:v>1.8584239647515574E-3</c:v>
                </c:pt>
                <c:pt idx="3502">
                  <c:v>1.8738362312569177E-3</c:v>
                </c:pt>
                <c:pt idx="3503">
                  <c:v>1.9182946722354802E-3</c:v>
                </c:pt>
                <c:pt idx="3504">
                  <c:v>1.892736513236352E-3</c:v>
                </c:pt>
                <c:pt idx="3505">
                  <c:v>1.9045621700698662E-3</c:v>
                </c:pt>
                <c:pt idx="3506">
                  <c:v>1.8513066516015683E-3</c:v>
                </c:pt>
                <c:pt idx="3507">
                  <c:v>1.8730187955093792E-3</c:v>
                </c:pt>
                <c:pt idx="3508">
                  <c:v>1.8699651671721218E-3</c:v>
                </c:pt>
                <c:pt idx="3509">
                  <c:v>1.8866689570821338E-3</c:v>
                </c:pt>
                <c:pt idx="3510">
                  <c:v>1.8614685216609705E-3</c:v>
                </c:pt>
                <c:pt idx="3511">
                  <c:v>1.8655560740951894E-3</c:v>
                </c:pt>
                <c:pt idx="3512">
                  <c:v>1.8840162023277891E-3</c:v>
                </c:pt>
                <c:pt idx="3513">
                  <c:v>1.8955805845048274E-3</c:v>
                </c:pt>
                <c:pt idx="3514">
                  <c:v>1.8957981069029687E-3</c:v>
                </c:pt>
                <c:pt idx="3515">
                  <c:v>1.8880610351099819E-3</c:v>
                </c:pt>
                <c:pt idx="3516">
                  <c:v>1.8679920759994808E-3</c:v>
                </c:pt>
                <c:pt idx="3517">
                  <c:v>1.9056814454550218E-3</c:v>
                </c:pt>
                <c:pt idx="3518">
                  <c:v>1.9122425294107223E-3</c:v>
                </c:pt>
                <c:pt idx="3519">
                  <c:v>1.8632740143236768E-3</c:v>
                </c:pt>
                <c:pt idx="3520">
                  <c:v>1.8353979701223311E-3</c:v>
                </c:pt>
                <c:pt idx="3521">
                  <c:v>1.8308710552601335E-3</c:v>
                </c:pt>
                <c:pt idx="3522">
                  <c:v>1.8158165385690136E-3</c:v>
                </c:pt>
                <c:pt idx="3523">
                  <c:v>1.861420820921807E-3</c:v>
                </c:pt>
                <c:pt idx="3524">
                  <c:v>1.8817484915369506E-3</c:v>
                </c:pt>
                <c:pt idx="3525">
                  <c:v>1.8619602491742663E-3</c:v>
                </c:pt>
                <c:pt idx="3526">
                  <c:v>1.843833051860236E-3</c:v>
                </c:pt>
                <c:pt idx="3527">
                  <c:v>1.846659721597153E-3</c:v>
                </c:pt>
                <c:pt idx="3528">
                  <c:v>1.8366890483506523E-3</c:v>
                </c:pt>
                <c:pt idx="3529">
                  <c:v>1.8270337435041257E-3</c:v>
                </c:pt>
                <c:pt idx="3530">
                  <c:v>1.8631253705906901E-3</c:v>
                </c:pt>
                <c:pt idx="3531">
                  <c:v>1.8711276351901442E-3</c:v>
                </c:pt>
                <c:pt idx="3532">
                  <c:v>1.9022802126053414E-3</c:v>
                </c:pt>
                <c:pt idx="3533">
                  <c:v>1.8339244634469607E-3</c:v>
                </c:pt>
                <c:pt idx="3534">
                  <c:v>1.8164834274706275E-3</c:v>
                </c:pt>
                <c:pt idx="3535">
                  <c:v>1.826158109015629E-3</c:v>
                </c:pt>
                <c:pt idx="3536">
                  <c:v>1.8019812401448871E-3</c:v>
                </c:pt>
                <c:pt idx="3537">
                  <c:v>1.8424613847386618E-3</c:v>
                </c:pt>
                <c:pt idx="3538">
                  <c:v>1.8045705636060855E-3</c:v>
                </c:pt>
                <c:pt idx="3539">
                  <c:v>1.7978539721513773E-3</c:v>
                </c:pt>
                <c:pt idx="3540">
                  <c:v>1.8022309284704868E-3</c:v>
                </c:pt>
                <c:pt idx="3541">
                  <c:v>1.7899974637608632E-3</c:v>
                </c:pt>
                <c:pt idx="3542">
                  <c:v>1.7335699122992029E-3</c:v>
                </c:pt>
                <c:pt idx="3543">
                  <c:v>1.7677478636121931E-3</c:v>
                </c:pt>
                <c:pt idx="3544">
                  <c:v>1.7438162703146533E-3</c:v>
                </c:pt>
                <c:pt idx="3545">
                  <c:v>1.7451763728764948E-3</c:v>
                </c:pt>
                <c:pt idx="3546">
                  <c:v>1.8437345649494792E-3</c:v>
                </c:pt>
                <c:pt idx="3547">
                  <c:v>1.8088858618009664E-3</c:v>
                </c:pt>
                <c:pt idx="3548">
                  <c:v>1.764841833227604E-3</c:v>
                </c:pt>
                <c:pt idx="3549">
                  <c:v>1.7825949455534862E-3</c:v>
                </c:pt>
                <c:pt idx="3550">
                  <c:v>1.777317316762053E-3</c:v>
                </c:pt>
                <c:pt idx="3551">
                  <c:v>1.7691563392637753E-3</c:v>
                </c:pt>
                <c:pt idx="3552">
                  <c:v>1.7489350391208416E-3</c:v>
                </c:pt>
                <c:pt idx="3553">
                  <c:v>1.7654230702526105E-3</c:v>
                </c:pt>
                <c:pt idx="3554">
                  <c:v>1.7504039237103495E-3</c:v>
                </c:pt>
                <c:pt idx="3555">
                  <c:v>1.7992126682686005E-3</c:v>
                </c:pt>
                <c:pt idx="3556">
                  <c:v>1.7349087763669304E-3</c:v>
                </c:pt>
                <c:pt idx="3557">
                  <c:v>1.726144859372943E-3</c:v>
                </c:pt>
                <c:pt idx="3558">
                  <c:v>1.7481347329747795E-3</c:v>
                </c:pt>
                <c:pt idx="3559">
                  <c:v>1.7466984377742837E-3</c:v>
                </c:pt>
                <c:pt idx="3560">
                  <c:v>1.7502927274039529E-3</c:v>
                </c:pt>
                <c:pt idx="3561">
                  <c:v>1.7105116576965809E-3</c:v>
                </c:pt>
                <c:pt idx="3562">
                  <c:v>1.7161803181342393E-3</c:v>
                </c:pt>
                <c:pt idx="3563">
                  <c:v>1.7050879298296392E-3</c:v>
                </c:pt>
                <c:pt idx="3564">
                  <c:v>1.7218746601963765E-3</c:v>
                </c:pt>
                <c:pt idx="3565">
                  <c:v>1.7076675349799899E-3</c:v>
                </c:pt>
                <c:pt idx="3566">
                  <c:v>1.7397292970274501E-3</c:v>
                </c:pt>
                <c:pt idx="3567">
                  <c:v>1.6847230355437933E-3</c:v>
                </c:pt>
                <c:pt idx="3568">
                  <c:v>1.6798698271752374E-3</c:v>
                </c:pt>
                <c:pt idx="3569">
                  <c:v>1.6830215585460751E-3</c:v>
                </c:pt>
                <c:pt idx="3570">
                  <c:v>1.6708929574020522E-3</c:v>
                </c:pt>
                <c:pt idx="3571">
                  <c:v>1.6804322175367123E-3</c:v>
                </c:pt>
                <c:pt idx="3572">
                  <c:v>1.6602925842590882E-3</c:v>
                </c:pt>
                <c:pt idx="3573">
                  <c:v>1.755575295514305E-3</c:v>
                </c:pt>
                <c:pt idx="3574">
                  <c:v>1.6697939766191353E-3</c:v>
                </c:pt>
                <c:pt idx="3575">
                  <c:v>1.7293182579159393E-3</c:v>
                </c:pt>
                <c:pt idx="3576">
                  <c:v>1.6823969748176973E-3</c:v>
                </c:pt>
                <c:pt idx="3577">
                  <c:v>1.6960834696600365E-3</c:v>
                </c:pt>
                <c:pt idx="3578">
                  <c:v>1.701796113363791E-3</c:v>
                </c:pt>
                <c:pt idx="3579">
                  <c:v>1.6917158588667944E-3</c:v>
                </c:pt>
                <c:pt idx="3580">
                  <c:v>1.710614127402543E-3</c:v>
                </c:pt>
                <c:pt idx="3581">
                  <c:v>1.6905871617760634E-3</c:v>
                </c:pt>
                <c:pt idx="3582">
                  <c:v>1.6712768901127758E-3</c:v>
                </c:pt>
                <c:pt idx="3583">
                  <c:v>1.6978632355251495E-3</c:v>
                </c:pt>
                <c:pt idx="3584">
                  <c:v>1.6635124136432182E-3</c:v>
                </c:pt>
                <c:pt idx="3585">
                  <c:v>1.6454680320808583E-3</c:v>
                </c:pt>
                <c:pt idx="3586">
                  <c:v>1.6488952795993047E-3</c:v>
                </c:pt>
                <c:pt idx="3587">
                  <c:v>1.6579671383247943E-3</c:v>
                </c:pt>
                <c:pt idx="3588">
                  <c:v>1.6705275671317459E-3</c:v>
                </c:pt>
                <c:pt idx="3589">
                  <c:v>1.6273286442418887E-3</c:v>
                </c:pt>
                <c:pt idx="3590">
                  <c:v>1.5992780878425184E-3</c:v>
                </c:pt>
                <c:pt idx="3591">
                  <c:v>1.5899154629277401E-3</c:v>
                </c:pt>
                <c:pt idx="3592">
                  <c:v>1.6065184347988555E-3</c:v>
                </c:pt>
                <c:pt idx="3593">
                  <c:v>1.6267199014191984E-3</c:v>
                </c:pt>
                <c:pt idx="3594">
                  <c:v>1.6415041900721035E-3</c:v>
                </c:pt>
                <c:pt idx="3595">
                  <c:v>1.5994174792033175E-3</c:v>
                </c:pt>
                <c:pt idx="3596">
                  <c:v>1.5756800104403648E-3</c:v>
                </c:pt>
                <c:pt idx="3597">
                  <c:v>1.6036788473168067E-3</c:v>
                </c:pt>
                <c:pt idx="3598">
                  <c:v>1.5879545055007731E-3</c:v>
                </c:pt>
                <c:pt idx="3599">
                  <c:v>1.5596078281975099E-3</c:v>
                </c:pt>
                <c:pt idx="3600">
                  <c:v>1.5730101130022986E-3</c:v>
                </c:pt>
                <c:pt idx="3601">
                  <c:v>1.6125227531823521E-3</c:v>
                </c:pt>
                <c:pt idx="3602">
                  <c:v>1.5960345263034254E-3</c:v>
                </c:pt>
                <c:pt idx="3603">
                  <c:v>1.6104312010714261E-3</c:v>
                </c:pt>
                <c:pt idx="3604">
                  <c:v>1.5959993092623205E-3</c:v>
                </c:pt>
                <c:pt idx="3605">
                  <c:v>1.5947400684220526E-3</c:v>
                </c:pt>
                <c:pt idx="3606">
                  <c:v>1.6156519533196373E-3</c:v>
                </c:pt>
                <c:pt idx="3607">
                  <c:v>1.5685155535281119E-3</c:v>
                </c:pt>
                <c:pt idx="3608">
                  <c:v>1.5667206006823758E-3</c:v>
                </c:pt>
                <c:pt idx="3609">
                  <c:v>1.6113931269228956E-3</c:v>
                </c:pt>
                <c:pt idx="3610">
                  <c:v>1.5722550067545382E-3</c:v>
                </c:pt>
                <c:pt idx="3611">
                  <c:v>1.5656824773184813E-3</c:v>
                </c:pt>
                <c:pt idx="3612">
                  <c:v>1.6279945123078938E-3</c:v>
                </c:pt>
                <c:pt idx="3613">
                  <c:v>1.5769476803862673E-3</c:v>
                </c:pt>
                <c:pt idx="3614">
                  <c:v>1.5948690766659402E-3</c:v>
                </c:pt>
                <c:pt idx="3615">
                  <c:v>1.5857507954752915E-3</c:v>
                </c:pt>
                <c:pt idx="3616">
                  <c:v>1.5539868420380448E-3</c:v>
                </c:pt>
                <c:pt idx="3617">
                  <c:v>1.5424030726928699E-3</c:v>
                </c:pt>
                <c:pt idx="3618">
                  <c:v>1.5324835049019742E-3</c:v>
                </c:pt>
                <c:pt idx="3619">
                  <c:v>1.5498037889379219E-3</c:v>
                </c:pt>
                <c:pt idx="3620">
                  <c:v>1.5370982183366929E-3</c:v>
                </c:pt>
                <c:pt idx="3621">
                  <c:v>1.5684195015225561E-3</c:v>
                </c:pt>
                <c:pt idx="3622">
                  <c:v>1.5526851497321848E-3</c:v>
                </c:pt>
                <c:pt idx="3623">
                  <c:v>1.5463544101333689E-3</c:v>
                </c:pt>
                <c:pt idx="3624">
                  <c:v>1.4841207837807378E-3</c:v>
                </c:pt>
                <c:pt idx="3625">
                  <c:v>1.484470033314859E-3</c:v>
                </c:pt>
                <c:pt idx="3626">
                  <c:v>1.4968698303480983E-3</c:v>
                </c:pt>
                <c:pt idx="3627">
                  <c:v>1.4926866129503238E-3</c:v>
                </c:pt>
                <c:pt idx="3628">
                  <c:v>1.5362681343364585E-3</c:v>
                </c:pt>
                <c:pt idx="3629">
                  <c:v>1.5282776025992788E-3</c:v>
                </c:pt>
                <c:pt idx="3630">
                  <c:v>1.4990036564322107E-3</c:v>
                </c:pt>
                <c:pt idx="3631">
                  <c:v>1.5117543278141664E-3</c:v>
                </c:pt>
                <c:pt idx="3632">
                  <c:v>1.504766557913737E-3</c:v>
                </c:pt>
                <c:pt idx="3633">
                  <c:v>1.5119047436670241E-3</c:v>
                </c:pt>
                <c:pt idx="3634">
                  <c:v>1.4665798096806656E-3</c:v>
                </c:pt>
                <c:pt idx="3635">
                  <c:v>1.4664015349881081E-3</c:v>
                </c:pt>
                <c:pt idx="3636">
                  <c:v>1.4540778807665146E-3</c:v>
                </c:pt>
                <c:pt idx="3637">
                  <c:v>1.4482983374906812E-3</c:v>
                </c:pt>
                <c:pt idx="3638">
                  <c:v>1.4518270239865507E-3</c:v>
                </c:pt>
                <c:pt idx="3639">
                  <c:v>1.494004450089833E-3</c:v>
                </c:pt>
                <c:pt idx="3640">
                  <c:v>1.4991905285516411E-3</c:v>
                </c:pt>
                <c:pt idx="3641">
                  <c:v>1.5073613217155841E-3</c:v>
                </c:pt>
                <c:pt idx="3642">
                  <c:v>1.4605015100788248E-3</c:v>
                </c:pt>
                <c:pt idx="3643">
                  <c:v>1.4423409484719688E-3</c:v>
                </c:pt>
                <c:pt idx="3644">
                  <c:v>1.48882716072799E-3</c:v>
                </c:pt>
                <c:pt idx="3645">
                  <c:v>1.470668465751223E-3</c:v>
                </c:pt>
                <c:pt idx="3646">
                  <c:v>1.4709444705430766E-3</c:v>
                </c:pt>
                <c:pt idx="3647">
                  <c:v>1.4467760714505066E-3</c:v>
                </c:pt>
                <c:pt idx="3648">
                  <c:v>1.4776686080888309E-3</c:v>
                </c:pt>
                <c:pt idx="3649">
                  <c:v>1.4744895528124855E-3</c:v>
                </c:pt>
                <c:pt idx="3650">
                  <c:v>1.4917350955709061E-3</c:v>
                </c:pt>
                <c:pt idx="3651">
                  <c:v>1.4385359330625859E-3</c:v>
                </c:pt>
                <c:pt idx="3652">
                  <c:v>1.4986437544498628E-3</c:v>
                </c:pt>
                <c:pt idx="3653">
                  <c:v>1.4291280960116229E-3</c:v>
                </c:pt>
                <c:pt idx="3654">
                  <c:v>1.442980211017115E-3</c:v>
                </c:pt>
                <c:pt idx="3655">
                  <c:v>1.4743168597596277E-3</c:v>
                </c:pt>
                <c:pt idx="3656">
                  <c:v>1.4330316781952035E-3</c:v>
                </c:pt>
                <c:pt idx="3657">
                  <c:v>1.4303651612875548E-3</c:v>
                </c:pt>
                <c:pt idx="3658">
                  <c:v>1.4224121689697885E-3</c:v>
                </c:pt>
                <c:pt idx="3659">
                  <c:v>1.4317358877519908E-3</c:v>
                </c:pt>
                <c:pt idx="3660">
                  <c:v>1.4180392951778004E-3</c:v>
                </c:pt>
                <c:pt idx="3661">
                  <c:v>1.3774352404041781E-3</c:v>
                </c:pt>
                <c:pt idx="3662">
                  <c:v>1.3909181395238095E-3</c:v>
                </c:pt>
                <c:pt idx="3663">
                  <c:v>1.4162225679365302E-3</c:v>
                </c:pt>
                <c:pt idx="3664">
                  <c:v>1.4118202230616217E-3</c:v>
                </c:pt>
                <c:pt idx="3665">
                  <c:v>1.3898764821118792E-3</c:v>
                </c:pt>
                <c:pt idx="3666">
                  <c:v>1.4038374161744374E-3</c:v>
                </c:pt>
                <c:pt idx="3667">
                  <c:v>1.4055366409002879E-3</c:v>
                </c:pt>
                <c:pt idx="3668">
                  <c:v>1.3636168932937567E-3</c:v>
                </c:pt>
                <c:pt idx="3669">
                  <c:v>1.4126256268030498E-3</c:v>
                </c:pt>
                <c:pt idx="3670">
                  <c:v>1.3995460004345216E-3</c:v>
                </c:pt>
                <c:pt idx="3671">
                  <c:v>1.3778061205184274E-3</c:v>
                </c:pt>
                <c:pt idx="3672">
                  <c:v>1.3873034351043862E-3</c:v>
                </c:pt>
                <c:pt idx="3673">
                  <c:v>1.4048761707392611E-3</c:v>
                </c:pt>
                <c:pt idx="3674">
                  <c:v>1.3911313503019295E-3</c:v>
                </c:pt>
                <c:pt idx="3675">
                  <c:v>1.390931689232069E-3</c:v>
                </c:pt>
                <c:pt idx="3676">
                  <c:v>1.39575667571662E-3</c:v>
                </c:pt>
                <c:pt idx="3677">
                  <c:v>1.4000784802797063E-3</c:v>
                </c:pt>
                <c:pt idx="3678">
                  <c:v>1.4085407979196839E-3</c:v>
                </c:pt>
                <c:pt idx="3679">
                  <c:v>1.3827658896805165E-3</c:v>
                </c:pt>
                <c:pt idx="3680">
                  <c:v>1.3854107941165469E-3</c:v>
                </c:pt>
                <c:pt idx="3681">
                  <c:v>1.4191068195685075E-3</c:v>
                </c:pt>
                <c:pt idx="3682">
                  <c:v>1.3874871685992233E-3</c:v>
                </c:pt>
                <c:pt idx="3683">
                  <c:v>1.3927782697445612E-3</c:v>
                </c:pt>
                <c:pt idx="3684">
                  <c:v>1.4228642123638804E-3</c:v>
                </c:pt>
                <c:pt idx="3685">
                  <c:v>1.3998228121382258E-3</c:v>
                </c:pt>
                <c:pt idx="3686">
                  <c:v>1.392758270631806E-3</c:v>
                </c:pt>
                <c:pt idx="3687">
                  <c:v>1.3613182430547352E-3</c:v>
                </c:pt>
                <c:pt idx="3688">
                  <c:v>1.3458248130022602E-3</c:v>
                </c:pt>
                <c:pt idx="3689">
                  <c:v>1.3451516249711254E-3</c:v>
                </c:pt>
                <c:pt idx="3690">
                  <c:v>1.3777642478115537E-3</c:v>
                </c:pt>
                <c:pt idx="3691">
                  <c:v>1.3676686442256713E-3</c:v>
                </c:pt>
                <c:pt idx="3692">
                  <c:v>1.3803046765092932E-3</c:v>
                </c:pt>
                <c:pt idx="3693">
                  <c:v>1.3387770049476165E-3</c:v>
                </c:pt>
                <c:pt idx="3694">
                  <c:v>1.3904036866739117E-3</c:v>
                </c:pt>
                <c:pt idx="3695">
                  <c:v>1.3572765056983332E-3</c:v>
                </c:pt>
                <c:pt idx="3696">
                  <c:v>1.4359490285584678E-3</c:v>
                </c:pt>
                <c:pt idx="3697">
                  <c:v>1.3628356624831746E-3</c:v>
                </c:pt>
                <c:pt idx="3698">
                  <c:v>1.3644831421748176E-3</c:v>
                </c:pt>
                <c:pt idx="3699">
                  <c:v>1.360016401339498E-3</c:v>
                </c:pt>
                <c:pt idx="3700">
                  <c:v>1.3271789946563469E-3</c:v>
                </c:pt>
                <c:pt idx="3701">
                  <c:v>1.3030435959418597E-3</c:v>
                </c:pt>
                <c:pt idx="3702">
                  <c:v>1.3185912986588624E-3</c:v>
                </c:pt>
                <c:pt idx="3703">
                  <c:v>1.304732377754213E-3</c:v>
                </c:pt>
                <c:pt idx="3704">
                  <c:v>1.3057703414487121E-3</c:v>
                </c:pt>
                <c:pt idx="3705">
                  <c:v>1.2943961533491634E-3</c:v>
                </c:pt>
                <c:pt idx="3706">
                  <c:v>1.3106569477428346E-3</c:v>
                </c:pt>
                <c:pt idx="3707">
                  <c:v>1.3274675941384645E-3</c:v>
                </c:pt>
                <c:pt idx="3708">
                  <c:v>1.2809378145371925E-3</c:v>
                </c:pt>
                <c:pt idx="3709">
                  <c:v>1.2898989319713597E-3</c:v>
                </c:pt>
                <c:pt idx="3710">
                  <c:v>1.2884024764942938E-3</c:v>
                </c:pt>
                <c:pt idx="3711">
                  <c:v>1.3179277501884322E-3</c:v>
                </c:pt>
                <c:pt idx="3712">
                  <c:v>1.339203490366513E-3</c:v>
                </c:pt>
                <c:pt idx="3713">
                  <c:v>1.3001059793168444E-3</c:v>
                </c:pt>
                <c:pt idx="3714">
                  <c:v>1.2917720946878024E-3</c:v>
                </c:pt>
                <c:pt idx="3715">
                  <c:v>1.2862989961837563E-3</c:v>
                </c:pt>
                <c:pt idx="3716">
                  <c:v>1.2751875429581742E-3</c:v>
                </c:pt>
                <c:pt idx="3717">
                  <c:v>1.2930258425640179E-3</c:v>
                </c:pt>
                <c:pt idx="3718">
                  <c:v>1.298993498631932E-3</c:v>
                </c:pt>
                <c:pt idx="3719">
                  <c:v>1.31429116638111E-3</c:v>
                </c:pt>
                <c:pt idx="3720">
                  <c:v>1.3101051573175858E-3</c:v>
                </c:pt>
                <c:pt idx="3721">
                  <c:v>1.2824120286572347E-3</c:v>
                </c:pt>
                <c:pt idx="3722">
                  <c:v>1.3444188284933401E-3</c:v>
                </c:pt>
                <c:pt idx="3723">
                  <c:v>1.3457725137903263E-3</c:v>
                </c:pt>
                <c:pt idx="3724">
                  <c:v>1.3075740955012462E-3</c:v>
                </c:pt>
                <c:pt idx="3725">
                  <c:v>1.2828874995100155E-3</c:v>
                </c:pt>
                <c:pt idx="3726">
                  <c:v>1.3216258205297608E-3</c:v>
                </c:pt>
                <c:pt idx="3727">
                  <c:v>1.2940691650471286E-3</c:v>
                </c:pt>
                <c:pt idx="3728">
                  <c:v>1.2955215241231336E-3</c:v>
                </c:pt>
                <c:pt idx="3729">
                  <c:v>1.2906317759703225E-3</c:v>
                </c:pt>
                <c:pt idx="3730">
                  <c:v>1.317700491228452E-3</c:v>
                </c:pt>
                <c:pt idx="3731">
                  <c:v>1.2574504952709289E-3</c:v>
                </c:pt>
                <c:pt idx="3732">
                  <c:v>1.3200734903324805E-3</c:v>
                </c:pt>
                <c:pt idx="3733">
                  <c:v>1.2997971310252879E-3</c:v>
                </c:pt>
                <c:pt idx="3734">
                  <c:v>1.357830559874837E-3</c:v>
                </c:pt>
                <c:pt idx="3735">
                  <c:v>1.3653022472979411E-3</c:v>
                </c:pt>
                <c:pt idx="3736">
                  <c:v>1.3399298932425798E-3</c:v>
                </c:pt>
                <c:pt idx="3737">
                  <c:v>1.3025277472595183E-3</c:v>
                </c:pt>
                <c:pt idx="3738">
                  <c:v>1.2844535325631302E-3</c:v>
                </c:pt>
                <c:pt idx="3739">
                  <c:v>1.3410294191232397E-3</c:v>
                </c:pt>
                <c:pt idx="3740">
                  <c:v>1.3311760764405688E-3</c:v>
                </c:pt>
                <c:pt idx="3741">
                  <c:v>1.3212721660561461E-3</c:v>
                </c:pt>
                <c:pt idx="3742">
                  <c:v>1.3114382758664667E-3</c:v>
                </c:pt>
                <c:pt idx="3743">
                  <c:v>1.2907827646699821E-3</c:v>
                </c:pt>
                <c:pt idx="3744">
                  <c:v>1.2777494929745367E-3</c:v>
                </c:pt>
                <c:pt idx="3745">
                  <c:v>1.3498130833798025E-3</c:v>
                </c:pt>
                <c:pt idx="3746">
                  <c:v>1.3018444873131793E-3</c:v>
                </c:pt>
                <c:pt idx="3747">
                  <c:v>1.3219895393296887E-3</c:v>
                </c:pt>
                <c:pt idx="3748">
                  <c:v>1.2773942682219994E-3</c:v>
                </c:pt>
                <c:pt idx="3749">
                  <c:v>1.2805917781860841E-3</c:v>
                </c:pt>
                <c:pt idx="3750">
                  <c:v>1.272515134804287E-3</c:v>
                </c:pt>
                <c:pt idx="3751">
                  <c:v>1.2871463968370104E-3</c:v>
                </c:pt>
                <c:pt idx="3752">
                  <c:v>1.2433247447977793E-3</c:v>
                </c:pt>
                <c:pt idx="3753">
                  <c:v>1.3329265169334612E-3</c:v>
                </c:pt>
                <c:pt idx="3754">
                  <c:v>1.2650476557277671E-3</c:v>
                </c:pt>
                <c:pt idx="3755">
                  <c:v>1.3029843412680259E-3</c:v>
                </c:pt>
                <c:pt idx="3756">
                  <c:v>1.2814609267301966E-3</c:v>
                </c:pt>
                <c:pt idx="3757">
                  <c:v>1.2637423188179286E-3</c:v>
                </c:pt>
                <c:pt idx="3758">
                  <c:v>1.2611414030998555E-3</c:v>
                </c:pt>
                <c:pt idx="3759">
                  <c:v>1.2393406919231464E-3</c:v>
                </c:pt>
                <c:pt idx="3760">
                  <c:v>1.211860330051738E-3</c:v>
                </c:pt>
                <c:pt idx="3761">
                  <c:v>1.2280891791209602E-3</c:v>
                </c:pt>
                <c:pt idx="3762">
                  <c:v>1.2656784142350461E-3</c:v>
                </c:pt>
                <c:pt idx="3763">
                  <c:v>1.2216602773774678E-3</c:v>
                </c:pt>
                <c:pt idx="3764">
                  <c:v>1.2619664061695054E-3</c:v>
                </c:pt>
                <c:pt idx="3765">
                  <c:v>1.2743037637330909E-3</c:v>
                </c:pt>
                <c:pt idx="3766">
                  <c:v>1.2599746278137579E-3</c:v>
                </c:pt>
                <c:pt idx="3767">
                  <c:v>1.2623778428293684E-3</c:v>
                </c:pt>
                <c:pt idx="3768">
                  <c:v>1.2726077666036333E-3</c:v>
                </c:pt>
                <c:pt idx="3769">
                  <c:v>1.2737271678714764E-3</c:v>
                </c:pt>
                <c:pt idx="3770">
                  <c:v>1.2613427776082147E-3</c:v>
                </c:pt>
                <c:pt idx="3771">
                  <c:v>1.265839919250221E-3</c:v>
                </c:pt>
                <c:pt idx="3772">
                  <c:v>1.2208955643513253E-3</c:v>
                </c:pt>
                <c:pt idx="3773">
                  <c:v>1.2707125372334331E-3</c:v>
                </c:pt>
                <c:pt idx="3774">
                  <c:v>1.2694714299531927E-3</c:v>
                </c:pt>
                <c:pt idx="3775">
                  <c:v>1.2302306751891335E-3</c:v>
                </c:pt>
                <c:pt idx="3776">
                  <c:v>1.2484370351836835E-3</c:v>
                </c:pt>
                <c:pt idx="3777">
                  <c:v>1.2321624332322805E-3</c:v>
                </c:pt>
                <c:pt idx="3778">
                  <c:v>1.2228441410761083E-3</c:v>
                </c:pt>
                <c:pt idx="3779">
                  <c:v>1.2454762719084787E-3</c:v>
                </c:pt>
                <c:pt idx="3780">
                  <c:v>1.2315817465742033E-3</c:v>
                </c:pt>
                <c:pt idx="3781">
                  <c:v>1.1974597042279302E-3</c:v>
                </c:pt>
                <c:pt idx="3782">
                  <c:v>1.1849878031195728E-3</c:v>
                </c:pt>
                <c:pt idx="3783">
                  <c:v>1.2482573858643758E-3</c:v>
                </c:pt>
                <c:pt idx="3784">
                  <c:v>1.2168989717379953E-3</c:v>
                </c:pt>
                <c:pt idx="3785">
                  <c:v>1.2182619043414108E-3</c:v>
                </c:pt>
                <c:pt idx="3786">
                  <c:v>1.2473339125323949E-3</c:v>
                </c:pt>
                <c:pt idx="3787">
                  <c:v>1.1850701646270742E-3</c:v>
                </c:pt>
                <c:pt idx="3788">
                  <c:v>1.1970834959329783E-3</c:v>
                </c:pt>
                <c:pt idx="3789">
                  <c:v>1.1887006117718075E-3</c:v>
                </c:pt>
                <c:pt idx="3790">
                  <c:v>1.1982341130164125E-3</c:v>
                </c:pt>
                <c:pt idx="3791">
                  <c:v>1.1982582081251638E-3</c:v>
                </c:pt>
                <c:pt idx="3792">
                  <c:v>1.1810039712204126E-3</c:v>
                </c:pt>
                <c:pt idx="3793">
                  <c:v>1.2100260202452706E-3</c:v>
                </c:pt>
                <c:pt idx="3794">
                  <c:v>1.1916938693414872E-3</c:v>
                </c:pt>
                <c:pt idx="3795">
                  <c:v>1.1848605881326895E-3</c:v>
                </c:pt>
                <c:pt idx="3796">
                  <c:v>1.1969987163272123E-3</c:v>
                </c:pt>
                <c:pt idx="3797">
                  <c:v>1.2322424988149274E-3</c:v>
                </c:pt>
                <c:pt idx="3798">
                  <c:v>1.2097408740918611E-3</c:v>
                </c:pt>
                <c:pt idx="3799">
                  <c:v>1.1938344567847196E-3</c:v>
                </c:pt>
                <c:pt idx="3800">
                  <c:v>1.1817789416884016E-3</c:v>
                </c:pt>
                <c:pt idx="3801">
                  <c:v>1.1900724363539971E-3</c:v>
                </c:pt>
                <c:pt idx="3802">
                  <c:v>1.2067684751561531E-3</c:v>
                </c:pt>
                <c:pt idx="3803">
                  <c:v>1.2086284843181288E-3</c:v>
                </c:pt>
                <c:pt idx="3804">
                  <c:v>1.1930048102003056E-3</c:v>
                </c:pt>
                <c:pt idx="3805">
                  <c:v>1.16777310994188E-3</c:v>
                </c:pt>
                <c:pt idx="3806">
                  <c:v>1.1560834660703711E-3</c:v>
                </c:pt>
                <c:pt idx="3807">
                  <c:v>1.1741699649292312E-3</c:v>
                </c:pt>
                <c:pt idx="3808">
                  <c:v>1.1628123234238849E-3</c:v>
                </c:pt>
                <c:pt idx="3809">
                  <c:v>1.1904444762921513E-3</c:v>
                </c:pt>
                <c:pt idx="3810">
                  <c:v>1.2075415979046311E-3</c:v>
                </c:pt>
                <c:pt idx="3811">
                  <c:v>1.1602347399011538E-3</c:v>
                </c:pt>
                <c:pt idx="3812">
                  <c:v>1.2028925849439734E-3</c:v>
                </c:pt>
                <c:pt idx="3813">
                  <c:v>1.1958866228762655E-3</c:v>
                </c:pt>
                <c:pt idx="3814">
                  <c:v>1.1714831237704874E-3</c:v>
                </c:pt>
                <c:pt idx="3815">
                  <c:v>1.1558904263706295E-3</c:v>
                </c:pt>
                <c:pt idx="3816">
                  <c:v>1.1561533247512886E-3</c:v>
                </c:pt>
                <c:pt idx="3817">
                  <c:v>1.1372921895615362E-3</c:v>
                </c:pt>
                <c:pt idx="3818">
                  <c:v>1.1296722430615077E-3</c:v>
                </c:pt>
                <c:pt idx="3819">
                  <c:v>1.1411136209657719E-3</c:v>
                </c:pt>
                <c:pt idx="3820">
                  <c:v>1.1555252728795364E-3</c:v>
                </c:pt>
                <c:pt idx="3821">
                  <c:v>1.1682885369185367E-3</c:v>
                </c:pt>
                <c:pt idx="3822">
                  <c:v>1.1252891511498086E-3</c:v>
                </c:pt>
                <c:pt idx="3823">
                  <c:v>1.1335330896675446E-3</c:v>
                </c:pt>
                <c:pt idx="3824">
                  <c:v>1.111725015236772E-3</c:v>
                </c:pt>
                <c:pt idx="3825">
                  <c:v>1.1435527910340474E-3</c:v>
                </c:pt>
                <c:pt idx="3826">
                  <c:v>1.1346456148136617E-3</c:v>
                </c:pt>
                <c:pt idx="3827">
                  <c:v>1.1031901475113449E-3</c:v>
                </c:pt>
                <c:pt idx="3828">
                  <c:v>1.115274409799065E-3</c:v>
                </c:pt>
                <c:pt idx="3829">
                  <c:v>1.1217477431852221E-3</c:v>
                </c:pt>
                <c:pt idx="3830">
                  <c:v>1.1261493678434613E-3</c:v>
                </c:pt>
                <c:pt idx="3831">
                  <c:v>1.1268577304708064E-3</c:v>
                </c:pt>
                <c:pt idx="3832">
                  <c:v>1.1340129532784184E-3</c:v>
                </c:pt>
                <c:pt idx="3833">
                  <c:v>1.1392359816689379E-3</c:v>
                </c:pt>
                <c:pt idx="3834">
                  <c:v>1.1706393679093722E-3</c:v>
                </c:pt>
                <c:pt idx="3835">
                  <c:v>1.1170062561363693E-3</c:v>
                </c:pt>
                <c:pt idx="3836">
                  <c:v>1.1596333599278785E-3</c:v>
                </c:pt>
                <c:pt idx="3837">
                  <c:v>1.0986990031657397E-3</c:v>
                </c:pt>
                <c:pt idx="3838">
                  <c:v>1.1167462168257738E-3</c:v>
                </c:pt>
                <c:pt idx="3839">
                  <c:v>1.14649263048421E-3</c:v>
                </c:pt>
                <c:pt idx="3840">
                  <c:v>1.0951724680049895E-3</c:v>
                </c:pt>
                <c:pt idx="3841">
                  <c:v>1.0869871077464567E-3</c:v>
                </c:pt>
                <c:pt idx="3842">
                  <c:v>1.1045659208221426E-3</c:v>
                </c:pt>
                <c:pt idx="3843">
                  <c:v>1.1501432772732826E-3</c:v>
                </c:pt>
                <c:pt idx="3844">
                  <c:v>1.1642501042127969E-3</c:v>
                </c:pt>
                <c:pt idx="3845">
                  <c:v>1.1268194212853619E-3</c:v>
                </c:pt>
                <c:pt idx="3846">
                  <c:v>1.0814333665041598E-3</c:v>
                </c:pt>
                <c:pt idx="3847">
                  <c:v>1.1310580689360458E-3</c:v>
                </c:pt>
                <c:pt idx="3848">
                  <c:v>1.1079722529581169E-3</c:v>
                </c:pt>
                <c:pt idx="3849">
                  <c:v>1.1528347238144807E-3</c:v>
                </c:pt>
                <c:pt idx="3850">
                  <c:v>1.1477062810770565E-3</c:v>
                </c:pt>
                <c:pt idx="3851">
                  <c:v>1.1396311572315393E-3</c:v>
                </c:pt>
                <c:pt idx="3852">
                  <c:v>1.1342545293763322E-3</c:v>
                </c:pt>
                <c:pt idx="3853">
                  <c:v>1.1278435004385791E-3</c:v>
                </c:pt>
                <c:pt idx="3854">
                  <c:v>1.1435804560813567E-3</c:v>
                </c:pt>
                <c:pt idx="3855">
                  <c:v>1.121973301445189E-3</c:v>
                </c:pt>
                <c:pt idx="3856">
                  <c:v>1.092909486016438E-3</c:v>
                </c:pt>
                <c:pt idx="3857">
                  <c:v>1.109952710168369E-3</c:v>
                </c:pt>
                <c:pt idx="3858">
                  <c:v>1.1184208731365307E-3</c:v>
                </c:pt>
                <c:pt idx="3859">
                  <c:v>1.106092242306465E-3</c:v>
                </c:pt>
                <c:pt idx="3860">
                  <c:v>1.0893212509921833E-3</c:v>
                </c:pt>
                <c:pt idx="3861">
                  <c:v>1.0705284152879332E-3</c:v>
                </c:pt>
                <c:pt idx="3862">
                  <c:v>1.1348952924309867E-3</c:v>
                </c:pt>
                <c:pt idx="3863">
                  <c:v>1.1213113852939836E-3</c:v>
                </c:pt>
                <c:pt idx="3864">
                  <c:v>1.0656439847408787E-3</c:v>
                </c:pt>
                <c:pt idx="3865">
                  <c:v>1.0678193859981863E-3</c:v>
                </c:pt>
                <c:pt idx="3866">
                  <c:v>1.0675962158169959E-3</c:v>
                </c:pt>
                <c:pt idx="3867">
                  <c:v>1.0939786903334853E-3</c:v>
                </c:pt>
                <c:pt idx="3868">
                  <c:v>1.1017714544994319E-3</c:v>
                </c:pt>
                <c:pt idx="3869">
                  <c:v>1.0900267173620413E-3</c:v>
                </c:pt>
                <c:pt idx="3870">
                  <c:v>1.0729391549923347E-3</c:v>
                </c:pt>
                <c:pt idx="3871">
                  <c:v>1.0539731077029066E-3</c:v>
                </c:pt>
                <c:pt idx="3872">
                  <c:v>1.084749280967613E-3</c:v>
                </c:pt>
                <c:pt idx="3873">
                  <c:v>1.0699391620633478E-3</c:v>
                </c:pt>
                <c:pt idx="3874">
                  <c:v>1.0651216194878491E-3</c:v>
                </c:pt>
                <c:pt idx="3875">
                  <c:v>1.0750416967386029E-3</c:v>
                </c:pt>
                <c:pt idx="3876">
                  <c:v>1.0907695418550471E-3</c:v>
                </c:pt>
                <c:pt idx="3877">
                  <c:v>1.0881306656426832E-3</c:v>
                </c:pt>
                <c:pt idx="3878">
                  <c:v>1.0992224197169914E-3</c:v>
                </c:pt>
                <c:pt idx="3879">
                  <c:v>1.0584450707918269E-3</c:v>
                </c:pt>
                <c:pt idx="3880">
                  <c:v>1.0393827441519019E-3</c:v>
                </c:pt>
                <c:pt idx="3881">
                  <c:v>1.0756420816786267E-3</c:v>
                </c:pt>
                <c:pt idx="3882">
                  <c:v>1.0562243615233767E-3</c:v>
                </c:pt>
                <c:pt idx="3883">
                  <c:v>1.0339259283736336E-3</c:v>
                </c:pt>
                <c:pt idx="3884">
                  <c:v>1.0694335565111866E-3</c:v>
                </c:pt>
                <c:pt idx="3885">
                  <c:v>1.0594048362368609E-3</c:v>
                </c:pt>
                <c:pt idx="3886">
                  <c:v>1.0627477615030294E-3</c:v>
                </c:pt>
                <c:pt idx="3887">
                  <c:v>1.0564364020174283E-3</c:v>
                </c:pt>
                <c:pt idx="3888">
                  <c:v>1.0294628744748418E-3</c:v>
                </c:pt>
                <c:pt idx="3889">
                  <c:v>1.0350125497487006E-3</c:v>
                </c:pt>
                <c:pt idx="3890">
                  <c:v>1.0493325550957665E-3</c:v>
                </c:pt>
                <c:pt idx="3891">
                  <c:v>1.0066448614918001E-3</c:v>
                </c:pt>
                <c:pt idx="3892">
                  <c:v>1.0085194944348883E-3</c:v>
                </c:pt>
                <c:pt idx="3893">
                  <c:v>1.0100476088348174E-3</c:v>
                </c:pt>
                <c:pt idx="3894">
                  <c:v>9.892812458510143E-4</c:v>
                </c:pt>
                <c:pt idx="3895">
                  <c:v>1.0308024605900647E-3</c:v>
                </c:pt>
                <c:pt idx="3896">
                  <c:v>1.0228894114222527E-3</c:v>
                </c:pt>
                <c:pt idx="3897">
                  <c:v>1.0320045485019309E-3</c:v>
                </c:pt>
                <c:pt idx="3898">
                  <c:v>1.0445035735822858E-3</c:v>
                </c:pt>
                <c:pt idx="3899">
                  <c:v>1.0744320304500088E-3</c:v>
                </c:pt>
                <c:pt idx="3900">
                  <c:v>1.0359539446654928E-3</c:v>
                </c:pt>
                <c:pt idx="3901">
                  <c:v>1.0860629064256039E-3</c:v>
                </c:pt>
                <c:pt idx="3902">
                  <c:v>1.0441648292368873E-3</c:v>
                </c:pt>
                <c:pt idx="3903">
                  <c:v>1.0406773346037165E-3</c:v>
                </c:pt>
                <c:pt idx="3904">
                  <c:v>1.0739085509676794E-3</c:v>
                </c:pt>
                <c:pt idx="3905">
                  <c:v>1.0225293647436731E-3</c:v>
                </c:pt>
                <c:pt idx="3906">
                  <c:v>1.0437534577507834E-3</c:v>
                </c:pt>
                <c:pt idx="3907">
                  <c:v>1.0285623928332616E-3</c:v>
                </c:pt>
                <c:pt idx="3908">
                  <c:v>1.0265818875142476E-3</c:v>
                </c:pt>
                <c:pt idx="3909">
                  <c:v>1.0029283570662463E-3</c:v>
                </c:pt>
                <c:pt idx="3910">
                  <c:v>9.8086196470254438E-4</c:v>
                </c:pt>
                <c:pt idx="3911">
                  <c:v>1.0193425802245786E-3</c:v>
                </c:pt>
                <c:pt idx="3912">
                  <c:v>9.9178039312180426E-4</c:v>
                </c:pt>
                <c:pt idx="3913">
                  <c:v>9.9438411698897717E-4</c:v>
                </c:pt>
                <c:pt idx="3914">
                  <c:v>1.0148380770041161E-3</c:v>
                </c:pt>
                <c:pt idx="3915">
                  <c:v>1.0617128953170545E-3</c:v>
                </c:pt>
                <c:pt idx="3916">
                  <c:v>1.0430117044063802E-3</c:v>
                </c:pt>
                <c:pt idx="3917">
                  <c:v>1.0609480591693195E-3</c:v>
                </c:pt>
                <c:pt idx="3918">
                  <c:v>1.0493917713176241E-3</c:v>
                </c:pt>
                <c:pt idx="3919">
                  <c:v>1.0674683232679419E-3</c:v>
                </c:pt>
                <c:pt idx="3920">
                  <c:v>1.0149550686908491E-3</c:v>
                </c:pt>
                <c:pt idx="3921">
                  <c:v>9.9350333214984232E-4</c:v>
                </c:pt>
                <c:pt idx="3922">
                  <c:v>1.0182074215958992E-3</c:v>
                </c:pt>
                <c:pt idx="3923">
                  <c:v>1.0283957311875988E-3</c:v>
                </c:pt>
                <c:pt idx="3924">
                  <c:v>1.0056364246901839E-3</c:v>
                </c:pt>
                <c:pt idx="3925">
                  <c:v>9.8892565608813703E-4</c:v>
                </c:pt>
                <c:pt idx="3926">
                  <c:v>9.7256073442632436E-4</c:v>
                </c:pt>
                <c:pt idx="3927">
                  <c:v>9.8524856622035791E-4</c:v>
                </c:pt>
                <c:pt idx="3928">
                  <c:v>1.0071406516589684E-3</c:v>
                </c:pt>
                <c:pt idx="3929">
                  <c:v>9.8474401947422916E-4</c:v>
                </c:pt>
                <c:pt idx="3930">
                  <c:v>9.8046117438986211E-4</c:v>
                </c:pt>
                <c:pt idx="3931">
                  <c:v>9.7522848020731756E-4</c:v>
                </c:pt>
                <c:pt idx="3932">
                  <c:v>9.7403096869578913E-4</c:v>
                </c:pt>
                <c:pt idx="3933">
                  <c:v>9.530937379440737E-4</c:v>
                </c:pt>
                <c:pt idx="3934">
                  <c:v>9.4177490253442235E-4</c:v>
                </c:pt>
                <c:pt idx="3935">
                  <c:v>9.430414453717083E-4</c:v>
                </c:pt>
                <c:pt idx="3936">
                  <c:v>9.3601645375675896E-4</c:v>
                </c:pt>
                <c:pt idx="3937">
                  <c:v>9.2521377439274018E-4</c:v>
                </c:pt>
                <c:pt idx="3938">
                  <c:v>9.2743568322652744E-4</c:v>
                </c:pt>
                <c:pt idx="3939">
                  <c:v>9.3360227390733015E-4</c:v>
                </c:pt>
                <c:pt idx="3940">
                  <c:v>9.3058898141096746E-4</c:v>
                </c:pt>
                <c:pt idx="3941">
                  <c:v>9.3695885664000936E-4</c:v>
                </c:pt>
                <c:pt idx="3942">
                  <c:v>9.2579905586800981E-4</c:v>
                </c:pt>
                <c:pt idx="3943">
                  <c:v>9.39858718409875E-4</c:v>
                </c:pt>
                <c:pt idx="3944">
                  <c:v>9.8453637989788533E-4</c:v>
                </c:pt>
                <c:pt idx="3945">
                  <c:v>9.7725771973280508E-4</c:v>
                </c:pt>
                <c:pt idx="3946">
                  <c:v>9.8168490411524711E-4</c:v>
                </c:pt>
                <c:pt idx="3947">
                  <c:v>9.3193589740604721E-4</c:v>
                </c:pt>
                <c:pt idx="3948">
                  <c:v>9.3442323804532399E-4</c:v>
                </c:pt>
                <c:pt idx="3949">
                  <c:v>9.8374844505602133E-4</c:v>
                </c:pt>
                <c:pt idx="3950">
                  <c:v>1.0091999275846943E-3</c:v>
                </c:pt>
                <c:pt idx="3951">
                  <c:v>9.6234899132163906E-4</c:v>
                </c:pt>
                <c:pt idx="3952">
                  <c:v>1.0130890633453544E-3</c:v>
                </c:pt>
                <c:pt idx="3953">
                  <c:v>9.8123697294389138E-4</c:v>
                </c:pt>
                <c:pt idx="3954">
                  <c:v>9.4575593402318209E-4</c:v>
                </c:pt>
                <c:pt idx="3955">
                  <c:v>9.6944540468154499E-4</c:v>
                </c:pt>
                <c:pt idx="3956">
                  <c:v>9.2229774290744854E-4</c:v>
                </c:pt>
                <c:pt idx="3957">
                  <c:v>9.5315867965202342E-4</c:v>
                </c:pt>
                <c:pt idx="3958">
                  <c:v>9.2099425103089926E-4</c:v>
                </c:pt>
                <c:pt idx="3959">
                  <c:v>9.4308912279471497E-4</c:v>
                </c:pt>
                <c:pt idx="3960">
                  <c:v>9.3063392838247131E-4</c:v>
                </c:pt>
                <c:pt idx="3961">
                  <c:v>9.0032265596699844E-4</c:v>
                </c:pt>
                <c:pt idx="3962">
                  <c:v>9.4072070024474319E-4</c:v>
                </c:pt>
                <c:pt idx="3963">
                  <c:v>9.1599620390713692E-4</c:v>
                </c:pt>
                <c:pt idx="3964">
                  <c:v>9.3713561812439896E-4</c:v>
                </c:pt>
                <c:pt idx="3965">
                  <c:v>9.244913781625482E-4</c:v>
                </c:pt>
                <c:pt idx="3966">
                  <c:v>9.2801507514127907E-4</c:v>
                </c:pt>
                <c:pt idx="3967">
                  <c:v>9.0893505324184825E-4</c:v>
                </c:pt>
                <c:pt idx="3968">
                  <c:v>9.005235132750264E-4</c:v>
                </c:pt>
                <c:pt idx="3969">
                  <c:v>9.1968334398730633E-4</c:v>
                </c:pt>
                <c:pt idx="3970">
                  <c:v>8.8786903724943792E-4</c:v>
                </c:pt>
                <c:pt idx="3971">
                  <c:v>8.8637467233636507E-4</c:v>
                </c:pt>
                <c:pt idx="3972">
                  <c:v>8.7464441957931622E-4</c:v>
                </c:pt>
                <c:pt idx="3973">
                  <c:v>8.775678819627486E-4</c:v>
                </c:pt>
                <c:pt idx="3974">
                  <c:v>8.6387175067864652E-4</c:v>
                </c:pt>
                <c:pt idx="3975">
                  <c:v>8.1848199253263738E-4</c:v>
                </c:pt>
                <c:pt idx="3976">
                  <c:v>8.4214938289864285E-4</c:v>
                </c:pt>
                <c:pt idx="3977">
                  <c:v>8.3235204042078615E-4</c:v>
                </c:pt>
                <c:pt idx="3978">
                  <c:v>8.5959354271416763E-4</c:v>
                </c:pt>
                <c:pt idx="3979">
                  <c:v>8.6261763926517279E-4</c:v>
                </c:pt>
                <c:pt idx="3980">
                  <c:v>8.4858264511957881E-4</c:v>
                </c:pt>
                <c:pt idx="3981">
                  <c:v>8.3550909048281093E-4</c:v>
                </c:pt>
                <c:pt idx="3982">
                  <c:v>8.3019107340306074E-4</c:v>
                </c:pt>
                <c:pt idx="3983">
                  <c:v>8.2516799776868465E-4</c:v>
                </c:pt>
                <c:pt idx="3984">
                  <c:v>8.4984046448197245E-4</c:v>
                </c:pt>
                <c:pt idx="3985">
                  <c:v>8.6725146478882362E-4</c:v>
                </c:pt>
                <c:pt idx="3986">
                  <c:v>8.1802356821703871E-4</c:v>
                </c:pt>
                <c:pt idx="3987">
                  <c:v>8.4443958851013407E-4</c:v>
                </c:pt>
                <c:pt idx="3988">
                  <c:v>8.6229546398550584E-4</c:v>
                </c:pt>
                <c:pt idx="3989">
                  <c:v>9.4247185142741887E-4</c:v>
                </c:pt>
                <c:pt idx="3990">
                  <c:v>8.9812180521312848E-4</c:v>
                </c:pt>
                <c:pt idx="3991">
                  <c:v>8.7089909281713946E-4</c:v>
                </c:pt>
                <c:pt idx="3992">
                  <c:v>8.5512900322534495E-4</c:v>
                </c:pt>
                <c:pt idx="3993">
                  <c:v>8.298776414628592E-4</c:v>
                </c:pt>
                <c:pt idx="3994">
                  <c:v>8.3103285638857051E-4</c:v>
                </c:pt>
                <c:pt idx="3995">
                  <c:v>8.3741828452871768E-4</c:v>
                </c:pt>
                <c:pt idx="3996">
                  <c:v>8.3450005877741356E-4</c:v>
                </c:pt>
                <c:pt idx="3997">
                  <c:v>8.2570299306464255E-4</c:v>
                </c:pt>
                <c:pt idx="3998">
                  <c:v>8.2035940872159172E-4</c:v>
                </c:pt>
                <c:pt idx="3999">
                  <c:v>8.161138133468309E-4</c:v>
                </c:pt>
                <c:pt idx="4000">
                  <c:v>8.1466711494387629E-4</c:v>
                </c:pt>
                <c:pt idx="4001">
                  <c:v>8.1701910357226707E-4</c:v>
                </c:pt>
                <c:pt idx="4002">
                  <c:v>8.0976257817289021E-4</c:v>
                </c:pt>
                <c:pt idx="4003">
                  <c:v>8.411325862316024E-4</c:v>
                </c:pt>
                <c:pt idx="4004">
                  <c:v>8.3008398776235391E-4</c:v>
                </c:pt>
                <c:pt idx="4005">
                  <c:v>8.106304008190095E-4</c:v>
                </c:pt>
                <c:pt idx="4006">
                  <c:v>8.1922546063567623E-4</c:v>
                </c:pt>
                <c:pt idx="4007">
                  <c:v>8.2697228016710537E-4</c:v>
                </c:pt>
                <c:pt idx="4008">
                  <c:v>8.7846700827312228E-4</c:v>
                </c:pt>
                <c:pt idx="4009">
                  <c:v>8.2306931802645375E-4</c:v>
                </c:pt>
                <c:pt idx="4010">
                  <c:v>8.6383081575715605E-4</c:v>
                </c:pt>
                <c:pt idx="4011">
                  <c:v>8.4465560465531934E-4</c:v>
                </c:pt>
                <c:pt idx="4012">
                  <c:v>8.4653478354101204E-4</c:v>
                </c:pt>
                <c:pt idx="4013">
                  <c:v>8.4245376812306467E-4</c:v>
                </c:pt>
                <c:pt idx="4014">
                  <c:v>8.2188355948591564E-4</c:v>
                </c:pt>
                <c:pt idx="4015">
                  <c:v>8.4406716808979848E-4</c:v>
                </c:pt>
                <c:pt idx="4016">
                  <c:v>8.4615340073731843E-4</c:v>
                </c:pt>
                <c:pt idx="4017">
                  <c:v>8.288642774023678E-4</c:v>
                </c:pt>
                <c:pt idx="4018">
                  <c:v>8.7894055487134607E-4</c:v>
                </c:pt>
                <c:pt idx="4019">
                  <c:v>8.8159214427328207E-4</c:v>
                </c:pt>
                <c:pt idx="4020">
                  <c:v>9.3223824527275659E-4</c:v>
                </c:pt>
                <c:pt idx="4021">
                  <c:v>9.0883199618020574E-4</c:v>
                </c:pt>
                <c:pt idx="4022">
                  <c:v>8.8352654779370919E-4</c:v>
                </c:pt>
                <c:pt idx="4023">
                  <c:v>9.1156569141403576E-4</c:v>
                </c:pt>
                <c:pt idx="4024">
                  <c:v>8.7886104702159884E-4</c:v>
                </c:pt>
                <c:pt idx="4025">
                  <c:v>8.8534995371331536E-4</c:v>
                </c:pt>
                <c:pt idx="4026">
                  <c:v>8.7328668902414137E-4</c:v>
                </c:pt>
                <c:pt idx="4027">
                  <c:v>8.7442753523331968E-4</c:v>
                </c:pt>
                <c:pt idx="4028">
                  <c:v>8.6939604455877945E-4</c:v>
                </c:pt>
                <c:pt idx="4029">
                  <c:v>8.7311486946771053E-4</c:v>
                </c:pt>
                <c:pt idx="4030">
                  <c:v>8.8921717645421168E-4</c:v>
                </c:pt>
                <c:pt idx="4031">
                  <c:v>8.7845260527464979E-4</c:v>
                </c:pt>
                <c:pt idx="4032">
                  <c:v>8.5139908131904533E-4</c:v>
                </c:pt>
                <c:pt idx="4033">
                  <c:v>8.2652172790577145E-4</c:v>
                </c:pt>
                <c:pt idx="4034">
                  <c:v>8.4087214874721484E-4</c:v>
                </c:pt>
                <c:pt idx="4035">
                  <c:v>8.3967255025713214E-4</c:v>
                </c:pt>
                <c:pt idx="4036">
                  <c:v>8.3511662649204141E-4</c:v>
                </c:pt>
                <c:pt idx="4037">
                  <c:v>7.8848532811538166E-4</c:v>
                </c:pt>
                <c:pt idx="4038">
                  <c:v>8.0914765678984243E-4</c:v>
                </c:pt>
                <c:pt idx="4039">
                  <c:v>8.1671194391473015E-4</c:v>
                </c:pt>
                <c:pt idx="4040">
                  <c:v>8.1579732886662387E-4</c:v>
                </c:pt>
                <c:pt idx="4041">
                  <c:v>8.0081441605834994E-4</c:v>
                </c:pt>
                <c:pt idx="4042">
                  <c:v>7.8826534153904424E-4</c:v>
                </c:pt>
                <c:pt idx="4043">
                  <c:v>8.1708185212312661E-4</c:v>
                </c:pt>
                <c:pt idx="4044">
                  <c:v>8.0108764271319519E-4</c:v>
                </c:pt>
                <c:pt idx="4045">
                  <c:v>7.8296279555611144E-4</c:v>
                </c:pt>
                <c:pt idx="4046">
                  <c:v>7.8740164315414178E-4</c:v>
                </c:pt>
                <c:pt idx="4047">
                  <c:v>7.8352505336310666E-4</c:v>
                </c:pt>
                <c:pt idx="4048">
                  <c:v>8.1936562138819401E-4</c:v>
                </c:pt>
                <c:pt idx="4049">
                  <c:v>8.0497219955937905E-4</c:v>
                </c:pt>
                <c:pt idx="4050">
                  <c:v>7.9760986693399867E-4</c:v>
                </c:pt>
                <c:pt idx="4051">
                  <c:v>8.5126322148844054E-4</c:v>
                </c:pt>
                <c:pt idx="4052">
                  <c:v>8.1994299890564065E-4</c:v>
                </c:pt>
                <c:pt idx="4053">
                  <c:v>8.1850800697597429E-4</c:v>
                </c:pt>
                <c:pt idx="4054">
                  <c:v>7.9548278547992494E-4</c:v>
                </c:pt>
                <c:pt idx="4055">
                  <c:v>8.2999882311312191E-4</c:v>
                </c:pt>
                <c:pt idx="4056">
                  <c:v>8.1543210827403616E-4</c:v>
                </c:pt>
                <c:pt idx="4057">
                  <c:v>8.1996323265550917E-4</c:v>
                </c:pt>
                <c:pt idx="4058">
                  <c:v>8.3822851953302456E-4</c:v>
                </c:pt>
                <c:pt idx="4059">
                  <c:v>8.5295299846482571E-4</c:v>
                </c:pt>
                <c:pt idx="4060">
                  <c:v>8.1034376856788375E-4</c:v>
                </c:pt>
                <c:pt idx="4061">
                  <c:v>8.2003144585229251E-4</c:v>
                </c:pt>
                <c:pt idx="4062">
                  <c:v>8.229306818325296E-4</c:v>
                </c:pt>
                <c:pt idx="4063">
                  <c:v>8.1938078296335732E-4</c:v>
                </c:pt>
                <c:pt idx="4064">
                  <c:v>8.1448507386261686E-4</c:v>
                </c:pt>
                <c:pt idx="4065">
                  <c:v>8.2377510261395629E-4</c:v>
                </c:pt>
                <c:pt idx="4066">
                  <c:v>7.9944390396316371E-4</c:v>
                </c:pt>
                <c:pt idx="4067">
                  <c:v>7.8886833764818694E-4</c:v>
                </c:pt>
                <c:pt idx="4068">
                  <c:v>8.0724787096002489E-4</c:v>
                </c:pt>
                <c:pt idx="4069">
                  <c:v>8.0427490657143219E-4</c:v>
                </c:pt>
                <c:pt idx="4070">
                  <c:v>7.7700136409980948E-4</c:v>
                </c:pt>
                <c:pt idx="4071">
                  <c:v>7.9900220834038004E-4</c:v>
                </c:pt>
                <c:pt idx="4072">
                  <c:v>8.0365787223912321E-4</c:v>
                </c:pt>
                <c:pt idx="4073">
                  <c:v>7.9239466356979371E-4</c:v>
                </c:pt>
                <c:pt idx="4074">
                  <c:v>7.6971448394793827E-4</c:v>
                </c:pt>
                <c:pt idx="4075">
                  <c:v>7.9493509007447672E-4</c:v>
                </c:pt>
                <c:pt idx="4076">
                  <c:v>7.6196360431766237E-4</c:v>
                </c:pt>
                <c:pt idx="4077">
                  <c:v>7.8351045792727288E-4</c:v>
                </c:pt>
                <c:pt idx="4078">
                  <c:v>7.6896490163317461E-4</c:v>
                </c:pt>
                <c:pt idx="4079">
                  <c:v>7.8778783094754609E-4</c:v>
                </c:pt>
                <c:pt idx="4080">
                  <c:v>7.6389757514522716E-4</c:v>
                </c:pt>
                <c:pt idx="4081">
                  <c:v>7.4784444506748222E-4</c:v>
                </c:pt>
                <c:pt idx="4082">
                  <c:v>7.5315581366095028E-4</c:v>
                </c:pt>
                <c:pt idx="4083">
                  <c:v>7.6154959694361925E-4</c:v>
                </c:pt>
                <c:pt idx="4084">
                  <c:v>7.4746312136021026E-4</c:v>
                </c:pt>
                <c:pt idx="4085">
                  <c:v>7.6456862595897029E-4</c:v>
                </c:pt>
                <c:pt idx="4086">
                  <c:v>7.5870902350478036E-4</c:v>
                </c:pt>
                <c:pt idx="4087">
                  <c:v>7.5534195747783484E-4</c:v>
                </c:pt>
                <c:pt idx="4088">
                  <c:v>7.4647379272307934E-4</c:v>
                </c:pt>
                <c:pt idx="4089">
                  <c:v>7.4006754753257501E-4</c:v>
                </c:pt>
                <c:pt idx="4090">
                  <c:v>7.2614288584899826E-4</c:v>
                </c:pt>
                <c:pt idx="4091">
                  <c:v>7.44221851264458E-4</c:v>
                </c:pt>
                <c:pt idx="4092">
                  <c:v>7.2652533338707207E-4</c:v>
                </c:pt>
                <c:pt idx="4093">
                  <c:v>7.1543677020130384E-4</c:v>
                </c:pt>
                <c:pt idx="4094">
                  <c:v>7.2241818469403649E-4</c:v>
                </c:pt>
                <c:pt idx="4095">
                  <c:v>7.0885768460365601E-4</c:v>
                </c:pt>
                <c:pt idx="4096">
                  <c:v>6.9322188796265322E-4</c:v>
                </c:pt>
                <c:pt idx="4097">
                  <c:v>7.2181399767817713E-4</c:v>
                </c:pt>
                <c:pt idx="4098">
                  <c:v>7.0299811893582899E-4</c:v>
                </c:pt>
                <c:pt idx="4099">
                  <c:v>7.4798614165818092E-4</c:v>
                </c:pt>
                <c:pt idx="4100">
                  <c:v>7.3752377590445757E-4</c:v>
                </c:pt>
                <c:pt idx="4101">
                  <c:v>7.1082291630399368E-4</c:v>
                </c:pt>
                <c:pt idx="4102">
                  <c:v>7.2801498914179779E-4</c:v>
                </c:pt>
                <c:pt idx="4103">
                  <c:v>7.4273459996749473E-4</c:v>
                </c:pt>
                <c:pt idx="4104">
                  <c:v>7.4121099073440582E-4</c:v>
                </c:pt>
                <c:pt idx="4105">
                  <c:v>7.371866201779238E-4</c:v>
                </c:pt>
                <c:pt idx="4106">
                  <c:v>7.200999233588671E-4</c:v>
                </c:pt>
                <c:pt idx="4107">
                  <c:v>7.508765147962495E-4</c:v>
                </c:pt>
                <c:pt idx="4108">
                  <c:v>7.7277332866847962E-4</c:v>
                </c:pt>
                <c:pt idx="4109">
                  <c:v>7.7063010358500484E-4</c:v>
                </c:pt>
                <c:pt idx="4110">
                  <c:v>7.5820120114995944E-4</c:v>
                </c:pt>
                <c:pt idx="4111">
                  <c:v>7.7896019901034811E-4</c:v>
                </c:pt>
                <c:pt idx="4112">
                  <c:v>7.3832815235406123E-4</c:v>
                </c:pt>
                <c:pt idx="4113">
                  <c:v>7.5745874364984344E-4</c:v>
                </c:pt>
                <c:pt idx="4114">
                  <c:v>7.2775486139118131E-4</c:v>
                </c:pt>
                <c:pt idx="4115">
                  <c:v>7.5871996799016387E-4</c:v>
                </c:pt>
                <c:pt idx="4116">
                  <c:v>7.5907420865635488E-4</c:v>
                </c:pt>
                <c:pt idx="4117">
                  <c:v>7.4714608520602818E-4</c:v>
                </c:pt>
                <c:pt idx="4118">
                  <c:v>7.6186043575900023E-4</c:v>
                </c:pt>
                <c:pt idx="4119">
                  <c:v>7.6938084018051919E-4</c:v>
                </c:pt>
                <c:pt idx="4120">
                  <c:v>7.6241109887150978E-4</c:v>
                </c:pt>
                <c:pt idx="4121">
                  <c:v>7.5504694391282875E-4</c:v>
                </c:pt>
                <c:pt idx="4122">
                  <c:v>7.3259381802492018E-4</c:v>
                </c:pt>
                <c:pt idx="4123">
                  <c:v>7.4824666415080807E-4</c:v>
                </c:pt>
                <c:pt idx="4124">
                  <c:v>7.2256015850011139E-4</c:v>
                </c:pt>
                <c:pt idx="4125">
                  <c:v>7.527880296861536E-4</c:v>
                </c:pt>
                <c:pt idx="4126">
                  <c:v>7.5935359182856277E-4</c:v>
                </c:pt>
                <c:pt idx="4127">
                  <c:v>7.4273331782297733E-4</c:v>
                </c:pt>
                <c:pt idx="4128">
                  <c:v>7.5550049432708294E-4</c:v>
                </c:pt>
                <c:pt idx="4129">
                  <c:v>7.3634395376929703E-4</c:v>
                </c:pt>
                <c:pt idx="4130">
                  <c:v>7.4543520773581728E-4</c:v>
                </c:pt>
                <c:pt idx="4131">
                  <c:v>7.5483490108953861E-4</c:v>
                </c:pt>
                <c:pt idx="4132">
                  <c:v>7.3512929139081626E-4</c:v>
                </c:pt>
                <c:pt idx="4133">
                  <c:v>7.4710684082837956E-4</c:v>
                </c:pt>
                <c:pt idx="4134">
                  <c:v>7.162308843463507E-4</c:v>
                </c:pt>
                <c:pt idx="4135">
                  <c:v>7.1337512189043571E-4</c:v>
                </c:pt>
                <c:pt idx="4136">
                  <c:v>7.4457803891067283E-4</c:v>
                </c:pt>
                <c:pt idx="4137">
                  <c:v>7.4019497321171305E-4</c:v>
                </c:pt>
                <c:pt idx="4138">
                  <c:v>7.3792370172638005E-4</c:v>
                </c:pt>
                <c:pt idx="4139">
                  <c:v>7.6542142891493337E-4</c:v>
                </c:pt>
                <c:pt idx="4140">
                  <c:v>7.3985707750381935E-4</c:v>
                </c:pt>
                <c:pt idx="4141">
                  <c:v>7.1909550461543581E-4</c:v>
                </c:pt>
                <c:pt idx="4142">
                  <c:v>7.1703736445552675E-4</c:v>
                </c:pt>
                <c:pt idx="4143">
                  <c:v>7.3741263989431983E-4</c:v>
                </c:pt>
                <c:pt idx="4144">
                  <c:v>7.2707509862377634E-4</c:v>
                </c:pt>
                <c:pt idx="4145">
                  <c:v>7.2620625867089847E-4</c:v>
                </c:pt>
                <c:pt idx="4146">
                  <c:v>7.5021359498032738E-4</c:v>
                </c:pt>
                <c:pt idx="4147">
                  <c:v>7.6817455526621218E-4</c:v>
                </c:pt>
                <c:pt idx="4148">
                  <c:v>7.8232014060655437E-4</c:v>
                </c:pt>
                <c:pt idx="4149">
                  <c:v>7.7831045159733011E-4</c:v>
                </c:pt>
                <c:pt idx="4150">
                  <c:v>8.2686416511394407E-4</c:v>
                </c:pt>
                <c:pt idx="4151">
                  <c:v>7.6120243369712161E-4</c:v>
                </c:pt>
                <c:pt idx="4152">
                  <c:v>7.9076029677743189E-4</c:v>
                </c:pt>
                <c:pt idx="4153">
                  <c:v>8.1194172413222461E-4</c:v>
                </c:pt>
                <c:pt idx="4154">
                  <c:v>7.9416326136552847E-4</c:v>
                </c:pt>
                <c:pt idx="4155">
                  <c:v>7.5437510096075316E-4</c:v>
                </c:pt>
                <c:pt idx="4156">
                  <c:v>8.0128131277692756E-4</c:v>
                </c:pt>
                <c:pt idx="4157">
                  <c:v>8.0786025131953884E-4</c:v>
                </c:pt>
                <c:pt idx="4158">
                  <c:v>7.7526373071405306E-4</c:v>
                </c:pt>
                <c:pt idx="4159">
                  <c:v>7.9300426812927555E-4</c:v>
                </c:pt>
                <c:pt idx="4160">
                  <c:v>7.8819932998317171E-4</c:v>
                </c:pt>
                <c:pt idx="4161">
                  <c:v>8.0796412194701292E-4</c:v>
                </c:pt>
                <c:pt idx="4162">
                  <c:v>7.6418901181206128E-4</c:v>
                </c:pt>
                <c:pt idx="4163">
                  <c:v>7.5279488207233335E-4</c:v>
                </c:pt>
                <c:pt idx="4164">
                  <c:v>7.4163736933149167E-4</c:v>
                </c:pt>
                <c:pt idx="4165">
                  <c:v>7.4687568107000165E-4</c:v>
                </c:pt>
                <c:pt idx="4166">
                  <c:v>7.6168963278306213E-4</c:v>
                </c:pt>
                <c:pt idx="4167">
                  <c:v>7.4671417084072914E-4</c:v>
                </c:pt>
                <c:pt idx="4168">
                  <c:v>7.6317656922482815E-4</c:v>
                </c:pt>
                <c:pt idx="4169">
                  <c:v>7.6699457373868342E-4</c:v>
                </c:pt>
                <c:pt idx="4170">
                  <c:v>7.3639403740596149E-4</c:v>
                </c:pt>
                <c:pt idx="4171">
                  <c:v>7.3905541966149465E-4</c:v>
                </c:pt>
                <c:pt idx="4172">
                  <c:v>7.3596713096602917E-4</c:v>
                </c:pt>
                <c:pt idx="4173">
                  <c:v>7.2559416200237157E-4</c:v>
                </c:pt>
                <c:pt idx="4174">
                  <c:v>7.214898169735194E-4</c:v>
                </c:pt>
                <c:pt idx="4175">
                  <c:v>7.1709934457966581E-4</c:v>
                </c:pt>
                <c:pt idx="4176">
                  <c:v>7.4372389767108705E-4</c:v>
                </c:pt>
                <c:pt idx="4177">
                  <c:v>7.3654193130929743E-4</c:v>
                </c:pt>
                <c:pt idx="4178">
                  <c:v>6.9542168858907237E-4</c:v>
                </c:pt>
                <c:pt idx="4179">
                  <c:v>7.2251169946822998E-4</c:v>
                </c:pt>
                <c:pt idx="4180">
                  <c:v>7.3051222756370573E-4</c:v>
                </c:pt>
                <c:pt idx="4181">
                  <c:v>7.4743433964859218E-4</c:v>
                </c:pt>
                <c:pt idx="4182">
                  <c:v>7.1004509255986274E-4</c:v>
                </c:pt>
                <c:pt idx="4183">
                  <c:v>7.128976282811646E-4</c:v>
                </c:pt>
                <c:pt idx="4184">
                  <c:v>7.0112997015180502E-4</c:v>
                </c:pt>
                <c:pt idx="4185">
                  <c:v>7.0585256464405013E-4</c:v>
                </c:pt>
                <c:pt idx="4186">
                  <c:v>7.0923022268441012E-4</c:v>
                </c:pt>
                <c:pt idx="4187">
                  <c:v>7.0415591628392139E-4</c:v>
                </c:pt>
                <c:pt idx="4188">
                  <c:v>6.8756399352526215E-4</c:v>
                </c:pt>
                <c:pt idx="4189">
                  <c:v>6.9055503542783756E-4</c:v>
                </c:pt>
                <c:pt idx="4190">
                  <c:v>6.6499728155233382E-4</c:v>
                </c:pt>
                <c:pt idx="4191">
                  <c:v>6.9367986573312429E-4</c:v>
                </c:pt>
                <c:pt idx="4192">
                  <c:v>6.8757258376009279E-4</c:v>
                </c:pt>
                <c:pt idx="4193">
                  <c:v>6.7517206158154166E-4</c:v>
                </c:pt>
                <c:pt idx="4194">
                  <c:v>7.1517316142550062E-4</c:v>
                </c:pt>
                <c:pt idx="4195">
                  <c:v>6.797481466723638E-4</c:v>
                </c:pt>
                <c:pt idx="4196">
                  <c:v>6.8690709248787755E-4</c:v>
                </c:pt>
                <c:pt idx="4197">
                  <c:v>6.6460078476052458E-4</c:v>
                </c:pt>
                <c:pt idx="4198">
                  <c:v>6.9099029981751874E-4</c:v>
                </c:pt>
                <c:pt idx="4199">
                  <c:v>6.6351538941776382E-4</c:v>
                </c:pt>
                <c:pt idx="4200">
                  <c:v>6.7345172873780289E-4</c:v>
                </c:pt>
                <c:pt idx="4201">
                  <c:v>6.7511474493915278E-4</c:v>
                </c:pt>
                <c:pt idx="4202">
                  <c:v>6.7561507784419687E-4</c:v>
                </c:pt>
                <c:pt idx="4203">
                  <c:v>6.7849235315826451E-4</c:v>
                </c:pt>
                <c:pt idx="4204">
                  <c:v>6.6223647456354273E-4</c:v>
                </c:pt>
                <c:pt idx="4205">
                  <c:v>6.8343247834986296E-4</c:v>
                </c:pt>
                <c:pt idx="4206">
                  <c:v>6.6731113955835291E-4</c:v>
                </c:pt>
                <c:pt idx="4207">
                  <c:v>6.8049150974232753E-4</c:v>
                </c:pt>
                <c:pt idx="4208">
                  <c:v>6.8264230998818097E-4</c:v>
                </c:pt>
                <c:pt idx="4209">
                  <c:v>6.7353682844316874E-4</c:v>
                </c:pt>
                <c:pt idx="4210">
                  <c:v>6.6937294218435506E-4</c:v>
                </c:pt>
                <c:pt idx="4211">
                  <c:v>6.4408435637404525E-4</c:v>
                </c:pt>
                <c:pt idx="4212">
                  <c:v>6.7412978224435521E-4</c:v>
                </c:pt>
                <c:pt idx="4213">
                  <c:v>6.7280451098051532E-4</c:v>
                </c:pt>
                <c:pt idx="4214">
                  <c:v>6.5623113145508213E-4</c:v>
                </c:pt>
                <c:pt idx="4215">
                  <c:v>6.361371051480456E-4</c:v>
                </c:pt>
                <c:pt idx="4216">
                  <c:v>5.9995711785978598E-4</c:v>
                </c:pt>
                <c:pt idx="4217">
                  <c:v>6.3625721728536797E-4</c:v>
                </c:pt>
                <c:pt idx="4218">
                  <c:v>6.4149732953463134E-4</c:v>
                </c:pt>
                <c:pt idx="4219">
                  <c:v>6.4607199922796048E-4</c:v>
                </c:pt>
                <c:pt idx="4220">
                  <c:v>6.7933430696733412E-4</c:v>
                </c:pt>
                <c:pt idx="4221">
                  <c:v>6.6822447360700879E-4</c:v>
                </c:pt>
                <c:pt idx="4222">
                  <c:v>6.9548012697579159E-4</c:v>
                </c:pt>
                <c:pt idx="4223">
                  <c:v>6.5832782401018734E-4</c:v>
                </c:pt>
                <c:pt idx="4224">
                  <c:v>6.6910965817315441E-4</c:v>
                </c:pt>
                <c:pt idx="4225">
                  <c:v>6.8128158843608485E-4</c:v>
                </c:pt>
                <c:pt idx="4226">
                  <c:v>6.5048245554693955E-4</c:v>
                </c:pt>
                <c:pt idx="4227">
                  <c:v>6.2462868489149596E-4</c:v>
                </c:pt>
                <c:pt idx="4228">
                  <c:v>6.1376998278543638E-4</c:v>
                </c:pt>
                <c:pt idx="4229">
                  <c:v>6.4074673914681123E-4</c:v>
                </c:pt>
                <c:pt idx="4230">
                  <c:v>6.4857155861927965E-4</c:v>
                </c:pt>
                <c:pt idx="4231">
                  <c:v>6.3095236707715583E-4</c:v>
                </c:pt>
                <c:pt idx="4232">
                  <c:v>6.5722620108545993E-4</c:v>
                </c:pt>
                <c:pt idx="4233">
                  <c:v>6.233923212595802E-4</c:v>
                </c:pt>
                <c:pt idx="4234">
                  <c:v>6.567679813232264E-4</c:v>
                </c:pt>
                <c:pt idx="4235">
                  <c:v>6.3017494358670557E-4</c:v>
                </c:pt>
                <c:pt idx="4236">
                  <c:v>6.5562220666162663E-4</c:v>
                </c:pt>
                <c:pt idx="4237">
                  <c:v>6.6903081097812204E-4</c:v>
                </c:pt>
                <c:pt idx="4238">
                  <c:v>6.7827800012310003E-4</c:v>
                </c:pt>
                <c:pt idx="4239">
                  <c:v>6.4162053325062147E-4</c:v>
                </c:pt>
                <c:pt idx="4240">
                  <c:v>6.3410022917989443E-4</c:v>
                </c:pt>
                <c:pt idx="4241">
                  <c:v>6.4201766263967505E-4</c:v>
                </c:pt>
                <c:pt idx="4242">
                  <c:v>6.1953406951474914E-4</c:v>
                </c:pt>
                <c:pt idx="4243">
                  <c:v>6.4089371795661649E-4</c:v>
                </c:pt>
                <c:pt idx="4244">
                  <c:v>6.6605402576086557E-4</c:v>
                </c:pt>
                <c:pt idx="4245">
                  <c:v>6.5063395987601034E-4</c:v>
                </c:pt>
                <c:pt idx="4246">
                  <c:v>6.4509300954748001E-4</c:v>
                </c:pt>
                <c:pt idx="4247">
                  <c:v>6.6197807332998046E-4</c:v>
                </c:pt>
                <c:pt idx="4248">
                  <c:v>6.5290316901045562E-4</c:v>
                </c:pt>
                <c:pt idx="4249">
                  <c:v>6.6752887209099623E-4</c:v>
                </c:pt>
                <c:pt idx="4250">
                  <c:v>6.7831557771893571E-4</c:v>
                </c:pt>
                <c:pt idx="4251">
                  <c:v>6.5206460564937565E-4</c:v>
                </c:pt>
                <c:pt idx="4252">
                  <c:v>6.4125199487701011E-4</c:v>
                </c:pt>
                <c:pt idx="4253">
                  <c:v>6.1821085666023321E-4</c:v>
                </c:pt>
                <c:pt idx="4254">
                  <c:v>6.3349985549167461E-4</c:v>
                </c:pt>
                <c:pt idx="4255">
                  <c:v>6.3701668930920489E-4</c:v>
                </c:pt>
                <c:pt idx="4256">
                  <c:v>6.3128610594286375E-4</c:v>
                </c:pt>
                <c:pt idx="4257">
                  <c:v>6.2643091295012303E-4</c:v>
                </c:pt>
                <c:pt idx="4258">
                  <c:v>6.1398131525867712E-4</c:v>
                </c:pt>
                <c:pt idx="4259">
                  <c:v>6.1685912913835939E-4</c:v>
                </c:pt>
                <c:pt idx="4260">
                  <c:v>6.1131639071551895E-4</c:v>
                </c:pt>
                <c:pt idx="4261">
                  <c:v>6.2861554721784169E-4</c:v>
                </c:pt>
                <c:pt idx="4262">
                  <c:v>6.5759882236634073E-4</c:v>
                </c:pt>
                <c:pt idx="4263">
                  <c:v>6.2966320833331255E-4</c:v>
                </c:pt>
                <c:pt idx="4264">
                  <c:v>6.3260478949865747E-4</c:v>
                </c:pt>
                <c:pt idx="4265">
                  <c:v>6.072360865886008E-4</c:v>
                </c:pt>
                <c:pt idx="4266">
                  <c:v>6.4171369634776485E-4</c:v>
                </c:pt>
                <c:pt idx="4267">
                  <c:v>6.5665122644114075E-4</c:v>
                </c:pt>
                <c:pt idx="4268">
                  <c:v>6.2469189223875762E-4</c:v>
                </c:pt>
                <c:pt idx="4269">
                  <c:v>6.2445500913428176E-4</c:v>
                </c:pt>
                <c:pt idx="4270">
                  <c:v>6.298992120864226E-4</c:v>
                </c:pt>
                <c:pt idx="4271">
                  <c:v>6.399852563660815E-4</c:v>
                </c:pt>
                <c:pt idx="4272">
                  <c:v>6.3372810525410064E-4</c:v>
                </c:pt>
                <c:pt idx="4273">
                  <c:v>6.2941323692237354E-4</c:v>
                </c:pt>
                <c:pt idx="4274">
                  <c:v>6.4740156783492852E-4</c:v>
                </c:pt>
                <c:pt idx="4275">
                  <c:v>6.8947615714288731E-4</c:v>
                </c:pt>
                <c:pt idx="4276">
                  <c:v>6.3189832620053293E-4</c:v>
                </c:pt>
                <c:pt idx="4277">
                  <c:v>5.9611576367470933E-4</c:v>
                </c:pt>
                <c:pt idx="4278">
                  <c:v>6.0159504744932367E-4</c:v>
                </c:pt>
                <c:pt idx="4279">
                  <c:v>6.2496361308113488E-4</c:v>
                </c:pt>
                <c:pt idx="4280">
                  <c:v>6.2921526613565694E-4</c:v>
                </c:pt>
                <c:pt idx="4281">
                  <c:v>6.3780594415734592E-4</c:v>
                </c:pt>
                <c:pt idx="4282">
                  <c:v>6.9422392084434771E-4</c:v>
                </c:pt>
                <c:pt idx="4283">
                  <c:v>6.6585187552572545E-4</c:v>
                </c:pt>
                <c:pt idx="4284">
                  <c:v>6.6762662163079073E-4</c:v>
                </c:pt>
                <c:pt idx="4285">
                  <c:v>6.475667870699675E-4</c:v>
                </c:pt>
                <c:pt idx="4286">
                  <c:v>6.3839957195175288E-4</c:v>
                </c:pt>
                <c:pt idx="4287">
                  <c:v>6.5250369964816235E-4</c:v>
                </c:pt>
                <c:pt idx="4288">
                  <c:v>6.9291221674298625E-4</c:v>
                </c:pt>
                <c:pt idx="4289">
                  <c:v>6.771733941548201E-4</c:v>
                </c:pt>
                <c:pt idx="4290">
                  <c:v>6.537351317087019E-4</c:v>
                </c:pt>
                <c:pt idx="4291">
                  <c:v>6.2319896292802024E-4</c:v>
                </c:pt>
                <c:pt idx="4292">
                  <c:v>6.4614601492015648E-4</c:v>
                </c:pt>
                <c:pt idx="4293">
                  <c:v>6.5208731869937264E-4</c:v>
                </c:pt>
                <c:pt idx="4294">
                  <c:v>6.5164827143645817E-4</c:v>
                </c:pt>
                <c:pt idx="4295">
                  <c:v>6.5834258550667778E-4</c:v>
                </c:pt>
                <c:pt idx="4296">
                  <c:v>6.3525141063317642E-4</c:v>
                </c:pt>
                <c:pt idx="4297">
                  <c:v>6.4900016793762502E-4</c:v>
                </c:pt>
                <c:pt idx="4298">
                  <c:v>6.6828808138191039E-4</c:v>
                </c:pt>
                <c:pt idx="4299">
                  <c:v>6.4300152863349107E-4</c:v>
                </c:pt>
                <c:pt idx="4300">
                  <c:v>6.2902031865153332E-4</c:v>
                </c:pt>
                <c:pt idx="4301">
                  <c:v>6.452792105639195E-4</c:v>
                </c:pt>
                <c:pt idx="4302">
                  <c:v>6.3521254069933905E-4</c:v>
                </c:pt>
                <c:pt idx="4303">
                  <c:v>6.9307534256043382E-4</c:v>
                </c:pt>
                <c:pt idx="4304">
                  <c:v>6.6954409798058328E-4</c:v>
                </c:pt>
                <c:pt idx="4305">
                  <c:v>7.136865768347971E-4</c:v>
                </c:pt>
                <c:pt idx="4306">
                  <c:v>7.3121671503420841E-4</c:v>
                </c:pt>
                <c:pt idx="4307">
                  <c:v>6.6086276737879811E-4</c:v>
                </c:pt>
                <c:pt idx="4308">
                  <c:v>6.4166492555079141E-4</c:v>
                </c:pt>
                <c:pt idx="4309">
                  <c:v>6.3970486753039697E-4</c:v>
                </c:pt>
                <c:pt idx="4310">
                  <c:v>6.6129587631624418E-4</c:v>
                </c:pt>
                <c:pt idx="4311">
                  <c:v>6.2647418107940312E-4</c:v>
                </c:pt>
                <c:pt idx="4312">
                  <c:v>6.4970470315520331E-4</c:v>
                </c:pt>
                <c:pt idx="4313">
                  <c:v>7.0292755648512014E-4</c:v>
                </c:pt>
                <c:pt idx="4314">
                  <c:v>6.3047541419215868E-4</c:v>
                </c:pt>
                <c:pt idx="4315">
                  <c:v>6.4753978550071973E-4</c:v>
                </c:pt>
                <c:pt idx="4316">
                  <c:v>6.5597743990634147E-4</c:v>
                </c:pt>
                <c:pt idx="4317">
                  <c:v>6.753383716194707E-4</c:v>
                </c:pt>
                <c:pt idx="4318">
                  <c:v>7.0293881179299227E-4</c:v>
                </c:pt>
                <c:pt idx="4319">
                  <c:v>7.0353272590184394E-4</c:v>
                </c:pt>
                <c:pt idx="4320">
                  <c:v>6.6963789610553434E-4</c:v>
                </c:pt>
                <c:pt idx="4321">
                  <c:v>6.368858232539121E-4</c:v>
                </c:pt>
                <c:pt idx="4322">
                  <c:v>6.3119836661391373E-4</c:v>
                </c:pt>
                <c:pt idx="4323">
                  <c:v>6.5869881081285651E-4</c:v>
                </c:pt>
                <c:pt idx="4324">
                  <c:v>6.4654776155196074E-4</c:v>
                </c:pt>
                <c:pt idx="4325">
                  <c:v>6.7401642040831823E-4</c:v>
                </c:pt>
                <c:pt idx="4326">
                  <c:v>6.2612041783482097E-4</c:v>
                </c:pt>
                <c:pt idx="4327">
                  <c:v>7.0028461188617326E-4</c:v>
                </c:pt>
                <c:pt idx="4328">
                  <c:v>6.4462518768947943E-4</c:v>
                </c:pt>
                <c:pt idx="4329">
                  <c:v>6.6365777588357929E-4</c:v>
                </c:pt>
                <c:pt idx="4330">
                  <c:v>6.2196703427269847E-4</c:v>
                </c:pt>
                <c:pt idx="4331">
                  <c:v>6.7275289768181472E-4</c:v>
                </c:pt>
                <c:pt idx="4332">
                  <c:v>7.2135876537188399E-4</c:v>
                </c:pt>
                <c:pt idx="4333">
                  <c:v>7.5095014646138112E-4</c:v>
                </c:pt>
                <c:pt idx="4334">
                  <c:v>7.5931469523399036E-4</c:v>
                </c:pt>
                <c:pt idx="4335">
                  <c:v>7.0830807397049167E-4</c:v>
                </c:pt>
                <c:pt idx="4336">
                  <c:v>7.3264222660824956E-4</c:v>
                </c:pt>
                <c:pt idx="4337">
                  <c:v>6.5358591803344151E-4</c:v>
                </c:pt>
                <c:pt idx="4338">
                  <c:v>6.6705963161642204E-4</c:v>
                </c:pt>
                <c:pt idx="4339">
                  <c:v>7.093484732330871E-4</c:v>
                </c:pt>
                <c:pt idx="4340">
                  <c:v>6.8833732632575962E-4</c:v>
                </c:pt>
                <c:pt idx="4341">
                  <c:v>6.8848754132499557E-4</c:v>
                </c:pt>
                <c:pt idx="4342">
                  <c:v>6.674615983880965E-4</c:v>
                </c:pt>
                <c:pt idx="4343">
                  <c:v>6.6592129639739771E-4</c:v>
                </c:pt>
                <c:pt idx="4344">
                  <c:v>6.7916730817008553E-4</c:v>
                </c:pt>
                <c:pt idx="4345">
                  <c:v>7.0721295507734287E-4</c:v>
                </c:pt>
                <c:pt idx="4346">
                  <c:v>6.9896060671728621E-4</c:v>
                </c:pt>
                <c:pt idx="4347">
                  <c:v>7.403531649866434E-4</c:v>
                </c:pt>
                <c:pt idx="4348">
                  <c:v>6.7627564819012587E-4</c:v>
                </c:pt>
                <c:pt idx="4349">
                  <c:v>6.9753762350337905E-4</c:v>
                </c:pt>
                <c:pt idx="4350">
                  <c:v>7.2861610085139914E-4</c:v>
                </c:pt>
                <c:pt idx="4351">
                  <c:v>7.2393627070094614E-4</c:v>
                </c:pt>
                <c:pt idx="4352">
                  <c:v>6.9844120664425634E-4</c:v>
                </c:pt>
                <c:pt idx="4353">
                  <c:v>6.8956458233964399E-4</c:v>
                </c:pt>
                <c:pt idx="4354">
                  <c:v>7.4276151222292563E-4</c:v>
                </c:pt>
                <c:pt idx="4355">
                  <c:v>6.9154127533404598E-4</c:v>
                </c:pt>
                <c:pt idx="4356">
                  <c:v>6.442331935036889E-4</c:v>
                </c:pt>
                <c:pt idx="4357">
                  <c:v>6.4059328241332922E-4</c:v>
                </c:pt>
                <c:pt idx="4358">
                  <c:v>6.9155374429121386E-4</c:v>
                </c:pt>
                <c:pt idx="4359">
                  <c:v>6.9254474111015373E-4</c:v>
                </c:pt>
                <c:pt idx="4360">
                  <c:v>6.7977604531404363E-4</c:v>
                </c:pt>
                <c:pt idx="4361">
                  <c:v>6.8059743553550026E-4</c:v>
                </c:pt>
                <c:pt idx="4362">
                  <c:v>7.3499520264518807E-4</c:v>
                </c:pt>
                <c:pt idx="4363">
                  <c:v>7.176038988835708E-4</c:v>
                </c:pt>
                <c:pt idx="4364">
                  <c:v>7.2018369558319749E-4</c:v>
                </c:pt>
                <c:pt idx="4365">
                  <c:v>7.2457097158366759E-4</c:v>
                </c:pt>
                <c:pt idx="4366">
                  <c:v>7.4237728110782442E-4</c:v>
                </c:pt>
                <c:pt idx="4367">
                  <c:v>7.2135299754901288E-4</c:v>
                </c:pt>
                <c:pt idx="4368">
                  <c:v>6.8918404027379484E-4</c:v>
                </c:pt>
                <c:pt idx="4369">
                  <c:v>7.1359742741774188E-4</c:v>
                </c:pt>
                <c:pt idx="4370">
                  <c:v>6.912189433036913E-4</c:v>
                </c:pt>
                <c:pt idx="4371">
                  <c:v>6.7030015250761068E-4</c:v>
                </c:pt>
                <c:pt idx="4372">
                  <c:v>6.7159238465523783E-4</c:v>
                </c:pt>
                <c:pt idx="4373">
                  <c:v>6.2761505462808102E-4</c:v>
                </c:pt>
                <c:pt idx="4374">
                  <c:v>6.5066589726244222E-4</c:v>
                </c:pt>
                <c:pt idx="4375">
                  <c:v>6.3181575722179057E-4</c:v>
                </c:pt>
                <c:pt idx="4376">
                  <c:v>6.1826932021675465E-4</c:v>
                </c:pt>
                <c:pt idx="4377">
                  <c:v>6.8145247526653319E-4</c:v>
                </c:pt>
                <c:pt idx="4378">
                  <c:v>6.7412965014067609E-4</c:v>
                </c:pt>
                <c:pt idx="4379">
                  <c:v>7.0761954579914312E-4</c:v>
                </c:pt>
                <c:pt idx="4380">
                  <c:v>6.7725519345213287E-4</c:v>
                </c:pt>
                <c:pt idx="4381">
                  <c:v>6.857564644887897E-4</c:v>
                </c:pt>
                <c:pt idx="4382">
                  <c:v>6.4727105098502289E-4</c:v>
                </c:pt>
                <c:pt idx="4383">
                  <c:v>6.593189386840594E-4</c:v>
                </c:pt>
                <c:pt idx="4384">
                  <c:v>6.7344848282783988E-4</c:v>
                </c:pt>
                <c:pt idx="4385">
                  <c:v>6.612434394204145E-4</c:v>
                </c:pt>
                <c:pt idx="4386">
                  <c:v>6.4161558420718393E-4</c:v>
                </c:pt>
                <c:pt idx="4387">
                  <c:v>6.2236394211924483E-4</c:v>
                </c:pt>
                <c:pt idx="4388">
                  <c:v>6.2459678575493046E-4</c:v>
                </c:pt>
                <c:pt idx="4389">
                  <c:v>6.2361938691384055E-4</c:v>
                </c:pt>
                <c:pt idx="4390">
                  <c:v>6.0419187893930937E-4</c:v>
                </c:pt>
                <c:pt idx="4391">
                  <c:v>6.131870045171377E-4</c:v>
                </c:pt>
                <c:pt idx="4392">
                  <c:v>5.967874123337032E-4</c:v>
                </c:pt>
                <c:pt idx="4393">
                  <c:v>6.0794537132128148E-4</c:v>
                </c:pt>
                <c:pt idx="4394">
                  <c:v>5.8278053731360493E-4</c:v>
                </c:pt>
                <c:pt idx="4395">
                  <c:v>5.9336522150473317E-4</c:v>
                </c:pt>
                <c:pt idx="4396">
                  <c:v>5.9765855302203056E-4</c:v>
                </c:pt>
                <c:pt idx="4397">
                  <c:v>6.3714762864429625E-4</c:v>
                </c:pt>
                <c:pt idx="4398">
                  <c:v>6.4016802132131363E-4</c:v>
                </c:pt>
                <c:pt idx="4399">
                  <c:v>6.000232966743783E-4</c:v>
                </c:pt>
                <c:pt idx="4400">
                  <c:v>5.8196019591883093E-4</c:v>
                </c:pt>
                <c:pt idx="4401">
                  <c:v>6.1283535914855697E-4</c:v>
                </c:pt>
                <c:pt idx="4402">
                  <c:v>6.1806302796170909E-4</c:v>
                </c:pt>
                <c:pt idx="4403">
                  <c:v>6.5276136000118801E-4</c:v>
                </c:pt>
                <c:pt idx="4404">
                  <c:v>5.9013722458979079E-4</c:v>
                </c:pt>
                <c:pt idx="4405">
                  <c:v>5.8923333538790808E-4</c:v>
                </c:pt>
                <c:pt idx="4406">
                  <c:v>5.9064933293958395E-4</c:v>
                </c:pt>
                <c:pt idx="4407">
                  <c:v>6.058535592993326E-4</c:v>
                </c:pt>
                <c:pt idx="4408">
                  <c:v>6.1212132943258535E-4</c:v>
                </c:pt>
                <c:pt idx="4409">
                  <c:v>5.9227820218453269E-4</c:v>
                </c:pt>
                <c:pt idx="4410">
                  <c:v>5.87579537872208E-4</c:v>
                </c:pt>
                <c:pt idx="4411">
                  <c:v>5.8541824350790252E-4</c:v>
                </c:pt>
                <c:pt idx="4412">
                  <c:v>5.7993992847792282E-4</c:v>
                </c:pt>
                <c:pt idx="4413">
                  <c:v>5.9311307586308885E-4</c:v>
                </c:pt>
                <c:pt idx="4414">
                  <c:v>5.9831862207864817E-4</c:v>
                </c:pt>
                <c:pt idx="4415">
                  <c:v>5.7679006294291877E-4</c:v>
                </c:pt>
                <c:pt idx="4416">
                  <c:v>5.8592168368729687E-4</c:v>
                </c:pt>
                <c:pt idx="4417">
                  <c:v>5.8856078978228971E-4</c:v>
                </c:pt>
                <c:pt idx="4418">
                  <c:v>5.6362846549423099E-4</c:v>
                </c:pt>
                <c:pt idx="4419">
                  <c:v>5.4921264910303422E-4</c:v>
                </c:pt>
                <c:pt idx="4420">
                  <c:v>5.6789989646527394E-4</c:v>
                </c:pt>
                <c:pt idx="4421">
                  <c:v>6.256389565830417E-4</c:v>
                </c:pt>
                <c:pt idx="4422">
                  <c:v>6.048783602620229E-4</c:v>
                </c:pt>
                <c:pt idx="4423">
                  <c:v>5.6908168300949535E-4</c:v>
                </c:pt>
                <c:pt idx="4424">
                  <c:v>5.7167144621758008E-4</c:v>
                </c:pt>
                <c:pt idx="4425">
                  <c:v>5.9630108404379279E-4</c:v>
                </c:pt>
                <c:pt idx="4426">
                  <c:v>5.4885170812355854E-4</c:v>
                </c:pt>
                <c:pt idx="4427">
                  <c:v>5.8875726048924441E-4</c:v>
                </c:pt>
                <c:pt idx="4428">
                  <c:v>5.9258223119338174E-4</c:v>
                </c:pt>
                <c:pt idx="4429">
                  <c:v>5.5081207588515647E-4</c:v>
                </c:pt>
                <c:pt idx="4430">
                  <c:v>5.3041901359115312E-4</c:v>
                </c:pt>
                <c:pt idx="4431">
                  <c:v>5.6259891361925814E-4</c:v>
                </c:pt>
                <c:pt idx="4432">
                  <c:v>6.2403596498454886E-4</c:v>
                </c:pt>
                <c:pt idx="4433">
                  <c:v>5.4726583072161477E-4</c:v>
                </c:pt>
                <c:pt idx="4434">
                  <c:v>5.9661681853330798E-4</c:v>
                </c:pt>
                <c:pt idx="4435">
                  <c:v>5.5633321116091135E-4</c:v>
                </c:pt>
                <c:pt idx="4436">
                  <c:v>5.496746765654148E-4</c:v>
                </c:pt>
                <c:pt idx="4437">
                  <c:v>5.9086991474889409E-4</c:v>
                </c:pt>
                <c:pt idx="4438">
                  <c:v>5.9252531764762315E-4</c:v>
                </c:pt>
                <c:pt idx="4439">
                  <c:v>5.6443992158575261E-4</c:v>
                </c:pt>
                <c:pt idx="4440">
                  <c:v>5.9603711185232731E-4</c:v>
                </c:pt>
                <c:pt idx="4441">
                  <c:v>6.4545657274790139E-4</c:v>
                </c:pt>
                <c:pt idx="4442">
                  <c:v>5.6344391759399997E-4</c:v>
                </c:pt>
                <c:pt idx="4443">
                  <c:v>5.9518994800544149E-4</c:v>
                </c:pt>
                <c:pt idx="4444">
                  <c:v>5.765503722818205E-4</c:v>
                </c:pt>
                <c:pt idx="4445">
                  <c:v>5.9956875459450491E-4</c:v>
                </c:pt>
                <c:pt idx="4446">
                  <c:v>5.6256445896656104E-4</c:v>
                </c:pt>
                <c:pt idx="4447">
                  <c:v>5.7605866096956983E-4</c:v>
                </c:pt>
                <c:pt idx="4448">
                  <c:v>5.5505568642649544E-4</c:v>
                </c:pt>
                <c:pt idx="4449">
                  <c:v>6.0794288302697954E-4</c:v>
                </c:pt>
                <c:pt idx="4450">
                  <c:v>5.5479314926367286E-4</c:v>
                </c:pt>
                <c:pt idx="4451">
                  <c:v>5.6746589460478973E-4</c:v>
                </c:pt>
                <c:pt idx="4452">
                  <c:v>5.5269425421329164E-4</c:v>
                </c:pt>
                <c:pt idx="4453">
                  <c:v>5.5428143642908699E-4</c:v>
                </c:pt>
                <c:pt idx="4454">
                  <c:v>5.744825379792721E-4</c:v>
                </c:pt>
                <c:pt idx="4455">
                  <c:v>5.6750097845853704E-4</c:v>
                </c:pt>
                <c:pt idx="4456">
                  <c:v>5.7228991584491469E-4</c:v>
                </c:pt>
                <c:pt idx="4457">
                  <c:v>5.9113251861178813E-4</c:v>
                </c:pt>
                <c:pt idx="4458">
                  <c:v>5.7963313314294033E-4</c:v>
                </c:pt>
                <c:pt idx="4459">
                  <c:v>5.7874781433932406E-4</c:v>
                </c:pt>
                <c:pt idx="4460">
                  <c:v>5.4766355367754109E-4</c:v>
                </c:pt>
                <c:pt idx="4461">
                  <c:v>5.5108388215826859E-4</c:v>
                </c:pt>
                <c:pt idx="4462">
                  <c:v>5.7120739154636337E-4</c:v>
                </c:pt>
                <c:pt idx="4463">
                  <c:v>5.4920343113969974E-4</c:v>
                </c:pt>
                <c:pt idx="4464">
                  <c:v>5.5778105118871823E-4</c:v>
                </c:pt>
                <c:pt idx="4465">
                  <c:v>5.5290252192757025E-4</c:v>
                </c:pt>
                <c:pt idx="4466">
                  <c:v>5.6841255395791504E-4</c:v>
                </c:pt>
                <c:pt idx="4467">
                  <c:v>5.7949577088227183E-4</c:v>
                </c:pt>
                <c:pt idx="4468">
                  <c:v>5.9607212649428912E-4</c:v>
                </c:pt>
                <c:pt idx="4469">
                  <c:v>6.1315996683004989E-4</c:v>
                </c:pt>
                <c:pt idx="4470">
                  <c:v>5.8813127050919131E-4</c:v>
                </c:pt>
                <c:pt idx="4471">
                  <c:v>5.8140747302738174E-4</c:v>
                </c:pt>
                <c:pt idx="4472">
                  <c:v>5.5304526465941976E-4</c:v>
                </c:pt>
                <c:pt idx="4473">
                  <c:v>5.3182332493354194E-4</c:v>
                </c:pt>
                <c:pt idx="4474">
                  <c:v>5.4841630458563289E-4</c:v>
                </c:pt>
                <c:pt idx="4475">
                  <c:v>5.3739024586710164E-4</c:v>
                </c:pt>
                <c:pt idx="4476">
                  <c:v>5.7742861812740218E-4</c:v>
                </c:pt>
                <c:pt idx="4477">
                  <c:v>5.5255085480567033E-4</c:v>
                </c:pt>
                <c:pt idx="4478">
                  <c:v>5.4354239116889886E-4</c:v>
                </c:pt>
                <c:pt idx="4479">
                  <c:v>5.3777438795393837E-4</c:v>
                </c:pt>
                <c:pt idx="4480">
                  <c:v>5.6599721801099754E-4</c:v>
                </c:pt>
                <c:pt idx="4481">
                  <c:v>5.919315359216498E-4</c:v>
                </c:pt>
                <c:pt idx="4482">
                  <c:v>6.5041344415549631E-4</c:v>
                </c:pt>
                <c:pt idx="4483">
                  <c:v>6.8383196753986786E-4</c:v>
                </c:pt>
                <c:pt idx="4484">
                  <c:v>6.2578155828557636E-4</c:v>
                </c:pt>
                <c:pt idx="4485">
                  <c:v>6.8115350985887061E-4</c:v>
                </c:pt>
                <c:pt idx="4486">
                  <c:v>6.2342839806453596E-4</c:v>
                </c:pt>
                <c:pt idx="4487">
                  <c:v>5.7157710607787292E-4</c:v>
                </c:pt>
                <c:pt idx="4488">
                  <c:v>6.5369538800613106E-4</c:v>
                </c:pt>
                <c:pt idx="4489">
                  <c:v>7.0175221094830823E-4</c:v>
                </c:pt>
                <c:pt idx="4490">
                  <c:v>6.1340619419576541E-4</c:v>
                </c:pt>
                <c:pt idx="4491">
                  <c:v>6.1658032293106463E-4</c:v>
                </c:pt>
                <c:pt idx="4492">
                  <c:v>5.7658965579265192E-4</c:v>
                </c:pt>
                <c:pt idx="4493">
                  <c:v>5.9128516988526101E-4</c:v>
                </c:pt>
                <c:pt idx="4494">
                  <c:v>6.382298256966233E-4</c:v>
                </c:pt>
                <c:pt idx="4495">
                  <c:v>5.7937669756803821E-4</c:v>
                </c:pt>
                <c:pt idx="4496">
                  <c:v>5.8185919534138695E-4</c:v>
                </c:pt>
                <c:pt idx="4497">
                  <c:v>5.8077619775793229E-4</c:v>
                </c:pt>
                <c:pt idx="4498">
                  <c:v>5.9390487029697286E-4</c:v>
                </c:pt>
                <c:pt idx="4499">
                  <c:v>5.5208075391615784E-4</c:v>
                </c:pt>
                <c:pt idx="4500">
                  <c:v>5.698014095022845E-4</c:v>
                </c:pt>
                <c:pt idx="4501">
                  <c:v>5.6500309295880267E-4</c:v>
                </c:pt>
                <c:pt idx="4502">
                  <c:v>5.5476910182144796E-4</c:v>
                </c:pt>
                <c:pt idx="4503">
                  <c:v>5.288248177310026E-4</c:v>
                </c:pt>
                <c:pt idx="4504">
                  <c:v>5.3661582121057485E-4</c:v>
                </c:pt>
                <c:pt idx="4505">
                  <c:v>5.5456004157625725E-4</c:v>
                </c:pt>
                <c:pt idx="4506">
                  <c:v>5.555507381407133E-4</c:v>
                </c:pt>
                <c:pt idx="4507">
                  <c:v>6.171614884402111E-4</c:v>
                </c:pt>
                <c:pt idx="4508">
                  <c:v>6.3890110864852452E-4</c:v>
                </c:pt>
                <c:pt idx="4509">
                  <c:v>5.7711884838907888E-4</c:v>
                </c:pt>
                <c:pt idx="4510">
                  <c:v>5.5585991533844861E-4</c:v>
                </c:pt>
                <c:pt idx="4511">
                  <c:v>5.3619103823289069E-4</c:v>
                </c:pt>
                <c:pt idx="4512">
                  <c:v>5.5483651076286848E-4</c:v>
                </c:pt>
                <c:pt idx="4513">
                  <c:v>5.4191930489981934E-4</c:v>
                </c:pt>
                <c:pt idx="4514">
                  <c:v>5.2747827710833103E-4</c:v>
                </c:pt>
                <c:pt idx="4515">
                  <c:v>5.6212887707157418E-4</c:v>
                </c:pt>
                <c:pt idx="4516">
                  <c:v>5.2441127609373502E-4</c:v>
                </c:pt>
                <c:pt idx="4517">
                  <c:v>5.1742057251199852E-4</c:v>
                </c:pt>
                <c:pt idx="4518">
                  <c:v>5.3851384690479847E-4</c:v>
                </c:pt>
                <c:pt idx="4519">
                  <c:v>5.3511323366130183E-4</c:v>
                </c:pt>
                <c:pt idx="4520">
                  <c:v>5.2829824446948119E-4</c:v>
                </c:pt>
                <c:pt idx="4521">
                  <c:v>5.3205157270787458E-4</c:v>
                </c:pt>
                <c:pt idx="4522">
                  <c:v>6.0863417269079953E-4</c:v>
                </c:pt>
                <c:pt idx="4523">
                  <c:v>6.4339059239766812E-4</c:v>
                </c:pt>
                <c:pt idx="4524">
                  <c:v>6.3552560440132961E-4</c:v>
                </c:pt>
                <c:pt idx="4525">
                  <c:v>6.141829935150928E-4</c:v>
                </c:pt>
                <c:pt idx="4526">
                  <c:v>6.2071805247016236E-4</c:v>
                </c:pt>
                <c:pt idx="4527">
                  <c:v>5.9647977444708287E-4</c:v>
                </c:pt>
                <c:pt idx="4528">
                  <c:v>5.6973603812836206E-4</c:v>
                </c:pt>
                <c:pt idx="4529">
                  <c:v>6.797669765780754E-4</c:v>
                </c:pt>
                <c:pt idx="4530">
                  <c:v>7.232646783861933E-4</c:v>
                </c:pt>
                <c:pt idx="4531">
                  <c:v>6.5771098624847237E-4</c:v>
                </c:pt>
                <c:pt idx="4532">
                  <c:v>6.4998208741353009E-4</c:v>
                </c:pt>
                <c:pt idx="4533">
                  <c:v>6.1341443124078012E-4</c:v>
                </c:pt>
                <c:pt idx="4534">
                  <c:v>5.8167871654677609E-4</c:v>
                </c:pt>
                <c:pt idx="4535">
                  <c:v>5.6642124609364883E-4</c:v>
                </c:pt>
                <c:pt idx="4536">
                  <c:v>5.7478684445184307E-4</c:v>
                </c:pt>
                <c:pt idx="4537">
                  <c:v>5.5695508470035419E-4</c:v>
                </c:pt>
                <c:pt idx="4538">
                  <c:v>5.6127482639213057E-4</c:v>
                </c:pt>
                <c:pt idx="4539">
                  <c:v>5.7587195643625467E-4</c:v>
                </c:pt>
                <c:pt idx="4540">
                  <c:v>6.4723032762701259E-4</c:v>
                </c:pt>
                <c:pt idx="4541">
                  <c:v>5.9803610475503953E-4</c:v>
                </c:pt>
                <c:pt idx="4542">
                  <c:v>5.9240814138317784E-4</c:v>
                </c:pt>
                <c:pt idx="4543">
                  <c:v>6.2425418435293491E-4</c:v>
                </c:pt>
                <c:pt idx="4544">
                  <c:v>5.97644813270855E-4</c:v>
                </c:pt>
                <c:pt idx="4545">
                  <c:v>5.7545569259604139E-4</c:v>
                </c:pt>
                <c:pt idx="4546">
                  <c:v>5.2806410338923041E-4</c:v>
                </c:pt>
                <c:pt idx="4547">
                  <c:v>5.3853512322261606E-4</c:v>
                </c:pt>
                <c:pt idx="4548">
                  <c:v>5.3214362878396587E-4</c:v>
                </c:pt>
                <c:pt idx="4549">
                  <c:v>5.3977695912230594E-4</c:v>
                </c:pt>
                <c:pt idx="4550">
                  <c:v>5.2337839393904275E-4</c:v>
                </c:pt>
                <c:pt idx="4551">
                  <c:v>5.3669340599490922E-4</c:v>
                </c:pt>
                <c:pt idx="4552">
                  <c:v>6.1861332206892953E-4</c:v>
                </c:pt>
                <c:pt idx="4553">
                  <c:v>7.1495498324984392E-4</c:v>
                </c:pt>
                <c:pt idx="4554">
                  <c:v>7.3261228984740226E-4</c:v>
                </c:pt>
                <c:pt idx="4555">
                  <c:v>6.6731020217592819E-4</c:v>
                </c:pt>
                <c:pt idx="4556">
                  <c:v>6.1193525523177016E-4</c:v>
                </c:pt>
                <c:pt idx="4557">
                  <c:v>6.0049526485631314E-4</c:v>
                </c:pt>
                <c:pt idx="4558">
                  <c:v>5.884537279067484E-4</c:v>
                </c:pt>
                <c:pt idx="4559">
                  <c:v>5.9853531151898701E-4</c:v>
                </c:pt>
                <c:pt idx="4560">
                  <c:v>5.7930523264539103E-4</c:v>
                </c:pt>
                <c:pt idx="4561">
                  <c:v>5.6458630171310747E-4</c:v>
                </c:pt>
                <c:pt idx="4562">
                  <c:v>5.3694448013989976E-4</c:v>
                </c:pt>
                <c:pt idx="4563">
                  <c:v>5.9269421053362726E-4</c:v>
                </c:pt>
                <c:pt idx="4564">
                  <c:v>5.7055920697597249E-4</c:v>
                </c:pt>
                <c:pt idx="4565">
                  <c:v>5.4367836723426234E-4</c:v>
                </c:pt>
                <c:pt idx="4566">
                  <c:v>5.6250048863431743E-4</c:v>
                </c:pt>
                <c:pt idx="4567">
                  <c:v>5.7003667328851912E-4</c:v>
                </c:pt>
                <c:pt idx="4568">
                  <c:v>5.6624790699009899E-4</c:v>
                </c:pt>
                <c:pt idx="4569">
                  <c:v>5.7953709523462875E-4</c:v>
                </c:pt>
                <c:pt idx="4570">
                  <c:v>5.9635739583277188E-4</c:v>
                </c:pt>
                <c:pt idx="4571">
                  <c:v>5.6160628995938807E-4</c:v>
                </c:pt>
                <c:pt idx="4572">
                  <c:v>5.4064790959235099E-4</c:v>
                </c:pt>
                <c:pt idx="4573">
                  <c:v>5.6669444803105395E-4</c:v>
                </c:pt>
                <c:pt idx="4574">
                  <c:v>5.7395381843059119E-4</c:v>
                </c:pt>
                <c:pt idx="4575">
                  <c:v>5.2360901274075861E-4</c:v>
                </c:pt>
                <c:pt idx="4576">
                  <c:v>5.2453255200305175E-4</c:v>
                </c:pt>
                <c:pt idx="4577">
                  <c:v>5.1603680727338886E-4</c:v>
                </c:pt>
                <c:pt idx="4578">
                  <c:v>5.3825306112903883E-4</c:v>
                </c:pt>
                <c:pt idx="4579">
                  <c:v>5.3599983399886379E-4</c:v>
                </c:pt>
                <c:pt idx="4580">
                  <c:v>5.4937097129587433E-4</c:v>
                </c:pt>
                <c:pt idx="4581">
                  <c:v>5.2299351326854152E-4</c:v>
                </c:pt>
                <c:pt idx="4582">
                  <c:v>5.8267287454232962E-4</c:v>
                </c:pt>
                <c:pt idx="4583">
                  <c:v>5.7216948774350799E-4</c:v>
                </c:pt>
                <c:pt idx="4584">
                  <c:v>5.4606354491224462E-4</c:v>
                </c:pt>
                <c:pt idx="4585">
                  <c:v>5.4687372334290415E-4</c:v>
                </c:pt>
                <c:pt idx="4586">
                  <c:v>5.3726549952683785E-4</c:v>
                </c:pt>
                <c:pt idx="4587">
                  <c:v>6.2024575386971194E-4</c:v>
                </c:pt>
                <c:pt idx="4588">
                  <c:v>6.2082934419514682E-4</c:v>
                </c:pt>
                <c:pt idx="4589">
                  <c:v>5.9423663142020187E-4</c:v>
                </c:pt>
                <c:pt idx="4590">
                  <c:v>5.6508848638959857E-4</c:v>
                </c:pt>
                <c:pt idx="4591">
                  <c:v>5.6993793241120843E-4</c:v>
                </c:pt>
                <c:pt idx="4592">
                  <c:v>5.6098199447266416E-4</c:v>
                </c:pt>
                <c:pt idx="4593">
                  <c:v>5.3776502012724075E-4</c:v>
                </c:pt>
                <c:pt idx="4594">
                  <c:v>5.1595602277534089E-4</c:v>
                </c:pt>
                <c:pt idx="4595">
                  <c:v>5.2838682063508597E-4</c:v>
                </c:pt>
                <c:pt idx="4596">
                  <c:v>5.5679516593759885E-4</c:v>
                </c:pt>
                <c:pt idx="4597">
                  <c:v>5.55709948878402E-4</c:v>
                </c:pt>
                <c:pt idx="4598">
                  <c:v>5.4215458875445327E-4</c:v>
                </c:pt>
                <c:pt idx="4599">
                  <c:v>5.373511667996927E-4</c:v>
                </c:pt>
                <c:pt idx="4600">
                  <c:v>5.4692640560337976E-4</c:v>
                </c:pt>
                <c:pt idx="4601">
                  <c:v>5.3599117641741788E-4</c:v>
                </c:pt>
                <c:pt idx="4602">
                  <c:v>5.3666663264903026E-4</c:v>
                </c:pt>
                <c:pt idx="4603">
                  <c:v>5.5034219177138577E-4</c:v>
                </c:pt>
                <c:pt idx="4604">
                  <c:v>5.2523646964189178E-4</c:v>
                </c:pt>
                <c:pt idx="4605">
                  <c:v>5.0611720484532651E-4</c:v>
                </c:pt>
                <c:pt idx="4606">
                  <c:v>5.182055436959588E-4</c:v>
                </c:pt>
                <c:pt idx="4607">
                  <c:v>5.1227481823793309E-4</c:v>
                </c:pt>
                <c:pt idx="4608">
                  <c:v>5.3089679116422668E-4</c:v>
                </c:pt>
                <c:pt idx="4609">
                  <c:v>5.1103840035522023E-4</c:v>
                </c:pt>
                <c:pt idx="4610">
                  <c:v>5.1082544278907419E-4</c:v>
                </c:pt>
                <c:pt idx="4611">
                  <c:v>5.1794801943539422E-4</c:v>
                </c:pt>
                <c:pt idx="4612">
                  <c:v>5.2380412338535933E-4</c:v>
                </c:pt>
                <c:pt idx="4613">
                  <c:v>5.2998025854190294E-4</c:v>
                </c:pt>
                <c:pt idx="4614">
                  <c:v>4.8827932673335152E-4</c:v>
                </c:pt>
                <c:pt idx="4615">
                  <c:v>5.173627271296082E-4</c:v>
                </c:pt>
                <c:pt idx="4616">
                  <c:v>5.1639235620950098E-4</c:v>
                </c:pt>
                <c:pt idx="4617">
                  <c:v>5.3278672564635056E-4</c:v>
                </c:pt>
                <c:pt idx="4618">
                  <c:v>4.912434587487903E-4</c:v>
                </c:pt>
                <c:pt idx="4619">
                  <c:v>5.3774101207193742E-4</c:v>
                </c:pt>
                <c:pt idx="4620">
                  <c:v>5.3449765801772927E-4</c:v>
                </c:pt>
                <c:pt idx="4621">
                  <c:v>5.4744839270691318E-4</c:v>
                </c:pt>
                <c:pt idx="4622">
                  <c:v>5.2276289871248753E-4</c:v>
                </c:pt>
                <c:pt idx="4623">
                  <c:v>5.1776351404430893E-4</c:v>
                </c:pt>
                <c:pt idx="4624">
                  <c:v>4.9366070340985438E-4</c:v>
                </c:pt>
                <c:pt idx="4625">
                  <c:v>4.963158878878327E-4</c:v>
                </c:pt>
                <c:pt idx="4626">
                  <c:v>4.9186032755155803E-4</c:v>
                </c:pt>
                <c:pt idx="4627">
                  <c:v>5.0091347637582276E-4</c:v>
                </c:pt>
                <c:pt idx="4628">
                  <c:v>5.0841612696594213E-4</c:v>
                </c:pt>
                <c:pt idx="4629">
                  <c:v>5.2234973456908565E-4</c:v>
                </c:pt>
                <c:pt idx="4630">
                  <c:v>6.2293857944013809E-4</c:v>
                </c:pt>
                <c:pt idx="4631">
                  <c:v>5.5273872152538056E-4</c:v>
                </c:pt>
                <c:pt idx="4632">
                  <c:v>5.4741091867284495E-4</c:v>
                </c:pt>
                <c:pt idx="4633">
                  <c:v>5.2755171702708063E-4</c:v>
                </c:pt>
                <c:pt idx="4634">
                  <c:v>5.0489815220218254E-4</c:v>
                </c:pt>
                <c:pt idx="4635">
                  <c:v>5.2047681324622987E-4</c:v>
                </c:pt>
                <c:pt idx="4636">
                  <c:v>4.9336499185191531E-4</c:v>
                </c:pt>
                <c:pt idx="4637">
                  <c:v>5.3981278924867268E-4</c:v>
                </c:pt>
                <c:pt idx="4638">
                  <c:v>5.243934839706349E-4</c:v>
                </c:pt>
                <c:pt idx="4639">
                  <c:v>5.0762614300631432E-4</c:v>
                </c:pt>
                <c:pt idx="4640">
                  <c:v>5.261260031352242E-4</c:v>
                </c:pt>
                <c:pt idx="4641">
                  <c:v>5.1581982052503034E-4</c:v>
                </c:pt>
                <c:pt idx="4642">
                  <c:v>6.0553477867829168E-4</c:v>
                </c:pt>
                <c:pt idx="4643">
                  <c:v>5.3876254496794678E-4</c:v>
                </c:pt>
                <c:pt idx="4644">
                  <c:v>6.0147460990612393E-4</c:v>
                </c:pt>
                <c:pt idx="4645">
                  <c:v>6.5050728511716071E-4</c:v>
                </c:pt>
                <c:pt idx="4646">
                  <c:v>6.4458050573440516E-4</c:v>
                </c:pt>
                <c:pt idx="4647">
                  <c:v>5.9253772997402434E-4</c:v>
                </c:pt>
                <c:pt idx="4648">
                  <c:v>5.5448941619063515E-4</c:v>
                </c:pt>
                <c:pt idx="4649">
                  <c:v>5.8307115429041465E-4</c:v>
                </c:pt>
                <c:pt idx="4650">
                  <c:v>5.3758065037448903E-4</c:v>
                </c:pt>
                <c:pt idx="4651">
                  <c:v>5.1927046557633525E-4</c:v>
                </c:pt>
                <c:pt idx="4652">
                  <c:v>5.3645147046162969E-4</c:v>
                </c:pt>
                <c:pt idx="4653">
                  <c:v>5.7344672677859447E-4</c:v>
                </c:pt>
                <c:pt idx="4654">
                  <c:v>5.3154973867789715E-4</c:v>
                </c:pt>
                <c:pt idx="4655">
                  <c:v>4.9944609234709825E-4</c:v>
                </c:pt>
                <c:pt idx="4656">
                  <c:v>5.02365107953551E-4</c:v>
                </c:pt>
                <c:pt idx="4657">
                  <c:v>5.3291541265582619E-4</c:v>
                </c:pt>
                <c:pt idx="4658">
                  <c:v>5.0037302405861385E-4</c:v>
                </c:pt>
                <c:pt idx="4659">
                  <c:v>5.6732275424547791E-4</c:v>
                </c:pt>
                <c:pt idx="4660">
                  <c:v>5.8530652983445751E-4</c:v>
                </c:pt>
                <c:pt idx="4661">
                  <c:v>5.7808243131754337E-4</c:v>
                </c:pt>
                <c:pt idx="4662">
                  <c:v>5.3382137420124104E-4</c:v>
                </c:pt>
                <c:pt idx="4663">
                  <c:v>5.6266806533030963E-4</c:v>
                </c:pt>
                <c:pt idx="4664">
                  <c:v>5.6779051643521348E-4</c:v>
                </c:pt>
                <c:pt idx="4665">
                  <c:v>5.4507570004383454E-4</c:v>
                </c:pt>
                <c:pt idx="4666">
                  <c:v>5.2966902231218528E-4</c:v>
                </c:pt>
                <c:pt idx="4667">
                  <c:v>5.1419767393638455E-4</c:v>
                </c:pt>
                <c:pt idx="4668">
                  <c:v>5.2883232356294187E-4</c:v>
                </c:pt>
                <c:pt idx="4669">
                  <c:v>5.4333479858667869E-4</c:v>
                </c:pt>
                <c:pt idx="4670">
                  <c:v>5.7513808167709E-4</c:v>
                </c:pt>
                <c:pt idx="4671">
                  <c:v>5.8346967787786417E-4</c:v>
                </c:pt>
                <c:pt idx="4672">
                  <c:v>5.2440873490783302E-4</c:v>
                </c:pt>
                <c:pt idx="4673">
                  <c:v>5.8526483167552505E-4</c:v>
                </c:pt>
                <c:pt idx="4674">
                  <c:v>6.6669625496534879E-4</c:v>
                </c:pt>
                <c:pt idx="4675">
                  <c:v>6.2022724026886719E-4</c:v>
                </c:pt>
                <c:pt idx="4676">
                  <c:v>6.0753641006309133E-4</c:v>
                </c:pt>
                <c:pt idx="4677">
                  <c:v>5.4432413120798632E-4</c:v>
                </c:pt>
                <c:pt idx="4678">
                  <c:v>5.9458373024368473E-4</c:v>
                </c:pt>
                <c:pt idx="4679">
                  <c:v>5.6176573881049096E-4</c:v>
                </c:pt>
                <c:pt idx="4680">
                  <c:v>5.4590380278709617E-4</c:v>
                </c:pt>
                <c:pt idx="4681">
                  <c:v>5.6702738207488671E-4</c:v>
                </c:pt>
                <c:pt idx="4682">
                  <c:v>6.1851674532341361E-4</c:v>
                </c:pt>
                <c:pt idx="4683">
                  <c:v>5.649273504862622E-4</c:v>
                </c:pt>
                <c:pt idx="4684">
                  <c:v>5.9042164323780519E-4</c:v>
                </c:pt>
                <c:pt idx="4685">
                  <c:v>5.6003851782460905E-4</c:v>
                </c:pt>
                <c:pt idx="4686">
                  <c:v>5.529894633328707E-4</c:v>
                </c:pt>
                <c:pt idx="4687">
                  <c:v>5.6473946957886166E-4</c:v>
                </c:pt>
                <c:pt idx="4688">
                  <c:v>5.5503784489992181E-4</c:v>
                </c:pt>
                <c:pt idx="4689">
                  <c:v>5.5118303245212813E-4</c:v>
                </c:pt>
                <c:pt idx="4690">
                  <c:v>5.0177173012463483E-4</c:v>
                </c:pt>
                <c:pt idx="4691">
                  <c:v>5.0074909198734557E-4</c:v>
                </c:pt>
                <c:pt idx="4692">
                  <c:v>5.1958287414923898E-4</c:v>
                </c:pt>
                <c:pt idx="4693">
                  <c:v>4.9196313076199996E-4</c:v>
                </c:pt>
                <c:pt idx="4694">
                  <c:v>4.6903950685127306E-4</c:v>
                </c:pt>
                <c:pt idx="4695">
                  <c:v>4.9727056280392506E-4</c:v>
                </c:pt>
                <c:pt idx="4696">
                  <c:v>5.1091308202306368E-4</c:v>
                </c:pt>
                <c:pt idx="4697">
                  <c:v>5.0454241133953553E-4</c:v>
                </c:pt>
                <c:pt idx="4698">
                  <c:v>4.8214147884093766E-4</c:v>
                </c:pt>
                <c:pt idx="4699">
                  <c:v>4.8786526672280528E-4</c:v>
                </c:pt>
                <c:pt idx="4700">
                  <c:v>4.5829152883971875E-4</c:v>
                </c:pt>
                <c:pt idx="4701">
                  <c:v>4.4656920095847503E-4</c:v>
                </c:pt>
                <c:pt idx="4702">
                  <c:v>4.533294705562586E-4</c:v>
                </c:pt>
                <c:pt idx="4703">
                  <c:v>5.0855907436788165E-4</c:v>
                </c:pt>
                <c:pt idx="4704">
                  <c:v>5.3004841157462776E-4</c:v>
                </c:pt>
                <c:pt idx="4705">
                  <c:v>5.3052749118521201E-4</c:v>
                </c:pt>
                <c:pt idx="4706">
                  <c:v>6.0080487592517617E-4</c:v>
                </c:pt>
                <c:pt idx="4707">
                  <c:v>6.3187262132667447E-4</c:v>
                </c:pt>
                <c:pt idx="4708">
                  <c:v>6.5134511678971365E-4</c:v>
                </c:pt>
                <c:pt idx="4709">
                  <c:v>6.6649373765722978E-4</c:v>
                </c:pt>
                <c:pt idx="4710">
                  <c:v>6.5236155551208692E-4</c:v>
                </c:pt>
                <c:pt idx="4711">
                  <c:v>5.9279137714107863E-4</c:v>
                </c:pt>
                <c:pt idx="4712">
                  <c:v>6.0046020360729935E-4</c:v>
                </c:pt>
                <c:pt idx="4713">
                  <c:v>5.5679569351614199E-4</c:v>
                </c:pt>
                <c:pt idx="4714">
                  <c:v>6.2606043033168013E-4</c:v>
                </c:pt>
                <c:pt idx="4715">
                  <c:v>5.5047753426934823E-4</c:v>
                </c:pt>
                <c:pt idx="4716">
                  <c:v>5.6216839505677455E-4</c:v>
                </c:pt>
                <c:pt idx="4717">
                  <c:v>5.0375401348537712E-4</c:v>
                </c:pt>
                <c:pt idx="4718">
                  <c:v>5.1039796692359197E-4</c:v>
                </c:pt>
                <c:pt idx="4719">
                  <c:v>4.8869038662788461E-4</c:v>
                </c:pt>
                <c:pt idx="4720">
                  <c:v>4.8586168625436245E-4</c:v>
                </c:pt>
                <c:pt idx="4721">
                  <c:v>4.7428901296854927E-4</c:v>
                </c:pt>
                <c:pt idx="4722">
                  <c:v>4.6622403765966223E-4</c:v>
                </c:pt>
                <c:pt idx="4723">
                  <c:v>4.6847463534832319E-4</c:v>
                </c:pt>
                <c:pt idx="4724">
                  <c:v>5.0874517498677118E-4</c:v>
                </c:pt>
                <c:pt idx="4725">
                  <c:v>5.296924504727856E-4</c:v>
                </c:pt>
                <c:pt idx="4726">
                  <c:v>5.0665784018397554E-4</c:v>
                </c:pt>
                <c:pt idx="4727">
                  <c:v>4.729930799107145E-4</c:v>
                </c:pt>
                <c:pt idx="4728">
                  <c:v>4.6468499082507627E-4</c:v>
                </c:pt>
                <c:pt idx="4729">
                  <c:v>4.7569087361614055E-4</c:v>
                </c:pt>
                <c:pt idx="4730">
                  <c:v>5.3727705954906952E-4</c:v>
                </c:pt>
                <c:pt idx="4731">
                  <c:v>5.0935524356794117E-4</c:v>
                </c:pt>
                <c:pt idx="4732">
                  <c:v>4.6885378992079352E-4</c:v>
                </c:pt>
                <c:pt idx="4733">
                  <c:v>5.0650446000578852E-4</c:v>
                </c:pt>
                <c:pt idx="4734">
                  <c:v>5.2243370845354322E-4</c:v>
                </c:pt>
                <c:pt idx="4735">
                  <c:v>5.0793885043621872E-4</c:v>
                </c:pt>
                <c:pt idx="4736">
                  <c:v>4.8110433246025826E-4</c:v>
                </c:pt>
                <c:pt idx="4737">
                  <c:v>4.6706521694622109E-4</c:v>
                </c:pt>
                <c:pt idx="4738">
                  <c:v>5.0072494515745558E-4</c:v>
                </c:pt>
                <c:pt idx="4739">
                  <c:v>4.9721677751297119E-4</c:v>
                </c:pt>
                <c:pt idx="4740">
                  <c:v>4.861809210224198E-4</c:v>
                </c:pt>
                <c:pt idx="4741">
                  <c:v>4.9355883270394319E-4</c:v>
                </c:pt>
                <c:pt idx="4742">
                  <c:v>5.0884719113850822E-4</c:v>
                </c:pt>
                <c:pt idx="4743">
                  <c:v>5.0570566559611789E-4</c:v>
                </c:pt>
                <c:pt idx="4744">
                  <c:v>4.5895831387339248E-4</c:v>
                </c:pt>
                <c:pt idx="4745">
                  <c:v>4.8702594985285417E-4</c:v>
                </c:pt>
                <c:pt idx="4746">
                  <c:v>5.2264767074253551E-4</c:v>
                </c:pt>
                <c:pt idx="4747">
                  <c:v>5.2104970323831783E-4</c:v>
                </c:pt>
                <c:pt idx="4748">
                  <c:v>4.8309691411121481E-4</c:v>
                </c:pt>
                <c:pt idx="4749">
                  <c:v>5.3643217453035153E-4</c:v>
                </c:pt>
                <c:pt idx="4750">
                  <c:v>5.3509991483926091E-4</c:v>
                </c:pt>
                <c:pt idx="4751">
                  <c:v>5.372202236167971E-4</c:v>
                </c:pt>
                <c:pt idx="4752">
                  <c:v>5.2993433531870133E-4</c:v>
                </c:pt>
                <c:pt idx="4753">
                  <c:v>5.2463381189604631E-4</c:v>
                </c:pt>
                <c:pt idx="4754">
                  <c:v>5.1142916780967771E-4</c:v>
                </c:pt>
                <c:pt idx="4755">
                  <c:v>5.8946216932804704E-4</c:v>
                </c:pt>
                <c:pt idx="4756">
                  <c:v>5.4222059388752525E-4</c:v>
                </c:pt>
                <c:pt idx="4757">
                  <c:v>5.7787627743689969E-4</c:v>
                </c:pt>
                <c:pt idx="4758">
                  <c:v>5.8222557367496952E-4</c:v>
                </c:pt>
                <c:pt idx="4759">
                  <c:v>6.2416515270134363E-4</c:v>
                </c:pt>
                <c:pt idx="4760">
                  <c:v>6.159355825142678E-4</c:v>
                </c:pt>
                <c:pt idx="4761">
                  <c:v>6.2292160876651031E-4</c:v>
                </c:pt>
                <c:pt idx="4762">
                  <c:v>5.923073202057323E-4</c:v>
                </c:pt>
                <c:pt idx="4763">
                  <c:v>5.6536879346560161E-4</c:v>
                </c:pt>
                <c:pt idx="4764">
                  <c:v>6.4358808947823814E-4</c:v>
                </c:pt>
                <c:pt idx="4765">
                  <c:v>5.5786004432158728E-4</c:v>
                </c:pt>
                <c:pt idx="4766">
                  <c:v>5.4109831099175367E-4</c:v>
                </c:pt>
                <c:pt idx="4767">
                  <c:v>5.2772079330314385E-4</c:v>
                </c:pt>
                <c:pt idx="4768">
                  <c:v>5.1692544637072521E-4</c:v>
                </c:pt>
                <c:pt idx="4769">
                  <c:v>5.2311559282857756E-4</c:v>
                </c:pt>
                <c:pt idx="4770">
                  <c:v>5.2834118177254449E-4</c:v>
                </c:pt>
                <c:pt idx="4771">
                  <c:v>5.1148781645682611E-4</c:v>
                </c:pt>
                <c:pt idx="4772">
                  <c:v>5.0118262222287248E-4</c:v>
                </c:pt>
                <c:pt idx="4773">
                  <c:v>4.808847089061496E-4</c:v>
                </c:pt>
                <c:pt idx="4774">
                  <c:v>4.8070310707139078E-4</c:v>
                </c:pt>
                <c:pt idx="4775">
                  <c:v>5.032077731496169E-4</c:v>
                </c:pt>
                <c:pt idx="4776">
                  <c:v>5.2747338323391724E-4</c:v>
                </c:pt>
                <c:pt idx="4777">
                  <c:v>5.5581624027941322E-4</c:v>
                </c:pt>
                <c:pt idx="4778">
                  <c:v>5.1752217535358438E-4</c:v>
                </c:pt>
                <c:pt idx="4779">
                  <c:v>4.9719640635581801E-4</c:v>
                </c:pt>
                <c:pt idx="4780">
                  <c:v>5.4261444938915476E-4</c:v>
                </c:pt>
                <c:pt idx="4781">
                  <c:v>5.4229455381788394E-4</c:v>
                </c:pt>
                <c:pt idx="4782">
                  <c:v>5.3073831424854689E-4</c:v>
                </c:pt>
                <c:pt idx="4783">
                  <c:v>5.3989260673582558E-4</c:v>
                </c:pt>
                <c:pt idx="4784">
                  <c:v>5.4577301051611071E-4</c:v>
                </c:pt>
                <c:pt idx="4785">
                  <c:v>5.8622413023011986E-4</c:v>
                </c:pt>
                <c:pt idx="4786">
                  <c:v>5.402958773991208E-4</c:v>
                </c:pt>
                <c:pt idx="4787">
                  <c:v>5.2630040089645389E-4</c:v>
                </c:pt>
                <c:pt idx="4788">
                  <c:v>5.9406548970193792E-4</c:v>
                </c:pt>
                <c:pt idx="4789">
                  <c:v>5.4910080260892589E-4</c:v>
                </c:pt>
                <c:pt idx="4790">
                  <c:v>5.4861463843932788E-4</c:v>
                </c:pt>
                <c:pt idx="4791">
                  <c:v>5.0426052276371684E-4</c:v>
                </c:pt>
                <c:pt idx="4792">
                  <c:v>4.946816999147689E-4</c:v>
                </c:pt>
                <c:pt idx="4793">
                  <c:v>4.9364075323320839E-4</c:v>
                </c:pt>
                <c:pt idx="4794">
                  <c:v>4.7754232183752534E-4</c:v>
                </c:pt>
                <c:pt idx="4795">
                  <c:v>4.6984343178229515E-4</c:v>
                </c:pt>
                <c:pt idx="4796">
                  <c:v>4.7771804432305295E-4</c:v>
                </c:pt>
                <c:pt idx="4797">
                  <c:v>4.9412105989841981E-4</c:v>
                </c:pt>
                <c:pt idx="4798">
                  <c:v>4.8947427182131464E-4</c:v>
                </c:pt>
                <c:pt idx="4799">
                  <c:v>5.4421235826745626E-4</c:v>
                </c:pt>
                <c:pt idx="4800">
                  <c:v>5.1235545042522526E-4</c:v>
                </c:pt>
                <c:pt idx="4801">
                  <c:v>4.8081928686037856E-4</c:v>
                </c:pt>
                <c:pt idx="4802">
                  <c:v>4.9508585487409657E-4</c:v>
                </c:pt>
                <c:pt idx="4803">
                  <c:v>4.8637107861742755E-4</c:v>
                </c:pt>
                <c:pt idx="4804">
                  <c:v>4.9468420490956372E-4</c:v>
                </c:pt>
                <c:pt idx="4805">
                  <c:v>4.7775688750935027E-4</c:v>
                </c:pt>
                <c:pt idx="4806">
                  <c:v>4.9943161798989585E-4</c:v>
                </c:pt>
                <c:pt idx="4807">
                  <c:v>5.1902663149900317E-4</c:v>
                </c:pt>
                <c:pt idx="4808">
                  <c:v>5.2896791422157375E-4</c:v>
                </c:pt>
                <c:pt idx="4809">
                  <c:v>5.1609752350949224E-4</c:v>
                </c:pt>
                <c:pt idx="4810">
                  <c:v>5.9379010794323179E-4</c:v>
                </c:pt>
                <c:pt idx="4811">
                  <c:v>5.3559634793829065E-4</c:v>
                </c:pt>
                <c:pt idx="4812">
                  <c:v>4.9140600512737E-4</c:v>
                </c:pt>
                <c:pt idx="4813">
                  <c:v>5.3942139879971645E-4</c:v>
                </c:pt>
                <c:pt idx="4814">
                  <c:v>6.4751765570737307E-4</c:v>
                </c:pt>
                <c:pt idx="4815">
                  <c:v>5.9363941173496239E-4</c:v>
                </c:pt>
                <c:pt idx="4816">
                  <c:v>5.6403576891278105E-4</c:v>
                </c:pt>
                <c:pt idx="4817">
                  <c:v>5.3865387942280091E-4</c:v>
                </c:pt>
                <c:pt idx="4818">
                  <c:v>5.808990814856282E-4</c:v>
                </c:pt>
                <c:pt idx="4819">
                  <c:v>5.5176998894048259E-4</c:v>
                </c:pt>
                <c:pt idx="4820">
                  <c:v>5.4616637109617175E-4</c:v>
                </c:pt>
                <c:pt idx="4821">
                  <c:v>5.6346353433510215E-4</c:v>
                </c:pt>
                <c:pt idx="4822">
                  <c:v>5.6124891471199688E-4</c:v>
                </c:pt>
                <c:pt idx="4823">
                  <c:v>5.3789476659876051E-4</c:v>
                </c:pt>
                <c:pt idx="4824">
                  <c:v>5.5543527280003523E-4</c:v>
                </c:pt>
                <c:pt idx="4825">
                  <c:v>5.8377702512698302E-4</c:v>
                </c:pt>
                <c:pt idx="4826">
                  <c:v>5.7190868167718051E-4</c:v>
                </c:pt>
                <c:pt idx="4827">
                  <c:v>5.1410849602842275E-4</c:v>
                </c:pt>
                <c:pt idx="4828">
                  <c:v>5.0581993342092325E-4</c:v>
                </c:pt>
                <c:pt idx="4829">
                  <c:v>5.4586524126606125E-4</c:v>
                </c:pt>
                <c:pt idx="4830">
                  <c:v>4.8944954676900646E-4</c:v>
                </c:pt>
                <c:pt idx="4831">
                  <c:v>4.8883735974108002E-4</c:v>
                </c:pt>
                <c:pt idx="4832">
                  <c:v>5.0067434804287219E-4</c:v>
                </c:pt>
                <c:pt idx="4833">
                  <c:v>5.5362412548485922E-4</c:v>
                </c:pt>
                <c:pt idx="4834">
                  <c:v>5.2519989541416042E-4</c:v>
                </c:pt>
                <c:pt idx="4835">
                  <c:v>4.8705458527824368E-4</c:v>
                </c:pt>
                <c:pt idx="4836">
                  <c:v>4.6295737467781629E-4</c:v>
                </c:pt>
                <c:pt idx="4837">
                  <c:v>4.7897721025020478E-4</c:v>
                </c:pt>
                <c:pt idx="4838">
                  <c:v>4.6713234797803423E-4</c:v>
                </c:pt>
                <c:pt idx="4839">
                  <c:v>5.3546095033148958E-4</c:v>
                </c:pt>
                <c:pt idx="4840">
                  <c:v>5.0354266551541366E-4</c:v>
                </c:pt>
                <c:pt idx="4841">
                  <c:v>4.9381543491424751E-4</c:v>
                </c:pt>
                <c:pt idx="4842">
                  <c:v>4.5237336198265658E-4</c:v>
                </c:pt>
                <c:pt idx="4843">
                  <c:v>5.1055671884787674E-4</c:v>
                </c:pt>
                <c:pt idx="4844">
                  <c:v>5.066741735512923E-4</c:v>
                </c:pt>
                <c:pt idx="4845">
                  <c:v>5.1110626316562134E-4</c:v>
                </c:pt>
                <c:pt idx="4846">
                  <c:v>4.8335345297308255E-4</c:v>
                </c:pt>
                <c:pt idx="4847">
                  <c:v>4.7324284103832521E-4</c:v>
                </c:pt>
                <c:pt idx="4848">
                  <c:v>4.5984378800753128E-4</c:v>
                </c:pt>
                <c:pt idx="4849">
                  <c:v>4.566191204962386E-4</c:v>
                </c:pt>
                <c:pt idx="4850">
                  <c:v>4.5618183049066447E-4</c:v>
                </c:pt>
                <c:pt idx="4851">
                  <c:v>4.8157363050157966E-4</c:v>
                </c:pt>
                <c:pt idx="4852">
                  <c:v>4.3516946684044543E-4</c:v>
                </c:pt>
                <c:pt idx="4853">
                  <c:v>4.4323776786822731E-4</c:v>
                </c:pt>
                <c:pt idx="4854">
                  <c:v>4.5093033383400855E-4</c:v>
                </c:pt>
                <c:pt idx="4855">
                  <c:v>4.5865730408493546E-4</c:v>
                </c:pt>
                <c:pt idx="4856">
                  <c:v>4.9462115921690615E-4</c:v>
                </c:pt>
                <c:pt idx="4857">
                  <c:v>5.06593779477494E-4</c:v>
                </c:pt>
                <c:pt idx="4858">
                  <c:v>4.7275043058780448E-4</c:v>
                </c:pt>
                <c:pt idx="4859">
                  <c:v>4.7861499832994804E-4</c:v>
                </c:pt>
                <c:pt idx="4860">
                  <c:v>4.3685515678421657E-4</c:v>
                </c:pt>
                <c:pt idx="4861">
                  <c:v>4.5777755141252835E-4</c:v>
                </c:pt>
                <c:pt idx="4862">
                  <c:v>4.9584767821998397E-4</c:v>
                </c:pt>
                <c:pt idx="4863">
                  <c:v>5.3804231448421956E-4</c:v>
                </c:pt>
                <c:pt idx="4864">
                  <c:v>5.9315674803130623E-4</c:v>
                </c:pt>
                <c:pt idx="4865">
                  <c:v>5.3676875741233963E-4</c:v>
                </c:pt>
                <c:pt idx="4866">
                  <c:v>5.5015498971132913E-4</c:v>
                </c:pt>
                <c:pt idx="4867">
                  <c:v>6.1058591474144857E-4</c:v>
                </c:pt>
                <c:pt idx="4868">
                  <c:v>5.7740349347578789E-4</c:v>
                </c:pt>
                <c:pt idx="4869">
                  <c:v>5.2745257830557636E-4</c:v>
                </c:pt>
                <c:pt idx="4870">
                  <c:v>5.5739188292048441E-4</c:v>
                </c:pt>
                <c:pt idx="4871">
                  <c:v>5.3398665031420219E-4</c:v>
                </c:pt>
                <c:pt idx="4872">
                  <c:v>5.0337973053183271E-4</c:v>
                </c:pt>
                <c:pt idx="4873">
                  <c:v>6.5233490942707604E-4</c:v>
                </c:pt>
                <c:pt idx="4874">
                  <c:v>5.7351889194750053E-4</c:v>
                </c:pt>
                <c:pt idx="4875">
                  <c:v>5.5114291096410083E-4</c:v>
                </c:pt>
                <c:pt idx="4876">
                  <c:v>5.0307760131347221E-4</c:v>
                </c:pt>
                <c:pt idx="4877">
                  <c:v>5.1848160767965269E-4</c:v>
                </c:pt>
                <c:pt idx="4878">
                  <c:v>4.8843513309829666E-4</c:v>
                </c:pt>
                <c:pt idx="4879">
                  <c:v>5.0309594791717093E-4</c:v>
                </c:pt>
                <c:pt idx="4880">
                  <c:v>5.1706112796540452E-4</c:v>
                </c:pt>
                <c:pt idx="4881">
                  <c:v>5.183768549236581E-4</c:v>
                </c:pt>
                <c:pt idx="4882">
                  <c:v>5.0738131389651382E-4</c:v>
                </c:pt>
                <c:pt idx="4883">
                  <c:v>4.8998636481154489E-4</c:v>
                </c:pt>
                <c:pt idx="4884">
                  <c:v>4.5792180772790693E-4</c:v>
                </c:pt>
                <c:pt idx="4885">
                  <c:v>4.5784713608797893E-4</c:v>
                </c:pt>
                <c:pt idx="4886">
                  <c:v>4.577595916158137E-4</c:v>
                </c:pt>
                <c:pt idx="4887">
                  <c:v>4.5383480426361205E-4</c:v>
                </c:pt>
                <c:pt idx="4888">
                  <c:v>4.9691215533354514E-4</c:v>
                </c:pt>
                <c:pt idx="4889">
                  <c:v>5.4391692638012536E-4</c:v>
                </c:pt>
                <c:pt idx="4890">
                  <c:v>5.4287448624753545E-4</c:v>
                </c:pt>
                <c:pt idx="4891">
                  <c:v>5.1241736535966075E-4</c:v>
                </c:pt>
                <c:pt idx="4892">
                  <c:v>4.8532066414944851E-4</c:v>
                </c:pt>
                <c:pt idx="4893">
                  <c:v>4.6630043770310342E-4</c:v>
                </c:pt>
                <c:pt idx="4894">
                  <c:v>5.425964331950173E-4</c:v>
                </c:pt>
                <c:pt idx="4895">
                  <c:v>6.0953879382428166E-4</c:v>
                </c:pt>
                <c:pt idx="4896">
                  <c:v>5.9205189420529576E-4</c:v>
                </c:pt>
                <c:pt idx="4897">
                  <c:v>6.107265674529759E-4</c:v>
                </c:pt>
                <c:pt idx="4898">
                  <c:v>5.4724718235896164E-4</c:v>
                </c:pt>
                <c:pt idx="4899">
                  <c:v>5.2953193261518459E-4</c:v>
                </c:pt>
                <c:pt idx="4900">
                  <c:v>6.2380618674842583E-4</c:v>
                </c:pt>
                <c:pt idx="4901">
                  <c:v>6.9912098692356144E-4</c:v>
                </c:pt>
                <c:pt idx="4902">
                  <c:v>6.220011031203861E-4</c:v>
                </c:pt>
                <c:pt idx="4903">
                  <c:v>6.2030435844884571E-4</c:v>
                </c:pt>
                <c:pt idx="4904">
                  <c:v>5.9872695318676525E-4</c:v>
                </c:pt>
                <c:pt idx="4905">
                  <c:v>5.673321797187331E-4</c:v>
                </c:pt>
                <c:pt idx="4906">
                  <c:v>5.7547851015148869E-4</c:v>
                </c:pt>
                <c:pt idx="4907">
                  <c:v>6.4756858983263527E-4</c:v>
                </c:pt>
                <c:pt idx="4908">
                  <c:v>5.61913630817135E-4</c:v>
                </c:pt>
                <c:pt idx="4909">
                  <c:v>5.1126714559328204E-4</c:v>
                </c:pt>
                <c:pt idx="4910">
                  <c:v>5.0862390506858858E-4</c:v>
                </c:pt>
                <c:pt idx="4911">
                  <c:v>5.1511536363761721E-4</c:v>
                </c:pt>
                <c:pt idx="4912">
                  <c:v>4.9818752379240006E-4</c:v>
                </c:pt>
                <c:pt idx="4913">
                  <c:v>5.2784639400769464E-4</c:v>
                </c:pt>
                <c:pt idx="4914">
                  <c:v>5.204619236652226E-4</c:v>
                </c:pt>
                <c:pt idx="4915">
                  <c:v>5.4805558117772474E-4</c:v>
                </c:pt>
                <c:pt idx="4916">
                  <c:v>5.1939146166210331E-4</c:v>
                </c:pt>
                <c:pt idx="4917">
                  <c:v>5.0261694370096731E-4</c:v>
                </c:pt>
                <c:pt idx="4918">
                  <c:v>5.07260474554908E-4</c:v>
                </c:pt>
                <c:pt idx="4919">
                  <c:v>5.6178918430773589E-4</c:v>
                </c:pt>
                <c:pt idx="4920">
                  <c:v>5.3772374762778492E-4</c:v>
                </c:pt>
                <c:pt idx="4921">
                  <c:v>5.0103155122262991E-4</c:v>
                </c:pt>
                <c:pt idx="4922">
                  <c:v>4.9310727591817417E-4</c:v>
                </c:pt>
                <c:pt idx="4923">
                  <c:v>4.6319813302691273E-4</c:v>
                </c:pt>
                <c:pt idx="4924">
                  <c:v>5.0361738115782247E-4</c:v>
                </c:pt>
                <c:pt idx="4925">
                  <c:v>4.9031567675661761E-4</c:v>
                </c:pt>
                <c:pt idx="4926">
                  <c:v>4.9205841079228915E-4</c:v>
                </c:pt>
                <c:pt idx="4927">
                  <c:v>5.4937511781718445E-4</c:v>
                </c:pt>
                <c:pt idx="4928">
                  <c:v>4.8736730263929773E-4</c:v>
                </c:pt>
                <c:pt idx="4929">
                  <c:v>5.0235742170885722E-4</c:v>
                </c:pt>
                <c:pt idx="4930">
                  <c:v>5.0263688526066793E-4</c:v>
                </c:pt>
                <c:pt idx="4931">
                  <c:v>4.9522139983424103E-4</c:v>
                </c:pt>
                <c:pt idx="4932">
                  <c:v>5.1085745238971605E-4</c:v>
                </c:pt>
                <c:pt idx="4933">
                  <c:v>4.5717875050138134E-4</c:v>
                </c:pt>
                <c:pt idx="4934">
                  <c:v>4.6012949052760013E-4</c:v>
                </c:pt>
                <c:pt idx="4935">
                  <c:v>4.4343615446616058E-4</c:v>
                </c:pt>
                <c:pt idx="4936">
                  <c:v>4.8054246487470837E-4</c:v>
                </c:pt>
                <c:pt idx="4937">
                  <c:v>4.2700572419867048E-4</c:v>
                </c:pt>
                <c:pt idx="4938">
                  <c:v>4.1655892695160898E-4</c:v>
                </c:pt>
                <c:pt idx="4939">
                  <c:v>4.459948312080996E-4</c:v>
                </c:pt>
                <c:pt idx="4940">
                  <c:v>4.2726338002960446E-4</c:v>
                </c:pt>
                <c:pt idx="4941">
                  <c:v>4.397992276802651E-4</c:v>
                </c:pt>
                <c:pt idx="4942">
                  <c:v>4.3208501045080143E-4</c:v>
                </c:pt>
                <c:pt idx="4943">
                  <c:v>4.9607599694427042E-4</c:v>
                </c:pt>
                <c:pt idx="4944">
                  <c:v>4.6684611620041283E-4</c:v>
                </c:pt>
                <c:pt idx="4945">
                  <c:v>4.3609875077302009E-4</c:v>
                </c:pt>
                <c:pt idx="4946">
                  <c:v>4.2578009830278768E-4</c:v>
                </c:pt>
                <c:pt idx="4947">
                  <c:v>4.3683838124424591E-4</c:v>
                </c:pt>
                <c:pt idx="4948">
                  <c:v>4.488003344385333E-4</c:v>
                </c:pt>
                <c:pt idx="4949">
                  <c:v>4.4193577045276031E-4</c:v>
                </c:pt>
                <c:pt idx="4950">
                  <c:v>4.3244208693481861E-4</c:v>
                </c:pt>
                <c:pt idx="4951">
                  <c:v>4.2691984532911058E-4</c:v>
                </c:pt>
                <c:pt idx="4952">
                  <c:v>4.3869771702892142E-4</c:v>
                </c:pt>
                <c:pt idx="4953">
                  <c:v>4.4782460557724274E-4</c:v>
                </c:pt>
                <c:pt idx="4954">
                  <c:v>4.1190219548674226E-4</c:v>
                </c:pt>
                <c:pt idx="4955">
                  <c:v>4.0825440775663351E-4</c:v>
                </c:pt>
                <c:pt idx="4956">
                  <c:v>4.3386244237027667E-4</c:v>
                </c:pt>
                <c:pt idx="4957">
                  <c:v>4.0555805102891437E-4</c:v>
                </c:pt>
                <c:pt idx="4958">
                  <c:v>4.1302859163460965E-4</c:v>
                </c:pt>
                <c:pt idx="4959">
                  <c:v>4.390068767889839E-4</c:v>
                </c:pt>
                <c:pt idx="4960">
                  <c:v>4.101349045139622E-4</c:v>
                </c:pt>
                <c:pt idx="4961">
                  <c:v>4.4105708643450421E-4</c:v>
                </c:pt>
                <c:pt idx="4962">
                  <c:v>4.0829848950898388E-4</c:v>
                </c:pt>
                <c:pt idx="4963">
                  <c:v>3.9463295515040632E-4</c:v>
                </c:pt>
                <c:pt idx="4964">
                  <c:v>4.3118608044827566E-4</c:v>
                </c:pt>
                <c:pt idx="4965">
                  <c:v>3.9866411337276838E-4</c:v>
                </c:pt>
                <c:pt idx="4966">
                  <c:v>4.1548549579643082E-4</c:v>
                </c:pt>
                <c:pt idx="4967">
                  <c:v>3.8406598966095605E-4</c:v>
                </c:pt>
                <c:pt idx="4968">
                  <c:v>4.0146045702696317E-4</c:v>
                </c:pt>
                <c:pt idx="4969">
                  <c:v>4.1178060233312732E-4</c:v>
                </c:pt>
                <c:pt idx="4970">
                  <c:v>4.0307508453856091E-4</c:v>
                </c:pt>
                <c:pt idx="4971">
                  <c:v>4.1167860989174584E-4</c:v>
                </c:pt>
                <c:pt idx="4972">
                  <c:v>4.1564526758806127E-4</c:v>
                </c:pt>
                <c:pt idx="4973">
                  <c:v>3.7789552769504944E-4</c:v>
                </c:pt>
                <c:pt idx="4974">
                  <c:v>3.9400837302778401E-4</c:v>
                </c:pt>
                <c:pt idx="4975">
                  <c:v>3.9720149734111894E-4</c:v>
                </c:pt>
                <c:pt idx="4976">
                  <c:v>3.9878862561807234E-4</c:v>
                </c:pt>
                <c:pt idx="4977">
                  <c:v>4.0488798359815511E-4</c:v>
                </c:pt>
                <c:pt idx="4978">
                  <c:v>4.2239152721197713E-4</c:v>
                </c:pt>
                <c:pt idx="4979">
                  <c:v>4.3328047032225171E-4</c:v>
                </c:pt>
                <c:pt idx="4980">
                  <c:v>4.0118748614281655E-4</c:v>
                </c:pt>
                <c:pt idx="4981">
                  <c:v>4.0896440885822792E-4</c:v>
                </c:pt>
                <c:pt idx="4982">
                  <c:v>4.0454711383338808E-4</c:v>
                </c:pt>
                <c:pt idx="4983">
                  <c:v>3.9837784392498556E-4</c:v>
                </c:pt>
                <c:pt idx="4984">
                  <c:v>3.936912795563595E-4</c:v>
                </c:pt>
                <c:pt idx="4985">
                  <c:v>3.9490472939150267E-4</c:v>
                </c:pt>
                <c:pt idx="4986">
                  <c:v>4.3085684486982397E-4</c:v>
                </c:pt>
                <c:pt idx="4987">
                  <c:v>4.0155712798774375E-4</c:v>
                </c:pt>
                <c:pt idx="4988">
                  <c:v>4.2529205322176604E-4</c:v>
                </c:pt>
                <c:pt idx="4989">
                  <c:v>4.1259640672710696E-4</c:v>
                </c:pt>
                <c:pt idx="4990">
                  <c:v>4.0028258887233231E-4</c:v>
                </c:pt>
                <c:pt idx="4991">
                  <c:v>4.0438237685437659E-4</c:v>
                </c:pt>
                <c:pt idx="4992">
                  <c:v>4.0499754197407509E-4</c:v>
                </c:pt>
                <c:pt idx="4993">
                  <c:v>4.1081095940692663E-4</c:v>
                </c:pt>
                <c:pt idx="4994">
                  <c:v>4.1320063026060604E-4</c:v>
                </c:pt>
                <c:pt idx="4995">
                  <c:v>4.0872549519526736E-4</c:v>
                </c:pt>
                <c:pt idx="4996">
                  <c:v>4.0211495958203625E-4</c:v>
                </c:pt>
                <c:pt idx="4997">
                  <c:v>4.1288856632730995E-4</c:v>
                </c:pt>
                <c:pt idx="4998">
                  <c:v>3.9452040114267267E-4</c:v>
                </c:pt>
                <c:pt idx="4999">
                  <c:v>4.1912774311898327E-4</c:v>
                </c:pt>
                <c:pt idx="5000">
                  <c:v>4.2170845099061342E-4</c:v>
                </c:pt>
                <c:pt idx="5001">
                  <c:v>4.3006816942089341E-4</c:v>
                </c:pt>
                <c:pt idx="5002">
                  <c:v>3.9928862736635903E-4</c:v>
                </c:pt>
                <c:pt idx="5003">
                  <c:v>3.9684088674079334E-4</c:v>
                </c:pt>
                <c:pt idx="5004">
                  <c:v>4.3884661653146526E-4</c:v>
                </c:pt>
                <c:pt idx="5005">
                  <c:v>4.1114092747548682E-4</c:v>
                </c:pt>
                <c:pt idx="5006">
                  <c:v>4.4880163139969476E-4</c:v>
                </c:pt>
                <c:pt idx="5007">
                  <c:v>4.1983051194610958E-4</c:v>
                </c:pt>
                <c:pt idx="5008">
                  <c:v>4.0166929063466321E-4</c:v>
                </c:pt>
                <c:pt idx="5009">
                  <c:v>3.9482272708219639E-4</c:v>
                </c:pt>
                <c:pt idx="5010">
                  <c:v>3.9133873055803846E-4</c:v>
                </c:pt>
                <c:pt idx="5011">
                  <c:v>3.9805746812921183E-4</c:v>
                </c:pt>
                <c:pt idx="5012">
                  <c:v>3.927229846970429E-4</c:v>
                </c:pt>
                <c:pt idx="5013">
                  <c:v>3.6132204907281674E-4</c:v>
                </c:pt>
                <c:pt idx="5014">
                  <c:v>4.0801222782449806E-4</c:v>
                </c:pt>
                <c:pt idx="5015">
                  <c:v>3.9857029250679103E-4</c:v>
                </c:pt>
                <c:pt idx="5016">
                  <c:v>4.048394230797186E-4</c:v>
                </c:pt>
                <c:pt idx="5017">
                  <c:v>4.1039446742214186E-4</c:v>
                </c:pt>
                <c:pt idx="5018">
                  <c:v>4.0950744128010402E-4</c:v>
                </c:pt>
                <c:pt idx="5019">
                  <c:v>3.852908030591662E-4</c:v>
                </c:pt>
                <c:pt idx="5020">
                  <c:v>3.9929263714888518E-4</c:v>
                </c:pt>
                <c:pt idx="5021">
                  <c:v>4.1094630007299237E-4</c:v>
                </c:pt>
                <c:pt idx="5022">
                  <c:v>3.873063326807501E-4</c:v>
                </c:pt>
                <c:pt idx="5023">
                  <c:v>4.1326322719650708E-4</c:v>
                </c:pt>
                <c:pt idx="5024">
                  <c:v>3.6684445936443528E-4</c:v>
                </c:pt>
                <c:pt idx="5025">
                  <c:v>3.4864878885015741E-4</c:v>
                </c:pt>
                <c:pt idx="5026">
                  <c:v>3.7278076038617277E-4</c:v>
                </c:pt>
                <c:pt idx="5027">
                  <c:v>3.6281560642830899E-4</c:v>
                </c:pt>
                <c:pt idx="5028">
                  <c:v>3.9200288659511901E-4</c:v>
                </c:pt>
                <c:pt idx="5029">
                  <c:v>3.7612943402212315E-4</c:v>
                </c:pt>
                <c:pt idx="5030">
                  <c:v>3.6326266458908596E-4</c:v>
                </c:pt>
                <c:pt idx="5031">
                  <c:v>3.7388412329339139E-4</c:v>
                </c:pt>
                <c:pt idx="5032">
                  <c:v>3.8842304463421342E-4</c:v>
                </c:pt>
                <c:pt idx="5033">
                  <c:v>3.9295817830388799E-4</c:v>
                </c:pt>
                <c:pt idx="5034">
                  <c:v>3.487812223152549E-4</c:v>
                </c:pt>
                <c:pt idx="5035">
                  <c:v>3.6234874102684234E-4</c:v>
                </c:pt>
                <c:pt idx="5036">
                  <c:v>3.5311495914290439E-4</c:v>
                </c:pt>
                <c:pt idx="5037">
                  <c:v>3.6313545033218924E-4</c:v>
                </c:pt>
                <c:pt idx="5038">
                  <c:v>3.4715795802323394E-4</c:v>
                </c:pt>
                <c:pt idx="5039">
                  <c:v>3.5624553408863669E-4</c:v>
                </c:pt>
                <c:pt idx="5040">
                  <c:v>3.5338026209494523E-4</c:v>
                </c:pt>
                <c:pt idx="5041">
                  <c:v>3.5136987193543892E-4</c:v>
                </c:pt>
                <c:pt idx="5042">
                  <c:v>3.8018276596650557E-4</c:v>
                </c:pt>
                <c:pt idx="5043">
                  <c:v>3.6078228922909784E-4</c:v>
                </c:pt>
                <c:pt idx="5044">
                  <c:v>3.932299932794365E-4</c:v>
                </c:pt>
                <c:pt idx="5045">
                  <c:v>3.6602150832968603E-4</c:v>
                </c:pt>
                <c:pt idx="5046">
                  <c:v>3.86676988932795E-4</c:v>
                </c:pt>
                <c:pt idx="5047">
                  <c:v>3.5740852495595737E-4</c:v>
                </c:pt>
                <c:pt idx="5048">
                  <c:v>3.5475753775794709E-4</c:v>
                </c:pt>
                <c:pt idx="5049">
                  <c:v>3.820451624012298E-4</c:v>
                </c:pt>
                <c:pt idx="5050">
                  <c:v>3.7778528451114669E-4</c:v>
                </c:pt>
                <c:pt idx="5051">
                  <c:v>3.7827231101524727E-4</c:v>
                </c:pt>
                <c:pt idx="5052">
                  <c:v>3.8137233093346704E-4</c:v>
                </c:pt>
                <c:pt idx="5053">
                  <c:v>3.9283952846486071E-4</c:v>
                </c:pt>
                <c:pt idx="5054">
                  <c:v>3.6783848207556826E-4</c:v>
                </c:pt>
                <c:pt idx="5055">
                  <c:v>3.7340297203684636E-4</c:v>
                </c:pt>
                <c:pt idx="5056">
                  <c:v>3.7777410504926545E-4</c:v>
                </c:pt>
                <c:pt idx="5057">
                  <c:v>3.7161315622958371E-4</c:v>
                </c:pt>
                <c:pt idx="5058">
                  <c:v>3.4994958748962309E-4</c:v>
                </c:pt>
                <c:pt idx="5059">
                  <c:v>3.7783800058519771E-4</c:v>
                </c:pt>
                <c:pt idx="5060">
                  <c:v>3.8104875750189963E-4</c:v>
                </c:pt>
                <c:pt idx="5061">
                  <c:v>3.7713564837994328E-4</c:v>
                </c:pt>
                <c:pt idx="5062">
                  <c:v>3.6809438915313416E-4</c:v>
                </c:pt>
                <c:pt idx="5063">
                  <c:v>3.7851220718724112E-4</c:v>
                </c:pt>
                <c:pt idx="5064">
                  <c:v>3.8735852670357152E-4</c:v>
                </c:pt>
                <c:pt idx="5065">
                  <c:v>3.936764846336574E-4</c:v>
                </c:pt>
                <c:pt idx="5066">
                  <c:v>3.8303749932445187E-4</c:v>
                </c:pt>
                <c:pt idx="5067">
                  <c:v>3.9017269816787187E-4</c:v>
                </c:pt>
                <c:pt idx="5068">
                  <c:v>3.7983843879050221E-4</c:v>
                </c:pt>
                <c:pt idx="5069">
                  <c:v>4.1158784427882376E-4</c:v>
                </c:pt>
                <c:pt idx="5070">
                  <c:v>4.0716930789873746E-4</c:v>
                </c:pt>
                <c:pt idx="5071">
                  <c:v>3.8314823863968352E-4</c:v>
                </c:pt>
                <c:pt idx="5072">
                  <c:v>3.6930555275115491E-4</c:v>
                </c:pt>
                <c:pt idx="5073">
                  <c:v>3.8142861008817584E-4</c:v>
                </c:pt>
                <c:pt idx="5074">
                  <c:v>3.6503187074761522E-4</c:v>
                </c:pt>
                <c:pt idx="5075">
                  <c:v>3.4546556288818689E-4</c:v>
                </c:pt>
                <c:pt idx="5076">
                  <c:v>3.7107891958617636E-4</c:v>
                </c:pt>
                <c:pt idx="5077">
                  <c:v>3.6475231746957052E-4</c:v>
                </c:pt>
                <c:pt idx="5078">
                  <c:v>3.6729823728756037E-4</c:v>
                </c:pt>
                <c:pt idx="5079">
                  <c:v>3.6516603433358322E-4</c:v>
                </c:pt>
                <c:pt idx="5080">
                  <c:v>3.6430528844950011E-4</c:v>
                </c:pt>
                <c:pt idx="5081">
                  <c:v>3.4983720068007009E-4</c:v>
                </c:pt>
                <c:pt idx="5082">
                  <c:v>3.6242866164826377E-4</c:v>
                </c:pt>
                <c:pt idx="5083">
                  <c:v>3.7528760381727756E-4</c:v>
                </c:pt>
                <c:pt idx="5084">
                  <c:v>3.6512009821128885E-4</c:v>
                </c:pt>
                <c:pt idx="5085">
                  <c:v>3.9553272650834717E-4</c:v>
                </c:pt>
                <c:pt idx="5086">
                  <c:v>3.6084790530991614E-4</c:v>
                </c:pt>
                <c:pt idx="5087">
                  <c:v>3.7345819082328682E-4</c:v>
                </c:pt>
                <c:pt idx="5088">
                  <c:v>3.6546073525385727E-4</c:v>
                </c:pt>
                <c:pt idx="5089">
                  <c:v>3.9677507706420358E-4</c:v>
                </c:pt>
                <c:pt idx="5090">
                  <c:v>3.7197819955592037E-4</c:v>
                </c:pt>
                <c:pt idx="5091">
                  <c:v>3.7962374581636878E-4</c:v>
                </c:pt>
                <c:pt idx="5092">
                  <c:v>3.8537564722535445E-4</c:v>
                </c:pt>
                <c:pt idx="5093">
                  <c:v>3.6062482117463343E-4</c:v>
                </c:pt>
                <c:pt idx="5094">
                  <c:v>3.9421542803653385E-4</c:v>
                </c:pt>
                <c:pt idx="5095">
                  <c:v>3.90600460816309E-4</c:v>
                </c:pt>
                <c:pt idx="5096">
                  <c:v>3.6491519401724942E-4</c:v>
                </c:pt>
                <c:pt idx="5097">
                  <c:v>3.7527285893754534E-4</c:v>
                </c:pt>
                <c:pt idx="5098">
                  <c:v>3.7548376585538597E-4</c:v>
                </c:pt>
                <c:pt idx="5099">
                  <c:v>3.7416233110059376E-4</c:v>
                </c:pt>
                <c:pt idx="5100">
                  <c:v>3.8226118889483505E-4</c:v>
                </c:pt>
                <c:pt idx="5101">
                  <c:v>3.6436987667024293E-4</c:v>
                </c:pt>
                <c:pt idx="5102">
                  <c:v>3.5342112104672096E-4</c:v>
                </c:pt>
                <c:pt idx="5103">
                  <c:v>3.4609492190477227E-4</c:v>
                </c:pt>
                <c:pt idx="5104">
                  <c:v>3.8414477912789496E-4</c:v>
                </c:pt>
                <c:pt idx="5105">
                  <c:v>3.8819947784579341E-4</c:v>
                </c:pt>
                <c:pt idx="5106">
                  <c:v>3.7898063346917556E-4</c:v>
                </c:pt>
                <c:pt idx="5107">
                  <c:v>3.7612798883219454E-4</c:v>
                </c:pt>
                <c:pt idx="5108">
                  <c:v>3.720947466091887E-4</c:v>
                </c:pt>
                <c:pt idx="5109">
                  <c:v>3.630109627428925E-4</c:v>
                </c:pt>
                <c:pt idx="5110">
                  <c:v>3.7869042300685052E-4</c:v>
                </c:pt>
                <c:pt idx="5111">
                  <c:v>4.0361675348592251E-4</c:v>
                </c:pt>
                <c:pt idx="5112">
                  <c:v>3.9260357667772239E-4</c:v>
                </c:pt>
                <c:pt idx="5113">
                  <c:v>3.896259373871552E-4</c:v>
                </c:pt>
                <c:pt idx="5114">
                  <c:v>3.9145328289217517E-4</c:v>
                </c:pt>
                <c:pt idx="5115">
                  <c:v>4.2211666559436835E-4</c:v>
                </c:pt>
                <c:pt idx="5116">
                  <c:v>3.9894523049798533E-4</c:v>
                </c:pt>
                <c:pt idx="5117">
                  <c:v>4.169474755566812E-4</c:v>
                </c:pt>
                <c:pt idx="5118">
                  <c:v>3.9246975499314813E-4</c:v>
                </c:pt>
                <c:pt idx="5119">
                  <c:v>3.9949299234307256E-4</c:v>
                </c:pt>
                <c:pt idx="5120">
                  <c:v>4.0117917717090928E-4</c:v>
                </c:pt>
                <c:pt idx="5121">
                  <c:v>3.7550235640270276E-4</c:v>
                </c:pt>
                <c:pt idx="5122">
                  <c:v>3.7699905917563199E-4</c:v>
                </c:pt>
                <c:pt idx="5123">
                  <c:v>3.6722825711071454E-4</c:v>
                </c:pt>
                <c:pt idx="5124">
                  <c:v>3.7499788386798218E-4</c:v>
                </c:pt>
                <c:pt idx="5125">
                  <c:v>3.9653250391129968E-4</c:v>
                </c:pt>
                <c:pt idx="5126">
                  <c:v>3.735752049701214E-4</c:v>
                </c:pt>
                <c:pt idx="5127">
                  <c:v>3.8148817922310535E-4</c:v>
                </c:pt>
                <c:pt idx="5128">
                  <c:v>3.5810781852964541E-4</c:v>
                </c:pt>
                <c:pt idx="5129">
                  <c:v>3.7549508137407913E-4</c:v>
                </c:pt>
                <c:pt idx="5130">
                  <c:v>3.6611861714913309E-4</c:v>
                </c:pt>
                <c:pt idx="5131">
                  <c:v>3.5798934240228417E-4</c:v>
                </c:pt>
                <c:pt idx="5132">
                  <c:v>3.7121335921999241E-4</c:v>
                </c:pt>
                <c:pt idx="5133">
                  <c:v>3.7311540704831951E-4</c:v>
                </c:pt>
                <c:pt idx="5134">
                  <c:v>3.6366863591895165E-4</c:v>
                </c:pt>
                <c:pt idx="5135">
                  <c:v>3.5141025612764142E-4</c:v>
                </c:pt>
                <c:pt idx="5136">
                  <c:v>3.5295756949003194E-4</c:v>
                </c:pt>
                <c:pt idx="5137">
                  <c:v>3.6189654083214578E-4</c:v>
                </c:pt>
                <c:pt idx="5138">
                  <c:v>3.5612769403579409E-4</c:v>
                </c:pt>
                <c:pt idx="5139">
                  <c:v>4.0537851446088407E-4</c:v>
                </c:pt>
                <c:pt idx="5140">
                  <c:v>3.547997291269881E-4</c:v>
                </c:pt>
                <c:pt idx="5141">
                  <c:v>3.5667879294299499E-4</c:v>
                </c:pt>
                <c:pt idx="5142">
                  <c:v>3.5867742531124516E-4</c:v>
                </c:pt>
                <c:pt idx="5143">
                  <c:v>3.7865489005855932E-4</c:v>
                </c:pt>
                <c:pt idx="5144">
                  <c:v>3.6852658656704812E-4</c:v>
                </c:pt>
                <c:pt idx="5145">
                  <c:v>3.7587326562120405E-4</c:v>
                </c:pt>
                <c:pt idx="5146">
                  <c:v>3.7081843147888829E-4</c:v>
                </c:pt>
                <c:pt idx="5147">
                  <c:v>3.7314936946808137E-4</c:v>
                </c:pt>
                <c:pt idx="5148">
                  <c:v>3.5602775314907498E-4</c:v>
                </c:pt>
                <c:pt idx="5149">
                  <c:v>3.7300718152998914E-4</c:v>
                </c:pt>
                <c:pt idx="5150">
                  <c:v>3.6560620143292989E-4</c:v>
                </c:pt>
                <c:pt idx="5151">
                  <c:v>3.6515512537172644E-4</c:v>
                </c:pt>
                <c:pt idx="5152">
                  <c:v>3.6633797924312696E-4</c:v>
                </c:pt>
                <c:pt idx="5153">
                  <c:v>3.5052417444159778E-4</c:v>
                </c:pt>
                <c:pt idx="5154">
                  <c:v>3.5307452800494233E-4</c:v>
                </c:pt>
                <c:pt idx="5155">
                  <c:v>3.2400226714129736E-4</c:v>
                </c:pt>
                <c:pt idx="5156">
                  <c:v>3.5106265699798414E-4</c:v>
                </c:pt>
                <c:pt idx="5157">
                  <c:v>3.6520497384076855E-4</c:v>
                </c:pt>
                <c:pt idx="5158">
                  <c:v>3.4207723293709614E-4</c:v>
                </c:pt>
                <c:pt idx="5159">
                  <c:v>3.5186635800686129E-4</c:v>
                </c:pt>
                <c:pt idx="5160">
                  <c:v>3.5225929360796216E-4</c:v>
                </c:pt>
                <c:pt idx="5161">
                  <c:v>3.2774254935329886E-4</c:v>
                </c:pt>
                <c:pt idx="5162">
                  <c:v>3.2751460921812977E-4</c:v>
                </c:pt>
                <c:pt idx="5163">
                  <c:v>3.3232609016938365E-4</c:v>
                </c:pt>
                <c:pt idx="5164">
                  <c:v>3.3203058258145929E-4</c:v>
                </c:pt>
                <c:pt idx="5165">
                  <c:v>3.1951846809236383E-4</c:v>
                </c:pt>
                <c:pt idx="5166">
                  <c:v>3.5953447058250726E-4</c:v>
                </c:pt>
                <c:pt idx="5167">
                  <c:v>3.2515571868128596E-4</c:v>
                </c:pt>
                <c:pt idx="5168">
                  <c:v>3.1581263810608409E-4</c:v>
                </c:pt>
                <c:pt idx="5169">
                  <c:v>3.1532525605647304E-4</c:v>
                </c:pt>
                <c:pt idx="5170">
                  <c:v>3.1825479149824419E-4</c:v>
                </c:pt>
                <c:pt idx="5171">
                  <c:v>3.1311579050794473E-4</c:v>
                </c:pt>
                <c:pt idx="5172">
                  <c:v>3.2464657780230822E-4</c:v>
                </c:pt>
                <c:pt idx="5173">
                  <c:v>3.0733830448214484E-4</c:v>
                </c:pt>
                <c:pt idx="5174">
                  <c:v>3.0990935857057165E-4</c:v>
                </c:pt>
                <c:pt idx="5175">
                  <c:v>3.5041207961421456E-4</c:v>
                </c:pt>
                <c:pt idx="5176">
                  <c:v>3.3940559085759693E-4</c:v>
                </c:pt>
                <c:pt idx="5177">
                  <c:v>3.3426640789478468E-4</c:v>
                </c:pt>
                <c:pt idx="5178">
                  <c:v>3.4291687539216188E-4</c:v>
                </c:pt>
                <c:pt idx="5179">
                  <c:v>3.6650382692516697E-4</c:v>
                </c:pt>
                <c:pt idx="5180">
                  <c:v>3.4090432186987234E-4</c:v>
                </c:pt>
                <c:pt idx="5181">
                  <c:v>3.6050051639834074E-4</c:v>
                </c:pt>
                <c:pt idx="5182">
                  <c:v>3.5154070356546572E-4</c:v>
                </c:pt>
                <c:pt idx="5183">
                  <c:v>3.5284277494688397E-4</c:v>
                </c:pt>
                <c:pt idx="5184">
                  <c:v>3.913436161081022E-4</c:v>
                </c:pt>
                <c:pt idx="5185">
                  <c:v>3.4984277320666379E-4</c:v>
                </c:pt>
                <c:pt idx="5186">
                  <c:v>3.2463617624487742E-4</c:v>
                </c:pt>
                <c:pt idx="5187">
                  <c:v>3.2027450835426635E-4</c:v>
                </c:pt>
                <c:pt idx="5188">
                  <c:v>3.4870590682845959E-4</c:v>
                </c:pt>
                <c:pt idx="5189">
                  <c:v>3.198558273494818E-4</c:v>
                </c:pt>
                <c:pt idx="5190">
                  <c:v>3.6082402484593763E-4</c:v>
                </c:pt>
                <c:pt idx="5191">
                  <c:v>3.3571528494206234E-4</c:v>
                </c:pt>
                <c:pt idx="5192">
                  <c:v>3.257080665520768E-4</c:v>
                </c:pt>
                <c:pt idx="5193">
                  <c:v>3.5081299784696618E-4</c:v>
                </c:pt>
                <c:pt idx="5194">
                  <c:v>3.506842304689435E-4</c:v>
                </c:pt>
                <c:pt idx="5195">
                  <c:v>3.4673053509812278E-4</c:v>
                </c:pt>
                <c:pt idx="5196">
                  <c:v>3.2814999217185446E-4</c:v>
                </c:pt>
                <c:pt idx="5197">
                  <c:v>3.512068743956902E-4</c:v>
                </c:pt>
                <c:pt idx="5198">
                  <c:v>3.2785053527596664E-4</c:v>
                </c:pt>
                <c:pt idx="5199">
                  <c:v>3.7080049100560213E-4</c:v>
                </c:pt>
                <c:pt idx="5200">
                  <c:v>3.4792834278004936E-4</c:v>
                </c:pt>
                <c:pt idx="5201">
                  <c:v>3.6297888777904355E-4</c:v>
                </c:pt>
                <c:pt idx="5202">
                  <c:v>3.2674544268142415E-4</c:v>
                </c:pt>
                <c:pt idx="5203">
                  <c:v>3.7447681292700539E-4</c:v>
                </c:pt>
                <c:pt idx="5204">
                  <c:v>3.4350505168812776E-4</c:v>
                </c:pt>
                <c:pt idx="5205">
                  <c:v>3.5359646220234256E-4</c:v>
                </c:pt>
                <c:pt idx="5206">
                  <c:v>3.4875180144304768E-4</c:v>
                </c:pt>
                <c:pt idx="5207">
                  <c:v>3.6038172800865618E-4</c:v>
                </c:pt>
                <c:pt idx="5208">
                  <c:v>3.5692506746968827E-4</c:v>
                </c:pt>
                <c:pt idx="5209">
                  <c:v>3.6029265884154275E-4</c:v>
                </c:pt>
                <c:pt idx="5210">
                  <c:v>3.3616951743974696E-4</c:v>
                </c:pt>
                <c:pt idx="5211">
                  <c:v>3.299566276791985E-4</c:v>
                </c:pt>
                <c:pt idx="5212">
                  <c:v>3.4715200807865671E-4</c:v>
                </c:pt>
                <c:pt idx="5213">
                  <c:v>3.2728097261654551E-4</c:v>
                </c:pt>
                <c:pt idx="5214">
                  <c:v>3.274369091885753E-4</c:v>
                </c:pt>
                <c:pt idx="5215">
                  <c:v>3.3323557624673E-4</c:v>
                </c:pt>
                <c:pt idx="5216">
                  <c:v>3.4510773672228749E-4</c:v>
                </c:pt>
                <c:pt idx="5217">
                  <c:v>3.5783146404007082E-4</c:v>
                </c:pt>
                <c:pt idx="5218">
                  <c:v>3.4907648206047295E-4</c:v>
                </c:pt>
                <c:pt idx="5219">
                  <c:v>3.5268091719668418E-4</c:v>
                </c:pt>
                <c:pt idx="5220">
                  <c:v>3.5218434349193207E-4</c:v>
                </c:pt>
                <c:pt idx="5221">
                  <c:v>3.4903551982588132E-4</c:v>
                </c:pt>
                <c:pt idx="5222">
                  <c:v>3.299668553663865E-4</c:v>
                </c:pt>
                <c:pt idx="5223">
                  <c:v>3.4725096999258534E-4</c:v>
                </c:pt>
                <c:pt idx="5224">
                  <c:v>3.5556234079021367E-4</c:v>
                </c:pt>
                <c:pt idx="5225">
                  <c:v>3.5845642408775151E-4</c:v>
                </c:pt>
                <c:pt idx="5226">
                  <c:v>3.4448685247705501E-4</c:v>
                </c:pt>
                <c:pt idx="5227">
                  <c:v>3.4716884855840575E-4</c:v>
                </c:pt>
                <c:pt idx="5228">
                  <c:v>3.3261810164076386E-4</c:v>
                </c:pt>
                <c:pt idx="5229">
                  <c:v>3.5185484714900364E-4</c:v>
                </c:pt>
                <c:pt idx="5230">
                  <c:v>3.2892707229826125E-4</c:v>
                </c:pt>
                <c:pt idx="5231">
                  <c:v>3.2748487848876389E-4</c:v>
                </c:pt>
                <c:pt idx="5232">
                  <c:v>3.3379531949367003E-4</c:v>
                </c:pt>
                <c:pt idx="5233">
                  <c:v>3.4494545075386439E-4</c:v>
                </c:pt>
                <c:pt idx="5234">
                  <c:v>3.2955736407885416E-4</c:v>
                </c:pt>
                <c:pt idx="5235">
                  <c:v>3.4845017579473151E-4</c:v>
                </c:pt>
                <c:pt idx="5236">
                  <c:v>3.5999364815702541E-4</c:v>
                </c:pt>
                <c:pt idx="5237">
                  <c:v>3.5114791165024271E-4</c:v>
                </c:pt>
                <c:pt idx="5238">
                  <c:v>3.4115809181417935E-4</c:v>
                </c:pt>
                <c:pt idx="5239">
                  <c:v>3.3012470135076251E-4</c:v>
                </c:pt>
                <c:pt idx="5240">
                  <c:v>3.4787215759002517E-4</c:v>
                </c:pt>
                <c:pt idx="5241">
                  <c:v>3.3455411964225312E-4</c:v>
                </c:pt>
                <c:pt idx="5242">
                  <c:v>3.4849869761648279E-4</c:v>
                </c:pt>
                <c:pt idx="5243">
                  <c:v>3.3073516887424046E-4</c:v>
                </c:pt>
                <c:pt idx="5244">
                  <c:v>3.3891648870077411E-4</c:v>
                </c:pt>
                <c:pt idx="5245">
                  <c:v>3.4401783094727405E-4</c:v>
                </c:pt>
                <c:pt idx="5246">
                  <c:v>3.4352715671398027E-4</c:v>
                </c:pt>
                <c:pt idx="5247">
                  <c:v>3.4056029674798031E-4</c:v>
                </c:pt>
                <c:pt idx="5248">
                  <c:v>3.3869593291497663E-4</c:v>
                </c:pt>
                <c:pt idx="5249">
                  <c:v>3.2882266105724355E-4</c:v>
                </c:pt>
                <c:pt idx="5250">
                  <c:v>3.0431004339054492E-4</c:v>
                </c:pt>
                <c:pt idx="5251">
                  <c:v>3.170534067975585E-4</c:v>
                </c:pt>
                <c:pt idx="5252">
                  <c:v>3.3931842608022852E-4</c:v>
                </c:pt>
                <c:pt idx="5253">
                  <c:v>3.2756382196147871E-4</c:v>
                </c:pt>
                <c:pt idx="5254">
                  <c:v>3.2882748015593564E-4</c:v>
                </c:pt>
                <c:pt idx="5255">
                  <c:v>3.0969314842779343E-4</c:v>
                </c:pt>
                <c:pt idx="5256">
                  <c:v>3.182698693016807E-4</c:v>
                </c:pt>
                <c:pt idx="5257">
                  <c:v>3.573997807312024E-4</c:v>
                </c:pt>
                <c:pt idx="5258">
                  <c:v>3.1902484372121854E-4</c:v>
                </c:pt>
                <c:pt idx="5259">
                  <c:v>3.294863340804207E-4</c:v>
                </c:pt>
                <c:pt idx="5260">
                  <c:v>3.5323180249698398E-4</c:v>
                </c:pt>
                <c:pt idx="5261">
                  <c:v>3.1712640958229276E-4</c:v>
                </c:pt>
                <c:pt idx="5262">
                  <c:v>3.1177297510550723E-4</c:v>
                </c:pt>
                <c:pt idx="5263">
                  <c:v>3.0786579148803369E-4</c:v>
                </c:pt>
                <c:pt idx="5264">
                  <c:v>3.5224700752075402E-4</c:v>
                </c:pt>
                <c:pt idx="5265">
                  <c:v>3.4958818890550405E-4</c:v>
                </c:pt>
                <c:pt idx="5266">
                  <c:v>3.2874271800411431E-4</c:v>
                </c:pt>
                <c:pt idx="5267">
                  <c:v>3.311498192082643E-4</c:v>
                </c:pt>
                <c:pt idx="5268">
                  <c:v>3.1353230828983549E-4</c:v>
                </c:pt>
                <c:pt idx="5269">
                  <c:v>3.172241211860696E-4</c:v>
                </c:pt>
                <c:pt idx="5270">
                  <c:v>3.4694555823446715E-4</c:v>
                </c:pt>
                <c:pt idx="5271">
                  <c:v>3.6100171229829214E-4</c:v>
                </c:pt>
                <c:pt idx="5272">
                  <c:v>3.4225554696788821E-4</c:v>
                </c:pt>
                <c:pt idx="5273">
                  <c:v>3.3025911578251152E-4</c:v>
                </c:pt>
                <c:pt idx="5274">
                  <c:v>3.4171833256830636E-4</c:v>
                </c:pt>
                <c:pt idx="5275">
                  <c:v>3.4556689329080646E-4</c:v>
                </c:pt>
                <c:pt idx="5276">
                  <c:v>3.3421551389147398E-4</c:v>
                </c:pt>
                <c:pt idx="5277">
                  <c:v>3.083186926923112E-4</c:v>
                </c:pt>
                <c:pt idx="5278">
                  <c:v>3.3141653810590636E-4</c:v>
                </c:pt>
                <c:pt idx="5279">
                  <c:v>3.3083350640817223E-4</c:v>
                </c:pt>
                <c:pt idx="5280">
                  <c:v>3.3987354335118542E-4</c:v>
                </c:pt>
                <c:pt idx="5281">
                  <c:v>3.0564584532250682E-4</c:v>
                </c:pt>
                <c:pt idx="5282">
                  <c:v>3.1575796682945737E-4</c:v>
                </c:pt>
                <c:pt idx="5283">
                  <c:v>2.9799317054810958E-4</c:v>
                </c:pt>
                <c:pt idx="5284">
                  <c:v>3.2729299527524148E-4</c:v>
                </c:pt>
                <c:pt idx="5285">
                  <c:v>3.1384906843224793E-4</c:v>
                </c:pt>
                <c:pt idx="5286">
                  <c:v>2.9762226359387485E-4</c:v>
                </c:pt>
                <c:pt idx="5287">
                  <c:v>3.1412068561947865E-4</c:v>
                </c:pt>
                <c:pt idx="5288">
                  <c:v>3.0514189263930545E-4</c:v>
                </c:pt>
                <c:pt idx="5289">
                  <c:v>2.8110750829369186E-4</c:v>
                </c:pt>
                <c:pt idx="5290">
                  <c:v>2.9863206635488763E-4</c:v>
                </c:pt>
                <c:pt idx="5291">
                  <c:v>2.856279261445746E-4</c:v>
                </c:pt>
                <c:pt idx="5292">
                  <c:v>2.8819827975420405E-4</c:v>
                </c:pt>
                <c:pt idx="5293">
                  <c:v>2.9176559815489945E-4</c:v>
                </c:pt>
                <c:pt idx="5294">
                  <c:v>2.9121016050380737E-4</c:v>
                </c:pt>
                <c:pt idx="5295">
                  <c:v>2.8173412724172574E-4</c:v>
                </c:pt>
                <c:pt idx="5296">
                  <c:v>3.0041593834935319E-4</c:v>
                </c:pt>
                <c:pt idx="5297">
                  <c:v>3.0293584159270091E-4</c:v>
                </c:pt>
                <c:pt idx="5298">
                  <c:v>2.8059433634813972E-4</c:v>
                </c:pt>
                <c:pt idx="5299">
                  <c:v>3.2319267993497766E-4</c:v>
                </c:pt>
                <c:pt idx="5300">
                  <c:v>3.3922507220194914E-4</c:v>
                </c:pt>
                <c:pt idx="5301">
                  <c:v>2.983033250862957E-4</c:v>
                </c:pt>
                <c:pt idx="5302">
                  <c:v>3.1012472421827547E-4</c:v>
                </c:pt>
                <c:pt idx="5303">
                  <c:v>2.7679499857845703E-4</c:v>
                </c:pt>
                <c:pt idx="5304">
                  <c:v>2.8398940507775016E-4</c:v>
                </c:pt>
                <c:pt idx="5305">
                  <c:v>2.8297028577827779E-4</c:v>
                </c:pt>
                <c:pt idx="5306">
                  <c:v>3.0233191323509771E-4</c:v>
                </c:pt>
                <c:pt idx="5307">
                  <c:v>2.8768783476152988E-4</c:v>
                </c:pt>
                <c:pt idx="5308">
                  <c:v>2.8876519610571973E-4</c:v>
                </c:pt>
                <c:pt idx="5309">
                  <c:v>3.0595520639282244E-4</c:v>
                </c:pt>
                <c:pt idx="5310">
                  <c:v>2.7897416610139292E-4</c:v>
                </c:pt>
                <c:pt idx="5311">
                  <c:v>2.8755820375736774E-4</c:v>
                </c:pt>
                <c:pt idx="5312">
                  <c:v>2.671383413350925E-4</c:v>
                </c:pt>
                <c:pt idx="5313">
                  <c:v>2.7355592872819849E-4</c:v>
                </c:pt>
                <c:pt idx="5314">
                  <c:v>3.0736632213652541E-4</c:v>
                </c:pt>
                <c:pt idx="5315">
                  <c:v>2.5517694738076772E-4</c:v>
                </c:pt>
                <c:pt idx="5316">
                  <c:v>2.8722773212421811E-4</c:v>
                </c:pt>
                <c:pt idx="5317">
                  <c:v>2.4020031184862688E-4</c:v>
                </c:pt>
                <c:pt idx="5318">
                  <c:v>2.9493635955668524E-4</c:v>
                </c:pt>
                <c:pt idx="5319">
                  <c:v>2.6228682015510272E-4</c:v>
                </c:pt>
                <c:pt idx="5320">
                  <c:v>2.4820208777908754E-4</c:v>
                </c:pt>
                <c:pt idx="5321">
                  <c:v>2.2972376347755514E-4</c:v>
                </c:pt>
                <c:pt idx="5322">
                  <c:v>2.7460375188767658E-4</c:v>
                </c:pt>
                <c:pt idx="5323">
                  <c:v>2.605928612809814E-4</c:v>
                </c:pt>
                <c:pt idx="5324">
                  <c:v>2.4480367995265801E-4</c:v>
                </c:pt>
                <c:pt idx="5325">
                  <c:v>2.9860313931489863E-4</c:v>
                </c:pt>
                <c:pt idx="5326">
                  <c:v>2.8752028134877922E-4</c:v>
                </c:pt>
                <c:pt idx="5327">
                  <c:v>2.7662760280731556E-4</c:v>
                </c:pt>
                <c:pt idx="5328">
                  <c:v>2.9026869772592808E-4</c:v>
                </c:pt>
                <c:pt idx="5329">
                  <c:v>2.5438104912220286E-4</c:v>
                </c:pt>
                <c:pt idx="5330">
                  <c:v>2.412362113738836E-4</c:v>
                </c:pt>
                <c:pt idx="5331">
                  <c:v>2.7547986831280872E-4</c:v>
                </c:pt>
                <c:pt idx="5332">
                  <c:v>2.3966756544517595E-4</c:v>
                </c:pt>
                <c:pt idx="5333">
                  <c:v>2.1511354081545371E-4</c:v>
                </c:pt>
                <c:pt idx="5334">
                  <c:v>2.1450752636727546E-4</c:v>
                </c:pt>
                <c:pt idx="5335">
                  <c:v>2.1571244125636284E-4</c:v>
                </c:pt>
                <c:pt idx="5336">
                  <c:v>2.4575796404284299E-4</c:v>
                </c:pt>
                <c:pt idx="5337">
                  <c:v>2.2400829870583265E-4</c:v>
                </c:pt>
                <c:pt idx="5338">
                  <c:v>2.5487642869630021E-4</c:v>
                </c:pt>
                <c:pt idx="5339">
                  <c:v>2.4117851927694028E-4</c:v>
                </c:pt>
                <c:pt idx="5340">
                  <c:v>2.3221835057507048E-4</c:v>
                </c:pt>
                <c:pt idx="5341">
                  <c:v>2.2268225423012922E-4</c:v>
                </c:pt>
                <c:pt idx="5342">
                  <c:v>2.2094796111762568E-4</c:v>
                </c:pt>
                <c:pt idx="5343">
                  <c:v>3.1895858573225349E-4</c:v>
                </c:pt>
                <c:pt idx="5344">
                  <c:v>2.5244489311403238E-4</c:v>
                </c:pt>
                <c:pt idx="5345">
                  <c:v>2.3890525129680455E-4</c:v>
                </c:pt>
                <c:pt idx="5346">
                  <c:v>2.5636249754910521E-4</c:v>
                </c:pt>
                <c:pt idx="5347">
                  <c:v>2.298049814671446E-4</c:v>
                </c:pt>
                <c:pt idx="5348">
                  <c:v>2.3899770358832886E-4</c:v>
                </c:pt>
                <c:pt idx="5349">
                  <c:v>2.7371386608528761E-4</c:v>
                </c:pt>
                <c:pt idx="5350">
                  <c:v>2.540308240584824E-4</c:v>
                </c:pt>
                <c:pt idx="5351">
                  <c:v>2.755764843179521E-4</c:v>
                </c:pt>
                <c:pt idx="5352">
                  <c:v>2.4743717475621008E-4</c:v>
                </c:pt>
                <c:pt idx="5353">
                  <c:v>2.2921924863545802E-4</c:v>
                </c:pt>
                <c:pt idx="5354">
                  <c:v>2.4370117100029528E-4</c:v>
                </c:pt>
                <c:pt idx="5355">
                  <c:v>2.23616837489969E-4</c:v>
                </c:pt>
                <c:pt idx="5356">
                  <c:v>2.4014377118488619E-4</c:v>
                </c:pt>
                <c:pt idx="5357">
                  <c:v>2.5275914438133325E-4</c:v>
                </c:pt>
                <c:pt idx="5358">
                  <c:v>2.5151631065636345E-4</c:v>
                </c:pt>
                <c:pt idx="5359">
                  <c:v>2.5314914855370085E-4</c:v>
                </c:pt>
                <c:pt idx="5360">
                  <c:v>2.7556258271667225E-4</c:v>
                </c:pt>
                <c:pt idx="5361">
                  <c:v>2.3095774459082154E-4</c:v>
                </c:pt>
                <c:pt idx="5362">
                  <c:v>2.4537218796885418E-4</c:v>
                </c:pt>
                <c:pt idx="5363">
                  <c:v>2.8040058618724668E-4</c:v>
                </c:pt>
                <c:pt idx="5364">
                  <c:v>2.8015413657087919E-4</c:v>
                </c:pt>
                <c:pt idx="5365">
                  <c:v>2.4152535477220489E-4</c:v>
                </c:pt>
                <c:pt idx="5366">
                  <c:v>2.6514017096001879E-4</c:v>
                </c:pt>
                <c:pt idx="5367">
                  <c:v>2.7645359450543009E-4</c:v>
                </c:pt>
                <c:pt idx="5368">
                  <c:v>2.5182292900679371E-4</c:v>
                </c:pt>
                <c:pt idx="5369">
                  <c:v>2.5680063429954925E-4</c:v>
                </c:pt>
                <c:pt idx="5370">
                  <c:v>2.9908084381912272E-4</c:v>
                </c:pt>
                <c:pt idx="5371">
                  <c:v>2.7048763127423924E-4</c:v>
                </c:pt>
                <c:pt idx="5372">
                  <c:v>2.6914275754627424E-4</c:v>
                </c:pt>
                <c:pt idx="5373">
                  <c:v>2.4786374509336463E-4</c:v>
                </c:pt>
                <c:pt idx="5374">
                  <c:v>2.4166002510373822E-4</c:v>
                </c:pt>
                <c:pt idx="5375">
                  <c:v>2.5978037154749571E-4</c:v>
                </c:pt>
                <c:pt idx="5376">
                  <c:v>2.3107112556403319E-4</c:v>
                </c:pt>
                <c:pt idx="5377">
                  <c:v>2.2554263919179619E-4</c:v>
                </c:pt>
                <c:pt idx="5378">
                  <c:v>2.5536399933868021E-4</c:v>
                </c:pt>
                <c:pt idx="5379">
                  <c:v>2.7139063161193879E-4</c:v>
                </c:pt>
                <c:pt idx="5380">
                  <c:v>2.6211620738164415E-4</c:v>
                </c:pt>
                <c:pt idx="5381">
                  <c:v>2.5838124633453677E-4</c:v>
                </c:pt>
                <c:pt idx="5382">
                  <c:v>2.5823925161074077E-4</c:v>
                </c:pt>
                <c:pt idx="5383">
                  <c:v>2.3081022438044201E-4</c:v>
                </c:pt>
                <c:pt idx="5384">
                  <c:v>2.3508729454931385E-4</c:v>
                </c:pt>
                <c:pt idx="5385">
                  <c:v>2.4876505390122758E-4</c:v>
                </c:pt>
                <c:pt idx="5386">
                  <c:v>2.6118027985829801E-4</c:v>
                </c:pt>
                <c:pt idx="5387">
                  <c:v>2.7265507857932134E-4</c:v>
                </c:pt>
                <c:pt idx="5388">
                  <c:v>2.7020090829631165E-4</c:v>
                </c:pt>
                <c:pt idx="5389">
                  <c:v>2.5995859924319561E-4</c:v>
                </c:pt>
                <c:pt idx="5390">
                  <c:v>2.2523677531375316E-4</c:v>
                </c:pt>
                <c:pt idx="5391">
                  <c:v>2.471024415363116E-4</c:v>
                </c:pt>
                <c:pt idx="5392">
                  <c:v>2.2393143567805732E-4</c:v>
                </c:pt>
                <c:pt idx="5393">
                  <c:v>2.4797447965675765E-4</c:v>
                </c:pt>
                <c:pt idx="5394">
                  <c:v>2.2226810442952719E-4</c:v>
                </c:pt>
                <c:pt idx="5395">
                  <c:v>2.2186632249799715E-4</c:v>
                </c:pt>
                <c:pt idx="5396">
                  <c:v>2.4567724863437868E-4</c:v>
                </c:pt>
                <c:pt idx="5397">
                  <c:v>2.180737008812145E-4</c:v>
                </c:pt>
                <c:pt idx="5398">
                  <c:v>2.1759195801906674E-4</c:v>
                </c:pt>
                <c:pt idx="5399">
                  <c:v>2.4839215383489963E-4</c:v>
                </c:pt>
                <c:pt idx="5400">
                  <c:v>2.4423404334157536E-4</c:v>
                </c:pt>
                <c:pt idx="5401">
                  <c:v>2.5650378834960759E-4</c:v>
                </c:pt>
                <c:pt idx="5402">
                  <c:v>2.5677149901524209E-4</c:v>
                </c:pt>
                <c:pt idx="5403">
                  <c:v>2.7157507943945792E-4</c:v>
                </c:pt>
                <c:pt idx="5404">
                  <c:v>2.7752334518992277E-4</c:v>
                </c:pt>
                <c:pt idx="5405">
                  <c:v>2.7349373200309988E-4</c:v>
                </c:pt>
                <c:pt idx="5406">
                  <c:v>2.5976996897733096E-4</c:v>
                </c:pt>
                <c:pt idx="5407">
                  <c:v>2.4706264528514854E-4</c:v>
                </c:pt>
                <c:pt idx="5408">
                  <c:v>2.776743666172318E-4</c:v>
                </c:pt>
                <c:pt idx="5409">
                  <c:v>2.6154877958697702E-4</c:v>
                </c:pt>
                <c:pt idx="5410">
                  <c:v>2.7523895185440256E-4</c:v>
                </c:pt>
                <c:pt idx="5411">
                  <c:v>2.9162381842424149E-4</c:v>
                </c:pt>
                <c:pt idx="5412">
                  <c:v>2.8212845381878868E-4</c:v>
                </c:pt>
                <c:pt idx="5413">
                  <c:v>2.737995220376281E-4</c:v>
                </c:pt>
                <c:pt idx="5414">
                  <c:v>2.4735295413471687E-4</c:v>
                </c:pt>
                <c:pt idx="5415">
                  <c:v>2.6873734689621023E-4</c:v>
                </c:pt>
                <c:pt idx="5416">
                  <c:v>2.8201283566975198E-4</c:v>
                </c:pt>
                <c:pt idx="5417">
                  <c:v>2.5802455027097617E-4</c:v>
                </c:pt>
                <c:pt idx="5418">
                  <c:v>2.8140614296645063E-4</c:v>
                </c:pt>
                <c:pt idx="5419">
                  <c:v>2.7718667574499356E-4</c:v>
                </c:pt>
                <c:pt idx="5420">
                  <c:v>2.4382743879381542E-4</c:v>
                </c:pt>
                <c:pt idx="5421">
                  <c:v>2.4098346176908671E-4</c:v>
                </c:pt>
                <c:pt idx="5422">
                  <c:v>2.5286796604608958E-4</c:v>
                </c:pt>
                <c:pt idx="5423">
                  <c:v>2.6663254187470466E-4</c:v>
                </c:pt>
                <c:pt idx="5424">
                  <c:v>2.7447020967645856E-4</c:v>
                </c:pt>
                <c:pt idx="5425">
                  <c:v>2.6311000245878881E-4</c:v>
                </c:pt>
                <c:pt idx="5426">
                  <c:v>2.149604713713798E-4</c:v>
                </c:pt>
                <c:pt idx="5427">
                  <c:v>2.5063219126252013E-4</c:v>
                </c:pt>
                <c:pt idx="5428">
                  <c:v>2.0713748063584743E-4</c:v>
                </c:pt>
                <c:pt idx="5429">
                  <c:v>2.344449070814656E-4</c:v>
                </c:pt>
                <c:pt idx="5430">
                  <c:v>2.1273210468137732E-4</c:v>
                </c:pt>
                <c:pt idx="5431">
                  <c:v>2.289550638474718E-4</c:v>
                </c:pt>
                <c:pt idx="5432">
                  <c:v>1.9124642866386399E-4</c:v>
                </c:pt>
                <c:pt idx="5433">
                  <c:v>2.0213422801419409E-4</c:v>
                </c:pt>
                <c:pt idx="5434">
                  <c:v>2.0271745000391132E-4</c:v>
                </c:pt>
                <c:pt idx="5435">
                  <c:v>2.7559677133973673E-4</c:v>
                </c:pt>
                <c:pt idx="5436">
                  <c:v>2.5218287930502137E-4</c:v>
                </c:pt>
                <c:pt idx="5437">
                  <c:v>2.4849129000545253E-4</c:v>
                </c:pt>
                <c:pt idx="5438">
                  <c:v>2.2835046038445638E-4</c:v>
                </c:pt>
                <c:pt idx="5439">
                  <c:v>1.9945137520000988E-4</c:v>
                </c:pt>
                <c:pt idx="5440">
                  <c:v>1.9893958181008787E-4</c:v>
                </c:pt>
                <c:pt idx="5441">
                  <c:v>1.7790118027652307E-4</c:v>
                </c:pt>
                <c:pt idx="5442">
                  <c:v>2.1277127280552416E-4</c:v>
                </c:pt>
                <c:pt idx="5443">
                  <c:v>1.990807519558698E-4</c:v>
                </c:pt>
                <c:pt idx="5444">
                  <c:v>2.060801018874486E-4</c:v>
                </c:pt>
                <c:pt idx="5445">
                  <c:v>1.8690389417041971E-4</c:v>
                </c:pt>
                <c:pt idx="5446">
                  <c:v>1.8669450221535077E-4</c:v>
                </c:pt>
                <c:pt idx="5447">
                  <c:v>1.9472838243258158E-4</c:v>
                </c:pt>
                <c:pt idx="5448">
                  <c:v>2.2087951862789901E-4</c:v>
                </c:pt>
                <c:pt idx="5449">
                  <c:v>2.3749817919868198E-4</c:v>
                </c:pt>
                <c:pt idx="5450">
                  <c:v>2.1703423049091781E-4</c:v>
                </c:pt>
                <c:pt idx="5451">
                  <c:v>2.1622144060666652E-4</c:v>
                </c:pt>
                <c:pt idx="5452">
                  <c:v>2.5469205826039086E-4</c:v>
                </c:pt>
                <c:pt idx="5453">
                  <c:v>2.8289108595511527E-4</c:v>
                </c:pt>
                <c:pt idx="5454">
                  <c:v>2.7011071314616511E-4</c:v>
                </c:pt>
                <c:pt idx="5455">
                  <c:v>2.5775418828574915E-4</c:v>
                </c:pt>
                <c:pt idx="5456">
                  <c:v>2.7251354133221538E-4</c:v>
                </c:pt>
                <c:pt idx="5457">
                  <c:v>2.6087901584797332E-4</c:v>
                </c:pt>
                <c:pt idx="5458">
                  <c:v>2.4361329209779628E-4</c:v>
                </c:pt>
                <c:pt idx="5459">
                  <c:v>2.4194719759096717E-4</c:v>
                </c:pt>
                <c:pt idx="5460">
                  <c:v>2.5414792093093007E-4</c:v>
                </c:pt>
                <c:pt idx="5461">
                  <c:v>2.3833042341229411E-4</c:v>
                </c:pt>
                <c:pt idx="5462">
                  <c:v>2.6098174294009576E-4</c:v>
                </c:pt>
                <c:pt idx="5463">
                  <c:v>2.7602126664421722E-4</c:v>
                </c:pt>
                <c:pt idx="5464">
                  <c:v>2.5798992695789995E-4</c:v>
                </c:pt>
                <c:pt idx="5465">
                  <c:v>2.9771029358261045E-4</c:v>
                </c:pt>
                <c:pt idx="5466">
                  <c:v>2.430532087915479E-4</c:v>
                </c:pt>
                <c:pt idx="5467">
                  <c:v>2.5336093030817284E-4</c:v>
                </c:pt>
                <c:pt idx="5468">
                  <c:v>2.5209377953675481E-4</c:v>
                </c:pt>
                <c:pt idx="5469">
                  <c:v>2.4169356908345494E-4</c:v>
                </c:pt>
                <c:pt idx="5470">
                  <c:v>2.6121804824179073E-4</c:v>
                </c:pt>
                <c:pt idx="5471">
                  <c:v>2.9703457035829174E-4</c:v>
                </c:pt>
                <c:pt idx="5472">
                  <c:v>2.3813091744836316E-4</c:v>
                </c:pt>
                <c:pt idx="5473">
                  <c:v>2.3194436635642768E-4</c:v>
                </c:pt>
                <c:pt idx="5474">
                  <c:v>2.6216877056017769E-4</c:v>
                </c:pt>
                <c:pt idx="5475">
                  <c:v>3.2280159847964822E-4</c:v>
                </c:pt>
                <c:pt idx="5476">
                  <c:v>2.9454336448268668E-4</c:v>
                </c:pt>
                <c:pt idx="5477">
                  <c:v>3.2856702908182103E-4</c:v>
                </c:pt>
                <c:pt idx="5478">
                  <c:v>3.2541446024944939E-4</c:v>
                </c:pt>
                <c:pt idx="5479">
                  <c:v>2.7855682125305781E-4</c:v>
                </c:pt>
                <c:pt idx="5480">
                  <c:v>3.2091141249563883E-4</c:v>
                </c:pt>
                <c:pt idx="5481">
                  <c:v>2.6361257602091395E-4</c:v>
                </c:pt>
                <c:pt idx="5482">
                  <c:v>3.1279865546523556E-4</c:v>
                </c:pt>
                <c:pt idx="5483">
                  <c:v>3.2869107249875292E-4</c:v>
                </c:pt>
                <c:pt idx="5484">
                  <c:v>3.0488948043166182E-4</c:v>
                </c:pt>
                <c:pt idx="5485">
                  <c:v>2.6627729975748287E-4</c:v>
                </c:pt>
                <c:pt idx="5486">
                  <c:v>2.5548306262208973E-4</c:v>
                </c:pt>
                <c:pt idx="5487">
                  <c:v>2.3081692826494625E-4</c:v>
                </c:pt>
                <c:pt idx="5488">
                  <c:v>2.1196481161073929E-4</c:v>
                </c:pt>
                <c:pt idx="5489">
                  <c:v>3.057608739445951E-4</c:v>
                </c:pt>
                <c:pt idx="5490">
                  <c:v>2.6055554875247005E-4</c:v>
                </c:pt>
                <c:pt idx="5491">
                  <c:v>2.6087875680102189E-4</c:v>
                </c:pt>
                <c:pt idx="5492">
                  <c:v>2.3270449534622975E-4</c:v>
                </c:pt>
                <c:pt idx="5493">
                  <c:v>2.4226115691787484E-4</c:v>
                </c:pt>
                <c:pt idx="5494">
                  <c:v>2.0722929076267261E-4</c:v>
                </c:pt>
                <c:pt idx="5495">
                  <c:v>2.4010776115111884E-4</c:v>
                </c:pt>
                <c:pt idx="5496">
                  <c:v>2.318677489649236E-4</c:v>
                </c:pt>
                <c:pt idx="5497">
                  <c:v>2.4014252954619335E-4</c:v>
                </c:pt>
                <c:pt idx="5498">
                  <c:v>2.3782629669462808E-4</c:v>
                </c:pt>
                <c:pt idx="5499">
                  <c:v>2.1877621002853355E-4</c:v>
                </c:pt>
                <c:pt idx="5500">
                  <c:v>2.2778089699485401E-4</c:v>
                </c:pt>
                <c:pt idx="5501">
                  <c:v>2.1910207361018993E-4</c:v>
                </c:pt>
                <c:pt idx="5502">
                  <c:v>2.1921358294730626E-4</c:v>
                </c:pt>
                <c:pt idx="5503">
                  <c:v>1.9154217797369945E-4</c:v>
                </c:pt>
                <c:pt idx="5504">
                  <c:v>1.9979854439883802E-4</c:v>
                </c:pt>
                <c:pt idx="5505">
                  <c:v>2.0699622130858177E-4</c:v>
                </c:pt>
                <c:pt idx="5506">
                  <c:v>2.0314674840348992E-4</c:v>
                </c:pt>
                <c:pt idx="5507">
                  <c:v>1.7229204348286699E-4</c:v>
                </c:pt>
                <c:pt idx="5508">
                  <c:v>1.8264149390651013E-4</c:v>
                </c:pt>
                <c:pt idx="5509">
                  <c:v>2.0475017383363441E-4</c:v>
                </c:pt>
                <c:pt idx="5510">
                  <c:v>2.0196370157735398E-4</c:v>
                </c:pt>
                <c:pt idx="5511">
                  <c:v>2.0089191953109637E-4</c:v>
                </c:pt>
                <c:pt idx="5512">
                  <c:v>2.3745378807357002E-4</c:v>
                </c:pt>
                <c:pt idx="5513">
                  <c:v>2.0279653407531418E-4</c:v>
                </c:pt>
                <c:pt idx="5514">
                  <c:v>1.84027406830125E-4</c:v>
                </c:pt>
                <c:pt idx="5515">
                  <c:v>2.0188783480163338E-4</c:v>
                </c:pt>
                <c:pt idx="5516">
                  <c:v>2.5610932068876051E-4</c:v>
                </c:pt>
                <c:pt idx="5517">
                  <c:v>1.8489046150654983E-4</c:v>
                </c:pt>
                <c:pt idx="5518">
                  <c:v>1.5516751870040137E-4</c:v>
                </c:pt>
                <c:pt idx="5519">
                  <c:v>1.8413442339819684E-4</c:v>
                </c:pt>
                <c:pt idx="5520">
                  <c:v>1.8279618572932465E-4</c:v>
                </c:pt>
                <c:pt idx="5521">
                  <c:v>1.7796829886564491E-4</c:v>
                </c:pt>
                <c:pt idx="5522">
                  <c:v>1.6237670683518375E-4</c:v>
                </c:pt>
                <c:pt idx="5523">
                  <c:v>1.522775559418005E-4</c:v>
                </c:pt>
                <c:pt idx="5524">
                  <c:v>1.3843499775922908E-4</c:v>
                </c:pt>
                <c:pt idx="5525">
                  <c:v>1.7314253769886952E-4</c:v>
                </c:pt>
                <c:pt idx="5526">
                  <c:v>1.4976763049863323E-4</c:v>
                </c:pt>
                <c:pt idx="5527">
                  <c:v>1.3579534851955661E-4</c:v>
                </c:pt>
                <c:pt idx="5528">
                  <c:v>1.3949832155896405E-4</c:v>
                </c:pt>
                <c:pt idx="5529">
                  <c:v>1.5483760949330444E-4</c:v>
                </c:pt>
                <c:pt idx="5530">
                  <c:v>1.6340137520055401E-4</c:v>
                </c:pt>
                <c:pt idx="5531">
                  <c:v>1.405407919165407E-4</c:v>
                </c:pt>
                <c:pt idx="5532">
                  <c:v>1.6183487083347718E-4</c:v>
                </c:pt>
                <c:pt idx="5533">
                  <c:v>1.7710858943120657E-4</c:v>
                </c:pt>
                <c:pt idx="5534">
                  <c:v>1.6454830272750215E-4</c:v>
                </c:pt>
                <c:pt idx="5535">
                  <c:v>1.5045681598085706E-4</c:v>
                </c:pt>
                <c:pt idx="5536">
                  <c:v>1.5557583243876844E-4</c:v>
                </c:pt>
                <c:pt idx="5537">
                  <c:v>1.2870334874109449E-4</c:v>
                </c:pt>
                <c:pt idx="5538">
                  <c:v>1.3164469511302342E-4</c:v>
                </c:pt>
                <c:pt idx="5539">
                  <c:v>1.3330954560812706E-4</c:v>
                </c:pt>
                <c:pt idx="5540">
                  <c:v>1.1310963524245101E-4</c:v>
                </c:pt>
                <c:pt idx="5541">
                  <c:v>1.3036445940214637E-4</c:v>
                </c:pt>
                <c:pt idx="5542">
                  <c:v>1.2473589649960513E-4</c:v>
                </c:pt>
                <c:pt idx="5543">
                  <c:v>1.2309379992324801E-4</c:v>
                </c:pt>
                <c:pt idx="5544">
                  <c:v>1.1446516087502951E-4</c:v>
                </c:pt>
                <c:pt idx="5545">
                  <c:v>1.3512674899406605E-4</c:v>
                </c:pt>
                <c:pt idx="5546">
                  <c:v>1.2490413173808359E-4</c:v>
                </c:pt>
                <c:pt idx="5547">
                  <c:v>1.4496727210584236E-4</c:v>
                </c:pt>
                <c:pt idx="5548">
                  <c:v>1.2456213615890727E-4</c:v>
                </c:pt>
                <c:pt idx="5549">
                  <c:v>1.3174051105663333E-4</c:v>
                </c:pt>
                <c:pt idx="5550">
                  <c:v>1.4718439117567548E-4</c:v>
                </c:pt>
                <c:pt idx="5551">
                  <c:v>1.3354421219872079E-4</c:v>
                </c:pt>
                <c:pt idx="5552">
                  <c:v>1.5188710875173536E-4</c:v>
                </c:pt>
                <c:pt idx="5553">
                  <c:v>1.4654936564741233E-4</c:v>
                </c:pt>
                <c:pt idx="5554">
                  <c:v>1.599496623750389E-4</c:v>
                </c:pt>
                <c:pt idx="5555">
                  <c:v>1.5010507533607309E-4</c:v>
                </c:pt>
                <c:pt idx="5556">
                  <c:v>1.2217267815324876E-4</c:v>
                </c:pt>
                <c:pt idx="5557">
                  <c:v>1.0658311801327441E-4</c:v>
                </c:pt>
                <c:pt idx="5558">
                  <c:v>1.1192924895032065E-4</c:v>
                </c:pt>
                <c:pt idx="5559">
                  <c:v>1.1308270771423999E-4</c:v>
                </c:pt>
                <c:pt idx="5560">
                  <c:v>1.2993172898913315E-4</c:v>
                </c:pt>
                <c:pt idx="5561">
                  <c:v>1.1212165791726274E-4</c:v>
                </c:pt>
                <c:pt idx="5562">
                  <c:v>9.9522016340855888E-5</c:v>
                </c:pt>
                <c:pt idx="5563">
                  <c:v>9.0070748103269934E-5</c:v>
                </c:pt>
                <c:pt idx="5564">
                  <c:v>5.2961454636747164E-5</c:v>
                </c:pt>
                <c:pt idx="5565">
                  <c:v>4.6427743206063208E-5</c:v>
                </c:pt>
                <c:pt idx="5566">
                  <c:v>5.4269424455875421E-5</c:v>
                </c:pt>
                <c:pt idx="5567">
                  <c:v>7.3870066557202196E-5</c:v>
                </c:pt>
                <c:pt idx="5568">
                  <c:v>6.6006628986512374E-5</c:v>
                </c:pt>
                <c:pt idx="5569">
                  <c:v>7.7184719968296161E-5</c:v>
                </c:pt>
                <c:pt idx="5570">
                  <c:v>5.5517717465672577E-5</c:v>
                </c:pt>
                <c:pt idx="5571">
                  <c:v>6.3761845098148255E-5</c:v>
                </c:pt>
                <c:pt idx="5572">
                  <c:v>7.4584864450460259E-5</c:v>
                </c:pt>
                <c:pt idx="5573">
                  <c:v>3.9566615148014186E-5</c:v>
                </c:pt>
                <c:pt idx="5574">
                  <c:v>4.6473267707032764E-5</c:v>
                </c:pt>
                <c:pt idx="5575">
                  <c:v>5.7228831627371603E-5</c:v>
                </c:pt>
                <c:pt idx="5576">
                  <c:v>5.2647976698747113E-5</c:v>
                </c:pt>
                <c:pt idx="5577">
                  <c:v>6.0953082316497135E-5</c:v>
                </c:pt>
                <c:pt idx="5578">
                  <c:v>4.329077372773754E-5</c:v>
                </c:pt>
                <c:pt idx="5579">
                  <c:v>3.1126707029712473E-5</c:v>
                </c:pt>
                <c:pt idx="5580">
                  <c:v>3.5629211018344048E-5</c:v>
                </c:pt>
                <c:pt idx="5581">
                  <c:v>4.3650408139302313E-5</c:v>
                </c:pt>
                <c:pt idx="5582">
                  <c:v>2.5183030100939227E-5</c:v>
                </c:pt>
                <c:pt idx="5583">
                  <c:v>2.4890481870495587E-5</c:v>
                </c:pt>
                <c:pt idx="5584">
                  <c:v>1.1718943676722047E-5</c:v>
                </c:pt>
                <c:pt idx="5585">
                  <c:v>2.5516267498757782E-5</c:v>
                </c:pt>
                <c:pt idx="5586">
                  <c:v>5.1219738632171308E-5</c:v>
                </c:pt>
                <c:pt idx="5587">
                  <c:v>1.3601292896282497E-5</c:v>
                </c:pt>
                <c:pt idx="5588">
                  <c:v>2.0899758349099701E-5</c:v>
                </c:pt>
                <c:pt idx="5589">
                  <c:v>3.6200450039707898E-5</c:v>
                </c:pt>
                <c:pt idx="5590">
                  <c:v>5.144305526632067E-5</c:v>
                </c:pt>
                <c:pt idx="5591">
                  <c:v>4.5235848366170828E-5</c:v>
                </c:pt>
                <c:pt idx="5592">
                  <c:v>-8.7729433360245885E-6</c:v>
                </c:pt>
                <c:pt idx="5593">
                  <c:v>2.2888873554082022E-5</c:v>
                </c:pt>
                <c:pt idx="5594">
                  <c:v>2.157732508094386E-5</c:v>
                </c:pt>
                <c:pt idx="5595">
                  <c:v>2.9301110857221399E-5</c:v>
                </c:pt>
                <c:pt idx="5596">
                  <c:v>1.615827100561194E-5</c:v>
                </c:pt>
                <c:pt idx="5597">
                  <c:v>2.257943600812717E-5</c:v>
                </c:pt>
                <c:pt idx="5598">
                  <c:v>2.8636478894640969E-5</c:v>
                </c:pt>
                <c:pt idx="5599">
                  <c:v>2.4023217349873173E-5</c:v>
                </c:pt>
                <c:pt idx="5600">
                  <c:v>2.8604328637660826E-5</c:v>
                </c:pt>
                <c:pt idx="5601">
                  <c:v>3.6222903177159694E-6</c:v>
                </c:pt>
                <c:pt idx="5602">
                  <c:v>1.3823261648593561E-6</c:v>
                </c:pt>
                <c:pt idx="5603">
                  <c:v>2.2568072118421462E-5</c:v>
                </c:pt>
                <c:pt idx="5604">
                  <c:v>3.021115767243967E-6</c:v>
                </c:pt>
                <c:pt idx="5605">
                  <c:v>3.3529173898472595E-6</c:v>
                </c:pt>
                <c:pt idx="5606">
                  <c:v>1.504573347929355E-6</c:v>
                </c:pt>
                <c:pt idx="5607">
                  <c:v>1.5534817454074477E-5</c:v>
                </c:pt>
                <c:pt idx="5608">
                  <c:v>2.7398509725955022E-5</c:v>
                </c:pt>
                <c:pt idx="5609">
                  <c:v>1.2342286625811144E-5</c:v>
                </c:pt>
                <c:pt idx="5610">
                  <c:v>-4.1550744396752262E-6</c:v>
                </c:pt>
                <c:pt idx="5611">
                  <c:v>2.9370266245816152E-6</c:v>
                </c:pt>
                <c:pt idx="5612">
                  <c:v>-1.5400985314181731E-5</c:v>
                </c:pt>
                <c:pt idx="5613">
                  <c:v>-1.9446018273912629E-5</c:v>
                </c:pt>
                <c:pt idx="5614">
                  <c:v>-1.3796193878961925E-5</c:v>
                </c:pt>
                <c:pt idx="5615">
                  <c:v>8.2442672152552188E-6</c:v>
                </c:pt>
                <c:pt idx="5616">
                  <c:v>-1.7345296536683406E-5</c:v>
                </c:pt>
                <c:pt idx="5617">
                  <c:v>-1.2441483346592315E-5</c:v>
                </c:pt>
                <c:pt idx="5618">
                  <c:v>-1.6248690786986726E-5</c:v>
                </c:pt>
                <c:pt idx="5619">
                  <c:v>-2.2211384648474274E-5</c:v>
                </c:pt>
                <c:pt idx="5620">
                  <c:v>1.4492901197470203E-6</c:v>
                </c:pt>
                <c:pt idx="5621">
                  <c:v>3.7821290518565228E-5</c:v>
                </c:pt>
                <c:pt idx="5622">
                  <c:v>2.0902107126887934E-5</c:v>
                </c:pt>
                <c:pt idx="5623">
                  <c:v>-2.0117118599758094E-5</c:v>
                </c:pt>
                <c:pt idx="5624">
                  <c:v>1.0761849816852414E-5</c:v>
                </c:pt>
                <c:pt idx="5625">
                  <c:v>5.7441248118179358E-6</c:v>
                </c:pt>
                <c:pt idx="5626">
                  <c:v>-6.0092293026609921E-6</c:v>
                </c:pt>
                <c:pt idx="5627">
                  <c:v>-1.6144429218180942E-5</c:v>
                </c:pt>
                <c:pt idx="5628">
                  <c:v>-1.4670122396825729E-5</c:v>
                </c:pt>
                <c:pt idx="5629">
                  <c:v>-2.6329505167145218E-5</c:v>
                </c:pt>
                <c:pt idx="5630">
                  <c:v>-4.0724021517307879E-5</c:v>
                </c:pt>
                <c:pt idx="5631">
                  <c:v>-3.1279583921673787E-5</c:v>
                </c:pt>
                <c:pt idx="5632">
                  <c:v>-7.7316127964304503E-6</c:v>
                </c:pt>
                <c:pt idx="5633">
                  <c:v>-3.6915767714793187E-5</c:v>
                </c:pt>
                <c:pt idx="5634">
                  <c:v>-4.1616049178785199E-5</c:v>
                </c:pt>
                <c:pt idx="5635">
                  <c:v>-5.6424301967605984E-5</c:v>
                </c:pt>
                <c:pt idx="5636">
                  <c:v>-6.1858734757776651E-5</c:v>
                </c:pt>
                <c:pt idx="5637">
                  <c:v>-3.7696306431281201E-5</c:v>
                </c:pt>
                <c:pt idx="5638">
                  <c:v>-2.0595332725699784E-5</c:v>
                </c:pt>
                <c:pt idx="5639">
                  <c:v>-1.0509600805928524E-5</c:v>
                </c:pt>
                <c:pt idx="5640">
                  <c:v>6.3759876682414324E-5</c:v>
                </c:pt>
                <c:pt idx="5641">
                  <c:v>4.3211124916545346E-5</c:v>
                </c:pt>
                <c:pt idx="5642">
                  <c:v>1.1984761812151236E-6</c:v>
                </c:pt>
                <c:pt idx="5643">
                  <c:v>2.9139866181183247E-5</c:v>
                </c:pt>
                <c:pt idx="5644">
                  <c:v>1.1992993901275807E-5</c:v>
                </c:pt>
                <c:pt idx="5645">
                  <c:v>1.9844287660605654E-5</c:v>
                </c:pt>
                <c:pt idx="5646">
                  <c:v>9.6647755663823692E-6</c:v>
                </c:pt>
                <c:pt idx="5647">
                  <c:v>-9.768276982215618E-6</c:v>
                </c:pt>
                <c:pt idx="5648">
                  <c:v>-1.6544022645735974E-5</c:v>
                </c:pt>
                <c:pt idx="5649">
                  <c:v>-1.475409526590841E-6</c:v>
                </c:pt>
                <c:pt idx="5650">
                  <c:v>-3.8283846539073811E-5</c:v>
                </c:pt>
                <c:pt idx="5651">
                  <c:v>-4.4171078439593682E-5</c:v>
                </c:pt>
                <c:pt idx="5652">
                  <c:v>-4.3463125851300925E-5</c:v>
                </c:pt>
                <c:pt idx="5653">
                  <c:v>-4.5685594445259324E-7</c:v>
                </c:pt>
                <c:pt idx="5654">
                  <c:v>-6.5880510980164458E-5</c:v>
                </c:pt>
                <c:pt idx="5655">
                  <c:v>-2.9947076739219732E-5</c:v>
                </c:pt>
                <c:pt idx="5656">
                  <c:v>-7.6285003700356731E-5</c:v>
                </c:pt>
                <c:pt idx="5657">
                  <c:v>-4.1893511261609132E-5</c:v>
                </c:pt>
                <c:pt idx="5658">
                  <c:v>-2.0846698139485977E-5</c:v>
                </c:pt>
                <c:pt idx="5659">
                  <c:v>-4.6347576833243201E-5</c:v>
                </c:pt>
                <c:pt idx="5660">
                  <c:v>-6.6835140347861121E-6</c:v>
                </c:pt>
                <c:pt idx="5661">
                  <c:v>-2.1935887734958534E-5</c:v>
                </c:pt>
                <c:pt idx="5662">
                  <c:v>-2.0436963748313906E-6</c:v>
                </c:pt>
                <c:pt idx="5663">
                  <c:v>-2.2649188965043763E-5</c:v>
                </c:pt>
                <c:pt idx="5664">
                  <c:v>-4.5582347690788309E-5</c:v>
                </c:pt>
                <c:pt idx="5665">
                  <c:v>-4.9170189141675316E-5</c:v>
                </c:pt>
                <c:pt idx="5666">
                  <c:v>-8.61662216499317E-5</c:v>
                </c:pt>
                <c:pt idx="5667">
                  <c:v>-6.3226600976529128E-5</c:v>
                </c:pt>
                <c:pt idx="5668">
                  <c:v>-7.2813040619679585E-5</c:v>
                </c:pt>
                <c:pt idx="5669">
                  <c:v>-7.4594145620218857E-5</c:v>
                </c:pt>
                <c:pt idx="5670">
                  <c:v>-5.3563399374042987E-5</c:v>
                </c:pt>
                <c:pt idx="5671">
                  <c:v>-8.3547133084743399E-5</c:v>
                </c:pt>
                <c:pt idx="5672">
                  <c:v>-6.4641643900656637E-5</c:v>
                </c:pt>
                <c:pt idx="5673">
                  <c:v>-7.5542130037765362E-5</c:v>
                </c:pt>
                <c:pt idx="5674">
                  <c:v>-5.8215520491747776E-5</c:v>
                </c:pt>
                <c:pt idx="5675">
                  <c:v>-6.4128114335040926E-5</c:v>
                </c:pt>
                <c:pt idx="5676">
                  <c:v>-9.4345607934289924E-5</c:v>
                </c:pt>
                <c:pt idx="5677">
                  <c:v>-5.8500299278366316E-5</c:v>
                </c:pt>
                <c:pt idx="5678">
                  <c:v>-9.5069553843394412E-5</c:v>
                </c:pt>
                <c:pt idx="5679">
                  <c:v>-5.0643883053347367E-5</c:v>
                </c:pt>
                <c:pt idx="5680">
                  <c:v>-3.5492347119878616E-5</c:v>
                </c:pt>
                <c:pt idx="5681">
                  <c:v>-5.5272022663926463E-5</c:v>
                </c:pt>
                <c:pt idx="5682">
                  <c:v>-5.1519748706456729E-5</c:v>
                </c:pt>
                <c:pt idx="5683">
                  <c:v>-5.8118944953638573E-5</c:v>
                </c:pt>
                <c:pt idx="5684">
                  <c:v>-7.0015161097441349E-5</c:v>
                </c:pt>
                <c:pt idx="5685">
                  <c:v>-6.4585377013910033E-5</c:v>
                </c:pt>
                <c:pt idx="5686">
                  <c:v>-6.8481228095198949E-5</c:v>
                </c:pt>
                <c:pt idx="5687">
                  <c:v>-7.2891771477115553E-5</c:v>
                </c:pt>
                <c:pt idx="5688">
                  <c:v>-8.3761398059999445E-5</c:v>
                </c:pt>
                <c:pt idx="5689">
                  <c:v>-9.0113808302970302E-5</c:v>
                </c:pt>
                <c:pt idx="5690">
                  <c:v>-9.5486257906949771E-5</c:v>
                </c:pt>
                <c:pt idx="5691">
                  <c:v>-9.771627744598166E-5</c:v>
                </c:pt>
                <c:pt idx="5692">
                  <c:v>-9.1985788379781022E-5</c:v>
                </c:pt>
                <c:pt idx="5693">
                  <c:v>-1.1739673071882528E-4</c:v>
                </c:pt>
                <c:pt idx="5694">
                  <c:v>-9.774007437837688E-5</c:v>
                </c:pt>
                <c:pt idx="5695">
                  <c:v>-1.1708466416056294E-4</c:v>
                </c:pt>
                <c:pt idx="5696">
                  <c:v>-1.269059140046615E-4</c:v>
                </c:pt>
                <c:pt idx="5697">
                  <c:v>-1.2439720315274752E-4</c:v>
                </c:pt>
                <c:pt idx="5698">
                  <c:v>-9.4989568624848536E-5</c:v>
                </c:pt>
                <c:pt idx="5699">
                  <c:v>-1.0661100568904815E-4</c:v>
                </c:pt>
                <c:pt idx="5700">
                  <c:v>-1.3235315537284213E-4</c:v>
                </c:pt>
                <c:pt idx="5701">
                  <c:v>-1.104530615536398E-4</c:v>
                </c:pt>
                <c:pt idx="5702">
                  <c:v>-1.2488630082886152E-4</c:v>
                </c:pt>
                <c:pt idx="5703">
                  <c:v>-1.3446189706148748E-4</c:v>
                </c:pt>
                <c:pt idx="5704">
                  <c:v>-1.1210563075382326E-4</c:v>
                </c:pt>
                <c:pt idx="5705">
                  <c:v>-1.1627587015369149E-4</c:v>
                </c:pt>
                <c:pt idx="5706">
                  <c:v>-1.005375211078615E-4</c:v>
                </c:pt>
                <c:pt idx="5707">
                  <c:v>-1.3158314353115005E-4</c:v>
                </c:pt>
                <c:pt idx="5708">
                  <c:v>-1.2907301826399508E-4</c:v>
                </c:pt>
                <c:pt idx="5709">
                  <c:v>-1.5015423360550145E-4</c:v>
                </c:pt>
                <c:pt idx="5710">
                  <c:v>-1.506449896561711E-4</c:v>
                </c:pt>
                <c:pt idx="5711">
                  <c:v>-1.5453669157140356E-4</c:v>
                </c:pt>
                <c:pt idx="5712">
                  <c:v>-1.7800941252322139E-4</c:v>
                </c:pt>
                <c:pt idx="5713">
                  <c:v>-1.5957099446384826E-4</c:v>
                </c:pt>
                <c:pt idx="5714">
                  <c:v>-1.6091623239610769E-4</c:v>
                </c:pt>
                <c:pt idx="5715">
                  <c:v>-1.639757466999991E-4</c:v>
                </c:pt>
                <c:pt idx="5716">
                  <c:v>-1.6670793947419054E-4</c:v>
                </c:pt>
                <c:pt idx="5717">
                  <c:v>-1.6867505537421606E-4</c:v>
                </c:pt>
                <c:pt idx="5718">
                  <c:v>-1.542067218799933E-4</c:v>
                </c:pt>
                <c:pt idx="5719">
                  <c:v>-1.5049819414356783E-4</c:v>
                </c:pt>
                <c:pt idx="5720">
                  <c:v>-1.7090183693923604E-4</c:v>
                </c:pt>
                <c:pt idx="5721">
                  <c:v>-1.2905888548607355E-4</c:v>
                </c:pt>
                <c:pt idx="5722">
                  <c:v>-1.2334039710300594E-4</c:v>
                </c:pt>
                <c:pt idx="5723">
                  <c:v>-1.1901474401235697E-4</c:v>
                </c:pt>
                <c:pt idx="5724">
                  <c:v>-1.7044874602468012E-4</c:v>
                </c:pt>
                <c:pt idx="5725">
                  <c:v>-1.4313839009382726E-4</c:v>
                </c:pt>
                <c:pt idx="5726">
                  <c:v>-1.7588758107872667E-4</c:v>
                </c:pt>
                <c:pt idx="5727">
                  <c:v>-1.533835143535664E-4</c:v>
                </c:pt>
                <c:pt idx="5728">
                  <c:v>-1.6392122571256214E-4</c:v>
                </c:pt>
                <c:pt idx="5729">
                  <c:v>-1.590004827306041E-4</c:v>
                </c:pt>
                <c:pt idx="5730">
                  <c:v>-1.8087230735482085E-4</c:v>
                </c:pt>
                <c:pt idx="5731">
                  <c:v>-1.9012406360520513E-4</c:v>
                </c:pt>
                <c:pt idx="5732">
                  <c:v>-2.1830777485572393E-4</c:v>
                </c:pt>
                <c:pt idx="5733">
                  <c:v>-1.9315925685713884E-4</c:v>
                </c:pt>
                <c:pt idx="5734">
                  <c:v>-2.0211075752014665E-4</c:v>
                </c:pt>
                <c:pt idx="5735">
                  <c:v>-1.7441487161560927E-4</c:v>
                </c:pt>
                <c:pt idx="5736">
                  <c:v>-1.9567086857994476E-4</c:v>
                </c:pt>
                <c:pt idx="5737">
                  <c:v>-2.0100367392012985E-4</c:v>
                </c:pt>
                <c:pt idx="5738">
                  <c:v>-2.0375450621897529E-4</c:v>
                </c:pt>
                <c:pt idx="5739">
                  <c:v>-2.1879063467443547E-4</c:v>
                </c:pt>
                <c:pt idx="5740">
                  <c:v>-2.0451992409306217E-4</c:v>
                </c:pt>
                <c:pt idx="5741">
                  <c:v>-2.1589116318078091E-4</c:v>
                </c:pt>
                <c:pt idx="5742">
                  <c:v>-1.9241604776526952E-4</c:v>
                </c:pt>
                <c:pt idx="5743">
                  <c:v>-2.131493337857618E-4</c:v>
                </c:pt>
                <c:pt idx="5744">
                  <c:v>-2.2817194103397369E-4</c:v>
                </c:pt>
                <c:pt idx="5745">
                  <c:v>-2.2318488811235077E-4</c:v>
                </c:pt>
                <c:pt idx="5746">
                  <c:v>-2.1366893367068837E-4</c:v>
                </c:pt>
                <c:pt idx="5747">
                  <c:v>-2.2234387743740437E-4</c:v>
                </c:pt>
                <c:pt idx="5748">
                  <c:v>-2.2130425966086241E-4</c:v>
                </c:pt>
                <c:pt idx="5749">
                  <c:v>-1.7301407005332066E-4</c:v>
                </c:pt>
                <c:pt idx="5750">
                  <c:v>-2.2757174043366E-4</c:v>
                </c:pt>
                <c:pt idx="5751">
                  <c:v>-2.2924394222255089E-4</c:v>
                </c:pt>
                <c:pt idx="5752">
                  <c:v>-2.104888365437186E-4</c:v>
                </c:pt>
                <c:pt idx="5753">
                  <c:v>-2.1170238925561781E-4</c:v>
                </c:pt>
                <c:pt idx="5754">
                  <c:v>-2.0475349490898831E-4</c:v>
                </c:pt>
                <c:pt idx="5755">
                  <c:v>-2.0246895212707011E-4</c:v>
                </c:pt>
                <c:pt idx="5756">
                  <c:v>-2.0881083824749212E-4</c:v>
                </c:pt>
                <c:pt idx="5757">
                  <c:v>-2.0729448195405258E-4</c:v>
                </c:pt>
                <c:pt idx="5758">
                  <c:v>-2.07775165744776E-4</c:v>
                </c:pt>
                <c:pt idx="5759">
                  <c:v>-2.0833372350635625E-4</c:v>
                </c:pt>
                <c:pt idx="5760">
                  <c:v>-2.2710910369292149E-4</c:v>
                </c:pt>
                <c:pt idx="5761">
                  <c:v>-2.121083863860137E-4</c:v>
                </c:pt>
                <c:pt idx="5762">
                  <c:v>-2.4460711722022212E-4</c:v>
                </c:pt>
                <c:pt idx="5763">
                  <c:v>-1.9156848998122839E-4</c:v>
                </c:pt>
                <c:pt idx="5764">
                  <c:v>-2.17855545114522E-4</c:v>
                </c:pt>
                <c:pt idx="5765">
                  <c:v>-2.466881660331801E-4</c:v>
                </c:pt>
                <c:pt idx="5766">
                  <c:v>-2.31746414874904E-4</c:v>
                </c:pt>
                <c:pt idx="5767">
                  <c:v>-2.121215867329681E-4</c:v>
                </c:pt>
                <c:pt idx="5768">
                  <c:v>-2.4938585920046341E-4</c:v>
                </c:pt>
                <c:pt idx="5769">
                  <c:v>-2.6381494527911428E-4</c:v>
                </c:pt>
                <c:pt idx="5770">
                  <c:v>-2.6504798310568423E-4</c:v>
                </c:pt>
                <c:pt idx="5771">
                  <c:v>-2.4987116227189469E-4</c:v>
                </c:pt>
                <c:pt idx="5772">
                  <c:v>-2.7644943156203075E-4</c:v>
                </c:pt>
                <c:pt idx="5773">
                  <c:v>-2.5278663497172723E-4</c:v>
                </c:pt>
                <c:pt idx="5774">
                  <c:v>-2.9982197204004516E-4</c:v>
                </c:pt>
                <c:pt idx="5775">
                  <c:v>-3.0372900736800001E-4</c:v>
                </c:pt>
                <c:pt idx="5776">
                  <c:v>-3.2082691029458257E-4</c:v>
                </c:pt>
                <c:pt idx="5777">
                  <c:v>-2.8185534443503032E-4</c:v>
                </c:pt>
                <c:pt idx="5778">
                  <c:v>-2.7082712062844377E-4</c:v>
                </c:pt>
                <c:pt idx="5779">
                  <c:v>-2.6416322002128964E-4</c:v>
                </c:pt>
                <c:pt idx="5780">
                  <c:v>-2.8758953530444372E-4</c:v>
                </c:pt>
                <c:pt idx="5781">
                  <c:v>-3.0186949596698121E-4</c:v>
                </c:pt>
                <c:pt idx="5782">
                  <c:v>-2.5055959027528538E-4</c:v>
                </c:pt>
                <c:pt idx="5783">
                  <c:v>-2.9500361713529394E-4</c:v>
                </c:pt>
                <c:pt idx="5784">
                  <c:v>-2.6151305259528197E-4</c:v>
                </c:pt>
                <c:pt idx="5785">
                  <c:v>-2.9257820627951641E-4</c:v>
                </c:pt>
                <c:pt idx="5786">
                  <c:v>-2.7866346004132769E-4</c:v>
                </c:pt>
                <c:pt idx="5787">
                  <c:v>-3.0891629757284279E-4</c:v>
                </c:pt>
                <c:pt idx="5788">
                  <c:v>-3.0376616652308706E-4</c:v>
                </c:pt>
                <c:pt idx="5789">
                  <c:v>-3.3623906768621991E-4</c:v>
                </c:pt>
                <c:pt idx="5790">
                  <c:v>-2.9503484978374653E-4</c:v>
                </c:pt>
                <c:pt idx="5791">
                  <c:v>-3.0988279117753233E-4</c:v>
                </c:pt>
                <c:pt idx="5792">
                  <c:v>-2.8439520121911711E-4</c:v>
                </c:pt>
                <c:pt idx="5793">
                  <c:v>-3.0232348986752264E-4</c:v>
                </c:pt>
                <c:pt idx="5794">
                  <c:v>-3.0771503106239914E-4</c:v>
                </c:pt>
                <c:pt idx="5795">
                  <c:v>-2.8937649232173556E-4</c:v>
                </c:pt>
                <c:pt idx="5796">
                  <c:v>-2.8800643286904654E-4</c:v>
                </c:pt>
                <c:pt idx="5797">
                  <c:v>-2.904028945028799E-4</c:v>
                </c:pt>
                <c:pt idx="5798">
                  <c:v>-2.4330253136223555E-4</c:v>
                </c:pt>
                <c:pt idx="5799">
                  <c:v>-2.6084070887179116E-4</c:v>
                </c:pt>
                <c:pt idx="5800">
                  <c:v>-3.0355941242896458E-4</c:v>
                </c:pt>
                <c:pt idx="5801">
                  <c:v>-3.0731862369991512E-4</c:v>
                </c:pt>
                <c:pt idx="5802">
                  <c:v>-3.4809656477814883E-4</c:v>
                </c:pt>
                <c:pt idx="5803">
                  <c:v>-3.4253382673351401E-4</c:v>
                </c:pt>
                <c:pt idx="5804">
                  <c:v>-2.8040817200653261E-4</c:v>
                </c:pt>
                <c:pt idx="5805">
                  <c:v>-3.129414269964212E-4</c:v>
                </c:pt>
                <c:pt idx="5806">
                  <c:v>-3.0437461335771759E-4</c:v>
                </c:pt>
                <c:pt idx="5807">
                  <c:v>-3.3669784140793064E-4</c:v>
                </c:pt>
                <c:pt idx="5808">
                  <c:v>-3.3635961430123352E-4</c:v>
                </c:pt>
                <c:pt idx="5809">
                  <c:v>-3.4275224214331656E-4</c:v>
                </c:pt>
                <c:pt idx="5810">
                  <c:v>-3.4702604441358035E-4</c:v>
                </c:pt>
                <c:pt idx="5811">
                  <c:v>-3.5228961343011984E-4</c:v>
                </c:pt>
                <c:pt idx="5812">
                  <c:v>-3.3827466406050868E-4</c:v>
                </c:pt>
                <c:pt idx="5813">
                  <c:v>-3.3554416369444007E-4</c:v>
                </c:pt>
                <c:pt idx="5814">
                  <c:v>-3.3081545605102391E-4</c:v>
                </c:pt>
                <c:pt idx="5815">
                  <c:v>-3.5789176941772516E-4</c:v>
                </c:pt>
                <c:pt idx="5816">
                  <c:v>-3.6684040004729315E-4</c:v>
                </c:pt>
                <c:pt idx="5817">
                  <c:v>-3.4750532958541952E-4</c:v>
                </c:pt>
                <c:pt idx="5818">
                  <c:v>-3.5899443133186916E-4</c:v>
                </c:pt>
                <c:pt idx="5819">
                  <c:v>-3.6899846118178487E-4</c:v>
                </c:pt>
                <c:pt idx="5820">
                  <c:v>-3.3967082144884084E-4</c:v>
                </c:pt>
                <c:pt idx="5821">
                  <c:v>-3.7263587395966241E-4</c:v>
                </c:pt>
                <c:pt idx="5822">
                  <c:v>-3.4999067513030973E-4</c:v>
                </c:pt>
                <c:pt idx="5823">
                  <c:v>-3.592817987144034E-4</c:v>
                </c:pt>
                <c:pt idx="5824">
                  <c:v>-3.8303689511690926E-4</c:v>
                </c:pt>
                <c:pt idx="5825">
                  <c:v>-3.5964165844830365E-4</c:v>
                </c:pt>
                <c:pt idx="5826">
                  <c:v>-3.3583345190575783E-4</c:v>
                </c:pt>
                <c:pt idx="5827">
                  <c:v>-2.9112251268200996E-4</c:v>
                </c:pt>
                <c:pt idx="5828">
                  <c:v>-3.7232824625011308E-4</c:v>
                </c:pt>
                <c:pt idx="5829">
                  <c:v>-3.9584158936006647E-4</c:v>
                </c:pt>
                <c:pt idx="5830">
                  <c:v>-3.8771228498372528E-4</c:v>
                </c:pt>
                <c:pt idx="5831">
                  <c:v>-2.8331579441701521E-4</c:v>
                </c:pt>
                <c:pt idx="5832">
                  <c:v>-3.084491864766672E-4</c:v>
                </c:pt>
                <c:pt idx="5833">
                  <c:v>-3.2100964439796216E-4</c:v>
                </c:pt>
                <c:pt idx="5834">
                  <c:v>-3.4993434609928171E-4</c:v>
                </c:pt>
                <c:pt idx="5835">
                  <c:v>-3.8388416396449462E-4</c:v>
                </c:pt>
                <c:pt idx="5836">
                  <c:v>-4.1002832456538135E-4</c:v>
                </c:pt>
                <c:pt idx="5837">
                  <c:v>-3.7747396276845981E-4</c:v>
                </c:pt>
                <c:pt idx="5838">
                  <c:v>-3.7892164585389234E-4</c:v>
                </c:pt>
                <c:pt idx="5839">
                  <c:v>-3.7733125560067058E-4</c:v>
                </c:pt>
                <c:pt idx="5840">
                  <c:v>-4.2419351366544065E-4</c:v>
                </c:pt>
                <c:pt idx="5841">
                  <c:v>-3.8649349779898987E-4</c:v>
                </c:pt>
                <c:pt idx="5842">
                  <c:v>-4.085185680331964E-4</c:v>
                </c:pt>
                <c:pt idx="5843">
                  <c:v>-3.7555026645370669E-4</c:v>
                </c:pt>
                <c:pt idx="5844">
                  <c:v>-3.8727673263981382E-4</c:v>
                </c:pt>
                <c:pt idx="5845">
                  <c:v>-4.2617191355461296E-4</c:v>
                </c:pt>
                <c:pt idx="5846">
                  <c:v>-4.3320432856841295E-4</c:v>
                </c:pt>
                <c:pt idx="5847">
                  <c:v>-4.4676470938290403E-4</c:v>
                </c:pt>
                <c:pt idx="5848">
                  <c:v>-4.2643551816784741E-4</c:v>
                </c:pt>
                <c:pt idx="5849">
                  <c:v>-4.4460376127382296E-4</c:v>
                </c:pt>
                <c:pt idx="5850">
                  <c:v>-4.8062064457668084E-4</c:v>
                </c:pt>
                <c:pt idx="5851">
                  <c:v>-4.5053818420116577E-4</c:v>
                </c:pt>
                <c:pt idx="5852">
                  <c:v>-4.7056853367886638E-4</c:v>
                </c:pt>
                <c:pt idx="5853">
                  <c:v>-5.2113891952774527E-4</c:v>
                </c:pt>
                <c:pt idx="5854">
                  <c:v>-5.3172318356588635E-4</c:v>
                </c:pt>
                <c:pt idx="5855">
                  <c:v>-5.218083576517187E-4</c:v>
                </c:pt>
                <c:pt idx="5856">
                  <c:v>-5.529213299011594E-4</c:v>
                </c:pt>
                <c:pt idx="5857">
                  <c:v>-5.3431204816836058E-4</c:v>
                </c:pt>
                <c:pt idx="5858">
                  <c:v>-5.3980860023991769E-4</c:v>
                </c:pt>
                <c:pt idx="5859">
                  <c:v>-5.2738889341253563E-4</c:v>
                </c:pt>
                <c:pt idx="5860">
                  <c:v>-5.6470296481670389E-4</c:v>
                </c:pt>
                <c:pt idx="5861">
                  <c:v>-5.4488702223120839E-4</c:v>
                </c:pt>
                <c:pt idx="5862">
                  <c:v>-5.5212005601250368E-4</c:v>
                </c:pt>
                <c:pt idx="5863">
                  <c:v>-5.4899004086082347E-4</c:v>
                </c:pt>
                <c:pt idx="5864">
                  <c:v>-5.2483954848194252E-4</c:v>
                </c:pt>
                <c:pt idx="5865">
                  <c:v>-5.5935768279169874E-4</c:v>
                </c:pt>
                <c:pt idx="5866">
                  <c:v>-5.6279211688228131E-4</c:v>
                </c:pt>
                <c:pt idx="5867">
                  <c:v>-5.5913252398476026E-4</c:v>
                </c:pt>
                <c:pt idx="5868">
                  <c:v>-5.5241593810197794E-4</c:v>
                </c:pt>
                <c:pt idx="5869">
                  <c:v>-5.1859327248945106E-4</c:v>
                </c:pt>
                <c:pt idx="5870">
                  <c:v>-5.2013419158606017E-4</c:v>
                </c:pt>
                <c:pt idx="5871">
                  <c:v>-5.2674353895853002E-4</c:v>
                </c:pt>
                <c:pt idx="5872">
                  <c:v>-5.3649784248493992E-4</c:v>
                </c:pt>
                <c:pt idx="5873">
                  <c:v>-5.3887449886628753E-4</c:v>
                </c:pt>
                <c:pt idx="5874">
                  <c:v>-5.4878996624418974E-4</c:v>
                </c:pt>
                <c:pt idx="5875">
                  <c:v>-5.6446971134577683E-4</c:v>
                </c:pt>
                <c:pt idx="5876">
                  <c:v>-5.7033191079938371E-4</c:v>
                </c:pt>
                <c:pt idx="5877">
                  <c:v>-5.4625436082580102E-4</c:v>
                </c:pt>
                <c:pt idx="5878">
                  <c:v>-5.4064694001134447E-4</c:v>
                </c:pt>
                <c:pt idx="5879">
                  <c:v>-5.9487000864559038E-4</c:v>
                </c:pt>
                <c:pt idx="5880">
                  <c:v>-6.1925054496362372E-4</c:v>
                </c:pt>
                <c:pt idx="5881">
                  <c:v>-6.3086518233163383E-4</c:v>
                </c:pt>
                <c:pt idx="5882">
                  <c:v>-5.8346170209023574E-4</c:v>
                </c:pt>
                <c:pt idx="5883">
                  <c:v>-6.0631872442330379E-4</c:v>
                </c:pt>
                <c:pt idx="5884">
                  <c:v>-6.1743239904122379E-4</c:v>
                </c:pt>
                <c:pt idx="5885">
                  <c:v>-6.7201890287620146E-4</c:v>
                </c:pt>
                <c:pt idx="5886">
                  <c:v>-6.6549918659629089E-4</c:v>
                </c:pt>
                <c:pt idx="5887">
                  <c:v>-6.6862462592871428E-4</c:v>
                </c:pt>
                <c:pt idx="5888">
                  <c:v>-6.4568365777944504E-4</c:v>
                </c:pt>
                <c:pt idx="5889">
                  <c:v>-6.8250178404771474E-4</c:v>
                </c:pt>
                <c:pt idx="5890">
                  <c:v>-6.7694746235392208E-4</c:v>
                </c:pt>
                <c:pt idx="5891">
                  <c:v>-6.7288732716602956E-4</c:v>
                </c:pt>
                <c:pt idx="5892">
                  <c:v>-6.9276691007848429E-4</c:v>
                </c:pt>
                <c:pt idx="5893">
                  <c:v>-7.2236768897074939E-4</c:v>
                </c:pt>
                <c:pt idx="5894">
                  <c:v>-7.1602748982253816E-4</c:v>
                </c:pt>
                <c:pt idx="5895">
                  <c:v>-7.1212174399918249E-4</c:v>
                </c:pt>
                <c:pt idx="5896">
                  <c:v>-6.9985786773636921E-4</c:v>
                </c:pt>
                <c:pt idx="5897">
                  <c:v>-7.2157280698883141E-4</c:v>
                </c:pt>
                <c:pt idx="5898">
                  <c:v>-7.4206454912901577E-4</c:v>
                </c:pt>
                <c:pt idx="5899">
                  <c:v>-7.4712942568270504E-4</c:v>
                </c:pt>
                <c:pt idx="5900">
                  <c:v>-7.2848438931743544E-4</c:v>
                </c:pt>
                <c:pt idx="5901">
                  <c:v>-7.203274742618159E-4</c:v>
                </c:pt>
                <c:pt idx="5902">
                  <c:v>-7.5169777177048677E-4</c:v>
                </c:pt>
                <c:pt idx="5903">
                  <c:v>-7.5406327174806656E-4</c:v>
                </c:pt>
                <c:pt idx="5904">
                  <c:v>-7.0882329145320058E-4</c:v>
                </c:pt>
                <c:pt idx="5905">
                  <c:v>-7.1993979279367864E-4</c:v>
                </c:pt>
                <c:pt idx="5906">
                  <c:v>-6.840838296772794E-4</c:v>
                </c:pt>
                <c:pt idx="5907">
                  <c:v>-6.8807693632951124E-4</c:v>
                </c:pt>
                <c:pt idx="5908">
                  <c:v>-6.9655432341175804E-4</c:v>
                </c:pt>
                <c:pt idx="5909">
                  <c:v>-6.9657706666377192E-4</c:v>
                </c:pt>
                <c:pt idx="5910">
                  <c:v>-7.2145456420585831E-4</c:v>
                </c:pt>
                <c:pt idx="5911">
                  <c:v>-7.379841097582857E-4</c:v>
                </c:pt>
                <c:pt idx="5912">
                  <c:v>-7.3501882614366166E-4</c:v>
                </c:pt>
                <c:pt idx="5913">
                  <c:v>-7.1019974960594471E-4</c:v>
                </c:pt>
                <c:pt idx="5914">
                  <c:v>-7.1818670947789277E-4</c:v>
                </c:pt>
                <c:pt idx="5915">
                  <c:v>-7.4048815716756735E-4</c:v>
                </c:pt>
                <c:pt idx="5916">
                  <c:v>-7.0205503664447862E-4</c:v>
                </c:pt>
                <c:pt idx="5917">
                  <c:v>-7.2634166279834358E-4</c:v>
                </c:pt>
                <c:pt idx="5918">
                  <c:v>-7.4611232311557179E-4</c:v>
                </c:pt>
                <c:pt idx="5919">
                  <c:v>-7.435737315446522E-4</c:v>
                </c:pt>
                <c:pt idx="5920">
                  <c:v>-7.5148305927923425E-4</c:v>
                </c:pt>
                <c:pt idx="5921">
                  <c:v>-7.2764911013169578E-4</c:v>
                </c:pt>
                <c:pt idx="5922">
                  <c:v>-7.1377101008000647E-4</c:v>
                </c:pt>
                <c:pt idx="5923">
                  <c:v>-7.3409787185219706E-4</c:v>
                </c:pt>
                <c:pt idx="5924">
                  <c:v>-7.5974744333147436E-4</c:v>
                </c:pt>
                <c:pt idx="5925">
                  <c:v>-7.546146772915936E-4</c:v>
                </c:pt>
                <c:pt idx="5926">
                  <c:v>-7.3390370016882932E-4</c:v>
                </c:pt>
                <c:pt idx="5927">
                  <c:v>-7.6572802314658201E-4</c:v>
                </c:pt>
                <c:pt idx="5928">
                  <c:v>-7.4476320146828515E-4</c:v>
                </c:pt>
                <c:pt idx="5929">
                  <c:v>-7.4892249914096734E-4</c:v>
                </c:pt>
                <c:pt idx="5930">
                  <c:v>-7.6100718755013532E-4</c:v>
                </c:pt>
                <c:pt idx="5931">
                  <c:v>-7.5970599781715839E-4</c:v>
                </c:pt>
                <c:pt idx="5932">
                  <c:v>-7.3467840693547761E-4</c:v>
                </c:pt>
                <c:pt idx="5933">
                  <c:v>-7.45263432595913E-4</c:v>
                </c:pt>
                <c:pt idx="5934">
                  <c:v>-7.6469061603255358E-4</c:v>
                </c:pt>
                <c:pt idx="5935">
                  <c:v>-7.6888085082347677E-4</c:v>
                </c:pt>
                <c:pt idx="5936">
                  <c:v>-7.6824592135183356E-4</c:v>
                </c:pt>
                <c:pt idx="5937">
                  <c:v>-7.9696506022162918E-4</c:v>
                </c:pt>
                <c:pt idx="5938">
                  <c:v>-8.072400271004396E-4</c:v>
                </c:pt>
                <c:pt idx="5939">
                  <c:v>-7.6313276821052874E-4</c:v>
                </c:pt>
                <c:pt idx="5940">
                  <c:v>-7.8519341192013093E-4</c:v>
                </c:pt>
                <c:pt idx="5941">
                  <c:v>-8.1448429203672388E-4</c:v>
                </c:pt>
                <c:pt idx="5942">
                  <c:v>-8.5012217381818383E-4</c:v>
                </c:pt>
                <c:pt idx="5943">
                  <c:v>-8.1726967671406101E-4</c:v>
                </c:pt>
                <c:pt idx="5944">
                  <c:v>-8.3791042444173814E-4</c:v>
                </c:pt>
                <c:pt idx="5945">
                  <c:v>-8.6755015533400025E-4</c:v>
                </c:pt>
                <c:pt idx="5946">
                  <c:v>-8.5244580577095643E-4</c:v>
                </c:pt>
                <c:pt idx="5947">
                  <c:v>-8.2536983894839855E-4</c:v>
                </c:pt>
                <c:pt idx="5948">
                  <c:v>-8.4455456409986628E-4</c:v>
                </c:pt>
                <c:pt idx="5949">
                  <c:v>-8.3689654509392752E-4</c:v>
                </c:pt>
                <c:pt idx="5950">
                  <c:v>-8.9174338179506807E-4</c:v>
                </c:pt>
                <c:pt idx="5951">
                  <c:v>-8.9311467217143296E-4</c:v>
                </c:pt>
                <c:pt idx="5952">
                  <c:v>-8.7344272766478541E-4</c:v>
                </c:pt>
                <c:pt idx="5953">
                  <c:v>-9.0768450774615162E-4</c:v>
                </c:pt>
                <c:pt idx="5954">
                  <c:v>-8.8471963734873538E-4</c:v>
                </c:pt>
                <c:pt idx="5955">
                  <c:v>-9.2259995854828628E-4</c:v>
                </c:pt>
                <c:pt idx="5956">
                  <c:v>-9.0648102894865434E-4</c:v>
                </c:pt>
                <c:pt idx="5957">
                  <c:v>-9.2100072082510723E-4</c:v>
                </c:pt>
                <c:pt idx="5958">
                  <c:v>-9.0732814142758015E-4</c:v>
                </c:pt>
                <c:pt idx="5959">
                  <c:v>-9.1904766181236011E-4</c:v>
                </c:pt>
                <c:pt idx="5960">
                  <c:v>-9.3268194165308676E-4</c:v>
                </c:pt>
                <c:pt idx="5961">
                  <c:v>-9.1962300625114462E-4</c:v>
                </c:pt>
                <c:pt idx="5962">
                  <c:v>-9.4552325728125899E-4</c:v>
                </c:pt>
                <c:pt idx="5963">
                  <c:v>-9.4174199389339397E-4</c:v>
                </c:pt>
                <c:pt idx="5964">
                  <c:v>-9.577050691361677E-4</c:v>
                </c:pt>
                <c:pt idx="5965">
                  <c:v>-9.5991202203667982E-4</c:v>
                </c:pt>
                <c:pt idx="5966">
                  <c:v>-9.3035115925214104E-4</c:v>
                </c:pt>
                <c:pt idx="5967">
                  <c:v>-9.619910729274187E-4</c:v>
                </c:pt>
                <c:pt idx="5968">
                  <c:v>-9.7037392199650796E-4</c:v>
                </c:pt>
                <c:pt idx="5969">
                  <c:v>-9.4289980738963711E-4</c:v>
                </c:pt>
                <c:pt idx="5970">
                  <c:v>-9.362580174003955E-4</c:v>
                </c:pt>
                <c:pt idx="5971">
                  <c:v>-9.2210697842032621E-4</c:v>
                </c:pt>
                <c:pt idx="5972">
                  <c:v>-8.9328779332082525E-4</c:v>
                </c:pt>
                <c:pt idx="5973">
                  <c:v>-8.523411361123659E-4</c:v>
                </c:pt>
                <c:pt idx="5974">
                  <c:v>-9.0807592068025409E-4</c:v>
                </c:pt>
                <c:pt idx="5975">
                  <c:v>-9.3512956684470988E-4</c:v>
                </c:pt>
                <c:pt idx="5976">
                  <c:v>-9.1942896394384664E-4</c:v>
                </c:pt>
                <c:pt idx="5977">
                  <c:v>-9.0993179974961007E-4</c:v>
                </c:pt>
                <c:pt idx="5978">
                  <c:v>-9.3594608163478465E-4</c:v>
                </c:pt>
                <c:pt idx="5979">
                  <c:v>-9.3540750788239193E-4</c:v>
                </c:pt>
                <c:pt idx="5980">
                  <c:v>-9.6440235334947116E-4</c:v>
                </c:pt>
                <c:pt idx="5981">
                  <c:v>-9.2861116634127027E-4</c:v>
                </c:pt>
                <c:pt idx="5982">
                  <c:v>-9.1274325213553764E-4</c:v>
                </c:pt>
                <c:pt idx="5983">
                  <c:v>-8.8379552053544021E-4</c:v>
                </c:pt>
                <c:pt idx="5984">
                  <c:v>-8.8077751732040127E-4</c:v>
                </c:pt>
                <c:pt idx="5985">
                  <c:v>-8.0057280441675819E-4</c:v>
                </c:pt>
                <c:pt idx="5986">
                  <c:v>-9.0476037553751353E-4</c:v>
                </c:pt>
                <c:pt idx="5987">
                  <c:v>-9.6799373663798347E-4</c:v>
                </c:pt>
                <c:pt idx="5988">
                  <c:v>-9.7125515046140372E-4</c:v>
                </c:pt>
                <c:pt idx="5989">
                  <c:v>-9.7209608739197006E-4</c:v>
                </c:pt>
                <c:pt idx="5990">
                  <c:v>-9.6252553574482805E-4</c:v>
                </c:pt>
                <c:pt idx="5991">
                  <c:v>-9.6327117265736575E-4</c:v>
                </c:pt>
                <c:pt idx="5992">
                  <c:v>-9.9251272008548524E-4</c:v>
                </c:pt>
                <c:pt idx="5993">
                  <c:v>-1.0192951301330865E-3</c:v>
                </c:pt>
                <c:pt idx="5994">
                  <c:v>-9.9356101757182183E-4</c:v>
                </c:pt>
                <c:pt idx="5995">
                  <c:v>-1.020837721681419E-3</c:v>
                </c:pt>
                <c:pt idx="5996">
                  <c:v>-1.0113411382346668E-3</c:v>
                </c:pt>
                <c:pt idx="5997">
                  <c:v>-1.0502814290384499E-3</c:v>
                </c:pt>
                <c:pt idx="5998">
                  <c:v>-1.0541901060010092E-3</c:v>
                </c:pt>
                <c:pt idx="5999">
                  <c:v>-1.0387125427877529E-3</c:v>
                </c:pt>
                <c:pt idx="6000">
                  <c:v>-1.053877735135655E-3</c:v>
                </c:pt>
                <c:pt idx="6001">
                  <c:v>-1.0093372245520654E-3</c:v>
                </c:pt>
                <c:pt idx="6002">
                  <c:v>-1.0640702343314586E-3</c:v>
                </c:pt>
                <c:pt idx="6003">
                  <c:v>-1.0703925288786827E-3</c:v>
                </c:pt>
                <c:pt idx="6004">
                  <c:v>-1.0448406748076069E-3</c:v>
                </c:pt>
                <c:pt idx="6005">
                  <c:v>-1.0283626670170218E-3</c:v>
                </c:pt>
                <c:pt idx="6006">
                  <c:v>-1.0835637288353205E-3</c:v>
                </c:pt>
                <c:pt idx="6007">
                  <c:v>-1.1004615978964048E-3</c:v>
                </c:pt>
                <c:pt idx="6008">
                  <c:v>-1.0752862953049456E-3</c:v>
                </c:pt>
                <c:pt idx="6009">
                  <c:v>-1.1242074293554192E-3</c:v>
                </c:pt>
                <c:pt idx="6010">
                  <c:v>-1.0951673089248755E-3</c:v>
                </c:pt>
                <c:pt idx="6011">
                  <c:v>-1.1110767004018506E-3</c:v>
                </c:pt>
                <c:pt idx="6012">
                  <c:v>-1.1044170183755683E-3</c:v>
                </c:pt>
                <c:pt idx="6013">
                  <c:v>-1.1366366469708761E-3</c:v>
                </c:pt>
                <c:pt idx="6014">
                  <c:v>-1.1057259353385366E-3</c:v>
                </c:pt>
                <c:pt idx="6015">
                  <c:v>-1.0891993935785906E-3</c:v>
                </c:pt>
                <c:pt idx="6016">
                  <c:v>-1.1154659529435732E-3</c:v>
                </c:pt>
                <c:pt idx="6017">
                  <c:v>-1.1262864018990266E-3</c:v>
                </c:pt>
                <c:pt idx="6018">
                  <c:v>-1.1054425810162634E-3</c:v>
                </c:pt>
                <c:pt idx="6019">
                  <c:v>-1.1090867208233201E-3</c:v>
                </c:pt>
                <c:pt idx="6020">
                  <c:v>-1.1275268439317947E-3</c:v>
                </c:pt>
                <c:pt idx="6021">
                  <c:v>-1.1151303604934255E-3</c:v>
                </c:pt>
                <c:pt idx="6022">
                  <c:v>-1.1660688810342008E-3</c:v>
                </c:pt>
                <c:pt idx="6023">
                  <c:v>-1.1107898061647815E-3</c:v>
                </c:pt>
                <c:pt idx="6024">
                  <c:v>-1.116808629953815E-3</c:v>
                </c:pt>
                <c:pt idx="6025">
                  <c:v>-1.1324909423597754E-3</c:v>
                </c:pt>
                <c:pt idx="6026">
                  <c:v>-1.0334282592446193E-3</c:v>
                </c:pt>
                <c:pt idx="6027">
                  <c:v>-1.0609941090286212E-3</c:v>
                </c:pt>
                <c:pt idx="6028">
                  <c:v>-1.0447766629527037E-3</c:v>
                </c:pt>
                <c:pt idx="6029">
                  <c:v>-1.0676461303112869E-3</c:v>
                </c:pt>
                <c:pt idx="6030">
                  <c:v>-1.1092631656189477E-3</c:v>
                </c:pt>
                <c:pt idx="6031">
                  <c:v>-1.1190019300870706E-3</c:v>
                </c:pt>
                <c:pt idx="6032">
                  <c:v>-1.1318020365297468E-3</c:v>
                </c:pt>
                <c:pt idx="6033">
                  <c:v>-1.1231411606215248E-3</c:v>
                </c:pt>
                <c:pt idx="6034">
                  <c:v>-1.0358514495628134E-3</c:v>
                </c:pt>
                <c:pt idx="6035">
                  <c:v>-1.0355384670041592E-3</c:v>
                </c:pt>
                <c:pt idx="6036">
                  <c:v>-1.0771824252640628E-3</c:v>
                </c:pt>
                <c:pt idx="6037">
                  <c:v>-1.0942357591166598E-3</c:v>
                </c:pt>
                <c:pt idx="6038">
                  <c:v>-1.1123016167344714E-3</c:v>
                </c:pt>
                <c:pt idx="6039">
                  <c:v>-1.1495252995139813E-3</c:v>
                </c:pt>
                <c:pt idx="6040">
                  <c:v>-1.1509445082246927E-3</c:v>
                </c:pt>
                <c:pt idx="6041">
                  <c:v>-1.1193828075332054E-3</c:v>
                </c:pt>
                <c:pt idx="6042">
                  <c:v>-1.0477327116421345E-3</c:v>
                </c:pt>
                <c:pt idx="6043">
                  <c:v>-1.0715270721164865E-3</c:v>
                </c:pt>
                <c:pt idx="6044">
                  <c:v>-1.0818199456624623E-3</c:v>
                </c:pt>
                <c:pt idx="6045">
                  <c:v>-1.0942078798659596E-3</c:v>
                </c:pt>
                <c:pt idx="6046">
                  <c:v>-1.1313653756148067E-3</c:v>
                </c:pt>
                <c:pt idx="6047">
                  <c:v>-1.1365376611471986E-3</c:v>
                </c:pt>
                <c:pt idx="6048">
                  <c:v>-1.1459754251810386E-3</c:v>
                </c:pt>
                <c:pt idx="6049">
                  <c:v>-1.0732059069743314E-3</c:v>
                </c:pt>
                <c:pt idx="6050">
                  <c:v>-1.087357653630642E-3</c:v>
                </c:pt>
                <c:pt idx="6051">
                  <c:v>-1.0934196230690365E-3</c:v>
                </c:pt>
                <c:pt idx="6052">
                  <c:v>-1.1250243154770443E-3</c:v>
                </c:pt>
                <c:pt idx="6053">
                  <c:v>-1.1050337010154092E-3</c:v>
                </c:pt>
                <c:pt idx="6054">
                  <c:v>-1.1695446330492344E-3</c:v>
                </c:pt>
                <c:pt idx="6055">
                  <c:v>-1.1633150621078376E-3</c:v>
                </c:pt>
                <c:pt idx="6056">
                  <c:v>-1.1799026910212192E-3</c:v>
                </c:pt>
                <c:pt idx="6057">
                  <c:v>-1.2278012181864584E-3</c:v>
                </c:pt>
                <c:pt idx="6058">
                  <c:v>-1.2427580658487464E-3</c:v>
                </c:pt>
                <c:pt idx="6059">
                  <c:v>-1.1869684320572737E-3</c:v>
                </c:pt>
                <c:pt idx="6060">
                  <c:v>-1.169768530623643E-3</c:v>
                </c:pt>
                <c:pt idx="6061">
                  <c:v>-1.2108562445337604E-3</c:v>
                </c:pt>
                <c:pt idx="6062">
                  <c:v>-1.1509808145328995E-3</c:v>
                </c:pt>
                <c:pt idx="6063">
                  <c:v>-1.1306815147194458E-3</c:v>
                </c:pt>
                <c:pt idx="6064">
                  <c:v>-1.1334710224347592E-3</c:v>
                </c:pt>
                <c:pt idx="6065">
                  <c:v>-1.2194722493050288E-3</c:v>
                </c:pt>
                <c:pt idx="6066">
                  <c:v>-1.2024214087498202E-3</c:v>
                </c:pt>
                <c:pt idx="6067">
                  <c:v>-1.2101425637629692E-3</c:v>
                </c:pt>
                <c:pt idx="6068">
                  <c:v>-1.2068494334117853E-3</c:v>
                </c:pt>
                <c:pt idx="6069">
                  <c:v>-1.2150998124685578E-3</c:v>
                </c:pt>
                <c:pt idx="6070">
                  <c:v>-1.1787695931655129E-3</c:v>
                </c:pt>
                <c:pt idx="6071">
                  <c:v>-1.2240102199700604E-3</c:v>
                </c:pt>
                <c:pt idx="6072">
                  <c:v>-1.2655186958497224E-3</c:v>
                </c:pt>
                <c:pt idx="6073">
                  <c:v>-1.2404574451132131E-3</c:v>
                </c:pt>
                <c:pt idx="6074">
                  <c:v>-1.2397113911632761E-3</c:v>
                </c:pt>
                <c:pt idx="6075">
                  <c:v>-1.2866404721086396E-3</c:v>
                </c:pt>
                <c:pt idx="6076">
                  <c:v>-1.2949424501035205E-3</c:v>
                </c:pt>
                <c:pt idx="6077">
                  <c:v>-1.2505455741033196E-3</c:v>
                </c:pt>
                <c:pt idx="6078">
                  <c:v>-1.2471296601468784E-3</c:v>
                </c:pt>
                <c:pt idx="6079">
                  <c:v>-1.2977589406226139E-3</c:v>
                </c:pt>
                <c:pt idx="6080">
                  <c:v>-1.3101907659349987E-3</c:v>
                </c:pt>
                <c:pt idx="6081">
                  <c:v>-1.3484481569306091E-3</c:v>
                </c:pt>
                <c:pt idx="6082">
                  <c:v>-1.3570482775314512E-3</c:v>
                </c:pt>
                <c:pt idx="6083">
                  <c:v>-1.3494100849606287E-3</c:v>
                </c:pt>
                <c:pt idx="6084">
                  <c:v>-1.3368594057499769E-3</c:v>
                </c:pt>
                <c:pt idx="6085">
                  <c:v>-1.3398065187513371E-3</c:v>
                </c:pt>
                <c:pt idx="6086">
                  <c:v>-1.3456431450114641E-3</c:v>
                </c:pt>
                <c:pt idx="6087">
                  <c:v>-1.3593637060880226E-3</c:v>
                </c:pt>
                <c:pt idx="6088">
                  <c:v>-1.3420088594742327E-3</c:v>
                </c:pt>
                <c:pt idx="6089">
                  <c:v>-1.3820218561714623E-3</c:v>
                </c:pt>
                <c:pt idx="6090">
                  <c:v>-1.3707325806875032E-3</c:v>
                </c:pt>
                <c:pt idx="6091">
                  <c:v>-1.3793536638218452E-3</c:v>
                </c:pt>
                <c:pt idx="6092">
                  <c:v>-1.3816281016931645E-3</c:v>
                </c:pt>
                <c:pt idx="6093">
                  <c:v>-1.3839278046372965E-3</c:v>
                </c:pt>
                <c:pt idx="6094">
                  <c:v>-1.4202471941747433E-3</c:v>
                </c:pt>
                <c:pt idx="6095">
                  <c:v>-1.4359400241316434E-3</c:v>
                </c:pt>
                <c:pt idx="6096">
                  <c:v>-1.3996344153176586E-3</c:v>
                </c:pt>
                <c:pt idx="6097">
                  <c:v>-1.4123378469614741E-3</c:v>
                </c:pt>
                <c:pt idx="6098">
                  <c:v>-1.4432019393075778E-3</c:v>
                </c:pt>
                <c:pt idx="6099">
                  <c:v>-1.4442475167046435E-3</c:v>
                </c:pt>
                <c:pt idx="6100">
                  <c:v>-1.3603850769869732E-3</c:v>
                </c:pt>
                <c:pt idx="6101">
                  <c:v>-1.3229000550621377E-3</c:v>
                </c:pt>
                <c:pt idx="6102">
                  <c:v>-1.3695102062540082E-3</c:v>
                </c:pt>
                <c:pt idx="6103">
                  <c:v>-1.3682741713636293E-3</c:v>
                </c:pt>
                <c:pt idx="6104">
                  <c:v>-1.3940678580701786E-3</c:v>
                </c:pt>
                <c:pt idx="6105">
                  <c:v>-1.3862287918691518E-3</c:v>
                </c:pt>
                <c:pt idx="6106">
                  <c:v>-1.3486617882126034E-3</c:v>
                </c:pt>
                <c:pt idx="6107">
                  <c:v>-1.3277841280470619E-3</c:v>
                </c:pt>
                <c:pt idx="6108">
                  <c:v>-1.3556038323631102E-3</c:v>
                </c:pt>
                <c:pt idx="6109">
                  <c:v>-1.3294861260723084E-3</c:v>
                </c:pt>
                <c:pt idx="6110">
                  <c:v>-1.361234160140772E-3</c:v>
                </c:pt>
                <c:pt idx="6111">
                  <c:v>-1.4189316062880868E-3</c:v>
                </c:pt>
                <c:pt idx="6112">
                  <c:v>-1.415299408470983E-3</c:v>
                </c:pt>
                <c:pt idx="6113">
                  <c:v>-1.4158871423496477E-3</c:v>
                </c:pt>
                <c:pt idx="6114">
                  <c:v>-1.4370351096549033E-3</c:v>
                </c:pt>
                <c:pt idx="6115">
                  <c:v>-1.4092521294999517E-3</c:v>
                </c:pt>
                <c:pt idx="6116">
                  <c:v>-1.4650485841407625E-3</c:v>
                </c:pt>
                <c:pt idx="6117">
                  <c:v>-1.4200669228634866E-3</c:v>
                </c:pt>
                <c:pt idx="6118">
                  <c:v>-1.3908314016984444E-3</c:v>
                </c:pt>
                <c:pt idx="6119">
                  <c:v>-1.3574895346334869E-3</c:v>
                </c:pt>
                <c:pt idx="6120">
                  <c:v>-1.4321808187021251E-3</c:v>
                </c:pt>
                <c:pt idx="6121">
                  <c:v>-1.4348888550462999E-3</c:v>
                </c:pt>
                <c:pt idx="6122">
                  <c:v>-1.4509114450445627E-3</c:v>
                </c:pt>
                <c:pt idx="6123">
                  <c:v>-1.4725882735723539E-3</c:v>
                </c:pt>
                <c:pt idx="6124">
                  <c:v>-1.4593204928082437E-3</c:v>
                </c:pt>
                <c:pt idx="6125">
                  <c:v>-1.4490784533052357E-3</c:v>
                </c:pt>
                <c:pt idx="6126">
                  <c:v>-1.4233528969785612E-3</c:v>
                </c:pt>
                <c:pt idx="6127">
                  <c:v>-1.4197121139835412E-3</c:v>
                </c:pt>
                <c:pt idx="6128">
                  <c:v>-1.4439728679487215E-3</c:v>
                </c:pt>
                <c:pt idx="6129">
                  <c:v>-1.4764813015311893E-3</c:v>
                </c:pt>
                <c:pt idx="6130">
                  <c:v>-1.4866861346184801E-3</c:v>
                </c:pt>
                <c:pt idx="6131">
                  <c:v>-1.5157626349401757E-3</c:v>
                </c:pt>
                <c:pt idx="6132">
                  <c:v>-1.5173781674291615E-3</c:v>
                </c:pt>
                <c:pt idx="6133">
                  <c:v>-1.5168464637136984E-3</c:v>
                </c:pt>
                <c:pt idx="6134">
                  <c:v>-1.5163032325587111E-3</c:v>
                </c:pt>
                <c:pt idx="6135">
                  <c:v>-1.5029354097378209E-3</c:v>
                </c:pt>
                <c:pt idx="6136">
                  <c:v>-1.5322780251663815E-3</c:v>
                </c:pt>
                <c:pt idx="6137">
                  <c:v>-1.532281401259818E-3</c:v>
                </c:pt>
                <c:pt idx="6138">
                  <c:v>-1.5371817592245004E-3</c:v>
                </c:pt>
                <c:pt idx="6139">
                  <c:v>-1.5188290481545816E-3</c:v>
                </c:pt>
                <c:pt idx="6140">
                  <c:v>-1.5382074772954102E-3</c:v>
                </c:pt>
                <c:pt idx="6141">
                  <c:v>-1.5191991512466128E-3</c:v>
                </c:pt>
                <c:pt idx="6142">
                  <c:v>-1.5490005040104582E-3</c:v>
                </c:pt>
                <c:pt idx="6143">
                  <c:v>-1.5496604230816611E-3</c:v>
                </c:pt>
                <c:pt idx="6144">
                  <c:v>-1.540261069573596E-3</c:v>
                </c:pt>
                <c:pt idx="6145">
                  <c:v>-1.5835734306787819E-3</c:v>
                </c:pt>
                <c:pt idx="6146">
                  <c:v>-1.5332412798170103E-3</c:v>
                </c:pt>
                <c:pt idx="6147">
                  <c:v>-1.5163399555529389E-3</c:v>
                </c:pt>
                <c:pt idx="6148">
                  <c:v>-1.5033557604832348E-3</c:v>
                </c:pt>
                <c:pt idx="6149">
                  <c:v>-1.5327087771960836E-3</c:v>
                </c:pt>
                <c:pt idx="6150">
                  <c:v>-1.4899240450758939E-3</c:v>
                </c:pt>
                <c:pt idx="6151">
                  <c:v>-1.4408701322625446E-3</c:v>
                </c:pt>
                <c:pt idx="6152">
                  <c:v>-1.487591647385779E-3</c:v>
                </c:pt>
                <c:pt idx="6153">
                  <c:v>-1.4955053633742886E-3</c:v>
                </c:pt>
                <c:pt idx="6154">
                  <c:v>-1.4864963275988423E-3</c:v>
                </c:pt>
                <c:pt idx="6155">
                  <c:v>-1.5109668969593214E-3</c:v>
                </c:pt>
                <c:pt idx="6156">
                  <c:v>-1.4953195870050741E-3</c:v>
                </c:pt>
                <c:pt idx="6157">
                  <c:v>-1.4992662768891637E-3</c:v>
                </c:pt>
                <c:pt idx="6158">
                  <c:v>-1.5020868980182773E-3</c:v>
                </c:pt>
                <c:pt idx="6159">
                  <c:v>-1.5150511742010036E-3</c:v>
                </c:pt>
                <c:pt idx="6160">
                  <c:v>-1.5086576214271416E-3</c:v>
                </c:pt>
                <c:pt idx="6161">
                  <c:v>-1.515793093780841E-3</c:v>
                </c:pt>
                <c:pt idx="6162">
                  <c:v>-1.5238027300672357E-3</c:v>
                </c:pt>
                <c:pt idx="6163">
                  <c:v>-1.4788166122238302E-3</c:v>
                </c:pt>
                <c:pt idx="6164">
                  <c:v>-1.4797052088111938E-3</c:v>
                </c:pt>
                <c:pt idx="6165">
                  <c:v>-1.4562937343890144E-3</c:v>
                </c:pt>
                <c:pt idx="6166">
                  <c:v>-1.5035775677959523E-3</c:v>
                </c:pt>
                <c:pt idx="6167">
                  <c:v>-1.4942062699553308E-3</c:v>
                </c:pt>
                <c:pt idx="6168">
                  <c:v>-1.5214669723148803E-3</c:v>
                </c:pt>
                <c:pt idx="6169">
                  <c:v>-1.4645868810233163E-3</c:v>
                </c:pt>
                <c:pt idx="6170">
                  <c:v>-1.5039673783806755E-3</c:v>
                </c:pt>
                <c:pt idx="6171">
                  <c:v>-1.515000561798377E-3</c:v>
                </c:pt>
                <c:pt idx="6172">
                  <c:v>-1.539839038292416E-3</c:v>
                </c:pt>
                <c:pt idx="6173">
                  <c:v>-1.5610534557703565E-3</c:v>
                </c:pt>
                <c:pt idx="6174">
                  <c:v>-1.5586535559588136E-3</c:v>
                </c:pt>
                <c:pt idx="6175">
                  <c:v>-1.5615947994124797E-3</c:v>
                </c:pt>
                <c:pt idx="6176">
                  <c:v>-1.5323108459626936E-3</c:v>
                </c:pt>
                <c:pt idx="6177">
                  <c:v>-1.5738495672221679E-3</c:v>
                </c:pt>
                <c:pt idx="6178">
                  <c:v>-1.6096566207972544E-3</c:v>
                </c:pt>
                <c:pt idx="6179">
                  <c:v>-1.6161351327390898E-3</c:v>
                </c:pt>
                <c:pt idx="6180">
                  <c:v>-1.5907843891871532E-3</c:v>
                </c:pt>
                <c:pt idx="6181">
                  <c:v>-1.6066090801232255E-3</c:v>
                </c:pt>
                <c:pt idx="6182">
                  <c:v>-1.6200832123296118E-3</c:v>
                </c:pt>
                <c:pt idx="6183">
                  <c:v>-1.5862050353717338E-3</c:v>
                </c:pt>
                <c:pt idx="6184">
                  <c:v>-1.5700424125665408E-3</c:v>
                </c:pt>
                <c:pt idx="6185">
                  <c:v>-1.5638064206877221E-3</c:v>
                </c:pt>
                <c:pt idx="6186">
                  <c:v>-1.5805134233105864E-3</c:v>
                </c:pt>
                <c:pt idx="6187">
                  <c:v>-1.5882174979342273E-3</c:v>
                </c:pt>
                <c:pt idx="6188">
                  <c:v>-1.6293717961911832E-3</c:v>
                </c:pt>
                <c:pt idx="6189">
                  <c:v>-1.636361180217191E-3</c:v>
                </c:pt>
                <c:pt idx="6190">
                  <c:v>-1.6373325655904276E-3</c:v>
                </c:pt>
                <c:pt idx="6191">
                  <c:v>-1.63224509461898E-3</c:v>
                </c:pt>
                <c:pt idx="6192">
                  <c:v>-1.6497690094264275E-3</c:v>
                </c:pt>
                <c:pt idx="6193">
                  <c:v>-1.6227158330910133E-3</c:v>
                </c:pt>
                <c:pt idx="6194">
                  <c:v>-1.6505603130954143E-3</c:v>
                </c:pt>
                <c:pt idx="6195">
                  <c:v>-1.6571944587471497E-3</c:v>
                </c:pt>
                <c:pt idx="6196">
                  <c:v>-1.6477170570867419E-3</c:v>
                </c:pt>
                <c:pt idx="6197">
                  <c:v>-1.6525979732049964E-3</c:v>
                </c:pt>
                <c:pt idx="6198">
                  <c:v>-1.6646020804111936E-3</c:v>
                </c:pt>
                <c:pt idx="6199">
                  <c:v>-1.6743464198454101E-3</c:v>
                </c:pt>
                <c:pt idx="6200">
                  <c:v>-1.6638230222900425E-3</c:v>
                </c:pt>
                <c:pt idx="6201">
                  <c:v>-1.6531903785237572E-3</c:v>
                </c:pt>
                <c:pt idx="6202">
                  <c:v>-1.6434953503848236E-3</c:v>
                </c:pt>
                <c:pt idx="6203">
                  <c:v>-1.6565331354778544E-3</c:v>
                </c:pt>
                <c:pt idx="6204">
                  <c:v>-1.6766793724007311E-3</c:v>
                </c:pt>
                <c:pt idx="6205">
                  <c:v>-1.6899287010897737E-3</c:v>
                </c:pt>
                <c:pt idx="6206">
                  <c:v>-1.6815805643094716E-3</c:v>
                </c:pt>
                <c:pt idx="6207">
                  <c:v>-1.6949317426401612E-3</c:v>
                </c:pt>
                <c:pt idx="6208">
                  <c:v>-1.7079202956275272E-3</c:v>
                </c:pt>
                <c:pt idx="6209">
                  <c:v>-1.6929420607459981E-3</c:v>
                </c:pt>
                <c:pt idx="6210">
                  <c:v>-1.7237672023902629E-3</c:v>
                </c:pt>
                <c:pt idx="6211">
                  <c:v>-1.615865748208061E-3</c:v>
                </c:pt>
                <c:pt idx="6212">
                  <c:v>-1.6053511032584973E-3</c:v>
                </c:pt>
                <c:pt idx="6213">
                  <c:v>-1.6583029830761751E-3</c:v>
                </c:pt>
                <c:pt idx="6214">
                  <c:v>-1.6655099883356695E-3</c:v>
                </c:pt>
                <c:pt idx="6215">
                  <c:v>-1.7092728617167118E-3</c:v>
                </c:pt>
                <c:pt idx="6216">
                  <c:v>-1.7072569714028721E-3</c:v>
                </c:pt>
                <c:pt idx="6217">
                  <c:v>-1.6944649489941187E-3</c:v>
                </c:pt>
                <c:pt idx="6218">
                  <c:v>-1.710623441225737E-3</c:v>
                </c:pt>
                <c:pt idx="6219">
                  <c:v>-1.7031282336940916E-3</c:v>
                </c:pt>
                <c:pt idx="6220">
                  <c:v>-1.6956590692126091E-3</c:v>
                </c:pt>
                <c:pt idx="6221">
                  <c:v>-1.6810031488627363E-3</c:v>
                </c:pt>
                <c:pt idx="6222">
                  <c:v>-1.6789701437837957E-3</c:v>
                </c:pt>
                <c:pt idx="6223">
                  <c:v>-1.6643340261861216E-3</c:v>
                </c:pt>
                <c:pt idx="6224">
                  <c:v>-1.5844578611634698E-3</c:v>
                </c:pt>
                <c:pt idx="6225">
                  <c:v>-1.6370339969496023E-3</c:v>
                </c:pt>
                <c:pt idx="6226">
                  <c:v>-1.6409465603861074E-3</c:v>
                </c:pt>
                <c:pt idx="6227">
                  <c:v>-1.6251353904469094E-3</c:v>
                </c:pt>
                <c:pt idx="6228">
                  <c:v>-1.6233805860763621E-3</c:v>
                </c:pt>
                <c:pt idx="6229">
                  <c:v>-1.565462233288362E-3</c:v>
                </c:pt>
                <c:pt idx="6230">
                  <c:v>-1.6219998562464085E-3</c:v>
                </c:pt>
                <c:pt idx="6231">
                  <c:v>-1.6040843648225216E-3</c:v>
                </c:pt>
                <c:pt idx="6232">
                  <c:v>-1.6603933777694358E-3</c:v>
                </c:pt>
                <c:pt idx="6233">
                  <c:v>-1.7024991869701036E-3</c:v>
                </c:pt>
                <c:pt idx="6234">
                  <c:v>-1.7130765648686349E-3</c:v>
                </c:pt>
                <c:pt idx="6235">
                  <c:v>-1.7182921022123598E-3</c:v>
                </c:pt>
                <c:pt idx="6236">
                  <c:v>-1.752533690642838E-3</c:v>
                </c:pt>
                <c:pt idx="6237">
                  <c:v>-1.7356196190589919E-3</c:v>
                </c:pt>
                <c:pt idx="6238">
                  <c:v>-1.7686717002802963E-3</c:v>
                </c:pt>
                <c:pt idx="6239">
                  <c:v>-1.778231136509521E-3</c:v>
                </c:pt>
                <c:pt idx="6240">
                  <c:v>-1.762879664823106E-3</c:v>
                </c:pt>
                <c:pt idx="6241">
                  <c:v>-1.7526879270132005E-3</c:v>
                </c:pt>
                <c:pt idx="6242">
                  <c:v>-1.7516553552734682E-3</c:v>
                </c:pt>
                <c:pt idx="6243">
                  <c:v>-1.8024335653074558E-3</c:v>
                </c:pt>
                <c:pt idx="6244">
                  <c:v>-1.8011451416206168E-3</c:v>
                </c:pt>
                <c:pt idx="6245">
                  <c:v>-1.7428125264971632E-3</c:v>
                </c:pt>
                <c:pt idx="6246">
                  <c:v>-1.7788682133544178E-3</c:v>
                </c:pt>
                <c:pt idx="6247">
                  <c:v>-1.7536599092683133E-3</c:v>
                </c:pt>
                <c:pt idx="6248">
                  <c:v>-1.7207112810770039E-3</c:v>
                </c:pt>
                <c:pt idx="6249">
                  <c:v>-1.7589729979586761E-3</c:v>
                </c:pt>
                <c:pt idx="6250">
                  <c:v>-1.7383161244316249E-3</c:v>
                </c:pt>
                <c:pt idx="6251">
                  <c:v>-1.7618575810811987E-3</c:v>
                </c:pt>
                <c:pt idx="6252">
                  <c:v>-1.7774990015132406E-3</c:v>
                </c:pt>
                <c:pt idx="6253">
                  <c:v>-1.7330213296429899E-3</c:v>
                </c:pt>
                <c:pt idx="6254">
                  <c:v>-1.6310771177254122E-3</c:v>
                </c:pt>
                <c:pt idx="6255">
                  <c:v>-1.6942221739795398E-3</c:v>
                </c:pt>
                <c:pt idx="6256">
                  <c:v>-1.7767088931247667E-3</c:v>
                </c:pt>
                <c:pt idx="6257">
                  <c:v>-1.7660112161129863E-3</c:v>
                </c:pt>
                <c:pt idx="6258">
                  <c:v>-1.731971410408778E-3</c:v>
                </c:pt>
                <c:pt idx="6259">
                  <c:v>-1.7289677189769336E-3</c:v>
                </c:pt>
                <c:pt idx="6260">
                  <c:v>-1.7704682437277347E-3</c:v>
                </c:pt>
                <c:pt idx="6261">
                  <c:v>-1.8035888781952872E-3</c:v>
                </c:pt>
                <c:pt idx="6262">
                  <c:v>-1.7776181607491715E-3</c:v>
                </c:pt>
                <c:pt idx="6263">
                  <c:v>-1.7726872917483616E-3</c:v>
                </c:pt>
                <c:pt idx="6264">
                  <c:v>-1.7875874798226456E-3</c:v>
                </c:pt>
                <c:pt idx="6265">
                  <c:v>-1.7922345243640123E-3</c:v>
                </c:pt>
                <c:pt idx="6266">
                  <c:v>-1.7626322538685014E-3</c:v>
                </c:pt>
                <c:pt idx="6267">
                  <c:v>-1.7950884811235364E-3</c:v>
                </c:pt>
                <c:pt idx="6268">
                  <c:v>-1.782638936153536E-3</c:v>
                </c:pt>
                <c:pt idx="6269">
                  <c:v>-1.8082648147923982E-3</c:v>
                </c:pt>
                <c:pt idx="6270">
                  <c:v>-1.7802824201452927E-3</c:v>
                </c:pt>
                <c:pt idx="6271">
                  <c:v>-1.7817114147124491E-3</c:v>
                </c:pt>
                <c:pt idx="6272">
                  <c:v>-1.803584543044068E-3</c:v>
                </c:pt>
                <c:pt idx="6273">
                  <c:v>-1.8033268666835197E-3</c:v>
                </c:pt>
                <c:pt idx="6274">
                  <c:v>-1.8104147608649613E-3</c:v>
                </c:pt>
                <c:pt idx="6275">
                  <c:v>-1.7984123463519834E-3</c:v>
                </c:pt>
                <c:pt idx="6276">
                  <c:v>-1.8067422873895272E-3</c:v>
                </c:pt>
                <c:pt idx="6277">
                  <c:v>-1.7986790915999716E-3</c:v>
                </c:pt>
                <c:pt idx="6278">
                  <c:v>-1.8273898381950724E-3</c:v>
                </c:pt>
                <c:pt idx="6279">
                  <c:v>-1.8079860838904453E-3</c:v>
                </c:pt>
                <c:pt idx="6280">
                  <c:v>-1.7454594561564182E-3</c:v>
                </c:pt>
                <c:pt idx="6281">
                  <c:v>-1.7663090034997836E-3</c:v>
                </c:pt>
                <c:pt idx="6282">
                  <c:v>-1.8389884333002776E-3</c:v>
                </c:pt>
                <c:pt idx="6283">
                  <c:v>-1.7880800197226624E-3</c:v>
                </c:pt>
                <c:pt idx="6284">
                  <c:v>-1.7592294952789005E-3</c:v>
                </c:pt>
                <c:pt idx="6285">
                  <c:v>-1.8119036382998419E-3</c:v>
                </c:pt>
                <c:pt idx="6286">
                  <c:v>-1.7895771129881799E-3</c:v>
                </c:pt>
                <c:pt idx="6287">
                  <c:v>-1.8354891783400121E-3</c:v>
                </c:pt>
                <c:pt idx="6288">
                  <c:v>-1.8318055179657553E-3</c:v>
                </c:pt>
                <c:pt idx="6289">
                  <c:v>-1.8311141332350838E-3</c:v>
                </c:pt>
                <c:pt idx="6290">
                  <c:v>-1.8272224407448153E-3</c:v>
                </c:pt>
                <c:pt idx="6291">
                  <c:v>-1.8466557007494355E-3</c:v>
                </c:pt>
                <c:pt idx="6292">
                  <c:v>-1.8124054548058104E-3</c:v>
                </c:pt>
                <c:pt idx="6293">
                  <c:v>-1.8031538309240679E-3</c:v>
                </c:pt>
                <c:pt idx="6294">
                  <c:v>-1.7959366384066779E-3</c:v>
                </c:pt>
                <c:pt idx="6295">
                  <c:v>-1.848314605630575E-3</c:v>
                </c:pt>
                <c:pt idx="6296">
                  <c:v>-1.8568693348761877E-3</c:v>
                </c:pt>
                <c:pt idx="6297">
                  <c:v>-1.871872483916589E-3</c:v>
                </c:pt>
                <c:pt idx="6298">
                  <c:v>-1.8671709760201326E-3</c:v>
                </c:pt>
                <c:pt idx="6299">
                  <c:v>-1.869169499637859E-3</c:v>
                </c:pt>
                <c:pt idx="6300">
                  <c:v>-1.8696157719174089E-3</c:v>
                </c:pt>
                <c:pt idx="6301">
                  <c:v>-1.8720000677649431E-3</c:v>
                </c:pt>
                <c:pt idx="6302">
                  <c:v>-1.8911782299048346E-3</c:v>
                </c:pt>
                <c:pt idx="6303">
                  <c:v>-1.891331287612389E-3</c:v>
                </c:pt>
                <c:pt idx="6304">
                  <c:v>-1.8540749248552647E-3</c:v>
                </c:pt>
                <c:pt idx="6305">
                  <c:v>-1.8655104975872198E-3</c:v>
                </c:pt>
                <c:pt idx="6306">
                  <c:v>-1.9213717764111817E-3</c:v>
                </c:pt>
                <c:pt idx="6307">
                  <c:v>-1.9181631319688248E-3</c:v>
                </c:pt>
                <c:pt idx="6308">
                  <c:v>-1.9472272721252151E-3</c:v>
                </c:pt>
                <c:pt idx="6309">
                  <c:v>-1.9099359174442295E-3</c:v>
                </c:pt>
                <c:pt idx="6310">
                  <c:v>-1.9613839625005824E-3</c:v>
                </c:pt>
                <c:pt idx="6311">
                  <c:v>-1.9398137321153994E-3</c:v>
                </c:pt>
                <c:pt idx="6312">
                  <c:v>-1.9307254160771399E-3</c:v>
                </c:pt>
                <c:pt idx="6313">
                  <c:v>-1.9746931852875505E-3</c:v>
                </c:pt>
                <c:pt idx="6314">
                  <c:v>-2.0038902645264098E-3</c:v>
                </c:pt>
                <c:pt idx="6315">
                  <c:v>-1.9284042727817712E-3</c:v>
                </c:pt>
                <c:pt idx="6316">
                  <c:v>-1.9921303465797583E-3</c:v>
                </c:pt>
                <c:pt idx="6317">
                  <c:v>-1.9840136528018653E-3</c:v>
                </c:pt>
                <c:pt idx="6318">
                  <c:v>-2.0021230811138636E-3</c:v>
                </c:pt>
                <c:pt idx="6319">
                  <c:v>-1.9714651879369953E-3</c:v>
                </c:pt>
                <c:pt idx="6320">
                  <c:v>-1.9729200332251622E-3</c:v>
                </c:pt>
                <c:pt idx="6321">
                  <c:v>-1.9145059854960274E-3</c:v>
                </c:pt>
                <c:pt idx="6322">
                  <c:v>-1.9553196312532255E-3</c:v>
                </c:pt>
                <c:pt idx="6323">
                  <c:v>-1.9580461485853655E-3</c:v>
                </c:pt>
                <c:pt idx="6324">
                  <c:v>-1.9468470171667563E-3</c:v>
                </c:pt>
                <c:pt idx="6325">
                  <c:v>-1.9768510684693816E-3</c:v>
                </c:pt>
                <c:pt idx="6326">
                  <c:v>-1.9504047846640616E-3</c:v>
                </c:pt>
                <c:pt idx="6327">
                  <c:v>-1.9481818741300615E-3</c:v>
                </c:pt>
                <c:pt idx="6328">
                  <c:v>-1.9436389575889419E-3</c:v>
                </c:pt>
                <c:pt idx="6329">
                  <c:v>-1.9723580632037556E-3</c:v>
                </c:pt>
                <c:pt idx="6330">
                  <c:v>-1.9475304208021187E-3</c:v>
                </c:pt>
                <c:pt idx="6331">
                  <c:v>-1.9513458872910555E-3</c:v>
                </c:pt>
                <c:pt idx="6332">
                  <c:v>-1.9512447578039105E-3</c:v>
                </c:pt>
                <c:pt idx="6333">
                  <c:v>-1.9560510088569602E-3</c:v>
                </c:pt>
                <c:pt idx="6334">
                  <c:v>-1.9472649768600444E-3</c:v>
                </c:pt>
                <c:pt idx="6335">
                  <c:v>-1.9772148397262925E-3</c:v>
                </c:pt>
                <c:pt idx="6336">
                  <c:v>-1.9768186409624467E-3</c:v>
                </c:pt>
                <c:pt idx="6337">
                  <c:v>-1.9665190926117051E-3</c:v>
                </c:pt>
                <c:pt idx="6338">
                  <c:v>-1.9818851222457592E-3</c:v>
                </c:pt>
                <c:pt idx="6339">
                  <c:v>-1.9728484054021781E-3</c:v>
                </c:pt>
                <c:pt idx="6340">
                  <c:v>-1.970158244426807E-3</c:v>
                </c:pt>
                <c:pt idx="6341">
                  <c:v>-1.9595934217250415E-3</c:v>
                </c:pt>
                <c:pt idx="6342">
                  <c:v>-1.9891754422055206E-3</c:v>
                </c:pt>
                <c:pt idx="6343">
                  <c:v>-1.9762137500430694E-3</c:v>
                </c:pt>
                <c:pt idx="6344">
                  <c:v>-1.9594544258206008E-3</c:v>
                </c:pt>
                <c:pt idx="6345">
                  <c:v>-2.0194731195563656E-3</c:v>
                </c:pt>
                <c:pt idx="6346">
                  <c:v>-2.0247201676808278E-3</c:v>
                </c:pt>
                <c:pt idx="6347">
                  <c:v>-2.0304325383588852E-3</c:v>
                </c:pt>
                <c:pt idx="6348">
                  <c:v>-2.0173484120420558E-3</c:v>
                </c:pt>
                <c:pt idx="6349">
                  <c:v>-2.0149975585272355E-3</c:v>
                </c:pt>
                <c:pt idx="6350">
                  <c:v>-2.0164494736598041E-3</c:v>
                </c:pt>
                <c:pt idx="6351">
                  <c:v>-1.9892525034807184E-3</c:v>
                </c:pt>
                <c:pt idx="6352">
                  <c:v>-2.0130678729307367E-3</c:v>
                </c:pt>
                <c:pt idx="6353">
                  <c:v>-2.0392572592970023E-3</c:v>
                </c:pt>
                <c:pt idx="6354">
                  <c:v>-2.018194396203848E-3</c:v>
                </c:pt>
                <c:pt idx="6355">
                  <c:v>-2.0059725516708656E-3</c:v>
                </c:pt>
                <c:pt idx="6356">
                  <c:v>-2.037894401020065E-3</c:v>
                </c:pt>
                <c:pt idx="6357">
                  <c:v>-2.0346372929806841E-3</c:v>
                </c:pt>
                <c:pt idx="6358">
                  <c:v>-2.0183386745202857E-3</c:v>
                </c:pt>
                <c:pt idx="6359">
                  <c:v>-2.0171188805251264E-3</c:v>
                </c:pt>
                <c:pt idx="6360">
                  <c:v>-2.0332621259738556E-3</c:v>
                </c:pt>
                <c:pt idx="6361">
                  <c:v>-2.0263337834138563E-3</c:v>
                </c:pt>
                <c:pt idx="6362">
                  <c:v>-2.041363135263952E-3</c:v>
                </c:pt>
                <c:pt idx="6363">
                  <c:v>-2.0668704040771183E-3</c:v>
                </c:pt>
                <c:pt idx="6364">
                  <c:v>-2.0475663620450938E-3</c:v>
                </c:pt>
                <c:pt idx="6365">
                  <c:v>-2.0749271221859149E-3</c:v>
                </c:pt>
                <c:pt idx="6366">
                  <c:v>-2.0269572912888561E-3</c:v>
                </c:pt>
                <c:pt idx="6367">
                  <c:v>-2.0110060457274228E-3</c:v>
                </c:pt>
                <c:pt idx="6368">
                  <c:v>-2.0670873673808493E-3</c:v>
                </c:pt>
                <c:pt idx="6369">
                  <c:v>-2.0887261043784273E-3</c:v>
                </c:pt>
                <c:pt idx="6370">
                  <c:v>-2.0915533755149545E-3</c:v>
                </c:pt>
                <c:pt idx="6371">
                  <c:v>-2.1052066429138629E-3</c:v>
                </c:pt>
                <c:pt idx="6372">
                  <c:v>-2.1106028654829579E-3</c:v>
                </c:pt>
                <c:pt idx="6373">
                  <c:v>-2.134672656675714E-3</c:v>
                </c:pt>
                <c:pt idx="6374">
                  <c:v>-2.1328054906629961E-3</c:v>
                </c:pt>
                <c:pt idx="6375">
                  <c:v>-2.1294896126912845E-3</c:v>
                </c:pt>
                <c:pt idx="6376">
                  <c:v>-2.1384882950651694E-3</c:v>
                </c:pt>
                <c:pt idx="6377">
                  <c:v>-2.1434081647345297E-3</c:v>
                </c:pt>
                <c:pt idx="6378">
                  <c:v>-2.1458765203426818E-3</c:v>
                </c:pt>
                <c:pt idx="6379">
                  <c:v>-2.1325824203759177E-3</c:v>
                </c:pt>
                <c:pt idx="6380">
                  <c:v>-2.0934762241832101E-3</c:v>
                </c:pt>
                <c:pt idx="6381">
                  <c:v>-2.1079362601973801E-3</c:v>
                </c:pt>
                <c:pt idx="6382">
                  <c:v>-2.1036917638274453E-3</c:v>
                </c:pt>
                <c:pt idx="6383">
                  <c:v>-2.1558220969341586E-3</c:v>
                </c:pt>
                <c:pt idx="6384">
                  <c:v>-2.1130935473110068E-3</c:v>
                </c:pt>
                <c:pt idx="6385">
                  <c:v>-2.1211474485017512E-3</c:v>
                </c:pt>
                <c:pt idx="6386">
                  <c:v>-2.1617448295587235E-3</c:v>
                </c:pt>
                <c:pt idx="6387">
                  <c:v>-2.1025021275541968E-3</c:v>
                </c:pt>
                <c:pt idx="6388">
                  <c:v>-2.1605058877286493E-3</c:v>
                </c:pt>
                <c:pt idx="6389">
                  <c:v>-2.07650530862529E-3</c:v>
                </c:pt>
                <c:pt idx="6390">
                  <c:v>-2.0403104934938908E-3</c:v>
                </c:pt>
                <c:pt idx="6391">
                  <c:v>-2.1228971473459006E-3</c:v>
                </c:pt>
                <c:pt idx="6392">
                  <c:v>-2.1365334097105419E-3</c:v>
                </c:pt>
                <c:pt idx="6393">
                  <c:v>-2.113166488401486E-3</c:v>
                </c:pt>
                <c:pt idx="6394">
                  <c:v>-2.0390610622264844E-3</c:v>
                </c:pt>
                <c:pt idx="6395">
                  <c:v>-2.1242094169836735E-3</c:v>
                </c:pt>
                <c:pt idx="6396">
                  <c:v>-2.0989917912378332E-3</c:v>
                </c:pt>
                <c:pt idx="6397">
                  <c:v>-2.1469741794969978E-3</c:v>
                </c:pt>
                <c:pt idx="6398">
                  <c:v>-2.1363991712882199E-3</c:v>
                </c:pt>
                <c:pt idx="6399">
                  <c:v>-2.1514308469530348E-3</c:v>
                </c:pt>
                <c:pt idx="6400">
                  <c:v>-2.1618880693864174E-3</c:v>
                </c:pt>
                <c:pt idx="6401">
                  <c:v>-2.1708619414618985E-3</c:v>
                </c:pt>
                <c:pt idx="6402">
                  <c:v>-2.1459177463946048E-3</c:v>
                </c:pt>
                <c:pt idx="6403">
                  <c:v>-2.1561486601689331E-3</c:v>
                </c:pt>
                <c:pt idx="6404">
                  <c:v>-2.1588635386393627E-3</c:v>
                </c:pt>
                <c:pt idx="6405">
                  <c:v>-2.1508509614538355E-3</c:v>
                </c:pt>
                <c:pt idx="6406">
                  <c:v>-2.142454132855437E-3</c:v>
                </c:pt>
                <c:pt idx="6407">
                  <c:v>-2.1492750628799764E-3</c:v>
                </c:pt>
                <c:pt idx="6408">
                  <c:v>-2.1654990351403793E-3</c:v>
                </c:pt>
                <c:pt idx="6409">
                  <c:v>-2.1728965628704283E-3</c:v>
                </c:pt>
                <c:pt idx="6410">
                  <c:v>-2.1332154811738208E-3</c:v>
                </c:pt>
                <c:pt idx="6411">
                  <c:v>-2.1409520641498246E-3</c:v>
                </c:pt>
                <c:pt idx="6412">
                  <c:v>-2.1512933882318762E-3</c:v>
                </c:pt>
                <c:pt idx="6413">
                  <c:v>-2.1283418196990224E-3</c:v>
                </c:pt>
                <c:pt idx="6414">
                  <c:v>-2.1503373186062386E-3</c:v>
                </c:pt>
                <c:pt idx="6415">
                  <c:v>-2.1567666350375452E-3</c:v>
                </c:pt>
                <c:pt idx="6416">
                  <c:v>-2.1630002930134759E-3</c:v>
                </c:pt>
                <c:pt idx="6417">
                  <c:v>-2.164789896708836E-3</c:v>
                </c:pt>
                <c:pt idx="6418">
                  <c:v>-2.1512931219554643E-3</c:v>
                </c:pt>
                <c:pt idx="6419">
                  <c:v>-2.1729309382520555E-3</c:v>
                </c:pt>
                <c:pt idx="6420">
                  <c:v>-2.1401678934887896E-3</c:v>
                </c:pt>
                <c:pt idx="6421">
                  <c:v>-2.177149788853229E-3</c:v>
                </c:pt>
                <c:pt idx="6422">
                  <c:v>-2.1586775369963093E-3</c:v>
                </c:pt>
                <c:pt idx="6423">
                  <c:v>-2.1717521357620369E-3</c:v>
                </c:pt>
                <c:pt idx="6424">
                  <c:v>-2.2078204537917048E-3</c:v>
                </c:pt>
                <c:pt idx="6425">
                  <c:v>-2.1415459947171055E-3</c:v>
                </c:pt>
                <c:pt idx="6426">
                  <c:v>-2.1862111924617535E-3</c:v>
                </c:pt>
                <c:pt idx="6427">
                  <c:v>-2.1983510285204732E-3</c:v>
                </c:pt>
                <c:pt idx="6428">
                  <c:v>-2.0592191537555904E-3</c:v>
                </c:pt>
                <c:pt idx="6429">
                  <c:v>-2.1021888328774446E-3</c:v>
                </c:pt>
                <c:pt idx="6430">
                  <c:v>-2.1346874931310834E-3</c:v>
                </c:pt>
                <c:pt idx="6431">
                  <c:v>-2.1834246382762784E-3</c:v>
                </c:pt>
                <c:pt idx="6432">
                  <c:v>-2.194046213649721E-3</c:v>
                </c:pt>
                <c:pt idx="6433">
                  <c:v>-2.2083068283248442E-3</c:v>
                </c:pt>
                <c:pt idx="6434">
                  <c:v>-2.2411253244311873E-3</c:v>
                </c:pt>
                <c:pt idx="6435">
                  <c:v>-2.2148366182177266E-3</c:v>
                </c:pt>
                <c:pt idx="6436">
                  <c:v>-2.220947760717865E-3</c:v>
                </c:pt>
                <c:pt idx="6437">
                  <c:v>-2.2236828736654241E-3</c:v>
                </c:pt>
                <c:pt idx="6438">
                  <c:v>-2.2250155908631426E-3</c:v>
                </c:pt>
                <c:pt idx="6439">
                  <c:v>-2.2392716055597952E-3</c:v>
                </c:pt>
                <c:pt idx="6440">
                  <c:v>-2.2442657193068585E-3</c:v>
                </c:pt>
                <c:pt idx="6441">
                  <c:v>-2.2517035293353142E-3</c:v>
                </c:pt>
                <c:pt idx="6442">
                  <c:v>-2.2214527569790507E-3</c:v>
                </c:pt>
                <c:pt idx="6443">
                  <c:v>-2.2244368128163435E-3</c:v>
                </c:pt>
                <c:pt idx="6444">
                  <c:v>-2.2323083861249468E-3</c:v>
                </c:pt>
                <c:pt idx="6445">
                  <c:v>-2.2373951277558641E-3</c:v>
                </c:pt>
                <c:pt idx="6446">
                  <c:v>-2.2413051828930738E-3</c:v>
                </c:pt>
                <c:pt idx="6447">
                  <c:v>-2.234833795964169E-3</c:v>
                </c:pt>
                <c:pt idx="6448">
                  <c:v>-2.2451086591095885E-3</c:v>
                </c:pt>
                <c:pt idx="6449">
                  <c:v>-2.2503866067661612E-3</c:v>
                </c:pt>
                <c:pt idx="6450">
                  <c:v>-2.2085501667046948E-3</c:v>
                </c:pt>
                <c:pt idx="6451">
                  <c:v>-2.170881638090491E-3</c:v>
                </c:pt>
                <c:pt idx="6452">
                  <c:v>-2.1690035099544429E-3</c:v>
                </c:pt>
                <c:pt idx="6453">
                  <c:v>-2.119427311359146E-3</c:v>
                </c:pt>
                <c:pt idx="6454">
                  <c:v>-2.149185587653952E-3</c:v>
                </c:pt>
                <c:pt idx="6455">
                  <c:v>-2.1633121020039163E-3</c:v>
                </c:pt>
                <c:pt idx="6456">
                  <c:v>-2.1383117624267493E-3</c:v>
                </c:pt>
                <c:pt idx="6457">
                  <c:v>-2.124813612795198E-3</c:v>
                </c:pt>
                <c:pt idx="6458">
                  <c:v>-2.2038417129086616E-3</c:v>
                </c:pt>
                <c:pt idx="6459">
                  <c:v>-2.1712912006403924E-3</c:v>
                </c:pt>
                <c:pt idx="6460">
                  <c:v>-2.1587180721475826E-3</c:v>
                </c:pt>
                <c:pt idx="6461">
                  <c:v>-2.1895894217749293E-3</c:v>
                </c:pt>
                <c:pt idx="6462">
                  <c:v>-2.1466094109336238E-3</c:v>
                </c:pt>
                <c:pt idx="6463">
                  <c:v>-2.2202612072958127E-3</c:v>
                </c:pt>
                <c:pt idx="6464">
                  <c:v>-2.2384956843306343E-3</c:v>
                </c:pt>
                <c:pt idx="6465">
                  <c:v>-2.2285598001586041E-3</c:v>
                </c:pt>
                <c:pt idx="6466">
                  <c:v>-2.196474494960801E-3</c:v>
                </c:pt>
                <c:pt idx="6467">
                  <c:v>-2.2399389230268211E-3</c:v>
                </c:pt>
                <c:pt idx="6468">
                  <c:v>-2.2575954937523535E-3</c:v>
                </c:pt>
                <c:pt idx="6469">
                  <c:v>-2.2337365514074514E-3</c:v>
                </c:pt>
                <c:pt idx="6470">
                  <c:v>-2.1542907801187787E-3</c:v>
                </c:pt>
                <c:pt idx="6471">
                  <c:v>-2.2039420220929936E-3</c:v>
                </c:pt>
                <c:pt idx="6472">
                  <c:v>-2.2124886219420728E-3</c:v>
                </c:pt>
                <c:pt idx="6473">
                  <c:v>-2.2525244459585098E-3</c:v>
                </c:pt>
                <c:pt idx="6474">
                  <c:v>-2.2271215643366962E-3</c:v>
                </c:pt>
                <c:pt idx="6475">
                  <c:v>-2.2558674671057642E-3</c:v>
                </c:pt>
                <c:pt idx="6476">
                  <c:v>-2.265800406221707E-3</c:v>
                </c:pt>
                <c:pt idx="6477">
                  <c:v>-2.2733851688325449E-3</c:v>
                </c:pt>
                <c:pt idx="6478">
                  <c:v>-2.2378540478802055E-3</c:v>
                </c:pt>
                <c:pt idx="6479">
                  <c:v>-2.2554408163575693E-3</c:v>
                </c:pt>
                <c:pt idx="6480">
                  <c:v>-2.2780048566056078E-3</c:v>
                </c:pt>
                <c:pt idx="6481">
                  <c:v>-2.2869261454037709E-3</c:v>
                </c:pt>
                <c:pt idx="6482">
                  <c:v>-2.3108702906781426E-3</c:v>
                </c:pt>
                <c:pt idx="6483">
                  <c:v>-2.3029975597427831E-3</c:v>
                </c:pt>
                <c:pt idx="6484">
                  <c:v>-2.3055933683971525E-3</c:v>
                </c:pt>
                <c:pt idx="6485">
                  <c:v>-2.2876694107692376E-3</c:v>
                </c:pt>
                <c:pt idx="6486">
                  <c:v>-2.3295876064115045E-3</c:v>
                </c:pt>
                <c:pt idx="6487">
                  <c:v>-2.3534327427875124E-3</c:v>
                </c:pt>
                <c:pt idx="6488">
                  <c:v>-2.3424697175776811E-3</c:v>
                </c:pt>
                <c:pt idx="6489">
                  <c:v>-2.2889554771162324E-3</c:v>
                </c:pt>
                <c:pt idx="6490">
                  <c:v>-2.3281022227734324E-3</c:v>
                </c:pt>
                <c:pt idx="6491">
                  <c:v>-2.3136621175851523E-3</c:v>
                </c:pt>
                <c:pt idx="6492">
                  <c:v>-2.3446049538733264E-3</c:v>
                </c:pt>
                <c:pt idx="6493">
                  <c:v>-2.3320218767253651E-3</c:v>
                </c:pt>
                <c:pt idx="6494">
                  <c:v>-2.3669476931082517E-3</c:v>
                </c:pt>
                <c:pt idx="6495">
                  <c:v>-2.3480860247242453E-3</c:v>
                </c:pt>
                <c:pt idx="6496">
                  <c:v>-2.3585864582509799E-3</c:v>
                </c:pt>
                <c:pt idx="6497">
                  <c:v>-2.3990533645186166E-3</c:v>
                </c:pt>
                <c:pt idx="6498">
                  <c:v>-2.399313976668573E-3</c:v>
                </c:pt>
                <c:pt idx="6499">
                  <c:v>-2.3823825802240998E-3</c:v>
                </c:pt>
                <c:pt idx="6500">
                  <c:v>-2.3882320311426728E-3</c:v>
                </c:pt>
                <c:pt idx="6501">
                  <c:v>-2.3749315827112354E-3</c:v>
                </c:pt>
                <c:pt idx="6502">
                  <c:v>-2.3913276624654037E-3</c:v>
                </c:pt>
                <c:pt idx="6503">
                  <c:v>-2.3535438977901838E-3</c:v>
                </c:pt>
                <c:pt idx="6504">
                  <c:v>-2.352942942994183E-3</c:v>
                </c:pt>
                <c:pt idx="6505">
                  <c:v>-2.370888907197553E-3</c:v>
                </c:pt>
                <c:pt idx="6506">
                  <c:v>-2.3120593076115014E-3</c:v>
                </c:pt>
                <c:pt idx="6507">
                  <c:v>-2.3359885815362673E-3</c:v>
                </c:pt>
                <c:pt idx="6508">
                  <c:v>-2.35698433796402E-3</c:v>
                </c:pt>
                <c:pt idx="6509">
                  <c:v>-2.3046751153321834E-3</c:v>
                </c:pt>
                <c:pt idx="6510">
                  <c:v>-2.3543619358176184E-3</c:v>
                </c:pt>
                <c:pt idx="6511">
                  <c:v>-2.3293651819839886E-3</c:v>
                </c:pt>
                <c:pt idx="6512">
                  <c:v>-2.3232228565772824E-3</c:v>
                </c:pt>
                <c:pt idx="6513">
                  <c:v>-2.3450975679584233E-3</c:v>
                </c:pt>
                <c:pt idx="6514">
                  <c:v>-2.3379794992558814E-3</c:v>
                </c:pt>
                <c:pt idx="6515">
                  <c:v>-2.3658885063866934E-3</c:v>
                </c:pt>
                <c:pt idx="6516">
                  <c:v>-2.3522714043583393E-3</c:v>
                </c:pt>
                <c:pt idx="6517">
                  <c:v>-2.3680701692723465E-3</c:v>
                </c:pt>
                <c:pt idx="6518">
                  <c:v>-2.3532116117406039E-3</c:v>
                </c:pt>
                <c:pt idx="6519">
                  <c:v>-2.3940259188576711E-3</c:v>
                </c:pt>
                <c:pt idx="6520">
                  <c:v>-2.3243599677253103E-3</c:v>
                </c:pt>
                <c:pt idx="6521">
                  <c:v>-2.2746721042672465E-3</c:v>
                </c:pt>
                <c:pt idx="6522">
                  <c:v>-2.3806726611159323E-3</c:v>
                </c:pt>
                <c:pt idx="6523">
                  <c:v>-2.3598169085265312E-3</c:v>
                </c:pt>
                <c:pt idx="6524">
                  <c:v>-2.3812839702818107E-3</c:v>
                </c:pt>
                <c:pt idx="6525">
                  <c:v>-2.4082917392982584E-3</c:v>
                </c:pt>
                <c:pt idx="6526">
                  <c:v>-2.4029025628982087E-3</c:v>
                </c:pt>
                <c:pt idx="6527">
                  <c:v>-2.417332207546322E-3</c:v>
                </c:pt>
                <c:pt idx="6528">
                  <c:v>-2.4282897168111349E-3</c:v>
                </c:pt>
                <c:pt idx="6529">
                  <c:v>-2.431458116261039E-3</c:v>
                </c:pt>
                <c:pt idx="6530">
                  <c:v>-2.40627134785595E-3</c:v>
                </c:pt>
                <c:pt idx="6531">
                  <c:v>-2.4391647183832905E-3</c:v>
                </c:pt>
                <c:pt idx="6532">
                  <c:v>-2.4433365754549783E-3</c:v>
                </c:pt>
                <c:pt idx="6533">
                  <c:v>-2.3567411759089717E-3</c:v>
                </c:pt>
                <c:pt idx="6534">
                  <c:v>-2.3814951651041374E-3</c:v>
                </c:pt>
                <c:pt idx="6535">
                  <c:v>-2.2125785185873087E-3</c:v>
                </c:pt>
                <c:pt idx="6536">
                  <c:v>-2.3617234842153913E-3</c:v>
                </c:pt>
                <c:pt idx="6537">
                  <c:v>-2.3157805486378768E-3</c:v>
                </c:pt>
                <c:pt idx="6538">
                  <c:v>-2.3374935941938581E-3</c:v>
                </c:pt>
                <c:pt idx="6539">
                  <c:v>-2.3714997823337408E-3</c:v>
                </c:pt>
                <c:pt idx="6540">
                  <c:v>-2.428279553349422E-3</c:v>
                </c:pt>
                <c:pt idx="6541">
                  <c:v>-2.4085496416418163E-3</c:v>
                </c:pt>
                <c:pt idx="6542">
                  <c:v>-2.4352424927666905E-3</c:v>
                </c:pt>
                <c:pt idx="6543">
                  <c:v>-2.4094029358942698E-3</c:v>
                </c:pt>
                <c:pt idx="6544">
                  <c:v>-2.4054239073361201E-3</c:v>
                </c:pt>
                <c:pt idx="6545">
                  <c:v>-2.3640571971539899E-3</c:v>
                </c:pt>
                <c:pt idx="6546">
                  <c:v>-2.332288281002879E-3</c:v>
                </c:pt>
                <c:pt idx="6547">
                  <c:v>-2.3987745872796578E-3</c:v>
                </c:pt>
                <c:pt idx="6548">
                  <c:v>-2.3187077114440497E-3</c:v>
                </c:pt>
                <c:pt idx="6549">
                  <c:v>-2.3813221640048617E-3</c:v>
                </c:pt>
                <c:pt idx="6550">
                  <c:v>-2.3997920785874963E-3</c:v>
                </c:pt>
                <c:pt idx="6551">
                  <c:v>-2.3946039466359067E-3</c:v>
                </c:pt>
                <c:pt idx="6552">
                  <c:v>-2.3764359626003125E-3</c:v>
                </c:pt>
                <c:pt idx="6553">
                  <c:v>-2.4282709221909744E-3</c:v>
                </c:pt>
                <c:pt idx="6554">
                  <c:v>-2.3877670588881945E-3</c:v>
                </c:pt>
                <c:pt idx="6555">
                  <c:v>-2.3537159750848832E-3</c:v>
                </c:pt>
                <c:pt idx="6556">
                  <c:v>-2.2949458922066498E-3</c:v>
                </c:pt>
                <c:pt idx="6557">
                  <c:v>-2.3735743280325905E-3</c:v>
                </c:pt>
                <c:pt idx="6558">
                  <c:v>-2.2939413504994774E-3</c:v>
                </c:pt>
                <c:pt idx="6559">
                  <c:v>-2.243067803687404E-3</c:v>
                </c:pt>
                <c:pt idx="6560">
                  <c:v>-2.3608078222393516E-3</c:v>
                </c:pt>
                <c:pt idx="6561">
                  <c:v>-2.3618447523935521E-3</c:v>
                </c:pt>
                <c:pt idx="6562">
                  <c:v>-2.3979176791872692E-3</c:v>
                </c:pt>
                <c:pt idx="6563">
                  <c:v>-2.4062707121297877E-3</c:v>
                </c:pt>
                <c:pt idx="6564">
                  <c:v>-2.3565926922144991E-3</c:v>
                </c:pt>
                <c:pt idx="6565">
                  <c:v>-2.3655975272394362E-3</c:v>
                </c:pt>
                <c:pt idx="6566">
                  <c:v>-2.3479550336585166E-3</c:v>
                </c:pt>
                <c:pt idx="6567">
                  <c:v>-2.3883499835177851E-3</c:v>
                </c:pt>
                <c:pt idx="6568">
                  <c:v>-2.4166711235776429E-3</c:v>
                </c:pt>
                <c:pt idx="6569">
                  <c:v>-2.424776551089327E-3</c:v>
                </c:pt>
                <c:pt idx="6570">
                  <c:v>-2.4379422564355354E-3</c:v>
                </c:pt>
                <c:pt idx="6571">
                  <c:v>-2.4496896705401392E-3</c:v>
                </c:pt>
                <c:pt idx="6572">
                  <c:v>-2.4755250559757879E-3</c:v>
                </c:pt>
                <c:pt idx="6573">
                  <c:v>-2.4498755019155757E-3</c:v>
                </c:pt>
                <c:pt idx="6574">
                  <c:v>-2.4493596037674032E-3</c:v>
                </c:pt>
                <c:pt idx="6575">
                  <c:v>-2.4247213507418617E-3</c:v>
                </c:pt>
                <c:pt idx="6576">
                  <c:v>-2.4514177997890852E-3</c:v>
                </c:pt>
                <c:pt idx="6577">
                  <c:v>-2.4106583683665842E-3</c:v>
                </c:pt>
                <c:pt idx="6578">
                  <c:v>-2.4480550543237146E-3</c:v>
                </c:pt>
                <c:pt idx="6579">
                  <c:v>-2.3887272538028956E-3</c:v>
                </c:pt>
                <c:pt idx="6580">
                  <c:v>-2.3419718198199545E-3</c:v>
                </c:pt>
                <c:pt idx="6581">
                  <c:v>-2.2990682238137731E-3</c:v>
                </c:pt>
                <c:pt idx="6582">
                  <c:v>-2.3864483618545587E-3</c:v>
                </c:pt>
                <c:pt idx="6583">
                  <c:v>-2.4132210607704977E-3</c:v>
                </c:pt>
                <c:pt idx="6584">
                  <c:v>-2.3755035113089181E-3</c:v>
                </c:pt>
                <c:pt idx="6585">
                  <c:v>-2.4133118701418019E-3</c:v>
                </c:pt>
                <c:pt idx="6586">
                  <c:v>-2.4574197554561748E-3</c:v>
                </c:pt>
                <c:pt idx="6587">
                  <c:v>-2.4555498517260916E-3</c:v>
                </c:pt>
                <c:pt idx="6588">
                  <c:v>-2.4660216088041895E-3</c:v>
                </c:pt>
                <c:pt idx="6589">
                  <c:v>-2.4860855046653159E-3</c:v>
                </c:pt>
                <c:pt idx="6590">
                  <c:v>-2.4197121169412463E-3</c:v>
                </c:pt>
                <c:pt idx="6591">
                  <c:v>-2.4149190730078517E-3</c:v>
                </c:pt>
                <c:pt idx="6592">
                  <c:v>-2.476385854450691E-3</c:v>
                </c:pt>
                <c:pt idx="6593">
                  <c:v>-2.4684719559681669E-3</c:v>
                </c:pt>
                <c:pt idx="6594">
                  <c:v>-2.4367911055818091E-3</c:v>
                </c:pt>
                <c:pt idx="6595">
                  <c:v>-2.4495473830580834E-3</c:v>
                </c:pt>
                <c:pt idx="6596">
                  <c:v>-2.3784150417035005E-3</c:v>
                </c:pt>
                <c:pt idx="6597">
                  <c:v>-2.40839073107443E-3</c:v>
                </c:pt>
                <c:pt idx="6598">
                  <c:v>-2.4595617335651967E-3</c:v>
                </c:pt>
                <c:pt idx="6599">
                  <c:v>-2.4294575860124411E-3</c:v>
                </c:pt>
                <c:pt idx="6600">
                  <c:v>-2.4204371788335457E-3</c:v>
                </c:pt>
                <c:pt idx="6601">
                  <c:v>-2.4505116514256745E-3</c:v>
                </c:pt>
                <c:pt idx="6602">
                  <c:v>-2.4611985422237893E-3</c:v>
                </c:pt>
                <c:pt idx="6603">
                  <c:v>-2.4808655875371587E-3</c:v>
                </c:pt>
                <c:pt idx="6604">
                  <c:v>-2.5044728845323009E-3</c:v>
                </c:pt>
                <c:pt idx="6605">
                  <c:v>-2.4865690280426382E-3</c:v>
                </c:pt>
                <c:pt idx="6606">
                  <c:v>-2.4409013816487314E-3</c:v>
                </c:pt>
                <c:pt idx="6607">
                  <c:v>-2.4819754211660846E-3</c:v>
                </c:pt>
                <c:pt idx="6608">
                  <c:v>-2.4642212914406177E-3</c:v>
                </c:pt>
                <c:pt idx="6609">
                  <c:v>-2.5037325971412751E-3</c:v>
                </c:pt>
                <c:pt idx="6610">
                  <c:v>-2.3874319308112148E-3</c:v>
                </c:pt>
                <c:pt idx="6611">
                  <c:v>-2.4465999438701902E-3</c:v>
                </c:pt>
                <c:pt idx="6612">
                  <c:v>-2.4736909569300558E-3</c:v>
                </c:pt>
                <c:pt idx="6613">
                  <c:v>-2.4851454976942472E-3</c:v>
                </c:pt>
                <c:pt idx="6614">
                  <c:v>-2.3179669692023354E-3</c:v>
                </c:pt>
                <c:pt idx="6615">
                  <c:v>-2.2765169868568711E-3</c:v>
                </c:pt>
                <c:pt idx="6616">
                  <c:v>-2.4106603401858784E-3</c:v>
                </c:pt>
                <c:pt idx="6617">
                  <c:v>-2.4095792428775482E-3</c:v>
                </c:pt>
                <c:pt idx="6618">
                  <c:v>-2.4639011868888483E-3</c:v>
                </c:pt>
                <c:pt idx="6619">
                  <c:v>-2.4794108431068101E-3</c:v>
                </c:pt>
                <c:pt idx="6620">
                  <c:v>-2.3964942965754047E-3</c:v>
                </c:pt>
                <c:pt idx="6621">
                  <c:v>-2.4314273106673338E-3</c:v>
                </c:pt>
                <c:pt idx="6622">
                  <c:v>-2.3924760740946576E-3</c:v>
                </c:pt>
                <c:pt idx="6623">
                  <c:v>-2.3528742340493199E-3</c:v>
                </c:pt>
                <c:pt idx="6624">
                  <c:v>-2.4596363213260078E-3</c:v>
                </c:pt>
                <c:pt idx="6625">
                  <c:v>-2.4826237413317757E-3</c:v>
                </c:pt>
                <c:pt idx="6626">
                  <c:v>-2.4679385837489852E-3</c:v>
                </c:pt>
                <c:pt idx="6627">
                  <c:v>-2.4878181102720733E-3</c:v>
                </c:pt>
                <c:pt idx="6628">
                  <c:v>-2.4243519254828964E-3</c:v>
                </c:pt>
                <c:pt idx="6629">
                  <c:v>-2.4781653895283176E-3</c:v>
                </c:pt>
                <c:pt idx="6630">
                  <c:v>-2.3729504098396704E-3</c:v>
                </c:pt>
                <c:pt idx="6631">
                  <c:v>-2.4558382662698678E-3</c:v>
                </c:pt>
                <c:pt idx="6632">
                  <c:v>-2.4139565946565376E-3</c:v>
                </c:pt>
                <c:pt idx="6633">
                  <c:v>-2.4024195100077624E-3</c:v>
                </c:pt>
                <c:pt idx="6634">
                  <c:v>-2.4471686906583339E-3</c:v>
                </c:pt>
                <c:pt idx="6635">
                  <c:v>-2.3800597663323742E-3</c:v>
                </c:pt>
                <c:pt idx="6636">
                  <c:v>-2.476683611399827E-3</c:v>
                </c:pt>
                <c:pt idx="6637">
                  <c:v>-2.504478011878304E-3</c:v>
                </c:pt>
                <c:pt idx="6638">
                  <c:v>-2.5003864510587722E-3</c:v>
                </c:pt>
                <c:pt idx="6639">
                  <c:v>-2.5313333718496715E-3</c:v>
                </c:pt>
                <c:pt idx="6640">
                  <c:v>-2.5148176891269876E-3</c:v>
                </c:pt>
                <c:pt idx="6641">
                  <c:v>-2.5171554533897026E-3</c:v>
                </c:pt>
                <c:pt idx="6642">
                  <c:v>-2.5473113724408746E-3</c:v>
                </c:pt>
                <c:pt idx="6643">
                  <c:v>-2.529037478940115E-3</c:v>
                </c:pt>
                <c:pt idx="6644">
                  <c:v>-2.5671573649189349E-3</c:v>
                </c:pt>
                <c:pt idx="6645">
                  <c:v>-2.5554430455034861E-3</c:v>
                </c:pt>
                <c:pt idx="6646">
                  <c:v>-2.581288994275119E-3</c:v>
                </c:pt>
                <c:pt idx="6647">
                  <c:v>-2.5732177852408589E-3</c:v>
                </c:pt>
                <c:pt idx="6648">
                  <c:v>-2.5411034109176578E-3</c:v>
                </c:pt>
                <c:pt idx="6649">
                  <c:v>-2.5518771969562253E-3</c:v>
                </c:pt>
                <c:pt idx="6650">
                  <c:v>-2.5606844496263554E-3</c:v>
                </c:pt>
                <c:pt idx="6651">
                  <c:v>-2.5992232891626386E-3</c:v>
                </c:pt>
                <c:pt idx="6652">
                  <c:v>-2.5864469172815099E-3</c:v>
                </c:pt>
                <c:pt idx="6653">
                  <c:v>-2.5986270663079024E-3</c:v>
                </c:pt>
                <c:pt idx="6654">
                  <c:v>-2.5803129112728753E-3</c:v>
                </c:pt>
                <c:pt idx="6655">
                  <c:v>-2.6018185209990895E-3</c:v>
                </c:pt>
                <c:pt idx="6656">
                  <c:v>-2.6004647501377963E-3</c:v>
                </c:pt>
                <c:pt idx="6657">
                  <c:v>-2.6255760207516562E-3</c:v>
                </c:pt>
                <c:pt idx="6658">
                  <c:v>-2.4823048230075456E-3</c:v>
                </c:pt>
                <c:pt idx="6659">
                  <c:v>-2.4624230438404452E-3</c:v>
                </c:pt>
                <c:pt idx="6660">
                  <c:v>-2.5192963003613194E-3</c:v>
                </c:pt>
                <c:pt idx="6661">
                  <c:v>-2.545015975900494E-3</c:v>
                </c:pt>
                <c:pt idx="6662">
                  <c:v>-2.5768606658707607E-3</c:v>
                </c:pt>
                <c:pt idx="6663">
                  <c:v>-2.5756592766006899E-3</c:v>
                </c:pt>
                <c:pt idx="6664">
                  <c:v>-2.509351226451133E-3</c:v>
                </c:pt>
                <c:pt idx="6665">
                  <c:v>-2.5406831577520794E-3</c:v>
                </c:pt>
                <c:pt idx="6666">
                  <c:v>-2.4659126717893006E-3</c:v>
                </c:pt>
                <c:pt idx="6667">
                  <c:v>-2.5283282076484148E-3</c:v>
                </c:pt>
                <c:pt idx="6668">
                  <c:v>-2.4555448372319474E-3</c:v>
                </c:pt>
                <c:pt idx="6669">
                  <c:v>-2.4495676820982942E-3</c:v>
                </c:pt>
                <c:pt idx="6670">
                  <c:v>-2.5375916430630694E-3</c:v>
                </c:pt>
                <c:pt idx="6671">
                  <c:v>-2.5261509731726219E-3</c:v>
                </c:pt>
                <c:pt idx="6672">
                  <c:v>-2.516004403933621E-3</c:v>
                </c:pt>
                <c:pt idx="6673">
                  <c:v>-2.543174362589795E-3</c:v>
                </c:pt>
                <c:pt idx="6674">
                  <c:v>-2.5532274290468514E-3</c:v>
                </c:pt>
                <c:pt idx="6675">
                  <c:v>-2.5050825756741456E-3</c:v>
                </c:pt>
                <c:pt idx="6676">
                  <c:v>-2.537797944390179E-3</c:v>
                </c:pt>
                <c:pt idx="6677">
                  <c:v>-2.5670638214913429E-3</c:v>
                </c:pt>
                <c:pt idx="6678">
                  <c:v>-2.5829541303711429E-3</c:v>
                </c:pt>
                <c:pt idx="6679">
                  <c:v>-2.5998919769982813E-3</c:v>
                </c:pt>
                <c:pt idx="6680">
                  <c:v>-2.6322152521893205E-3</c:v>
                </c:pt>
                <c:pt idx="6681">
                  <c:v>-2.5637215483303665E-3</c:v>
                </c:pt>
                <c:pt idx="6682">
                  <c:v>-2.599277932800596E-3</c:v>
                </c:pt>
                <c:pt idx="6683">
                  <c:v>-2.542025406791134E-3</c:v>
                </c:pt>
                <c:pt idx="6684">
                  <c:v>-2.6025502751382654E-3</c:v>
                </c:pt>
                <c:pt idx="6685">
                  <c:v>-2.5633985644943516E-3</c:v>
                </c:pt>
                <c:pt idx="6686">
                  <c:v>-2.6360799699785787E-3</c:v>
                </c:pt>
                <c:pt idx="6687">
                  <c:v>-2.6355595848775461E-3</c:v>
                </c:pt>
                <c:pt idx="6688">
                  <c:v>-2.6246474730279835E-3</c:v>
                </c:pt>
                <c:pt idx="6689">
                  <c:v>-2.5979119104756307E-3</c:v>
                </c:pt>
                <c:pt idx="6690">
                  <c:v>-2.6024828097767705E-3</c:v>
                </c:pt>
                <c:pt idx="6691">
                  <c:v>-2.6181899038202994E-3</c:v>
                </c:pt>
                <c:pt idx="6692">
                  <c:v>-2.6230868781313981E-3</c:v>
                </c:pt>
                <c:pt idx="6693">
                  <c:v>-2.6695044967712761E-3</c:v>
                </c:pt>
                <c:pt idx="6694">
                  <c:v>-2.6626334128959359E-3</c:v>
                </c:pt>
                <c:pt idx="6695">
                  <c:v>-2.6338361718336403E-3</c:v>
                </c:pt>
                <c:pt idx="6696">
                  <c:v>-2.6941157661176185E-3</c:v>
                </c:pt>
                <c:pt idx="6697">
                  <c:v>-2.6838332117125798E-3</c:v>
                </c:pt>
                <c:pt idx="6698">
                  <c:v>-2.6718641485629678E-3</c:v>
                </c:pt>
                <c:pt idx="6699">
                  <c:v>-2.7181543346359413E-3</c:v>
                </c:pt>
                <c:pt idx="6700">
                  <c:v>-2.6947023404303729E-3</c:v>
                </c:pt>
                <c:pt idx="6701">
                  <c:v>-2.7173008926297034E-3</c:v>
                </c:pt>
                <c:pt idx="6702">
                  <c:v>-2.7195579123035986E-3</c:v>
                </c:pt>
                <c:pt idx="6703">
                  <c:v>-2.6759592052672354E-3</c:v>
                </c:pt>
                <c:pt idx="6704">
                  <c:v>-2.7076053056670425E-3</c:v>
                </c:pt>
                <c:pt idx="6705">
                  <c:v>-2.720436552878193E-3</c:v>
                </c:pt>
                <c:pt idx="6706">
                  <c:v>-2.7257889920531543E-3</c:v>
                </c:pt>
                <c:pt idx="6707">
                  <c:v>-2.711728363588373E-3</c:v>
                </c:pt>
                <c:pt idx="6708">
                  <c:v>-2.7233201375587456E-3</c:v>
                </c:pt>
                <c:pt idx="6709">
                  <c:v>-2.7165346805203185E-3</c:v>
                </c:pt>
                <c:pt idx="6710">
                  <c:v>-2.7325375275216602E-3</c:v>
                </c:pt>
                <c:pt idx="6711">
                  <c:v>-2.7475883697264114E-3</c:v>
                </c:pt>
                <c:pt idx="6712">
                  <c:v>-2.7437515360474044E-3</c:v>
                </c:pt>
                <c:pt idx="6713">
                  <c:v>-2.6382849044359951E-3</c:v>
                </c:pt>
                <c:pt idx="6714">
                  <c:v>-2.675866532139234E-3</c:v>
                </c:pt>
                <c:pt idx="6715">
                  <c:v>-2.688972280299871E-3</c:v>
                </c:pt>
                <c:pt idx="6716">
                  <c:v>-2.6731180018596929E-3</c:v>
                </c:pt>
                <c:pt idx="6717">
                  <c:v>-2.7055153679980477E-3</c:v>
                </c:pt>
                <c:pt idx="6718">
                  <c:v>-2.6094294086844907E-3</c:v>
                </c:pt>
                <c:pt idx="6719">
                  <c:v>-2.6944453306320853E-3</c:v>
                </c:pt>
                <c:pt idx="6720">
                  <c:v>-2.6819512816138821E-3</c:v>
                </c:pt>
                <c:pt idx="6721">
                  <c:v>-2.7108546562988312E-3</c:v>
                </c:pt>
                <c:pt idx="6722">
                  <c:v>-2.686279104147682E-3</c:v>
                </c:pt>
                <c:pt idx="6723">
                  <c:v>-2.7276116844047547E-3</c:v>
                </c:pt>
                <c:pt idx="6724">
                  <c:v>-2.705773968607965E-3</c:v>
                </c:pt>
                <c:pt idx="6725">
                  <c:v>-2.6968693473442104E-3</c:v>
                </c:pt>
                <c:pt idx="6726">
                  <c:v>-2.6854368445602306E-3</c:v>
                </c:pt>
                <c:pt idx="6727">
                  <c:v>-2.6987443506191395E-3</c:v>
                </c:pt>
                <c:pt idx="6728">
                  <c:v>-2.7074996481515944E-3</c:v>
                </c:pt>
                <c:pt idx="6729">
                  <c:v>-2.700215587895646E-3</c:v>
                </c:pt>
                <c:pt idx="6730">
                  <c:v>-2.6955390369308428E-3</c:v>
                </c:pt>
                <c:pt idx="6731">
                  <c:v>-2.691048621666017E-3</c:v>
                </c:pt>
                <c:pt idx="6732">
                  <c:v>-2.7219706469892762E-3</c:v>
                </c:pt>
                <c:pt idx="6733">
                  <c:v>-2.7150613868508998E-3</c:v>
                </c:pt>
                <c:pt idx="6734">
                  <c:v>-2.6849562011992639E-3</c:v>
                </c:pt>
                <c:pt idx="6735">
                  <c:v>-2.749486821768525E-3</c:v>
                </c:pt>
                <c:pt idx="6736">
                  <c:v>-2.7343014104256073E-3</c:v>
                </c:pt>
                <c:pt idx="6737">
                  <c:v>-2.7328171678541349E-3</c:v>
                </c:pt>
                <c:pt idx="6738">
                  <c:v>-2.7026755100559635E-3</c:v>
                </c:pt>
                <c:pt idx="6739">
                  <c:v>-2.734768455651293E-3</c:v>
                </c:pt>
                <c:pt idx="6740">
                  <c:v>-2.737939282596271E-3</c:v>
                </c:pt>
                <c:pt idx="6741">
                  <c:v>-2.735960873724724E-3</c:v>
                </c:pt>
                <c:pt idx="6742">
                  <c:v>-2.7392203112159429E-3</c:v>
                </c:pt>
                <c:pt idx="6743">
                  <c:v>-2.7194521560114158E-3</c:v>
                </c:pt>
                <c:pt idx="6744">
                  <c:v>-2.7402592494357664E-3</c:v>
                </c:pt>
                <c:pt idx="6745">
                  <c:v>-2.7480683551590114E-3</c:v>
                </c:pt>
                <c:pt idx="6746">
                  <c:v>-2.7548217545187558E-3</c:v>
                </c:pt>
                <c:pt idx="6747">
                  <c:v>-2.7893656749877331E-3</c:v>
                </c:pt>
                <c:pt idx="6748">
                  <c:v>-2.8241156189475415E-3</c:v>
                </c:pt>
                <c:pt idx="6749">
                  <c:v>-2.8411136996331237E-3</c:v>
                </c:pt>
                <c:pt idx="6750">
                  <c:v>-2.8541080506728467E-3</c:v>
                </c:pt>
                <c:pt idx="6751">
                  <c:v>-2.8453167769153334E-3</c:v>
                </c:pt>
                <c:pt idx="6752">
                  <c:v>-2.8465950385334476E-3</c:v>
                </c:pt>
                <c:pt idx="6753">
                  <c:v>-2.8997065296711422E-3</c:v>
                </c:pt>
                <c:pt idx="6754">
                  <c:v>-2.8672469686503274E-3</c:v>
                </c:pt>
                <c:pt idx="6755">
                  <c:v>-2.8407900458945305E-3</c:v>
                </c:pt>
                <c:pt idx="6756">
                  <c:v>-2.8623549589061725E-3</c:v>
                </c:pt>
                <c:pt idx="6757">
                  <c:v>-2.8787802748792722E-3</c:v>
                </c:pt>
                <c:pt idx="6758">
                  <c:v>-2.8702698964882373E-3</c:v>
                </c:pt>
                <c:pt idx="6759">
                  <c:v>-2.8721967280106535E-3</c:v>
                </c:pt>
                <c:pt idx="6760">
                  <c:v>-2.8806713226156551E-3</c:v>
                </c:pt>
                <c:pt idx="6761">
                  <c:v>-2.8732857084474211E-3</c:v>
                </c:pt>
                <c:pt idx="6762">
                  <c:v>-2.8238844836685705E-3</c:v>
                </c:pt>
                <c:pt idx="6763">
                  <c:v>-2.8318343601725156E-3</c:v>
                </c:pt>
                <c:pt idx="6764">
                  <c:v>-2.8649972686804388E-3</c:v>
                </c:pt>
                <c:pt idx="6765">
                  <c:v>-2.8592084359438238E-3</c:v>
                </c:pt>
                <c:pt idx="6766">
                  <c:v>-2.8467941268205004E-3</c:v>
                </c:pt>
                <c:pt idx="6767">
                  <c:v>-2.8562160404249923E-3</c:v>
                </c:pt>
                <c:pt idx="6768">
                  <c:v>-2.8530111841032131E-3</c:v>
                </c:pt>
                <c:pt idx="6769">
                  <c:v>-2.8421648218237483E-3</c:v>
                </c:pt>
                <c:pt idx="6770">
                  <c:v>-2.8462426639330627E-3</c:v>
                </c:pt>
                <c:pt idx="6771">
                  <c:v>-2.8173665441730204E-3</c:v>
                </c:pt>
                <c:pt idx="6772">
                  <c:v>-2.8391983284491839E-3</c:v>
                </c:pt>
                <c:pt idx="6773">
                  <c:v>-2.833640810419286E-3</c:v>
                </c:pt>
                <c:pt idx="6774">
                  <c:v>-2.8548388518820121E-3</c:v>
                </c:pt>
                <c:pt idx="6775">
                  <c:v>-2.8443709699096055E-3</c:v>
                </c:pt>
                <c:pt idx="6776">
                  <c:v>-2.8481985027027749E-3</c:v>
                </c:pt>
                <c:pt idx="6777">
                  <c:v>-2.8287367315537144E-3</c:v>
                </c:pt>
                <c:pt idx="6778">
                  <c:v>-2.8355564502252286E-3</c:v>
                </c:pt>
                <c:pt idx="6779">
                  <c:v>-2.8070867575430368E-3</c:v>
                </c:pt>
                <c:pt idx="6780">
                  <c:v>-2.8182717125551492E-3</c:v>
                </c:pt>
                <c:pt idx="6781">
                  <c:v>-2.8059090733310813E-3</c:v>
                </c:pt>
                <c:pt idx="6782">
                  <c:v>-2.8400014969407793E-3</c:v>
                </c:pt>
                <c:pt idx="6783">
                  <c:v>-2.8101583098828747E-3</c:v>
                </c:pt>
                <c:pt idx="6784">
                  <c:v>-2.8337674359438124E-3</c:v>
                </c:pt>
                <c:pt idx="6785">
                  <c:v>-2.8118809926454291E-3</c:v>
                </c:pt>
                <c:pt idx="6786">
                  <c:v>-2.8343877931440989E-3</c:v>
                </c:pt>
                <c:pt idx="6787">
                  <c:v>-2.7748688881798194E-3</c:v>
                </c:pt>
                <c:pt idx="6788">
                  <c:v>-2.7701192367439059E-3</c:v>
                </c:pt>
                <c:pt idx="6789">
                  <c:v>-2.8133914726003306E-3</c:v>
                </c:pt>
                <c:pt idx="6790">
                  <c:v>-2.8240849215556904E-3</c:v>
                </c:pt>
                <c:pt idx="6791">
                  <c:v>-2.8430943299033529E-3</c:v>
                </c:pt>
                <c:pt idx="6792">
                  <c:v>-2.8638445430459476E-3</c:v>
                </c:pt>
                <c:pt idx="6793">
                  <c:v>-2.8634897538269257E-3</c:v>
                </c:pt>
                <c:pt idx="6794">
                  <c:v>-2.8359768855957964E-3</c:v>
                </c:pt>
                <c:pt idx="6795">
                  <c:v>-2.8643307568833576E-3</c:v>
                </c:pt>
                <c:pt idx="6796">
                  <c:v>-2.8671377174239138E-3</c:v>
                </c:pt>
                <c:pt idx="6797">
                  <c:v>-2.8711982644996285E-3</c:v>
                </c:pt>
                <c:pt idx="6798">
                  <c:v>-2.9002752077924763E-3</c:v>
                </c:pt>
                <c:pt idx="6799">
                  <c:v>-2.88455242688426E-3</c:v>
                </c:pt>
                <c:pt idx="6800">
                  <c:v>-2.9069396368417984E-3</c:v>
                </c:pt>
                <c:pt idx="6801">
                  <c:v>-2.9041752216094501E-3</c:v>
                </c:pt>
                <c:pt idx="6802">
                  <c:v>-2.9015543331298126E-3</c:v>
                </c:pt>
                <c:pt idx="6803">
                  <c:v>-2.9098770259294473E-3</c:v>
                </c:pt>
                <c:pt idx="6804">
                  <c:v>-2.8922568089047311E-3</c:v>
                </c:pt>
                <c:pt idx="6805">
                  <c:v>-2.9168747510009379E-3</c:v>
                </c:pt>
                <c:pt idx="6806">
                  <c:v>-2.9226169818986699E-3</c:v>
                </c:pt>
                <c:pt idx="6807">
                  <c:v>-2.8998333837174594E-3</c:v>
                </c:pt>
                <c:pt idx="6808">
                  <c:v>-2.917703086251733E-3</c:v>
                </c:pt>
                <c:pt idx="6809">
                  <c:v>-2.9300290108355029E-3</c:v>
                </c:pt>
                <c:pt idx="6810">
                  <c:v>-2.9191693852567038E-3</c:v>
                </c:pt>
                <c:pt idx="6811">
                  <c:v>-2.9070573687322984E-3</c:v>
                </c:pt>
                <c:pt idx="6812">
                  <c:v>-2.9049785995140954E-3</c:v>
                </c:pt>
                <c:pt idx="6813">
                  <c:v>-2.8971152742148427E-3</c:v>
                </c:pt>
                <c:pt idx="6814">
                  <c:v>-2.9119261285855433E-3</c:v>
                </c:pt>
                <c:pt idx="6815">
                  <c:v>-2.8706590656524538E-3</c:v>
                </c:pt>
                <c:pt idx="6816">
                  <c:v>-2.8986512650514247E-3</c:v>
                </c:pt>
                <c:pt idx="6817">
                  <c:v>-2.9179959842980602E-3</c:v>
                </c:pt>
                <c:pt idx="6818">
                  <c:v>-2.9121748615259751E-3</c:v>
                </c:pt>
                <c:pt idx="6819">
                  <c:v>-2.9107685826400024E-3</c:v>
                </c:pt>
                <c:pt idx="6820">
                  <c:v>-2.9008512187977684E-3</c:v>
                </c:pt>
                <c:pt idx="6821">
                  <c:v>-2.8200570394324785E-3</c:v>
                </c:pt>
                <c:pt idx="6822">
                  <c:v>-2.853299573242543E-3</c:v>
                </c:pt>
                <c:pt idx="6823">
                  <c:v>-2.8835377132298908E-3</c:v>
                </c:pt>
                <c:pt idx="6824">
                  <c:v>-2.9008363679511834E-3</c:v>
                </c:pt>
                <c:pt idx="6825">
                  <c:v>-2.9222191895327326E-3</c:v>
                </c:pt>
                <c:pt idx="6826">
                  <c:v>-2.9190418920960028E-3</c:v>
                </c:pt>
                <c:pt idx="6827">
                  <c:v>-2.9299257510811438E-3</c:v>
                </c:pt>
                <c:pt idx="6828">
                  <c:v>-2.9113385703008138E-3</c:v>
                </c:pt>
                <c:pt idx="6829">
                  <c:v>-2.9151013878416861E-3</c:v>
                </c:pt>
                <c:pt idx="6830">
                  <c:v>-2.9088993951271978E-3</c:v>
                </c:pt>
                <c:pt idx="6831">
                  <c:v>-2.925926345194669E-3</c:v>
                </c:pt>
                <c:pt idx="6832">
                  <c:v>-2.9395475788321643E-3</c:v>
                </c:pt>
                <c:pt idx="6833">
                  <c:v>-2.9208972966832105E-3</c:v>
                </c:pt>
                <c:pt idx="6834">
                  <c:v>-2.9440416839900249E-3</c:v>
                </c:pt>
                <c:pt idx="6835">
                  <c:v>-2.9337593322501625E-3</c:v>
                </c:pt>
                <c:pt idx="6836">
                  <c:v>-2.9369686285171722E-3</c:v>
                </c:pt>
                <c:pt idx="6837">
                  <c:v>-2.9035113588940314E-3</c:v>
                </c:pt>
                <c:pt idx="6838">
                  <c:v>-2.9157196810186406E-3</c:v>
                </c:pt>
                <c:pt idx="6839">
                  <c:v>-2.9376756316484855E-3</c:v>
                </c:pt>
                <c:pt idx="6840">
                  <c:v>-2.9335423652936013E-3</c:v>
                </c:pt>
                <c:pt idx="6841">
                  <c:v>-2.9449297836870777E-3</c:v>
                </c:pt>
                <c:pt idx="6842">
                  <c:v>-2.9462661140206075E-3</c:v>
                </c:pt>
                <c:pt idx="6843">
                  <c:v>-2.9549563372872354E-3</c:v>
                </c:pt>
                <c:pt idx="6844">
                  <c:v>-2.9566316419127876E-3</c:v>
                </c:pt>
                <c:pt idx="6845">
                  <c:v>-2.9443707220610923E-3</c:v>
                </c:pt>
                <c:pt idx="6846">
                  <c:v>-2.9386065785131886E-3</c:v>
                </c:pt>
                <c:pt idx="6847">
                  <c:v>-2.9554808833349658E-3</c:v>
                </c:pt>
                <c:pt idx="6848">
                  <c:v>-2.938078166684933E-3</c:v>
                </c:pt>
                <c:pt idx="6849">
                  <c:v>-2.9750252733863549E-3</c:v>
                </c:pt>
                <c:pt idx="6850">
                  <c:v>-2.9573365817544099E-3</c:v>
                </c:pt>
                <c:pt idx="6851">
                  <c:v>-2.9535091422024326E-3</c:v>
                </c:pt>
                <c:pt idx="6852">
                  <c:v>-2.9824017381818589E-3</c:v>
                </c:pt>
                <c:pt idx="6853">
                  <c:v>-3.0050733503641318E-3</c:v>
                </c:pt>
                <c:pt idx="6854">
                  <c:v>-2.9646938134205835E-3</c:v>
                </c:pt>
                <c:pt idx="6855">
                  <c:v>-2.9341746242060908E-3</c:v>
                </c:pt>
                <c:pt idx="6856">
                  <c:v>-2.9469809550406131E-3</c:v>
                </c:pt>
                <c:pt idx="6857">
                  <c:v>-2.9718066489921439E-3</c:v>
                </c:pt>
                <c:pt idx="6858">
                  <c:v>-2.9857899319631247E-3</c:v>
                </c:pt>
                <c:pt idx="6859">
                  <c:v>-2.9787024697068435E-3</c:v>
                </c:pt>
                <c:pt idx="6860">
                  <c:v>-2.9794631559000623E-3</c:v>
                </c:pt>
                <c:pt idx="6861">
                  <c:v>-2.9618535829867517E-3</c:v>
                </c:pt>
                <c:pt idx="6862">
                  <c:v>-2.9919878799066083E-3</c:v>
                </c:pt>
                <c:pt idx="6863">
                  <c:v>-3.0044616847213585E-3</c:v>
                </c:pt>
                <c:pt idx="6864">
                  <c:v>-2.9911546528453661E-3</c:v>
                </c:pt>
                <c:pt idx="6865">
                  <c:v>-2.9755114252652246E-3</c:v>
                </c:pt>
                <c:pt idx="6866">
                  <c:v>-3.0021551626155073E-3</c:v>
                </c:pt>
                <c:pt idx="6867">
                  <c:v>-3.0156404034748607E-3</c:v>
                </c:pt>
                <c:pt idx="6868">
                  <c:v>-3.014383306542225E-3</c:v>
                </c:pt>
                <c:pt idx="6869">
                  <c:v>-2.9450256509942633E-3</c:v>
                </c:pt>
                <c:pt idx="6870">
                  <c:v>-3.0021233758821412E-3</c:v>
                </c:pt>
                <c:pt idx="6871">
                  <c:v>-2.9813601041779954E-3</c:v>
                </c:pt>
                <c:pt idx="6872">
                  <c:v>-2.9956644684452239E-3</c:v>
                </c:pt>
                <c:pt idx="6873">
                  <c:v>-3.0107171904929348E-3</c:v>
                </c:pt>
                <c:pt idx="6874">
                  <c:v>-2.9947590958576084E-3</c:v>
                </c:pt>
                <c:pt idx="6875">
                  <c:v>-2.9574273459967342E-3</c:v>
                </c:pt>
                <c:pt idx="6876">
                  <c:v>-3.0121300250778105E-3</c:v>
                </c:pt>
                <c:pt idx="6877">
                  <c:v>-3.0078030980844892E-3</c:v>
                </c:pt>
                <c:pt idx="6878">
                  <c:v>-3.0052589365442139E-3</c:v>
                </c:pt>
                <c:pt idx="6879">
                  <c:v>-2.9908180212312057E-3</c:v>
                </c:pt>
                <c:pt idx="6880">
                  <c:v>-3.0276594408697672E-3</c:v>
                </c:pt>
                <c:pt idx="6881">
                  <c:v>-3.0281365105922246E-3</c:v>
                </c:pt>
                <c:pt idx="6882">
                  <c:v>-3.0300709721822442E-3</c:v>
                </c:pt>
                <c:pt idx="6883">
                  <c:v>-3.0219797999737562E-3</c:v>
                </c:pt>
                <c:pt idx="6884">
                  <c:v>-3.0386620221203291E-3</c:v>
                </c:pt>
                <c:pt idx="6885">
                  <c:v>-3.019738376053409E-3</c:v>
                </c:pt>
                <c:pt idx="6886">
                  <c:v>-3.0310595173281426E-3</c:v>
                </c:pt>
                <c:pt idx="6887">
                  <c:v>-3.0125538069123753E-3</c:v>
                </c:pt>
                <c:pt idx="6888">
                  <c:v>-3.0025229357014999E-3</c:v>
                </c:pt>
                <c:pt idx="6889">
                  <c:v>-3.0223075893953525E-3</c:v>
                </c:pt>
                <c:pt idx="6890">
                  <c:v>-3.0147519349983769E-3</c:v>
                </c:pt>
                <c:pt idx="6891">
                  <c:v>-3.0638985719287871E-3</c:v>
                </c:pt>
                <c:pt idx="6892">
                  <c:v>-2.9819260636963995E-3</c:v>
                </c:pt>
                <c:pt idx="6893">
                  <c:v>-3.0102640325254826E-3</c:v>
                </c:pt>
                <c:pt idx="6894">
                  <c:v>-3.0116038239584768E-3</c:v>
                </c:pt>
                <c:pt idx="6895">
                  <c:v>-3.0233648831844949E-3</c:v>
                </c:pt>
                <c:pt idx="6896">
                  <c:v>-3.0171400380005738E-3</c:v>
                </c:pt>
                <c:pt idx="6897">
                  <c:v>-3.0115911125795126E-3</c:v>
                </c:pt>
                <c:pt idx="6898">
                  <c:v>-3.0469182205316858E-3</c:v>
                </c:pt>
                <c:pt idx="6899">
                  <c:v>-3.0513855446972281E-3</c:v>
                </c:pt>
                <c:pt idx="6900">
                  <c:v>-3.0326206374087336E-3</c:v>
                </c:pt>
                <c:pt idx="6901">
                  <c:v>-3.0483187458008199E-3</c:v>
                </c:pt>
                <c:pt idx="6902">
                  <c:v>-3.060742024301579E-3</c:v>
                </c:pt>
                <c:pt idx="6903">
                  <c:v>-3.0580747773805679E-3</c:v>
                </c:pt>
                <c:pt idx="6904">
                  <c:v>-3.0408335408729139E-3</c:v>
                </c:pt>
                <c:pt idx="6905">
                  <c:v>-3.0410643396690342E-3</c:v>
                </c:pt>
                <c:pt idx="6906">
                  <c:v>-3.0853998632948622E-3</c:v>
                </c:pt>
                <c:pt idx="6907">
                  <c:v>-3.0685971740725244E-3</c:v>
                </c:pt>
                <c:pt idx="6908">
                  <c:v>-3.0017709761464267E-3</c:v>
                </c:pt>
                <c:pt idx="6909">
                  <c:v>-3.0437262658443284E-3</c:v>
                </c:pt>
                <c:pt idx="6910">
                  <c:v>-3.0411848748873112E-3</c:v>
                </c:pt>
                <c:pt idx="6911">
                  <c:v>-3.025402322457352E-3</c:v>
                </c:pt>
                <c:pt idx="6912">
                  <c:v>-3.0035785924158141E-3</c:v>
                </c:pt>
                <c:pt idx="6913">
                  <c:v>-3.007069314950542E-3</c:v>
                </c:pt>
                <c:pt idx="6914">
                  <c:v>-3.0039757904383288E-3</c:v>
                </c:pt>
                <c:pt idx="6915">
                  <c:v>-2.974170382404264E-3</c:v>
                </c:pt>
                <c:pt idx="6916">
                  <c:v>-3.0224086738052346E-3</c:v>
                </c:pt>
                <c:pt idx="6917">
                  <c:v>-3.0585134226726214E-3</c:v>
                </c:pt>
                <c:pt idx="6918">
                  <c:v>-3.0409896957290226E-3</c:v>
                </c:pt>
                <c:pt idx="6919">
                  <c:v>-3.0589341325075658E-3</c:v>
                </c:pt>
                <c:pt idx="6920">
                  <c:v>-3.0512983913130883E-3</c:v>
                </c:pt>
                <c:pt idx="6921">
                  <c:v>-3.0583887384944635E-3</c:v>
                </c:pt>
                <c:pt idx="6922">
                  <c:v>-3.0500130287428526E-3</c:v>
                </c:pt>
                <c:pt idx="6923">
                  <c:v>-3.0580714662709783E-3</c:v>
                </c:pt>
                <c:pt idx="6924">
                  <c:v>-3.0832438803739541E-3</c:v>
                </c:pt>
                <c:pt idx="6925">
                  <c:v>-3.1093508431630575E-3</c:v>
                </c:pt>
                <c:pt idx="6926">
                  <c:v>-3.0590792818122954E-3</c:v>
                </c:pt>
                <c:pt idx="6927">
                  <c:v>-3.074237164706077E-3</c:v>
                </c:pt>
                <c:pt idx="6928">
                  <c:v>-3.0821026806141585E-3</c:v>
                </c:pt>
                <c:pt idx="6929">
                  <c:v>-3.0576034828128512E-3</c:v>
                </c:pt>
                <c:pt idx="6930">
                  <c:v>-3.0536645049390578E-3</c:v>
                </c:pt>
                <c:pt idx="6931">
                  <c:v>-3.046485334375299E-3</c:v>
                </c:pt>
                <c:pt idx="6932">
                  <c:v>-3.0078973700721598E-3</c:v>
                </c:pt>
                <c:pt idx="6933">
                  <c:v>-3.0700019960979191E-3</c:v>
                </c:pt>
                <c:pt idx="6934">
                  <c:v>-3.0429737895753071E-3</c:v>
                </c:pt>
                <c:pt idx="6935">
                  <c:v>-3.1014066711214871E-3</c:v>
                </c:pt>
                <c:pt idx="6936">
                  <c:v>-3.0726237435928132E-3</c:v>
                </c:pt>
                <c:pt idx="6937">
                  <c:v>-3.0554069013467538E-3</c:v>
                </c:pt>
                <c:pt idx="6938">
                  <c:v>-3.0686212610047474E-3</c:v>
                </c:pt>
                <c:pt idx="6939">
                  <c:v>-3.0329751410889667E-3</c:v>
                </c:pt>
                <c:pt idx="6940">
                  <c:v>-3.0299550813306987E-3</c:v>
                </c:pt>
                <c:pt idx="6941">
                  <c:v>-3.0614079149826742E-3</c:v>
                </c:pt>
                <c:pt idx="6942">
                  <c:v>-3.0698516168409149E-3</c:v>
                </c:pt>
                <c:pt idx="6943">
                  <c:v>-3.0959977687059826E-3</c:v>
                </c:pt>
                <c:pt idx="6944">
                  <c:v>-3.0897620178351611E-3</c:v>
                </c:pt>
                <c:pt idx="6945">
                  <c:v>-3.1010306300035951E-3</c:v>
                </c:pt>
                <c:pt idx="6946">
                  <c:v>-3.0825579225625187E-3</c:v>
                </c:pt>
                <c:pt idx="6947">
                  <c:v>-3.0810462774321984E-3</c:v>
                </c:pt>
                <c:pt idx="6948">
                  <c:v>-3.0999594081042099E-3</c:v>
                </c:pt>
                <c:pt idx="6949">
                  <c:v>-3.1134721956237853E-3</c:v>
                </c:pt>
                <c:pt idx="6950">
                  <c:v>-3.0802761491571904E-3</c:v>
                </c:pt>
                <c:pt idx="6951">
                  <c:v>-3.112133444822307E-3</c:v>
                </c:pt>
                <c:pt idx="6952">
                  <c:v>-3.0862287955212486E-3</c:v>
                </c:pt>
                <c:pt idx="6953">
                  <c:v>-3.0920413496339613E-3</c:v>
                </c:pt>
                <c:pt idx="6954">
                  <c:v>-3.111476369704881E-3</c:v>
                </c:pt>
                <c:pt idx="6955">
                  <c:v>-3.0853457167158171E-3</c:v>
                </c:pt>
                <c:pt idx="6956">
                  <c:v>-3.0862968672695223E-3</c:v>
                </c:pt>
                <c:pt idx="6957">
                  <c:v>-3.0915793981595315E-3</c:v>
                </c:pt>
                <c:pt idx="6958">
                  <c:v>-3.1102381102255535E-3</c:v>
                </c:pt>
                <c:pt idx="6959">
                  <c:v>-3.0978775429147802E-3</c:v>
                </c:pt>
                <c:pt idx="6960">
                  <c:v>-3.0992351009676024E-3</c:v>
                </c:pt>
                <c:pt idx="6961">
                  <c:v>-3.1224819087072209E-3</c:v>
                </c:pt>
                <c:pt idx="6962">
                  <c:v>-3.1072517105706059E-3</c:v>
                </c:pt>
                <c:pt idx="6963">
                  <c:v>-3.1178983103558973E-3</c:v>
                </c:pt>
                <c:pt idx="6964">
                  <c:v>-3.1034667348860292E-3</c:v>
                </c:pt>
                <c:pt idx="6965">
                  <c:v>-3.0996692657185754E-3</c:v>
                </c:pt>
                <c:pt idx="6966">
                  <c:v>-3.1080878275680278E-3</c:v>
                </c:pt>
                <c:pt idx="6967">
                  <c:v>-3.0927121309698414E-3</c:v>
                </c:pt>
                <c:pt idx="6968">
                  <c:v>-3.1164034494729612E-3</c:v>
                </c:pt>
                <c:pt idx="6969">
                  <c:v>-3.1174997150026492E-3</c:v>
                </c:pt>
                <c:pt idx="6970">
                  <c:v>-3.1261877602331281E-3</c:v>
                </c:pt>
                <c:pt idx="6971">
                  <c:v>-3.1526528713253033E-3</c:v>
                </c:pt>
                <c:pt idx="6972">
                  <c:v>-3.1287399303062098E-3</c:v>
                </c:pt>
                <c:pt idx="6973">
                  <c:v>-3.1166297013838339E-3</c:v>
                </c:pt>
                <c:pt idx="6974">
                  <c:v>-3.0730629549653027E-3</c:v>
                </c:pt>
                <c:pt idx="6975">
                  <c:v>-3.1065586348954788E-3</c:v>
                </c:pt>
                <c:pt idx="6976">
                  <c:v>-3.1515001956779055E-3</c:v>
                </c:pt>
                <c:pt idx="6977">
                  <c:v>-3.1598627722029919E-3</c:v>
                </c:pt>
                <c:pt idx="6978">
                  <c:v>-3.1422200234958475E-3</c:v>
                </c:pt>
                <c:pt idx="6979">
                  <c:v>-3.1387866218331459E-3</c:v>
                </c:pt>
                <c:pt idx="6980">
                  <c:v>-3.1446117218323594E-3</c:v>
                </c:pt>
                <c:pt idx="6981">
                  <c:v>-3.1376654750918777E-3</c:v>
                </c:pt>
                <c:pt idx="6982">
                  <c:v>-3.1663369827724676E-3</c:v>
                </c:pt>
                <c:pt idx="6983">
                  <c:v>-3.1823905882194417E-3</c:v>
                </c:pt>
                <c:pt idx="6984">
                  <c:v>-3.156316405129065E-3</c:v>
                </c:pt>
                <c:pt idx="6985">
                  <c:v>-3.14342318671143E-3</c:v>
                </c:pt>
                <c:pt idx="6986">
                  <c:v>-3.1435770184232935E-3</c:v>
                </c:pt>
                <c:pt idx="6987">
                  <c:v>-3.1547705980863321E-3</c:v>
                </c:pt>
                <c:pt idx="6988">
                  <c:v>-3.1549454493577365E-3</c:v>
                </c:pt>
                <c:pt idx="6989">
                  <c:v>-3.1671651203293502E-3</c:v>
                </c:pt>
                <c:pt idx="6990">
                  <c:v>-3.131799272822229E-3</c:v>
                </c:pt>
                <c:pt idx="6991">
                  <c:v>-3.1646134572839752E-3</c:v>
                </c:pt>
                <c:pt idx="6992">
                  <c:v>-3.1943351014136045E-3</c:v>
                </c:pt>
                <c:pt idx="6993">
                  <c:v>-3.1481791198137129E-3</c:v>
                </c:pt>
                <c:pt idx="6994">
                  <c:v>-3.1584366044425704E-3</c:v>
                </c:pt>
                <c:pt idx="6995">
                  <c:v>-3.1821274845507501E-3</c:v>
                </c:pt>
                <c:pt idx="6996">
                  <c:v>-3.1956977300443487E-3</c:v>
                </c:pt>
                <c:pt idx="6997">
                  <c:v>-3.1560572687579359E-3</c:v>
                </c:pt>
                <c:pt idx="6998">
                  <c:v>-3.1968585937635161E-3</c:v>
                </c:pt>
                <c:pt idx="6999">
                  <c:v>-3.1993712153433889E-3</c:v>
                </c:pt>
                <c:pt idx="7000">
                  <c:v>-3.200086559189662E-3</c:v>
                </c:pt>
                <c:pt idx="7001">
                  <c:v>-3.2266650898172509E-3</c:v>
                </c:pt>
                <c:pt idx="7002">
                  <c:v>-3.1824772652847984E-3</c:v>
                </c:pt>
                <c:pt idx="7003">
                  <c:v>-3.133182786311656E-3</c:v>
                </c:pt>
                <c:pt idx="7004">
                  <c:v>-3.172678224937389E-3</c:v>
                </c:pt>
                <c:pt idx="7005">
                  <c:v>-3.1887994932036836E-3</c:v>
                </c:pt>
                <c:pt idx="7006">
                  <c:v>-3.1833901400768949E-3</c:v>
                </c:pt>
                <c:pt idx="7007">
                  <c:v>-3.213472245921496E-3</c:v>
                </c:pt>
                <c:pt idx="7008">
                  <c:v>-3.2050781034396233E-3</c:v>
                </c:pt>
                <c:pt idx="7009">
                  <c:v>-3.1929662536317534E-3</c:v>
                </c:pt>
                <c:pt idx="7010">
                  <c:v>-3.1931867551195886E-3</c:v>
                </c:pt>
                <c:pt idx="7011">
                  <c:v>-3.1888136809742982E-3</c:v>
                </c:pt>
                <c:pt idx="7012">
                  <c:v>-3.1737621143221161E-3</c:v>
                </c:pt>
                <c:pt idx="7013">
                  <c:v>-3.1881604037474081E-3</c:v>
                </c:pt>
                <c:pt idx="7014">
                  <c:v>-3.2140696757597966E-3</c:v>
                </c:pt>
                <c:pt idx="7015">
                  <c:v>-3.2462518671035941E-3</c:v>
                </c:pt>
                <c:pt idx="7016">
                  <c:v>-3.232003621351735E-3</c:v>
                </c:pt>
                <c:pt idx="7017">
                  <c:v>-3.2168009188095863E-3</c:v>
                </c:pt>
                <c:pt idx="7018">
                  <c:v>-3.2116728200284792E-3</c:v>
                </c:pt>
                <c:pt idx="7019">
                  <c:v>-3.2315136429332493E-3</c:v>
                </c:pt>
                <c:pt idx="7020">
                  <c:v>-3.2444822893587144E-3</c:v>
                </c:pt>
                <c:pt idx="7021">
                  <c:v>-3.2837216974798771E-3</c:v>
                </c:pt>
                <c:pt idx="7022">
                  <c:v>-3.2550939354629147E-3</c:v>
                </c:pt>
                <c:pt idx="7023">
                  <c:v>-3.2628700743295219E-3</c:v>
                </c:pt>
                <c:pt idx="7024">
                  <c:v>-3.2552385989944332E-3</c:v>
                </c:pt>
                <c:pt idx="7025">
                  <c:v>-3.2487406053445574E-3</c:v>
                </c:pt>
                <c:pt idx="7026">
                  <c:v>-3.2700135232501346E-3</c:v>
                </c:pt>
                <c:pt idx="7027">
                  <c:v>-3.2431505381851529E-3</c:v>
                </c:pt>
                <c:pt idx="7028">
                  <c:v>-3.2442327274827347E-3</c:v>
                </c:pt>
                <c:pt idx="7029">
                  <c:v>-3.2251192740026459E-3</c:v>
                </c:pt>
                <c:pt idx="7030">
                  <c:v>-3.2585995022701279E-3</c:v>
                </c:pt>
                <c:pt idx="7031">
                  <c:v>-3.2445757748914474E-3</c:v>
                </c:pt>
                <c:pt idx="7032">
                  <c:v>-3.2868729547194451E-3</c:v>
                </c:pt>
                <c:pt idx="7033">
                  <c:v>-3.2770466920879686E-3</c:v>
                </c:pt>
                <c:pt idx="7034">
                  <c:v>-3.266319783505505E-3</c:v>
                </c:pt>
                <c:pt idx="7035">
                  <c:v>-3.2732173818780558E-3</c:v>
                </c:pt>
                <c:pt idx="7036">
                  <c:v>-3.3001571918815139E-3</c:v>
                </c:pt>
                <c:pt idx="7037">
                  <c:v>-3.2985953946166663E-3</c:v>
                </c:pt>
                <c:pt idx="7038">
                  <c:v>-3.3086812761704341E-3</c:v>
                </c:pt>
                <c:pt idx="7039">
                  <c:v>-3.2764629065589672E-3</c:v>
                </c:pt>
                <c:pt idx="7040">
                  <c:v>-3.279411672664843E-3</c:v>
                </c:pt>
                <c:pt idx="7041">
                  <c:v>-3.293438444739236E-3</c:v>
                </c:pt>
                <c:pt idx="7042">
                  <c:v>-3.2946643482318063E-3</c:v>
                </c:pt>
                <c:pt idx="7043">
                  <c:v>-3.2754692269618504E-3</c:v>
                </c:pt>
                <c:pt idx="7044">
                  <c:v>-3.2755118802005787E-3</c:v>
                </c:pt>
                <c:pt idx="7045">
                  <c:v>-3.2975693769681127E-3</c:v>
                </c:pt>
                <c:pt idx="7046">
                  <c:v>-3.3107214411998362E-3</c:v>
                </c:pt>
                <c:pt idx="7047">
                  <c:v>-3.3034986587423304E-3</c:v>
                </c:pt>
                <c:pt idx="7048">
                  <c:v>-3.3121430709902267E-3</c:v>
                </c:pt>
                <c:pt idx="7049">
                  <c:v>-3.2981660464077799E-3</c:v>
                </c:pt>
                <c:pt idx="7050">
                  <c:v>-3.3178337328071028E-3</c:v>
                </c:pt>
                <c:pt idx="7051">
                  <c:v>-3.2925157791581549E-3</c:v>
                </c:pt>
                <c:pt idx="7052">
                  <c:v>-3.2872705981102993E-3</c:v>
                </c:pt>
                <c:pt idx="7053">
                  <c:v>-3.2971816341972426E-3</c:v>
                </c:pt>
                <c:pt idx="7054">
                  <c:v>-3.3043358863147085E-3</c:v>
                </c:pt>
                <c:pt idx="7055">
                  <c:v>-3.2747706287310848E-3</c:v>
                </c:pt>
                <c:pt idx="7056">
                  <c:v>-3.3281835430842804E-3</c:v>
                </c:pt>
                <c:pt idx="7057">
                  <c:v>-3.3411066550314392E-3</c:v>
                </c:pt>
                <c:pt idx="7058">
                  <c:v>-3.3371750756565669E-3</c:v>
                </c:pt>
                <c:pt idx="7059">
                  <c:v>-3.3409776962252187E-3</c:v>
                </c:pt>
                <c:pt idx="7060">
                  <c:v>-3.3338183456229696E-3</c:v>
                </c:pt>
                <c:pt idx="7061">
                  <c:v>-3.3301963830155174E-3</c:v>
                </c:pt>
                <c:pt idx="7062">
                  <c:v>-3.3453657317736468E-3</c:v>
                </c:pt>
                <c:pt idx="7063">
                  <c:v>-3.3287596971970546E-3</c:v>
                </c:pt>
                <c:pt idx="7064">
                  <c:v>-3.3284783014643671E-3</c:v>
                </c:pt>
                <c:pt idx="7065">
                  <c:v>-3.3416921018823141E-3</c:v>
                </c:pt>
                <c:pt idx="7066">
                  <c:v>-3.324051328677015E-3</c:v>
                </c:pt>
                <c:pt idx="7067">
                  <c:v>-3.3539773135283276E-3</c:v>
                </c:pt>
                <c:pt idx="7068">
                  <c:v>-3.3543536544521943E-3</c:v>
                </c:pt>
                <c:pt idx="7069">
                  <c:v>-3.3727409943507393E-3</c:v>
                </c:pt>
                <c:pt idx="7070">
                  <c:v>-3.3285441304834753E-3</c:v>
                </c:pt>
                <c:pt idx="7071">
                  <c:v>-3.3320565197001825E-3</c:v>
                </c:pt>
                <c:pt idx="7072">
                  <c:v>-3.3303632313003459E-3</c:v>
                </c:pt>
                <c:pt idx="7073">
                  <c:v>-3.3136954358405162E-3</c:v>
                </c:pt>
                <c:pt idx="7074">
                  <c:v>-3.3248207983839922E-3</c:v>
                </c:pt>
                <c:pt idx="7075">
                  <c:v>-3.3028148147297124E-3</c:v>
                </c:pt>
                <c:pt idx="7076">
                  <c:v>-3.3249768353532934E-3</c:v>
                </c:pt>
                <c:pt idx="7077">
                  <c:v>-3.3305206159766009E-3</c:v>
                </c:pt>
                <c:pt idx="7078">
                  <c:v>-3.3465164368136607E-3</c:v>
                </c:pt>
                <c:pt idx="7079">
                  <c:v>-3.3261657516765867E-3</c:v>
                </c:pt>
                <c:pt idx="7080">
                  <c:v>-3.3533505773460245E-3</c:v>
                </c:pt>
                <c:pt idx="7081">
                  <c:v>-3.3586220515573998E-3</c:v>
                </c:pt>
                <c:pt idx="7082">
                  <c:v>-3.3555450234984121E-3</c:v>
                </c:pt>
                <c:pt idx="7083">
                  <c:v>-3.3422983100846902E-3</c:v>
                </c:pt>
                <c:pt idx="7084">
                  <c:v>-3.3325054195797493E-3</c:v>
                </c:pt>
                <c:pt idx="7085">
                  <c:v>-3.3582616201095275E-3</c:v>
                </c:pt>
                <c:pt idx="7086">
                  <c:v>-3.3612768538830175E-3</c:v>
                </c:pt>
                <c:pt idx="7087">
                  <c:v>-3.3624705190550188E-3</c:v>
                </c:pt>
                <c:pt idx="7088">
                  <c:v>-3.3751467283980176E-3</c:v>
                </c:pt>
                <c:pt idx="7089">
                  <c:v>-3.3676976867132412E-3</c:v>
                </c:pt>
                <c:pt idx="7090">
                  <c:v>-3.3632885038626264E-3</c:v>
                </c:pt>
                <c:pt idx="7091">
                  <c:v>-3.3618162512118834E-3</c:v>
                </c:pt>
                <c:pt idx="7092">
                  <c:v>-3.3321052745400458E-3</c:v>
                </c:pt>
                <c:pt idx="7093">
                  <c:v>-3.3782057386190652E-3</c:v>
                </c:pt>
                <c:pt idx="7094">
                  <c:v>-3.3672069788485645E-3</c:v>
                </c:pt>
                <c:pt idx="7095">
                  <c:v>-3.3817207430776159E-3</c:v>
                </c:pt>
                <c:pt idx="7096">
                  <c:v>-3.3849140155337359E-3</c:v>
                </c:pt>
                <c:pt idx="7097">
                  <c:v>-3.364613797597951E-3</c:v>
                </c:pt>
                <c:pt idx="7098">
                  <c:v>-3.3923458154056607E-3</c:v>
                </c:pt>
                <c:pt idx="7099">
                  <c:v>-3.3862344140857563E-3</c:v>
                </c:pt>
                <c:pt idx="7100">
                  <c:v>-3.3261424813348819E-3</c:v>
                </c:pt>
                <c:pt idx="7101">
                  <c:v>-3.355723194143487E-3</c:v>
                </c:pt>
                <c:pt idx="7102">
                  <c:v>-3.3619140244893742E-3</c:v>
                </c:pt>
                <c:pt idx="7103">
                  <c:v>-3.3713763058449155E-3</c:v>
                </c:pt>
                <c:pt idx="7104">
                  <c:v>-3.3736190122118964E-3</c:v>
                </c:pt>
                <c:pt idx="7105">
                  <c:v>-3.3736344030167744E-3</c:v>
                </c:pt>
                <c:pt idx="7106">
                  <c:v>-3.3678995751956976E-3</c:v>
                </c:pt>
                <c:pt idx="7107">
                  <c:v>-3.3886786553970079E-3</c:v>
                </c:pt>
                <c:pt idx="7108">
                  <c:v>-3.3828962681406853E-3</c:v>
                </c:pt>
                <c:pt idx="7109">
                  <c:v>-3.3920591431472777E-3</c:v>
                </c:pt>
                <c:pt idx="7110">
                  <c:v>-3.3740880161112828E-3</c:v>
                </c:pt>
                <c:pt idx="7111">
                  <c:v>-3.3652102704256988E-3</c:v>
                </c:pt>
                <c:pt idx="7112">
                  <c:v>-3.3828494585640061E-3</c:v>
                </c:pt>
                <c:pt idx="7113">
                  <c:v>-3.4082551469711833E-3</c:v>
                </c:pt>
                <c:pt idx="7114">
                  <c:v>-3.3747421525206597E-3</c:v>
                </c:pt>
                <c:pt idx="7115">
                  <c:v>-3.4021505170563266E-3</c:v>
                </c:pt>
                <c:pt idx="7116">
                  <c:v>-3.410835994609009E-3</c:v>
                </c:pt>
                <c:pt idx="7117">
                  <c:v>-3.4040093642293628E-3</c:v>
                </c:pt>
                <c:pt idx="7118">
                  <c:v>-3.3970780580410784E-3</c:v>
                </c:pt>
                <c:pt idx="7119">
                  <c:v>-3.404711111616002E-3</c:v>
                </c:pt>
                <c:pt idx="7120">
                  <c:v>-3.4253326042797041E-3</c:v>
                </c:pt>
                <c:pt idx="7121">
                  <c:v>-3.4166611984746231E-3</c:v>
                </c:pt>
                <c:pt idx="7122">
                  <c:v>-3.4224996254408886E-3</c:v>
                </c:pt>
                <c:pt idx="7123">
                  <c:v>-3.4132748819694298E-3</c:v>
                </c:pt>
                <c:pt idx="7124">
                  <c:v>-3.4097461091803553E-3</c:v>
                </c:pt>
                <c:pt idx="7125">
                  <c:v>-3.3875131019343806E-3</c:v>
                </c:pt>
                <c:pt idx="7126">
                  <c:v>-3.415027297451404E-3</c:v>
                </c:pt>
                <c:pt idx="7127">
                  <c:v>-3.4254729692219585E-3</c:v>
                </c:pt>
                <c:pt idx="7128">
                  <c:v>-3.412473804778742E-3</c:v>
                </c:pt>
                <c:pt idx="7129">
                  <c:v>-3.4233980549863477E-3</c:v>
                </c:pt>
                <c:pt idx="7130">
                  <c:v>-3.3791281435923614E-3</c:v>
                </c:pt>
                <c:pt idx="7131">
                  <c:v>-3.4293573745025215E-3</c:v>
                </c:pt>
                <c:pt idx="7132">
                  <c:v>-3.4189521296101319E-3</c:v>
                </c:pt>
                <c:pt idx="7133">
                  <c:v>-3.4448386146221847E-3</c:v>
                </c:pt>
                <c:pt idx="7134">
                  <c:v>-3.4383673624582031E-3</c:v>
                </c:pt>
                <c:pt idx="7135">
                  <c:v>-3.4174238536057943E-3</c:v>
                </c:pt>
                <c:pt idx="7136">
                  <c:v>-3.4468673434916181E-3</c:v>
                </c:pt>
                <c:pt idx="7137">
                  <c:v>-3.4284684239766195E-3</c:v>
                </c:pt>
                <c:pt idx="7138">
                  <c:v>-3.4555680551326792E-3</c:v>
                </c:pt>
                <c:pt idx="7139">
                  <c:v>-3.4342118201640308E-3</c:v>
                </c:pt>
                <c:pt idx="7140">
                  <c:v>-3.4338967391092327E-3</c:v>
                </c:pt>
                <c:pt idx="7141">
                  <c:v>-3.4103372142065334E-3</c:v>
                </c:pt>
                <c:pt idx="7142">
                  <c:v>-3.4527405114159605E-3</c:v>
                </c:pt>
                <c:pt idx="7143">
                  <c:v>-3.4205563467419697E-3</c:v>
                </c:pt>
                <c:pt idx="7144">
                  <c:v>-3.4074807694266817E-3</c:v>
                </c:pt>
                <c:pt idx="7145">
                  <c:v>-3.3773385945878218E-3</c:v>
                </c:pt>
                <c:pt idx="7146">
                  <c:v>-3.4055640211916659E-3</c:v>
                </c:pt>
                <c:pt idx="7147">
                  <c:v>-3.4124733298845529E-3</c:v>
                </c:pt>
                <c:pt idx="7148">
                  <c:v>-3.4523986129371994E-3</c:v>
                </c:pt>
                <c:pt idx="7149">
                  <c:v>-3.4504399314596733E-3</c:v>
                </c:pt>
                <c:pt idx="7150">
                  <c:v>-3.4301469530100101E-3</c:v>
                </c:pt>
                <c:pt idx="7151">
                  <c:v>-3.4403141026311639E-3</c:v>
                </c:pt>
                <c:pt idx="7152">
                  <c:v>-3.4403797397577094E-3</c:v>
                </c:pt>
                <c:pt idx="7153">
                  <c:v>-3.4301234671720781E-3</c:v>
                </c:pt>
                <c:pt idx="7154">
                  <c:v>-3.4397423089868344E-3</c:v>
                </c:pt>
                <c:pt idx="7155">
                  <c:v>-3.4571343089583742E-3</c:v>
                </c:pt>
                <c:pt idx="7156">
                  <c:v>-3.4592941391715132E-3</c:v>
                </c:pt>
                <c:pt idx="7157">
                  <c:v>-3.4543153195854062E-3</c:v>
                </c:pt>
                <c:pt idx="7158">
                  <c:v>-3.4670991716953463E-3</c:v>
                </c:pt>
                <c:pt idx="7159">
                  <c:v>-3.4770909617465808E-3</c:v>
                </c:pt>
                <c:pt idx="7160">
                  <c:v>-3.392330467528743E-3</c:v>
                </c:pt>
                <c:pt idx="7161">
                  <c:v>-3.4671432867342976E-3</c:v>
                </c:pt>
                <c:pt idx="7162">
                  <c:v>-3.4532019841951637E-3</c:v>
                </c:pt>
                <c:pt idx="7163">
                  <c:v>-3.4853147440337103E-3</c:v>
                </c:pt>
                <c:pt idx="7164">
                  <c:v>-3.4779690221881689E-3</c:v>
                </c:pt>
                <c:pt idx="7165">
                  <c:v>-3.4635607979395782E-3</c:v>
                </c:pt>
                <c:pt idx="7166">
                  <c:v>-3.4561790730767419E-3</c:v>
                </c:pt>
                <c:pt idx="7167">
                  <c:v>-3.4696490693028846E-3</c:v>
                </c:pt>
                <c:pt idx="7168">
                  <c:v>-3.4289693088749599E-3</c:v>
                </c:pt>
                <c:pt idx="7169">
                  <c:v>-3.4488100041319848E-3</c:v>
                </c:pt>
                <c:pt idx="7170">
                  <c:v>-3.4676148197427879E-3</c:v>
                </c:pt>
                <c:pt idx="7171">
                  <c:v>-3.4835406693636763E-3</c:v>
                </c:pt>
                <c:pt idx="7172">
                  <c:v>-3.4857486968988558E-3</c:v>
                </c:pt>
                <c:pt idx="7173">
                  <c:v>-3.4932431192657189E-3</c:v>
                </c:pt>
                <c:pt idx="7174">
                  <c:v>-3.496174783766045E-3</c:v>
                </c:pt>
                <c:pt idx="7175">
                  <c:v>-3.4954076575827962E-3</c:v>
                </c:pt>
                <c:pt idx="7176">
                  <c:v>-3.4593305245734416E-3</c:v>
                </c:pt>
                <c:pt idx="7177">
                  <c:v>-3.5039622892149153E-3</c:v>
                </c:pt>
                <c:pt idx="7178">
                  <c:v>-3.4830303532411649E-3</c:v>
                </c:pt>
                <c:pt idx="7179">
                  <c:v>-3.4656234713705209E-3</c:v>
                </c:pt>
                <c:pt idx="7180">
                  <c:v>-3.5087222255419008E-3</c:v>
                </c:pt>
                <c:pt idx="7181">
                  <c:v>-3.5115545437591068E-3</c:v>
                </c:pt>
                <c:pt idx="7182">
                  <c:v>-3.4816484515959286E-3</c:v>
                </c:pt>
                <c:pt idx="7183">
                  <c:v>-3.4691116272024532E-3</c:v>
                </c:pt>
                <c:pt idx="7184">
                  <c:v>-3.4801007827081707E-3</c:v>
                </c:pt>
                <c:pt idx="7185">
                  <c:v>-3.4682208846869974E-3</c:v>
                </c:pt>
                <c:pt idx="7186">
                  <c:v>-3.459723567000255E-3</c:v>
                </c:pt>
                <c:pt idx="7187">
                  <c:v>-3.438401184747893E-3</c:v>
                </c:pt>
                <c:pt idx="7188">
                  <c:v>-3.5056974028923318E-3</c:v>
                </c:pt>
                <c:pt idx="7189">
                  <c:v>-3.4848598071340509E-3</c:v>
                </c:pt>
                <c:pt idx="7190">
                  <c:v>-3.4813364748970299E-3</c:v>
                </c:pt>
                <c:pt idx="7191">
                  <c:v>-3.4880111668283927E-3</c:v>
                </c:pt>
                <c:pt idx="7192">
                  <c:v>-3.4797998815917809E-3</c:v>
                </c:pt>
                <c:pt idx="7193">
                  <c:v>-3.4970223373902735E-3</c:v>
                </c:pt>
                <c:pt idx="7194">
                  <c:v>-3.4724238344468624E-3</c:v>
                </c:pt>
                <c:pt idx="7195">
                  <c:v>-3.4759735949427125E-3</c:v>
                </c:pt>
                <c:pt idx="7196">
                  <c:v>-3.4552260956262439E-3</c:v>
                </c:pt>
                <c:pt idx="7197">
                  <c:v>-3.4799023311601202E-3</c:v>
                </c:pt>
                <c:pt idx="7198">
                  <c:v>-3.4991001434617644E-3</c:v>
                </c:pt>
                <c:pt idx="7199">
                  <c:v>-3.5183103932390973E-3</c:v>
                </c:pt>
                <c:pt idx="7200">
                  <c:v>-3.4891290420840486E-3</c:v>
                </c:pt>
                <c:pt idx="7201">
                  <c:v>-3.5241950043563208E-3</c:v>
                </c:pt>
                <c:pt idx="7202">
                  <c:v>-3.5031550935905624E-3</c:v>
                </c:pt>
                <c:pt idx="7203">
                  <c:v>-3.5096638579418483E-3</c:v>
                </c:pt>
                <c:pt idx="7204">
                  <c:v>-3.5231480824337237E-3</c:v>
                </c:pt>
                <c:pt idx="7205">
                  <c:v>-3.4382157695002471E-3</c:v>
                </c:pt>
                <c:pt idx="7206">
                  <c:v>-3.4971941545889219E-3</c:v>
                </c:pt>
                <c:pt idx="7207">
                  <c:v>-3.507251628097187E-3</c:v>
                </c:pt>
                <c:pt idx="7208">
                  <c:v>-3.5007143867063308E-3</c:v>
                </c:pt>
                <c:pt idx="7209">
                  <c:v>-3.4912375750916838E-3</c:v>
                </c:pt>
                <c:pt idx="7210">
                  <c:v>-3.5248462354528698E-3</c:v>
                </c:pt>
                <c:pt idx="7211">
                  <c:v>-3.4859486414289126E-3</c:v>
                </c:pt>
                <c:pt idx="7212">
                  <c:v>-3.4784087346931007E-3</c:v>
                </c:pt>
                <c:pt idx="7213">
                  <c:v>-3.5306660902705254E-3</c:v>
                </c:pt>
                <c:pt idx="7214">
                  <c:v>-3.5179626177129944E-3</c:v>
                </c:pt>
                <c:pt idx="7215">
                  <c:v>-3.5402710491659961E-3</c:v>
                </c:pt>
                <c:pt idx="7216">
                  <c:v>-3.5344362929503217E-3</c:v>
                </c:pt>
                <c:pt idx="7217">
                  <c:v>-3.5422413561749869E-3</c:v>
                </c:pt>
                <c:pt idx="7218">
                  <c:v>-3.5177151877663869E-3</c:v>
                </c:pt>
                <c:pt idx="7219">
                  <c:v>-3.4977277928098507E-3</c:v>
                </c:pt>
                <c:pt idx="7220">
                  <c:v>-3.4951311545658335E-3</c:v>
                </c:pt>
                <c:pt idx="7221">
                  <c:v>-3.5020876762868807E-3</c:v>
                </c:pt>
                <c:pt idx="7222">
                  <c:v>-3.4767118414309878E-3</c:v>
                </c:pt>
                <c:pt idx="7223">
                  <c:v>-3.5019197818752885E-3</c:v>
                </c:pt>
                <c:pt idx="7224">
                  <c:v>-3.5172325775813819E-3</c:v>
                </c:pt>
                <c:pt idx="7225">
                  <c:v>-3.5279288814499881E-3</c:v>
                </c:pt>
                <c:pt idx="7226">
                  <c:v>-3.527063533034868E-3</c:v>
                </c:pt>
                <c:pt idx="7227">
                  <c:v>-3.5205717891998974E-3</c:v>
                </c:pt>
                <c:pt idx="7228">
                  <c:v>-3.5139487665228073E-3</c:v>
                </c:pt>
                <c:pt idx="7229">
                  <c:v>-3.5009426950888068E-3</c:v>
                </c:pt>
                <c:pt idx="7230">
                  <c:v>-3.5606602163241728E-3</c:v>
                </c:pt>
                <c:pt idx="7231">
                  <c:v>-3.4919430033917439E-3</c:v>
                </c:pt>
                <c:pt idx="7232">
                  <c:v>-3.5388296543622387E-3</c:v>
                </c:pt>
                <c:pt idx="7233">
                  <c:v>-3.5028283872156557E-3</c:v>
                </c:pt>
                <c:pt idx="7234">
                  <c:v>-3.5101394113939656E-3</c:v>
                </c:pt>
                <c:pt idx="7235">
                  <c:v>-3.5251849610669233E-3</c:v>
                </c:pt>
                <c:pt idx="7236">
                  <c:v>-3.5524139082864087E-3</c:v>
                </c:pt>
                <c:pt idx="7237">
                  <c:v>-3.5294430030241397E-3</c:v>
                </c:pt>
                <c:pt idx="7238">
                  <c:v>-3.5408052365021362E-3</c:v>
                </c:pt>
                <c:pt idx="7239">
                  <c:v>-3.5366632003565181E-3</c:v>
                </c:pt>
                <c:pt idx="7240">
                  <c:v>-3.533278033424759E-3</c:v>
                </c:pt>
                <c:pt idx="7241">
                  <c:v>-3.5554866742661456E-3</c:v>
                </c:pt>
                <c:pt idx="7242">
                  <c:v>-3.5598992093657513E-3</c:v>
                </c:pt>
                <c:pt idx="7243">
                  <c:v>-3.5474229901285861E-3</c:v>
                </c:pt>
                <c:pt idx="7244">
                  <c:v>-3.5406680597358849E-3</c:v>
                </c:pt>
                <c:pt idx="7245">
                  <c:v>-3.5446228722185811E-3</c:v>
                </c:pt>
                <c:pt idx="7246">
                  <c:v>-3.5578986211244074E-3</c:v>
                </c:pt>
                <c:pt idx="7247">
                  <c:v>-3.5603133021079245E-3</c:v>
                </c:pt>
                <c:pt idx="7248">
                  <c:v>-3.5776443059249152E-3</c:v>
                </c:pt>
                <c:pt idx="7249">
                  <c:v>-3.5626150023919823E-3</c:v>
                </c:pt>
                <c:pt idx="7250">
                  <c:v>-3.5463950001355469E-3</c:v>
                </c:pt>
                <c:pt idx="7251">
                  <c:v>-3.5678360821389883E-3</c:v>
                </c:pt>
                <c:pt idx="7252">
                  <c:v>-3.5788292816203095E-3</c:v>
                </c:pt>
                <c:pt idx="7253">
                  <c:v>-3.5846533973766703E-3</c:v>
                </c:pt>
                <c:pt idx="7254">
                  <c:v>-3.5751412522938668E-3</c:v>
                </c:pt>
                <c:pt idx="7255">
                  <c:v>-3.5737853666093738E-3</c:v>
                </c:pt>
                <c:pt idx="7256">
                  <c:v>-3.6013268087752119E-3</c:v>
                </c:pt>
                <c:pt idx="7257">
                  <c:v>-3.5729182962751156E-3</c:v>
                </c:pt>
                <c:pt idx="7258">
                  <c:v>-3.5961148459704956E-3</c:v>
                </c:pt>
                <c:pt idx="7259">
                  <c:v>-3.5901830028380369E-3</c:v>
                </c:pt>
                <c:pt idx="7260">
                  <c:v>-3.5999716843170535E-3</c:v>
                </c:pt>
                <c:pt idx="7261">
                  <c:v>-3.5841469748157384E-3</c:v>
                </c:pt>
                <c:pt idx="7262">
                  <c:v>-3.5926345924832603E-3</c:v>
                </c:pt>
                <c:pt idx="7263">
                  <c:v>-3.5801685407864958E-3</c:v>
                </c:pt>
                <c:pt idx="7264">
                  <c:v>-3.5827889349143642E-3</c:v>
                </c:pt>
                <c:pt idx="7265">
                  <c:v>-3.5905634044543517E-3</c:v>
                </c:pt>
                <c:pt idx="7266">
                  <c:v>-3.5797166435747284E-3</c:v>
                </c:pt>
                <c:pt idx="7267">
                  <c:v>-3.5875498580227086E-3</c:v>
                </c:pt>
                <c:pt idx="7268">
                  <c:v>-3.5918257827034488E-3</c:v>
                </c:pt>
                <c:pt idx="7269">
                  <c:v>-3.6317542900509742E-3</c:v>
                </c:pt>
                <c:pt idx="7270">
                  <c:v>-3.6051962285274528E-3</c:v>
                </c:pt>
                <c:pt idx="7271">
                  <c:v>-3.6298579925386526E-3</c:v>
                </c:pt>
                <c:pt idx="7272">
                  <c:v>-3.6089839171778979E-3</c:v>
                </c:pt>
                <c:pt idx="7273">
                  <c:v>-3.627604542306464E-3</c:v>
                </c:pt>
                <c:pt idx="7274">
                  <c:v>-3.6277742923654316E-3</c:v>
                </c:pt>
                <c:pt idx="7275">
                  <c:v>-3.6380363622145625E-3</c:v>
                </c:pt>
                <c:pt idx="7276">
                  <c:v>-3.6403749095405154E-3</c:v>
                </c:pt>
                <c:pt idx="7277">
                  <c:v>-3.653712664352713E-3</c:v>
                </c:pt>
                <c:pt idx="7278">
                  <c:v>-3.6549346165665156E-3</c:v>
                </c:pt>
                <c:pt idx="7279">
                  <c:v>-3.6428814951170027E-3</c:v>
                </c:pt>
                <c:pt idx="7280">
                  <c:v>-3.6396093132386484E-3</c:v>
                </c:pt>
                <c:pt idx="7281">
                  <c:v>-3.65692457723776E-3</c:v>
                </c:pt>
                <c:pt idx="7282">
                  <c:v>-3.6431106556152619E-3</c:v>
                </c:pt>
                <c:pt idx="7283">
                  <c:v>-3.6511022706697299E-3</c:v>
                </c:pt>
                <c:pt idx="7284">
                  <c:v>-3.6325133397279619E-3</c:v>
                </c:pt>
                <c:pt idx="7285">
                  <c:v>-3.6296629885592367E-3</c:v>
                </c:pt>
                <c:pt idx="7286">
                  <c:v>-3.64608563280231E-3</c:v>
                </c:pt>
                <c:pt idx="7287">
                  <c:v>-3.6481618896751881E-3</c:v>
                </c:pt>
                <c:pt idx="7288">
                  <c:v>-3.659329699805214E-3</c:v>
                </c:pt>
                <c:pt idx="7289">
                  <c:v>-3.6347533596700721E-3</c:v>
                </c:pt>
                <c:pt idx="7290">
                  <c:v>-3.6574617142462055E-3</c:v>
                </c:pt>
                <c:pt idx="7291">
                  <c:v>-3.6632121999974603E-3</c:v>
                </c:pt>
                <c:pt idx="7292">
                  <c:v>-3.6702078123081868E-3</c:v>
                </c:pt>
                <c:pt idx="7293">
                  <c:v>-3.653382693347054E-3</c:v>
                </c:pt>
                <c:pt idx="7294">
                  <c:v>-3.6366141566993946E-3</c:v>
                </c:pt>
                <c:pt idx="7295">
                  <c:v>-3.6504166176930643E-3</c:v>
                </c:pt>
                <c:pt idx="7296">
                  <c:v>-3.6343894697138932E-3</c:v>
                </c:pt>
                <c:pt idx="7297">
                  <c:v>-3.6360331856167957E-3</c:v>
                </c:pt>
                <c:pt idx="7298">
                  <c:v>-3.6751100506383703E-3</c:v>
                </c:pt>
                <c:pt idx="7299">
                  <c:v>-3.6802008004340908E-3</c:v>
                </c:pt>
                <c:pt idx="7300">
                  <c:v>-3.6617497621379415E-3</c:v>
                </c:pt>
                <c:pt idx="7301">
                  <c:v>-3.6644396534676795E-3</c:v>
                </c:pt>
                <c:pt idx="7302">
                  <c:v>-3.6733399958106907E-3</c:v>
                </c:pt>
                <c:pt idx="7303">
                  <c:v>-3.6341990042673528E-3</c:v>
                </c:pt>
                <c:pt idx="7304">
                  <c:v>-3.6727086077201695E-3</c:v>
                </c:pt>
                <c:pt idx="7305">
                  <c:v>-3.6433309206474699E-3</c:v>
                </c:pt>
                <c:pt idx="7306">
                  <c:v>-3.6652219783499503E-3</c:v>
                </c:pt>
                <c:pt idx="7307">
                  <c:v>-3.655579678417932E-3</c:v>
                </c:pt>
                <c:pt idx="7308">
                  <c:v>-3.6699499542901162E-3</c:v>
                </c:pt>
                <c:pt idx="7309">
                  <c:v>-3.6582326732509073E-3</c:v>
                </c:pt>
                <c:pt idx="7310">
                  <c:v>-3.6389091765680012E-3</c:v>
                </c:pt>
                <c:pt idx="7311">
                  <c:v>-3.6843197930257411E-3</c:v>
                </c:pt>
                <c:pt idx="7312">
                  <c:v>-3.6923076137324855E-3</c:v>
                </c:pt>
                <c:pt idx="7313">
                  <c:v>-3.697838277623865E-3</c:v>
                </c:pt>
                <c:pt idx="7314">
                  <c:v>-3.6773304435559389E-3</c:v>
                </c:pt>
                <c:pt idx="7315">
                  <c:v>-3.6836444467302706E-3</c:v>
                </c:pt>
                <c:pt idx="7316">
                  <c:v>-3.6891486727269876E-3</c:v>
                </c:pt>
                <c:pt idx="7317">
                  <c:v>-3.6763945276298642E-3</c:v>
                </c:pt>
                <c:pt idx="7318">
                  <c:v>-3.6914037463970373E-3</c:v>
                </c:pt>
                <c:pt idx="7319">
                  <c:v>-3.678717436336481E-3</c:v>
                </c:pt>
                <c:pt idx="7320">
                  <c:v>-3.720248026955171E-3</c:v>
                </c:pt>
                <c:pt idx="7321">
                  <c:v>-3.6942118493649644E-3</c:v>
                </c:pt>
                <c:pt idx="7322">
                  <c:v>-3.6916314212264503E-3</c:v>
                </c:pt>
                <c:pt idx="7323">
                  <c:v>-3.6816862523223748E-3</c:v>
                </c:pt>
                <c:pt idx="7324">
                  <c:v>-3.6769340700066673E-3</c:v>
                </c:pt>
                <c:pt idx="7325">
                  <c:v>-3.6810290429996543E-3</c:v>
                </c:pt>
                <c:pt idx="7326">
                  <c:v>-3.710675396782021E-3</c:v>
                </c:pt>
                <c:pt idx="7327">
                  <c:v>-3.7431299466245713E-3</c:v>
                </c:pt>
                <c:pt idx="7328">
                  <c:v>-3.738686535893826E-3</c:v>
                </c:pt>
                <c:pt idx="7329">
                  <c:v>-3.7121521441730947E-3</c:v>
                </c:pt>
                <c:pt idx="7330">
                  <c:v>-3.7235632788714997E-3</c:v>
                </c:pt>
                <c:pt idx="7331">
                  <c:v>-3.7034778171041367E-3</c:v>
                </c:pt>
                <c:pt idx="7332">
                  <c:v>-3.7216879166238758E-3</c:v>
                </c:pt>
                <c:pt idx="7333">
                  <c:v>-3.70860316639252E-3</c:v>
                </c:pt>
                <c:pt idx="7334">
                  <c:v>-3.7155410533359608E-3</c:v>
                </c:pt>
                <c:pt idx="7335">
                  <c:v>-3.7476199349974204E-3</c:v>
                </c:pt>
                <c:pt idx="7336">
                  <c:v>-3.7457598396816601E-3</c:v>
                </c:pt>
                <c:pt idx="7337">
                  <c:v>-3.7296397531077089E-3</c:v>
                </c:pt>
                <c:pt idx="7338">
                  <c:v>-3.7376614953764245E-3</c:v>
                </c:pt>
                <c:pt idx="7339">
                  <c:v>-3.7320368316797535E-3</c:v>
                </c:pt>
                <c:pt idx="7340">
                  <c:v>-3.6959027102796507E-3</c:v>
                </c:pt>
                <c:pt idx="7341">
                  <c:v>-3.7220439614720504E-3</c:v>
                </c:pt>
                <c:pt idx="7342">
                  <c:v>-3.7372366426820609E-3</c:v>
                </c:pt>
                <c:pt idx="7343">
                  <c:v>-3.7342619535454934E-3</c:v>
                </c:pt>
                <c:pt idx="7344">
                  <c:v>-3.7378748016591852E-3</c:v>
                </c:pt>
                <c:pt idx="7345">
                  <c:v>-3.7155136022000621E-3</c:v>
                </c:pt>
                <c:pt idx="7346">
                  <c:v>-3.7111214329596711E-3</c:v>
                </c:pt>
                <c:pt idx="7347">
                  <c:v>-3.7212113563078559E-3</c:v>
                </c:pt>
                <c:pt idx="7348">
                  <c:v>-3.7397577672046685E-3</c:v>
                </c:pt>
                <c:pt idx="7349">
                  <c:v>-3.7317628006703135E-3</c:v>
                </c:pt>
                <c:pt idx="7350">
                  <c:v>-3.725653281482777E-3</c:v>
                </c:pt>
                <c:pt idx="7351">
                  <c:v>-3.7237661361553165E-3</c:v>
                </c:pt>
                <c:pt idx="7352">
                  <c:v>-3.7202824547918917E-3</c:v>
                </c:pt>
                <c:pt idx="7353">
                  <c:v>-3.7323233222520962E-3</c:v>
                </c:pt>
                <c:pt idx="7354">
                  <c:v>-3.76112493872359E-3</c:v>
                </c:pt>
                <c:pt idx="7355">
                  <c:v>-3.7710357360654354E-3</c:v>
                </c:pt>
                <c:pt idx="7356">
                  <c:v>-3.7534850180422834E-3</c:v>
                </c:pt>
                <c:pt idx="7357">
                  <c:v>-3.736973138516426E-3</c:v>
                </c:pt>
                <c:pt idx="7358">
                  <c:v>-3.7519713969529416E-3</c:v>
                </c:pt>
                <c:pt idx="7359">
                  <c:v>-3.7607154232046735E-3</c:v>
                </c:pt>
                <c:pt idx="7360">
                  <c:v>-3.7431263714981415E-3</c:v>
                </c:pt>
                <c:pt idx="7361">
                  <c:v>-3.7520350329899275E-3</c:v>
                </c:pt>
                <c:pt idx="7362">
                  <c:v>-3.7448580818290954E-3</c:v>
                </c:pt>
                <c:pt idx="7363">
                  <c:v>-3.7513459776480776E-3</c:v>
                </c:pt>
                <c:pt idx="7364">
                  <c:v>-3.760106488503777E-3</c:v>
                </c:pt>
                <c:pt idx="7365">
                  <c:v>-3.783416739048473E-3</c:v>
                </c:pt>
                <c:pt idx="7366">
                  <c:v>-3.7769211782765475E-3</c:v>
                </c:pt>
                <c:pt idx="7367">
                  <c:v>-3.7890683557408227E-3</c:v>
                </c:pt>
                <c:pt idx="7368">
                  <c:v>-3.7537075239754145E-3</c:v>
                </c:pt>
                <c:pt idx="7369">
                  <c:v>-3.7764330678816474E-3</c:v>
                </c:pt>
                <c:pt idx="7370">
                  <c:v>-3.7741043297298132E-3</c:v>
                </c:pt>
                <c:pt idx="7371">
                  <c:v>-3.7474455910007413E-3</c:v>
                </c:pt>
                <c:pt idx="7372">
                  <c:v>-3.7577386772054537E-3</c:v>
                </c:pt>
                <c:pt idx="7373">
                  <c:v>-3.7833724401285622E-3</c:v>
                </c:pt>
                <c:pt idx="7374">
                  <c:v>-3.7543402173580921E-3</c:v>
                </c:pt>
                <c:pt idx="7375">
                  <c:v>-3.7732364062370424E-3</c:v>
                </c:pt>
                <c:pt idx="7376">
                  <c:v>-3.7546072200912205E-3</c:v>
                </c:pt>
                <c:pt idx="7377">
                  <c:v>-3.7656323211257433E-3</c:v>
                </c:pt>
                <c:pt idx="7378">
                  <c:v>-3.7700526302672627E-3</c:v>
                </c:pt>
                <c:pt idx="7379">
                  <c:v>-3.7900096641845888E-3</c:v>
                </c:pt>
                <c:pt idx="7380">
                  <c:v>-3.7832497660217949E-3</c:v>
                </c:pt>
                <c:pt idx="7381">
                  <c:v>-3.7849300802527183E-3</c:v>
                </c:pt>
                <c:pt idx="7382">
                  <c:v>-3.7894547733244147E-3</c:v>
                </c:pt>
                <c:pt idx="7383">
                  <c:v>-3.7881233360646596E-3</c:v>
                </c:pt>
                <c:pt idx="7384">
                  <c:v>-3.8061448704333157E-3</c:v>
                </c:pt>
                <c:pt idx="7385">
                  <c:v>-3.7607143386424089E-3</c:v>
                </c:pt>
                <c:pt idx="7386">
                  <c:v>-3.796940324064876E-3</c:v>
                </c:pt>
                <c:pt idx="7387">
                  <c:v>-3.7060907549741097E-3</c:v>
                </c:pt>
                <c:pt idx="7388">
                  <c:v>-3.7555935685986089E-3</c:v>
                </c:pt>
                <c:pt idx="7389">
                  <c:v>-3.7649566086884966E-3</c:v>
                </c:pt>
                <c:pt idx="7390">
                  <c:v>-3.7889062089962295E-3</c:v>
                </c:pt>
                <c:pt idx="7391">
                  <c:v>-3.7710127492848133E-3</c:v>
                </c:pt>
                <c:pt idx="7392">
                  <c:v>-3.7763297187757075E-3</c:v>
                </c:pt>
                <c:pt idx="7393">
                  <c:v>-3.7602671740687705E-3</c:v>
                </c:pt>
                <c:pt idx="7394">
                  <c:v>-3.7908615639928971E-3</c:v>
                </c:pt>
                <c:pt idx="7395">
                  <c:v>-3.7978271003868162E-3</c:v>
                </c:pt>
                <c:pt idx="7396">
                  <c:v>-3.804079579563217E-3</c:v>
                </c:pt>
                <c:pt idx="7397">
                  <c:v>-3.782305533710372E-3</c:v>
                </c:pt>
                <c:pt idx="7398">
                  <c:v>-3.7573243990978345E-3</c:v>
                </c:pt>
                <c:pt idx="7399">
                  <c:v>-3.7790412026343311E-3</c:v>
                </c:pt>
                <c:pt idx="7400">
                  <c:v>-3.8028172598966055E-3</c:v>
                </c:pt>
                <c:pt idx="7401">
                  <c:v>-3.7704046953220506E-3</c:v>
                </c:pt>
                <c:pt idx="7402">
                  <c:v>-3.7686967965802811E-3</c:v>
                </c:pt>
                <c:pt idx="7403">
                  <c:v>-3.8010134888330658E-3</c:v>
                </c:pt>
                <c:pt idx="7404">
                  <c:v>-3.8054083433401698E-3</c:v>
                </c:pt>
                <c:pt idx="7405">
                  <c:v>-3.8005433358095724E-3</c:v>
                </c:pt>
                <c:pt idx="7406">
                  <c:v>-3.7910548236570543E-3</c:v>
                </c:pt>
                <c:pt idx="7407">
                  <c:v>-3.784353200471117E-3</c:v>
                </c:pt>
                <c:pt idx="7408">
                  <c:v>-3.7768112693355657E-3</c:v>
                </c:pt>
                <c:pt idx="7409">
                  <c:v>-3.7809185810702122E-3</c:v>
                </c:pt>
                <c:pt idx="7410">
                  <c:v>-3.7850099735565212E-3</c:v>
                </c:pt>
                <c:pt idx="7411">
                  <c:v>-3.7966725359921917E-3</c:v>
                </c:pt>
                <c:pt idx="7412">
                  <c:v>-3.7783934768837193E-3</c:v>
                </c:pt>
                <c:pt idx="7413">
                  <c:v>-3.7996780768402042E-3</c:v>
                </c:pt>
                <c:pt idx="7414">
                  <c:v>-3.7811889448093306E-3</c:v>
                </c:pt>
                <c:pt idx="7415">
                  <c:v>-3.7699862460623132E-3</c:v>
                </c:pt>
                <c:pt idx="7416">
                  <c:v>-3.7891707792320072E-3</c:v>
                </c:pt>
                <c:pt idx="7417">
                  <c:v>-3.8010722361944147E-3</c:v>
                </c:pt>
                <c:pt idx="7418">
                  <c:v>-3.7966229037418552E-3</c:v>
                </c:pt>
                <c:pt idx="7419">
                  <c:v>-3.7852319518782429E-3</c:v>
                </c:pt>
                <c:pt idx="7420">
                  <c:v>-3.8086872747926498E-3</c:v>
                </c:pt>
                <c:pt idx="7421">
                  <c:v>-3.824067202140677E-3</c:v>
                </c:pt>
                <c:pt idx="7422">
                  <c:v>-3.8281014172514955E-3</c:v>
                </c:pt>
                <c:pt idx="7423">
                  <c:v>-3.7878735173163852E-3</c:v>
                </c:pt>
                <c:pt idx="7424">
                  <c:v>-3.8239787091198848E-3</c:v>
                </c:pt>
                <c:pt idx="7425">
                  <c:v>-3.85748654191708E-3</c:v>
                </c:pt>
                <c:pt idx="7426">
                  <c:v>-3.8244953929658662E-3</c:v>
                </c:pt>
                <c:pt idx="7427">
                  <c:v>-3.8287637998737504E-3</c:v>
                </c:pt>
                <c:pt idx="7428">
                  <c:v>-3.7878027918864495E-3</c:v>
                </c:pt>
                <c:pt idx="7429">
                  <c:v>-3.841073116377481E-3</c:v>
                </c:pt>
                <c:pt idx="7430">
                  <c:v>-3.8235302748429378E-3</c:v>
                </c:pt>
                <c:pt idx="7431">
                  <c:v>-3.8127384574756832E-3</c:v>
                </c:pt>
                <c:pt idx="7432">
                  <c:v>-3.8314249065915808E-3</c:v>
                </c:pt>
                <c:pt idx="7433">
                  <c:v>-3.7716735300817742E-3</c:v>
                </c:pt>
                <c:pt idx="7434">
                  <c:v>-3.8084720911051115E-3</c:v>
                </c:pt>
                <c:pt idx="7435">
                  <c:v>-3.8193769947885117E-3</c:v>
                </c:pt>
                <c:pt idx="7436">
                  <c:v>-3.8019807474445064E-3</c:v>
                </c:pt>
                <c:pt idx="7437">
                  <c:v>-3.8229197553002487E-3</c:v>
                </c:pt>
                <c:pt idx="7438">
                  <c:v>-3.829818486749952E-3</c:v>
                </c:pt>
                <c:pt idx="7439">
                  <c:v>-3.8350869991809456E-3</c:v>
                </c:pt>
                <c:pt idx="7440">
                  <c:v>-3.8185751968793044E-3</c:v>
                </c:pt>
                <c:pt idx="7441">
                  <c:v>-3.8339503854520388E-3</c:v>
                </c:pt>
                <c:pt idx="7442">
                  <c:v>-3.8443333946353805E-3</c:v>
                </c:pt>
                <c:pt idx="7443">
                  <c:v>-3.8285596601050453E-3</c:v>
                </c:pt>
                <c:pt idx="7444">
                  <c:v>-3.8446521243396246E-3</c:v>
                </c:pt>
                <c:pt idx="7445">
                  <c:v>-3.8478189700639717E-3</c:v>
                </c:pt>
                <c:pt idx="7446">
                  <c:v>-3.8417388416129776E-3</c:v>
                </c:pt>
                <c:pt idx="7447">
                  <c:v>-3.8502809255870703E-3</c:v>
                </c:pt>
                <c:pt idx="7448">
                  <c:v>-3.8509121802231738E-3</c:v>
                </c:pt>
                <c:pt idx="7449">
                  <c:v>-3.8403057441489278E-3</c:v>
                </c:pt>
                <c:pt idx="7450">
                  <c:v>-3.8374539110196918E-3</c:v>
                </c:pt>
                <c:pt idx="7451">
                  <c:v>-3.8548208103645954E-3</c:v>
                </c:pt>
                <c:pt idx="7452">
                  <c:v>-3.8837058976470083E-3</c:v>
                </c:pt>
                <c:pt idx="7453">
                  <c:v>-3.8672387319202309E-3</c:v>
                </c:pt>
                <c:pt idx="7454">
                  <c:v>-3.8770977634363536E-3</c:v>
                </c:pt>
                <c:pt idx="7455">
                  <c:v>-3.9104660450096501E-3</c:v>
                </c:pt>
                <c:pt idx="7456">
                  <c:v>-3.9052680609758016E-3</c:v>
                </c:pt>
                <c:pt idx="7457">
                  <c:v>-3.9117851595153559E-3</c:v>
                </c:pt>
                <c:pt idx="7458">
                  <c:v>-3.8913807889239447E-3</c:v>
                </c:pt>
                <c:pt idx="7459">
                  <c:v>-3.9135864169225695E-3</c:v>
                </c:pt>
                <c:pt idx="7460">
                  <c:v>-3.9189678063775556E-3</c:v>
                </c:pt>
                <c:pt idx="7461">
                  <c:v>-3.9017215125113852E-3</c:v>
                </c:pt>
                <c:pt idx="7462">
                  <c:v>-3.9197706390306239E-3</c:v>
                </c:pt>
                <c:pt idx="7463">
                  <c:v>-3.9215097431105454E-3</c:v>
                </c:pt>
                <c:pt idx="7464">
                  <c:v>-3.8854330197278966E-3</c:v>
                </c:pt>
                <c:pt idx="7465">
                  <c:v>-3.9044650915864756E-3</c:v>
                </c:pt>
                <c:pt idx="7466">
                  <c:v>-3.9019064502053059E-3</c:v>
                </c:pt>
                <c:pt idx="7467">
                  <c:v>-3.8991087550953058E-3</c:v>
                </c:pt>
                <c:pt idx="7468">
                  <c:v>-3.8896343518719199E-3</c:v>
                </c:pt>
                <c:pt idx="7469">
                  <c:v>-3.9153235446716082E-3</c:v>
                </c:pt>
                <c:pt idx="7470">
                  <c:v>-3.9286693906452489E-3</c:v>
                </c:pt>
                <c:pt idx="7471">
                  <c:v>-3.9284061169896269E-3</c:v>
                </c:pt>
                <c:pt idx="7472">
                  <c:v>-3.9136622286536403E-3</c:v>
                </c:pt>
                <c:pt idx="7473">
                  <c:v>-3.9301958294791677E-3</c:v>
                </c:pt>
                <c:pt idx="7474">
                  <c:v>-3.9204131428557561E-3</c:v>
                </c:pt>
                <c:pt idx="7475">
                  <c:v>-3.92647763057845E-3</c:v>
                </c:pt>
                <c:pt idx="7476">
                  <c:v>-3.9234900174567218E-3</c:v>
                </c:pt>
                <c:pt idx="7477">
                  <c:v>-3.9243549551099301E-3</c:v>
                </c:pt>
                <c:pt idx="7478">
                  <c:v>-3.9363957606862766E-3</c:v>
                </c:pt>
                <c:pt idx="7479">
                  <c:v>-3.9191996963657263E-3</c:v>
                </c:pt>
                <c:pt idx="7480">
                  <c:v>-3.9322631814221161E-3</c:v>
                </c:pt>
                <c:pt idx="7481">
                  <c:v>-3.9613845351555406E-3</c:v>
                </c:pt>
                <c:pt idx="7482">
                  <c:v>-3.9577393061289061E-3</c:v>
                </c:pt>
                <c:pt idx="7483">
                  <c:v>-3.933049353060273E-3</c:v>
                </c:pt>
                <c:pt idx="7484">
                  <c:v>-3.9367173472422889E-3</c:v>
                </c:pt>
                <c:pt idx="7485">
                  <c:v>-3.932780902933683E-3</c:v>
                </c:pt>
                <c:pt idx="7486">
                  <c:v>-3.9418912908237569E-3</c:v>
                </c:pt>
                <c:pt idx="7487">
                  <c:v>-3.9311879933764072E-3</c:v>
                </c:pt>
                <c:pt idx="7488">
                  <c:v>-3.9464656560994358E-3</c:v>
                </c:pt>
                <c:pt idx="7489">
                  <c:v>-3.9352953338107283E-3</c:v>
                </c:pt>
                <c:pt idx="7490">
                  <c:v>-3.9451025222496999E-3</c:v>
                </c:pt>
                <c:pt idx="7491">
                  <c:v>-3.9570927736431744E-3</c:v>
                </c:pt>
                <c:pt idx="7492">
                  <c:v>-3.9546566617064283E-3</c:v>
                </c:pt>
                <c:pt idx="7493">
                  <c:v>-3.950103662415722E-3</c:v>
                </c:pt>
                <c:pt idx="7494">
                  <c:v>-3.9684595304742337E-3</c:v>
                </c:pt>
                <c:pt idx="7495">
                  <c:v>-3.9431612672029661E-3</c:v>
                </c:pt>
                <c:pt idx="7496">
                  <c:v>-3.9247045518889289E-3</c:v>
                </c:pt>
                <c:pt idx="7497">
                  <c:v>-3.932278647077664E-3</c:v>
                </c:pt>
                <c:pt idx="7498">
                  <c:v>-3.9407523735234011E-3</c:v>
                </c:pt>
                <c:pt idx="7499">
                  <c:v>-3.9437429868635241E-3</c:v>
                </c:pt>
                <c:pt idx="7500">
                  <c:v>-3.9312424900807162E-3</c:v>
                </c:pt>
                <c:pt idx="7501">
                  <c:v>-3.9237395478186523E-3</c:v>
                </c:pt>
                <c:pt idx="7502">
                  <c:v>-3.9203206760557467E-3</c:v>
                </c:pt>
                <c:pt idx="7503">
                  <c:v>-3.9369768233323103E-3</c:v>
                </c:pt>
                <c:pt idx="7504">
                  <c:v>-3.9539324964314336E-3</c:v>
                </c:pt>
                <c:pt idx="7505">
                  <c:v>-3.9218612448703337E-3</c:v>
                </c:pt>
                <c:pt idx="7506">
                  <c:v>-3.9346217329799945E-3</c:v>
                </c:pt>
                <c:pt idx="7507">
                  <c:v>-3.9453643352916857E-3</c:v>
                </c:pt>
                <c:pt idx="7508">
                  <c:v>-3.9316012122296486E-3</c:v>
                </c:pt>
                <c:pt idx="7509">
                  <c:v>-3.9629586307363702E-3</c:v>
                </c:pt>
                <c:pt idx="7510">
                  <c:v>-3.9655579497114846E-3</c:v>
                </c:pt>
                <c:pt idx="7511">
                  <c:v>-3.9552188249041415E-3</c:v>
                </c:pt>
                <c:pt idx="7512">
                  <c:v>-3.9400095109771742E-3</c:v>
                </c:pt>
                <c:pt idx="7513">
                  <c:v>-3.9241906491593401E-3</c:v>
                </c:pt>
                <c:pt idx="7514">
                  <c:v>-3.9203265517331323E-3</c:v>
                </c:pt>
                <c:pt idx="7515">
                  <c:v>-3.9349443625865919E-3</c:v>
                </c:pt>
                <c:pt idx="7516">
                  <c:v>-3.9492586479339875E-3</c:v>
                </c:pt>
                <c:pt idx="7517">
                  <c:v>-3.9637314952169151E-3</c:v>
                </c:pt>
                <c:pt idx="7518">
                  <c:v>-3.9518369822858406E-3</c:v>
                </c:pt>
                <c:pt idx="7519">
                  <c:v>-3.9685540012105967E-3</c:v>
                </c:pt>
                <c:pt idx="7520">
                  <c:v>-3.9420280026842558E-3</c:v>
                </c:pt>
                <c:pt idx="7521">
                  <c:v>-3.9707339191700167E-3</c:v>
                </c:pt>
                <c:pt idx="7522">
                  <c:v>-3.9846171533648627E-3</c:v>
                </c:pt>
                <c:pt idx="7523">
                  <c:v>-3.9788419577800214E-3</c:v>
                </c:pt>
                <c:pt idx="7524">
                  <c:v>-3.9557038174706143E-3</c:v>
                </c:pt>
                <c:pt idx="7525">
                  <c:v>-3.9478647310462658E-3</c:v>
                </c:pt>
                <c:pt idx="7526">
                  <c:v>-3.9645111168394986E-3</c:v>
                </c:pt>
                <c:pt idx="7527">
                  <c:v>-3.9857825858980915E-3</c:v>
                </c:pt>
                <c:pt idx="7528">
                  <c:v>-3.9845213444499967E-3</c:v>
                </c:pt>
                <c:pt idx="7529">
                  <c:v>-3.9891021747786633E-3</c:v>
                </c:pt>
                <c:pt idx="7530">
                  <c:v>-3.9733844720448424E-3</c:v>
                </c:pt>
                <c:pt idx="7531">
                  <c:v>-3.9815443649950395E-3</c:v>
                </c:pt>
                <c:pt idx="7532">
                  <c:v>-3.9660107786525824E-3</c:v>
                </c:pt>
                <c:pt idx="7533">
                  <c:v>-3.9571663321660913E-3</c:v>
                </c:pt>
                <c:pt idx="7534">
                  <c:v>-3.966391136077831E-3</c:v>
                </c:pt>
                <c:pt idx="7535">
                  <c:v>-3.9813747227053879E-3</c:v>
                </c:pt>
                <c:pt idx="7536">
                  <c:v>-3.9783256952781757E-3</c:v>
                </c:pt>
                <c:pt idx="7537">
                  <c:v>-4.0026542635153593E-3</c:v>
                </c:pt>
                <c:pt idx="7538">
                  <c:v>-4.00131050521865E-3</c:v>
                </c:pt>
                <c:pt idx="7539">
                  <c:v>-3.9802283993763078E-3</c:v>
                </c:pt>
                <c:pt idx="7540">
                  <c:v>-3.9845444075283796E-3</c:v>
                </c:pt>
                <c:pt idx="7541">
                  <c:v>-3.9842073536220032E-3</c:v>
                </c:pt>
                <c:pt idx="7542">
                  <c:v>-3.9925305882538564E-3</c:v>
                </c:pt>
                <c:pt idx="7543">
                  <c:v>-3.99102528292186E-3</c:v>
                </c:pt>
                <c:pt idx="7544">
                  <c:v>-3.9499076592234795E-3</c:v>
                </c:pt>
                <c:pt idx="7545">
                  <c:v>-3.967244952109119E-3</c:v>
                </c:pt>
                <c:pt idx="7546">
                  <c:v>-3.9705209713538983E-3</c:v>
                </c:pt>
                <c:pt idx="7547">
                  <c:v>-3.9973920881670871E-3</c:v>
                </c:pt>
                <c:pt idx="7548">
                  <c:v>-4.0153578422338016E-3</c:v>
                </c:pt>
                <c:pt idx="7549">
                  <c:v>-4.0008564152536185E-3</c:v>
                </c:pt>
                <c:pt idx="7550">
                  <c:v>-3.9980216303249433E-3</c:v>
                </c:pt>
                <c:pt idx="7551">
                  <c:v>-4.0061212079486631E-3</c:v>
                </c:pt>
                <c:pt idx="7552">
                  <c:v>-3.989677006705686E-3</c:v>
                </c:pt>
                <c:pt idx="7553">
                  <c:v>-3.9983470525084119E-3</c:v>
                </c:pt>
                <c:pt idx="7554">
                  <c:v>-4.0123680059891897E-3</c:v>
                </c:pt>
                <c:pt idx="7555">
                  <c:v>-4.0097405422404014E-3</c:v>
                </c:pt>
                <c:pt idx="7556">
                  <c:v>-4.0036043066015384E-3</c:v>
                </c:pt>
                <c:pt idx="7557">
                  <c:v>-3.9960119798054658E-3</c:v>
                </c:pt>
                <c:pt idx="7558">
                  <c:v>-4.0044691583223432E-3</c:v>
                </c:pt>
                <c:pt idx="7559">
                  <c:v>-3.993630586856008E-3</c:v>
                </c:pt>
                <c:pt idx="7560">
                  <c:v>-4.0228716273641163E-3</c:v>
                </c:pt>
                <c:pt idx="7561">
                  <c:v>-4.0219006627233685E-3</c:v>
                </c:pt>
                <c:pt idx="7562">
                  <c:v>-4.0388530252870722E-3</c:v>
                </c:pt>
                <c:pt idx="7563">
                  <c:v>-4.0488855162397596E-3</c:v>
                </c:pt>
                <c:pt idx="7564">
                  <c:v>-4.0350030227926711E-3</c:v>
                </c:pt>
                <c:pt idx="7565">
                  <c:v>-4.0223954470724431E-3</c:v>
                </c:pt>
                <c:pt idx="7566">
                  <c:v>-4.0461287732152891E-3</c:v>
                </c:pt>
                <c:pt idx="7567">
                  <c:v>-4.0543228507895048E-3</c:v>
                </c:pt>
                <c:pt idx="7568">
                  <c:v>-4.0398908522126156E-3</c:v>
                </c:pt>
                <c:pt idx="7569">
                  <c:v>-4.0488069283185057E-3</c:v>
                </c:pt>
                <c:pt idx="7570">
                  <c:v>-4.0552682434798907E-3</c:v>
                </c:pt>
                <c:pt idx="7571">
                  <c:v>-4.0373151137588978E-3</c:v>
                </c:pt>
                <c:pt idx="7572">
                  <c:v>-4.0234345464300056E-3</c:v>
                </c:pt>
                <c:pt idx="7573">
                  <c:v>-4.0761079227786528E-3</c:v>
                </c:pt>
                <c:pt idx="7574">
                  <c:v>-4.0534709441567025E-3</c:v>
                </c:pt>
                <c:pt idx="7575">
                  <c:v>-4.0646924724995108E-3</c:v>
                </c:pt>
                <c:pt idx="7576">
                  <c:v>-4.082875689558816E-3</c:v>
                </c:pt>
                <c:pt idx="7577">
                  <c:v>-4.0368556526148959E-3</c:v>
                </c:pt>
                <c:pt idx="7578">
                  <c:v>-4.0605740890203293E-3</c:v>
                </c:pt>
                <c:pt idx="7579">
                  <c:v>-4.0740851106508694E-3</c:v>
                </c:pt>
                <c:pt idx="7580">
                  <c:v>-4.0624331085876023E-3</c:v>
                </c:pt>
                <c:pt idx="7581">
                  <c:v>-4.0534409346272681E-3</c:v>
                </c:pt>
                <c:pt idx="7582">
                  <c:v>-4.0629058022662581E-3</c:v>
                </c:pt>
                <c:pt idx="7583">
                  <c:v>-4.0711715557058582E-3</c:v>
                </c:pt>
                <c:pt idx="7584">
                  <c:v>-4.0695889894912171E-3</c:v>
                </c:pt>
                <c:pt idx="7585">
                  <c:v>-4.0937014617648962E-3</c:v>
                </c:pt>
                <c:pt idx="7586">
                  <c:v>-4.0781730822591015E-3</c:v>
                </c:pt>
                <c:pt idx="7587">
                  <c:v>-4.0998318701396409E-3</c:v>
                </c:pt>
                <c:pt idx="7588">
                  <c:v>-4.0955586416267873E-3</c:v>
                </c:pt>
                <c:pt idx="7589">
                  <c:v>-4.0947018073336245E-3</c:v>
                </c:pt>
                <c:pt idx="7590">
                  <c:v>-4.0859683302158214E-3</c:v>
                </c:pt>
                <c:pt idx="7591">
                  <c:v>-4.0778365356228799E-3</c:v>
                </c:pt>
                <c:pt idx="7592">
                  <c:v>-4.1113127075084821E-3</c:v>
                </c:pt>
                <c:pt idx="7593">
                  <c:v>-4.0896427022957104E-3</c:v>
                </c:pt>
                <c:pt idx="7594">
                  <c:v>-4.079228476955344E-3</c:v>
                </c:pt>
                <c:pt idx="7595">
                  <c:v>-4.0971069487860407E-3</c:v>
                </c:pt>
                <c:pt idx="7596">
                  <c:v>-4.0907271706565156E-3</c:v>
                </c:pt>
                <c:pt idx="7597">
                  <c:v>-4.0872334066548756E-3</c:v>
                </c:pt>
                <c:pt idx="7598">
                  <c:v>-4.097561066208363E-3</c:v>
                </c:pt>
                <c:pt idx="7599">
                  <c:v>-4.0955360172784732E-3</c:v>
                </c:pt>
                <c:pt idx="7600">
                  <c:v>-4.0968606163663155E-3</c:v>
                </c:pt>
                <c:pt idx="7601">
                  <c:v>-4.1227678250715244E-3</c:v>
                </c:pt>
                <c:pt idx="7602">
                  <c:v>-4.1136339698052832E-3</c:v>
                </c:pt>
                <c:pt idx="7603">
                  <c:v>-4.0874052691677746E-3</c:v>
                </c:pt>
                <c:pt idx="7604">
                  <c:v>-4.1092417052253976E-3</c:v>
                </c:pt>
                <c:pt idx="7605">
                  <c:v>-4.0991486681549155E-3</c:v>
                </c:pt>
                <c:pt idx="7606">
                  <c:v>-4.0933794624058743E-3</c:v>
                </c:pt>
                <c:pt idx="7607">
                  <c:v>-4.1230157107110064E-3</c:v>
                </c:pt>
                <c:pt idx="7608">
                  <c:v>-4.1107063867198198E-3</c:v>
                </c:pt>
                <c:pt idx="7609">
                  <c:v>-4.1160705809530794E-3</c:v>
                </c:pt>
                <c:pt idx="7610">
                  <c:v>-4.109106605256361E-3</c:v>
                </c:pt>
                <c:pt idx="7611">
                  <c:v>-4.1386890520049768E-3</c:v>
                </c:pt>
                <c:pt idx="7612">
                  <c:v>-4.1093836914520921E-3</c:v>
                </c:pt>
                <c:pt idx="7613">
                  <c:v>-4.1407274466253178E-3</c:v>
                </c:pt>
                <c:pt idx="7614">
                  <c:v>-4.1299444762216749E-3</c:v>
                </c:pt>
                <c:pt idx="7615">
                  <c:v>-4.1724991806465295E-3</c:v>
                </c:pt>
                <c:pt idx="7616">
                  <c:v>-4.1403047390776472E-3</c:v>
                </c:pt>
                <c:pt idx="7617">
                  <c:v>-4.1381710077251291E-3</c:v>
                </c:pt>
                <c:pt idx="7618">
                  <c:v>-4.1517777130719111E-3</c:v>
                </c:pt>
                <c:pt idx="7619">
                  <c:v>-4.1426590752118063E-3</c:v>
                </c:pt>
                <c:pt idx="7620">
                  <c:v>-4.1500173910437579E-3</c:v>
                </c:pt>
                <c:pt idx="7621">
                  <c:v>-4.1559301932527831E-3</c:v>
                </c:pt>
                <c:pt idx="7622">
                  <c:v>-4.1305685009026E-3</c:v>
                </c:pt>
                <c:pt idx="7623">
                  <c:v>-4.1457079463065255E-3</c:v>
                </c:pt>
                <c:pt idx="7624">
                  <c:v>-4.16165463936589E-3</c:v>
                </c:pt>
                <c:pt idx="7625">
                  <c:v>-4.1503161597713258E-3</c:v>
                </c:pt>
                <c:pt idx="7626">
                  <c:v>-4.1711678483677067E-3</c:v>
                </c:pt>
                <c:pt idx="7627">
                  <c:v>-4.1548106644759258E-3</c:v>
                </c:pt>
                <c:pt idx="7628">
                  <c:v>-4.1449478497598558E-3</c:v>
                </c:pt>
                <c:pt idx="7629">
                  <c:v>-4.179691811418698E-3</c:v>
                </c:pt>
                <c:pt idx="7630">
                  <c:v>-4.1752770106238428E-3</c:v>
                </c:pt>
                <c:pt idx="7631">
                  <c:v>-4.188759868996343E-3</c:v>
                </c:pt>
                <c:pt idx="7632">
                  <c:v>-4.1902601681018904E-3</c:v>
                </c:pt>
                <c:pt idx="7633">
                  <c:v>-4.207499773928698E-3</c:v>
                </c:pt>
                <c:pt idx="7634">
                  <c:v>-4.1556345854155737E-3</c:v>
                </c:pt>
                <c:pt idx="7635">
                  <c:v>-4.192523476425571E-3</c:v>
                </c:pt>
                <c:pt idx="7636">
                  <c:v>-4.1661216764529579E-3</c:v>
                </c:pt>
                <c:pt idx="7637">
                  <c:v>-4.1764720075350079E-3</c:v>
                </c:pt>
                <c:pt idx="7638">
                  <c:v>-4.1698531775901789E-3</c:v>
                </c:pt>
                <c:pt idx="7639">
                  <c:v>-4.1883996749146396E-3</c:v>
                </c:pt>
                <c:pt idx="7640">
                  <c:v>-4.2053266941638034E-3</c:v>
                </c:pt>
                <c:pt idx="7641">
                  <c:v>-4.1876038902616732E-3</c:v>
                </c:pt>
                <c:pt idx="7642">
                  <c:v>-4.2227725593137165E-3</c:v>
                </c:pt>
                <c:pt idx="7643">
                  <c:v>-4.1595188488419473E-3</c:v>
                </c:pt>
                <c:pt idx="7644">
                  <c:v>-4.177023092814966E-3</c:v>
                </c:pt>
                <c:pt idx="7645">
                  <c:v>-4.1635364150856766E-3</c:v>
                </c:pt>
                <c:pt idx="7646">
                  <c:v>-4.1732365637688054E-3</c:v>
                </c:pt>
                <c:pt idx="7647">
                  <c:v>-4.1725959125303597E-3</c:v>
                </c:pt>
                <c:pt idx="7648">
                  <c:v>-4.1709018907820144E-3</c:v>
                </c:pt>
                <c:pt idx="7649">
                  <c:v>-4.1683220330601149E-3</c:v>
                </c:pt>
                <c:pt idx="7650">
                  <c:v>-4.1640190582281572E-3</c:v>
                </c:pt>
                <c:pt idx="7651">
                  <c:v>-4.1521853254141922E-3</c:v>
                </c:pt>
                <c:pt idx="7652">
                  <c:v>-4.173244437793237E-3</c:v>
                </c:pt>
                <c:pt idx="7653">
                  <c:v>-4.183284494837956E-3</c:v>
                </c:pt>
                <c:pt idx="7654">
                  <c:v>-4.1889647490951009E-3</c:v>
                </c:pt>
                <c:pt idx="7655">
                  <c:v>-4.1826796040033837E-3</c:v>
                </c:pt>
                <c:pt idx="7656">
                  <c:v>-4.1865565180018126E-3</c:v>
                </c:pt>
                <c:pt idx="7657">
                  <c:v>-4.1834414989642124E-3</c:v>
                </c:pt>
                <c:pt idx="7658">
                  <c:v>-4.190456559706744E-3</c:v>
                </c:pt>
                <c:pt idx="7659">
                  <c:v>-4.1808308812946969E-3</c:v>
                </c:pt>
                <c:pt idx="7660">
                  <c:v>-4.1797748489914733E-3</c:v>
                </c:pt>
                <c:pt idx="7661">
                  <c:v>-4.2031283316627593E-3</c:v>
                </c:pt>
                <c:pt idx="7662">
                  <c:v>-4.1760878870062646E-3</c:v>
                </c:pt>
                <c:pt idx="7663">
                  <c:v>-4.1907049305666081E-3</c:v>
                </c:pt>
                <c:pt idx="7664">
                  <c:v>-4.1776491308861911E-3</c:v>
                </c:pt>
                <c:pt idx="7665">
                  <c:v>-4.2053428174567368E-3</c:v>
                </c:pt>
                <c:pt idx="7666">
                  <c:v>-4.1847830212236028E-3</c:v>
                </c:pt>
                <c:pt idx="7667">
                  <c:v>-4.1896637277747655E-3</c:v>
                </c:pt>
                <c:pt idx="7668">
                  <c:v>-4.1986405318992798E-3</c:v>
                </c:pt>
                <c:pt idx="7669">
                  <c:v>-4.2023091688869023E-3</c:v>
                </c:pt>
                <c:pt idx="7670">
                  <c:v>-4.1895305388621245E-3</c:v>
                </c:pt>
                <c:pt idx="7671">
                  <c:v>-4.1860389154263792E-3</c:v>
                </c:pt>
                <c:pt idx="7672">
                  <c:v>-4.212884730356586E-3</c:v>
                </c:pt>
                <c:pt idx="7673">
                  <c:v>-4.1911169170157038E-3</c:v>
                </c:pt>
                <c:pt idx="7674">
                  <c:v>-4.1779961948014525E-3</c:v>
                </c:pt>
                <c:pt idx="7675">
                  <c:v>-4.1993126416255255E-3</c:v>
                </c:pt>
                <c:pt idx="7676">
                  <c:v>-4.1420857874625329E-3</c:v>
                </c:pt>
                <c:pt idx="7677">
                  <c:v>-4.167896413355944E-3</c:v>
                </c:pt>
                <c:pt idx="7678">
                  <c:v>-4.1706673597112151E-3</c:v>
                </c:pt>
                <c:pt idx="7679">
                  <c:v>-4.175631992039742E-3</c:v>
                </c:pt>
                <c:pt idx="7680">
                  <c:v>-4.1601153919341638E-3</c:v>
                </c:pt>
                <c:pt idx="7681">
                  <c:v>-4.1869461904577724E-3</c:v>
                </c:pt>
                <c:pt idx="7682">
                  <c:v>-4.1440123450219839E-3</c:v>
                </c:pt>
                <c:pt idx="7683">
                  <c:v>-4.1771951038970696E-3</c:v>
                </c:pt>
                <c:pt idx="7684">
                  <c:v>-4.185552273419945E-3</c:v>
                </c:pt>
                <c:pt idx="7685">
                  <c:v>-4.1892339432412981E-3</c:v>
                </c:pt>
                <c:pt idx="7686">
                  <c:v>-4.1797913264109334E-3</c:v>
                </c:pt>
                <c:pt idx="7687">
                  <c:v>-4.199702973015901E-3</c:v>
                </c:pt>
                <c:pt idx="7688">
                  <c:v>-4.1835332000923981E-3</c:v>
                </c:pt>
                <c:pt idx="7689">
                  <c:v>-4.1886202379463732E-3</c:v>
                </c:pt>
                <c:pt idx="7690">
                  <c:v>-4.1964877953787087E-3</c:v>
                </c:pt>
                <c:pt idx="7691">
                  <c:v>-4.2007763323716881E-3</c:v>
                </c:pt>
                <c:pt idx="7692">
                  <c:v>-4.2209619277622174E-3</c:v>
                </c:pt>
                <c:pt idx="7693">
                  <c:v>-4.201693658621981E-3</c:v>
                </c:pt>
                <c:pt idx="7694">
                  <c:v>-4.2041522346782734E-3</c:v>
                </c:pt>
                <c:pt idx="7695">
                  <c:v>-4.1934253362332276E-3</c:v>
                </c:pt>
                <c:pt idx="7696">
                  <c:v>-4.2294458564477158E-3</c:v>
                </c:pt>
                <c:pt idx="7697">
                  <c:v>-4.2105629961332958E-3</c:v>
                </c:pt>
                <c:pt idx="7698">
                  <c:v>-4.224256500892613E-3</c:v>
                </c:pt>
                <c:pt idx="7699">
                  <c:v>-4.2220064684546921E-3</c:v>
                </c:pt>
                <c:pt idx="7700">
                  <c:v>-4.1947301814771517E-3</c:v>
                </c:pt>
                <c:pt idx="7701">
                  <c:v>-4.2270598304052567E-3</c:v>
                </c:pt>
                <c:pt idx="7702">
                  <c:v>-4.1955528477954302E-3</c:v>
                </c:pt>
                <c:pt idx="7703">
                  <c:v>-4.2324004644545285E-3</c:v>
                </c:pt>
                <c:pt idx="7704">
                  <c:v>-4.2390210841081613E-3</c:v>
                </c:pt>
                <c:pt idx="7705">
                  <c:v>-4.2223023610931214E-3</c:v>
                </c:pt>
                <c:pt idx="7706">
                  <c:v>-4.2064260006405875E-3</c:v>
                </c:pt>
                <c:pt idx="7707">
                  <c:v>-4.2419815934313541E-3</c:v>
                </c:pt>
                <c:pt idx="7708">
                  <c:v>-4.2394979859126797E-3</c:v>
                </c:pt>
                <c:pt idx="7709">
                  <c:v>-4.2281749893943966E-3</c:v>
                </c:pt>
                <c:pt idx="7710">
                  <c:v>-4.2416289963228973E-3</c:v>
                </c:pt>
                <c:pt idx="7711">
                  <c:v>-4.2406929172161814E-3</c:v>
                </c:pt>
                <c:pt idx="7712">
                  <c:v>-4.2323226470500725E-3</c:v>
                </c:pt>
                <c:pt idx="7713">
                  <c:v>-4.2715918078650465E-3</c:v>
                </c:pt>
                <c:pt idx="7714">
                  <c:v>-4.2417048372129377E-3</c:v>
                </c:pt>
                <c:pt idx="7715">
                  <c:v>-4.2356270237673809E-3</c:v>
                </c:pt>
                <c:pt idx="7716">
                  <c:v>-4.2308733383496534E-3</c:v>
                </c:pt>
                <c:pt idx="7717">
                  <c:v>-4.24728638673886E-3</c:v>
                </c:pt>
                <c:pt idx="7718">
                  <c:v>-4.2406428977026893E-3</c:v>
                </c:pt>
                <c:pt idx="7719">
                  <c:v>-4.2319583209867433E-3</c:v>
                </c:pt>
                <c:pt idx="7720">
                  <c:v>-4.2400571056151904E-3</c:v>
                </c:pt>
                <c:pt idx="7721">
                  <c:v>-4.2312229697192734E-3</c:v>
                </c:pt>
                <c:pt idx="7722">
                  <c:v>-4.2422465943169584E-3</c:v>
                </c:pt>
                <c:pt idx="7723">
                  <c:v>-4.2496080965753313E-3</c:v>
                </c:pt>
                <c:pt idx="7724">
                  <c:v>-4.2436042571631413E-3</c:v>
                </c:pt>
                <c:pt idx="7725">
                  <c:v>-4.2188829591240252E-3</c:v>
                </c:pt>
                <c:pt idx="7726">
                  <c:v>-4.2304911070642978E-3</c:v>
                </c:pt>
                <c:pt idx="7727">
                  <c:v>-4.2639391553444955E-3</c:v>
                </c:pt>
                <c:pt idx="7728">
                  <c:v>-4.2488076468546613E-3</c:v>
                </c:pt>
                <c:pt idx="7729">
                  <c:v>-4.2681665355825986E-3</c:v>
                </c:pt>
                <c:pt idx="7730">
                  <c:v>-4.2766816481545362E-3</c:v>
                </c:pt>
                <c:pt idx="7731">
                  <c:v>-4.2757851465908296E-3</c:v>
                </c:pt>
                <c:pt idx="7732">
                  <c:v>-4.2749434820264368E-3</c:v>
                </c:pt>
                <c:pt idx="7733">
                  <c:v>-4.2576023819722569E-3</c:v>
                </c:pt>
                <c:pt idx="7734">
                  <c:v>-4.2757298569599143E-3</c:v>
                </c:pt>
                <c:pt idx="7735">
                  <c:v>-4.2731660614568562E-3</c:v>
                </c:pt>
                <c:pt idx="7736">
                  <c:v>-4.2674393925162665E-3</c:v>
                </c:pt>
                <c:pt idx="7737">
                  <c:v>-4.2481460094793552E-3</c:v>
                </c:pt>
                <c:pt idx="7738">
                  <c:v>-4.2836335398750104E-3</c:v>
                </c:pt>
                <c:pt idx="7739">
                  <c:v>-4.2853822173308945E-3</c:v>
                </c:pt>
                <c:pt idx="7740">
                  <c:v>-4.2743757377709983E-3</c:v>
                </c:pt>
                <c:pt idx="7741">
                  <c:v>-4.2543061801196963E-3</c:v>
                </c:pt>
                <c:pt idx="7742">
                  <c:v>-4.2739404383554816E-3</c:v>
                </c:pt>
                <c:pt idx="7743">
                  <c:v>-4.281234236877058E-3</c:v>
                </c:pt>
                <c:pt idx="7744">
                  <c:v>-4.2831412835575679E-3</c:v>
                </c:pt>
                <c:pt idx="7745">
                  <c:v>-4.3105534663189999E-3</c:v>
                </c:pt>
                <c:pt idx="7746">
                  <c:v>-4.2662073768817282E-3</c:v>
                </c:pt>
                <c:pt idx="7747">
                  <c:v>-4.2793225152580787E-3</c:v>
                </c:pt>
                <c:pt idx="7748">
                  <c:v>-4.2752305072740211E-3</c:v>
                </c:pt>
                <c:pt idx="7749">
                  <c:v>-4.2791190834432303E-3</c:v>
                </c:pt>
                <c:pt idx="7750">
                  <c:v>-4.2786443665951933E-3</c:v>
                </c:pt>
                <c:pt idx="7751">
                  <c:v>-4.2874654743708168E-3</c:v>
                </c:pt>
                <c:pt idx="7752">
                  <c:v>-4.258377597122805E-3</c:v>
                </c:pt>
                <c:pt idx="7753">
                  <c:v>-4.2755595208245423E-3</c:v>
                </c:pt>
                <c:pt idx="7754">
                  <c:v>-4.2889533101071421E-3</c:v>
                </c:pt>
                <c:pt idx="7755">
                  <c:v>-4.2665253095687024E-3</c:v>
                </c:pt>
                <c:pt idx="7756">
                  <c:v>-4.2689513605412193E-3</c:v>
                </c:pt>
                <c:pt idx="7757">
                  <c:v>-4.2658885375027166E-3</c:v>
                </c:pt>
                <c:pt idx="7758">
                  <c:v>-4.3064547128666775E-3</c:v>
                </c:pt>
                <c:pt idx="7759">
                  <c:v>-4.2829463719484071E-3</c:v>
                </c:pt>
                <c:pt idx="7760">
                  <c:v>-4.3058123579576514E-3</c:v>
                </c:pt>
                <c:pt idx="7761">
                  <c:v>-4.2609961948745769E-3</c:v>
                </c:pt>
                <c:pt idx="7762">
                  <c:v>-4.2789230733502933E-3</c:v>
                </c:pt>
                <c:pt idx="7763">
                  <c:v>-4.2503170399594732E-3</c:v>
                </c:pt>
                <c:pt idx="7764">
                  <c:v>-4.2624984001652768E-3</c:v>
                </c:pt>
                <c:pt idx="7765">
                  <c:v>-4.2748786317820973E-3</c:v>
                </c:pt>
                <c:pt idx="7766">
                  <c:v>-4.3076050482273405E-3</c:v>
                </c:pt>
                <c:pt idx="7767">
                  <c:v>-4.2874347621050914E-3</c:v>
                </c:pt>
                <c:pt idx="7768">
                  <c:v>-4.2795868646499603E-3</c:v>
                </c:pt>
                <c:pt idx="7769">
                  <c:v>-4.2855297887150392E-3</c:v>
                </c:pt>
                <c:pt idx="7770">
                  <c:v>-4.2812457606878577E-3</c:v>
                </c:pt>
                <c:pt idx="7771">
                  <c:v>-4.2717282350024427E-3</c:v>
                </c:pt>
                <c:pt idx="7772">
                  <c:v>-4.2677259351356521E-3</c:v>
                </c:pt>
                <c:pt idx="7773">
                  <c:v>-4.2884911142549546E-3</c:v>
                </c:pt>
                <c:pt idx="7774">
                  <c:v>-4.2970302346845325E-3</c:v>
                </c:pt>
                <c:pt idx="7775">
                  <c:v>-4.2758453180194358E-3</c:v>
                </c:pt>
                <c:pt idx="7776">
                  <c:v>-4.2693298280648967E-3</c:v>
                </c:pt>
                <c:pt idx="7777">
                  <c:v>-4.2806264901553617E-3</c:v>
                </c:pt>
                <c:pt idx="7778">
                  <c:v>-4.28574552599099E-3</c:v>
                </c:pt>
                <c:pt idx="7779">
                  <c:v>-4.2818013644047963E-3</c:v>
                </c:pt>
                <c:pt idx="7780">
                  <c:v>-4.2972210961629599E-3</c:v>
                </c:pt>
                <c:pt idx="7781">
                  <c:v>-4.2883127143998039E-3</c:v>
                </c:pt>
                <c:pt idx="7782">
                  <c:v>-4.3078498975623958E-3</c:v>
                </c:pt>
                <c:pt idx="7783">
                  <c:v>-4.3029891298550487E-3</c:v>
                </c:pt>
                <c:pt idx="7784">
                  <c:v>-4.2913144856312792E-3</c:v>
                </c:pt>
                <c:pt idx="7785">
                  <c:v>-4.3033601429994369E-3</c:v>
                </c:pt>
                <c:pt idx="7786">
                  <c:v>-4.3007084855618792E-3</c:v>
                </c:pt>
                <c:pt idx="7787">
                  <c:v>-4.3378818762965432E-3</c:v>
                </c:pt>
                <c:pt idx="7788">
                  <c:v>-4.3331240242784532E-3</c:v>
                </c:pt>
                <c:pt idx="7789">
                  <c:v>-4.3402829788454535E-3</c:v>
                </c:pt>
                <c:pt idx="7790">
                  <c:v>-4.3282348234553606E-3</c:v>
                </c:pt>
                <c:pt idx="7791">
                  <c:v>-4.338212918625268E-3</c:v>
                </c:pt>
                <c:pt idx="7792">
                  <c:v>-4.3088640129298056E-3</c:v>
                </c:pt>
                <c:pt idx="7793">
                  <c:v>-4.3012024296972921E-3</c:v>
                </c:pt>
                <c:pt idx="7794">
                  <c:v>-4.3172379019123111E-3</c:v>
                </c:pt>
                <c:pt idx="7795">
                  <c:v>-4.3245587042741399E-3</c:v>
                </c:pt>
                <c:pt idx="7796">
                  <c:v>-4.3444296392371193E-3</c:v>
                </c:pt>
                <c:pt idx="7797">
                  <c:v>-4.3124930060146954E-3</c:v>
                </c:pt>
                <c:pt idx="7798">
                  <c:v>-4.3205135125005114E-3</c:v>
                </c:pt>
                <c:pt idx="7799">
                  <c:v>-4.3239697214880928E-3</c:v>
                </c:pt>
                <c:pt idx="7800">
                  <c:v>-4.288982231880325E-3</c:v>
                </c:pt>
                <c:pt idx="7801">
                  <c:v>-4.3113070619248284E-3</c:v>
                </c:pt>
                <c:pt idx="7802">
                  <c:v>-4.3263888292614204E-3</c:v>
                </c:pt>
                <c:pt idx="7803">
                  <c:v>-4.3117201278884236E-3</c:v>
                </c:pt>
                <c:pt idx="7804">
                  <c:v>-4.3447466363909122E-3</c:v>
                </c:pt>
                <c:pt idx="7805">
                  <c:v>-4.336741804422741E-3</c:v>
                </c:pt>
                <c:pt idx="7806">
                  <c:v>-4.3316901155021677E-3</c:v>
                </c:pt>
                <c:pt idx="7807">
                  <c:v>-4.3306454254950621E-3</c:v>
                </c:pt>
                <c:pt idx="7808">
                  <c:v>-4.3077739949611699E-3</c:v>
                </c:pt>
                <c:pt idx="7809">
                  <c:v>-4.3325231646189474E-3</c:v>
                </c:pt>
                <c:pt idx="7810">
                  <c:v>-4.3371354745254786E-3</c:v>
                </c:pt>
                <c:pt idx="7811">
                  <c:v>-4.3173479597970136E-3</c:v>
                </c:pt>
                <c:pt idx="7812">
                  <c:v>-4.3283437624976858E-3</c:v>
                </c:pt>
                <c:pt idx="7813">
                  <c:v>-4.3400063773620517E-3</c:v>
                </c:pt>
                <c:pt idx="7814">
                  <c:v>-4.3300174389115861E-3</c:v>
                </c:pt>
                <c:pt idx="7815">
                  <c:v>-4.3375861658860905E-3</c:v>
                </c:pt>
                <c:pt idx="7816">
                  <c:v>-4.3463560777428321E-3</c:v>
                </c:pt>
                <c:pt idx="7817">
                  <c:v>-4.3410080724738684E-3</c:v>
                </c:pt>
                <c:pt idx="7818">
                  <c:v>-4.3475375614658914E-3</c:v>
                </c:pt>
                <c:pt idx="7819">
                  <c:v>-4.3605420887873926E-3</c:v>
                </c:pt>
                <c:pt idx="7820">
                  <c:v>-4.3594468285410243E-3</c:v>
                </c:pt>
                <c:pt idx="7821">
                  <c:v>-4.3722871353775719E-3</c:v>
                </c:pt>
                <c:pt idx="7822">
                  <c:v>-4.3722822040865627E-3</c:v>
                </c:pt>
                <c:pt idx="7823">
                  <c:v>-4.3644665906669771E-3</c:v>
                </c:pt>
                <c:pt idx="7824">
                  <c:v>-4.3477607365034129E-3</c:v>
                </c:pt>
                <c:pt idx="7825">
                  <c:v>-4.3584975908369811E-3</c:v>
                </c:pt>
                <c:pt idx="7826">
                  <c:v>-4.3610016216792183E-3</c:v>
                </c:pt>
                <c:pt idx="7827">
                  <c:v>-4.3672478313887758E-3</c:v>
                </c:pt>
                <c:pt idx="7828">
                  <c:v>-4.3560613995132415E-3</c:v>
                </c:pt>
                <c:pt idx="7829">
                  <c:v>-4.3572820240169218E-3</c:v>
                </c:pt>
                <c:pt idx="7830">
                  <c:v>-4.3652465061104614E-3</c:v>
                </c:pt>
                <c:pt idx="7831">
                  <c:v>-4.3741217159690851E-3</c:v>
                </c:pt>
                <c:pt idx="7832">
                  <c:v>-4.3599890872838623E-3</c:v>
                </c:pt>
                <c:pt idx="7833">
                  <c:v>-4.3530867756619383E-3</c:v>
                </c:pt>
                <c:pt idx="7834">
                  <c:v>-4.35613397368163E-3</c:v>
                </c:pt>
                <c:pt idx="7835">
                  <c:v>-4.3553206361341022E-3</c:v>
                </c:pt>
                <c:pt idx="7836">
                  <c:v>-4.3707592911610936E-3</c:v>
                </c:pt>
                <c:pt idx="7837">
                  <c:v>-4.3531233239232844E-3</c:v>
                </c:pt>
                <c:pt idx="7838">
                  <c:v>-4.3639468599373848E-3</c:v>
                </c:pt>
                <c:pt idx="7839">
                  <c:v>-4.3576477323979601E-3</c:v>
                </c:pt>
                <c:pt idx="7840">
                  <c:v>-4.3439206143485671E-3</c:v>
                </c:pt>
                <c:pt idx="7841">
                  <c:v>-4.3762348211337804E-3</c:v>
                </c:pt>
                <c:pt idx="7842">
                  <c:v>-4.3662218835086499E-3</c:v>
                </c:pt>
                <c:pt idx="7843">
                  <c:v>-4.3340963928162838E-3</c:v>
                </c:pt>
                <c:pt idx="7844">
                  <c:v>-4.3465396520793792E-3</c:v>
                </c:pt>
                <c:pt idx="7845">
                  <c:v>-4.3395423130103182E-3</c:v>
                </c:pt>
                <c:pt idx="7846">
                  <c:v>-4.3676593585462468E-3</c:v>
                </c:pt>
                <c:pt idx="7847">
                  <c:v>-4.3629988778482853E-3</c:v>
                </c:pt>
                <c:pt idx="7848">
                  <c:v>-4.3817984365111E-3</c:v>
                </c:pt>
                <c:pt idx="7849">
                  <c:v>-4.3919846464592922E-3</c:v>
                </c:pt>
                <c:pt idx="7850">
                  <c:v>-4.3891919796044425E-3</c:v>
                </c:pt>
                <c:pt idx="7851">
                  <c:v>-4.3758808995478151E-3</c:v>
                </c:pt>
                <c:pt idx="7852">
                  <c:v>-4.3913455576826488E-3</c:v>
                </c:pt>
                <c:pt idx="7853">
                  <c:v>-4.3944359415665412E-3</c:v>
                </c:pt>
                <c:pt idx="7854">
                  <c:v>-4.3781673817537897E-3</c:v>
                </c:pt>
                <c:pt idx="7855">
                  <c:v>-4.3848069932781895E-3</c:v>
                </c:pt>
                <c:pt idx="7856">
                  <c:v>-4.3879844466767001E-3</c:v>
                </c:pt>
                <c:pt idx="7857">
                  <c:v>-4.4057926305597047E-3</c:v>
                </c:pt>
                <c:pt idx="7858">
                  <c:v>-4.4100258027729156E-3</c:v>
                </c:pt>
                <c:pt idx="7859">
                  <c:v>-4.4084740509756316E-3</c:v>
                </c:pt>
                <c:pt idx="7860">
                  <c:v>-4.3971742404989361E-3</c:v>
                </c:pt>
                <c:pt idx="7861">
                  <c:v>-4.3991037084505072E-3</c:v>
                </c:pt>
                <c:pt idx="7862">
                  <c:v>-4.4137006565411821E-3</c:v>
                </c:pt>
                <c:pt idx="7863">
                  <c:v>-4.4032942562213526E-3</c:v>
                </c:pt>
                <c:pt idx="7864">
                  <c:v>-4.4185618393684043E-3</c:v>
                </c:pt>
                <c:pt idx="7865">
                  <c:v>-4.3956387569859742E-3</c:v>
                </c:pt>
                <c:pt idx="7866">
                  <c:v>-4.4057003077529536E-3</c:v>
                </c:pt>
                <c:pt idx="7867">
                  <c:v>-4.3991775671181959E-3</c:v>
                </c:pt>
                <c:pt idx="7868">
                  <c:v>-4.3888901955768632E-3</c:v>
                </c:pt>
                <c:pt idx="7869">
                  <c:v>-4.4211606098081982E-3</c:v>
                </c:pt>
                <c:pt idx="7870">
                  <c:v>-4.394325344900917E-3</c:v>
                </c:pt>
                <c:pt idx="7871">
                  <c:v>-4.4031682018397739E-3</c:v>
                </c:pt>
                <c:pt idx="7872">
                  <c:v>-4.397624100867175E-3</c:v>
                </c:pt>
                <c:pt idx="7873">
                  <c:v>-4.4012787714772447E-3</c:v>
                </c:pt>
                <c:pt idx="7874">
                  <c:v>-4.3832061178961943E-3</c:v>
                </c:pt>
                <c:pt idx="7875">
                  <c:v>-4.390759954210008E-3</c:v>
                </c:pt>
                <c:pt idx="7876">
                  <c:v>-4.3769455561225284E-3</c:v>
                </c:pt>
                <c:pt idx="7877">
                  <c:v>-4.3932929504318027E-3</c:v>
                </c:pt>
                <c:pt idx="7878">
                  <c:v>-4.3930857580168608E-3</c:v>
                </c:pt>
                <c:pt idx="7879">
                  <c:v>-4.4090537342988028E-3</c:v>
                </c:pt>
                <c:pt idx="7880">
                  <c:v>-4.407350808463285E-3</c:v>
                </c:pt>
                <c:pt idx="7881">
                  <c:v>-4.3903661773178398E-3</c:v>
                </c:pt>
                <c:pt idx="7882">
                  <c:v>-4.3848052586664922E-3</c:v>
                </c:pt>
                <c:pt idx="7883">
                  <c:v>-4.3908531687008772E-3</c:v>
                </c:pt>
                <c:pt idx="7884">
                  <c:v>-4.3936601708727749E-3</c:v>
                </c:pt>
                <c:pt idx="7885">
                  <c:v>-4.4334283733695129E-3</c:v>
                </c:pt>
                <c:pt idx="7886">
                  <c:v>-4.4289020693894518E-3</c:v>
                </c:pt>
                <c:pt idx="7887">
                  <c:v>-4.4150288093514588E-3</c:v>
                </c:pt>
                <c:pt idx="7888">
                  <c:v>-4.4110324494454978E-3</c:v>
                </c:pt>
                <c:pt idx="7889">
                  <c:v>-4.4070148797426554E-3</c:v>
                </c:pt>
                <c:pt idx="7890">
                  <c:v>-4.4294041589418437E-3</c:v>
                </c:pt>
                <c:pt idx="7891">
                  <c:v>-4.4301737316730979E-3</c:v>
                </c:pt>
                <c:pt idx="7892">
                  <c:v>-4.4196354547024544E-3</c:v>
                </c:pt>
                <c:pt idx="7893">
                  <c:v>-4.4373471869954524E-3</c:v>
                </c:pt>
                <c:pt idx="7894">
                  <c:v>-4.4221104737180248E-3</c:v>
                </c:pt>
                <c:pt idx="7895">
                  <c:v>-4.4152148446315225E-3</c:v>
                </c:pt>
                <c:pt idx="7896">
                  <c:v>-4.4556952537861709E-3</c:v>
                </c:pt>
                <c:pt idx="7897">
                  <c:v>-4.4469782148788472E-3</c:v>
                </c:pt>
                <c:pt idx="7898">
                  <c:v>-4.4585067901752665E-3</c:v>
                </c:pt>
                <c:pt idx="7899">
                  <c:v>-4.4507707554733676E-3</c:v>
                </c:pt>
                <c:pt idx="7900">
                  <c:v>-4.4810907786718701E-3</c:v>
                </c:pt>
                <c:pt idx="7901">
                  <c:v>-4.4611852126665201E-3</c:v>
                </c:pt>
                <c:pt idx="7902">
                  <c:v>-4.464120154132732E-3</c:v>
                </c:pt>
                <c:pt idx="7903">
                  <c:v>-4.4460100963351701E-3</c:v>
                </c:pt>
                <c:pt idx="7904">
                  <c:v>-4.4635138249011809E-3</c:v>
                </c:pt>
                <c:pt idx="7905">
                  <c:v>-4.4741482328301595E-3</c:v>
                </c:pt>
                <c:pt idx="7906">
                  <c:v>-4.4406830500990646E-3</c:v>
                </c:pt>
                <c:pt idx="7907">
                  <c:v>-4.4361405949783312E-3</c:v>
                </c:pt>
                <c:pt idx="7908">
                  <c:v>-4.4579024489314759E-3</c:v>
                </c:pt>
                <c:pt idx="7909">
                  <c:v>-4.478501890979274E-3</c:v>
                </c:pt>
                <c:pt idx="7910">
                  <c:v>-4.4571040257731023E-3</c:v>
                </c:pt>
                <c:pt idx="7911">
                  <c:v>-4.4657702860652505E-3</c:v>
                </c:pt>
                <c:pt idx="7912">
                  <c:v>-4.4547126130590605E-3</c:v>
                </c:pt>
                <c:pt idx="7913">
                  <c:v>-4.4645111318103326E-3</c:v>
                </c:pt>
                <c:pt idx="7914">
                  <c:v>-4.4796071416488134E-3</c:v>
                </c:pt>
                <c:pt idx="7915">
                  <c:v>-4.4826995358232336E-3</c:v>
                </c:pt>
                <c:pt idx="7916">
                  <c:v>-4.4702250079679678E-3</c:v>
                </c:pt>
                <c:pt idx="7917">
                  <c:v>-4.4967233615461465E-3</c:v>
                </c:pt>
                <c:pt idx="7918">
                  <c:v>-4.4904488523308554E-3</c:v>
                </c:pt>
                <c:pt idx="7919">
                  <c:v>-4.4902993151806165E-3</c:v>
                </c:pt>
                <c:pt idx="7920">
                  <c:v>-4.4699164965433169E-3</c:v>
                </c:pt>
                <c:pt idx="7921">
                  <c:v>-4.4832238618436075E-3</c:v>
                </c:pt>
                <c:pt idx="7922">
                  <c:v>-4.4930418184823129E-3</c:v>
                </c:pt>
                <c:pt idx="7923">
                  <c:v>-4.4984754195027147E-3</c:v>
                </c:pt>
                <c:pt idx="7924">
                  <c:v>-4.4938554827331674E-3</c:v>
                </c:pt>
                <c:pt idx="7925">
                  <c:v>-4.4761109432139637E-3</c:v>
                </c:pt>
                <c:pt idx="7926">
                  <c:v>-4.5063192582389102E-3</c:v>
                </c:pt>
                <c:pt idx="7927">
                  <c:v>-4.5007109409638804E-3</c:v>
                </c:pt>
                <c:pt idx="7928">
                  <c:v>-4.4894187002498011E-3</c:v>
                </c:pt>
                <c:pt idx="7929">
                  <c:v>-4.4793388048702427E-3</c:v>
                </c:pt>
                <c:pt idx="7930">
                  <c:v>-4.5023975883632314E-3</c:v>
                </c:pt>
                <c:pt idx="7931">
                  <c:v>-4.5187397723825216E-3</c:v>
                </c:pt>
                <c:pt idx="7932">
                  <c:v>-4.506449842683901E-3</c:v>
                </c:pt>
                <c:pt idx="7933">
                  <c:v>-4.5023247824973025E-3</c:v>
                </c:pt>
                <c:pt idx="7934">
                  <c:v>-4.4880656891020509E-3</c:v>
                </c:pt>
                <c:pt idx="7935">
                  <c:v>-4.5027755594077012E-3</c:v>
                </c:pt>
                <c:pt idx="7936">
                  <c:v>-4.5003540910642254E-3</c:v>
                </c:pt>
                <c:pt idx="7937">
                  <c:v>-4.4773459392477236E-3</c:v>
                </c:pt>
                <c:pt idx="7938">
                  <c:v>-4.4885676312151753E-3</c:v>
                </c:pt>
                <c:pt idx="7939">
                  <c:v>-4.4916455720822486E-3</c:v>
                </c:pt>
                <c:pt idx="7940">
                  <c:v>-4.489822919907795E-3</c:v>
                </c:pt>
                <c:pt idx="7941">
                  <c:v>-4.4976656800154394E-3</c:v>
                </c:pt>
                <c:pt idx="7942">
                  <c:v>-4.4593127211972712E-3</c:v>
                </c:pt>
                <c:pt idx="7943">
                  <c:v>-4.4916105865643544E-3</c:v>
                </c:pt>
                <c:pt idx="7944">
                  <c:v>-4.4949663097966453E-3</c:v>
                </c:pt>
                <c:pt idx="7945">
                  <c:v>-4.51067942501955E-3</c:v>
                </c:pt>
                <c:pt idx="7946">
                  <c:v>-4.4822616267015218E-3</c:v>
                </c:pt>
                <c:pt idx="7947">
                  <c:v>-4.493496697941789E-3</c:v>
                </c:pt>
                <c:pt idx="7948">
                  <c:v>-4.5181404879420881E-3</c:v>
                </c:pt>
                <c:pt idx="7949">
                  <c:v>-4.5146953993728247E-3</c:v>
                </c:pt>
                <c:pt idx="7950">
                  <c:v>-4.4782886201363628E-3</c:v>
                </c:pt>
                <c:pt idx="7951">
                  <c:v>-4.4638210510463674E-3</c:v>
                </c:pt>
                <c:pt idx="7952">
                  <c:v>-4.4873927695407391E-3</c:v>
                </c:pt>
                <c:pt idx="7953">
                  <c:v>-4.4913247410186307E-3</c:v>
                </c:pt>
                <c:pt idx="7954">
                  <c:v>-4.5031237708770344E-3</c:v>
                </c:pt>
                <c:pt idx="7955">
                  <c:v>-4.5026578061510107E-3</c:v>
                </c:pt>
                <c:pt idx="7956">
                  <c:v>-4.5119677765379507E-3</c:v>
                </c:pt>
                <c:pt idx="7957">
                  <c:v>-4.5063364126527849E-3</c:v>
                </c:pt>
                <c:pt idx="7958">
                  <c:v>-4.4836166040840147E-3</c:v>
                </c:pt>
                <c:pt idx="7959">
                  <c:v>-4.4622053597261901E-3</c:v>
                </c:pt>
                <c:pt idx="7960">
                  <c:v>-4.5002735874155641E-3</c:v>
                </c:pt>
                <c:pt idx="7961">
                  <c:v>-4.5051889582573851E-3</c:v>
                </c:pt>
                <c:pt idx="7962">
                  <c:v>-4.4982048273050305E-3</c:v>
                </c:pt>
                <c:pt idx="7963">
                  <c:v>-4.4905281572932051E-3</c:v>
                </c:pt>
                <c:pt idx="7964">
                  <c:v>-4.4967466142180161E-3</c:v>
                </c:pt>
                <c:pt idx="7965">
                  <c:v>-4.4964618315193605E-3</c:v>
                </c:pt>
                <c:pt idx="7966">
                  <c:v>-4.502315075165607E-3</c:v>
                </c:pt>
                <c:pt idx="7967">
                  <c:v>-4.5271408537054299E-3</c:v>
                </c:pt>
                <c:pt idx="7968">
                  <c:v>-4.5160179189236765E-3</c:v>
                </c:pt>
                <c:pt idx="7969">
                  <c:v>-4.5121092936240169E-3</c:v>
                </c:pt>
                <c:pt idx="7970">
                  <c:v>-4.5135467859999572E-3</c:v>
                </c:pt>
                <c:pt idx="7971">
                  <c:v>-4.5144136114860407E-3</c:v>
                </c:pt>
                <c:pt idx="7972">
                  <c:v>-4.5026568303001878E-3</c:v>
                </c:pt>
                <c:pt idx="7973">
                  <c:v>-4.5126770499387733E-3</c:v>
                </c:pt>
                <c:pt idx="7974">
                  <c:v>-4.5296104162997168E-3</c:v>
                </c:pt>
                <c:pt idx="7975">
                  <c:v>-4.5207946520871125E-3</c:v>
                </c:pt>
                <c:pt idx="7976">
                  <c:v>-4.55094496283174E-3</c:v>
                </c:pt>
                <c:pt idx="7977">
                  <c:v>-4.5228159432975472E-3</c:v>
                </c:pt>
                <c:pt idx="7978">
                  <c:v>-4.526308252188806E-3</c:v>
                </c:pt>
                <c:pt idx="7979">
                  <c:v>-4.5433676412892079E-3</c:v>
                </c:pt>
                <c:pt idx="7980">
                  <c:v>-4.5444617304008983E-3</c:v>
                </c:pt>
                <c:pt idx="7981">
                  <c:v>-4.548221522700807E-3</c:v>
                </c:pt>
                <c:pt idx="7982">
                  <c:v>-4.5316796998179261E-3</c:v>
                </c:pt>
                <c:pt idx="7983">
                  <c:v>-4.534430263493712E-3</c:v>
                </c:pt>
                <c:pt idx="7984">
                  <c:v>-4.5397242134346373E-3</c:v>
                </c:pt>
                <c:pt idx="7985">
                  <c:v>-4.5190836863951648E-3</c:v>
                </c:pt>
                <c:pt idx="7986">
                  <c:v>-4.5333282502253418E-3</c:v>
                </c:pt>
                <c:pt idx="7987">
                  <c:v>-4.5387591383172369E-3</c:v>
                </c:pt>
                <c:pt idx="7988">
                  <c:v>-4.5532588600624849E-3</c:v>
                </c:pt>
                <c:pt idx="7989">
                  <c:v>-4.5428521156105125E-3</c:v>
                </c:pt>
                <c:pt idx="7990">
                  <c:v>-4.5353345675499274E-3</c:v>
                </c:pt>
                <c:pt idx="7991">
                  <c:v>-4.5525038904767456E-3</c:v>
                </c:pt>
                <c:pt idx="7992">
                  <c:v>-4.5524326664875634E-3</c:v>
                </c:pt>
                <c:pt idx="7993">
                  <c:v>-4.5664644505708334E-3</c:v>
                </c:pt>
                <c:pt idx="7994">
                  <c:v>-4.5752633605790106E-3</c:v>
                </c:pt>
                <c:pt idx="7995">
                  <c:v>-4.5461826792460849E-3</c:v>
                </c:pt>
                <c:pt idx="7996">
                  <c:v>-4.5568953863217385E-3</c:v>
                </c:pt>
                <c:pt idx="7997">
                  <c:v>-4.5649451418401576E-3</c:v>
                </c:pt>
                <c:pt idx="7998">
                  <c:v>-4.552612468364141E-3</c:v>
                </c:pt>
                <c:pt idx="7999">
                  <c:v>-4.5710691992370545E-3</c:v>
                </c:pt>
                <c:pt idx="8000">
                  <c:v>-4.5611467385247243E-3</c:v>
                </c:pt>
                <c:pt idx="8001">
                  <c:v>-4.5574836015490642E-3</c:v>
                </c:pt>
                <c:pt idx="8002">
                  <c:v>-4.5538867971251298E-3</c:v>
                </c:pt>
                <c:pt idx="8003">
                  <c:v>-4.5389935994062389E-3</c:v>
                </c:pt>
                <c:pt idx="8004">
                  <c:v>-4.540012859923912E-3</c:v>
                </c:pt>
                <c:pt idx="8005">
                  <c:v>-4.5610394771429244E-3</c:v>
                </c:pt>
                <c:pt idx="8006">
                  <c:v>-4.5734288834172942E-3</c:v>
                </c:pt>
                <c:pt idx="8007">
                  <c:v>-4.5942547636355089E-3</c:v>
                </c:pt>
                <c:pt idx="8008">
                  <c:v>-4.5610514025435219E-3</c:v>
                </c:pt>
                <c:pt idx="8009">
                  <c:v>-4.5765608334800666E-3</c:v>
                </c:pt>
                <c:pt idx="8010">
                  <c:v>-4.5914573559128515E-3</c:v>
                </c:pt>
                <c:pt idx="8011">
                  <c:v>-4.5677358990989523E-3</c:v>
                </c:pt>
                <c:pt idx="8012">
                  <c:v>-4.5725855081977995E-3</c:v>
                </c:pt>
                <c:pt idx="8013">
                  <c:v>-4.5750370988885654E-3</c:v>
                </c:pt>
                <c:pt idx="8014">
                  <c:v>-4.5587951043050412E-3</c:v>
                </c:pt>
                <c:pt idx="8015">
                  <c:v>-4.5933546892184124E-3</c:v>
                </c:pt>
                <c:pt idx="8016">
                  <c:v>-4.5944727673955356E-3</c:v>
                </c:pt>
                <c:pt idx="8017">
                  <c:v>-4.6080779406441792E-3</c:v>
                </c:pt>
                <c:pt idx="8018">
                  <c:v>-4.5974968882629558E-3</c:v>
                </c:pt>
                <c:pt idx="8019">
                  <c:v>-4.6072181188465703E-3</c:v>
                </c:pt>
                <c:pt idx="8020">
                  <c:v>-4.6077944138187129E-3</c:v>
                </c:pt>
                <c:pt idx="8021">
                  <c:v>-4.5871296551640399E-3</c:v>
                </c:pt>
                <c:pt idx="8022">
                  <c:v>-4.6014336662046221E-3</c:v>
                </c:pt>
                <c:pt idx="8023">
                  <c:v>-4.6330352425828433E-3</c:v>
                </c:pt>
                <c:pt idx="8024">
                  <c:v>-4.5903785900786639E-3</c:v>
                </c:pt>
                <c:pt idx="8025">
                  <c:v>-4.6084334061919649E-3</c:v>
                </c:pt>
                <c:pt idx="8026">
                  <c:v>-4.5928530890907435E-3</c:v>
                </c:pt>
                <c:pt idx="8027">
                  <c:v>-4.6092233120086186E-3</c:v>
                </c:pt>
                <c:pt idx="8028">
                  <c:v>-4.5950567596105439E-3</c:v>
                </c:pt>
                <c:pt idx="8029">
                  <c:v>-4.591896434677255E-3</c:v>
                </c:pt>
                <c:pt idx="8030">
                  <c:v>-4.5876967955060972E-3</c:v>
                </c:pt>
                <c:pt idx="8031">
                  <c:v>-4.5805043740842445E-3</c:v>
                </c:pt>
                <c:pt idx="8032">
                  <c:v>-4.6132990254702556E-3</c:v>
                </c:pt>
                <c:pt idx="8033">
                  <c:v>-4.6018676579493711E-3</c:v>
                </c:pt>
                <c:pt idx="8034">
                  <c:v>-4.5943675215250109E-3</c:v>
                </c:pt>
                <c:pt idx="8035">
                  <c:v>-4.6187886816681954E-3</c:v>
                </c:pt>
                <c:pt idx="8036">
                  <c:v>-4.5675913407199282E-3</c:v>
                </c:pt>
                <c:pt idx="8037">
                  <c:v>-4.6113635225447118E-3</c:v>
                </c:pt>
                <c:pt idx="8038">
                  <c:v>-4.5736932041382976E-3</c:v>
                </c:pt>
                <c:pt idx="8039">
                  <c:v>-4.5686918828300831E-3</c:v>
                </c:pt>
                <c:pt idx="8040">
                  <c:v>-4.5848789096850648E-3</c:v>
                </c:pt>
                <c:pt idx="8041">
                  <c:v>-4.5940113061856353E-3</c:v>
                </c:pt>
                <c:pt idx="8042">
                  <c:v>-4.5793091494489057E-3</c:v>
                </c:pt>
                <c:pt idx="8043">
                  <c:v>-4.5724677116045194E-3</c:v>
                </c:pt>
                <c:pt idx="8044">
                  <c:v>-4.586335090944799E-3</c:v>
                </c:pt>
                <c:pt idx="8045">
                  <c:v>-4.6008718432400215E-3</c:v>
                </c:pt>
                <c:pt idx="8046">
                  <c:v>-4.5933390092094796E-3</c:v>
                </c:pt>
                <c:pt idx="8047">
                  <c:v>-4.576897181531773E-3</c:v>
                </c:pt>
                <c:pt idx="8048">
                  <c:v>-4.6016254492517398E-3</c:v>
                </c:pt>
                <c:pt idx="8049">
                  <c:v>-4.6223496569310447E-3</c:v>
                </c:pt>
                <c:pt idx="8050">
                  <c:v>-4.6163353610598626E-3</c:v>
                </c:pt>
                <c:pt idx="8051">
                  <c:v>-4.6060746437829054E-3</c:v>
                </c:pt>
                <c:pt idx="8052">
                  <c:v>-4.628486762450118E-3</c:v>
                </c:pt>
                <c:pt idx="8053">
                  <c:v>-4.6075345375708714E-3</c:v>
                </c:pt>
                <c:pt idx="8054">
                  <c:v>-4.6073095506046638E-3</c:v>
                </c:pt>
                <c:pt idx="8055">
                  <c:v>-4.6336034487841427E-3</c:v>
                </c:pt>
                <c:pt idx="8056">
                  <c:v>-4.6304210352670029E-3</c:v>
                </c:pt>
                <c:pt idx="8057">
                  <c:v>-4.6269146562954938E-3</c:v>
                </c:pt>
                <c:pt idx="8058">
                  <c:v>-4.6144098769523361E-3</c:v>
                </c:pt>
                <c:pt idx="8059">
                  <c:v>-4.6173081180197802E-3</c:v>
                </c:pt>
                <c:pt idx="8060">
                  <c:v>-4.6214697499003818E-3</c:v>
                </c:pt>
                <c:pt idx="8061">
                  <c:v>-4.6147262817440747E-3</c:v>
                </c:pt>
                <c:pt idx="8062">
                  <c:v>-4.6210277061330129E-3</c:v>
                </c:pt>
                <c:pt idx="8063">
                  <c:v>-4.6403364300475793E-3</c:v>
                </c:pt>
                <c:pt idx="8064">
                  <c:v>-4.63096617343007E-3</c:v>
                </c:pt>
                <c:pt idx="8065">
                  <c:v>-4.6234159393332601E-3</c:v>
                </c:pt>
                <c:pt idx="8066">
                  <c:v>-4.6277612611932079E-3</c:v>
                </c:pt>
                <c:pt idx="8067">
                  <c:v>-4.6120514503505215E-3</c:v>
                </c:pt>
                <c:pt idx="8068">
                  <c:v>-4.6220060430762992E-3</c:v>
                </c:pt>
                <c:pt idx="8069">
                  <c:v>-4.6131168090632309E-3</c:v>
                </c:pt>
                <c:pt idx="8070">
                  <c:v>-4.6158667232184519E-3</c:v>
                </c:pt>
                <c:pt idx="8071">
                  <c:v>-4.626749780691837E-3</c:v>
                </c:pt>
                <c:pt idx="8072">
                  <c:v>-4.6177161035487616E-3</c:v>
                </c:pt>
                <c:pt idx="8073">
                  <c:v>-4.6145297708480859E-3</c:v>
                </c:pt>
                <c:pt idx="8074">
                  <c:v>-4.6234426569680903E-3</c:v>
                </c:pt>
                <c:pt idx="8075">
                  <c:v>-4.6141816487893913E-3</c:v>
                </c:pt>
                <c:pt idx="8076">
                  <c:v>-4.6101262348439212E-3</c:v>
                </c:pt>
                <c:pt idx="8077">
                  <c:v>-4.6173933857096587E-3</c:v>
                </c:pt>
                <c:pt idx="8078">
                  <c:v>-4.6011975960128151E-3</c:v>
                </c:pt>
                <c:pt idx="8079">
                  <c:v>-4.5885450978836459E-3</c:v>
                </c:pt>
                <c:pt idx="8080">
                  <c:v>-4.6152962822959579E-3</c:v>
                </c:pt>
                <c:pt idx="8081">
                  <c:v>-4.60548964502909E-3</c:v>
                </c:pt>
                <c:pt idx="8082">
                  <c:v>-4.5940838703150055E-3</c:v>
                </c:pt>
                <c:pt idx="8083">
                  <c:v>-4.6275609968591952E-3</c:v>
                </c:pt>
                <c:pt idx="8084">
                  <c:v>-4.6063928791162684E-3</c:v>
                </c:pt>
                <c:pt idx="8085">
                  <c:v>-4.6149815825129734E-3</c:v>
                </c:pt>
                <c:pt idx="8086">
                  <c:v>-4.617034387232365E-3</c:v>
                </c:pt>
                <c:pt idx="8087">
                  <c:v>-4.6257859090563852E-3</c:v>
                </c:pt>
                <c:pt idx="8088">
                  <c:v>-4.6106926519826289E-3</c:v>
                </c:pt>
                <c:pt idx="8089">
                  <c:v>-4.6258502517472029E-3</c:v>
                </c:pt>
                <c:pt idx="8090">
                  <c:v>-4.6178878093156321E-3</c:v>
                </c:pt>
                <c:pt idx="8091">
                  <c:v>-4.6144327826786657E-3</c:v>
                </c:pt>
                <c:pt idx="8092">
                  <c:v>-4.624936194676665E-3</c:v>
                </c:pt>
                <c:pt idx="8093">
                  <c:v>-4.6347455970871896E-3</c:v>
                </c:pt>
                <c:pt idx="8094">
                  <c:v>-4.6312598187962101E-3</c:v>
                </c:pt>
                <c:pt idx="8095">
                  <c:v>-4.6338604696544924E-3</c:v>
                </c:pt>
                <c:pt idx="8096">
                  <c:v>-4.6383539523027649E-3</c:v>
                </c:pt>
                <c:pt idx="8097">
                  <c:v>-4.6345408368529449E-3</c:v>
                </c:pt>
                <c:pt idx="8098">
                  <c:v>-4.6412617674125144E-3</c:v>
                </c:pt>
                <c:pt idx="8099">
                  <c:v>-4.6459254054225449E-3</c:v>
                </c:pt>
                <c:pt idx="8100">
                  <c:v>-4.6553554225130713E-3</c:v>
                </c:pt>
                <c:pt idx="8101">
                  <c:v>-4.6283264884824484E-3</c:v>
                </c:pt>
                <c:pt idx="8102">
                  <c:v>-4.6201273757973645E-3</c:v>
                </c:pt>
                <c:pt idx="8103">
                  <c:v>-4.6344750083195966E-3</c:v>
                </c:pt>
                <c:pt idx="8104">
                  <c:v>-4.6340994216192005E-3</c:v>
                </c:pt>
                <c:pt idx="8105">
                  <c:v>-4.6557532577612545E-3</c:v>
                </c:pt>
                <c:pt idx="8106">
                  <c:v>-4.6508257024458531E-3</c:v>
                </c:pt>
                <c:pt idx="8107">
                  <c:v>-4.6737279300271394E-3</c:v>
                </c:pt>
                <c:pt idx="8108">
                  <c:v>-4.6339515181682165E-3</c:v>
                </c:pt>
                <c:pt idx="8109">
                  <c:v>-4.6575945353563358E-3</c:v>
                </c:pt>
                <c:pt idx="8110">
                  <c:v>-4.6529670156921915E-3</c:v>
                </c:pt>
                <c:pt idx="8111">
                  <c:v>-4.6569650950858557E-3</c:v>
                </c:pt>
                <c:pt idx="8112">
                  <c:v>-4.631310658840408E-3</c:v>
                </c:pt>
                <c:pt idx="8113">
                  <c:v>-4.6300632572872959E-3</c:v>
                </c:pt>
                <c:pt idx="8114">
                  <c:v>-4.6155392637130793E-3</c:v>
                </c:pt>
                <c:pt idx="8115">
                  <c:v>-4.6400495538469156E-3</c:v>
                </c:pt>
                <c:pt idx="8116">
                  <c:v>-4.6616809778735257E-3</c:v>
                </c:pt>
                <c:pt idx="8117">
                  <c:v>-4.6731053711447767E-3</c:v>
                </c:pt>
                <c:pt idx="8118">
                  <c:v>-4.6774214546829382E-3</c:v>
                </c:pt>
                <c:pt idx="8119">
                  <c:v>-4.6475599849471489E-3</c:v>
                </c:pt>
                <c:pt idx="8120">
                  <c:v>-4.670096127323161E-3</c:v>
                </c:pt>
                <c:pt idx="8121">
                  <c:v>-4.6440937683374867E-3</c:v>
                </c:pt>
                <c:pt idx="8122">
                  <c:v>-4.6401250304700077E-3</c:v>
                </c:pt>
                <c:pt idx="8123">
                  <c:v>-4.6456022884158021E-3</c:v>
                </c:pt>
                <c:pt idx="8124">
                  <c:v>-4.6544674620135826E-3</c:v>
                </c:pt>
                <c:pt idx="8125">
                  <c:v>-4.6634289426054831E-3</c:v>
                </c:pt>
                <c:pt idx="8126">
                  <c:v>-4.6562769612261039E-3</c:v>
                </c:pt>
                <c:pt idx="8127">
                  <c:v>-4.6631803265870025E-3</c:v>
                </c:pt>
                <c:pt idx="8128">
                  <c:v>-4.6795367357929489E-3</c:v>
                </c:pt>
                <c:pt idx="8129">
                  <c:v>-4.6867910956951012E-3</c:v>
                </c:pt>
                <c:pt idx="8130">
                  <c:v>-4.6813897721104539E-3</c:v>
                </c:pt>
                <c:pt idx="8131">
                  <c:v>-4.6850802697919469E-3</c:v>
                </c:pt>
                <c:pt idx="8132">
                  <c:v>-4.6690500602893118E-3</c:v>
                </c:pt>
                <c:pt idx="8133">
                  <c:v>-4.6619825020142456E-3</c:v>
                </c:pt>
                <c:pt idx="8134">
                  <c:v>-4.6646352557849578E-3</c:v>
                </c:pt>
                <c:pt idx="8135">
                  <c:v>-4.7011545854293499E-3</c:v>
                </c:pt>
                <c:pt idx="8136">
                  <c:v>-4.718246724499723E-3</c:v>
                </c:pt>
                <c:pt idx="8137">
                  <c:v>-4.7237511801023115E-3</c:v>
                </c:pt>
                <c:pt idx="8138">
                  <c:v>-4.6993396399067277E-3</c:v>
                </c:pt>
                <c:pt idx="8139">
                  <c:v>-4.7037190099030691E-3</c:v>
                </c:pt>
                <c:pt idx="8140">
                  <c:v>-4.7035967669955903E-3</c:v>
                </c:pt>
                <c:pt idx="8141">
                  <c:v>-4.7045003347814529E-3</c:v>
                </c:pt>
                <c:pt idx="8142">
                  <c:v>-4.6840064000419797E-3</c:v>
                </c:pt>
                <c:pt idx="8143">
                  <c:v>-4.7284943326504052E-3</c:v>
                </c:pt>
                <c:pt idx="8144">
                  <c:v>-4.7190445689706453E-3</c:v>
                </c:pt>
                <c:pt idx="8145">
                  <c:v>-4.7271745660800637E-3</c:v>
                </c:pt>
                <c:pt idx="8146">
                  <c:v>-4.7173716461849022E-3</c:v>
                </c:pt>
                <c:pt idx="8147">
                  <c:v>-4.7336425666744709E-3</c:v>
                </c:pt>
                <c:pt idx="8148">
                  <c:v>-4.7180223520865323E-3</c:v>
                </c:pt>
                <c:pt idx="8149">
                  <c:v>-4.7277057547355653E-3</c:v>
                </c:pt>
                <c:pt idx="8150">
                  <c:v>-4.7422132440784383E-3</c:v>
                </c:pt>
                <c:pt idx="8151">
                  <c:v>-4.7301952371235851E-3</c:v>
                </c:pt>
                <c:pt idx="8152">
                  <c:v>-4.7280289243587254E-3</c:v>
                </c:pt>
                <c:pt idx="8153">
                  <c:v>-4.735531885232255E-3</c:v>
                </c:pt>
                <c:pt idx="8154">
                  <c:v>-4.7231425228753746E-3</c:v>
                </c:pt>
                <c:pt idx="8155">
                  <c:v>-4.709338388038135E-3</c:v>
                </c:pt>
                <c:pt idx="8156">
                  <c:v>-4.7093422873713525E-3</c:v>
                </c:pt>
                <c:pt idx="8157">
                  <c:v>-4.7328978338051905E-3</c:v>
                </c:pt>
                <c:pt idx="8158">
                  <c:v>-4.7191869697977337E-3</c:v>
                </c:pt>
                <c:pt idx="8159">
                  <c:v>-4.7175073484923002E-3</c:v>
                </c:pt>
                <c:pt idx="8160">
                  <c:v>-4.7066521953930702E-3</c:v>
                </c:pt>
                <c:pt idx="8161">
                  <c:v>-4.7410414270550099E-3</c:v>
                </c:pt>
                <c:pt idx="8162">
                  <c:v>-4.7577748225895332E-3</c:v>
                </c:pt>
                <c:pt idx="8163">
                  <c:v>-4.7364835431633456E-3</c:v>
                </c:pt>
                <c:pt idx="8164">
                  <c:v>-4.7238367584679008E-3</c:v>
                </c:pt>
                <c:pt idx="8165">
                  <c:v>-4.7026632429953089E-3</c:v>
                </c:pt>
                <c:pt idx="8166">
                  <c:v>-4.7078971574289041E-3</c:v>
                </c:pt>
                <c:pt idx="8167">
                  <c:v>-4.7168305879984702E-3</c:v>
                </c:pt>
                <c:pt idx="8168">
                  <c:v>-4.7147043069144653E-3</c:v>
                </c:pt>
                <c:pt idx="8169">
                  <c:v>-4.7116947060714832E-3</c:v>
                </c:pt>
                <c:pt idx="8170">
                  <c:v>-4.7182015474707415E-3</c:v>
                </c:pt>
                <c:pt idx="8171">
                  <c:v>-4.711470898453432E-3</c:v>
                </c:pt>
                <c:pt idx="8172">
                  <c:v>-4.7331653378152073E-3</c:v>
                </c:pt>
                <c:pt idx="8173">
                  <c:v>-4.7186658528069487E-3</c:v>
                </c:pt>
                <c:pt idx="8174">
                  <c:v>-4.7203887211739346E-3</c:v>
                </c:pt>
                <c:pt idx="8175">
                  <c:v>-4.7243130985862277E-3</c:v>
                </c:pt>
                <c:pt idx="8176">
                  <c:v>-4.7240058607637163E-3</c:v>
                </c:pt>
                <c:pt idx="8177">
                  <c:v>-4.7480530968519877E-3</c:v>
                </c:pt>
                <c:pt idx="8178">
                  <c:v>-4.7104719485792229E-3</c:v>
                </c:pt>
                <c:pt idx="8179">
                  <c:v>-4.7347574066343026E-3</c:v>
                </c:pt>
                <c:pt idx="8180">
                  <c:v>-4.7467567519233851E-3</c:v>
                </c:pt>
                <c:pt idx="8181">
                  <c:v>-4.7396397970059208E-3</c:v>
                </c:pt>
                <c:pt idx="8182">
                  <c:v>-4.742263883397357E-3</c:v>
                </c:pt>
                <c:pt idx="8183">
                  <c:v>-4.7383309422177645E-3</c:v>
                </c:pt>
                <c:pt idx="8184">
                  <c:v>-4.7327348170315212E-3</c:v>
                </c:pt>
                <c:pt idx="8185">
                  <c:v>-4.7349898831019243E-3</c:v>
                </c:pt>
                <c:pt idx="8186">
                  <c:v>-4.7356371344596223E-3</c:v>
                </c:pt>
                <c:pt idx="8187">
                  <c:v>-4.726193104667052E-3</c:v>
                </c:pt>
                <c:pt idx="8188">
                  <c:v>-4.731831278513619E-3</c:v>
                </c:pt>
                <c:pt idx="8189">
                  <c:v>-4.7459439300633968E-3</c:v>
                </c:pt>
                <c:pt idx="8190">
                  <c:v>-4.7472982500404584E-3</c:v>
                </c:pt>
                <c:pt idx="8191">
                  <c:v>-4.7566292358356948E-3</c:v>
                </c:pt>
                <c:pt idx="8192">
                  <c:v>-4.7785295131704897E-3</c:v>
                </c:pt>
                <c:pt idx="8193">
                  <c:v>-4.7774244068714902E-3</c:v>
                </c:pt>
                <c:pt idx="8194">
                  <c:v>-4.7729696545960668E-3</c:v>
                </c:pt>
                <c:pt idx="8195">
                  <c:v>-4.7537582718957293E-3</c:v>
                </c:pt>
                <c:pt idx="8196">
                  <c:v>-4.7762048188883556E-3</c:v>
                </c:pt>
                <c:pt idx="8197">
                  <c:v>-4.7535240500447516E-3</c:v>
                </c:pt>
                <c:pt idx="8198">
                  <c:v>-4.7407614107837469E-3</c:v>
                </c:pt>
                <c:pt idx="8199">
                  <c:v>-4.7804333585725872E-3</c:v>
                </c:pt>
                <c:pt idx="8200">
                  <c:v>-4.7746887323033491E-3</c:v>
                </c:pt>
                <c:pt idx="8201">
                  <c:v>-4.780148297732165E-3</c:v>
                </c:pt>
                <c:pt idx="8202">
                  <c:v>-4.774700817891264E-3</c:v>
                </c:pt>
                <c:pt idx="8203">
                  <c:v>-4.7715753870484082E-3</c:v>
                </c:pt>
                <c:pt idx="8204">
                  <c:v>-4.792770901420185E-3</c:v>
                </c:pt>
                <c:pt idx="8205">
                  <c:v>-4.7857021010663889E-3</c:v>
                </c:pt>
                <c:pt idx="8206">
                  <c:v>-4.7841519981849058E-3</c:v>
                </c:pt>
                <c:pt idx="8207">
                  <c:v>-4.7948080661026722E-3</c:v>
                </c:pt>
                <c:pt idx="8208">
                  <c:v>-4.7901555653450199E-3</c:v>
                </c:pt>
                <c:pt idx="8209">
                  <c:v>-4.7986674214698299E-3</c:v>
                </c:pt>
                <c:pt idx="8210">
                  <c:v>-4.7683946036240184E-3</c:v>
                </c:pt>
                <c:pt idx="8211">
                  <c:v>-4.7864377586794432E-3</c:v>
                </c:pt>
                <c:pt idx="8212">
                  <c:v>-4.7943734264628184E-3</c:v>
                </c:pt>
                <c:pt idx="8213">
                  <c:v>-4.7918877636383035E-3</c:v>
                </c:pt>
                <c:pt idx="8214">
                  <c:v>-4.7904621044116127E-3</c:v>
                </c:pt>
                <c:pt idx="8215">
                  <c:v>-4.7828417504299824E-3</c:v>
                </c:pt>
                <c:pt idx="8216">
                  <c:v>-4.7851287496370413E-3</c:v>
                </c:pt>
                <c:pt idx="8217">
                  <c:v>-4.7879741445512412E-3</c:v>
                </c:pt>
                <c:pt idx="8218">
                  <c:v>-4.777178391205809E-3</c:v>
                </c:pt>
                <c:pt idx="8219">
                  <c:v>-4.7834854410853233E-3</c:v>
                </c:pt>
                <c:pt idx="8220">
                  <c:v>-4.7984243834521233E-3</c:v>
                </c:pt>
                <c:pt idx="8221">
                  <c:v>-4.820243936707198E-3</c:v>
                </c:pt>
                <c:pt idx="8222">
                  <c:v>-4.8078570838517073E-3</c:v>
                </c:pt>
                <c:pt idx="8223">
                  <c:v>-4.7827322337930991E-3</c:v>
                </c:pt>
                <c:pt idx="8224">
                  <c:v>-4.8014017706230396E-3</c:v>
                </c:pt>
                <c:pt idx="8225">
                  <c:v>-4.8081600525000916E-3</c:v>
                </c:pt>
                <c:pt idx="8226">
                  <c:v>-4.7945359476600623E-3</c:v>
                </c:pt>
                <c:pt idx="8227">
                  <c:v>-4.7888011613764396E-3</c:v>
                </c:pt>
                <c:pt idx="8228">
                  <c:v>-4.7907250751322633E-3</c:v>
                </c:pt>
                <c:pt idx="8229">
                  <c:v>-4.7903678742876191E-3</c:v>
                </c:pt>
                <c:pt idx="8230">
                  <c:v>-4.7695596846929113E-3</c:v>
                </c:pt>
                <c:pt idx="8231">
                  <c:v>-4.792228268195222E-3</c:v>
                </c:pt>
                <c:pt idx="8232">
                  <c:v>-4.7760937774048674E-3</c:v>
                </c:pt>
                <c:pt idx="8233">
                  <c:v>-4.7643669461231147E-3</c:v>
                </c:pt>
                <c:pt idx="8234">
                  <c:v>-4.7779678916499138E-3</c:v>
                </c:pt>
                <c:pt idx="8235">
                  <c:v>-4.785871089792614E-3</c:v>
                </c:pt>
                <c:pt idx="8236">
                  <c:v>-4.7719076011723963E-3</c:v>
                </c:pt>
                <c:pt idx="8237">
                  <c:v>-4.7574401880328436E-3</c:v>
                </c:pt>
                <c:pt idx="8238">
                  <c:v>-4.7686907985011488E-3</c:v>
                </c:pt>
                <c:pt idx="8239">
                  <c:v>-4.7715364106331532E-3</c:v>
                </c:pt>
                <c:pt idx="8240">
                  <c:v>-4.778998227338749E-3</c:v>
                </c:pt>
                <c:pt idx="8241">
                  <c:v>-4.7815272266402489E-3</c:v>
                </c:pt>
                <c:pt idx="8242">
                  <c:v>-4.7560842560812533E-3</c:v>
                </c:pt>
                <c:pt idx="8243">
                  <c:v>-4.780680227395675E-3</c:v>
                </c:pt>
                <c:pt idx="8244">
                  <c:v>-4.7667968432125391E-3</c:v>
                </c:pt>
                <c:pt idx="8245">
                  <c:v>-4.7720365617336538E-3</c:v>
                </c:pt>
                <c:pt idx="8246">
                  <c:v>-4.7453528338405691E-3</c:v>
                </c:pt>
                <c:pt idx="8247">
                  <c:v>-4.7580246163586035E-3</c:v>
                </c:pt>
                <c:pt idx="8248">
                  <c:v>-4.7555488316939577E-3</c:v>
                </c:pt>
                <c:pt idx="8249">
                  <c:v>-4.7706207634575035E-3</c:v>
                </c:pt>
                <c:pt idx="8250">
                  <c:v>-4.7608058946998592E-3</c:v>
                </c:pt>
                <c:pt idx="8251">
                  <c:v>-4.7809661526172671E-3</c:v>
                </c:pt>
                <c:pt idx="8252">
                  <c:v>-4.7531305909874477E-3</c:v>
                </c:pt>
                <c:pt idx="8253">
                  <c:v>-4.7718012512410731E-3</c:v>
                </c:pt>
                <c:pt idx="8254">
                  <c:v>-4.7939611795160047E-3</c:v>
                </c:pt>
                <c:pt idx="8255">
                  <c:v>-4.7779497161001584E-3</c:v>
                </c:pt>
                <c:pt idx="8256">
                  <c:v>-4.7744650034260523E-3</c:v>
                </c:pt>
                <c:pt idx="8257">
                  <c:v>-4.77328739380468E-3</c:v>
                </c:pt>
                <c:pt idx="8258">
                  <c:v>-4.7873597503109338E-3</c:v>
                </c:pt>
                <c:pt idx="8259">
                  <c:v>-4.8003322784717518E-3</c:v>
                </c:pt>
                <c:pt idx="8260">
                  <c:v>-4.7936150755395947E-3</c:v>
                </c:pt>
                <c:pt idx="8261">
                  <c:v>-4.8052667414001399E-3</c:v>
                </c:pt>
                <c:pt idx="8262">
                  <c:v>-4.8139095879394843E-3</c:v>
                </c:pt>
                <c:pt idx="8263">
                  <c:v>-4.7981925773696588E-3</c:v>
                </c:pt>
                <c:pt idx="8264">
                  <c:v>-4.8164839466669556E-3</c:v>
                </c:pt>
                <c:pt idx="8265">
                  <c:v>-4.7933645465826165E-3</c:v>
                </c:pt>
                <c:pt idx="8266">
                  <c:v>-4.7992341088343455E-3</c:v>
                </c:pt>
                <c:pt idx="8267">
                  <c:v>-4.798778805761959E-3</c:v>
                </c:pt>
                <c:pt idx="8268">
                  <c:v>-4.7994352551404612E-3</c:v>
                </c:pt>
                <c:pt idx="8269">
                  <c:v>-4.8220588667635001E-3</c:v>
                </c:pt>
                <c:pt idx="8270">
                  <c:v>-4.8434521067609437E-3</c:v>
                </c:pt>
                <c:pt idx="8271">
                  <c:v>-4.8340593112754012E-3</c:v>
                </c:pt>
                <c:pt idx="8272">
                  <c:v>-4.8376429412707563E-3</c:v>
                </c:pt>
                <c:pt idx="8273">
                  <c:v>-4.8260603757882044E-3</c:v>
                </c:pt>
                <c:pt idx="8274">
                  <c:v>-4.8485431402088518E-3</c:v>
                </c:pt>
                <c:pt idx="8275">
                  <c:v>-4.8477460043642381E-3</c:v>
                </c:pt>
                <c:pt idx="8276">
                  <c:v>-4.8312665892183068E-3</c:v>
                </c:pt>
                <c:pt idx="8277">
                  <c:v>-4.8444841531945088E-3</c:v>
                </c:pt>
                <c:pt idx="8278">
                  <c:v>-4.8329763196335706E-3</c:v>
                </c:pt>
                <c:pt idx="8279">
                  <c:v>-4.8451819343586187E-3</c:v>
                </c:pt>
                <c:pt idx="8280">
                  <c:v>-4.8557570566792026E-3</c:v>
                </c:pt>
                <c:pt idx="8281">
                  <c:v>-4.8402477010973857E-3</c:v>
                </c:pt>
                <c:pt idx="8282">
                  <c:v>-4.8368792601153308E-3</c:v>
                </c:pt>
                <c:pt idx="8283">
                  <c:v>-4.8381349840863827E-3</c:v>
                </c:pt>
                <c:pt idx="8284">
                  <c:v>-4.8559127810789459E-3</c:v>
                </c:pt>
                <c:pt idx="8285">
                  <c:v>-4.8512548874689561E-3</c:v>
                </c:pt>
                <c:pt idx="8286">
                  <c:v>-4.8676854647478037E-3</c:v>
                </c:pt>
                <c:pt idx="8287">
                  <c:v>-4.8626342623783502E-3</c:v>
                </c:pt>
                <c:pt idx="8288">
                  <c:v>-4.850779680419067E-3</c:v>
                </c:pt>
                <c:pt idx="8289">
                  <c:v>-4.8194689922687163E-3</c:v>
                </c:pt>
                <c:pt idx="8290">
                  <c:v>-4.8367725265205047E-3</c:v>
                </c:pt>
                <c:pt idx="8291">
                  <c:v>-4.8467887403920683E-3</c:v>
                </c:pt>
                <c:pt idx="8292">
                  <c:v>-4.8540656377278153E-3</c:v>
                </c:pt>
                <c:pt idx="8293">
                  <c:v>-4.8653161931015943E-3</c:v>
                </c:pt>
                <c:pt idx="8294">
                  <c:v>-4.86404611089659E-3</c:v>
                </c:pt>
                <c:pt idx="8295">
                  <c:v>-4.8543538090910481E-3</c:v>
                </c:pt>
                <c:pt idx="8296">
                  <c:v>-4.8552360256645319E-3</c:v>
                </c:pt>
                <c:pt idx="8297">
                  <c:v>-4.8639453969482761E-3</c:v>
                </c:pt>
                <c:pt idx="8298">
                  <c:v>-4.8943293902736166E-3</c:v>
                </c:pt>
                <c:pt idx="8299">
                  <c:v>-4.8882175465842217E-3</c:v>
                </c:pt>
                <c:pt idx="8300">
                  <c:v>-4.8736781821105387E-3</c:v>
                </c:pt>
                <c:pt idx="8301">
                  <c:v>-4.8487966697296136E-3</c:v>
                </c:pt>
                <c:pt idx="8302">
                  <c:v>-4.8534550910747324E-3</c:v>
                </c:pt>
                <c:pt idx="8303">
                  <c:v>-4.8676496861317997E-3</c:v>
                </c:pt>
                <c:pt idx="8304">
                  <c:v>-4.855484162570812E-3</c:v>
                </c:pt>
                <c:pt idx="8305">
                  <c:v>-4.8782807854575051E-3</c:v>
                </c:pt>
                <c:pt idx="8306">
                  <c:v>-4.8626792499674885E-3</c:v>
                </c:pt>
                <c:pt idx="8307">
                  <c:v>-4.8954329120677563E-3</c:v>
                </c:pt>
                <c:pt idx="8308">
                  <c:v>-4.8845342129400799E-3</c:v>
                </c:pt>
                <c:pt idx="8309">
                  <c:v>-4.8931061504171062E-3</c:v>
                </c:pt>
                <c:pt idx="8310">
                  <c:v>-4.8794506055213635E-3</c:v>
                </c:pt>
                <c:pt idx="8311">
                  <c:v>-4.8794395537882992E-3</c:v>
                </c:pt>
                <c:pt idx="8312">
                  <c:v>-4.8878286552132243E-3</c:v>
                </c:pt>
                <c:pt idx="8313">
                  <c:v>-4.901064661249472E-3</c:v>
                </c:pt>
                <c:pt idx="8314">
                  <c:v>-4.8882055217412462E-3</c:v>
                </c:pt>
                <c:pt idx="8315">
                  <c:v>-4.8834215238241496E-3</c:v>
                </c:pt>
                <c:pt idx="8316">
                  <c:v>-4.8905934565692437E-3</c:v>
                </c:pt>
                <c:pt idx="8317">
                  <c:v>-4.8754476455470201E-3</c:v>
                </c:pt>
                <c:pt idx="8318">
                  <c:v>-4.8811379966123168E-3</c:v>
                </c:pt>
                <c:pt idx="8319">
                  <c:v>-4.9035170582845938E-3</c:v>
                </c:pt>
                <c:pt idx="8320">
                  <c:v>-4.852774623361907E-3</c:v>
                </c:pt>
                <c:pt idx="8321">
                  <c:v>-4.8540693878729264E-3</c:v>
                </c:pt>
                <c:pt idx="8322">
                  <c:v>-4.865133123649743E-3</c:v>
                </c:pt>
                <c:pt idx="8323">
                  <c:v>-4.8561177038050473E-3</c:v>
                </c:pt>
                <c:pt idx="8324">
                  <c:v>-4.8922043144540668E-3</c:v>
                </c:pt>
                <c:pt idx="8325">
                  <c:v>-4.8619841361209276E-3</c:v>
                </c:pt>
                <c:pt idx="8326">
                  <c:v>-4.8643799045613671E-3</c:v>
                </c:pt>
                <c:pt idx="8327">
                  <c:v>-4.8599439590423701E-3</c:v>
                </c:pt>
                <c:pt idx="8328">
                  <c:v>-4.8626023372470286E-3</c:v>
                </c:pt>
                <c:pt idx="8329">
                  <c:v>-4.8620296081127896E-3</c:v>
                </c:pt>
                <c:pt idx="8330">
                  <c:v>-4.8457186007577393E-3</c:v>
                </c:pt>
                <c:pt idx="8331">
                  <c:v>-4.8426624447540081E-3</c:v>
                </c:pt>
                <c:pt idx="8332">
                  <c:v>-4.8492088215218816E-3</c:v>
                </c:pt>
                <c:pt idx="8333">
                  <c:v>-4.8335279686331162E-3</c:v>
                </c:pt>
                <c:pt idx="8334">
                  <c:v>-4.8318847765594147E-3</c:v>
                </c:pt>
                <c:pt idx="8335">
                  <c:v>-4.833397275573483E-3</c:v>
                </c:pt>
                <c:pt idx="8336">
                  <c:v>-4.8526794641662353E-3</c:v>
                </c:pt>
                <c:pt idx="8337">
                  <c:v>-4.8677859963721527E-3</c:v>
                </c:pt>
                <c:pt idx="8338">
                  <c:v>-4.8562038114741994E-3</c:v>
                </c:pt>
                <c:pt idx="8339">
                  <c:v>-4.848909626802584E-3</c:v>
                </c:pt>
                <c:pt idx="8340">
                  <c:v>-4.8230456690084344E-3</c:v>
                </c:pt>
                <c:pt idx="8341">
                  <c:v>-4.8508382584184218E-3</c:v>
                </c:pt>
                <c:pt idx="8342">
                  <c:v>-4.8533044972022023E-3</c:v>
                </c:pt>
                <c:pt idx="8343">
                  <c:v>-4.8603618480327045E-3</c:v>
                </c:pt>
                <c:pt idx="8344">
                  <c:v>-4.8520795716593896E-3</c:v>
                </c:pt>
                <c:pt idx="8345">
                  <c:v>-4.8230955480997499E-3</c:v>
                </c:pt>
                <c:pt idx="8346">
                  <c:v>-4.8494203059091714E-3</c:v>
                </c:pt>
                <c:pt idx="8347">
                  <c:v>-4.8549417178195492E-3</c:v>
                </c:pt>
                <c:pt idx="8348">
                  <c:v>-4.8607408461370707E-3</c:v>
                </c:pt>
                <c:pt idx="8349">
                  <c:v>-4.8394929254666937E-3</c:v>
                </c:pt>
                <c:pt idx="8350">
                  <c:v>-4.8462215723942999E-3</c:v>
                </c:pt>
                <c:pt idx="8351">
                  <c:v>-4.8690857458666319E-3</c:v>
                </c:pt>
                <c:pt idx="8352">
                  <c:v>-4.8681923142192274E-3</c:v>
                </c:pt>
                <c:pt idx="8353">
                  <c:v>-4.8748547810746395E-3</c:v>
                </c:pt>
                <c:pt idx="8354">
                  <c:v>-4.8617832991882815E-3</c:v>
                </c:pt>
                <c:pt idx="8355">
                  <c:v>-4.8463210603855661E-3</c:v>
                </c:pt>
                <c:pt idx="8356">
                  <c:v>-4.8679478542284415E-3</c:v>
                </c:pt>
                <c:pt idx="8357">
                  <c:v>-4.8582441429299433E-3</c:v>
                </c:pt>
                <c:pt idx="8358">
                  <c:v>-4.8832118915620344E-3</c:v>
                </c:pt>
                <c:pt idx="8359">
                  <c:v>-4.8740648340168868E-3</c:v>
                </c:pt>
                <c:pt idx="8360">
                  <c:v>-4.8675602110232925E-3</c:v>
                </c:pt>
                <c:pt idx="8361">
                  <c:v>-4.8812389153443277E-3</c:v>
                </c:pt>
                <c:pt idx="8362">
                  <c:v>-4.8937393559560791E-3</c:v>
                </c:pt>
                <c:pt idx="8363">
                  <c:v>-4.9010884717736163E-3</c:v>
                </c:pt>
                <c:pt idx="8364">
                  <c:v>-4.8979725516180277E-3</c:v>
                </c:pt>
                <c:pt idx="8365">
                  <c:v>-4.8701015698216542E-3</c:v>
                </c:pt>
                <c:pt idx="8366">
                  <c:v>-4.9011224741869162E-3</c:v>
                </c:pt>
                <c:pt idx="8367">
                  <c:v>-4.910039775327911E-3</c:v>
                </c:pt>
                <c:pt idx="8368">
                  <c:v>-4.8516793211242941E-3</c:v>
                </c:pt>
                <c:pt idx="8369">
                  <c:v>-4.8737550202742601E-3</c:v>
                </c:pt>
                <c:pt idx="8370">
                  <c:v>-4.8719069167930786E-3</c:v>
                </c:pt>
                <c:pt idx="8371">
                  <c:v>-4.8985146048744089E-3</c:v>
                </c:pt>
                <c:pt idx="8372">
                  <c:v>-4.8861938184577491E-3</c:v>
                </c:pt>
                <c:pt idx="8373">
                  <c:v>-4.8877791782942727E-3</c:v>
                </c:pt>
                <c:pt idx="8374">
                  <c:v>-4.8618202478796085E-3</c:v>
                </c:pt>
                <c:pt idx="8375">
                  <c:v>-4.8579673260593422E-3</c:v>
                </c:pt>
                <c:pt idx="8376">
                  <c:v>-4.8445792038434967E-3</c:v>
                </c:pt>
                <c:pt idx="8377">
                  <c:v>-4.8470305365177326E-3</c:v>
                </c:pt>
                <c:pt idx="8378">
                  <c:v>-4.8370554857651744E-3</c:v>
                </c:pt>
                <c:pt idx="8379">
                  <c:v>-4.8409201656592982E-3</c:v>
                </c:pt>
                <c:pt idx="8380">
                  <c:v>-4.8214685799425495E-3</c:v>
                </c:pt>
                <c:pt idx="8381">
                  <c:v>-4.8342096310145946E-3</c:v>
                </c:pt>
                <c:pt idx="8382">
                  <c:v>-4.8391486828123298E-3</c:v>
                </c:pt>
                <c:pt idx="8383">
                  <c:v>-4.836510256294101E-3</c:v>
                </c:pt>
                <c:pt idx="8384">
                  <c:v>-4.8422906174673524E-3</c:v>
                </c:pt>
                <c:pt idx="8385">
                  <c:v>-4.8284831799679908E-3</c:v>
                </c:pt>
                <c:pt idx="8386">
                  <c:v>-4.8390086237805824E-3</c:v>
                </c:pt>
                <c:pt idx="8387">
                  <c:v>-4.8495915816980425E-3</c:v>
                </c:pt>
                <c:pt idx="8388">
                  <c:v>-4.8498799593345238E-3</c:v>
                </c:pt>
                <c:pt idx="8389">
                  <c:v>-4.834540137065543E-3</c:v>
                </c:pt>
                <c:pt idx="8390">
                  <c:v>-4.8374167371901186E-3</c:v>
                </c:pt>
                <c:pt idx="8391">
                  <c:v>-4.8475856527416244E-3</c:v>
                </c:pt>
                <c:pt idx="8392">
                  <c:v>-4.8561172258633836E-3</c:v>
                </c:pt>
                <c:pt idx="8393">
                  <c:v>-4.8513512456009452E-3</c:v>
                </c:pt>
                <c:pt idx="8394">
                  <c:v>-4.8622944072600578E-3</c:v>
                </c:pt>
                <c:pt idx="8395">
                  <c:v>-4.8699186661939212E-3</c:v>
                </c:pt>
                <c:pt idx="8396">
                  <c:v>-4.8472906113279073E-3</c:v>
                </c:pt>
                <c:pt idx="8397">
                  <c:v>-4.8616995432492222E-3</c:v>
                </c:pt>
                <c:pt idx="8398">
                  <c:v>-4.8813289636462989E-3</c:v>
                </c:pt>
                <c:pt idx="8399">
                  <c:v>-4.8689085392509086E-3</c:v>
                </c:pt>
                <c:pt idx="8400">
                  <c:v>-4.8571893046695704E-3</c:v>
                </c:pt>
                <c:pt idx="8401">
                  <c:v>-4.8627965146135696E-3</c:v>
                </c:pt>
                <c:pt idx="8402">
                  <c:v>-4.8839915662020296E-3</c:v>
                </c:pt>
                <c:pt idx="8403">
                  <c:v>-4.8808634751352515E-3</c:v>
                </c:pt>
                <c:pt idx="8404">
                  <c:v>-4.882471401932968E-3</c:v>
                </c:pt>
                <c:pt idx="8405">
                  <c:v>-4.8852770542099208E-3</c:v>
                </c:pt>
                <c:pt idx="8406">
                  <c:v>-4.8893774031524744E-3</c:v>
                </c:pt>
                <c:pt idx="8407">
                  <c:v>-4.8819681066485975E-3</c:v>
                </c:pt>
                <c:pt idx="8408">
                  <c:v>-4.8694220709583989E-3</c:v>
                </c:pt>
                <c:pt idx="8409">
                  <c:v>-4.8878874903559369E-3</c:v>
                </c:pt>
                <c:pt idx="8410">
                  <c:v>-4.8893210808170452E-3</c:v>
                </c:pt>
                <c:pt idx="8411">
                  <c:v>-4.8974311671825766E-3</c:v>
                </c:pt>
                <c:pt idx="8412">
                  <c:v>-4.8850972059943333E-3</c:v>
                </c:pt>
                <c:pt idx="8413">
                  <c:v>-4.9107520613619667E-3</c:v>
                </c:pt>
                <c:pt idx="8414">
                  <c:v>-4.8601437379902027E-3</c:v>
                </c:pt>
                <c:pt idx="8415">
                  <c:v>-4.8855641237010496E-3</c:v>
                </c:pt>
                <c:pt idx="8416">
                  <c:v>-4.8940253749721616E-3</c:v>
                </c:pt>
                <c:pt idx="8417">
                  <c:v>-4.8782139718416403E-3</c:v>
                </c:pt>
                <c:pt idx="8418">
                  <c:v>-4.8592141369869536E-3</c:v>
                </c:pt>
                <c:pt idx="8419">
                  <c:v>-4.8565693472314934E-3</c:v>
                </c:pt>
                <c:pt idx="8420">
                  <c:v>-4.8769842104790387E-3</c:v>
                </c:pt>
                <c:pt idx="8421">
                  <c:v>-4.8636527446363417E-3</c:v>
                </c:pt>
                <c:pt idx="8422">
                  <c:v>-4.8754103535344042E-3</c:v>
                </c:pt>
                <c:pt idx="8423">
                  <c:v>-4.8561084826077277E-3</c:v>
                </c:pt>
                <c:pt idx="8424">
                  <c:v>-4.8540668003817476E-3</c:v>
                </c:pt>
                <c:pt idx="8425">
                  <c:v>-4.8783196588251766E-3</c:v>
                </c:pt>
                <c:pt idx="8426">
                  <c:v>-4.8604271343872874E-3</c:v>
                </c:pt>
                <c:pt idx="8427">
                  <c:v>-4.8566418156385056E-3</c:v>
                </c:pt>
                <c:pt idx="8428">
                  <c:v>-4.8443395898492151E-3</c:v>
                </c:pt>
                <c:pt idx="8429">
                  <c:v>-4.8383708164081302E-3</c:v>
                </c:pt>
                <c:pt idx="8430">
                  <c:v>-4.8588561030713786E-3</c:v>
                </c:pt>
                <c:pt idx="8431">
                  <c:v>-4.8443919396277176E-3</c:v>
                </c:pt>
                <c:pt idx="8432">
                  <c:v>-4.8575517772301863E-3</c:v>
                </c:pt>
                <c:pt idx="8433">
                  <c:v>-4.8774816866597459E-3</c:v>
                </c:pt>
                <c:pt idx="8434">
                  <c:v>-4.8999323624568771E-3</c:v>
                </c:pt>
                <c:pt idx="8435">
                  <c:v>-4.897277868958474E-3</c:v>
                </c:pt>
                <c:pt idx="8436">
                  <c:v>-4.8926120120704568E-3</c:v>
                </c:pt>
                <c:pt idx="8437">
                  <c:v>-4.8738634478948696E-3</c:v>
                </c:pt>
                <c:pt idx="8438">
                  <c:v>-4.893505417405619E-3</c:v>
                </c:pt>
                <c:pt idx="8439">
                  <c:v>-4.9039442417381117E-3</c:v>
                </c:pt>
                <c:pt idx="8440">
                  <c:v>-4.8807896341340933E-3</c:v>
                </c:pt>
                <c:pt idx="8441">
                  <c:v>-4.841119154673783E-3</c:v>
                </c:pt>
                <c:pt idx="8442">
                  <c:v>-4.8370321053665148E-3</c:v>
                </c:pt>
                <c:pt idx="8443">
                  <c:v>-4.8705823432239129E-3</c:v>
                </c:pt>
                <c:pt idx="8444">
                  <c:v>-4.8534291331797505E-3</c:v>
                </c:pt>
                <c:pt idx="8445">
                  <c:v>-4.8641411762868625E-3</c:v>
                </c:pt>
                <c:pt idx="8446">
                  <c:v>-4.891704394723204E-3</c:v>
                </c:pt>
                <c:pt idx="8447">
                  <c:v>-4.8820153724895036E-3</c:v>
                </c:pt>
                <c:pt idx="8448">
                  <c:v>-4.8872341327124719E-3</c:v>
                </c:pt>
                <c:pt idx="8449">
                  <c:v>-4.8874950829974739E-3</c:v>
                </c:pt>
                <c:pt idx="8450">
                  <c:v>-4.909894552337952E-3</c:v>
                </c:pt>
                <c:pt idx="8451">
                  <c:v>-4.910184614000954E-3</c:v>
                </c:pt>
                <c:pt idx="8452">
                  <c:v>-4.9122826882198089E-3</c:v>
                </c:pt>
                <c:pt idx="8453">
                  <c:v>-4.9178654654328515E-3</c:v>
                </c:pt>
                <c:pt idx="8454">
                  <c:v>-4.9223712415130665E-3</c:v>
                </c:pt>
                <c:pt idx="8455">
                  <c:v>-4.9159407244092302E-3</c:v>
                </c:pt>
                <c:pt idx="8456">
                  <c:v>-4.9263242955560607E-3</c:v>
                </c:pt>
                <c:pt idx="8457">
                  <c:v>-4.9171946010900438E-3</c:v>
                </c:pt>
                <c:pt idx="8458">
                  <c:v>-4.902925907799267E-3</c:v>
                </c:pt>
                <c:pt idx="8459">
                  <c:v>-4.9289067898486676E-3</c:v>
                </c:pt>
                <c:pt idx="8460">
                  <c:v>-4.9162622700619678E-3</c:v>
                </c:pt>
                <c:pt idx="8461">
                  <c:v>-4.9240080312888202E-3</c:v>
                </c:pt>
                <c:pt idx="8462">
                  <c:v>-4.8940913221608246E-3</c:v>
                </c:pt>
                <c:pt idx="8463">
                  <c:v>-4.902071540808798E-3</c:v>
                </c:pt>
                <c:pt idx="8464">
                  <c:v>-4.936439412077484E-3</c:v>
                </c:pt>
                <c:pt idx="8465">
                  <c:v>-4.8977460637522055E-3</c:v>
                </c:pt>
                <c:pt idx="8466">
                  <c:v>-4.931659789096903E-3</c:v>
                </c:pt>
                <c:pt idx="8467">
                  <c:v>-4.920810312522758E-3</c:v>
                </c:pt>
                <c:pt idx="8468">
                  <c:v>-4.915942319807463E-3</c:v>
                </c:pt>
                <c:pt idx="8469">
                  <c:v>-4.9303514984156667E-3</c:v>
                </c:pt>
                <c:pt idx="8470">
                  <c:v>-4.9191666428408092E-3</c:v>
                </c:pt>
                <c:pt idx="8471">
                  <c:v>-4.890615037906311E-3</c:v>
                </c:pt>
                <c:pt idx="8472">
                  <c:v>-4.9026039990740433E-3</c:v>
                </c:pt>
                <c:pt idx="8473">
                  <c:v>-4.9123246790420605E-3</c:v>
                </c:pt>
                <c:pt idx="8474">
                  <c:v>-4.9292380271596702E-3</c:v>
                </c:pt>
                <c:pt idx="8475">
                  <c:v>-4.9342303771374172E-3</c:v>
                </c:pt>
                <c:pt idx="8476">
                  <c:v>-4.9404379403976215E-3</c:v>
                </c:pt>
                <c:pt idx="8477">
                  <c:v>-4.9276078084391842E-3</c:v>
                </c:pt>
                <c:pt idx="8478">
                  <c:v>-4.9210732924212693E-3</c:v>
                </c:pt>
                <c:pt idx="8479">
                  <c:v>-4.92003359062166E-3</c:v>
                </c:pt>
                <c:pt idx="8480">
                  <c:v>-4.9198514347537844E-3</c:v>
                </c:pt>
                <c:pt idx="8481">
                  <c:v>-4.9054778232886179E-3</c:v>
                </c:pt>
                <c:pt idx="8482">
                  <c:v>-4.9144885749495089E-3</c:v>
                </c:pt>
                <c:pt idx="8483">
                  <c:v>-4.9549317794112908E-3</c:v>
                </c:pt>
                <c:pt idx="8484">
                  <c:v>-4.9444307124308275E-3</c:v>
                </c:pt>
                <c:pt idx="8485">
                  <c:v>-4.9336056324955531E-3</c:v>
                </c:pt>
                <c:pt idx="8486">
                  <c:v>-4.929813873066906E-3</c:v>
                </c:pt>
                <c:pt idx="8487">
                  <c:v>-4.9649807769149646E-3</c:v>
                </c:pt>
                <c:pt idx="8488">
                  <c:v>-4.9282763254786871E-3</c:v>
                </c:pt>
                <c:pt idx="8489">
                  <c:v>-4.951955462953639E-3</c:v>
                </c:pt>
                <c:pt idx="8490">
                  <c:v>-4.9357163708250665E-3</c:v>
                </c:pt>
                <c:pt idx="8491">
                  <c:v>-4.9537249631329723E-3</c:v>
                </c:pt>
                <c:pt idx="8492">
                  <c:v>-4.9561314153350683E-3</c:v>
                </c:pt>
                <c:pt idx="8493">
                  <c:v>-4.95875570955818E-3</c:v>
                </c:pt>
                <c:pt idx="8494">
                  <c:v>-4.9347349439819053E-3</c:v>
                </c:pt>
                <c:pt idx="8495">
                  <c:v>-4.9457612352445217E-3</c:v>
                </c:pt>
                <c:pt idx="8496">
                  <c:v>-4.9391150733570149E-3</c:v>
                </c:pt>
                <c:pt idx="8497">
                  <c:v>-4.9351203134477247E-3</c:v>
                </c:pt>
                <c:pt idx="8498">
                  <c:v>-4.9294664868242376E-3</c:v>
                </c:pt>
                <c:pt idx="8499">
                  <c:v>-4.9573677966937707E-3</c:v>
                </c:pt>
                <c:pt idx="8500">
                  <c:v>-4.9499329978118798E-3</c:v>
                </c:pt>
                <c:pt idx="8501">
                  <c:v>-4.9289816781778288E-3</c:v>
                </c:pt>
                <c:pt idx="8502">
                  <c:v>-4.9522524491024955E-3</c:v>
                </c:pt>
                <c:pt idx="8503">
                  <c:v>-4.9245521047471749E-3</c:v>
                </c:pt>
                <c:pt idx="8504">
                  <c:v>-4.9321943595506401E-3</c:v>
                </c:pt>
                <c:pt idx="8505">
                  <c:v>-4.9122582280668693E-3</c:v>
                </c:pt>
                <c:pt idx="8506">
                  <c:v>-4.9176141118400492E-3</c:v>
                </c:pt>
                <c:pt idx="8507">
                  <c:v>-4.913744693276329E-3</c:v>
                </c:pt>
                <c:pt idx="8508">
                  <c:v>-4.9382445870134991E-3</c:v>
                </c:pt>
                <c:pt idx="8509">
                  <c:v>-4.9432758841727424E-3</c:v>
                </c:pt>
                <c:pt idx="8510">
                  <c:v>-4.9375471265129707E-3</c:v>
                </c:pt>
                <c:pt idx="8511">
                  <c:v>-4.9356205331885878E-3</c:v>
                </c:pt>
                <c:pt idx="8512">
                  <c:v>-4.9217108985748787E-3</c:v>
                </c:pt>
                <c:pt idx="8513">
                  <c:v>-4.9412958600509099E-3</c:v>
                </c:pt>
                <c:pt idx="8514">
                  <c:v>-4.9384150217359505E-3</c:v>
                </c:pt>
                <c:pt idx="8515">
                  <c:v>-4.9259746103655312E-3</c:v>
                </c:pt>
                <c:pt idx="8516">
                  <c:v>-4.9396052331456041E-3</c:v>
                </c:pt>
                <c:pt idx="8517">
                  <c:v>-4.935289382601832E-3</c:v>
                </c:pt>
                <c:pt idx="8518">
                  <c:v>-4.9515054950309088E-3</c:v>
                </c:pt>
                <c:pt idx="8519">
                  <c:v>-4.9616009045859418E-3</c:v>
                </c:pt>
                <c:pt idx="8520">
                  <c:v>-4.9520417274714901E-3</c:v>
                </c:pt>
                <c:pt idx="8521">
                  <c:v>-4.9513088334549203E-3</c:v>
                </c:pt>
                <c:pt idx="8522">
                  <c:v>-4.9535720174412141E-3</c:v>
                </c:pt>
                <c:pt idx="8523">
                  <c:v>-4.9657749533218278E-3</c:v>
                </c:pt>
                <c:pt idx="8524">
                  <c:v>-4.9811585619750328E-3</c:v>
                </c:pt>
                <c:pt idx="8525">
                  <c:v>-4.9872373570191645E-3</c:v>
                </c:pt>
                <c:pt idx="8526">
                  <c:v>-4.9778712155326725E-3</c:v>
                </c:pt>
                <c:pt idx="8527">
                  <c:v>-4.9759465722449062E-3</c:v>
                </c:pt>
                <c:pt idx="8528">
                  <c:v>-4.9568117317635597E-3</c:v>
                </c:pt>
                <c:pt idx="8529">
                  <c:v>-4.9853783508704693E-3</c:v>
                </c:pt>
                <c:pt idx="8530">
                  <c:v>-4.9797966312951835E-3</c:v>
                </c:pt>
                <c:pt idx="8531">
                  <c:v>-4.9837312476646379E-3</c:v>
                </c:pt>
                <c:pt idx="8532">
                  <c:v>-4.9870944634177036E-3</c:v>
                </c:pt>
                <c:pt idx="8533">
                  <c:v>-4.9631250282381511E-3</c:v>
                </c:pt>
                <c:pt idx="8534">
                  <c:v>-4.9910506943507613E-3</c:v>
                </c:pt>
                <c:pt idx="8535">
                  <c:v>-4.997592482223619E-3</c:v>
                </c:pt>
                <c:pt idx="8536">
                  <c:v>-4.9989006173708685E-3</c:v>
                </c:pt>
                <c:pt idx="8537">
                  <c:v>-4.9741930374767977E-3</c:v>
                </c:pt>
                <c:pt idx="8538">
                  <c:v>-4.9671963686464347E-3</c:v>
                </c:pt>
                <c:pt idx="8539">
                  <c:v>-4.9790116356594758E-3</c:v>
                </c:pt>
                <c:pt idx="8540">
                  <c:v>-4.9828427643445238E-3</c:v>
                </c:pt>
                <c:pt idx="8541">
                  <c:v>-4.9853322916665454E-3</c:v>
                </c:pt>
                <c:pt idx="8542">
                  <c:v>-4.9793778076682735E-3</c:v>
                </c:pt>
                <c:pt idx="8543">
                  <c:v>-4.9679461212736396E-3</c:v>
                </c:pt>
                <c:pt idx="8544">
                  <c:v>-4.980198216824664E-3</c:v>
                </c:pt>
                <c:pt idx="8545">
                  <c:v>-4.9645508954589516E-3</c:v>
                </c:pt>
                <c:pt idx="8546">
                  <c:v>-4.9779778223350999E-3</c:v>
                </c:pt>
                <c:pt idx="8547">
                  <c:v>-4.9793224504775333E-3</c:v>
                </c:pt>
                <c:pt idx="8548">
                  <c:v>-4.9838807383777101E-3</c:v>
                </c:pt>
                <c:pt idx="8549">
                  <c:v>-4.9752404555838707E-3</c:v>
                </c:pt>
                <c:pt idx="8550">
                  <c:v>-4.9902683708179327E-3</c:v>
                </c:pt>
                <c:pt idx="8551">
                  <c:v>-4.9776897693123339E-3</c:v>
                </c:pt>
                <c:pt idx="8552">
                  <c:v>-4.9896914260332175E-3</c:v>
                </c:pt>
                <c:pt idx="8553">
                  <c:v>-4.9997354555190981E-3</c:v>
                </c:pt>
                <c:pt idx="8554">
                  <c:v>-4.9807447041854674E-3</c:v>
                </c:pt>
                <c:pt idx="8555">
                  <c:v>-4.9917786797366919E-3</c:v>
                </c:pt>
                <c:pt idx="8556">
                  <c:v>-4.9961961614371437E-3</c:v>
                </c:pt>
                <c:pt idx="8557">
                  <c:v>-4.9975538162414807E-3</c:v>
                </c:pt>
                <c:pt idx="8558">
                  <c:v>-4.9906993610278165E-3</c:v>
                </c:pt>
                <c:pt idx="8559">
                  <c:v>-5.0066283706528669E-3</c:v>
                </c:pt>
                <c:pt idx="8560">
                  <c:v>-5.0262313632395972E-3</c:v>
                </c:pt>
                <c:pt idx="8561">
                  <c:v>-5.0138704219422721E-3</c:v>
                </c:pt>
                <c:pt idx="8562">
                  <c:v>-5.0078722911003218E-3</c:v>
                </c:pt>
                <c:pt idx="8563">
                  <c:v>-5.0215175721743787E-3</c:v>
                </c:pt>
                <c:pt idx="8564">
                  <c:v>-4.9906139764882987E-3</c:v>
                </c:pt>
                <c:pt idx="8565">
                  <c:v>-4.9881137052850419E-3</c:v>
                </c:pt>
                <c:pt idx="8566">
                  <c:v>-4.9902091812593138E-3</c:v>
                </c:pt>
                <c:pt idx="8567">
                  <c:v>-4.9983618125731943E-3</c:v>
                </c:pt>
                <c:pt idx="8568">
                  <c:v>-5.0088075919958357E-3</c:v>
                </c:pt>
                <c:pt idx="8569">
                  <c:v>-5.0198607425488654E-3</c:v>
                </c:pt>
                <c:pt idx="8570">
                  <c:v>-5.025627666677219E-3</c:v>
                </c:pt>
                <c:pt idx="8571">
                  <c:v>-5.0052839093225462E-3</c:v>
                </c:pt>
                <c:pt idx="8572">
                  <c:v>-5.0057884202855604E-3</c:v>
                </c:pt>
                <c:pt idx="8573">
                  <c:v>-4.9998867388155377E-3</c:v>
                </c:pt>
                <c:pt idx="8574">
                  <c:v>-5.0059905527942679E-3</c:v>
                </c:pt>
                <c:pt idx="8575">
                  <c:v>-5.0239623135313509E-3</c:v>
                </c:pt>
                <c:pt idx="8576">
                  <c:v>-5.0291246952574916E-3</c:v>
                </c:pt>
                <c:pt idx="8577">
                  <c:v>-5.0334889706362008E-3</c:v>
                </c:pt>
                <c:pt idx="8578">
                  <c:v>-5.0259601062938213E-3</c:v>
                </c:pt>
                <c:pt idx="8579">
                  <c:v>-5.0201795601533131E-3</c:v>
                </c:pt>
                <c:pt idx="8580">
                  <c:v>-5.0205030962834525E-3</c:v>
                </c:pt>
                <c:pt idx="8581">
                  <c:v>-5.0188700377187178E-3</c:v>
                </c:pt>
                <c:pt idx="8582">
                  <c:v>-5.0401866397605886E-3</c:v>
                </c:pt>
                <c:pt idx="8583">
                  <c:v>-5.03852066935609E-3</c:v>
                </c:pt>
                <c:pt idx="8584">
                  <c:v>-5.0282452043307517E-3</c:v>
                </c:pt>
                <c:pt idx="8585">
                  <c:v>-5.0242975200203059E-3</c:v>
                </c:pt>
                <c:pt idx="8586">
                  <c:v>-5.0427973826496263E-3</c:v>
                </c:pt>
                <c:pt idx="8587">
                  <c:v>-5.0328610121293561E-3</c:v>
                </c:pt>
                <c:pt idx="8588">
                  <c:v>-5.0426811034276443E-3</c:v>
                </c:pt>
                <c:pt idx="8589">
                  <c:v>-5.0485472145478851E-3</c:v>
                </c:pt>
                <c:pt idx="8590">
                  <c:v>-5.0342272852644705E-3</c:v>
                </c:pt>
                <c:pt idx="8591">
                  <c:v>-5.0496802115192908E-3</c:v>
                </c:pt>
                <c:pt idx="8592">
                  <c:v>-5.042262911518206E-3</c:v>
                </c:pt>
                <c:pt idx="8593">
                  <c:v>-5.0609430195565483E-3</c:v>
                </c:pt>
                <c:pt idx="8594">
                  <c:v>-5.0461908233659291E-3</c:v>
                </c:pt>
                <c:pt idx="8595">
                  <c:v>-5.0538274533033266E-3</c:v>
                </c:pt>
                <c:pt idx="8596">
                  <c:v>-5.0596237275062021E-3</c:v>
                </c:pt>
                <c:pt idx="8597">
                  <c:v>-5.0410034240957408E-3</c:v>
                </c:pt>
                <c:pt idx="8598">
                  <c:v>-5.0534020529056306E-3</c:v>
                </c:pt>
                <c:pt idx="8599">
                  <c:v>-5.049334496644923E-3</c:v>
                </c:pt>
                <c:pt idx="8600">
                  <c:v>-5.0538561854379807E-3</c:v>
                </c:pt>
                <c:pt idx="8601">
                  <c:v>-5.0423057924422945E-3</c:v>
                </c:pt>
                <c:pt idx="8602">
                  <c:v>-5.055669042884659E-3</c:v>
                </c:pt>
                <c:pt idx="8603">
                  <c:v>-5.0476894209906661E-3</c:v>
                </c:pt>
                <c:pt idx="8604">
                  <c:v>-5.0627749340656572E-3</c:v>
                </c:pt>
                <c:pt idx="8605">
                  <c:v>-5.0652681322476108E-3</c:v>
                </c:pt>
                <c:pt idx="8606">
                  <c:v>-5.0669954003984431E-3</c:v>
                </c:pt>
                <c:pt idx="8607">
                  <c:v>-5.0832714793819884E-3</c:v>
                </c:pt>
                <c:pt idx="8608">
                  <c:v>-5.0781096242706186E-3</c:v>
                </c:pt>
                <c:pt idx="8609">
                  <c:v>-5.0543635181856507E-3</c:v>
                </c:pt>
                <c:pt idx="8610">
                  <c:v>-5.0797274025649874E-3</c:v>
                </c:pt>
                <c:pt idx="8611">
                  <c:v>-5.0818938689913638E-3</c:v>
                </c:pt>
                <c:pt idx="8612">
                  <c:v>-5.0884595131344959E-3</c:v>
                </c:pt>
                <c:pt idx="8613">
                  <c:v>-5.0714720178879277E-3</c:v>
                </c:pt>
                <c:pt idx="8614">
                  <c:v>-5.0672762564333406E-3</c:v>
                </c:pt>
                <c:pt idx="8615">
                  <c:v>-5.0729234020045746E-3</c:v>
                </c:pt>
                <c:pt idx="8616">
                  <c:v>-5.0863235770291816E-3</c:v>
                </c:pt>
                <c:pt idx="8617">
                  <c:v>-5.0583766301569022E-3</c:v>
                </c:pt>
                <c:pt idx="8618">
                  <c:v>-5.0590883758020247E-3</c:v>
                </c:pt>
                <c:pt idx="8619">
                  <c:v>-5.0587375817172167E-3</c:v>
                </c:pt>
                <c:pt idx="8620">
                  <c:v>-5.0682484312441949E-3</c:v>
                </c:pt>
                <c:pt idx="8621">
                  <c:v>-5.0850844422742972E-3</c:v>
                </c:pt>
                <c:pt idx="8622">
                  <c:v>-5.0892196512318513E-3</c:v>
                </c:pt>
                <c:pt idx="8623">
                  <c:v>-5.0877900691082851E-3</c:v>
                </c:pt>
                <c:pt idx="8624">
                  <c:v>-5.0799794657308515E-3</c:v>
                </c:pt>
                <c:pt idx="8625">
                  <c:v>-5.0643465803362226E-3</c:v>
                </c:pt>
                <c:pt idx="8626">
                  <c:v>-5.0569998096467927E-3</c:v>
                </c:pt>
                <c:pt idx="8627">
                  <c:v>-5.0992154430946892E-3</c:v>
                </c:pt>
                <c:pt idx="8628">
                  <c:v>-5.0613149206867889E-3</c:v>
                </c:pt>
                <c:pt idx="8629">
                  <c:v>-5.0725158143469029E-3</c:v>
                </c:pt>
                <c:pt idx="8630">
                  <c:v>-5.0618306696726999E-3</c:v>
                </c:pt>
                <c:pt idx="8631">
                  <c:v>-5.0743768820198203E-3</c:v>
                </c:pt>
                <c:pt idx="8632">
                  <c:v>-5.053163499288426E-3</c:v>
                </c:pt>
                <c:pt idx="8633">
                  <c:v>-5.0821637912410829E-3</c:v>
                </c:pt>
                <c:pt idx="8634">
                  <c:v>-5.0822853052019876E-3</c:v>
                </c:pt>
                <c:pt idx="8635">
                  <c:v>-5.0919931094434365E-3</c:v>
                </c:pt>
                <c:pt idx="8636">
                  <c:v>-5.0904866216521559E-3</c:v>
                </c:pt>
                <c:pt idx="8637">
                  <c:v>-5.1040352592305101E-3</c:v>
                </c:pt>
                <c:pt idx="8638">
                  <c:v>-5.0879012508262761E-3</c:v>
                </c:pt>
                <c:pt idx="8639">
                  <c:v>-5.0770185656166169E-3</c:v>
                </c:pt>
                <c:pt idx="8640">
                  <c:v>-5.1098288514718855E-3</c:v>
                </c:pt>
                <c:pt idx="8641">
                  <c:v>-5.091123596068013E-3</c:v>
                </c:pt>
                <c:pt idx="8642">
                  <c:v>-5.0949594028146918E-3</c:v>
                </c:pt>
                <c:pt idx="8643">
                  <c:v>-5.0819931107394583E-3</c:v>
                </c:pt>
                <c:pt idx="8644">
                  <c:v>-5.0962015527208811E-3</c:v>
                </c:pt>
                <c:pt idx="8645">
                  <c:v>-5.0643629014965321E-3</c:v>
                </c:pt>
                <c:pt idx="8646">
                  <c:v>-5.0947339466365267E-3</c:v>
                </c:pt>
                <c:pt idx="8647">
                  <c:v>-5.0860357901518312E-3</c:v>
                </c:pt>
                <c:pt idx="8648">
                  <c:v>-5.0943862391072507E-3</c:v>
                </c:pt>
                <c:pt idx="8649">
                  <c:v>-5.0986344900011754E-3</c:v>
                </c:pt>
                <c:pt idx="8650">
                  <c:v>-5.1086415786717118E-3</c:v>
                </c:pt>
                <c:pt idx="8651">
                  <c:v>-5.095792675422357E-3</c:v>
                </c:pt>
                <c:pt idx="8652">
                  <c:v>-5.0964806256795442E-3</c:v>
                </c:pt>
                <c:pt idx="8653">
                  <c:v>-5.1121978593583958E-3</c:v>
                </c:pt>
                <c:pt idx="8654">
                  <c:v>-5.1038181720347775E-3</c:v>
                </c:pt>
                <c:pt idx="8655">
                  <c:v>-5.0990631592964459E-3</c:v>
                </c:pt>
                <c:pt idx="8656">
                  <c:v>-5.0978505282999482E-3</c:v>
                </c:pt>
                <c:pt idx="8657">
                  <c:v>-5.0870780596519944E-3</c:v>
                </c:pt>
                <c:pt idx="8658">
                  <c:v>-5.1028592859469714E-3</c:v>
                </c:pt>
                <c:pt idx="8659">
                  <c:v>-5.0825843333440817E-3</c:v>
                </c:pt>
                <c:pt idx="8660">
                  <c:v>-5.1257332890384246E-3</c:v>
                </c:pt>
                <c:pt idx="8661">
                  <c:v>-5.1117803376296332E-3</c:v>
                </c:pt>
                <c:pt idx="8662">
                  <c:v>-5.1027053685751521E-3</c:v>
                </c:pt>
                <c:pt idx="8663">
                  <c:v>-5.0915338544026828E-3</c:v>
                </c:pt>
                <c:pt idx="8664">
                  <c:v>-5.0736731762519123E-3</c:v>
                </c:pt>
                <c:pt idx="8665">
                  <c:v>-5.0377476700179382E-3</c:v>
                </c:pt>
                <c:pt idx="8666">
                  <c:v>-5.06761536907683E-3</c:v>
                </c:pt>
                <c:pt idx="8667">
                  <c:v>-5.0938759776596159E-3</c:v>
                </c:pt>
                <c:pt idx="8668">
                  <c:v>-5.0668572636370524E-3</c:v>
                </c:pt>
                <c:pt idx="8669">
                  <c:v>-5.0596723084077892E-3</c:v>
                </c:pt>
                <c:pt idx="8670">
                  <c:v>-5.0379768867781635E-3</c:v>
                </c:pt>
                <c:pt idx="8671">
                  <c:v>-5.0383657483240932E-3</c:v>
                </c:pt>
                <c:pt idx="8672">
                  <c:v>-5.0425489040587627E-3</c:v>
                </c:pt>
                <c:pt idx="8673">
                  <c:v>-5.0536824942481661E-3</c:v>
                </c:pt>
                <c:pt idx="8674">
                  <c:v>-5.0705317122716163E-3</c:v>
                </c:pt>
                <c:pt idx="8675">
                  <c:v>-5.0779564983175329E-3</c:v>
                </c:pt>
                <c:pt idx="8676">
                  <c:v>-5.0772988177312448E-3</c:v>
                </c:pt>
                <c:pt idx="8677">
                  <c:v>-5.1049466222526799E-3</c:v>
                </c:pt>
                <c:pt idx="8678">
                  <c:v>-5.0989418927669316E-3</c:v>
                </c:pt>
                <c:pt idx="8679">
                  <c:v>-5.1122848713530339E-3</c:v>
                </c:pt>
                <c:pt idx="8680">
                  <c:v>-5.0999649005021947E-3</c:v>
                </c:pt>
                <c:pt idx="8681">
                  <c:v>-5.05025704732488E-3</c:v>
                </c:pt>
                <c:pt idx="8682">
                  <c:v>-5.0921413460804192E-3</c:v>
                </c:pt>
                <c:pt idx="8683">
                  <c:v>-5.0876530958097075E-3</c:v>
                </c:pt>
                <c:pt idx="8684">
                  <c:v>-5.0775162381694232E-3</c:v>
                </c:pt>
                <c:pt idx="8685">
                  <c:v>-5.0457309736506063E-3</c:v>
                </c:pt>
                <c:pt idx="8686">
                  <c:v>-5.049995005868055E-3</c:v>
                </c:pt>
                <c:pt idx="8687">
                  <c:v>-5.0890016622494308E-3</c:v>
                </c:pt>
                <c:pt idx="8688">
                  <c:v>-5.0387224248695621E-3</c:v>
                </c:pt>
                <c:pt idx="8689">
                  <c:v>-5.0604519063355132E-3</c:v>
                </c:pt>
                <c:pt idx="8690">
                  <c:v>-5.0573749407455881E-3</c:v>
                </c:pt>
                <c:pt idx="8691">
                  <c:v>-5.0569524796278825E-3</c:v>
                </c:pt>
                <c:pt idx="8692">
                  <c:v>-5.0273779415206865E-3</c:v>
                </c:pt>
                <c:pt idx="8693">
                  <c:v>-5.0112504911110469E-3</c:v>
                </c:pt>
                <c:pt idx="8694">
                  <c:v>-5.0167028096934864E-3</c:v>
                </c:pt>
                <c:pt idx="8695">
                  <c:v>-5.0271613197531905E-3</c:v>
                </c:pt>
                <c:pt idx="8696">
                  <c:v>-5.0286674524458235E-3</c:v>
                </c:pt>
                <c:pt idx="8697">
                  <c:v>-5.0337381962741188E-3</c:v>
                </c:pt>
                <c:pt idx="8698">
                  <c:v>-5.0533509160072803E-3</c:v>
                </c:pt>
                <c:pt idx="8699">
                  <c:v>-5.0740537276397282E-3</c:v>
                </c:pt>
                <c:pt idx="8700">
                  <c:v>-5.0621374883593247E-3</c:v>
                </c:pt>
                <c:pt idx="8701">
                  <c:v>-5.0431678912400101E-3</c:v>
                </c:pt>
                <c:pt idx="8702">
                  <c:v>-5.0727002681498507E-3</c:v>
                </c:pt>
                <c:pt idx="8703">
                  <c:v>-5.0876867803935589E-3</c:v>
                </c:pt>
                <c:pt idx="8704">
                  <c:v>-5.0194243494583318E-3</c:v>
                </c:pt>
                <c:pt idx="8705">
                  <c:v>-5.0194488914207767E-3</c:v>
                </c:pt>
                <c:pt idx="8706">
                  <c:v>-5.0434783062379245E-3</c:v>
                </c:pt>
                <c:pt idx="8707">
                  <c:v>-5.0316222293379361E-3</c:v>
                </c:pt>
                <c:pt idx="8708">
                  <c:v>-5.048075440768152E-3</c:v>
                </c:pt>
                <c:pt idx="8709">
                  <c:v>-5.0517160303599103E-3</c:v>
                </c:pt>
                <c:pt idx="8710">
                  <c:v>-5.0956954027812805E-3</c:v>
                </c:pt>
                <c:pt idx="8711">
                  <c:v>-5.0173566606893432E-3</c:v>
                </c:pt>
                <c:pt idx="8712">
                  <c:v>-5.0485437542926769E-3</c:v>
                </c:pt>
                <c:pt idx="8713">
                  <c:v>-5.0904021432885676E-3</c:v>
                </c:pt>
                <c:pt idx="8714">
                  <c:v>-5.0877129992636747E-3</c:v>
                </c:pt>
                <c:pt idx="8715">
                  <c:v>-5.0743491243589586E-3</c:v>
                </c:pt>
                <c:pt idx="8716">
                  <c:v>-5.0953893581943835E-3</c:v>
                </c:pt>
                <c:pt idx="8717">
                  <c:v>-5.0939905287584785E-3</c:v>
                </c:pt>
                <c:pt idx="8718">
                  <c:v>-5.1069044861215525E-3</c:v>
                </c:pt>
                <c:pt idx="8719">
                  <c:v>-5.1185184171777479E-3</c:v>
                </c:pt>
                <c:pt idx="8720">
                  <c:v>-5.1048005433403038E-3</c:v>
                </c:pt>
                <c:pt idx="8721">
                  <c:v>-5.0666443956661079E-3</c:v>
                </c:pt>
                <c:pt idx="8722">
                  <c:v>-4.9967403657005284E-3</c:v>
                </c:pt>
                <c:pt idx="8723">
                  <c:v>-4.9850190104263137E-3</c:v>
                </c:pt>
                <c:pt idx="8724">
                  <c:v>-5.0286633585219249E-3</c:v>
                </c:pt>
                <c:pt idx="8725">
                  <c:v>-5.0512662804083255E-3</c:v>
                </c:pt>
                <c:pt idx="8726">
                  <c:v>-5.0459007630328104E-3</c:v>
                </c:pt>
                <c:pt idx="8727">
                  <c:v>-5.0708091636089241E-3</c:v>
                </c:pt>
                <c:pt idx="8728">
                  <c:v>-5.0484198920335765E-3</c:v>
                </c:pt>
                <c:pt idx="8729">
                  <c:v>-5.0700261566438646E-3</c:v>
                </c:pt>
                <c:pt idx="8730">
                  <c:v>-5.0696538327793224E-3</c:v>
                </c:pt>
                <c:pt idx="8731">
                  <c:v>-5.0894778916768411E-3</c:v>
                </c:pt>
                <c:pt idx="8732">
                  <c:v>-5.081767448938717E-3</c:v>
                </c:pt>
                <c:pt idx="8733">
                  <c:v>-5.1106300537701972E-3</c:v>
                </c:pt>
                <c:pt idx="8734">
                  <c:v>-5.1249695413297103E-3</c:v>
                </c:pt>
                <c:pt idx="8735">
                  <c:v>-5.1151915657187555E-3</c:v>
                </c:pt>
                <c:pt idx="8736">
                  <c:v>-5.1360180030059002E-3</c:v>
                </c:pt>
                <c:pt idx="8737">
                  <c:v>-5.106228574580758E-3</c:v>
                </c:pt>
                <c:pt idx="8738">
                  <c:v>-5.08404828426546E-3</c:v>
                </c:pt>
                <c:pt idx="8739">
                  <c:v>-5.1029127827892113E-3</c:v>
                </c:pt>
                <c:pt idx="8740">
                  <c:v>-5.1268840924436152E-3</c:v>
                </c:pt>
                <c:pt idx="8741">
                  <c:v>-5.1230741183762455E-3</c:v>
                </c:pt>
                <c:pt idx="8742">
                  <c:v>-5.1179059225158119E-3</c:v>
                </c:pt>
                <c:pt idx="8743">
                  <c:v>-5.128686346540642E-3</c:v>
                </c:pt>
                <c:pt idx="8744">
                  <c:v>-5.1183540365866845E-3</c:v>
                </c:pt>
                <c:pt idx="8745">
                  <c:v>-5.1318709380763711E-3</c:v>
                </c:pt>
                <c:pt idx="8746">
                  <c:v>-5.153114267198557E-3</c:v>
                </c:pt>
                <c:pt idx="8747">
                  <c:v>-5.1395414926540001E-3</c:v>
                </c:pt>
                <c:pt idx="8748">
                  <c:v>-5.142826683635012E-3</c:v>
                </c:pt>
                <c:pt idx="8749">
                  <c:v>-5.1360700971243636E-3</c:v>
                </c:pt>
                <c:pt idx="8750">
                  <c:v>-5.105572605920366E-3</c:v>
                </c:pt>
                <c:pt idx="8751">
                  <c:v>-5.0978564171036689E-3</c:v>
                </c:pt>
                <c:pt idx="8752">
                  <c:v>-5.133569256481528E-3</c:v>
                </c:pt>
                <c:pt idx="8753">
                  <c:v>-5.1438885345595547E-3</c:v>
                </c:pt>
                <c:pt idx="8754">
                  <c:v>-5.1550295221659704E-3</c:v>
                </c:pt>
                <c:pt idx="8755">
                  <c:v>-5.1765604636304146E-3</c:v>
                </c:pt>
                <c:pt idx="8756">
                  <c:v>-5.1729998268235022E-3</c:v>
                </c:pt>
                <c:pt idx="8757">
                  <c:v>-5.0802227893969043E-3</c:v>
                </c:pt>
                <c:pt idx="8758">
                  <c:v>-5.0673955215946222E-3</c:v>
                </c:pt>
                <c:pt idx="8759">
                  <c:v>-5.1109036171317823E-3</c:v>
                </c:pt>
                <c:pt idx="8760">
                  <c:v>-5.1259763419790952E-3</c:v>
                </c:pt>
                <c:pt idx="8761">
                  <c:v>-5.0928863956218188E-3</c:v>
                </c:pt>
                <c:pt idx="8762">
                  <c:v>-5.0795935183766665E-3</c:v>
                </c:pt>
                <c:pt idx="8763">
                  <c:v>-5.1085450229881911E-3</c:v>
                </c:pt>
                <c:pt idx="8764">
                  <c:v>-5.0909036086196806E-3</c:v>
                </c:pt>
                <c:pt idx="8765">
                  <c:v>-5.0968689800420484E-3</c:v>
                </c:pt>
                <c:pt idx="8766">
                  <c:v>-5.1181258405583185E-3</c:v>
                </c:pt>
                <c:pt idx="8767">
                  <c:v>-5.1384247753161168E-3</c:v>
                </c:pt>
                <c:pt idx="8768">
                  <c:v>-5.1720037191383614E-3</c:v>
                </c:pt>
                <c:pt idx="8769">
                  <c:v>-5.1647460063167176E-3</c:v>
                </c:pt>
                <c:pt idx="8770">
                  <c:v>-5.1473379804529316E-3</c:v>
                </c:pt>
                <c:pt idx="8771">
                  <c:v>-5.1542025048340869E-3</c:v>
                </c:pt>
                <c:pt idx="8772">
                  <c:v>-5.1314615081028614E-3</c:v>
                </c:pt>
                <c:pt idx="8773">
                  <c:v>-5.1238570003285158E-3</c:v>
                </c:pt>
                <c:pt idx="8774">
                  <c:v>-5.148032104329495E-3</c:v>
                </c:pt>
                <c:pt idx="8775">
                  <c:v>-5.141636066858254E-3</c:v>
                </c:pt>
                <c:pt idx="8776">
                  <c:v>-5.1508012857883695E-3</c:v>
                </c:pt>
                <c:pt idx="8777">
                  <c:v>-5.1677753898683896E-3</c:v>
                </c:pt>
                <c:pt idx="8778">
                  <c:v>-5.1873507347373329E-3</c:v>
                </c:pt>
                <c:pt idx="8779">
                  <c:v>-5.1843570425731617E-3</c:v>
                </c:pt>
                <c:pt idx="8780">
                  <c:v>-5.1732621901903223E-3</c:v>
                </c:pt>
                <c:pt idx="8781">
                  <c:v>-5.174851050263064E-3</c:v>
                </c:pt>
                <c:pt idx="8782">
                  <c:v>-5.189027087638437E-3</c:v>
                </c:pt>
                <c:pt idx="8783">
                  <c:v>-5.1750363279587756E-3</c:v>
                </c:pt>
                <c:pt idx="8784">
                  <c:v>-5.1671415870739442E-3</c:v>
                </c:pt>
                <c:pt idx="8785">
                  <c:v>-5.1683451895945445E-3</c:v>
                </c:pt>
                <c:pt idx="8786">
                  <c:v>-5.1743018708496936E-3</c:v>
                </c:pt>
                <c:pt idx="8787">
                  <c:v>-5.2019085749755523E-3</c:v>
                </c:pt>
                <c:pt idx="8788">
                  <c:v>-5.221346638304588E-3</c:v>
                </c:pt>
                <c:pt idx="8789">
                  <c:v>-5.2084689876533913E-3</c:v>
                </c:pt>
                <c:pt idx="8790">
                  <c:v>-5.2036588244113741E-3</c:v>
                </c:pt>
                <c:pt idx="8791">
                  <c:v>-5.2033017786016489E-3</c:v>
                </c:pt>
                <c:pt idx="8792">
                  <c:v>-5.2079420442792774E-3</c:v>
                </c:pt>
                <c:pt idx="8793">
                  <c:v>-5.1930273153446933E-3</c:v>
                </c:pt>
                <c:pt idx="8794">
                  <c:v>-5.1981601085255517E-3</c:v>
                </c:pt>
                <c:pt idx="8795">
                  <c:v>-5.2221800394752086E-3</c:v>
                </c:pt>
                <c:pt idx="8796">
                  <c:v>-5.2225599694622656E-3</c:v>
                </c:pt>
                <c:pt idx="8797">
                  <c:v>-5.2206892279713863E-3</c:v>
                </c:pt>
                <c:pt idx="8798">
                  <c:v>-5.2057870379589501E-3</c:v>
                </c:pt>
                <c:pt idx="8799">
                  <c:v>-5.2030530742056989E-3</c:v>
                </c:pt>
                <c:pt idx="8800">
                  <c:v>-5.2204970895034239E-3</c:v>
                </c:pt>
                <c:pt idx="8801">
                  <c:v>-5.2493689073373762E-3</c:v>
                </c:pt>
                <c:pt idx="8802">
                  <c:v>-5.2080288593995558E-3</c:v>
                </c:pt>
                <c:pt idx="8803">
                  <c:v>-5.2248570728291527E-3</c:v>
                </c:pt>
                <c:pt idx="8804">
                  <c:v>-5.2322801318596731E-3</c:v>
                </c:pt>
                <c:pt idx="8805">
                  <c:v>-5.227434890878944E-3</c:v>
                </c:pt>
                <c:pt idx="8806">
                  <c:v>-5.2174741052476211E-3</c:v>
                </c:pt>
                <c:pt idx="8807">
                  <c:v>-5.2245405658437848E-3</c:v>
                </c:pt>
                <c:pt idx="8808">
                  <c:v>-5.2360250148564252E-3</c:v>
                </c:pt>
                <c:pt idx="8809">
                  <c:v>-5.1926506377761965E-3</c:v>
                </c:pt>
                <c:pt idx="8810">
                  <c:v>-5.1937405383333255E-3</c:v>
                </c:pt>
                <c:pt idx="8811">
                  <c:v>-5.2062855922635183E-3</c:v>
                </c:pt>
                <c:pt idx="8812">
                  <c:v>-5.2078573046403466E-3</c:v>
                </c:pt>
                <c:pt idx="8813">
                  <c:v>-5.2034722649943795E-3</c:v>
                </c:pt>
                <c:pt idx="8814">
                  <c:v>-5.2045504376414219E-3</c:v>
                </c:pt>
                <c:pt idx="8815">
                  <c:v>-5.2179053834167837E-3</c:v>
                </c:pt>
                <c:pt idx="8816">
                  <c:v>-5.2225315648866755E-3</c:v>
                </c:pt>
                <c:pt idx="8817">
                  <c:v>-5.2359445571982808E-3</c:v>
                </c:pt>
                <c:pt idx="8818">
                  <c:v>-5.2448812795434525E-3</c:v>
                </c:pt>
                <c:pt idx="8819">
                  <c:v>-5.2071828170184116E-3</c:v>
                </c:pt>
                <c:pt idx="8820">
                  <c:v>-5.2165207306470816E-3</c:v>
                </c:pt>
                <c:pt idx="8821">
                  <c:v>-5.2350229918819461E-3</c:v>
                </c:pt>
                <c:pt idx="8822">
                  <c:v>-5.2117656412058629E-3</c:v>
                </c:pt>
                <c:pt idx="8823">
                  <c:v>-5.231131541287579E-3</c:v>
                </c:pt>
                <c:pt idx="8824">
                  <c:v>-5.2177127505885412E-3</c:v>
                </c:pt>
                <c:pt idx="8825">
                  <c:v>-5.2251747795579754E-3</c:v>
                </c:pt>
                <c:pt idx="8826">
                  <c:v>-5.2283052990777954E-3</c:v>
                </c:pt>
                <c:pt idx="8827">
                  <c:v>-5.2468981337178526E-3</c:v>
                </c:pt>
                <c:pt idx="8828">
                  <c:v>-5.2350517064002613E-3</c:v>
                </c:pt>
                <c:pt idx="8829">
                  <c:v>-5.2452002418837901E-3</c:v>
                </c:pt>
                <c:pt idx="8830">
                  <c:v>-5.203180547511883E-3</c:v>
                </c:pt>
                <c:pt idx="8831">
                  <c:v>-5.2156286009031163E-3</c:v>
                </c:pt>
                <c:pt idx="8832">
                  <c:v>-5.2267376733345378E-3</c:v>
                </c:pt>
                <c:pt idx="8833">
                  <c:v>-5.2003659375981382E-3</c:v>
                </c:pt>
                <c:pt idx="8834">
                  <c:v>-5.1964931008897366E-3</c:v>
                </c:pt>
                <c:pt idx="8835">
                  <c:v>-5.20519682944712E-3</c:v>
                </c:pt>
                <c:pt idx="8836">
                  <c:v>-5.2243650645435822E-3</c:v>
                </c:pt>
                <c:pt idx="8837">
                  <c:v>-5.2185487873876368E-3</c:v>
                </c:pt>
                <c:pt idx="8838">
                  <c:v>-5.2372581645308714E-3</c:v>
                </c:pt>
                <c:pt idx="8839">
                  <c:v>-5.2318252632535108E-3</c:v>
                </c:pt>
                <c:pt idx="8840">
                  <c:v>-5.2381061987871666E-3</c:v>
                </c:pt>
                <c:pt idx="8841">
                  <c:v>-5.2410526713708126E-3</c:v>
                </c:pt>
                <c:pt idx="8842">
                  <c:v>-5.2244080613970305E-3</c:v>
                </c:pt>
                <c:pt idx="8843">
                  <c:v>-5.232186902795471E-3</c:v>
                </c:pt>
                <c:pt idx="8844">
                  <c:v>-5.2156910392734922E-3</c:v>
                </c:pt>
                <c:pt idx="8845">
                  <c:v>-5.2103461829630521E-3</c:v>
                </c:pt>
                <c:pt idx="8846">
                  <c:v>-5.2308084364894678E-3</c:v>
                </c:pt>
                <c:pt idx="8847">
                  <c:v>-5.1869379076660378E-3</c:v>
                </c:pt>
                <c:pt idx="8848">
                  <c:v>-5.2234275185579345E-3</c:v>
                </c:pt>
                <c:pt idx="8849">
                  <c:v>-5.225644250959182E-3</c:v>
                </c:pt>
                <c:pt idx="8850">
                  <c:v>-5.208161327434623E-3</c:v>
                </c:pt>
                <c:pt idx="8851">
                  <c:v>-5.2298807191905102E-3</c:v>
                </c:pt>
                <c:pt idx="8852">
                  <c:v>-5.2498640332806715E-3</c:v>
                </c:pt>
                <c:pt idx="8853">
                  <c:v>-5.2280240983969238E-3</c:v>
                </c:pt>
                <c:pt idx="8854">
                  <c:v>-5.1798760406958919E-3</c:v>
                </c:pt>
                <c:pt idx="8855">
                  <c:v>-5.2077637127401601E-3</c:v>
                </c:pt>
                <c:pt idx="8856">
                  <c:v>-5.2173401133726177E-3</c:v>
                </c:pt>
                <c:pt idx="8857">
                  <c:v>-5.21998803832856E-3</c:v>
                </c:pt>
                <c:pt idx="8858">
                  <c:v>-5.2327433305045913E-3</c:v>
                </c:pt>
                <c:pt idx="8859">
                  <c:v>-5.2025092379713459E-3</c:v>
                </c:pt>
                <c:pt idx="8860">
                  <c:v>-5.1917247090957847E-3</c:v>
                </c:pt>
                <c:pt idx="8861">
                  <c:v>-5.216558650934575E-3</c:v>
                </c:pt>
                <c:pt idx="8862">
                  <c:v>-5.2152702677386387E-3</c:v>
                </c:pt>
                <c:pt idx="8863">
                  <c:v>-5.2297847015802925E-3</c:v>
                </c:pt>
                <c:pt idx="8864">
                  <c:v>-5.2234165632949773E-3</c:v>
                </c:pt>
                <c:pt idx="8865">
                  <c:v>-5.2344195811024688E-3</c:v>
                </c:pt>
                <c:pt idx="8866">
                  <c:v>-5.2311856553756099E-3</c:v>
                </c:pt>
                <c:pt idx="8867">
                  <c:v>-5.2393329498782735E-3</c:v>
                </c:pt>
                <c:pt idx="8868">
                  <c:v>-5.2368729376474615E-3</c:v>
                </c:pt>
                <c:pt idx="8869">
                  <c:v>-5.2459638810465996E-3</c:v>
                </c:pt>
                <c:pt idx="8870">
                  <c:v>-5.2556635513100426E-3</c:v>
                </c:pt>
                <c:pt idx="8871">
                  <c:v>-5.2557783853106757E-3</c:v>
                </c:pt>
                <c:pt idx="8872">
                  <c:v>-5.2622030498005483E-3</c:v>
                </c:pt>
                <c:pt idx="8873">
                  <c:v>-5.2698543837539271E-3</c:v>
                </c:pt>
                <c:pt idx="8874">
                  <c:v>-5.2814565386525214E-3</c:v>
                </c:pt>
                <c:pt idx="8875">
                  <c:v>-5.2845239274129886E-3</c:v>
                </c:pt>
                <c:pt idx="8876">
                  <c:v>-5.278079239191733E-3</c:v>
                </c:pt>
                <c:pt idx="8877">
                  <c:v>-5.3082784378087697E-3</c:v>
                </c:pt>
                <c:pt idx="8878">
                  <c:v>-5.2690177922945667E-3</c:v>
                </c:pt>
                <c:pt idx="8879">
                  <c:v>-5.2666668250016258E-3</c:v>
                </c:pt>
                <c:pt idx="8880">
                  <c:v>-5.2801498706376978E-3</c:v>
                </c:pt>
                <c:pt idx="8881">
                  <c:v>-5.2928609752552437E-3</c:v>
                </c:pt>
                <c:pt idx="8882">
                  <c:v>-5.2802899920316119E-3</c:v>
                </c:pt>
                <c:pt idx="8883">
                  <c:v>-5.2898868700902704E-3</c:v>
                </c:pt>
                <c:pt idx="8884">
                  <c:v>-5.2894263945148529E-3</c:v>
                </c:pt>
                <c:pt idx="8885">
                  <c:v>-5.282778605088397E-3</c:v>
                </c:pt>
                <c:pt idx="8886">
                  <c:v>-5.3119781678285672E-3</c:v>
                </c:pt>
                <c:pt idx="8887">
                  <c:v>-5.298854526121429E-3</c:v>
                </c:pt>
                <c:pt idx="8888">
                  <c:v>-5.2923672740232096E-3</c:v>
                </c:pt>
                <c:pt idx="8889">
                  <c:v>-5.2944604100769021E-3</c:v>
                </c:pt>
                <c:pt idx="8890">
                  <c:v>-5.3093353110324456E-3</c:v>
                </c:pt>
                <c:pt idx="8891">
                  <c:v>-5.2931086026063931E-3</c:v>
                </c:pt>
                <c:pt idx="8892">
                  <c:v>-5.2645736856708801E-3</c:v>
                </c:pt>
                <c:pt idx="8893">
                  <c:v>-5.2712273508490328E-3</c:v>
                </c:pt>
                <c:pt idx="8894">
                  <c:v>-5.2691468407832839E-3</c:v>
                </c:pt>
                <c:pt idx="8895">
                  <c:v>-5.2704643424381263E-3</c:v>
                </c:pt>
                <c:pt idx="8896">
                  <c:v>-5.2689690672595704E-3</c:v>
                </c:pt>
                <c:pt idx="8897">
                  <c:v>-5.2417222579838659E-3</c:v>
                </c:pt>
                <c:pt idx="8898">
                  <c:v>-5.2712060705661992E-3</c:v>
                </c:pt>
                <c:pt idx="8899">
                  <c:v>-5.2725827674654701E-3</c:v>
                </c:pt>
                <c:pt idx="8900">
                  <c:v>-5.268460660458738E-3</c:v>
                </c:pt>
                <c:pt idx="8901">
                  <c:v>-5.2536126244358949E-3</c:v>
                </c:pt>
                <c:pt idx="8902">
                  <c:v>-5.2850364459659897E-3</c:v>
                </c:pt>
                <c:pt idx="8903">
                  <c:v>-5.2905499066619888E-3</c:v>
                </c:pt>
                <c:pt idx="8904">
                  <c:v>-5.2809878152479802E-3</c:v>
                </c:pt>
                <c:pt idx="8905">
                  <c:v>-5.2928241627719164E-3</c:v>
                </c:pt>
                <c:pt idx="8906">
                  <c:v>-5.2854080705819918E-3</c:v>
                </c:pt>
                <c:pt idx="8907">
                  <c:v>-5.2901299011024992E-3</c:v>
                </c:pt>
                <c:pt idx="8908">
                  <c:v>-5.2992796924093352E-3</c:v>
                </c:pt>
                <c:pt idx="8909">
                  <c:v>-5.3154600149717176E-3</c:v>
                </c:pt>
                <c:pt idx="8910">
                  <c:v>-5.2893910767913528E-3</c:v>
                </c:pt>
                <c:pt idx="8911">
                  <c:v>-5.2945588801033014E-3</c:v>
                </c:pt>
                <c:pt idx="8912">
                  <c:v>-5.3070815722424322E-3</c:v>
                </c:pt>
                <c:pt idx="8913">
                  <c:v>-5.2915990045548445E-3</c:v>
                </c:pt>
                <c:pt idx="8914">
                  <c:v>-5.2785898433716305E-3</c:v>
                </c:pt>
                <c:pt idx="8915">
                  <c:v>-5.2650455810037316E-3</c:v>
                </c:pt>
                <c:pt idx="8916">
                  <c:v>-5.3054125133064622E-3</c:v>
                </c:pt>
                <c:pt idx="8917">
                  <c:v>-5.2454300504595364E-3</c:v>
                </c:pt>
                <c:pt idx="8918">
                  <c:v>-5.2852158359779225E-3</c:v>
                </c:pt>
                <c:pt idx="8919">
                  <c:v>-5.2842519357895034E-3</c:v>
                </c:pt>
                <c:pt idx="8920">
                  <c:v>-5.3112494461511582E-3</c:v>
                </c:pt>
                <c:pt idx="8921">
                  <c:v>-5.3225097150971694E-3</c:v>
                </c:pt>
                <c:pt idx="8922">
                  <c:v>-5.2707894436092896E-3</c:v>
                </c:pt>
                <c:pt idx="8923">
                  <c:v>-5.2797321194138864E-3</c:v>
                </c:pt>
                <c:pt idx="8924">
                  <c:v>-5.3092499559234388E-3</c:v>
                </c:pt>
                <c:pt idx="8925">
                  <c:v>-5.3011678353568244E-3</c:v>
                </c:pt>
                <c:pt idx="8926">
                  <c:v>-5.3022502138435771E-3</c:v>
                </c:pt>
                <c:pt idx="8927">
                  <c:v>-5.2944377869231212E-3</c:v>
                </c:pt>
                <c:pt idx="8928">
                  <c:v>-5.3173032638357993E-3</c:v>
                </c:pt>
                <c:pt idx="8929">
                  <c:v>-5.3289736477764643E-3</c:v>
                </c:pt>
                <c:pt idx="8930">
                  <c:v>-5.2984459645276094E-3</c:v>
                </c:pt>
                <c:pt idx="8931">
                  <c:v>-5.3039499657582933E-3</c:v>
                </c:pt>
                <c:pt idx="8932">
                  <c:v>-5.3195770618347221E-3</c:v>
                </c:pt>
                <c:pt idx="8933">
                  <c:v>-5.3151731375595248E-3</c:v>
                </c:pt>
                <c:pt idx="8934">
                  <c:v>-5.329449240829248E-3</c:v>
                </c:pt>
                <c:pt idx="8935">
                  <c:v>-5.329104893489073E-3</c:v>
                </c:pt>
                <c:pt idx="8936">
                  <c:v>-5.3349574999556034E-3</c:v>
                </c:pt>
                <c:pt idx="8937">
                  <c:v>-5.3310376692510065E-3</c:v>
                </c:pt>
                <c:pt idx="8938">
                  <c:v>-5.32637173839518E-3</c:v>
                </c:pt>
                <c:pt idx="8939">
                  <c:v>-5.3492868913721072E-3</c:v>
                </c:pt>
                <c:pt idx="8940">
                  <c:v>-5.3324325852109004E-3</c:v>
                </c:pt>
                <c:pt idx="8941">
                  <c:v>-5.2986223546864835E-3</c:v>
                </c:pt>
                <c:pt idx="8942">
                  <c:v>-5.3196630694792961E-3</c:v>
                </c:pt>
                <c:pt idx="8943">
                  <c:v>-5.29578860743103E-3</c:v>
                </c:pt>
                <c:pt idx="8944">
                  <c:v>-5.3185220659606909E-3</c:v>
                </c:pt>
                <c:pt idx="8945">
                  <c:v>-5.3223497659031817E-3</c:v>
                </c:pt>
                <c:pt idx="8946">
                  <c:v>-5.3295368093299929E-3</c:v>
                </c:pt>
                <c:pt idx="8947">
                  <c:v>-5.3432628433775949E-3</c:v>
                </c:pt>
                <c:pt idx="8948">
                  <c:v>-5.3703358581473912E-3</c:v>
                </c:pt>
                <c:pt idx="8949">
                  <c:v>-5.3797826608658799E-3</c:v>
                </c:pt>
                <c:pt idx="8950">
                  <c:v>-5.3636054829231351E-3</c:v>
                </c:pt>
                <c:pt idx="8951">
                  <c:v>-5.350924402017127E-3</c:v>
                </c:pt>
                <c:pt idx="8952">
                  <c:v>-5.3256538068596751E-3</c:v>
                </c:pt>
                <c:pt idx="8953">
                  <c:v>-5.337883813219587E-3</c:v>
                </c:pt>
                <c:pt idx="8954">
                  <c:v>-5.3516519522343962E-3</c:v>
                </c:pt>
                <c:pt idx="8955">
                  <c:v>-5.3716956743442386E-3</c:v>
                </c:pt>
                <c:pt idx="8956">
                  <c:v>-5.3597655057216319E-3</c:v>
                </c:pt>
                <c:pt idx="8957">
                  <c:v>-5.3726372293922955E-3</c:v>
                </c:pt>
                <c:pt idx="8958">
                  <c:v>-5.3696072281332599E-3</c:v>
                </c:pt>
                <c:pt idx="8959">
                  <c:v>-5.3669640258279605E-3</c:v>
                </c:pt>
                <c:pt idx="8960">
                  <c:v>-5.363543473601573E-3</c:v>
                </c:pt>
                <c:pt idx="8961">
                  <c:v>-5.3765663109729576E-3</c:v>
                </c:pt>
                <c:pt idx="8962">
                  <c:v>-5.3607260373501027E-3</c:v>
                </c:pt>
                <c:pt idx="8963">
                  <c:v>-5.3853980013346603E-3</c:v>
                </c:pt>
                <c:pt idx="8964">
                  <c:v>-5.3786608853757601E-3</c:v>
                </c:pt>
                <c:pt idx="8965">
                  <c:v>-5.3876286852153387E-3</c:v>
                </c:pt>
                <c:pt idx="8966">
                  <c:v>-5.3912890861675918E-3</c:v>
                </c:pt>
                <c:pt idx="8967">
                  <c:v>-5.3800005255587469E-3</c:v>
                </c:pt>
                <c:pt idx="8968">
                  <c:v>-5.3696185876656892E-3</c:v>
                </c:pt>
                <c:pt idx="8969">
                  <c:v>-5.3618871016642691E-3</c:v>
                </c:pt>
                <c:pt idx="8970">
                  <c:v>-5.3544981565247568E-3</c:v>
                </c:pt>
                <c:pt idx="8971">
                  <c:v>-5.3576231547858618E-3</c:v>
                </c:pt>
                <c:pt idx="8972">
                  <c:v>-5.3314379524893171E-3</c:v>
                </c:pt>
                <c:pt idx="8973">
                  <c:v>-5.3580063968710736E-3</c:v>
                </c:pt>
                <c:pt idx="8974">
                  <c:v>-5.3670705710147622E-3</c:v>
                </c:pt>
                <c:pt idx="8975">
                  <c:v>-5.3844245626152787E-3</c:v>
                </c:pt>
                <c:pt idx="8976">
                  <c:v>-5.391329792107674E-3</c:v>
                </c:pt>
                <c:pt idx="8977">
                  <c:v>-5.3810522890110892E-3</c:v>
                </c:pt>
                <c:pt idx="8978">
                  <c:v>-5.4020521346515894E-3</c:v>
                </c:pt>
                <c:pt idx="8979">
                  <c:v>-5.3740028964711231E-3</c:v>
                </c:pt>
                <c:pt idx="8980">
                  <c:v>-5.3591332250131568E-3</c:v>
                </c:pt>
                <c:pt idx="8981">
                  <c:v>-5.3713194061860521E-3</c:v>
                </c:pt>
                <c:pt idx="8982">
                  <c:v>-5.3729157216242584E-3</c:v>
                </c:pt>
                <c:pt idx="8983">
                  <c:v>-5.3470625789276364E-3</c:v>
                </c:pt>
                <c:pt idx="8984">
                  <c:v>-5.3573323287925412E-3</c:v>
                </c:pt>
                <c:pt idx="8985">
                  <c:v>-5.3769265382106806E-3</c:v>
                </c:pt>
                <c:pt idx="8986">
                  <c:v>-5.385144000372169E-3</c:v>
                </c:pt>
                <c:pt idx="8987">
                  <c:v>-5.3957587034888996E-3</c:v>
                </c:pt>
                <c:pt idx="8988">
                  <c:v>-5.3982187691173945E-3</c:v>
                </c:pt>
                <c:pt idx="8989">
                  <c:v>-5.4004935796191167E-3</c:v>
                </c:pt>
                <c:pt idx="8990">
                  <c:v>-5.4288816495238115E-3</c:v>
                </c:pt>
                <c:pt idx="8991">
                  <c:v>-5.4283478609978633E-3</c:v>
                </c:pt>
                <c:pt idx="8992">
                  <c:v>-5.4068999754169293E-3</c:v>
                </c:pt>
                <c:pt idx="8993">
                  <c:v>-5.3914896396020833E-3</c:v>
                </c:pt>
                <c:pt idx="8994">
                  <c:v>-5.4081244230478262E-3</c:v>
                </c:pt>
                <c:pt idx="8995">
                  <c:v>-5.3977784354873421E-3</c:v>
                </c:pt>
                <c:pt idx="8996">
                  <c:v>-5.4004114745116044E-3</c:v>
                </c:pt>
                <c:pt idx="8997">
                  <c:v>-5.4064082311576474E-3</c:v>
                </c:pt>
                <c:pt idx="8998">
                  <c:v>-5.4126584489698377E-3</c:v>
                </c:pt>
                <c:pt idx="8999">
                  <c:v>-5.4247269060834387E-3</c:v>
                </c:pt>
                <c:pt idx="9000">
                  <c:v>-5.4310618399897983E-3</c:v>
                </c:pt>
                <c:pt idx="9001">
                  <c:v>-5.4245371644023573E-3</c:v>
                </c:pt>
                <c:pt idx="9002">
                  <c:v>-5.4331058936254641E-3</c:v>
                </c:pt>
                <c:pt idx="9003">
                  <c:v>-5.4241658366691549E-3</c:v>
                </c:pt>
                <c:pt idx="9004">
                  <c:v>-5.4187830359743068E-3</c:v>
                </c:pt>
                <c:pt idx="9005">
                  <c:v>-5.439469696222392E-3</c:v>
                </c:pt>
                <c:pt idx="9006">
                  <c:v>-5.4332125311885599E-3</c:v>
                </c:pt>
                <c:pt idx="9007">
                  <c:v>-5.4362078794729478E-3</c:v>
                </c:pt>
                <c:pt idx="9008">
                  <c:v>-5.4220494356278723E-3</c:v>
                </c:pt>
                <c:pt idx="9009">
                  <c:v>-5.4285803952011085E-3</c:v>
                </c:pt>
                <c:pt idx="9010">
                  <c:v>-5.4041966026227763E-3</c:v>
                </c:pt>
                <c:pt idx="9011">
                  <c:v>-5.4339066450533003E-3</c:v>
                </c:pt>
                <c:pt idx="9012">
                  <c:v>-5.4232828232198297E-3</c:v>
                </c:pt>
                <c:pt idx="9013">
                  <c:v>-5.4475465989292692E-3</c:v>
                </c:pt>
                <c:pt idx="9014">
                  <c:v>-5.4474602542598817E-3</c:v>
                </c:pt>
                <c:pt idx="9015">
                  <c:v>-5.4675563826819375E-3</c:v>
                </c:pt>
                <c:pt idx="9016">
                  <c:v>-5.4532193656772381E-3</c:v>
                </c:pt>
                <c:pt idx="9017">
                  <c:v>-5.4398544402943661E-3</c:v>
                </c:pt>
                <c:pt idx="9018">
                  <c:v>-5.4424366451072317E-3</c:v>
                </c:pt>
                <c:pt idx="9019">
                  <c:v>-5.4397374586427089E-3</c:v>
                </c:pt>
                <c:pt idx="9020">
                  <c:v>-5.4455535047895432E-3</c:v>
                </c:pt>
                <c:pt idx="9021">
                  <c:v>-5.4512803329523248E-3</c:v>
                </c:pt>
                <c:pt idx="9022">
                  <c:v>-5.4616005702838024E-3</c:v>
                </c:pt>
                <c:pt idx="9023">
                  <c:v>-5.4411104170215829E-3</c:v>
                </c:pt>
                <c:pt idx="9024">
                  <c:v>-5.3936219789535444E-3</c:v>
                </c:pt>
                <c:pt idx="9025">
                  <c:v>-5.4353640051234024E-3</c:v>
                </c:pt>
                <c:pt idx="9026">
                  <c:v>-5.417321687513103E-3</c:v>
                </c:pt>
                <c:pt idx="9027">
                  <c:v>-5.4398788759463272E-3</c:v>
                </c:pt>
                <c:pt idx="9028">
                  <c:v>-5.4368587602671098E-3</c:v>
                </c:pt>
                <c:pt idx="9029">
                  <c:v>-5.3979342623971024E-3</c:v>
                </c:pt>
                <c:pt idx="9030">
                  <c:v>-5.404270878657547E-3</c:v>
                </c:pt>
                <c:pt idx="9031">
                  <c:v>-5.426880455699239E-3</c:v>
                </c:pt>
                <c:pt idx="9032">
                  <c:v>-5.4120175112028612E-3</c:v>
                </c:pt>
                <c:pt idx="9033">
                  <c:v>-5.4196286714819257E-3</c:v>
                </c:pt>
                <c:pt idx="9034">
                  <c:v>-5.4197257824678893E-3</c:v>
                </c:pt>
                <c:pt idx="9035">
                  <c:v>-5.4025080166650022E-3</c:v>
                </c:pt>
                <c:pt idx="9036">
                  <c:v>-5.4061365037837263E-3</c:v>
                </c:pt>
                <c:pt idx="9037">
                  <c:v>-5.4164935289431164E-3</c:v>
                </c:pt>
                <c:pt idx="9038">
                  <c:v>-5.395004363473648E-3</c:v>
                </c:pt>
                <c:pt idx="9039">
                  <c:v>-5.3890748212659196E-3</c:v>
                </c:pt>
                <c:pt idx="9040">
                  <c:v>-5.4076310501317022E-3</c:v>
                </c:pt>
                <c:pt idx="9041">
                  <c:v>-5.4065440248030686E-3</c:v>
                </c:pt>
                <c:pt idx="9042">
                  <c:v>-5.4202065084755389E-3</c:v>
                </c:pt>
                <c:pt idx="9043">
                  <c:v>-5.4166839966675664E-3</c:v>
                </c:pt>
                <c:pt idx="9044">
                  <c:v>-5.4269821039330422E-3</c:v>
                </c:pt>
                <c:pt idx="9045">
                  <c:v>-5.4182670724950994E-3</c:v>
                </c:pt>
                <c:pt idx="9046">
                  <c:v>-5.4425896568598038E-3</c:v>
                </c:pt>
                <c:pt idx="9047">
                  <c:v>-5.4300945652289104E-3</c:v>
                </c:pt>
                <c:pt idx="9048">
                  <c:v>-5.4256616498227278E-3</c:v>
                </c:pt>
                <c:pt idx="9049">
                  <c:v>-5.4429798999331156E-3</c:v>
                </c:pt>
                <c:pt idx="9050">
                  <c:v>-5.434973643648899E-3</c:v>
                </c:pt>
                <c:pt idx="9051">
                  <c:v>-5.4527709282895121E-3</c:v>
                </c:pt>
                <c:pt idx="9052">
                  <c:v>-5.4669567258139855E-3</c:v>
                </c:pt>
                <c:pt idx="9053">
                  <c:v>-5.4346978702430482E-3</c:v>
                </c:pt>
                <c:pt idx="9054">
                  <c:v>-5.4480352158553262E-3</c:v>
                </c:pt>
                <c:pt idx="9055">
                  <c:v>-5.4591667738896829E-3</c:v>
                </c:pt>
                <c:pt idx="9056">
                  <c:v>-5.4637360660657981E-3</c:v>
                </c:pt>
                <c:pt idx="9057">
                  <c:v>-5.4648281373862019E-3</c:v>
                </c:pt>
                <c:pt idx="9058">
                  <c:v>-5.448374924681948E-3</c:v>
                </c:pt>
                <c:pt idx="9059">
                  <c:v>-5.4135042704495633E-3</c:v>
                </c:pt>
                <c:pt idx="9060">
                  <c:v>-5.4217804396228001E-3</c:v>
                </c:pt>
                <c:pt idx="9061">
                  <c:v>-5.4293220199074319E-3</c:v>
                </c:pt>
                <c:pt idx="9062">
                  <c:v>-5.4101702205034572E-3</c:v>
                </c:pt>
                <c:pt idx="9063">
                  <c:v>-5.4212646809476172E-3</c:v>
                </c:pt>
                <c:pt idx="9064">
                  <c:v>-5.425866147954401E-3</c:v>
                </c:pt>
                <c:pt idx="9065">
                  <c:v>-5.4601816580394603E-3</c:v>
                </c:pt>
                <c:pt idx="9066">
                  <c:v>-5.4522817928719432E-3</c:v>
                </c:pt>
                <c:pt idx="9067">
                  <c:v>-5.4390620025842728E-3</c:v>
                </c:pt>
                <c:pt idx="9068">
                  <c:v>-5.4278665830239841E-3</c:v>
                </c:pt>
                <c:pt idx="9069">
                  <c:v>-5.4508784133543492E-3</c:v>
                </c:pt>
                <c:pt idx="9070">
                  <c:v>-5.4393660276655488E-3</c:v>
                </c:pt>
                <c:pt idx="9071">
                  <c:v>-5.4321766450881308E-3</c:v>
                </c:pt>
                <c:pt idx="9072">
                  <c:v>-5.4533652951208687E-3</c:v>
                </c:pt>
                <c:pt idx="9073">
                  <c:v>-5.4319802431178708E-3</c:v>
                </c:pt>
                <c:pt idx="9074">
                  <c:v>-5.4316883529499449E-3</c:v>
                </c:pt>
                <c:pt idx="9075">
                  <c:v>-5.4471338142963463E-3</c:v>
                </c:pt>
                <c:pt idx="9076">
                  <c:v>-5.4621554537284053E-3</c:v>
                </c:pt>
                <c:pt idx="9077">
                  <c:v>-5.4569541348544106E-3</c:v>
                </c:pt>
                <c:pt idx="9078">
                  <c:v>-5.4687605141991126E-3</c:v>
                </c:pt>
                <c:pt idx="9079">
                  <c:v>-5.4746844032174061E-3</c:v>
                </c:pt>
                <c:pt idx="9080">
                  <c:v>-5.4537304000153207E-3</c:v>
                </c:pt>
                <c:pt idx="9081">
                  <c:v>-5.4792400571256894E-3</c:v>
                </c:pt>
                <c:pt idx="9082">
                  <c:v>-5.4781407163468276E-3</c:v>
                </c:pt>
                <c:pt idx="9083">
                  <c:v>-5.4557857105915842E-3</c:v>
                </c:pt>
                <c:pt idx="9084">
                  <c:v>-5.4758285975547794E-3</c:v>
                </c:pt>
                <c:pt idx="9085">
                  <c:v>-5.4787699866452677E-3</c:v>
                </c:pt>
                <c:pt idx="9086">
                  <c:v>-5.4734586602336868E-3</c:v>
                </c:pt>
                <c:pt idx="9087">
                  <c:v>-5.4870300672684395E-3</c:v>
                </c:pt>
                <c:pt idx="9088">
                  <c:v>-5.4983832706022246E-3</c:v>
                </c:pt>
                <c:pt idx="9089">
                  <c:v>-5.4919905492122759E-3</c:v>
                </c:pt>
                <c:pt idx="9090">
                  <c:v>-5.5076749697722301E-3</c:v>
                </c:pt>
                <c:pt idx="9091">
                  <c:v>-5.5009906645240745E-3</c:v>
                </c:pt>
                <c:pt idx="9092">
                  <c:v>-5.5120015415961341E-3</c:v>
                </c:pt>
                <c:pt idx="9093">
                  <c:v>-5.5055840765611611E-3</c:v>
                </c:pt>
                <c:pt idx="9094">
                  <c:v>-5.5094276766977819E-3</c:v>
                </c:pt>
                <c:pt idx="9095">
                  <c:v>-5.5147639673586903E-3</c:v>
                </c:pt>
                <c:pt idx="9096">
                  <c:v>-5.493945749768768E-3</c:v>
                </c:pt>
                <c:pt idx="9097">
                  <c:v>-5.5064636363315123E-3</c:v>
                </c:pt>
                <c:pt idx="9098">
                  <c:v>-5.5022005967228461E-3</c:v>
                </c:pt>
                <c:pt idx="9099">
                  <c:v>-5.5130042549598702E-3</c:v>
                </c:pt>
                <c:pt idx="9100">
                  <c:v>-5.5232832779800239E-3</c:v>
                </c:pt>
                <c:pt idx="9101">
                  <c:v>-5.5242210495684441E-3</c:v>
                </c:pt>
                <c:pt idx="9102">
                  <c:v>-5.5139892699308558E-3</c:v>
                </c:pt>
                <c:pt idx="9103">
                  <c:v>-5.5331537469599425E-3</c:v>
                </c:pt>
                <c:pt idx="9104">
                  <c:v>-5.5213896638446249E-3</c:v>
                </c:pt>
                <c:pt idx="9105">
                  <c:v>-5.5194726177701338E-3</c:v>
                </c:pt>
                <c:pt idx="9106">
                  <c:v>-5.5310693729403561E-3</c:v>
                </c:pt>
                <c:pt idx="9107">
                  <c:v>-5.5222367854390461E-3</c:v>
                </c:pt>
                <c:pt idx="9108">
                  <c:v>-5.5379895245914468E-3</c:v>
                </c:pt>
                <c:pt idx="9109">
                  <c:v>-5.5391645972628929E-3</c:v>
                </c:pt>
                <c:pt idx="9110">
                  <c:v>-5.5395862166044401E-3</c:v>
                </c:pt>
                <c:pt idx="9111">
                  <c:v>-5.5420040799853592E-3</c:v>
                </c:pt>
                <c:pt idx="9112">
                  <c:v>-5.546050529478614E-3</c:v>
                </c:pt>
                <c:pt idx="9113">
                  <c:v>-5.5274682289667542E-3</c:v>
                </c:pt>
                <c:pt idx="9114">
                  <c:v>-5.5462577663345737E-3</c:v>
                </c:pt>
                <c:pt idx="9115">
                  <c:v>-5.5561510095400758E-3</c:v>
                </c:pt>
                <c:pt idx="9116">
                  <c:v>-5.5470374327178671E-3</c:v>
                </c:pt>
                <c:pt idx="9117">
                  <c:v>-5.5481326651154635E-3</c:v>
                </c:pt>
                <c:pt idx="9118">
                  <c:v>-5.5387833275938343E-3</c:v>
                </c:pt>
                <c:pt idx="9119">
                  <c:v>-5.551823066316101E-3</c:v>
                </c:pt>
                <c:pt idx="9120">
                  <c:v>-5.5501689057546027E-3</c:v>
                </c:pt>
                <c:pt idx="9121">
                  <c:v>-5.5264161888796829E-3</c:v>
                </c:pt>
                <c:pt idx="9122">
                  <c:v>-5.5613563559787438E-3</c:v>
                </c:pt>
                <c:pt idx="9123">
                  <c:v>-5.5512147998258883E-3</c:v>
                </c:pt>
                <c:pt idx="9124">
                  <c:v>-5.5577500389466274E-3</c:v>
                </c:pt>
                <c:pt idx="9125">
                  <c:v>-5.5662396347759381E-3</c:v>
                </c:pt>
                <c:pt idx="9126">
                  <c:v>-5.5560724541324543E-3</c:v>
                </c:pt>
                <c:pt idx="9127">
                  <c:v>-5.5661891781676812E-3</c:v>
                </c:pt>
                <c:pt idx="9128">
                  <c:v>-5.5656034327937398E-3</c:v>
                </c:pt>
                <c:pt idx="9129">
                  <c:v>-5.5733227236115963E-3</c:v>
                </c:pt>
                <c:pt idx="9130">
                  <c:v>-5.5694230102076477E-3</c:v>
                </c:pt>
                <c:pt idx="9131">
                  <c:v>-5.5941152388985227E-3</c:v>
                </c:pt>
                <c:pt idx="9132">
                  <c:v>-5.5864572003313153E-3</c:v>
                </c:pt>
                <c:pt idx="9133">
                  <c:v>-5.5820717210461907E-3</c:v>
                </c:pt>
                <c:pt idx="9134">
                  <c:v>-5.5830067234188653E-3</c:v>
                </c:pt>
                <c:pt idx="9135">
                  <c:v>-5.575724221906833E-3</c:v>
                </c:pt>
                <c:pt idx="9136">
                  <c:v>-5.5916392589542285E-3</c:v>
                </c:pt>
                <c:pt idx="9137">
                  <c:v>-5.5800785699425112E-3</c:v>
                </c:pt>
                <c:pt idx="9138">
                  <c:v>-5.5851898695026044E-3</c:v>
                </c:pt>
                <c:pt idx="9139">
                  <c:v>-5.5938486742327029E-3</c:v>
                </c:pt>
                <c:pt idx="9140">
                  <c:v>-5.5682883515838456E-3</c:v>
                </c:pt>
                <c:pt idx="9141">
                  <c:v>-5.5922279595910758E-3</c:v>
                </c:pt>
                <c:pt idx="9142">
                  <c:v>-5.5636538585343582E-3</c:v>
                </c:pt>
                <c:pt idx="9143">
                  <c:v>-5.5793802814524621E-3</c:v>
                </c:pt>
                <c:pt idx="9144">
                  <c:v>-5.5923647849641612E-3</c:v>
                </c:pt>
                <c:pt idx="9145">
                  <c:v>-5.570362346298624E-3</c:v>
                </c:pt>
                <c:pt idx="9146">
                  <c:v>-5.5501596775219594E-3</c:v>
                </c:pt>
                <c:pt idx="9147">
                  <c:v>-5.5846181763818357E-3</c:v>
                </c:pt>
                <c:pt idx="9148">
                  <c:v>-5.5631426643136424E-3</c:v>
                </c:pt>
                <c:pt idx="9149">
                  <c:v>-5.5630433345432344E-3</c:v>
                </c:pt>
                <c:pt idx="9150">
                  <c:v>-5.5553688140976129E-3</c:v>
                </c:pt>
                <c:pt idx="9151">
                  <c:v>-5.549870889131705E-3</c:v>
                </c:pt>
                <c:pt idx="9152">
                  <c:v>-5.571418408958688E-3</c:v>
                </c:pt>
                <c:pt idx="9153">
                  <c:v>-5.5214772143043116E-3</c:v>
                </c:pt>
                <c:pt idx="9154">
                  <c:v>-5.5483859340070907E-3</c:v>
                </c:pt>
                <c:pt idx="9155">
                  <c:v>-5.5576741298943551E-3</c:v>
                </c:pt>
                <c:pt idx="9156">
                  <c:v>-5.5605501971043424E-3</c:v>
                </c:pt>
                <c:pt idx="9157">
                  <c:v>-5.5592327754730494E-3</c:v>
                </c:pt>
                <c:pt idx="9158">
                  <c:v>-5.5636415864525994E-3</c:v>
                </c:pt>
                <c:pt idx="9159">
                  <c:v>-5.5501824440638758E-3</c:v>
                </c:pt>
                <c:pt idx="9160">
                  <c:v>-5.5794852982259668E-3</c:v>
                </c:pt>
                <c:pt idx="9161">
                  <c:v>-5.538477411216795E-3</c:v>
                </c:pt>
                <c:pt idx="9162">
                  <c:v>-5.5376095986911407E-3</c:v>
                </c:pt>
                <c:pt idx="9163">
                  <c:v>-5.5358175438481212E-3</c:v>
                </c:pt>
                <c:pt idx="9164">
                  <c:v>-5.5393195825268332E-3</c:v>
                </c:pt>
                <c:pt idx="9165">
                  <c:v>-5.5321914440968059E-3</c:v>
                </c:pt>
                <c:pt idx="9166">
                  <c:v>-5.533299444006475E-3</c:v>
                </c:pt>
                <c:pt idx="9167">
                  <c:v>-5.5183310510027563E-3</c:v>
                </c:pt>
                <c:pt idx="9168">
                  <c:v>-5.5499140057931979E-3</c:v>
                </c:pt>
                <c:pt idx="9169">
                  <c:v>-5.5392881591696027E-3</c:v>
                </c:pt>
                <c:pt idx="9170">
                  <c:v>-5.5487991031923957E-3</c:v>
                </c:pt>
                <c:pt idx="9171">
                  <c:v>-5.5377263940489235E-3</c:v>
                </c:pt>
                <c:pt idx="9172">
                  <c:v>-5.5509881845171982E-3</c:v>
                </c:pt>
                <c:pt idx="9173">
                  <c:v>-5.5568822385172589E-3</c:v>
                </c:pt>
                <c:pt idx="9174">
                  <c:v>-5.5505529074531719E-3</c:v>
                </c:pt>
                <c:pt idx="9175">
                  <c:v>-5.5552848155354679E-3</c:v>
                </c:pt>
                <c:pt idx="9176">
                  <c:v>-5.5543638279750189E-3</c:v>
                </c:pt>
                <c:pt idx="9177">
                  <c:v>-5.5463757767970304E-3</c:v>
                </c:pt>
                <c:pt idx="9178">
                  <c:v>-5.54289629573899E-3</c:v>
                </c:pt>
                <c:pt idx="9179">
                  <c:v>-5.5564737633283061E-3</c:v>
                </c:pt>
                <c:pt idx="9180">
                  <c:v>-5.5662437297318568E-3</c:v>
                </c:pt>
                <c:pt idx="9181">
                  <c:v>-5.5539329573524509E-3</c:v>
                </c:pt>
                <c:pt idx="9182">
                  <c:v>-5.554086747625816E-3</c:v>
                </c:pt>
                <c:pt idx="9183">
                  <c:v>-5.5677115589472552E-3</c:v>
                </c:pt>
                <c:pt idx="9184">
                  <c:v>-5.5726806034638917E-3</c:v>
                </c:pt>
                <c:pt idx="9185">
                  <c:v>-5.5793168478708213E-3</c:v>
                </c:pt>
                <c:pt idx="9186">
                  <c:v>-5.5706799798798641E-3</c:v>
                </c:pt>
                <c:pt idx="9187">
                  <c:v>-5.5717850415767387E-3</c:v>
                </c:pt>
                <c:pt idx="9188">
                  <c:v>-5.5726610076004025E-3</c:v>
                </c:pt>
                <c:pt idx="9189">
                  <c:v>-5.5788980319399E-3</c:v>
                </c:pt>
                <c:pt idx="9190">
                  <c:v>-5.5730516479907573E-3</c:v>
                </c:pt>
                <c:pt idx="9191">
                  <c:v>-5.5675614422174254E-3</c:v>
                </c:pt>
                <c:pt idx="9192">
                  <c:v>-5.5730528493321031E-3</c:v>
                </c:pt>
                <c:pt idx="9193">
                  <c:v>-5.5841615431427398E-3</c:v>
                </c:pt>
                <c:pt idx="9194">
                  <c:v>-5.5810687760792805E-3</c:v>
                </c:pt>
                <c:pt idx="9195">
                  <c:v>-5.5714592285872689E-3</c:v>
                </c:pt>
                <c:pt idx="9196">
                  <c:v>-5.565649856824886E-3</c:v>
                </c:pt>
                <c:pt idx="9197">
                  <c:v>-5.5870497086177159E-3</c:v>
                </c:pt>
                <c:pt idx="9198">
                  <c:v>-5.576098546954086E-3</c:v>
                </c:pt>
                <c:pt idx="9199">
                  <c:v>-5.5699118032860014E-3</c:v>
                </c:pt>
                <c:pt idx="9200">
                  <c:v>-5.5772788951337152E-3</c:v>
                </c:pt>
                <c:pt idx="9201">
                  <c:v>-5.5839674175102707E-3</c:v>
                </c:pt>
                <c:pt idx="9202">
                  <c:v>-5.5951676984765022E-3</c:v>
                </c:pt>
                <c:pt idx="9203">
                  <c:v>-5.5928351044038545E-3</c:v>
                </c:pt>
                <c:pt idx="9204">
                  <c:v>-5.5862790329803133E-3</c:v>
                </c:pt>
                <c:pt idx="9205">
                  <c:v>-5.5917918368637437E-3</c:v>
                </c:pt>
                <c:pt idx="9206">
                  <c:v>-5.5834713362604991E-3</c:v>
                </c:pt>
                <c:pt idx="9207">
                  <c:v>-5.6021347420600037E-3</c:v>
                </c:pt>
                <c:pt idx="9208">
                  <c:v>-5.6009253102860534E-3</c:v>
                </c:pt>
                <c:pt idx="9209">
                  <c:v>-5.5973970338637265E-3</c:v>
                </c:pt>
                <c:pt idx="9210">
                  <c:v>-5.604522190869439E-3</c:v>
                </c:pt>
                <c:pt idx="9211">
                  <c:v>-5.6045527316843343E-3</c:v>
                </c:pt>
                <c:pt idx="9212">
                  <c:v>-5.6015637623637177E-3</c:v>
                </c:pt>
                <c:pt idx="9213">
                  <c:v>-5.589228767513524E-3</c:v>
                </c:pt>
                <c:pt idx="9214">
                  <c:v>-5.598156262573711E-3</c:v>
                </c:pt>
                <c:pt idx="9215">
                  <c:v>-5.6239627455125394E-3</c:v>
                </c:pt>
                <c:pt idx="9216">
                  <c:v>-5.6136430278571113E-3</c:v>
                </c:pt>
                <c:pt idx="9217">
                  <c:v>-5.6273581897940033E-3</c:v>
                </c:pt>
                <c:pt idx="9218">
                  <c:v>-5.6130446792078247E-3</c:v>
                </c:pt>
                <c:pt idx="9219">
                  <c:v>-5.5969040120518714E-3</c:v>
                </c:pt>
                <c:pt idx="9220">
                  <c:v>-5.620855541535086E-3</c:v>
                </c:pt>
                <c:pt idx="9221">
                  <c:v>-5.5963800869595366E-3</c:v>
                </c:pt>
                <c:pt idx="9222">
                  <c:v>-5.5882393474782615E-3</c:v>
                </c:pt>
                <c:pt idx="9223">
                  <c:v>-5.5952803776007252E-3</c:v>
                </c:pt>
                <c:pt idx="9224">
                  <c:v>-5.5976028484542965E-3</c:v>
                </c:pt>
                <c:pt idx="9225">
                  <c:v>-5.580882073726371E-3</c:v>
                </c:pt>
                <c:pt idx="9226">
                  <c:v>-5.5922915451478549E-3</c:v>
                </c:pt>
                <c:pt idx="9227">
                  <c:v>-5.589698929303789E-3</c:v>
                </c:pt>
                <c:pt idx="9228">
                  <c:v>-5.5541796041784818E-3</c:v>
                </c:pt>
                <c:pt idx="9229">
                  <c:v>-5.5656296383822966E-3</c:v>
                </c:pt>
                <c:pt idx="9230">
                  <c:v>-5.5892398529570593E-3</c:v>
                </c:pt>
                <c:pt idx="9231">
                  <c:v>-5.5708142698459254E-3</c:v>
                </c:pt>
                <c:pt idx="9232">
                  <c:v>-5.5578580129889707E-3</c:v>
                </c:pt>
                <c:pt idx="9233">
                  <c:v>-5.5560110207159728E-3</c:v>
                </c:pt>
                <c:pt idx="9234">
                  <c:v>-5.5271525075637927E-3</c:v>
                </c:pt>
                <c:pt idx="9235">
                  <c:v>-5.5218879846581021E-3</c:v>
                </c:pt>
                <c:pt idx="9236">
                  <c:v>-5.5542801468207769E-3</c:v>
                </c:pt>
                <c:pt idx="9237">
                  <c:v>-5.5490301653318428E-3</c:v>
                </c:pt>
                <c:pt idx="9238">
                  <c:v>-5.5454694527215234E-3</c:v>
                </c:pt>
                <c:pt idx="9239">
                  <c:v>-5.5472545495499157E-3</c:v>
                </c:pt>
                <c:pt idx="9240">
                  <c:v>-5.5689855032687837E-3</c:v>
                </c:pt>
                <c:pt idx="9241">
                  <c:v>-5.5536742947096991E-3</c:v>
                </c:pt>
                <c:pt idx="9242">
                  <c:v>-5.5619675833616994E-3</c:v>
                </c:pt>
                <c:pt idx="9243">
                  <c:v>-5.5525517528401507E-3</c:v>
                </c:pt>
                <c:pt idx="9244">
                  <c:v>-5.580330248126879E-3</c:v>
                </c:pt>
                <c:pt idx="9245">
                  <c:v>-5.5769197932353572E-3</c:v>
                </c:pt>
                <c:pt idx="9246">
                  <c:v>-5.5646287665978766E-3</c:v>
                </c:pt>
                <c:pt idx="9247">
                  <c:v>-5.5644699055956729E-3</c:v>
                </c:pt>
                <c:pt idx="9248">
                  <c:v>-5.574794879597886E-3</c:v>
                </c:pt>
                <c:pt idx="9249">
                  <c:v>-5.5745153468927605E-3</c:v>
                </c:pt>
                <c:pt idx="9250">
                  <c:v>-5.5949883570308853E-3</c:v>
                </c:pt>
                <c:pt idx="9251">
                  <c:v>-5.5814721422659322E-3</c:v>
                </c:pt>
                <c:pt idx="9252">
                  <c:v>-5.5410883479608628E-3</c:v>
                </c:pt>
                <c:pt idx="9253">
                  <c:v>-5.5619571496693509E-3</c:v>
                </c:pt>
                <c:pt idx="9254">
                  <c:v>-5.5589458125547102E-3</c:v>
                </c:pt>
                <c:pt idx="9255">
                  <c:v>-5.5601160674611169E-3</c:v>
                </c:pt>
                <c:pt idx="9256">
                  <c:v>-5.553755802243137E-3</c:v>
                </c:pt>
                <c:pt idx="9257">
                  <c:v>-5.563995915813893E-3</c:v>
                </c:pt>
                <c:pt idx="9258">
                  <c:v>-5.6002589245189973E-3</c:v>
                </c:pt>
                <c:pt idx="9259">
                  <c:v>-5.5722230210972744E-3</c:v>
                </c:pt>
                <c:pt idx="9260">
                  <c:v>-5.5808247858929599E-3</c:v>
                </c:pt>
                <c:pt idx="9261">
                  <c:v>-5.5742718139603986E-3</c:v>
                </c:pt>
                <c:pt idx="9262">
                  <c:v>-5.601285179045656E-3</c:v>
                </c:pt>
                <c:pt idx="9263">
                  <c:v>-5.6066272901661622E-3</c:v>
                </c:pt>
                <c:pt idx="9264">
                  <c:v>-5.6016766104463305E-3</c:v>
                </c:pt>
                <c:pt idx="9265">
                  <c:v>-5.5936299357414966E-3</c:v>
                </c:pt>
                <c:pt idx="9266">
                  <c:v>-5.5888921635720941E-3</c:v>
                </c:pt>
                <c:pt idx="9267">
                  <c:v>-5.6027058503759167E-3</c:v>
                </c:pt>
                <c:pt idx="9268">
                  <c:v>-5.5978801214353387E-3</c:v>
                </c:pt>
                <c:pt idx="9269">
                  <c:v>-5.5884404968931075E-3</c:v>
                </c:pt>
                <c:pt idx="9270">
                  <c:v>-5.5828703083348726E-3</c:v>
                </c:pt>
                <c:pt idx="9271">
                  <c:v>-5.5884708366096426E-3</c:v>
                </c:pt>
                <c:pt idx="9272">
                  <c:v>-5.5807134993063352E-3</c:v>
                </c:pt>
                <c:pt idx="9273">
                  <c:v>-5.5654411254913048E-3</c:v>
                </c:pt>
                <c:pt idx="9274">
                  <c:v>-5.5645319003764992E-3</c:v>
                </c:pt>
                <c:pt idx="9275">
                  <c:v>-5.569386852374068E-3</c:v>
                </c:pt>
                <c:pt idx="9276">
                  <c:v>-5.576851175193658E-3</c:v>
                </c:pt>
                <c:pt idx="9277">
                  <c:v>-5.5718223228532768E-3</c:v>
                </c:pt>
                <c:pt idx="9278">
                  <c:v>-5.5842921325788683E-3</c:v>
                </c:pt>
                <c:pt idx="9279">
                  <c:v>-5.5899391144939182E-3</c:v>
                </c:pt>
                <c:pt idx="9280">
                  <c:v>-5.5828327569552782E-3</c:v>
                </c:pt>
                <c:pt idx="9281">
                  <c:v>-5.5764310669508396E-3</c:v>
                </c:pt>
                <c:pt idx="9282">
                  <c:v>-5.6019469494509831E-3</c:v>
                </c:pt>
                <c:pt idx="9283">
                  <c:v>-5.5910792352482381E-3</c:v>
                </c:pt>
                <c:pt idx="9284">
                  <c:v>-5.5927269276533432E-3</c:v>
                </c:pt>
                <c:pt idx="9285">
                  <c:v>-5.5951190630883036E-3</c:v>
                </c:pt>
                <c:pt idx="9286">
                  <c:v>-5.5917788760005954E-3</c:v>
                </c:pt>
                <c:pt idx="9287">
                  <c:v>-5.5999957623461662E-3</c:v>
                </c:pt>
                <c:pt idx="9288">
                  <c:v>-5.6040326599658477E-3</c:v>
                </c:pt>
                <c:pt idx="9289">
                  <c:v>-5.6039080706762135E-3</c:v>
                </c:pt>
                <c:pt idx="9290">
                  <c:v>-5.5998913795311479E-3</c:v>
                </c:pt>
                <c:pt idx="9291">
                  <c:v>-5.585912188056711E-3</c:v>
                </c:pt>
                <c:pt idx="9292">
                  <c:v>-5.6007278341795143E-3</c:v>
                </c:pt>
                <c:pt idx="9293">
                  <c:v>-5.6020067145574615E-3</c:v>
                </c:pt>
                <c:pt idx="9294">
                  <c:v>-5.6033381161382703E-3</c:v>
                </c:pt>
                <c:pt idx="9295">
                  <c:v>-5.6032653303828128E-3</c:v>
                </c:pt>
                <c:pt idx="9296">
                  <c:v>-5.6131829511679833E-3</c:v>
                </c:pt>
                <c:pt idx="9297">
                  <c:v>-5.6126673556778552E-3</c:v>
                </c:pt>
                <c:pt idx="9298">
                  <c:v>-5.5989305388859205E-3</c:v>
                </c:pt>
                <c:pt idx="9299">
                  <c:v>-5.6060917815613379E-3</c:v>
                </c:pt>
                <c:pt idx="9300">
                  <c:v>-5.5959136892153637E-3</c:v>
                </c:pt>
                <c:pt idx="9301">
                  <c:v>-5.5955105414171548E-3</c:v>
                </c:pt>
                <c:pt idx="9302">
                  <c:v>-5.6224680007052417E-3</c:v>
                </c:pt>
                <c:pt idx="9303">
                  <c:v>-5.6116604874169272E-3</c:v>
                </c:pt>
                <c:pt idx="9304">
                  <c:v>-5.6200010996831857E-3</c:v>
                </c:pt>
                <c:pt idx="9305">
                  <c:v>-5.6258633676182328E-3</c:v>
                </c:pt>
                <c:pt idx="9306">
                  <c:v>-5.6172965312800433E-3</c:v>
                </c:pt>
                <c:pt idx="9307">
                  <c:v>-5.6140264121710241E-3</c:v>
                </c:pt>
                <c:pt idx="9308">
                  <c:v>-5.630854015507546E-3</c:v>
                </c:pt>
                <c:pt idx="9309">
                  <c:v>-5.6368630825014291E-3</c:v>
                </c:pt>
                <c:pt idx="9310">
                  <c:v>-5.6303703658862241E-3</c:v>
                </c:pt>
                <c:pt idx="9311">
                  <c:v>-5.6314737161182217E-3</c:v>
                </c:pt>
                <c:pt idx="9312">
                  <c:v>-5.6346758140070757E-3</c:v>
                </c:pt>
                <c:pt idx="9313">
                  <c:v>-5.623317530470527E-3</c:v>
                </c:pt>
                <c:pt idx="9314">
                  <c:v>-5.6397155981346668E-3</c:v>
                </c:pt>
                <c:pt idx="9315">
                  <c:v>-5.6326514769897834E-3</c:v>
                </c:pt>
                <c:pt idx="9316">
                  <c:v>-5.629395889157696E-3</c:v>
                </c:pt>
                <c:pt idx="9317">
                  <c:v>-5.6071553164745314E-3</c:v>
                </c:pt>
                <c:pt idx="9318">
                  <c:v>-5.5844137575836953E-3</c:v>
                </c:pt>
                <c:pt idx="9319">
                  <c:v>-5.6020772969489303E-3</c:v>
                </c:pt>
                <c:pt idx="9320">
                  <c:v>-5.6077605320229993E-3</c:v>
                </c:pt>
                <c:pt idx="9321">
                  <c:v>-5.6258457489760548E-3</c:v>
                </c:pt>
                <c:pt idx="9322">
                  <c:v>-5.6199137307672625E-3</c:v>
                </c:pt>
                <c:pt idx="9323">
                  <c:v>-5.6126455597075115E-3</c:v>
                </c:pt>
                <c:pt idx="9324">
                  <c:v>-5.6032961356843247E-3</c:v>
                </c:pt>
                <c:pt idx="9325">
                  <c:v>-5.6116763971850152E-3</c:v>
                </c:pt>
                <c:pt idx="9326">
                  <c:v>-5.6028409158118348E-3</c:v>
                </c:pt>
                <c:pt idx="9327">
                  <c:v>-5.6001438377913972E-3</c:v>
                </c:pt>
                <c:pt idx="9328">
                  <c:v>-5.6112872531636588E-3</c:v>
                </c:pt>
                <c:pt idx="9329">
                  <c:v>-5.6029004370145305E-3</c:v>
                </c:pt>
                <c:pt idx="9330">
                  <c:v>-5.5901999467443102E-3</c:v>
                </c:pt>
                <c:pt idx="9331">
                  <c:v>-5.5812269151655344E-3</c:v>
                </c:pt>
                <c:pt idx="9332">
                  <c:v>-5.5936288526717004E-3</c:v>
                </c:pt>
                <c:pt idx="9333">
                  <c:v>-5.6026518587861803E-3</c:v>
                </c:pt>
                <c:pt idx="9334">
                  <c:v>-5.6142927952629249E-3</c:v>
                </c:pt>
                <c:pt idx="9335">
                  <c:v>-5.6144072537267359E-3</c:v>
                </c:pt>
                <c:pt idx="9336">
                  <c:v>-5.6264731467798755E-3</c:v>
                </c:pt>
                <c:pt idx="9337">
                  <c:v>-5.619643200683094E-3</c:v>
                </c:pt>
                <c:pt idx="9338">
                  <c:v>-5.6379609047251108E-3</c:v>
                </c:pt>
                <c:pt idx="9339">
                  <c:v>-5.6413791292075606E-3</c:v>
                </c:pt>
                <c:pt idx="9340">
                  <c:v>-5.6552680909456423E-3</c:v>
                </c:pt>
                <c:pt idx="9341">
                  <c:v>-5.6377468643395868E-3</c:v>
                </c:pt>
                <c:pt idx="9342">
                  <c:v>-5.6103017272787232E-3</c:v>
                </c:pt>
                <c:pt idx="9343">
                  <c:v>-5.6421638383155779E-3</c:v>
                </c:pt>
                <c:pt idx="9344">
                  <c:v>-5.6334936298549684E-3</c:v>
                </c:pt>
                <c:pt idx="9345">
                  <c:v>-5.6290996580624425E-3</c:v>
                </c:pt>
                <c:pt idx="9346">
                  <c:v>-5.6456803806555029E-3</c:v>
                </c:pt>
                <c:pt idx="9347">
                  <c:v>-5.6538738186746656E-3</c:v>
                </c:pt>
                <c:pt idx="9348">
                  <c:v>-5.6395818226752867E-3</c:v>
                </c:pt>
                <c:pt idx="9349">
                  <c:v>-5.6399472339226028E-3</c:v>
                </c:pt>
                <c:pt idx="9350">
                  <c:v>-5.6477918076168962E-3</c:v>
                </c:pt>
                <c:pt idx="9351">
                  <c:v>-5.6157336926465724E-3</c:v>
                </c:pt>
                <c:pt idx="9352">
                  <c:v>-5.6361908158763683E-3</c:v>
                </c:pt>
                <c:pt idx="9353">
                  <c:v>-5.6519453474331693E-3</c:v>
                </c:pt>
                <c:pt idx="9354">
                  <c:v>-5.6312812590462802E-3</c:v>
                </c:pt>
                <c:pt idx="9355">
                  <c:v>-5.6263135957990819E-3</c:v>
                </c:pt>
                <c:pt idx="9356">
                  <c:v>-5.6074587399218964E-3</c:v>
                </c:pt>
                <c:pt idx="9357">
                  <c:v>-5.6036324516032946E-3</c:v>
                </c:pt>
                <c:pt idx="9358">
                  <c:v>-5.5833116991254724E-3</c:v>
                </c:pt>
                <c:pt idx="9359">
                  <c:v>-5.5976457613453072E-3</c:v>
                </c:pt>
                <c:pt idx="9360">
                  <c:v>-5.6125683884209604E-3</c:v>
                </c:pt>
                <c:pt idx="9361">
                  <c:v>-5.5941307897200889E-3</c:v>
                </c:pt>
                <c:pt idx="9362">
                  <c:v>-5.5798164501543578E-3</c:v>
                </c:pt>
                <c:pt idx="9363">
                  <c:v>-5.5828225034551347E-3</c:v>
                </c:pt>
                <c:pt idx="9364">
                  <c:v>-5.6030839840592031E-3</c:v>
                </c:pt>
                <c:pt idx="9365">
                  <c:v>-5.6157906782137489E-3</c:v>
                </c:pt>
                <c:pt idx="9366">
                  <c:v>-5.6051095470581545E-3</c:v>
                </c:pt>
                <c:pt idx="9367">
                  <c:v>-5.6002483871538883E-3</c:v>
                </c:pt>
                <c:pt idx="9368">
                  <c:v>-5.6132063132145367E-3</c:v>
                </c:pt>
                <c:pt idx="9369">
                  <c:v>-5.5819683504173155E-3</c:v>
                </c:pt>
                <c:pt idx="9370">
                  <c:v>-5.5989391532955957E-3</c:v>
                </c:pt>
                <c:pt idx="9371">
                  <c:v>-5.5777877334977121E-3</c:v>
                </c:pt>
                <c:pt idx="9372">
                  <c:v>-5.5825988153312698E-3</c:v>
                </c:pt>
                <c:pt idx="9373">
                  <c:v>-5.5791638493752627E-3</c:v>
                </c:pt>
                <c:pt idx="9374">
                  <c:v>-5.5772837973757225E-3</c:v>
                </c:pt>
                <c:pt idx="9375">
                  <c:v>-5.5901644877018736E-3</c:v>
                </c:pt>
                <c:pt idx="9376">
                  <c:v>-5.600043462272726E-3</c:v>
                </c:pt>
                <c:pt idx="9377">
                  <c:v>-5.601372366199316E-3</c:v>
                </c:pt>
                <c:pt idx="9378">
                  <c:v>-5.593201049639192E-3</c:v>
                </c:pt>
                <c:pt idx="9379">
                  <c:v>-5.6110092461006886E-3</c:v>
                </c:pt>
                <c:pt idx="9380">
                  <c:v>-5.6013980061399987E-3</c:v>
                </c:pt>
                <c:pt idx="9381">
                  <c:v>-5.6137781693888084E-3</c:v>
                </c:pt>
                <c:pt idx="9382">
                  <c:v>-5.6051732953659381E-3</c:v>
                </c:pt>
                <c:pt idx="9383">
                  <c:v>-5.600228447423505E-3</c:v>
                </c:pt>
                <c:pt idx="9384">
                  <c:v>-5.6213302987844216E-3</c:v>
                </c:pt>
                <c:pt idx="9385">
                  <c:v>-5.6357826715801359E-3</c:v>
                </c:pt>
                <c:pt idx="9386">
                  <c:v>-5.6421320085937778E-3</c:v>
                </c:pt>
                <c:pt idx="9387">
                  <c:v>-5.6530555845616505E-3</c:v>
                </c:pt>
                <c:pt idx="9388">
                  <c:v>-5.6372879987509686E-3</c:v>
                </c:pt>
                <c:pt idx="9389">
                  <c:v>-5.6326885071450328E-3</c:v>
                </c:pt>
                <c:pt idx="9390">
                  <c:v>-5.6303104880689146E-3</c:v>
                </c:pt>
                <c:pt idx="9391">
                  <c:v>-5.6388696496733979E-3</c:v>
                </c:pt>
                <c:pt idx="9392">
                  <c:v>-5.6487538116577656E-3</c:v>
                </c:pt>
                <c:pt idx="9393">
                  <c:v>-5.6442304740165093E-3</c:v>
                </c:pt>
                <c:pt idx="9394">
                  <c:v>-5.6393171836113948E-3</c:v>
                </c:pt>
                <c:pt idx="9395">
                  <c:v>-5.6485465256647131E-3</c:v>
                </c:pt>
                <c:pt idx="9396">
                  <c:v>-5.6520175094721629E-3</c:v>
                </c:pt>
                <c:pt idx="9397">
                  <c:v>-5.6380131021583233E-3</c:v>
                </c:pt>
                <c:pt idx="9398">
                  <c:v>-5.6480552142353759E-3</c:v>
                </c:pt>
                <c:pt idx="9399">
                  <c:v>-5.6755166661214603E-3</c:v>
                </c:pt>
                <c:pt idx="9400">
                  <c:v>-5.6631143678329355E-3</c:v>
                </c:pt>
                <c:pt idx="9401">
                  <c:v>-5.6735198401545537E-3</c:v>
                </c:pt>
                <c:pt idx="9402">
                  <c:v>-5.6943466785653414E-3</c:v>
                </c:pt>
                <c:pt idx="9403">
                  <c:v>-5.7131259763829332E-3</c:v>
                </c:pt>
                <c:pt idx="9404">
                  <c:v>-5.6683288040715553E-3</c:v>
                </c:pt>
                <c:pt idx="9405">
                  <c:v>-5.667350091216234E-3</c:v>
                </c:pt>
                <c:pt idx="9406">
                  <c:v>-5.678051963081231E-3</c:v>
                </c:pt>
                <c:pt idx="9407">
                  <c:v>-5.676911701026249E-3</c:v>
                </c:pt>
                <c:pt idx="9408">
                  <c:v>-5.6846769626390731E-3</c:v>
                </c:pt>
                <c:pt idx="9409">
                  <c:v>-5.6900268604994295E-3</c:v>
                </c:pt>
                <c:pt idx="9410">
                  <c:v>-5.6839601189507677E-3</c:v>
                </c:pt>
                <c:pt idx="9411">
                  <c:v>-5.6936940505507416E-3</c:v>
                </c:pt>
                <c:pt idx="9412">
                  <c:v>-5.6805987712281432E-3</c:v>
                </c:pt>
                <c:pt idx="9413">
                  <c:v>-5.6932618493875957E-3</c:v>
                </c:pt>
                <c:pt idx="9414">
                  <c:v>-5.6914625462219882E-3</c:v>
                </c:pt>
                <c:pt idx="9415">
                  <c:v>-5.7032243456565336E-3</c:v>
                </c:pt>
                <c:pt idx="9416">
                  <c:v>-5.6897026304857674E-3</c:v>
                </c:pt>
                <c:pt idx="9417">
                  <c:v>-5.722404770469273E-3</c:v>
                </c:pt>
                <c:pt idx="9418">
                  <c:v>-5.6961496173793631E-3</c:v>
                </c:pt>
                <c:pt idx="9419">
                  <c:v>-5.7104455450376181E-3</c:v>
                </c:pt>
                <c:pt idx="9420">
                  <c:v>-5.7084735800625053E-3</c:v>
                </c:pt>
                <c:pt idx="9421">
                  <c:v>-5.7174018000071512E-3</c:v>
                </c:pt>
                <c:pt idx="9422">
                  <c:v>-5.7207927474978845E-3</c:v>
                </c:pt>
                <c:pt idx="9423">
                  <c:v>-5.7190540133751754E-3</c:v>
                </c:pt>
                <c:pt idx="9424">
                  <c:v>-5.7198064560973448E-3</c:v>
                </c:pt>
                <c:pt idx="9425">
                  <c:v>-5.7131596025071819E-3</c:v>
                </c:pt>
                <c:pt idx="9426">
                  <c:v>-5.7138829544822458E-3</c:v>
                </c:pt>
                <c:pt idx="9427">
                  <c:v>-5.7187218101036243E-3</c:v>
                </c:pt>
                <c:pt idx="9428">
                  <c:v>-5.7110060114001328E-3</c:v>
                </c:pt>
                <c:pt idx="9429">
                  <c:v>-5.735419743067155E-3</c:v>
                </c:pt>
                <c:pt idx="9430">
                  <c:v>-5.7237748757581024E-3</c:v>
                </c:pt>
                <c:pt idx="9431">
                  <c:v>-5.7252155277992666E-3</c:v>
                </c:pt>
                <c:pt idx="9432">
                  <c:v>-5.7313883490980348E-3</c:v>
                </c:pt>
                <c:pt idx="9433">
                  <c:v>-5.7398231294044774E-3</c:v>
                </c:pt>
                <c:pt idx="9434">
                  <c:v>-5.7578932169464418E-3</c:v>
                </c:pt>
                <c:pt idx="9435">
                  <c:v>-5.742045444386416E-3</c:v>
                </c:pt>
                <c:pt idx="9436">
                  <c:v>-5.7583419274203742E-3</c:v>
                </c:pt>
                <c:pt idx="9437">
                  <c:v>-5.7584192895636715E-3</c:v>
                </c:pt>
                <c:pt idx="9438">
                  <c:v>-5.7581242823058071E-3</c:v>
                </c:pt>
                <c:pt idx="9439">
                  <c:v>-5.7547263701511267E-3</c:v>
                </c:pt>
                <c:pt idx="9440">
                  <c:v>-5.7506009627635571E-3</c:v>
                </c:pt>
                <c:pt idx="9441">
                  <c:v>-5.7676105838035431E-3</c:v>
                </c:pt>
                <c:pt idx="9442">
                  <c:v>-5.7564566505353427E-3</c:v>
                </c:pt>
                <c:pt idx="9443">
                  <c:v>-5.7561373734112617E-3</c:v>
                </c:pt>
                <c:pt idx="9444">
                  <c:v>-5.765134317384641E-3</c:v>
                </c:pt>
                <c:pt idx="9445">
                  <c:v>-5.7533023159008559E-3</c:v>
                </c:pt>
                <c:pt idx="9446">
                  <c:v>-5.7537900710670558E-3</c:v>
                </c:pt>
                <c:pt idx="9447">
                  <c:v>-5.7417810493826859E-3</c:v>
                </c:pt>
                <c:pt idx="9448">
                  <c:v>-5.7294832851942637E-3</c:v>
                </c:pt>
                <c:pt idx="9449">
                  <c:v>-5.7568140812743977E-3</c:v>
                </c:pt>
                <c:pt idx="9450">
                  <c:v>-5.757003255798007E-3</c:v>
                </c:pt>
                <c:pt idx="9451">
                  <c:v>-5.7454869985175891E-3</c:v>
                </c:pt>
                <c:pt idx="9452">
                  <c:v>-5.7500145641627681E-3</c:v>
                </c:pt>
                <c:pt idx="9453">
                  <c:v>-5.7504143988599691E-3</c:v>
                </c:pt>
                <c:pt idx="9454">
                  <c:v>-5.7527855898323122E-3</c:v>
                </c:pt>
                <c:pt idx="9455">
                  <c:v>-5.7422173528435226E-3</c:v>
                </c:pt>
                <c:pt idx="9456">
                  <c:v>-5.749737196469853E-3</c:v>
                </c:pt>
                <c:pt idx="9457">
                  <c:v>-5.7293226617624515E-3</c:v>
                </c:pt>
                <c:pt idx="9458">
                  <c:v>-5.7481296458367272E-3</c:v>
                </c:pt>
                <c:pt idx="9459">
                  <c:v>-5.7154477921456479E-3</c:v>
                </c:pt>
                <c:pt idx="9460">
                  <c:v>-5.7168313138850008E-3</c:v>
                </c:pt>
                <c:pt idx="9461">
                  <c:v>-5.737149709506951E-3</c:v>
                </c:pt>
                <c:pt idx="9462">
                  <c:v>-5.7545044085930315E-3</c:v>
                </c:pt>
                <c:pt idx="9463">
                  <c:v>-5.7467298713734481E-3</c:v>
                </c:pt>
                <c:pt idx="9464">
                  <c:v>-5.7377644725146093E-3</c:v>
                </c:pt>
                <c:pt idx="9465">
                  <c:v>-5.7734719882282385E-3</c:v>
                </c:pt>
                <c:pt idx="9466">
                  <c:v>-5.7756128427617079E-3</c:v>
                </c:pt>
                <c:pt idx="9467">
                  <c:v>-5.7761816649806539E-3</c:v>
                </c:pt>
                <c:pt idx="9468">
                  <c:v>-5.7595950170488183E-3</c:v>
                </c:pt>
                <c:pt idx="9469">
                  <c:v>-5.7639628708191365E-3</c:v>
                </c:pt>
                <c:pt idx="9470">
                  <c:v>-5.7702622959028326E-3</c:v>
                </c:pt>
                <c:pt idx="9471">
                  <c:v>-5.787607055398802E-3</c:v>
                </c:pt>
                <c:pt idx="9472">
                  <c:v>-5.7807614212845851E-3</c:v>
                </c:pt>
                <c:pt idx="9473">
                  <c:v>-5.7942281535492786E-3</c:v>
                </c:pt>
                <c:pt idx="9474">
                  <c:v>-5.7946740941125178E-3</c:v>
                </c:pt>
                <c:pt idx="9475">
                  <c:v>-5.7929005498386175E-3</c:v>
                </c:pt>
                <c:pt idx="9476">
                  <c:v>-5.7945273451540172E-3</c:v>
                </c:pt>
                <c:pt idx="9477">
                  <c:v>-5.8057467323153781E-3</c:v>
                </c:pt>
                <c:pt idx="9478">
                  <c:v>-5.8191682918857408E-3</c:v>
                </c:pt>
                <c:pt idx="9479">
                  <c:v>-5.7933842773057898E-3</c:v>
                </c:pt>
                <c:pt idx="9480">
                  <c:v>-5.7984282064733545E-3</c:v>
                </c:pt>
                <c:pt idx="9481">
                  <c:v>-5.8025385556387445E-3</c:v>
                </c:pt>
                <c:pt idx="9482">
                  <c:v>-5.8027466494380685E-3</c:v>
                </c:pt>
                <c:pt idx="9483">
                  <c:v>-5.798485771367416E-3</c:v>
                </c:pt>
                <c:pt idx="9484">
                  <c:v>-5.7716730087237012E-3</c:v>
                </c:pt>
                <c:pt idx="9485">
                  <c:v>-5.7979060902195387E-3</c:v>
                </c:pt>
                <c:pt idx="9486">
                  <c:v>-5.788566483213191E-3</c:v>
                </c:pt>
                <c:pt idx="9487">
                  <c:v>-5.7969524673134052E-3</c:v>
                </c:pt>
                <c:pt idx="9488">
                  <c:v>-5.7955618250714117E-3</c:v>
                </c:pt>
                <c:pt idx="9489">
                  <c:v>-5.8079527109520732E-3</c:v>
                </c:pt>
                <c:pt idx="9490">
                  <c:v>-5.7972543750621072E-3</c:v>
                </c:pt>
                <c:pt idx="9491">
                  <c:v>-5.796130860555835E-3</c:v>
                </c:pt>
                <c:pt idx="9492">
                  <c:v>-5.8001317892470514E-3</c:v>
                </c:pt>
                <c:pt idx="9493">
                  <c:v>-5.7933368922925181E-3</c:v>
                </c:pt>
                <c:pt idx="9494">
                  <c:v>-5.8057730588376138E-3</c:v>
                </c:pt>
                <c:pt idx="9495">
                  <c:v>-5.8144972266036881E-3</c:v>
                </c:pt>
                <c:pt idx="9496">
                  <c:v>-5.8087714216757428E-3</c:v>
                </c:pt>
                <c:pt idx="9497">
                  <c:v>-5.7988807015236406E-3</c:v>
                </c:pt>
                <c:pt idx="9498">
                  <c:v>-5.795216273804504E-3</c:v>
                </c:pt>
                <c:pt idx="9499">
                  <c:v>-5.7987978355537378E-3</c:v>
                </c:pt>
                <c:pt idx="9500">
                  <c:v>-5.8000473429381458E-3</c:v>
                </c:pt>
                <c:pt idx="9501">
                  <c:v>-5.8166211912377853E-3</c:v>
                </c:pt>
                <c:pt idx="9502">
                  <c:v>-5.8036857887903094E-3</c:v>
                </c:pt>
                <c:pt idx="9503">
                  <c:v>-5.805626031138298E-3</c:v>
                </c:pt>
                <c:pt idx="9504">
                  <c:v>-5.8194937398744579E-3</c:v>
                </c:pt>
                <c:pt idx="9505">
                  <c:v>-5.8119831505331638E-3</c:v>
                </c:pt>
                <c:pt idx="9506">
                  <c:v>-5.806425849028107E-3</c:v>
                </c:pt>
                <c:pt idx="9507">
                  <c:v>-5.8218530708271663E-3</c:v>
                </c:pt>
                <c:pt idx="9508">
                  <c:v>-5.8065921335346453E-3</c:v>
                </c:pt>
                <c:pt idx="9509">
                  <c:v>-5.8133463501031241E-3</c:v>
                </c:pt>
                <c:pt idx="9510">
                  <c:v>-5.824096846527094E-3</c:v>
                </c:pt>
                <c:pt idx="9511">
                  <c:v>-5.8212784091807978E-3</c:v>
                </c:pt>
                <c:pt idx="9512">
                  <c:v>-5.8145854080752565E-3</c:v>
                </c:pt>
                <c:pt idx="9513">
                  <c:v>-5.8099002843745402E-3</c:v>
                </c:pt>
                <c:pt idx="9514">
                  <c:v>-5.8341941925098258E-3</c:v>
                </c:pt>
                <c:pt idx="9515">
                  <c:v>-5.8239828599517453E-3</c:v>
                </c:pt>
                <c:pt idx="9516">
                  <c:v>-5.8279294287961027E-3</c:v>
                </c:pt>
                <c:pt idx="9517">
                  <c:v>-5.8237812719222634E-3</c:v>
                </c:pt>
                <c:pt idx="9518">
                  <c:v>-5.8347292631976628E-3</c:v>
                </c:pt>
                <c:pt idx="9519">
                  <c:v>-5.8464794579558442E-3</c:v>
                </c:pt>
                <c:pt idx="9520">
                  <c:v>-5.8511324513598924E-3</c:v>
                </c:pt>
                <c:pt idx="9521">
                  <c:v>-5.8480344796777812E-3</c:v>
                </c:pt>
                <c:pt idx="9522">
                  <c:v>-5.8383905577866491E-3</c:v>
                </c:pt>
                <c:pt idx="9523">
                  <c:v>-5.8390681264831037E-3</c:v>
                </c:pt>
                <c:pt idx="9524">
                  <c:v>-5.8376514180077848E-3</c:v>
                </c:pt>
                <c:pt idx="9525">
                  <c:v>-5.8399852860275625E-3</c:v>
                </c:pt>
                <c:pt idx="9526">
                  <c:v>-5.8513572969122532E-3</c:v>
                </c:pt>
                <c:pt idx="9527">
                  <c:v>-5.8529375848184097E-3</c:v>
                </c:pt>
                <c:pt idx="9528">
                  <c:v>-5.8434236422696528E-3</c:v>
                </c:pt>
                <c:pt idx="9529">
                  <c:v>-5.8442946022517874E-3</c:v>
                </c:pt>
                <c:pt idx="9530">
                  <c:v>-5.8544778421924211E-3</c:v>
                </c:pt>
                <c:pt idx="9531">
                  <c:v>-5.8566180811715721E-3</c:v>
                </c:pt>
                <c:pt idx="9532">
                  <c:v>-5.8552910023407677E-3</c:v>
                </c:pt>
                <c:pt idx="9533">
                  <c:v>-5.8447689778364448E-3</c:v>
                </c:pt>
                <c:pt idx="9534">
                  <c:v>-5.8656972545192334E-3</c:v>
                </c:pt>
                <c:pt idx="9535">
                  <c:v>-5.8257702460273626E-3</c:v>
                </c:pt>
                <c:pt idx="9536">
                  <c:v>-5.8560746373351839E-3</c:v>
                </c:pt>
                <c:pt idx="9537">
                  <c:v>-5.8699853480485634E-3</c:v>
                </c:pt>
                <c:pt idx="9538">
                  <c:v>-5.857266026106563E-3</c:v>
                </c:pt>
                <c:pt idx="9539">
                  <c:v>-5.8607952463406235E-3</c:v>
                </c:pt>
                <c:pt idx="9540">
                  <c:v>-5.8562276442716225E-3</c:v>
                </c:pt>
                <c:pt idx="9541">
                  <c:v>-5.8553029006120205E-3</c:v>
                </c:pt>
                <c:pt idx="9542">
                  <c:v>-5.8637661681222924E-3</c:v>
                </c:pt>
                <c:pt idx="9543">
                  <c:v>-5.8655808308017247E-3</c:v>
                </c:pt>
                <c:pt idx="9544">
                  <c:v>-5.8632118869988824E-3</c:v>
                </c:pt>
                <c:pt idx="9545">
                  <c:v>-5.8641841112687804E-3</c:v>
                </c:pt>
                <c:pt idx="9546">
                  <c:v>-5.8445769531964755E-3</c:v>
                </c:pt>
                <c:pt idx="9547">
                  <c:v>-5.8508738001696618E-3</c:v>
                </c:pt>
                <c:pt idx="9548">
                  <c:v>-5.8404405113760913E-3</c:v>
                </c:pt>
                <c:pt idx="9549">
                  <c:v>-5.8447316406899244E-3</c:v>
                </c:pt>
                <c:pt idx="9550">
                  <c:v>-5.8521325406739738E-3</c:v>
                </c:pt>
                <c:pt idx="9551">
                  <c:v>-5.8460482556605426E-3</c:v>
                </c:pt>
                <c:pt idx="9552">
                  <c:v>-5.8481734896059893E-3</c:v>
                </c:pt>
                <c:pt idx="9553">
                  <c:v>-5.8330192985966032E-3</c:v>
                </c:pt>
                <c:pt idx="9554">
                  <c:v>-5.8370255098173273E-3</c:v>
                </c:pt>
                <c:pt idx="9555">
                  <c:v>-5.8365157370080835E-3</c:v>
                </c:pt>
                <c:pt idx="9556">
                  <c:v>-5.838185456146709E-3</c:v>
                </c:pt>
                <c:pt idx="9557">
                  <c:v>-5.8580097425073984E-3</c:v>
                </c:pt>
                <c:pt idx="9558">
                  <c:v>-5.8575964764456907E-3</c:v>
                </c:pt>
                <c:pt idx="9559">
                  <c:v>-5.8529111694813687E-3</c:v>
                </c:pt>
                <c:pt idx="9560">
                  <c:v>-5.8471717554159129E-3</c:v>
                </c:pt>
                <c:pt idx="9561">
                  <c:v>-5.8730845010144033E-3</c:v>
                </c:pt>
                <c:pt idx="9562">
                  <c:v>-5.8559151699357692E-3</c:v>
                </c:pt>
                <c:pt idx="9563">
                  <c:v>-5.8637844180018175E-3</c:v>
                </c:pt>
                <c:pt idx="9564">
                  <c:v>-5.8707379832553192E-3</c:v>
                </c:pt>
                <c:pt idx="9565">
                  <c:v>-5.8609702093495161E-3</c:v>
                </c:pt>
                <c:pt idx="9566">
                  <c:v>-5.8667226995484248E-3</c:v>
                </c:pt>
                <c:pt idx="9567">
                  <c:v>-5.8698910453634364E-3</c:v>
                </c:pt>
                <c:pt idx="9568">
                  <c:v>-5.8819417016199383E-3</c:v>
                </c:pt>
                <c:pt idx="9569">
                  <c:v>-5.8857509746630832E-3</c:v>
                </c:pt>
                <c:pt idx="9570">
                  <c:v>-5.8592644013218511E-3</c:v>
                </c:pt>
                <c:pt idx="9571">
                  <c:v>-5.863417226440573E-3</c:v>
                </c:pt>
                <c:pt idx="9572">
                  <c:v>-5.883832893014679E-3</c:v>
                </c:pt>
                <c:pt idx="9573">
                  <c:v>-5.8794189997474818E-3</c:v>
                </c:pt>
                <c:pt idx="9574">
                  <c:v>-5.8662793375530622E-3</c:v>
                </c:pt>
                <c:pt idx="9575">
                  <c:v>-5.8854400361576095E-3</c:v>
                </c:pt>
                <c:pt idx="9576">
                  <c:v>-5.8953489022663197E-3</c:v>
                </c:pt>
                <c:pt idx="9577">
                  <c:v>-5.890358218266686E-3</c:v>
                </c:pt>
                <c:pt idx="9578">
                  <c:v>-5.8831610912300249E-3</c:v>
                </c:pt>
                <c:pt idx="9579">
                  <c:v>-5.8992376732168944E-3</c:v>
                </c:pt>
                <c:pt idx="9580">
                  <c:v>-5.8922922583273408E-3</c:v>
                </c:pt>
                <c:pt idx="9581">
                  <c:v>-5.9069542325102895E-3</c:v>
                </c:pt>
                <c:pt idx="9582">
                  <c:v>-5.9103367796492882E-3</c:v>
                </c:pt>
                <c:pt idx="9583">
                  <c:v>-5.9046979717232093E-3</c:v>
                </c:pt>
                <c:pt idx="9584">
                  <c:v>-5.9140174026528387E-3</c:v>
                </c:pt>
                <c:pt idx="9585">
                  <c:v>-5.9084439626391084E-3</c:v>
                </c:pt>
                <c:pt idx="9586">
                  <c:v>-5.906803206149224E-3</c:v>
                </c:pt>
                <c:pt idx="9587">
                  <c:v>-5.9148129456908904E-3</c:v>
                </c:pt>
                <c:pt idx="9588">
                  <c:v>-5.8905676324794215E-3</c:v>
                </c:pt>
                <c:pt idx="9589">
                  <c:v>-5.8900224863272259E-3</c:v>
                </c:pt>
                <c:pt idx="9590">
                  <c:v>-5.9151358121407281E-3</c:v>
                </c:pt>
                <c:pt idx="9591">
                  <c:v>-5.9004187865395411E-3</c:v>
                </c:pt>
                <c:pt idx="9592">
                  <c:v>-5.916019423190714E-3</c:v>
                </c:pt>
                <c:pt idx="9593">
                  <c:v>-5.911675788194716E-3</c:v>
                </c:pt>
                <c:pt idx="9594">
                  <c:v>-5.911431783626968E-3</c:v>
                </c:pt>
                <c:pt idx="9595">
                  <c:v>-5.9125327058260719E-3</c:v>
                </c:pt>
                <c:pt idx="9596">
                  <c:v>-5.9280831406510756E-3</c:v>
                </c:pt>
                <c:pt idx="9597">
                  <c:v>-5.9245350571346701E-3</c:v>
                </c:pt>
                <c:pt idx="9598">
                  <c:v>-5.9169634462124861E-3</c:v>
                </c:pt>
                <c:pt idx="9599">
                  <c:v>-5.9231745561196805E-3</c:v>
                </c:pt>
                <c:pt idx="9600">
                  <c:v>-5.9255247100064344E-3</c:v>
                </c:pt>
                <c:pt idx="9601">
                  <c:v>-5.924030613881269E-3</c:v>
                </c:pt>
                <c:pt idx="9602">
                  <c:v>-5.9211010877451226E-3</c:v>
                </c:pt>
                <c:pt idx="9603">
                  <c:v>-5.9477828657548961E-3</c:v>
                </c:pt>
                <c:pt idx="9604">
                  <c:v>-5.9451079447418982E-3</c:v>
                </c:pt>
                <c:pt idx="9605">
                  <c:v>-5.9459548484134973E-3</c:v>
                </c:pt>
                <c:pt idx="9606">
                  <c:v>-5.9527353800361447E-3</c:v>
                </c:pt>
                <c:pt idx="9607">
                  <c:v>-5.9528985679403673E-3</c:v>
                </c:pt>
                <c:pt idx="9608">
                  <c:v>-5.9487381115877879E-3</c:v>
                </c:pt>
                <c:pt idx="9609">
                  <c:v>-5.9547961443410123E-3</c:v>
                </c:pt>
                <c:pt idx="9610">
                  <c:v>-5.940134515891861E-3</c:v>
                </c:pt>
                <c:pt idx="9611">
                  <c:v>-5.9521469067686508E-3</c:v>
                </c:pt>
                <c:pt idx="9612">
                  <c:v>-5.9557496116954328E-3</c:v>
                </c:pt>
                <c:pt idx="9613">
                  <c:v>-5.949160388827624E-3</c:v>
                </c:pt>
                <c:pt idx="9614">
                  <c:v>-5.9541026561784078E-3</c:v>
                </c:pt>
                <c:pt idx="9615">
                  <c:v>-5.9612161433374939E-3</c:v>
                </c:pt>
                <c:pt idx="9616">
                  <c:v>-5.9502606241337887E-3</c:v>
                </c:pt>
                <c:pt idx="9617">
                  <c:v>-5.9514111202179443E-3</c:v>
                </c:pt>
                <c:pt idx="9618">
                  <c:v>-5.9425485129829848E-3</c:v>
                </c:pt>
                <c:pt idx="9619">
                  <c:v>-5.9432788371420178E-3</c:v>
                </c:pt>
                <c:pt idx="9620">
                  <c:v>-5.9614028289764398E-3</c:v>
                </c:pt>
                <c:pt idx="9621">
                  <c:v>-5.9547803254710622E-3</c:v>
                </c:pt>
                <c:pt idx="9622">
                  <c:v>-5.9640736995965017E-3</c:v>
                </c:pt>
                <c:pt idx="9623">
                  <c:v>-5.9785224823198863E-3</c:v>
                </c:pt>
                <c:pt idx="9624">
                  <c:v>-5.9789549985586653E-3</c:v>
                </c:pt>
                <c:pt idx="9625">
                  <c:v>-5.9687687403642284E-3</c:v>
                </c:pt>
                <c:pt idx="9626">
                  <c:v>-5.9795011125713142E-3</c:v>
                </c:pt>
                <c:pt idx="9627">
                  <c:v>-5.9796861736841275E-3</c:v>
                </c:pt>
                <c:pt idx="9628">
                  <c:v>-5.9773089817798161E-3</c:v>
                </c:pt>
                <c:pt idx="9629">
                  <c:v>-5.9774860637342138E-3</c:v>
                </c:pt>
                <c:pt idx="9630">
                  <c:v>-5.9957535565526975E-3</c:v>
                </c:pt>
                <c:pt idx="9631">
                  <c:v>-5.9866502878315507E-3</c:v>
                </c:pt>
                <c:pt idx="9632">
                  <c:v>-6.0104781936820536E-3</c:v>
                </c:pt>
                <c:pt idx="9633">
                  <c:v>-6.0073588966909116E-3</c:v>
                </c:pt>
                <c:pt idx="9634">
                  <c:v>-6.0017698238342783E-3</c:v>
                </c:pt>
                <c:pt idx="9635">
                  <c:v>-6.0109587739711036E-3</c:v>
                </c:pt>
                <c:pt idx="9636">
                  <c:v>-6.0087263327151617E-3</c:v>
                </c:pt>
                <c:pt idx="9637">
                  <c:v>-5.9907736390352106E-3</c:v>
                </c:pt>
                <c:pt idx="9638">
                  <c:v>-6.0016491504767304E-3</c:v>
                </c:pt>
                <c:pt idx="9639">
                  <c:v>-5.9946835104611575E-3</c:v>
                </c:pt>
                <c:pt idx="9640">
                  <c:v>-5.9827900048734887E-3</c:v>
                </c:pt>
                <c:pt idx="9641">
                  <c:v>-5.9799018594129099E-3</c:v>
                </c:pt>
                <c:pt idx="9642">
                  <c:v>-5.9871763521615572E-3</c:v>
                </c:pt>
                <c:pt idx="9643">
                  <c:v>-5.972797879532912E-3</c:v>
                </c:pt>
                <c:pt idx="9644">
                  <c:v>-5.9398957802505453E-3</c:v>
                </c:pt>
                <c:pt idx="9645">
                  <c:v>-5.9508685711709879E-3</c:v>
                </c:pt>
                <c:pt idx="9646">
                  <c:v>-5.9454040709602998E-3</c:v>
                </c:pt>
                <c:pt idx="9647">
                  <c:v>-5.9420644932901244E-3</c:v>
                </c:pt>
                <c:pt idx="9648">
                  <c:v>-5.9611998711510449E-3</c:v>
                </c:pt>
                <c:pt idx="9649">
                  <c:v>-5.9784121096916019E-3</c:v>
                </c:pt>
                <c:pt idx="9650">
                  <c:v>-5.9694047910392872E-3</c:v>
                </c:pt>
                <c:pt idx="9651">
                  <c:v>-5.9637517438325405E-3</c:v>
                </c:pt>
                <c:pt idx="9652">
                  <c:v>-5.9719926750296639E-3</c:v>
                </c:pt>
                <c:pt idx="9653">
                  <c:v>-5.9759091966748003E-3</c:v>
                </c:pt>
                <c:pt idx="9654">
                  <c:v>-5.9631540658355965E-3</c:v>
                </c:pt>
                <c:pt idx="9655">
                  <c:v>-5.9629399915147778E-3</c:v>
                </c:pt>
                <c:pt idx="9656">
                  <c:v>-5.9611092021140963E-3</c:v>
                </c:pt>
                <c:pt idx="9657">
                  <c:v>-5.9609065322331657E-3</c:v>
                </c:pt>
                <c:pt idx="9658">
                  <c:v>-5.9782256230435675E-3</c:v>
                </c:pt>
                <c:pt idx="9659">
                  <c:v>-5.9605128366947121E-3</c:v>
                </c:pt>
                <c:pt idx="9660">
                  <c:v>-5.9751039609756635E-3</c:v>
                </c:pt>
                <c:pt idx="9661">
                  <c:v>-5.9775495914864609E-3</c:v>
                </c:pt>
                <c:pt idx="9662">
                  <c:v>-5.9612766421281672E-3</c:v>
                </c:pt>
                <c:pt idx="9663">
                  <c:v>-5.9720686162845482E-3</c:v>
                </c:pt>
                <c:pt idx="9664">
                  <c:v>-5.9684264182773136E-3</c:v>
                </c:pt>
                <c:pt idx="9665">
                  <c:v>-5.9624818628871154E-3</c:v>
                </c:pt>
                <c:pt idx="9666">
                  <c:v>-5.9811690047033234E-3</c:v>
                </c:pt>
                <c:pt idx="9667">
                  <c:v>-6.0018062776525981E-3</c:v>
                </c:pt>
                <c:pt idx="9668">
                  <c:v>-6.0027582610304754E-3</c:v>
                </c:pt>
                <c:pt idx="9669">
                  <c:v>-6.0037742671352739E-3</c:v>
                </c:pt>
                <c:pt idx="9670">
                  <c:v>-6.0104176615966218E-3</c:v>
                </c:pt>
                <c:pt idx="9671">
                  <c:v>-6.0147689620636781E-3</c:v>
                </c:pt>
                <c:pt idx="9672">
                  <c:v>-6.0117628218640329E-3</c:v>
                </c:pt>
                <c:pt idx="9673">
                  <c:v>-6.0132769375816778E-3</c:v>
                </c:pt>
                <c:pt idx="9674">
                  <c:v>-5.9985122954284952E-3</c:v>
                </c:pt>
                <c:pt idx="9675">
                  <c:v>-5.9926786419014239E-3</c:v>
                </c:pt>
                <c:pt idx="9676">
                  <c:v>-5.9913354009563718E-3</c:v>
                </c:pt>
                <c:pt idx="9677">
                  <c:v>-5.9915213778148849E-3</c:v>
                </c:pt>
                <c:pt idx="9678">
                  <c:v>-5.9966284490202779E-3</c:v>
                </c:pt>
                <c:pt idx="9679">
                  <c:v>-6.0103700683537993E-3</c:v>
                </c:pt>
                <c:pt idx="9680">
                  <c:v>-5.9951145114201486E-3</c:v>
                </c:pt>
                <c:pt idx="9681">
                  <c:v>-5.9783515035341248E-3</c:v>
                </c:pt>
                <c:pt idx="9682">
                  <c:v>-5.9904143769158608E-3</c:v>
                </c:pt>
                <c:pt idx="9683">
                  <c:v>-6.0053802796837903E-3</c:v>
                </c:pt>
                <c:pt idx="9684">
                  <c:v>-6.0054146012431375E-3</c:v>
                </c:pt>
                <c:pt idx="9685">
                  <c:v>-6.0166847517836687E-3</c:v>
                </c:pt>
                <c:pt idx="9686">
                  <c:v>-6.0167204706963757E-3</c:v>
                </c:pt>
                <c:pt idx="9687">
                  <c:v>-6.013330407416792E-3</c:v>
                </c:pt>
                <c:pt idx="9688">
                  <c:v>-5.9901291081968493E-3</c:v>
                </c:pt>
                <c:pt idx="9689">
                  <c:v>-6.0102011946133443E-3</c:v>
                </c:pt>
                <c:pt idx="9690">
                  <c:v>-6.012192452390046E-3</c:v>
                </c:pt>
                <c:pt idx="9691">
                  <c:v>-6.0058110188320052E-3</c:v>
                </c:pt>
                <c:pt idx="9692">
                  <c:v>-6.0100967430091476E-3</c:v>
                </c:pt>
                <c:pt idx="9693">
                  <c:v>-6.0099183533181364E-3</c:v>
                </c:pt>
                <c:pt idx="9694">
                  <c:v>-5.9980614347258454E-3</c:v>
                </c:pt>
                <c:pt idx="9695">
                  <c:v>-6.0090359216997159E-3</c:v>
                </c:pt>
                <c:pt idx="9696">
                  <c:v>-6.0087848349685037E-3</c:v>
                </c:pt>
                <c:pt idx="9697">
                  <c:v>-5.9813242932614244E-3</c:v>
                </c:pt>
                <c:pt idx="9698">
                  <c:v>-5.9991849843290196E-3</c:v>
                </c:pt>
                <c:pt idx="9699">
                  <c:v>-5.9831448460383107E-3</c:v>
                </c:pt>
                <c:pt idx="9700">
                  <c:v>-5.9968830421481337E-3</c:v>
                </c:pt>
                <c:pt idx="9701">
                  <c:v>-6.0238603840878126E-3</c:v>
                </c:pt>
                <c:pt idx="9702">
                  <c:v>-6.0054422129810674E-3</c:v>
                </c:pt>
                <c:pt idx="9703">
                  <c:v>-5.9910855465168805E-3</c:v>
                </c:pt>
                <c:pt idx="9704">
                  <c:v>-5.9951855085915284E-3</c:v>
                </c:pt>
                <c:pt idx="9705">
                  <c:v>-6.0066443207231245E-3</c:v>
                </c:pt>
                <c:pt idx="9706">
                  <c:v>-6.0170909163448829E-3</c:v>
                </c:pt>
                <c:pt idx="9707">
                  <c:v>-6.0207558285936061E-3</c:v>
                </c:pt>
                <c:pt idx="9708">
                  <c:v>-6.0135335361769749E-3</c:v>
                </c:pt>
                <c:pt idx="9709">
                  <c:v>-6.0237939975342006E-3</c:v>
                </c:pt>
                <c:pt idx="9710">
                  <c:v>-6.020148552345006E-3</c:v>
                </c:pt>
                <c:pt idx="9711">
                  <c:v>-6.0229486343250632E-3</c:v>
                </c:pt>
                <c:pt idx="9712">
                  <c:v>-6.0117048915470954E-3</c:v>
                </c:pt>
                <c:pt idx="9713">
                  <c:v>-6.0185486895838651E-3</c:v>
                </c:pt>
                <c:pt idx="9714">
                  <c:v>-6.0088779889106714E-3</c:v>
                </c:pt>
                <c:pt idx="9715">
                  <c:v>-6.0213625231293842E-3</c:v>
                </c:pt>
                <c:pt idx="9716">
                  <c:v>-6.0269066292948821E-3</c:v>
                </c:pt>
                <c:pt idx="9717">
                  <c:v>-6.0469181029816944E-3</c:v>
                </c:pt>
                <c:pt idx="9718">
                  <c:v>-6.0451830683666569E-3</c:v>
                </c:pt>
                <c:pt idx="9719">
                  <c:v>-6.0479333559427823E-3</c:v>
                </c:pt>
                <c:pt idx="9720">
                  <c:v>-6.0664065814289882E-3</c:v>
                </c:pt>
                <c:pt idx="9721">
                  <c:v>-6.0655972870374943E-3</c:v>
                </c:pt>
                <c:pt idx="9722">
                  <c:v>-6.054956582329892E-3</c:v>
                </c:pt>
                <c:pt idx="9723">
                  <c:v>-6.0551047412605767E-3</c:v>
                </c:pt>
                <c:pt idx="9724">
                  <c:v>-6.0628891244948408E-3</c:v>
                </c:pt>
                <c:pt idx="9725">
                  <c:v>-6.0707885492854875E-3</c:v>
                </c:pt>
                <c:pt idx="9726">
                  <c:v>-6.0561581490333584E-3</c:v>
                </c:pt>
                <c:pt idx="9727">
                  <c:v>-6.0736531775201028E-3</c:v>
                </c:pt>
                <c:pt idx="9728">
                  <c:v>-6.0684023966193117E-3</c:v>
                </c:pt>
                <c:pt idx="9729">
                  <c:v>-6.059221757932557E-3</c:v>
                </c:pt>
                <c:pt idx="9730">
                  <c:v>-6.0720858167156947E-3</c:v>
                </c:pt>
                <c:pt idx="9731">
                  <c:v>-6.0783690824181193E-3</c:v>
                </c:pt>
                <c:pt idx="9732">
                  <c:v>-6.0548825313116979E-3</c:v>
                </c:pt>
                <c:pt idx="9733">
                  <c:v>-6.0627591373608137E-3</c:v>
                </c:pt>
                <c:pt idx="9734">
                  <c:v>-6.0636225377009769E-3</c:v>
                </c:pt>
                <c:pt idx="9735">
                  <c:v>-6.0565356779751032E-3</c:v>
                </c:pt>
                <c:pt idx="9736">
                  <c:v>-6.0534604408728548E-3</c:v>
                </c:pt>
                <c:pt idx="9737">
                  <c:v>-6.0576327042998089E-3</c:v>
                </c:pt>
                <c:pt idx="9738">
                  <c:v>-6.0769019296164602E-3</c:v>
                </c:pt>
                <c:pt idx="9739">
                  <c:v>-6.0879471027640653E-3</c:v>
                </c:pt>
                <c:pt idx="9740">
                  <c:v>-6.0965229067883493E-3</c:v>
                </c:pt>
                <c:pt idx="9741">
                  <c:v>-6.0921158264109548E-3</c:v>
                </c:pt>
                <c:pt idx="9742">
                  <c:v>-6.0755087465528997E-3</c:v>
                </c:pt>
                <c:pt idx="9743">
                  <c:v>-6.0805852618763334E-3</c:v>
                </c:pt>
                <c:pt idx="9744">
                  <c:v>-6.0901398244859193E-3</c:v>
                </c:pt>
                <c:pt idx="9745">
                  <c:v>-6.1034678671533001E-3</c:v>
                </c:pt>
                <c:pt idx="9746">
                  <c:v>-6.1026595143566552E-3</c:v>
                </c:pt>
                <c:pt idx="9747">
                  <c:v>-6.095759754062605E-3</c:v>
                </c:pt>
                <c:pt idx="9748">
                  <c:v>-6.0992425058177873E-3</c:v>
                </c:pt>
                <c:pt idx="9749">
                  <c:v>-6.1000472155068926E-3</c:v>
                </c:pt>
                <c:pt idx="9750">
                  <c:v>-6.1054422888280778E-3</c:v>
                </c:pt>
                <c:pt idx="9751">
                  <c:v>-6.0767374048148869E-3</c:v>
                </c:pt>
                <c:pt idx="9752">
                  <c:v>-6.0945116483873676E-3</c:v>
                </c:pt>
                <c:pt idx="9753">
                  <c:v>-6.1105800964033176E-3</c:v>
                </c:pt>
                <c:pt idx="9754">
                  <c:v>-6.0968833193036096E-3</c:v>
                </c:pt>
                <c:pt idx="9755">
                  <c:v>-6.0985091265476831E-3</c:v>
                </c:pt>
                <c:pt idx="9756">
                  <c:v>-6.1228764396199864E-3</c:v>
                </c:pt>
                <c:pt idx="9757">
                  <c:v>-6.1108579260679557E-3</c:v>
                </c:pt>
                <c:pt idx="9758">
                  <c:v>-6.1018630118675312E-3</c:v>
                </c:pt>
                <c:pt idx="9759">
                  <c:v>-6.10799269350327E-3</c:v>
                </c:pt>
                <c:pt idx="9760">
                  <c:v>-6.1138198248771444E-3</c:v>
                </c:pt>
                <c:pt idx="9761">
                  <c:v>-6.115505323962345E-3</c:v>
                </c:pt>
                <c:pt idx="9762">
                  <c:v>-6.1302394600675995E-3</c:v>
                </c:pt>
                <c:pt idx="9763">
                  <c:v>-6.1211396897838362E-3</c:v>
                </c:pt>
                <c:pt idx="9764">
                  <c:v>-6.1246958819292513E-3</c:v>
                </c:pt>
                <c:pt idx="9765">
                  <c:v>-6.1114078934509054E-3</c:v>
                </c:pt>
                <c:pt idx="9766">
                  <c:v>-6.0766620088280677E-3</c:v>
                </c:pt>
                <c:pt idx="9767">
                  <c:v>-6.0767634317320787E-3</c:v>
                </c:pt>
                <c:pt idx="9768">
                  <c:v>-6.0837623518412093E-3</c:v>
                </c:pt>
                <c:pt idx="9769">
                  <c:v>-6.1043837270729475E-3</c:v>
                </c:pt>
                <c:pt idx="9770">
                  <c:v>-6.0544324412127063E-3</c:v>
                </c:pt>
                <c:pt idx="9771">
                  <c:v>-6.0307194949091132E-3</c:v>
                </c:pt>
                <c:pt idx="9772">
                  <c:v>-6.0406350151507391E-3</c:v>
                </c:pt>
                <c:pt idx="9773">
                  <c:v>-6.0346252422564649E-3</c:v>
                </c:pt>
                <c:pt idx="9774">
                  <c:v>-6.0293899384281134E-3</c:v>
                </c:pt>
                <c:pt idx="9775">
                  <c:v>-6.053525413188961E-3</c:v>
                </c:pt>
                <c:pt idx="9776">
                  <c:v>-6.0210261724060023E-3</c:v>
                </c:pt>
                <c:pt idx="9777">
                  <c:v>-6.0236105407956613E-3</c:v>
                </c:pt>
                <c:pt idx="9778">
                  <c:v>-6.0505596274435872E-3</c:v>
                </c:pt>
                <c:pt idx="9779">
                  <c:v>-6.0237776536528282E-3</c:v>
                </c:pt>
                <c:pt idx="9780">
                  <c:v>-6.0207333546179404E-3</c:v>
                </c:pt>
                <c:pt idx="9781">
                  <c:v>-6.020344220380126E-3</c:v>
                </c:pt>
                <c:pt idx="9782">
                  <c:v>-6.0339982337640641E-3</c:v>
                </c:pt>
                <c:pt idx="9783">
                  <c:v>-6.0365952616598271E-3</c:v>
                </c:pt>
                <c:pt idx="9784">
                  <c:v>-6.0468327852990526E-3</c:v>
                </c:pt>
                <c:pt idx="9785">
                  <c:v>-6.0564057126602832E-3</c:v>
                </c:pt>
                <c:pt idx="9786">
                  <c:v>-6.0462680038763919E-3</c:v>
                </c:pt>
                <c:pt idx="9787">
                  <c:v>-6.0494698339325099E-3</c:v>
                </c:pt>
                <c:pt idx="9788">
                  <c:v>-6.0612539641559816E-3</c:v>
                </c:pt>
                <c:pt idx="9789">
                  <c:v>-6.0787474699618791E-3</c:v>
                </c:pt>
                <c:pt idx="9790">
                  <c:v>-6.0692430755589742E-3</c:v>
                </c:pt>
                <c:pt idx="9791">
                  <c:v>-6.0797512491623474E-3</c:v>
                </c:pt>
                <c:pt idx="9792">
                  <c:v>-6.104907345103364E-3</c:v>
                </c:pt>
                <c:pt idx="9793">
                  <c:v>-6.1096578271870568E-3</c:v>
                </c:pt>
                <c:pt idx="9794">
                  <c:v>-6.1134592283274645E-3</c:v>
                </c:pt>
                <c:pt idx="9795">
                  <c:v>-6.1156157711449392E-3</c:v>
                </c:pt>
                <c:pt idx="9796">
                  <c:v>-6.1214935288057539E-3</c:v>
                </c:pt>
                <c:pt idx="9797">
                  <c:v>-6.1301446383263082E-3</c:v>
                </c:pt>
                <c:pt idx="9798">
                  <c:v>-6.1256478487373813E-3</c:v>
                </c:pt>
                <c:pt idx="9799">
                  <c:v>-6.1428820553101338E-3</c:v>
                </c:pt>
                <c:pt idx="9800">
                  <c:v>-6.1596718343941365E-3</c:v>
                </c:pt>
                <c:pt idx="9801">
                  <c:v>-6.1415191643589828E-3</c:v>
                </c:pt>
                <c:pt idx="9802">
                  <c:v>-6.169552584781266E-3</c:v>
                </c:pt>
                <c:pt idx="9803">
                  <c:v>-6.159806698266654E-3</c:v>
                </c:pt>
                <c:pt idx="9804">
                  <c:v>-6.1661763985316059E-3</c:v>
                </c:pt>
                <c:pt idx="9805">
                  <c:v>-6.1851439997932774E-3</c:v>
                </c:pt>
                <c:pt idx="9806">
                  <c:v>-6.181570010503212E-3</c:v>
                </c:pt>
                <c:pt idx="9807">
                  <c:v>-6.1772087110856903E-3</c:v>
                </c:pt>
                <c:pt idx="9808">
                  <c:v>-6.1849287178056527E-3</c:v>
                </c:pt>
                <c:pt idx="9809">
                  <c:v>-6.1862485649837387E-3</c:v>
                </c:pt>
                <c:pt idx="9810">
                  <c:v>-6.1929476152506688E-3</c:v>
                </c:pt>
                <c:pt idx="9811">
                  <c:v>-6.2121606336905015E-3</c:v>
                </c:pt>
                <c:pt idx="9812">
                  <c:v>-6.2043818196869851E-3</c:v>
                </c:pt>
                <c:pt idx="9813">
                  <c:v>-6.2184176563438182E-3</c:v>
                </c:pt>
                <c:pt idx="9814">
                  <c:v>-6.2094730408597488E-3</c:v>
                </c:pt>
                <c:pt idx="9815">
                  <c:v>-6.2113923435711616E-3</c:v>
                </c:pt>
                <c:pt idx="9816">
                  <c:v>-6.2235643817998574E-3</c:v>
                </c:pt>
                <c:pt idx="9817">
                  <c:v>-6.2212275156546511E-3</c:v>
                </c:pt>
                <c:pt idx="9818">
                  <c:v>-6.2246047530288432E-3</c:v>
                </c:pt>
                <c:pt idx="9819">
                  <c:v>-6.2192402239689901E-3</c:v>
                </c:pt>
                <c:pt idx="9820">
                  <c:v>-6.2227033699127189E-3</c:v>
                </c:pt>
                <c:pt idx="9821">
                  <c:v>-6.2212260069051152E-3</c:v>
                </c:pt>
                <c:pt idx="9822">
                  <c:v>-6.228227471439053E-3</c:v>
                </c:pt>
                <c:pt idx="9823">
                  <c:v>-6.2157462688543037E-3</c:v>
                </c:pt>
                <c:pt idx="9824">
                  <c:v>-6.2228130323097345E-3</c:v>
                </c:pt>
                <c:pt idx="9825">
                  <c:v>-6.2232796774474835E-3</c:v>
                </c:pt>
                <c:pt idx="9826">
                  <c:v>-6.2229186314895898E-3</c:v>
                </c:pt>
                <c:pt idx="9827">
                  <c:v>-6.2309954165780087E-3</c:v>
                </c:pt>
                <c:pt idx="9828">
                  <c:v>-6.2398107846270466E-3</c:v>
                </c:pt>
                <c:pt idx="9829">
                  <c:v>-6.2406903977769712E-3</c:v>
                </c:pt>
                <c:pt idx="9830">
                  <c:v>-6.2389050332180094E-3</c:v>
                </c:pt>
                <c:pt idx="9831">
                  <c:v>-6.2486903711585912E-3</c:v>
                </c:pt>
                <c:pt idx="9832">
                  <c:v>-6.2521800473902094E-3</c:v>
                </c:pt>
                <c:pt idx="9833">
                  <c:v>-6.2588256944173613E-3</c:v>
                </c:pt>
                <c:pt idx="9834">
                  <c:v>-6.2713474431309391E-3</c:v>
                </c:pt>
                <c:pt idx="9835">
                  <c:v>-6.2617577890449966E-3</c:v>
                </c:pt>
                <c:pt idx="9836">
                  <c:v>-6.271064571128822E-3</c:v>
                </c:pt>
                <c:pt idx="9837">
                  <c:v>-6.2605725649228913E-3</c:v>
                </c:pt>
                <c:pt idx="9838">
                  <c:v>-6.2583604428053689E-3</c:v>
                </c:pt>
                <c:pt idx="9839">
                  <c:v>-6.2748541502476588E-3</c:v>
                </c:pt>
                <c:pt idx="9840">
                  <c:v>-6.2698615681585001E-3</c:v>
                </c:pt>
                <c:pt idx="9841">
                  <c:v>-6.277027573836429E-3</c:v>
                </c:pt>
                <c:pt idx="9842">
                  <c:v>-6.2673950317735727E-3</c:v>
                </c:pt>
                <c:pt idx="9843">
                  <c:v>-6.2762459903904924E-3</c:v>
                </c:pt>
                <c:pt idx="9844">
                  <c:v>-6.2787057069125136E-3</c:v>
                </c:pt>
                <c:pt idx="9845">
                  <c:v>-6.283351532347858E-3</c:v>
                </c:pt>
                <c:pt idx="9846">
                  <c:v>-6.2877087920379677E-3</c:v>
                </c:pt>
                <c:pt idx="9847">
                  <c:v>-6.2811164824057384E-3</c:v>
                </c:pt>
                <c:pt idx="9848">
                  <c:v>-6.2952980966763704E-3</c:v>
                </c:pt>
                <c:pt idx="9849">
                  <c:v>-6.2894222001943258E-3</c:v>
                </c:pt>
                <c:pt idx="9850">
                  <c:v>-6.2961966692199117E-3</c:v>
                </c:pt>
                <c:pt idx="9851">
                  <c:v>-6.2968280952888436E-3</c:v>
                </c:pt>
                <c:pt idx="9852">
                  <c:v>-6.3077979094392327E-3</c:v>
                </c:pt>
                <c:pt idx="9853">
                  <c:v>-6.2927470500477754E-3</c:v>
                </c:pt>
                <c:pt idx="9854">
                  <c:v>-6.293330633699217E-3</c:v>
                </c:pt>
                <c:pt idx="9855">
                  <c:v>-6.2962258805855523E-3</c:v>
                </c:pt>
                <c:pt idx="9856">
                  <c:v>-6.2899706945317583E-3</c:v>
                </c:pt>
                <c:pt idx="9857">
                  <c:v>-6.2889046424434731E-3</c:v>
                </c:pt>
                <c:pt idx="9858">
                  <c:v>-6.2930817943398273E-3</c:v>
                </c:pt>
                <c:pt idx="9859">
                  <c:v>-6.2865177690740832E-3</c:v>
                </c:pt>
                <c:pt idx="9860">
                  <c:v>-6.2871748246284016E-3</c:v>
                </c:pt>
                <c:pt idx="9861">
                  <c:v>-6.2784126291548035E-3</c:v>
                </c:pt>
                <c:pt idx="9862">
                  <c:v>-6.2833680330196279E-3</c:v>
                </c:pt>
                <c:pt idx="9863">
                  <c:v>-6.2771558472455623E-3</c:v>
                </c:pt>
                <c:pt idx="9864">
                  <c:v>-6.2810881074054524E-3</c:v>
                </c:pt>
                <c:pt idx="9865">
                  <c:v>-6.2849616852089698E-3</c:v>
                </c:pt>
                <c:pt idx="9866">
                  <c:v>-6.2857386946080429E-3</c:v>
                </c:pt>
                <c:pt idx="9867">
                  <c:v>-6.2863339410010105E-3</c:v>
                </c:pt>
                <c:pt idx="9868">
                  <c:v>-6.2828281478680779E-3</c:v>
                </c:pt>
                <c:pt idx="9869">
                  <c:v>-6.2651960911974522E-3</c:v>
                </c:pt>
                <c:pt idx="9870">
                  <c:v>-6.2761458354822159E-3</c:v>
                </c:pt>
                <c:pt idx="9871">
                  <c:v>-6.2696693811764327E-3</c:v>
                </c:pt>
                <c:pt idx="9872">
                  <c:v>-6.265514119550732E-3</c:v>
                </c:pt>
                <c:pt idx="9873">
                  <c:v>-6.2490594197506027E-3</c:v>
                </c:pt>
                <c:pt idx="9874">
                  <c:v>-6.2496170964692786E-3</c:v>
                </c:pt>
                <c:pt idx="9875">
                  <c:v>-6.2554006522126237E-3</c:v>
                </c:pt>
                <c:pt idx="9876">
                  <c:v>-6.2707167337142447E-3</c:v>
                </c:pt>
                <c:pt idx="9877">
                  <c:v>-6.2662119177696292E-3</c:v>
                </c:pt>
                <c:pt idx="9878">
                  <c:v>-6.2627457400916903E-3</c:v>
                </c:pt>
                <c:pt idx="9879">
                  <c:v>-6.2642679235866746E-3</c:v>
                </c:pt>
                <c:pt idx="9880">
                  <c:v>-6.25894235472782E-3</c:v>
                </c:pt>
                <c:pt idx="9881">
                  <c:v>-6.2563236875439101E-3</c:v>
                </c:pt>
                <c:pt idx="9882">
                  <c:v>-6.2641252610650122E-3</c:v>
                </c:pt>
                <c:pt idx="9883">
                  <c:v>-6.2700378194076511E-3</c:v>
                </c:pt>
                <c:pt idx="9884">
                  <c:v>-6.2671917790179266E-3</c:v>
                </c:pt>
                <c:pt idx="9885">
                  <c:v>-6.285446373861768E-3</c:v>
                </c:pt>
                <c:pt idx="9886">
                  <c:v>-6.2729087500001052E-3</c:v>
                </c:pt>
                <c:pt idx="9887">
                  <c:v>-6.2913274170109147E-3</c:v>
                </c:pt>
                <c:pt idx="9888">
                  <c:v>-6.2930794741139157E-3</c:v>
                </c:pt>
                <c:pt idx="9889">
                  <c:v>-6.2963397850724087E-3</c:v>
                </c:pt>
                <c:pt idx="9890">
                  <c:v>-6.30866723290361E-3</c:v>
                </c:pt>
                <c:pt idx="9891">
                  <c:v>-6.3016308048477404E-3</c:v>
                </c:pt>
                <c:pt idx="9892">
                  <c:v>-6.3062467812326052E-3</c:v>
                </c:pt>
                <c:pt idx="9893">
                  <c:v>-6.298349376301221E-3</c:v>
                </c:pt>
                <c:pt idx="9894">
                  <c:v>-6.2965384799692362E-3</c:v>
                </c:pt>
                <c:pt idx="9895">
                  <c:v>-6.2932552810351094E-3</c:v>
                </c:pt>
                <c:pt idx="9896">
                  <c:v>-6.2868384421236774E-3</c:v>
                </c:pt>
                <c:pt idx="9897">
                  <c:v>-6.2958061953012814E-3</c:v>
                </c:pt>
                <c:pt idx="9898">
                  <c:v>-6.2920126593821882E-3</c:v>
                </c:pt>
                <c:pt idx="9899">
                  <c:v>-6.284866666405666E-3</c:v>
                </c:pt>
                <c:pt idx="9900">
                  <c:v>-6.2919406181477684E-3</c:v>
                </c:pt>
                <c:pt idx="9901">
                  <c:v>-6.2810746320458447E-3</c:v>
                </c:pt>
                <c:pt idx="9902">
                  <c:v>-6.2801445628839379E-3</c:v>
                </c:pt>
                <c:pt idx="9903">
                  <c:v>-6.2793702498586514E-3</c:v>
                </c:pt>
                <c:pt idx="9904">
                  <c:v>-6.2881125850828383E-3</c:v>
                </c:pt>
                <c:pt idx="9905">
                  <c:v>-6.2883096935986531E-3</c:v>
                </c:pt>
                <c:pt idx="9906">
                  <c:v>-6.2852485716125162E-3</c:v>
                </c:pt>
                <c:pt idx="9907">
                  <c:v>-6.289669674145403E-3</c:v>
                </c:pt>
                <c:pt idx="9908">
                  <c:v>-6.283299603676535E-3</c:v>
                </c:pt>
                <c:pt idx="9909">
                  <c:v>-6.2884285734298301E-3</c:v>
                </c:pt>
                <c:pt idx="9910">
                  <c:v>-6.2824642298154442E-3</c:v>
                </c:pt>
                <c:pt idx="9911">
                  <c:v>-6.2910141940070059E-3</c:v>
                </c:pt>
                <c:pt idx="9912">
                  <c:v>-6.2796205823676997E-3</c:v>
                </c:pt>
                <c:pt idx="9913">
                  <c:v>-6.2957220460812743E-3</c:v>
                </c:pt>
                <c:pt idx="9914">
                  <c:v>-6.2984596156378369E-3</c:v>
                </c:pt>
                <c:pt idx="9915">
                  <c:v>-6.2926217769970882E-3</c:v>
                </c:pt>
                <c:pt idx="9916">
                  <c:v>-6.2928246639487005E-3</c:v>
                </c:pt>
                <c:pt idx="9917">
                  <c:v>-6.3077150214064202E-3</c:v>
                </c:pt>
                <c:pt idx="9918">
                  <c:v>-6.2916950840661515E-3</c:v>
                </c:pt>
                <c:pt idx="9919">
                  <c:v>-6.2857012726464335E-3</c:v>
                </c:pt>
                <c:pt idx="9920">
                  <c:v>-6.2812282719707868E-3</c:v>
                </c:pt>
                <c:pt idx="9921">
                  <c:v>-6.2774302006493128E-3</c:v>
                </c:pt>
                <c:pt idx="9922">
                  <c:v>-6.2689072093629252E-3</c:v>
                </c:pt>
                <c:pt idx="9923">
                  <c:v>-6.2730590754173539E-3</c:v>
                </c:pt>
                <c:pt idx="9924">
                  <c:v>-6.2881540611412351E-3</c:v>
                </c:pt>
                <c:pt idx="9925">
                  <c:v>-6.2971786788593798E-3</c:v>
                </c:pt>
                <c:pt idx="9926">
                  <c:v>-6.2906679957859379E-3</c:v>
                </c:pt>
                <c:pt idx="9927">
                  <c:v>-6.2767437847360318E-3</c:v>
                </c:pt>
                <c:pt idx="9928">
                  <c:v>-6.2944278845851551E-3</c:v>
                </c:pt>
                <c:pt idx="9929">
                  <c:v>-6.3079424374905312E-3</c:v>
                </c:pt>
                <c:pt idx="9930">
                  <c:v>-6.2953708910966216E-3</c:v>
                </c:pt>
                <c:pt idx="9931">
                  <c:v>-6.2830317109803238E-3</c:v>
                </c:pt>
                <c:pt idx="9932">
                  <c:v>-6.2835095202138872E-3</c:v>
                </c:pt>
                <c:pt idx="9933">
                  <c:v>-6.2900968838706522E-3</c:v>
                </c:pt>
                <c:pt idx="9934">
                  <c:v>-6.2962002611433093E-3</c:v>
                </c:pt>
                <c:pt idx="9935">
                  <c:v>-6.3012224225162203E-3</c:v>
                </c:pt>
                <c:pt idx="9936">
                  <c:v>-6.3127620356324731E-3</c:v>
                </c:pt>
                <c:pt idx="9937">
                  <c:v>-6.3123076691939724E-3</c:v>
                </c:pt>
                <c:pt idx="9938">
                  <c:v>-6.3105325722238705E-3</c:v>
                </c:pt>
                <c:pt idx="9939">
                  <c:v>-6.3059686754850224E-3</c:v>
                </c:pt>
                <c:pt idx="9940">
                  <c:v>-6.3079375995654498E-3</c:v>
                </c:pt>
                <c:pt idx="9941">
                  <c:v>-6.3115826099419126E-3</c:v>
                </c:pt>
                <c:pt idx="9942">
                  <c:v>-6.3118940842278324E-3</c:v>
                </c:pt>
                <c:pt idx="9943">
                  <c:v>-6.320454674920469E-3</c:v>
                </c:pt>
                <c:pt idx="9944">
                  <c:v>-6.3100831367244358E-3</c:v>
                </c:pt>
                <c:pt idx="9945">
                  <c:v>-6.3026134584580834E-3</c:v>
                </c:pt>
                <c:pt idx="9946">
                  <c:v>-6.309818866002387E-3</c:v>
                </c:pt>
                <c:pt idx="9947">
                  <c:v>-6.315331658400274E-3</c:v>
                </c:pt>
                <c:pt idx="9948">
                  <c:v>-6.3107411487104961E-3</c:v>
                </c:pt>
                <c:pt idx="9949">
                  <c:v>-6.3254085604711767E-3</c:v>
                </c:pt>
                <c:pt idx="9950">
                  <c:v>-6.3226408301174557E-3</c:v>
                </c:pt>
                <c:pt idx="9951">
                  <c:v>-6.3254178959780936E-3</c:v>
                </c:pt>
                <c:pt idx="9952">
                  <c:v>-6.3339821420100957E-3</c:v>
                </c:pt>
                <c:pt idx="9953">
                  <c:v>-6.3370675606354747E-3</c:v>
                </c:pt>
                <c:pt idx="9954">
                  <c:v>-6.3246708655651544E-3</c:v>
                </c:pt>
                <c:pt idx="9955">
                  <c:v>-6.3329650183801189E-3</c:v>
                </c:pt>
                <c:pt idx="9956">
                  <c:v>-6.3309882226529491E-3</c:v>
                </c:pt>
                <c:pt idx="9957">
                  <c:v>-6.3452991939246276E-3</c:v>
                </c:pt>
                <c:pt idx="9958">
                  <c:v>-6.355039270460318E-3</c:v>
                </c:pt>
                <c:pt idx="9959">
                  <c:v>-6.3689826221116118E-3</c:v>
                </c:pt>
                <c:pt idx="9960">
                  <c:v>-6.3733268118258491E-3</c:v>
                </c:pt>
                <c:pt idx="9961">
                  <c:v>-6.3701734325047462E-3</c:v>
                </c:pt>
                <c:pt idx="9962">
                  <c:v>-6.3807661780928959E-3</c:v>
                </c:pt>
                <c:pt idx="9963">
                  <c:v>-6.3704105240329567E-3</c:v>
                </c:pt>
                <c:pt idx="9964">
                  <c:v>-6.367135803478868E-3</c:v>
                </c:pt>
                <c:pt idx="9965">
                  <c:v>-6.3685228363337858E-3</c:v>
                </c:pt>
                <c:pt idx="9966">
                  <c:v>-6.3810723231608338E-3</c:v>
                </c:pt>
                <c:pt idx="9967">
                  <c:v>-6.3943489754748313E-3</c:v>
                </c:pt>
                <c:pt idx="9968">
                  <c:v>-6.3903529553825987E-3</c:v>
                </c:pt>
                <c:pt idx="9969">
                  <c:v>-6.3971524325348791E-3</c:v>
                </c:pt>
                <c:pt idx="9970">
                  <c:v>-6.3942346571855364E-3</c:v>
                </c:pt>
                <c:pt idx="9971">
                  <c:v>-6.3991689160160358E-3</c:v>
                </c:pt>
                <c:pt idx="9972">
                  <c:v>-6.3894651147894952E-3</c:v>
                </c:pt>
                <c:pt idx="9973">
                  <c:v>-6.3871396622554016E-3</c:v>
                </c:pt>
                <c:pt idx="9974">
                  <c:v>-6.3894799644301087E-3</c:v>
                </c:pt>
                <c:pt idx="9975">
                  <c:v>-6.3897983143859491E-3</c:v>
                </c:pt>
                <c:pt idx="9976">
                  <c:v>-6.3972272161500702E-3</c:v>
                </c:pt>
                <c:pt idx="9977">
                  <c:v>-6.4012787549322363E-3</c:v>
                </c:pt>
                <c:pt idx="9978">
                  <c:v>-6.4145502312787511E-3</c:v>
                </c:pt>
                <c:pt idx="9979">
                  <c:v>-6.4132701437622664E-3</c:v>
                </c:pt>
                <c:pt idx="9980">
                  <c:v>-6.416302145943558E-3</c:v>
                </c:pt>
                <c:pt idx="9981">
                  <c:v>-6.4079366736223484E-3</c:v>
                </c:pt>
                <c:pt idx="9982">
                  <c:v>-6.4189329718299564E-3</c:v>
                </c:pt>
                <c:pt idx="9983">
                  <c:v>-6.4184054099675819E-3</c:v>
                </c:pt>
                <c:pt idx="9984">
                  <c:v>-6.41702817495419E-3</c:v>
                </c:pt>
                <c:pt idx="9985">
                  <c:v>-6.4274896984819144E-3</c:v>
                </c:pt>
                <c:pt idx="9986">
                  <c:v>-6.4232659547970626E-3</c:v>
                </c:pt>
                <c:pt idx="9987">
                  <c:v>-6.4329522474374373E-3</c:v>
                </c:pt>
                <c:pt idx="9988">
                  <c:v>-6.4218002045615579E-3</c:v>
                </c:pt>
                <c:pt idx="9989">
                  <c:v>-6.4227644997420482E-3</c:v>
                </c:pt>
                <c:pt idx="9990">
                  <c:v>-6.4402244652450799E-3</c:v>
                </c:pt>
                <c:pt idx="9991">
                  <c:v>-6.423727347748689E-3</c:v>
                </c:pt>
                <c:pt idx="9992">
                  <c:v>-6.4100689370255801E-3</c:v>
                </c:pt>
                <c:pt idx="9993">
                  <c:v>-6.4184877729325995E-3</c:v>
                </c:pt>
                <c:pt idx="9994">
                  <c:v>-6.4264174115207491E-3</c:v>
                </c:pt>
                <c:pt idx="9995">
                  <c:v>-6.4149280723267334E-3</c:v>
                </c:pt>
                <c:pt idx="9996">
                  <c:v>-6.4328254838297858E-3</c:v>
                </c:pt>
                <c:pt idx="9997">
                  <c:v>-6.4260915223809337E-3</c:v>
                </c:pt>
                <c:pt idx="9998">
                  <c:v>-6.4283771755830471E-3</c:v>
                </c:pt>
                <c:pt idx="9999">
                  <c:v>-6.4146439458878293E-3</c:v>
                </c:pt>
                <c:pt idx="10000">
                  <c:v>-6.4139048810519213E-3</c:v>
                </c:pt>
                <c:pt idx="10001">
                  <c:v>-6.4260498603726521E-3</c:v>
                </c:pt>
                <c:pt idx="10002">
                  <c:v>-6.427351386202468E-3</c:v>
                </c:pt>
                <c:pt idx="10003">
                  <c:v>-6.4192582040043375E-3</c:v>
                </c:pt>
                <c:pt idx="10004">
                  <c:v>-6.4265730152078277E-3</c:v>
                </c:pt>
                <c:pt idx="10005">
                  <c:v>-6.4176105168071715E-3</c:v>
                </c:pt>
                <c:pt idx="10006">
                  <c:v>-6.4383928309434454E-3</c:v>
                </c:pt>
                <c:pt idx="10007">
                  <c:v>-6.4299013859554707E-3</c:v>
                </c:pt>
                <c:pt idx="10008">
                  <c:v>-6.4240129209399439E-3</c:v>
                </c:pt>
                <c:pt idx="10009">
                  <c:v>-6.4264182196316121E-3</c:v>
                </c:pt>
                <c:pt idx="10010">
                  <c:v>-6.4342727139693129E-3</c:v>
                </c:pt>
                <c:pt idx="10011">
                  <c:v>-6.4338726210039863E-3</c:v>
                </c:pt>
                <c:pt idx="10012">
                  <c:v>-6.4323630896654339E-3</c:v>
                </c:pt>
                <c:pt idx="10013">
                  <c:v>-6.4426740380182862E-3</c:v>
                </c:pt>
                <c:pt idx="10014">
                  <c:v>-6.4456990399698738E-3</c:v>
                </c:pt>
                <c:pt idx="10015">
                  <c:v>-6.4469538558032226E-3</c:v>
                </c:pt>
                <c:pt idx="10016">
                  <c:v>-6.4521580820882298E-3</c:v>
                </c:pt>
                <c:pt idx="10017">
                  <c:v>-6.4503065268559914E-3</c:v>
                </c:pt>
                <c:pt idx="10018">
                  <c:v>-6.4584231303669373E-3</c:v>
                </c:pt>
                <c:pt idx="10019">
                  <c:v>-6.4582986858116474E-3</c:v>
                </c:pt>
                <c:pt idx="10020">
                  <c:v>-6.4555878748081587E-3</c:v>
                </c:pt>
                <c:pt idx="10021">
                  <c:v>-6.4435523092537172E-3</c:v>
                </c:pt>
                <c:pt idx="10022">
                  <c:v>-6.4368757174803545E-3</c:v>
                </c:pt>
                <c:pt idx="10023">
                  <c:v>-6.4430798301254883E-3</c:v>
                </c:pt>
                <c:pt idx="10024">
                  <c:v>-6.4451383000267322E-3</c:v>
                </c:pt>
                <c:pt idx="10025">
                  <c:v>-6.4488444770689378E-3</c:v>
                </c:pt>
                <c:pt idx="10026">
                  <c:v>-6.4448274592404323E-3</c:v>
                </c:pt>
                <c:pt idx="10027">
                  <c:v>-6.463398055228135E-3</c:v>
                </c:pt>
                <c:pt idx="10028">
                  <c:v>-6.4527069138445329E-3</c:v>
                </c:pt>
                <c:pt idx="10029">
                  <c:v>-6.4669549975765669E-3</c:v>
                </c:pt>
                <c:pt idx="10030">
                  <c:v>-6.4716802202068151E-3</c:v>
                </c:pt>
                <c:pt idx="10031">
                  <c:v>-6.462257925133514E-3</c:v>
                </c:pt>
                <c:pt idx="10032">
                  <c:v>-6.4643536447906626E-3</c:v>
                </c:pt>
                <c:pt idx="10033">
                  <c:v>-6.4630043228948841E-3</c:v>
                </c:pt>
                <c:pt idx="10034">
                  <c:v>-6.4646869706037006E-3</c:v>
                </c:pt>
                <c:pt idx="10035">
                  <c:v>-6.464528673871415E-3</c:v>
                </c:pt>
                <c:pt idx="10036">
                  <c:v>-6.4687725334743127E-3</c:v>
                </c:pt>
                <c:pt idx="10037">
                  <c:v>-6.4662171948114177E-3</c:v>
                </c:pt>
                <c:pt idx="10038">
                  <c:v>-6.4665540903034282E-3</c:v>
                </c:pt>
                <c:pt idx="10039">
                  <c:v>-6.4758271813375873E-3</c:v>
                </c:pt>
                <c:pt idx="10040">
                  <c:v>-6.4707878310857093E-3</c:v>
                </c:pt>
                <c:pt idx="10041">
                  <c:v>-6.4767661119736527E-3</c:v>
                </c:pt>
                <c:pt idx="10042">
                  <c:v>-6.4725350496657608E-3</c:v>
                </c:pt>
                <c:pt idx="10043">
                  <c:v>-6.4663431644681815E-3</c:v>
                </c:pt>
                <c:pt idx="10044">
                  <c:v>-6.476239744191638E-3</c:v>
                </c:pt>
                <c:pt idx="10045">
                  <c:v>-6.4701413117467721E-3</c:v>
                </c:pt>
                <c:pt idx="10046">
                  <c:v>-6.4677948020414175E-3</c:v>
                </c:pt>
                <c:pt idx="10047">
                  <c:v>-6.4771441914399002E-3</c:v>
                </c:pt>
                <c:pt idx="10048">
                  <c:v>-6.482627870335907E-3</c:v>
                </c:pt>
                <c:pt idx="10049">
                  <c:v>-6.4653269570496509E-3</c:v>
                </c:pt>
                <c:pt idx="10050">
                  <c:v>-6.4744974797285425E-3</c:v>
                </c:pt>
                <c:pt idx="10051">
                  <c:v>-6.4831457567532244E-3</c:v>
                </c:pt>
                <c:pt idx="10052">
                  <c:v>-6.4812977704869516E-3</c:v>
                </c:pt>
                <c:pt idx="10053">
                  <c:v>-6.4771152722971096E-3</c:v>
                </c:pt>
                <c:pt idx="10054">
                  <c:v>-6.473803117219578E-3</c:v>
                </c:pt>
                <c:pt idx="10055">
                  <c:v>-6.4835637483045862E-3</c:v>
                </c:pt>
                <c:pt idx="10056">
                  <c:v>-6.4870113722931746E-3</c:v>
                </c:pt>
                <c:pt idx="10057">
                  <c:v>-6.4862867166103353E-3</c:v>
                </c:pt>
                <c:pt idx="10058">
                  <c:v>-6.4873598679857517E-3</c:v>
                </c:pt>
                <c:pt idx="10059">
                  <c:v>-6.4908386426246224E-3</c:v>
                </c:pt>
                <c:pt idx="10060">
                  <c:v>-6.4933525216359792E-3</c:v>
                </c:pt>
                <c:pt idx="10061">
                  <c:v>-6.4905433999259731E-3</c:v>
                </c:pt>
                <c:pt idx="10062">
                  <c:v>-6.4838894719000135E-3</c:v>
                </c:pt>
                <c:pt idx="10063">
                  <c:v>-6.4799516645516787E-3</c:v>
                </c:pt>
                <c:pt idx="10064">
                  <c:v>-6.4812602250174881E-3</c:v>
                </c:pt>
                <c:pt idx="10065">
                  <c:v>-6.4821355064469139E-3</c:v>
                </c:pt>
                <c:pt idx="10066">
                  <c:v>-6.4904669768371774E-3</c:v>
                </c:pt>
                <c:pt idx="10067">
                  <c:v>-6.4882023992726473E-3</c:v>
                </c:pt>
                <c:pt idx="10068">
                  <c:v>-6.4806962960539212E-3</c:v>
                </c:pt>
                <c:pt idx="10069">
                  <c:v>-6.4862918646354812E-3</c:v>
                </c:pt>
                <c:pt idx="10070">
                  <c:v>-6.4937628573944152E-3</c:v>
                </c:pt>
                <c:pt idx="10071">
                  <c:v>-6.4811549866756139E-3</c:v>
                </c:pt>
                <c:pt idx="10072">
                  <c:v>-6.4934971146130361E-3</c:v>
                </c:pt>
                <c:pt idx="10073">
                  <c:v>-6.5058220952134782E-3</c:v>
                </c:pt>
                <c:pt idx="10074">
                  <c:v>-6.513600658057157E-3</c:v>
                </c:pt>
                <c:pt idx="10075">
                  <c:v>-6.5041766825654429E-3</c:v>
                </c:pt>
                <c:pt idx="10076">
                  <c:v>-6.5070095421804119E-3</c:v>
                </c:pt>
                <c:pt idx="10077">
                  <c:v>-6.5111686009776603E-3</c:v>
                </c:pt>
                <c:pt idx="10078">
                  <c:v>-6.5125386586073735E-3</c:v>
                </c:pt>
                <c:pt idx="10079">
                  <c:v>-6.5058805227847629E-3</c:v>
                </c:pt>
                <c:pt idx="10080">
                  <c:v>-6.505228950770557E-3</c:v>
                </c:pt>
                <c:pt idx="10081">
                  <c:v>-6.5117573917257031E-3</c:v>
                </c:pt>
                <c:pt idx="10082">
                  <c:v>-6.4898251265346277E-3</c:v>
                </c:pt>
                <c:pt idx="10083">
                  <c:v>-6.5033868621849561E-3</c:v>
                </c:pt>
                <c:pt idx="10084">
                  <c:v>-6.498273217367628E-3</c:v>
                </c:pt>
                <c:pt idx="10085">
                  <c:v>-6.5012374322053618E-3</c:v>
                </c:pt>
                <c:pt idx="10086">
                  <c:v>-6.5020167805358983E-3</c:v>
                </c:pt>
                <c:pt idx="10087">
                  <c:v>-6.497444183591391E-3</c:v>
                </c:pt>
                <c:pt idx="10088">
                  <c:v>-6.5109282372265709E-3</c:v>
                </c:pt>
                <c:pt idx="10089">
                  <c:v>-6.5153893902442604E-3</c:v>
                </c:pt>
                <c:pt idx="10090">
                  <c:v>-6.5077573861293536E-3</c:v>
                </c:pt>
                <c:pt idx="10091">
                  <c:v>-6.507456893381512E-3</c:v>
                </c:pt>
                <c:pt idx="10092">
                  <c:v>-6.5184920511425701E-3</c:v>
                </c:pt>
                <c:pt idx="10093">
                  <c:v>-6.5284904083605854E-3</c:v>
                </c:pt>
                <c:pt idx="10094">
                  <c:v>-6.523940832232949E-3</c:v>
                </c:pt>
                <c:pt idx="10095">
                  <c:v>-6.5189438306642727E-3</c:v>
                </c:pt>
                <c:pt idx="10096">
                  <c:v>-6.5213390257971996E-3</c:v>
                </c:pt>
                <c:pt idx="10097">
                  <c:v>-6.5174812241321637E-3</c:v>
                </c:pt>
                <c:pt idx="10098">
                  <c:v>-6.5299823956762437E-3</c:v>
                </c:pt>
                <c:pt idx="10099">
                  <c:v>-6.5261395995808887E-3</c:v>
                </c:pt>
                <c:pt idx="10100">
                  <c:v>-6.520031579056066E-3</c:v>
                </c:pt>
                <c:pt idx="10101">
                  <c:v>-6.522239766638324E-3</c:v>
                </c:pt>
                <c:pt idx="10102">
                  <c:v>-6.52773470813369E-3</c:v>
                </c:pt>
                <c:pt idx="10103">
                  <c:v>-6.5183234244103735E-3</c:v>
                </c:pt>
                <c:pt idx="10104">
                  <c:v>-6.5141679523592578E-3</c:v>
                </c:pt>
                <c:pt idx="10105">
                  <c:v>-6.5218190594210444E-3</c:v>
                </c:pt>
                <c:pt idx="10106">
                  <c:v>-6.5222265620511607E-3</c:v>
                </c:pt>
                <c:pt idx="10107">
                  <c:v>-6.5147837692224337E-3</c:v>
                </c:pt>
                <c:pt idx="10108">
                  <c:v>-6.5180124397149607E-3</c:v>
                </c:pt>
                <c:pt idx="10109">
                  <c:v>-6.5258557505142893E-3</c:v>
                </c:pt>
                <c:pt idx="10110">
                  <c:v>-6.5298726492606001E-3</c:v>
                </c:pt>
                <c:pt idx="10111">
                  <c:v>-6.5268277392550571E-3</c:v>
                </c:pt>
                <c:pt idx="10112">
                  <c:v>-6.5276461601050913E-3</c:v>
                </c:pt>
                <c:pt idx="10113">
                  <c:v>-6.5333491263076622E-3</c:v>
                </c:pt>
                <c:pt idx="10114">
                  <c:v>-6.5302255456925716E-3</c:v>
                </c:pt>
                <c:pt idx="10115">
                  <c:v>-6.5306769058695781E-3</c:v>
                </c:pt>
                <c:pt idx="10116">
                  <c:v>-6.5304889811254162E-3</c:v>
                </c:pt>
                <c:pt idx="10117">
                  <c:v>-6.5280970951582312E-3</c:v>
                </c:pt>
                <c:pt idx="10118">
                  <c:v>-6.5259223037171972E-3</c:v>
                </c:pt>
                <c:pt idx="10119">
                  <c:v>-6.5313061628389157E-3</c:v>
                </c:pt>
                <c:pt idx="10120">
                  <c:v>-6.541467599269964E-3</c:v>
                </c:pt>
                <c:pt idx="10121">
                  <c:v>-6.5443321851018444E-3</c:v>
                </c:pt>
                <c:pt idx="10122">
                  <c:v>-6.540699962153014E-3</c:v>
                </c:pt>
                <c:pt idx="10123">
                  <c:v>-6.5447941408972917E-3</c:v>
                </c:pt>
                <c:pt idx="10124">
                  <c:v>-6.5496815508517886E-3</c:v>
                </c:pt>
                <c:pt idx="10125">
                  <c:v>-6.5591357755423246E-3</c:v>
                </c:pt>
                <c:pt idx="10126">
                  <c:v>-6.5500453457667512E-3</c:v>
                </c:pt>
                <c:pt idx="10127">
                  <c:v>-6.5546127017708962E-3</c:v>
                </c:pt>
                <c:pt idx="10128">
                  <c:v>-6.5542022521275986E-3</c:v>
                </c:pt>
                <c:pt idx="10129">
                  <c:v>-6.5538996808486814E-3</c:v>
                </c:pt>
                <c:pt idx="10130">
                  <c:v>-6.5706597898082105E-3</c:v>
                </c:pt>
                <c:pt idx="10131">
                  <c:v>-6.5656681219296532E-3</c:v>
                </c:pt>
                <c:pt idx="10132">
                  <c:v>-6.5729035629213672E-3</c:v>
                </c:pt>
                <c:pt idx="10133">
                  <c:v>-6.5673824929412634E-3</c:v>
                </c:pt>
                <c:pt idx="10134">
                  <c:v>-6.5714719455486339E-3</c:v>
                </c:pt>
                <c:pt idx="10135">
                  <c:v>-6.5808678075669298E-3</c:v>
                </c:pt>
                <c:pt idx="10136">
                  <c:v>-6.5794403843548862E-3</c:v>
                </c:pt>
                <c:pt idx="10137">
                  <c:v>-6.5779403302842297E-3</c:v>
                </c:pt>
                <c:pt idx="10138">
                  <c:v>-6.5723705355754244E-3</c:v>
                </c:pt>
                <c:pt idx="10139">
                  <c:v>-6.5715307443573682E-3</c:v>
                </c:pt>
                <c:pt idx="10140">
                  <c:v>-6.5745811200323837E-3</c:v>
                </c:pt>
                <c:pt idx="10141">
                  <c:v>-6.5786397903062673E-3</c:v>
                </c:pt>
                <c:pt idx="10142">
                  <c:v>-6.5801010690891022E-3</c:v>
                </c:pt>
                <c:pt idx="10143">
                  <c:v>-6.5947684894912149E-3</c:v>
                </c:pt>
                <c:pt idx="10144">
                  <c:v>-6.5939885125445982E-3</c:v>
                </c:pt>
                <c:pt idx="10145">
                  <c:v>-6.5952926494477976E-3</c:v>
                </c:pt>
                <c:pt idx="10146">
                  <c:v>-6.5865722346021838E-3</c:v>
                </c:pt>
                <c:pt idx="10147">
                  <c:v>-6.5787275282138602E-3</c:v>
                </c:pt>
                <c:pt idx="10148">
                  <c:v>-6.5811922387317345E-3</c:v>
                </c:pt>
                <c:pt idx="10149">
                  <c:v>-6.58496443513881E-3</c:v>
                </c:pt>
                <c:pt idx="10150">
                  <c:v>-6.5811826488112379E-3</c:v>
                </c:pt>
                <c:pt idx="10151">
                  <c:v>-6.5635532557168112E-3</c:v>
                </c:pt>
                <c:pt idx="10152">
                  <c:v>-6.5684410839985481E-3</c:v>
                </c:pt>
                <c:pt idx="10153">
                  <c:v>-6.5715811217447384E-3</c:v>
                </c:pt>
                <c:pt idx="10154">
                  <c:v>-6.5637530344351321E-3</c:v>
                </c:pt>
                <c:pt idx="10155">
                  <c:v>-6.5536423520547614E-3</c:v>
                </c:pt>
                <c:pt idx="10156">
                  <c:v>-6.5621605004595697E-3</c:v>
                </c:pt>
                <c:pt idx="10157">
                  <c:v>-6.5596202341337458E-3</c:v>
                </c:pt>
                <c:pt idx="10158">
                  <c:v>-6.5734293650024497E-3</c:v>
                </c:pt>
                <c:pt idx="10159">
                  <c:v>-6.5623058328139004E-3</c:v>
                </c:pt>
                <c:pt idx="10160">
                  <c:v>-6.5667923073893936E-3</c:v>
                </c:pt>
                <c:pt idx="10161">
                  <c:v>-6.5665457672607966E-3</c:v>
                </c:pt>
                <c:pt idx="10162">
                  <c:v>-6.5772734867835525E-3</c:v>
                </c:pt>
                <c:pt idx="10163">
                  <c:v>-6.583624571214081E-3</c:v>
                </c:pt>
                <c:pt idx="10164">
                  <c:v>-6.5730739761327992E-3</c:v>
                </c:pt>
                <c:pt idx="10165">
                  <c:v>-6.5639140202065549E-3</c:v>
                </c:pt>
                <c:pt idx="10166">
                  <c:v>-6.5659053438468108E-3</c:v>
                </c:pt>
                <c:pt idx="10167">
                  <c:v>-6.5732883541994493E-3</c:v>
                </c:pt>
                <c:pt idx="10168">
                  <c:v>-6.5809577695321803E-3</c:v>
                </c:pt>
                <c:pt idx="10169">
                  <c:v>-6.5914096518938942E-3</c:v>
                </c:pt>
                <c:pt idx="10170">
                  <c:v>-6.5842715804605859E-3</c:v>
                </c:pt>
                <c:pt idx="10171">
                  <c:v>-6.5864348667860314E-3</c:v>
                </c:pt>
                <c:pt idx="10172">
                  <c:v>-6.5907928435343108E-3</c:v>
                </c:pt>
                <c:pt idx="10173">
                  <c:v>-6.590873584264233E-3</c:v>
                </c:pt>
                <c:pt idx="10174">
                  <c:v>-6.5964263967876564E-3</c:v>
                </c:pt>
                <c:pt idx="10175">
                  <c:v>-6.5957237617074276E-3</c:v>
                </c:pt>
                <c:pt idx="10176">
                  <c:v>-6.5862699807259974E-3</c:v>
                </c:pt>
                <c:pt idx="10177">
                  <c:v>-6.596943054709598E-3</c:v>
                </c:pt>
                <c:pt idx="10178">
                  <c:v>-6.6108361281838179E-3</c:v>
                </c:pt>
                <c:pt idx="10179">
                  <c:v>-6.6131776217076381E-3</c:v>
                </c:pt>
                <c:pt idx="10180">
                  <c:v>-6.5945817083763415E-3</c:v>
                </c:pt>
                <c:pt idx="10181">
                  <c:v>-6.5947766648920027E-3</c:v>
                </c:pt>
                <c:pt idx="10182">
                  <c:v>-6.6007400310851986E-3</c:v>
                </c:pt>
                <c:pt idx="10183">
                  <c:v>-6.5945524755634541E-3</c:v>
                </c:pt>
                <c:pt idx="10184">
                  <c:v>-6.5984875172138214E-3</c:v>
                </c:pt>
                <c:pt idx="10185">
                  <c:v>-6.6015609849120315E-3</c:v>
                </c:pt>
                <c:pt idx="10186">
                  <c:v>-6.5958241038024069E-3</c:v>
                </c:pt>
                <c:pt idx="10187">
                  <c:v>-6.5966516464061572E-3</c:v>
                </c:pt>
                <c:pt idx="10188">
                  <c:v>-6.5873495788686121E-3</c:v>
                </c:pt>
                <c:pt idx="10189">
                  <c:v>-6.5913223786518219E-3</c:v>
                </c:pt>
                <c:pt idx="10190">
                  <c:v>-6.5904691114366922E-3</c:v>
                </c:pt>
                <c:pt idx="10191">
                  <c:v>-6.5967077807992866E-3</c:v>
                </c:pt>
                <c:pt idx="10192">
                  <c:v>-6.5901482877904552E-3</c:v>
                </c:pt>
                <c:pt idx="10193">
                  <c:v>-6.5874823162293756E-3</c:v>
                </c:pt>
                <c:pt idx="10194">
                  <c:v>-6.5862731287737097E-3</c:v>
                </c:pt>
                <c:pt idx="10195">
                  <c:v>-6.5813738810237945E-3</c:v>
                </c:pt>
                <c:pt idx="10196">
                  <c:v>-6.5871327488743895E-3</c:v>
                </c:pt>
                <c:pt idx="10197">
                  <c:v>-6.6043877590136668E-3</c:v>
                </c:pt>
                <c:pt idx="10198">
                  <c:v>-6.6124985188328513E-3</c:v>
                </c:pt>
                <c:pt idx="10199">
                  <c:v>-6.6068629430266279E-3</c:v>
                </c:pt>
                <c:pt idx="10200">
                  <c:v>-6.6088639373181757E-3</c:v>
                </c:pt>
                <c:pt idx="10201">
                  <c:v>-6.6042494787080866E-3</c:v>
                </c:pt>
                <c:pt idx="10202">
                  <c:v>-6.6096397693163568E-3</c:v>
                </c:pt>
                <c:pt idx="10203">
                  <c:v>-6.6165179744494896E-3</c:v>
                </c:pt>
                <c:pt idx="10204">
                  <c:v>-6.6213278590003368E-3</c:v>
                </c:pt>
                <c:pt idx="10205">
                  <c:v>-6.6117493452946784E-3</c:v>
                </c:pt>
                <c:pt idx="10206">
                  <c:v>-6.6037595689909844E-3</c:v>
                </c:pt>
                <c:pt idx="10207">
                  <c:v>-6.6017713382033822E-3</c:v>
                </c:pt>
                <c:pt idx="10208">
                  <c:v>-6.5977304784102919E-3</c:v>
                </c:pt>
                <c:pt idx="10209">
                  <c:v>-6.6081826874295393E-3</c:v>
                </c:pt>
                <c:pt idx="10210">
                  <c:v>-6.6054191291425842E-3</c:v>
                </c:pt>
                <c:pt idx="10211">
                  <c:v>-6.6127467496429034E-3</c:v>
                </c:pt>
                <c:pt idx="10212">
                  <c:v>-6.6038295248135558E-3</c:v>
                </c:pt>
                <c:pt idx="10213">
                  <c:v>-6.601465036360981E-3</c:v>
                </c:pt>
                <c:pt idx="10214">
                  <c:v>-6.5979689999558413E-3</c:v>
                </c:pt>
                <c:pt idx="10215">
                  <c:v>-6.6077425513781183E-3</c:v>
                </c:pt>
                <c:pt idx="10216">
                  <c:v>-6.6112799643302548E-3</c:v>
                </c:pt>
                <c:pt idx="10217">
                  <c:v>-6.6092648858456695E-3</c:v>
                </c:pt>
                <c:pt idx="10218">
                  <c:v>-6.6074071252435361E-3</c:v>
                </c:pt>
                <c:pt idx="10219">
                  <c:v>-6.6039092200398568E-3</c:v>
                </c:pt>
                <c:pt idx="10220">
                  <c:v>-6.6076988117725124E-3</c:v>
                </c:pt>
                <c:pt idx="10221">
                  <c:v>-6.6042464314183761E-3</c:v>
                </c:pt>
                <c:pt idx="10222">
                  <c:v>-6.6019329866016906E-3</c:v>
                </c:pt>
                <c:pt idx="10223">
                  <c:v>-6.6020166438399306E-3</c:v>
                </c:pt>
                <c:pt idx="10224">
                  <c:v>-6.6036369099435263E-3</c:v>
                </c:pt>
                <c:pt idx="10225">
                  <c:v>-6.5973343079277725E-3</c:v>
                </c:pt>
                <c:pt idx="10226">
                  <c:v>-6.6015924145781382E-3</c:v>
                </c:pt>
                <c:pt idx="10227">
                  <c:v>-6.603118000223852E-3</c:v>
                </c:pt>
                <c:pt idx="10228">
                  <c:v>-6.5954809416281356E-3</c:v>
                </c:pt>
                <c:pt idx="10229">
                  <c:v>-6.5982951913137215E-3</c:v>
                </c:pt>
                <c:pt idx="10230">
                  <c:v>-6.5984997905551204E-3</c:v>
                </c:pt>
                <c:pt idx="10231">
                  <c:v>-6.5988645308633961E-3</c:v>
                </c:pt>
                <c:pt idx="10232">
                  <c:v>-6.5994262301054601E-3</c:v>
                </c:pt>
                <c:pt idx="10233">
                  <c:v>-6.6000171689559045E-3</c:v>
                </c:pt>
                <c:pt idx="10234">
                  <c:v>-6.6042388242110962E-3</c:v>
                </c:pt>
                <c:pt idx="10235">
                  <c:v>-6.5939394485112898E-3</c:v>
                </c:pt>
                <c:pt idx="10236">
                  <c:v>-6.59872197270532E-3</c:v>
                </c:pt>
                <c:pt idx="10237">
                  <c:v>-6.6045644177531847E-3</c:v>
                </c:pt>
                <c:pt idx="10238">
                  <c:v>-6.6050888031224334E-3</c:v>
                </c:pt>
                <c:pt idx="10239">
                  <c:v>-6.6034766041509719E-3</c:v>
                </c:pt>
                <c:pt idx="10240">
                  <c:v>-6.5945517764601589E-3</c:v>
                </c:pt>
                <c:pt idx="10241">
                  <c:v>-6.5895549163095769E-3</c:v>
                </c:pt>
                <c:pt idx="10242">
                  <c:v>-6.5936163382918347E-3</c:v>
                </c:pt>
                <c:pt idx="10243">
                  <c:v>-6.5967449172571876E-3</c:v>
                </c:pt>
                <c:pt idx="10244">
                  <c:v>-6.6058134558566036E-3</c:v>
                </c:pt>
                <c:pt idx="10245">
                  <c:v>-6.6023816663838128E-3</c:v>
                </c:pt>
                <c:pt idx="10246">
                  <c:v>-6.6014487945241689E-3</c:v>
                </c:pt>
                <c:pt idx="10247">
                  <c:v>-6.5886339289371754E-3</c:v>
                </c:pt>
                <c:pt idx="10248">
                  <c:v>-6.6026660034930948E-3</c:v>
                </c:pt>
                <c:pt idx="10249">
                  <c:v>-6.6080643780375313E-3</c:v>
                </c:pt>
                <c:pt idx="10250">
                  <c:v>-6.6092482724803047E-3</c:v>
                </c:pt>
                <c:pt idx="10251">
                  <c:v>-6.5978219407789975E-3</c:v>
                </c:pt>
                <c:pt idx="10252">
                  <c:v>-6.5911295000755845E-3</c:v>
                </c:pt>
                <c:pt idx="10253">
                  <c:v>-6.5983758804524228E-3</c:v>
                </c:pt>
                <c:pt idx="10254">
                  <c:v>-6.6031475505794772E-3</c:v>
                </c:pt>
                <c:pt idx="10255">
                  <c:v>-6.600842948568237E-3</c:v>
                </c:pt>
                <c:pt idx="10256">
                  <c:v>-6.6099435750180922E-3</c:v>
                </c:pt>
                <c:pt idx="10257">
                  <c:v>-6.6083316194539311E-3</c:v>
                </c:pt>
                <c:pt idx="10258">
                  <c:v>-6.601727544464921E-3</c:v>
                </c:pt>
                <c:pt idx="10259">
                  <c:v>-6.6042273056296785E-3</c:v>
                </c:pt>
                <c:pt idx="10260">
                  <c:v>-6.6095239871290035E-3</c:v>
                </c:pt>
                <c:pt idx="10261">
                  <c:v>-6.6078799572379067E-3</c:v>
                </c:pt>
                <c:pt idx="10262">
                  <c:v>-6.618009734629309E-3</c:v>
                </c:pt>
                <c:pt idx="10263">
                  <c:v>-6.6126178213295706E-3</c:v>
                </c:pt>
                <c:pt idx="10264">
                  <c:v>-6.6215958205341477E-3</c:v>
                </c:pt>
                <c:pt idx="10265">
                  <c:v>-6.6292876227447648E-3</c:v>
                </c:pt>
                <c:pt idx="10266">
                  <c:v>-6.6251673573173809E-3</c:v>
                </c:pt>
                <c:pt idx="10267">
                  <c:v>-6.6313984463020233E-3</c:v>
                </c:pt>
                <c:pt idx="10268">
                  <c:v>-6.6262677742198635E-3</c:v>
                </c:pt>
                <c:pt idx="10269">
                  <c:v>-6.6306282439454476E-3</c:v>
                </c:pt>
                <c:pt idx="10270">
                  <c:v>-6.6253121773876648E-3</c:v>
                </c:pt>
                <c:pt idx="10271">
                  <c:v>-6.6261058858689287E-3</c:v>
                </c:pt>
                <c:pt idx="10272">
                  <c:v>-6.6278146278041751E-3</c:v>
                </c:pt>
                <c:pt idx="10273">
                  <c:v>-6.6285033142888406E-3</c:v>
                </c:pt>
                <c:pt idx="10274">
                  <c:v>-6.6373484470715546E-3</c:v>
                </c:pt>
                <c:pt idx="10275">
                  <c:v>-6.6314568802746448E-3</c:v>
                </c:pt>
                <c:pt idx="10276">
                  <c:v>-6.6385427942060185E-3</c:v>
                </c:pt>
                <c:pt idx="10277">
                  <c:v>-6.6413405630608791E-3</c:v>
                </c:pt>
                <c:pt idx="10278">
                  <c:v>-6.6330048415380481E-3</c:v>
                </c:pt>
                <c:pt idx="10279">
                  <c:v>-6.6392279822540751E-3</c:v>
                </c:pt>
                <c:pt idx="10280">
                  <c:v>-6.6312152112150413E-3</c:v>
                </c:pt>
                <c:pt idx="10281">
                  <c:v>-6.6149077561281511E-3</c:v>
                </c:pt>
                <c:pt idx="10282">
                  <c:v>-6.6155453869571864E-3</c:v>
                </c:pt>
                <c:pt idx="10283">
                  <c:v>-6.611359495222912E-3</c:v>
                </c:pt>
                <c:pt idx="10284">
                  <c:v>-6.6148185186032877E-3</c:v>
                </c:pt>
                <c:pt idx="10285">
                  <c:v>-6.6189582537597661E-3</c:v>
                </c:pt>
                <c:pt idx="10286">
                  <c:v>-6.6278442246574644E-3</c:v>
                </c:pt>
                <c:pt idx="10287">
                  <c:v>-6.61776157228397E-3</c:v>
                </c:pt>
                <c:pt idx="10288">
                  <c:v>-6.6183927370319778E-3</c:v>
                </c:pt>
                <c:pt idx="10289">
                  <c:v>-6.6177161761546005E-3</c:v>
                </c:pt>
                <c:pt idx="10290">
                  <c:v>-6.616245948298966E-3</c:v>
                </c:pt>
                <c:pt idx="10291">
                  <c:v>-6.626226620102876E-3</c:v>
                </c:pt>
                <c:pt idx="10292">
                  <c:v>-6.6258602058519283E-3</c:v>
                </c:pt>
                <c:pt idx="10293">
                  <c:v>-6.6388701897767072E-3</c:v>
                </c:pt>
                <c:pt idx="10294">
                  <c:v>-6.6373371188313667E-3</c:v>
                </c:pt>
                <c:pt idx="10295">
                  <c:v>-6.6445526718503884E-3</c:v>
                </c:pt>
                <c:pt idx="10296">
                  <c:v>-6.6524341327570801E-3</c:v>
                </c:pt>
                <c:pt idx="10297">
                  <c:v>-6.6493672980992577E-3</c:v>
                </c:pt>
                <c:pt idx="10298">
                  <c:v>-6.6581341219364683E-3</c:v>
                </c:pt>
                <c:pt idx="10299">
                  <c:v>-6.6590439099497726E-3</c:v>
                </c:pt>
                <c:pt idx="10300">
                  <c:v>-6.6623337865789785E-3</c:v>
                </c:pt>
                <c:pt idx="10301">
                  <c:v>-6.6616062905464702E-3</c:v>
                </c:pt>
                <c:pt idx="10302">
                  <c:v>-6.6637510368023718E-3</c:v>
                </c:pt>
                <c:pt idx="10303">
                  <c:v>-6.6648686230316853E-3</c:v>
                </c:pt>
                <c:pt idx="10304">
                  <c:v>-6.6592283676416729E-3</c:v>
                </c:pt>
                <c:pt idx="10305">
                  <c:v>-6.6567555976524287E-3</c:v>
                </c:pt>
                <c:pt idx="10306">
                  <c:v>-6.6520266327938079E-3</c:v>
                </c:pt>
                <c:pt idx="10307">
                  <c:v>-6.6557814852507575E-3</c:v>
                </c:pt>
                <c:pt idx="10308">
                  <c:v>-6.6543596058431043E-3</c:v>
                </c:pt>
                <c:pt idx="10309">
                  <c:v>-6.6564661254913437E-3</c:v>
                </c:pt>
                <c:pt idx="10310">
                  <c:v>-6.6647064353509613E-3</c:v>
                </c:pt>
                <c:pt idx="10311">
                  <c:v>-6.6693507119260772E-3</c:v>
                </c:pt>
                <c:pt idx="10312">
                  <c:v>-6.6819227046722553E-3</c:v>
                </c:pt>
                <c:pt idx="10313">
                  <c:v>-6.675502708794542E-3</c:v>
                </c:pt>
                <c:pt idx="10314">
                  <c:v>-6.6767675522963876E-3</c:v>
                </c:pt>
                <c:pt idx="10315">
                  <c:v>-6.6850168554093608E-3</c:v>
                </c:pt>
                <c:pt idx="10316">
                  <c:v>-6.677093080859179E-3</c:v>
                </c:pt>
                <c:pt idx="10317">
                  <c:v>-6.6755277820438035E-3</c:v>
                </c:pt>
                <c:pt idx="10318">
                  <c:v>-6.6746097096496435E-3</c:v>
                </c:pt>
                <c:pt idx="10319">
                  <c:v>-6.6677736761992269E-3</c:v>
                </c:pt>
                <c:pt idx="10320">
                  <c:v>-6.6706407225770401E-3</c:v>
                </c:pt>
                <c:pt idx="10321">
                  <c:v>-6.6633130936975208E-3</c:v>
                </c:pt>
                <c:pt idx="10322">
                  <c:v>-6.6495262750410587E-3</c:v>
                </c:pt>
                <c:pt idx="10323">
                  <c:v>-6.6562446378881064E-3</c:v>
                </c:pt>
                <c:pt idx="10324">
                  <c:v>-6.6614710465603263E-3</c:v>
                </c:pt>
                <c:pt idx="10325">
                  <c:v>-6.6612666867580132E-3</c:v>
                </c:pt>
                <c:pt idx="10326">
                  <c:v>-6.6623768414356454E-3</c:v>
                </c:pt>
                <c:pt idx="10327">
                  <c:v>-6.669445039600424E-3</c:v>
                </c:pt>
                <c:pt idx="10328">
                  <c:v>-6.6774560130599689E-3</c:v>
                </c:pt>
                <c:pt idx="10329">
                  <c:v>-6.6793110021327777E-3</c:v>
                </c:pt>
                <c:pt idx="10330">
                  <c:v>-6.6811370073061116E-3</c:v>
                </c:pt>
                <c:pt idx="10331">
                  <c:v>-6.6661036692563166E-3</c:v>
                </c:pt>
                <c:pt idx="10332">
                  <c:v>-6.6592826313738047E-3</c:v>
                </c:pt>
                <c:pt idx="10333">
                  <c:v>-6.6539789846945833E-3</c:v>
                </c:pt>
                <c:pt idx="10334">
                  <c:v>-6.657544687238265E-3</c:v>
                </c:pt>
                <c:pt idx="10335">
                  <c:v>-6.6632126726002983E-3</c:v>
                </c:pt>
                <c:pt idx="10336">
                  <c:v>-6.6557746281742077E-3</c:v>
                </c:pt>
                <c:pt idx="10337">
                  <c:v>-6.6616054652366818E-3</c:v>
                </c:pt>
                <c:pt idx="10338">
                  <c:v>-6.6606741024638014E-3</c:v>
                </c:pt>
                <c:pt idx="10339">
                  <c:v>-6.6622191716980703E-3</c:v>
                </c:pt>
                <c:pt idx="10340">
                  <c:v>-6.6692777966618896E-3</c:v>
                </c:pt>
                <c:pt idx="10341">
                  <c:v>-6.6642923075168467E-3</c:v>
                </c:pt>
                <c:pt idx="10342">
                  <c:v>-6.6702862675921048E-3</c:v>
                </c:pt>
                <c:pt idx="10343">
                  <c:v>-6.6677335167107275E-3</c:v>
                </c:pt>
                <c:pt idx="10344">
                  <c:v>-6.6647275678569365E-3</c:v>
                </c:pt>
                <c:pt idx="10345">
                  <c:v>-6.6669855868712463E-3</c:v>
                </c:pt>
                <c:pt idx="10346">
                  <c:v>-6.66280330056485E-3</c:v>
                </c:pt>
                <c:pt idx="10347">
                  <c:v>-6.6628919354333495E-3</c:v>
                </c:pt>
                <c:pt idx="10348">
                  <c:v>-6.6659823146523961E-3</c:v>
                </c:pt>
                <c:pt idx="10349">
                  <c:v>-6.6611493750387361E-3</c:v>
                </c:pt>
                <c:pt idx="10350">
                  <c:v>-6.671321760852395E-3</c:v>
                </c:pt>
                <c:pt idx="10351">
                  <c:v>-6.6615204981969947E-3</c:v>
                </c:pt>
                <c:pt idx="10352">
                  <c:v>-6.6704365990558501E-3</c:v>
                </c:pt>
                <c:pt idx="10353">
                  <c:v>-6.6765483035785547E-3</c:v>
                </c:pt>
                <c:pt idx="10354">
                  <c:v>-6.6705004849099457E-3</c:v>
                </c:pt>
                <c:pt idx="10355">
                  <c:v>-6.6679607342038372E-3</c:v>
                </c:pt>
                <c:pt idx="10356">
                  <c:v>-6.663727421076922E-3</c:v>
                </c:pt>
                <c:pt idx="10357">
                  <c:v>-6.6667748218046064E-3</c:v>
                </c:pt>
                <c:pt idx="10358">
                  <c:v>-6.6700219421654498E-3</c:v>
                </c:pt>
                <c:pt idx="10359">
                  <c:v>-6.6676013468234653E-3</c:v>
                </c:pt>
                <c:pt idx="10360">
                  <c:v>-6.6669694656546269E-3</c:v>
                </c:pt>
                <c:pt idx="10361">
                  <c:v>-6.6705799375337818E-3</c:v>
                </c:pt>
                <c:pt idx="10362">
                  <c:v>-6.6674404790831726E-3</c:v>
                </c:pt>
                <c:pt idx="10363">
                  <c:v>-6.6717742417854338E-3</c:v>
                </c:pt>
                <c:pt idx="10364">
                  <c:v>-6.6719049051489282E-3</c:v>
                </c:pt>
                <c:pt idx="10365">
                  <c:v>-6.6684882636354895E-3</c:v>
                </c:pt>
                <c:pt idx="10366">
                  <c:v>-6.6770877246879459E-3</c:v>
                </c:pt>
                <c:pt idx="10367">
                  <c:v>-6.6669578157267095E-3</c:v>
                </c:pt>
                <c:pt idx="10368">
                  <c:v>-6.684013995653112E-3</c:v>
                </c:pt>
                <c:pt idx="10369">
                  <c:v>-6.6685566725807333E-3</c:v>
                </c:pt>
                <c:pt idx="10370">
                  <c:v>-6.6714345250367393E-3</c:v>
                </c:pt>
                <c:pt idx="10371">
                  <c:v>-6.6826200069701842E-3</c:v>
                </c:pt>
                <c:pt idx="10372">
                  <c:v>-6.6856216851751936E-3</c:v>
                </c:pt>
                <c:pt idx="10373">
                  <c:v>-6.6863494852069556E-3</c:v>
                </c:pt>
                <c:pt idx="10374">
                  <c:v>-6.6906709808459749E-3</c:v>
                </c:pt>
                <c:pt idx="10375">
                  <c:v>-6.6992467039515228E-3</c:v>
                </c:pt>
                <c:pt idx="10376">
                  <c:v>-6.7056205437143329E-3</c:v>
                </c:pt>
                <c:pt idx="10377">
                  <c:v>-6.6961958566449584E-3</c:v>
                </c:pt>
                <c:pt idx="10378">
                  <c:v>-6.694889920976217E-3</c:v>
                </c:pt>
                <c:pt idx="10379">
                  <c:v>-6.6881401538963891E-3</c:v>
                </c:pt>
                <c:pt idx="10380">
                  <c:v>-6.6912675060767585E-3</c:v>
                </c:pt>
                <c:pt idx="10381">
                  <c:v>-6.6943204581265316E-3</c:v>
                </c:pt>
                <c:pt idx="10382">
                  <c:v>-6.6955831668805222E-3</c:v>
                </c:pt>
                <c:pt idx="10383">
                  <c:v>-6.6969759695027289E-3</c:v>
                </c:pt>
                <c:pt idx="10384">
                  <c:v>-6.6926193099599643E-3</c:v>
                </c:pt>
                <c:pt idx="10385">
                  <c:v>-6.6983029176279863E-3</c:v>
                </c:pt>
                <c:pt idx="10386">
                  <c:v>-6.682364137618052E-3</c:v>
                </c:pt>
                <c:pt idx="10387">
                  <c:v>-6.6936498087899771E-3</c:v>
                </c:pt>
                <c:pt idx="10388">
                  <c:v>-6.6971238235565087E-3</c:v>
                </c:pt>
                <c:pt idx="10389">
                  <c:v>-6.6896518865837244E-3</c:v>
                </c:pt>
                <c:pt idx="10390">
                  <c:v>-6.6914308285088197E-3</c:v>
                </c:pt>
                <c:pt idx="10391">
                  <c:v>-6.6853454515294532E-3</c:v>
                </c:pt>
                <c:pt idx="10392">
                  <c:v>-6.6938005032142782E-3</c:v>
                </c:pt>
                <c:pt idx="10393">
                  <c:v>-6.6938636212596743E-3</c:v>
                </c:pt>
                <c:pt idx="10394">
                  <c:v>-6.691136158006367E-3</c:v>
                </c:pt>
                <c:pt idx="10395">
                  <c:v>-6.69113753086642E-3</c:v>
                </c:pt>
                <c:pt idx="10396">
                  <c:v>-6.6903166643787534E-3</c:v>
                </c:pt>
                <c:pt idx="10397">
                  <c:v>-6.687844063230362E-3</c:v>
                </c:pt>
                <c:pt idx="10398">
                  <c:v>-6.680845772752601E-3</c:v>
                </c:pt>
                <c:pt idx="10399">
                  <c:v>-6.6929905587822438E-3</c:v>
                </c:pt>
                <c:pt idx="10400">
                  <c:v>-6.6937816564371167E-3</c:v>
                </c:pt>
                <c:pt idx="10401">
                  <c:v>-6.6911405102708836E-3</c:v>
                </c:pt>
                <c:pt idx="10402">
                  <c:v>-6.6847022048799748E-3</c:v>
                </c:pt>
                <c:pt idx="10403">
                  <c:v>-6.6826218640408637E-3</c:v>
                </c:pt>
                <c:pt idx="10404">
                  <c:v>-6.6860451935204981E-3</c:v>
                </c:pt>
                <c:pt idx="10405">
                  <c:v>-6.6895150413004882E-3</c:v>
                </c:pt>
                <c:pt idx="10406">
                  <c:v>-6.6916383118039591E-3</c:v>
                </c:pt>
                <c:pt idx="10407">
                  <c:v>-6.6932574085073375E-3</c:v>
                </c:pt>
                <c:pt idx="10408">
                  <c:v>-6.686935473988808E-3</c:v>
                </c:pt>
                <c:pt idx="10409">
                  <c:v>-6.6969032389985837E-3</c:v>
                </c:pt>
                <c:pt idx="10410">
                  <c:v>-6.7049971166482005E-3</c:v>
                </c:pt>
                <c:pt idx="10411">
                  <c:v>-6.7017094117852189E-3</c:v>
                </c:pt>
                <c:pt idx="10412">
                  <c:v>-6.6962734214933879E-3</c:v>
                </c:pt>
                <c:pt idx="10413">
                  <c:v>-6.7034074965076386E-3</c:v>
                </c:pt>
                <c:pt idx="10414">
                  <c:v>-6.7085797935164358E-3</c:v>
                </c:pt>
                <c:pt idx="10415">
                  <c:v>-6.7079026231182696E-3</c:v>
                </c:pt>
                <c:pt idx="10416">
                  <c:v>-6.7116700881798179E-3</c:v>
                </c:pt>
                <c:pt idx="10417">
                  <c:v>-6.7212313906777682E-3</c:v>
                </c:pt>
                <c:pt idx="10418">
                  <c:v>-6.7392505881449585E-3</c:v>
                </c:pt>
                <c:pt idx="10419">
                  <c:v>-6.7435589885743727E-3</c:v>
                </c:pt>
                <c:pt idx="10420">
                  <c:v>-6.7459498733085611E-3</c:v>
                </c:pt>
                <c:pt idx="10421">
                  <c:v>-6.7334191641592028E-3</c:v>
                </c:pt>
                <c:pt idx="10422">
                  <c:v>-6.7244616753570925E-3</c:v>
                </c:pt>
                <c:pt idx="10423">
                  <c:v>-6.7316568593860492E-3</c:v>
                </c:pt>
                <c:pt idx="10424">
                  <c:v>-6.7325543529212989E-3</c:v>
                </c:pt>
                <c:pt idx="10425">
                  <c:v>-6.7417408585502426E-3</c:v>
                </c:pt>
                <c:pt idx="10426">
                  <c:v>-6.7493624714840411E-3</c:v>
                </c:pt>
                <c:pt idx="10427">
                  <c:v>-6.7451323792680762E-3</c:v>
                </c:pt>
                <c:pt idx="10428">
                  <c:v>-6.7439693764708014E-3</c:v>
                </c:pt>
                <c:pt idx="10429">
                  <c:v>-6.7527582627245272E-3</c:v>
                </c:pt>
                <c:pt idx="10430">
                  <c:v>-6.7515197293344974E-3</c:v>
                </c:pt>
                <c:pt idx="10431">
                  <c:v>-6.7560412178801999E-3</c:v>
                </c:pt>
                <c:pt idx="10432">
                  <c:v>-6.7539879675122183E-3</c:v>
                </c:pt>
                <c:pt idx="10433">
                  <c:v>-6.7559090439682839E-3</c:v>
                </c:pt>
                <c:pt idx="10434">
                  <c:v>-6.756120151703203E-3</c:v>
                </c:pt>
                <c:pt idx="10435">
                  <c:v>-6.7487385689541848E-3</c:v>
                </c:pt>
                <c:pt idx="10436">
                  <c:v>-6.7456122474300788E-3</c:v>
                </c:pt>
                <c:pt idx="10437">
                  <c:v>-6.7444489957306855E-3</c:v>
                </c:pt>
                <c:pt idx="10438">
                  <c:v>-6.7496372364259285E-3</c:v>
                </c:pt>
                <c:pt idx="10439">
                  <c:v>-6.7466785959274609E-3</c:v>
                </c:pt>
                <c:pt idx="10440">
                  <c:v>-6.7575632135635864E-3</c:v>
                </c:pt>
                <c:pt idx="10441">
                  <c:v>-6.7545732327944016E-3</c:v>
                </c:pt>
                <c:pt idx="10442">
                  <c:v>-6.756018827685264E-3</c:v>
                </c:pt>
                <c:pt idx="10443">
                  <c:v>-6.7546604895289686E-3</c:v>
                </c:pt>
                <c:pt idx="10444">
                  <c:v>-6.7502188985518316E-3</c:v>
                </c:pt>
                <c:pt idx="10445">
                  <c:v>-6.7574324626010398E-3</c:v>
                </c:pt>
                <c:pt idx="10446">
                  <c:v>-6.7561461364986346E-3</c:v>
                </c:pt>
                <c:pt idx="10447">
                  <c:v>-6.758757836690648E-3</c:v>
                </c:pt>
                <c:pt idx="10448">
                  <c:v>-6.7559456031166427E-3</c:v>
                </c:pt>
                <c:pt idx="10449">
                  <c:v>-6.7609857487488699E-3</c:v>
                </c:pt>
                <c:pt idx="10450">
                  <c:v>-6.7552006748639428E-3</c:v>
                </c:pt>
                <c:pt idx="10451">
                  <c:v>-6.7575472634350715E-3</c:v>
                </c:pt>
                <c:pt idx="10452">
                  <c:v>-6.7475096759342153E-3</c:v>
                </c:pt>
                <c:pt idx="10453">
                  <c:v>-6.7416172172165764E-3</c:v>
                </c:pt>
                <c:pt idx="10454">
                  <c:v>-6.7434790336842708E-3</c:v>
                </c:pt>
                <c:pt idx="10455">
                  <c:v>-6.7405984721238509E-3</c:v>
                </c:pt>
                <c:pt idx="10456">
                  <c:v>-6.7486277797468774E-3</c:v>
                </c:pt>
                <c:pt idx="10457">
                  <c:v>-6.7532682061022843E-3</c:v>
                </c:pt>
                <c:pt idx="10458">
                  <c:v>-6.7477934709765132E-3</c:v>
                </c:pt>
                <c:pt idx="10459">
                  <c:v>-6.7507474316788147E-3</c:v>
                </c:pt>
                <c:pt idx="10460">
                  <c:v>-6.7462378530847031E-3</c:v>
                </c:pt>
                <c:pt idx="10461">
                  <c:v>-6.7477266676376352E-3</c:v>
                </c:pt>
                <c:pt idx="10462">
                  <c:v>-6.7430114420782344E-3</c:v>
                </c:pt>
                <c:pt idx="10463">
                  <c:v>-6.7500570373442903E-3</c:v>
                </c:pt>
                <c:pt idx="10464">
                  <c:v>-6.7594885462050293E-3</c:v>
                </c:pt>
                <c:pt idx="10465">
                  <c:v>-6.761828923250896E-3</c:v>
                </c:pt>
                <c:pt idx="10466">
                  <c:v>-6.7575153548414535E-3</c:v>
                </c:pt>
                <c:pt idx="10467">
                  <c:v>-6.7590466054893933E-3</c:v>
                </c:pt>
                <c:pt idx="10468">
                  <c:v>-6.7605746258359613E-3</c:v>
                </c:pt>
                <c:pt idx="10469">
                  <c:v>-6.7520519542082994E-3</c:v>
                </c:pt>
                <c:pt idx="10470">
                  <c:v>-6.7403744195805972E-3</c:v>
                </c:pt>
                <c:pt idx="10471">
                  <c:v>-6.7542609525007612E-3</c:v>
                </c:pt>
                <c:pt idx="10472">
                  <c:v>-6.7474317800764391E-3</c:v>
                </c:pt>
                <c:pt idx="10473">
                  <c:v>-6.7543647168110173E-3</c:v>
                </c:pt>
                <c:pt idx="10474">
                  <c:v>-6.7516337583696856E-3</c:v>
                </c:pt>
                <c:pt idx="10475">
                  <c:v>-6.7571830896202018E-3</c:v>
                </c:pt>
                <c:pt idx="10476">
                  <c:v>-6.7547497345025725E-3</c:v>
                </c:pt>
                <c:pt idx="10477">
                  <c:v>-6.759574125135036E-3</c:v>
                </c:pt>
                <c:pt idx="10478">
                  <c:v>-6.7525918376492482E-3</c:v>
                </c:pt>
                <c:pt idx="10479">
                  <c:v>-6.7546317412226229E-3</c:v>
                </c:pt>
                <c:pt idx="10480">
                  <c:v>-6.7560771070166586E-3</c:v>
                </c:pt>
                <c:pt idx="10481">
                  <c:v>-6.7642726617404055E-3</c:v>
                </c:pt>
                <c:pt idx="10482">
                  <c:v>-6.7628445427022075E-3</c:v>
                </c:pt>
                <c:pt idx="10483">
                  <c:v>-6.7662062404033208E-3</c:v>
                </c:pt>
                <c:pt idx="10484">
                  <c:v>-6.7593906380508635E-3</c:v>
                </c:pt>
                <c:pt idx="10485">
                  <c:v>-6.7617406632718225E-3</c:v>
                </c:pt>
                <c:pt idx="10486">
                  <c:v>-6.7525974126313214E-3</c:v>
                </c:pt>
                <c:pt idx="10487">
                  <c:v>-6.7670921650559738E-3</c:v>
                </c:pt>
                <c:pt idx="10488">
                  <c:v>-6.7613812397705449E-3</c:v>
                </c:pt>
                <c:pt idx="10489">
                  <c:v>-6.7667439638911401E-3</c:v>
                </c:pt>
                <c:pt idx="10490">
                  <c:v>-6.7665866312252836E-3</c:v>
                </c:pt>
                <c:pt idx="10491">
                  <c:v>-6.7681260039668453E-3</c:v>
                </c:pt>
                <c:pt idx="10492">
                  <c:v>-6.7626658342896401E-3</c:v>
                </c:pt>
                <c:pt idx="10493">
                  <c:v>-6.7661267196871657E-3</c:v>
                </c:pt>
                <c:pt idx="10494">
                  <c:v>-6.7636507869561482E-3</c:v>
                </c:pt>
                <c:pt idx="10495">
                  <c:v>-6.7611822242310731E-3</c:v>
                </c:pt>
                <c:pt idx="10496">
                  <c:v>-6.7643392750879657E-3</c:v>
                </c:pt>
                <c:pt idx="10497">
                  <c:v>-6.7584874749866825E-3</c:v>
                </c:pt>
                <c:pt idx="10498">
                  <c:v>-6.76458800556298E-3</c:v>
                </c:pt>
                <c:pt idx="10499">
                  <c:v>-6.7643266229201818E-3</c:v>
                </c:pt>
                <c:pt idx="10500">
                  <c:v>-6.7585093298295918E-3</c:v>
                </c:pt>
                <c:pt idx="10501">
                  <c:v>-6.7581028697925221E-3</c:v>
                </c:pt>
                <c:pt idx="10502">
                  <c:v>-6.7612843966927847E-3</c:v>
                </c:pt>
                <c:pt idx="10503">
                  <c:v>-6.7552425307654661E-3</c:v>
                </c:pt>
                <c:pt idx="10504">
                  <c:v>-6.7576475802016917E-3</c:v>
                </c:pt>
                <c:pt idx="10505">
                  <c:v>-6.76063611982814E-3</c:v>
                </c:pt>
                <c:pt idx="10506">
                  <c:v>-6.7607373309884538E-3</c:v>
                </c:pt>
                <c:pt idx="10507">
                  <c:v>-6.7679969036928151E-3</c:v>
                </c:pt>
                <c:pt idx="10508">
                  <c:v>-6.7679421961421536E-3</c:v>
                </c:pt>
                <c:pt idx="10509">
                  <c:v>-6.7640195144790761E-3</c:v>
                </c:pt>
                <c:pt idx="10510">
                  <c:v>-6.7702666578671076E-3</c:v>
                </c:pt>
                <c:pt idx="10511">
                  <c:v>-6.7660436378717617E-3</c:v>
                </c:pt>
                <c:pt idx="10512">
                  <c:v>-6.7758658586394129E-3</c:v>
                </c:pt>
                <c:pt idx="10513">
                  <c:v>-6.7822057461092216E-3</c:v>
                </c:pt>
                <c:pt idx="10514">
                  <c:v>-6.7795386215577002E-3</c:v>
                </c:pt>
                <c:pt idx="10515">
                  <c:v>-6.7838291087459019E-3</c:v>
                </c:pt>
                <c:pt idx="10516">
                  <c:v>-6.780583405497584E-3</c:v>
                </c:pt>
                <c:pt idx="10517">
                  <c:v>-6.7782251399607146E-3</c:v>
                </c:pt>
                <c:pt idx="10518">
                  <c:v>-6.7886506461695313E-3</c:v>
                </c:pt>
                <c:pt idx="10519">
                  <c:v>-6.7838432152980549E-3</c:v>
                </c:pt>
                <c:pt idx="10520">
                  <c:v>-6.7818973419483154E-3</c:v>
                </c:pt>
                <c:pt idx="10521">
                  <c:v>-6.7811026062602024E-3</c:v>
                </c:pt>
                <c:pt idx="10522">
                  <c:v>-6.7831130306205811E-3</c:v>
                </c:pt>
                <c:pt idx="10523">
                  <c:v>-6.7903854602869625E-3</c:v>
                </c:pt>
                <c:pt idx="10524">
                  <c:v>-6.7872490577448258E-3</c:v>
                </c:pt>
                <c:pt idx="10525">
                  <c:v>-6.7958598420256927E-3</c:v>
                </c:pt>
                <c:pt idx="10526">
                  <c:v>-6.7816501963478505E-3</c:v>
                </c:pt>
                <c:pt idx="10527">
                  <c:v>-6.7845344230128956E-3</c:v>
                </c:pt>
                <c:pt idx="10528">
                  <c:v>-6.7775548191710043E-3</c:v>
                </c:pt>
                <c:pt idx="10529">
                  <c:v>-6.7819743437061266E-3</c:v>
                </c:pt>
                <c:pt idx="10530">
                  <c:v>-6.7892438040464461E-3</c:v>
                </c:pt>
                <c:pt idx="10531">
                  <c:v>-6.7850614025956142E-3</c:v>
                </c:pt>
                <c:pt idx="10532">
                  <c:v>-6.7979078357081023E-3</c:v>
                </c:pt>
                <c:pt idx="10533">
                  <c:v>-6.8088158739810778E-3</c:v>
                </c:pt>
                <c:pt idx="10534">
                  <c:v>-6.8088773894182794E-3</c:v>
                </c:pt>
                <c:pt idx="10535">
                  <c:v>-6.8104834016747117E-3</c:v>
                </c:pt>
                <c:pt idx="10536">
                  <c:v>-6.8060160419967314E-3</c:v>
                </c:pt>
                <c:pt idx="10537">
                  <c:v>-6.8141600694141867E-3</c:v>
                </c:pt>
                <c:pt idx="10538">
                  <c:v>-6.8150109533205638E-3</c:v>
                </c:pt>
                <c:pt idx="10539">
                  <c:v>-6.8164317055487422E-3</c:v>
                </c:pt>
                <c:pt idx="10540">
                  <c:v>-6.8130649889881229E-3</c:v>
                </c:pt>
                <c:pt idx="10541">
                  <c:v>-6.8218036463645977E-3</c:v>
                </c:pt>
                <c:pt idx="10542">
                  <c:v>-6.8256664574566353E-3</c:v>
                </c:pt>
                <c:pt idx="10543">
                  <c:v>-6.8187601856514405E-3</c:v>
                </c:pt>
                <c:pt idx="10544">
                  <c:v>-6.8131791357383779E-3</c:v>
                </c:pt>
                <c:pt idx="10545">
                  <c:v>-6.8039666421696411E-3</c:v>
                </c:pt>
                <c:pt idx="10546">
                  <c:v>-6.8071608013047487E-3</c:v>
                </c:pt>
                <c:pt idx="10547">
                  <c:v>-6.8020701232027452E-3</c:v>
                </c:pt>
                <c:pt idx="10548">
                  <c:v>-6.8028798744085043E-3</c:v>
                </c:pt>
                <c:pt idx="10549">
                  <c:v>-6.816512845728478E-3</c:v>
                </c:pt>
                <c:pt idx="10550">
                  <c:v>-6.8180102908740846E-3</c:v>
                </c:pt>
                <c:pt idx="10551">
                  <c:v>-6.8121228638270779E-3</c:v>
                </c:pt>
                <c:pt idx="10552">
                  <c:v>-6.8156613863306079E-3</c:v>
                </c:pt>
                <c:pt idx="10553">
                  <c:v>-6.8207897588204482E-3</c:v>
                </c:pt>
                <c:pt idx="10554">
                  <c:v>-6.8205543614584772E-3</c:v>
                </c:pt>
                <c:pt idx="10555">
                  <c:v>-6.8242996525690273E-3</c:v>
                </c:pt>
                <c:pt idx="10556">
                  <c:v>-6.8306359191594992E-3</c:v>
                </c:pt>
                <c:pt idx="10557">
                  <c:v>-6.8354047667581169E-3</c:v>
                </c:pt>
                <c:pt idx="10558">
                  <c:v>-6.832749879375378E-3</c:v>
                </c:pt>
                <c:pt idx="10559">
                  <c:v>-6.8344060033392372E-3</c:v>
                </c:pt>
                <c:pt idx="10560">
                  <c:v>-6.8307780427039081E-3</c:v>
                </c:pt>
                <c:pt idx="10561">
                  <c:v>-6.8361106774886132E-3</c:v>
                </c:pt>
                <c:pt idx="10562">
                  <c:v>-6.8391335144606588E-3</c:v>
                </c:pt>
                <c:pt idx="10563">
                  <c:v>-6.8431034208535644E-3</c:v>
                </c:pt>
                <c:pt idx="10564">
                  <c:v>-6.8357187694582352E-3</c:v>
                </c:pt>
                <c:pt idx="10565">
                  <c:v>-6.8444767720325901E-3</c:v>
                </c:pt>
                <c:pt idx="10566">
                  <c:v>-6.8396361262889399E-3</c:v>
                </c:pt>
                <c:pt idx="10567">
                  <c:v>-6.824851071722122E-3</c:v>
                </c:pt>
                <c:pt idx="10568">
                  <c:v>-6.835430691087655E-3</c:v>
                </c:pt>
                <c:pt idx="10569">
                  <c:v>-6.8451315063653758E-3</c:v>
                </c:pt>
                <c:pt idx="10570">
                  <c:v>-6.8511362814342629E-3</c:v>
                </c:pt>
                <c:pt idx="10571">
                  <c:v>-6.8413838092831625E-3</c:v>
                </c:pt>
                <c:pt idx="10572">
                  <c:v>-6.8497740470855354E-3</c:v>
                </c:pt>
                <c:pt idx="10573">
                  <c:v>-6.8490890967320478E-3</c:v>
                </c:pt>
                <c:pt idx="10574">
                  <c:v>-6.8480089809543013E-3</c:v>
                </c:pt>
                <c:pt idx="10575">
                  <c:v>-6.845015868634779E-3</c:v>
                </c:pt>
                <c:pt idx="10576">
                  <c:v>-6.8482264974432799E-3</c:v>
                </c:pt>
                <c:pt idx="10577">
                  <c:v>-6.8520252863710071E-3</c:v>
                </c:pt>
                <c:pt idx="10578">
                  <c:v>-6.8501580111301613E-3</c:v>
                </c:pt>
                <c:pt idx="10579">
                  <c:v>-6.8475041340283916E-3</c:v>
                </c:pt>
                <c:pt idx="10580">
                  <c:v>-6.8526246580556021E-3</c:v>
                </c:pt>
                <c:pt idx="10581">
                  <c:v>-6.8446733922219857E-3</c:v>
                </c:pt>
                <c:pt idx="10582">
                  <c:v>-6.8400340418716026E-3</c:v>
                </c:pt>
                <c:pt idx="10583">
                  <c:v>-6.8357949701794395E-3</c:v>
                </c:pt>
                <c:pt idx="10584">
                  <c:v>-6.8421167029701331E-3</c:v>
                </c:pt>
                <c:pt idx="10585">
                  <c:v>-6.8471869045205191E-3</c:v>
                </c:pt>
                <c:pt idx="10586">
                  <c:v>-6.8393152172416625E-3</c:v>
                </c:pt>
                <c:pt idx="10587">
                  <c:v>-6.8311523920042546E-3</c:v>
                </c:pt>
                <c:pt idx="10588">
                  <c:v>-6.8327794799153199E-3</c:v>
                </c:pt>
                <c:pt idx="10589">
                  <c:v>-6.8379174361023589E-3</c:v>
                </c:pt>
                <c:pt idx="10590">
                  <c:v>-6.8370903580235332E-3</c:v>
                </c:pt>
                <c:pt idx="10591">
                  <c:v>-6.8366244872883541E-3</c:v>
                </c:pt>
                <c:pt idx="10592">
                  <c:v>-6.8454790098717959E-3</c:v>
                </c:pt>
                <c:pt idx="10593">
                  <c:v>-6.8475519336763796E-3</c:v>
                </c:pt>
                <c:pt idx="10594">
                  <c:v>-6.8523034445576083E-3</c:v>
                </c:pt>
                <c:pt idx="10595">
                  <c:v>-6.8456155811661814E-3</c:v>
                </c:pt>
                <c:pt idx="10596">
                  <c:v>-6.8435165753177145E-3</c:v>
                </c:pt>
                <c:pt idx="10597">
                  <c:v>-6.8516496527890091E-3</c:v>
                </c:pt>
                <c:pt idx="10598">
                  <c:v>-6.8482886742621636E-3</c:v>
                </c:pt>
                <c:pt idx="10599">
                  <c:v>-6.8570305513816453E-3</c:v>
                </c:pt>
                <c:pt idx="10600">
                  <c:v>-6.8459298889606305E-3</c:v>
                </c:pt>
                <c:pt idx="10601">
                  <c:v>-6.8522326040471879E-3</c:v>
                </c:pt>
                <c:pt idx="10602">
                  <c:v>-6.854839586420752E-3</c:v>
                </c:pt>
                <c:pt idx="10603">
                  <c:v>-6.854119685630604E-3</c:v>
                </c:pt>
                <c:pt idx="10604">
                  <c:v>-6.8637279274170269E-3</c:v>
                </c:pt>
                <c:pt idx="10605">
                  <c:v>-6.8716059670208274E-3</c:v>
                </c:pt>
                <c:pt idx="10606">
                  <c:v>-6.861171480748854E-3</c:v>
                </c:pt>
                <c:pt idx="10607">
                  <c:v>-6.8631201347589231E-3</c:v>
                </c:pt>
                <c:pt idx="10608">
                  <c:v>-6.8624733530619486E-3</c:v>
                </c:pt>
                <c:pt idx="10609">
                  <c:v>-6.8639100771786974E-3</c:v>
                </c:pt>
                <c:pt idx="10610">
                  <c:v>-6.8553596190283591E-3</c:v>
                </c:pt>
                <c:pt idx="10611">
                  <c:v>-6.8547168262274279E-3</c:v>
                </c:pt>
                <c:pt idx="10612">
                  <c:v>-6.8609770194800997E-3</c:v>
                </c:pt>
                <c:pt idx="10613">
                  <c:v>-6.8571035930491348E-3</c:v>
                </c:pt>
                <c:pt idx="10614">
                  <c:v>-6.859306916146707E-3</c:v>
                </c:pt>
                <c:pt idx="10615">
                  <c:v>-6.8589372843896141E-3</c:v>
                </c:pt>
                <c:pt idx="10616">
                  <c:v>-6.8535530064227305E-3</c:v>
                </c:pt>
                <c:pt idx="10617">
                  <c:v>-6.8589944899116496E-3</c:v>
                </c:pt>
                <c:pt idx="10618">
                  <c:v>-6.8492942238585807E-3</c:v>
                </c:pt>
                <c:pt idx="10619">
                  <c:v>-6.853408847852697E-3</c:v>
                </c:pt>
                <c:pt idx="10620">
                  <c:v>-6.8474105394434942E-3</c:v>
                </c:pt>
                <c:pt idx="10621">
                  <c:v>-6.8476188664036153E-3</c:v>
                </c:pt>
                <c:pt idx="10622">
                  <c:v>-6.8448575870788198E-3</c:v>
                </c:pt>
                <c:pt idx="10623">
                  <c:v>-6.8416590872793139E-3</c:v>
                </c:pt>
                <c:pt idx="10624">
                  <c:v>-6.8362899907428365E-3</c:v>
                </c:pt>
                <c:pt idx="10625">
                  <c:v>-6.8400392181101289E-3</c:v>
                </c:pt>
                <c:pt idx="10626">
                  <c:v>-6.8469282568629289E-3</c:v>
                </c:pt>
                <c:pt idx="10627">
                  <c:v>-6.8570706264460424E-3</c:v>
                </c:pt>
                <c:pt idx="10628">
                  <c:v>-6.8540456829354873E-3</c:v>
                </c:pt>
                <c:pt idx="10629">
                  <c:v>-6.8501387953142289E-3</c:v>
                </c:pt>
                <c:pt idx="10630">
                  <c:v>-6.8556230628560493E-3</c:v>
                </c:pt>
                <c:pt idx="10631">
                  <c:v>-6.8481843780260872E-3</c:v>
                </c:pt>
                <c:pt idx="10632">
                  <c:v>-6.8513021533175298E-3</c:v>
                </c:pt>
                <c:pt idx="10633">
                  <c:v>-6.8631226809163703E-3</c:v>
                </c:pt>
                <c:pt idx="10634">
                  <c:v>-6.8609302789536834E-3</c:v>
                </c:pt>
                <c:pt idx="10635">
                  <c:v>-6.8623698784766561E-3</c:v>
                </c:pt>
                <c:pt idx="10636">
                  <c:v>-6.8608614831799693E-3</c:v>
                </c:pt>
                <c:pt idx="10637">
                  <c:v>-6.8666984765238526E-3</c:v>
                </c:pt>
                <c:pt idx="10638">
                  <c:v>-6.8679028687905798E-3</c:v>
                </c:pt>
                <c:pt idx="10639">
                  <c:v>-6.8646283102649433E-3</c:v>
                </c:pt>
                <c:pt idx="10640">
                  <c:v>-6.864043171917843E-3</c:v>
                </c:pt>
                <c:pt idx="10641">
                  <c:v>-6.8689498175399403E-3</c:v>
                </c:pt>
                <c:pt idx="10642">
                  <c:v>-6.8666819975336541E-3</c:v>
                </c:pt>
                <c:pt idx="10643">
                  <c:v>-6.8661830286108564E-3</c:v>
                </c:pt>
                <c:pt idx="10644">
                  <c:v>-6.8635113481549329E-3</c:v>
                </c:pt>
                <c:pt idx="10645">
                  <c:v>-6.8636932029340998E-3</c:v>
                </c:pt>
                <c:pt idx="10646">
                  <c:v>-6.8703899241183463E-3</c:v>
                </c:pt>
                <c:pt idx="10647">
                  <c:v>-6.8714479052587847E-3</c:v>
                </c:pt>
                <c:pt idx="10648">
                  <c:v>-6.8755206822691296E-3</c:v>
                </c:pt>
                <c:pt idx="10649">
                  <c:v>-6.87550024707001E-3</c:v>
                </c:pt>
                <c:pt idx="10650">
                  <c:v>-6.8820996511203139E-3</c:v>
                </c:pt>
                <c:pt idx="10651">
                  <c:v>-6.8785903176893275E-3</c:v>
                </c:pt>
                <c:pt idx="10652">
                  <c:v>-6.8813987828995607E-3</c:v>
                </c:pt>
                <c:pt idx="10653">
                  <c:v>-6.8761866420969922E-3</c:v>
                </c:pt>
                <c:pt idx="10654">
                  <c:v>-6.8757386679534462E-3</c:v>
                </c:pt>
                <c:pt idx="10655">
                  <c:v>-6.8776017196552552E-3</c:v>
                </c:pt>
                <c:pt idx="10656">
                  <c:v>-6.8722849567413365E-3</c:v>
                </c:pt>
                <c:pt idx="10657">
                  <c:v>-6.8685791958193413E-3</c:v>
                </c:pt>
                <c:pt idx="10658">
                  <c:v>-6.8675071340149165E-3</c:v>
                </c:pt>
                <c:pt idx="10659">
                  <c:v>-6.8664531486608447E-3</c:v>
                </c:pt>
                <c:pt idx="10660">
                  <c:v>-6.8652042354962473E-3</c:v>
                </c:pt>
                <c:pt idx="10661">
                  <c:v>-6.8667786285232096E-3</c:v>
                </c:pt>
                <c:pt idx="10662">
                  <c:v>-6.8613878029211584E-3</c:v>
                </c:pt>
                <c:pt idx="10663">
                  <c:v>-6.8519088198435423E-3</c:v>
                </c:pt>
                <c:pt idx="10664">
                  <c:v>-6.8513089220393593E-3</c:v>
                </c:pt>
                <c:pt idx="10665">
                  <c:v>-6.8508937363391722E-3</c:v>
                </c:pt>
                <c:pt idx="10666">
                  <c:v>-6.8478159946627568E-3</c:v>
                </c:pt>
                <c:pt idx="10667">
                  <c:v>-6.8471777360805111E-3</c:v>
                </c:pt>
                <c:pt idx="10668">
                  <c:v>-6.8464229175737752E-3</c:v>
                </c:pt>
                <c:pt idx="10669">
                  <c:v>-6.8440584071283658E-3</c:v>
                </c:pt>
                <c:pt idx="10670">
                  <c:v>-6.8466631331290965E-3</c:v>
                </c:pt>
                <c:pt idx="10671">
                  <c:v>-6.851127858752362E-3</c:v>
                </c:pt>
                <c:pt idx="10672">
                  <c:v>-6.8496676068010506E-3</c:v>
                </c:pt>
                <c:pt idx="10673">
                  <c:v>-6.852266552044896E-3</c:v>
                </c:pt>
                <c:pt idx="10674">
                  <c:v>-6.8481162120268887E-3</c:v>
                </c:pt>
                <c:pt idx="10675">
                  <c:v>-6.8423304788145199E-3</c:v>
                </c:pt>
                <c:pt idx="10676">
                  <c:v>-6.859914598022065E-3</c:v>
                </c:pt>
                <c:pt idx="10677">
                  <c:v>-6.8538462261941028E-3</c:v>
                </c:pt>
                <c:pt idx="10678">
                  <c:v>-6.8598232653995549E-3</c:v>
                </c:pt>
                <c:pt idx="10679">
                  <c:v>-6.8575288670403474E-3</c:v>
                </c:pt>
                <c:pt idx="10680">
                  <c:v>-6.8595572659561647E-3</c:v>
                </c:pt>
                <c:pt idx="10681">
                  <c:v>-6.8653699710842621E-3</c:v>
                </c:pt>
                <c:pt idx="10682">
                  <c:v>-6.8674331109182581E-3</c:v>
                </c:pt>
                <c:pt idx="10683">
                  <c:v>-6.8711719888607092E-3</c:v>
                </c:pt>
                <c:pt idx="10684">
                  <c:v>-6.8615569445616385E-3</c:v>
                </c:pt>
                <c:pt idx="10685">
                  <c:v>-6.8657398251034474E-3</c:v>
                </c:pt>
                <c:pt idx="10686">
                  <c:v>-6.872194998946958E-3</c:v>
                </c:pt>
                <c:pt idx="10687">
                  <c:v>-6.8658615896311547E-3</c:v>
                </c:pt>
                <c:pt idx="10688">
                  <c:v>-6.8713937652922453E-3</c:v>
                </c:pt>
                <c:pt idx="10689">
                  <c:v>-6.8722382898275128E-3</c:v>
                </c:pt>
                <c:pt idx="10690">
                  <c:v>-6.8717290587966646E-3</c:v>
                </c:pt>
                <c:pt idx="10691">
                  <c:v>-6.8690956391287443E-3</c:v>
                </c:pt>
                <c:pt idx="10692">
                  <c:v>-6.8714307744490123E-3</c:v>
                </c:pt>
                <c:pt idx="10693">
                  <c:v>-6.873176905469027E-3</c:v>
                </c:pt>
                <c:pt idx="10694">
                  <c:v>-6.872059020742346E-3</c:v>
                </c:pt>
                <c:pt idx="10695">
                  <c:v>-6.8773764117244611E-3</c:v>
                </c:pt>
                <c:pt idx="10696">
                  <c:v>-6.8808967488268799E-3</c:v>
                </c:pt>
                <c:pt idx="10697">
                  <c:v>-6.8830099219706923E-3</c:v>
                </c:pt>
                <c:pt idx="10698">
                  <c:v>-6.8732944070458869E-3</c:v>
                </c:pt>
                <c:pt idx="10699">
                  <c:v>-6.8759137677718261E-3</c:v>
                </c:pt>
                <c:pt idx="10700">
                  <c:v>-6.8737522304764776E-3</c:v>
                </c:pt>
                <c:pt idx="10701">
                  <c:v>-6.8791948227761293E-3</c:v>
                </c:pt>
                <c:pt idx="10702">
                  <c:v>-6.8797456133278785E-3</c:v>
                </c:pt>
                <c:pt idx="10703">
                  <c:v>-6.8804426822056423E-3</c:v>
                </c:pt>
                <c:pt idx="10704">
                  <c:v>-6.8790739533546967E-3</c:v>
                </c:pt>
                <c:pt idx="10705">
                  <c:v>-6.8807518099762684E-3</c:v>
                </c:pt>
                <c:pt idx="10706">
                  <c:v>-6.8784499089274993E-3</c:v>
                </c:pt>
                <c:pt idx="10707">
                  <c:v>-6.8801674637728157E-3</c:v>
                </c:pt>
                <c:pt idx="10708">
                  <c:v>-6.8765537103691017E-3</c:v>
                </c:pt>
                <c:pt idx="10709">
                  <c:v>-6.8722068370904322E-3</c:v>
                </c:pt>
                <c:pt idx="10710">
                  <c:v>-6.8693036193778617E-3</c:v>
                </c:pt>
                <c:pt idx="10711">
                  <c:v>-6.8717124854941174E-3</c:v>
                </c:pt>
                <c:pt idx="10712">
                  <c:v>-6.8759559320278425E-3</c:v>
                </c:pt>
                <c:pt idx="10713">
                  <c:v>-6.8775344896801404E-3</c:v>
                </c:pt>
                <c:pt idx="10714">
                  <c:v>-6.8793082264253461E-3</c:v>
                </c:pt>
                <c:pt idx="10715">
                  <c:v>-6.8819746587186975E-3</c:v>
                </c:pt>
                <c:pt idx="10716">
                  <c:v>-6.8855678442220946E-3</c:v>
                </c:pt>
                <c:pt idx="10717">
                  <c:v>-6.8820410413650054E-3</c:v>
                </c:pt>
                <c:pt idx="10718">
                  <c:v>-6.8865675485448698E-3</c:v>
                </c:pt>
                <c:pt idx="10719">
                  <c:v>-6.8915139823624702E-3</c:v>
                </c:pt>
                <c:pt idx="10720">
                  <c:v>-6.8901207680143375E-3</c:v>
                </c:pt>
                <c:pt idx="10721">
                  <c:v>-6.8877530360996388E-3</c:v>
                </c:pt>
                <c:pt idx="10722">
                  <c:v>-6.8810485274855811E-3</c:v>
                </c:pt>
                <c:pt idx="10723">
                  <c:v>-6.8937015026768007E-3</c:v>
                </c:pt>
                <c:pt idx="10724">
                  <c:v>-6.8873627683407644E-3</c:v>
                </c:pt>
                <c:pt idx="10725">
                  <c:v>-6.8883330764140573E-3</c:v>
                </c:pt>
                <c:pt idx="10726">
                  <c:v>-6.8828865915900143E-3</c:v>
                </c:pt>
                <c:pt idx="10727">
                  <c:v>-6.8895630026562342E-3</c:v>
                </c:pt>
                <c:pt idx="10728">
                  <c:v>-6.8886609393855576E-3</c:v>
                </c:pt>
                <c:pt idx="10729">
                  <c:v>-6.8886674979305867E-3</c:v>
                </c:pt>
                <c:pt idx="10730">
                  <c:v>-6.8801912125449997E-3</c:v>
                </c:pt>
                <c:pt idx="10731">
                  <c:v>-6.874213071968358E-3</c:v>
                </c:pt>
                <c:pt idx="10732">
                  <c:v>-6.8814754853374106E-3</c:v>
                </c:pt>
                <c:pt idx="10733">
                  <c:v>-6.8742381836705644E-3</c:v>
                </c:pt>
                <c:pt idx="10734">
                  <c:v>-6.8841342405716304E-3</c:v>
                </c:pt>
                <c:pt idx="10735">
                  <c:v>-6.8815467871329011E-3</c:v>
                </c:pt>
                <c:pt idx="10736">
                  <c:v>-6.881841460344422E-3</c:v>
                </c:pt>
                <c:pt idx="10737">
                  <c:v>-6.8755396052951872E-3</c:v>
                </c:pt>
                <c:pt idx="10738">
                  <c:v>-6.8785431178615816E-3</c:v>
                </c:pt>
                <c:pt idx="10739">
                  <c:v>-6.8804071049351281E-3</c:v>
                </c:pt>
                <c:pt idx="10740">
                  <c:v>-6.8720068442658907E-3</c:v>
                </c:pt>
                <c:pt idx="10741">
                  <c:v>-6.8705825803866E-3</c:v>
                </c:pt>
                <c:pt idx="10742">
                  <c:v>-6.8600336309265876E-3</c:v>
                </c:pt>
                <c:pt idx="10743">
                  <c:v>-6.8513202616980688E-3</c:v>
                </c:pt>
                <c:pt idx="10744">
                  <c:v>-6.8519053373806748E-3</c:v>
                </c:pt>
                <c:pt idx="10745">
                  <c:v>-6.859402125492845E-3</c:v>
                </c:pt>
                <c:pt idx="10746">
                  <c:v>-6.8624943459742608E-3</c:v>
                </c:pt>
                <c:pt idx="10747">
                  <c:v>-6.8606428776221392E-3</c:v>
                </c:pt>
                <c:pt idx="10748">
                  <c:v>-6.8609575146154466E-3</c:v>
                </c:pt>
                <c:pt idx="10749">
                  <c:v>-6.8622585651382153E-3</c:v>
                </c:pt>
                <c:pt idx="10750">
                  <c:v>-6.8630212487514955E-3</c:v>
                </c:pt>
                <c:pt idx="10751">
                  <c:v>-6.8682523511242721E-3</c:v>
                </c:pt>
                <c:pt idx="10752">
                  <c:v>-6.8691837859704841E-3</c:v>
                </c:pt>
                <c:pt idx="10753">
                  <c:v>-6.8805937395137158E-3</c:v>
                </c:pt>
                <c:pt idx="10754">
                  <c:v>-6.8727765497368695E-3</c:v>
                </c:pt>
                <c:pt idx="10755">
                  <c:v>-6.873849729481199E-3</c:v>
                </c:pt>
                <c:pt idx="10756">
                  <c:v>-6.8783360556005915E-3</c:v>
                </c:pt>
                <c:pt idx="10757">
                  <c:v>-6.8783989444503079E-3</c:v>
                </c:pt>
                <c:pt idx="10758">
                  <c:v>-6.8865508192744555E-3</c:v>
                </c:pt>
                <c:pt idx="10759">
                  <c:v>-6.8819435720329824E-3</c:v>
                </c:pt>
                <c:pt idx="10760">
                  <c:v>-6.8839453561904762E-3</c:v>
                </c:pt>
                <c:pt idx="10761">
                  <c:v>-6.8908596054980615E-3</c:v>
                </c:pt>
                <c:pt idx="10762">
                  <c:v>-6.8910805440515494E-3</c:v>
                </c:pt>
                <c:pt idx="10763">
                  <c:v>-6.8942194963454587E-3</c:v>
                </c:pt>
                <c:pt idx="10764">
                  <c:v>-6.8911963840137189E-3</c:v>
                </c:pt>
                <c:pt idx="10765">
                  <c:v>-6.8930785855175905E-3</c:v>
                </c:pt>
                <c:pt idx="10766">
                  <c:v>-6.8927076954254096E-3</c:v>
                </c:pt>
                <c:pt idx="10767">
                  <c:v>-6.8980599837767231E-3</c:v>
                </c:pt>
                <c:pt idx="10768">
                  <c:v>-6.8984069028614663E-3</c:v>
                </c:pt>
                <c:pt idx="10769">
                  <c:v>-6.8944658974517221E-3</c:v>
                </c:pt>
                <c:pt idx="10770">
                  <c:v>-6.897772463700819E-3</c:v>
                </c:pt>
                <c:pt idx="10771">
                  <c:v>-6.8975625889118666E-3</c:v>
                </c:pt>
                <c:pt idx="10772">
                  <c:v>-6.8966190822660851E-3</c:v>
                </c:pt>
                <c:pt idx="10773">
                  <c:v>-6.890632673916223E-3</c:v>
                </c:pt>
                <c:pt idx="10774">
                  <c:v>-6.8943711516435942E-3</c:v>
                </c:pt>
                <c:pt idx="10775">
                  <c:v>-6.9009684429208549E-3</c:v>
                </c:pt>
                <c:pt idx="10776">
                  <c:v>-6.9036540237619954E-3</c:v>
                </c:pt>
                <c:pt idx="10777">
                  <c:v>-6.8998897219971151E-3</c:v>
                </c:pt>
                <c:pt idx="10778">
                  <c:v>-6.8971445071581688E-3</c:v>
                </c:pt>
                <c:pt idx="10779">
                  <c:v>-6.8965599275010205E-3</c:v>
                </c:pt>
                <c:pt idx="10780">
                  <c:v>-6.9004781578764192E-3</c:v>
                </c:pt>
                <c:pt idx="10781">
                  <c:v>-6.8980377996109661E-3</c:v>
                </c:pt>
                <c:pt idx="10782">
                  <c:v>-6.9042596924873802E-3</c:v>
                </c:pt>
                <c:pt idx="10783">
                  <c:v>-6.9043953621946855E-3</c:v>
                </c:pt>
                <c:pt idx="10784">
                  <c:v>-6.9014659385145801E-3</c:v>
                </c:pt>
                <c:pt idx="10785">
                  <c:v>-6.9024255366590317E-3</c:v>
                </c:pt>
                <c:pt idx="10786">
                  <c:v>-6.9135970451893796E-3</c:v>
                </c:pt>
                <c:pt idx="10787">
                  <c:v>-6.9077550283442894E-3</c:v>
                </c:pt>
                <c:pt idx="10788">
                  <c:v>-6.9097432365790813E-3</c:v>
                </c:pt>
                <c:pt idx="10789">
                  <c:v>-6.9056601868509532E-3</c:v>
                </c:pt>
                <c:pt idx="10790">
                  <c:v>-6.9034936537769962E-3</c:v>
                </c:pt>
                <c:pt idx="10791">
                  <c:v>-6.9069936563513814E-3</c:v>
                </c:pt>
                <c:pt idx="10792">
                  <c:v>-6.9078626604304342E-3</c:v>
                </c:pt>
                <c:pt idx="10793">
                  <c:v>-6.9037280735027053E-3</c:v>
                </c:pt>
                <c:pt idx="10794">
                  <c:v>-6.9102242783646095E-3</c:v>
                </c:pt>
                <c:pt idx="10795">
                  <c:v>-6.917761488414882E-3</c:v>
                </c:pt>
                <c:pt idx="10796">
                  <c:v>-6.9162271533689916E-3</c:v>
                </c:pt>
                <c:pt idx="10797">
                  <c:v>-6.9227458799811332E-3</c:v>
                </c:pt>
                <c:pt idx="10798">
                  <c:v>-6.9172708124225074E-3</c:v>
                </c:pt>
                <c:pt idx="10799">
                  <c:v>-6.9223515994008226E-3</c:v>
                </c:pt>
                <c:pt idx="10800">
                  <c:v>-6.9240217310994013E-3</c:v>
                </c:pt>
                <c:pt idx="10801">
                  <c:v>-6.9327437621205662E-3</c:v>
                </c:pt>
                <c:pt idx="10802">
                  <c:v>-6.9343631964473764E-3</c:v>
                </c:pt>
                <c:pt idx="10803">
                  <c:v>-6.9394802363251483E-3</c:v>
                </c:pt>
                <c:pt idx="10804">
                  <c:v>-6.9391270470582096E-3</c:v>
                </c:pt>
                <c:pt idx="10805">
                  <c:v>-6.937914640571306E-3</c:v>
                </c:pt>
                <c:pt idx="10806">
                  <c:v>-6.9357692068353922E-3</c:v>
                </c:pt>
                <c:pt idx="10807">
                  <c:v>-6.9350401298746128E-3</c:v>
                </c:pt>
                <c:pt idx="10808">
                  <c:v>-6.9349245864482019E-3</c:v>
                </c:pt>
                <c:pt idx="10809">
                  <c:v>-6.9394466528515334E-3</c:v>
                </c:pt>
                <c:pt idx="10810">
                  <c:v>-6.9403323932756313E-3</c:v>
                </c:pt>
                <c:pt idx="10811">
                  <c:v>-6.9367994544473552E-3</c:v>
                </c:pt>
                <c:pt idx="10812">
                  <c:v>-6.9406078949897322E-3</c:v>
                </c:pt>
                <c:pt idx="10813">
                  <c:v>-6.9389546400657658E-3</c:v>
                </c:pt>
                <c:pt idx="10814">
                  <c:v>-6.94251877125821E-3</c:v>
                </c:pt>
                <c:pt idx="10815">
                  <c:v>-6.9398425828988584E-3</c:v>
                </c:pt>
                <c:pt idx="10816">
                  <c:v>-6.9413856081084954E-3</c:v>
                </c:pt>
                <c:pt idx="10817">
                  <c:v>-6.9430224510796156E-3</c:v>
                </c:pt>
                <c:pt idx="10818">
                  <c:v>-6.94296734070302E-3</c:v>
                </c:pt>
                <c:pt idx="10819">
                  <c:v>-6.947568783398245E-3</c:v>
                </c:pt>
                <c:pt idx="10820">
                  <c:v>-6.9472270924723183E-3</c:v>
                </c:pt>
                <c:pt idx="10821">
                  <c:v>-6.9479172897431987E-3</c:v>
                </c:pt>
                <c:pt idx="10822">
                  <c:v>-6.9528886699091663E-3</c:v>
                </c:pt>
                <c:pt idx="10823">
                  <c:v>-6.9487368953052566E-3</c:v>
                </c:pt>
                <c:pt idx="10824">
                  <c:v>-6.9492696472269206E-3</c:v>
                </c:pt>
                <c:pt idx="10825">
                  <c:v>-6.9515189469043382E-3</c:v>
                </c:pt>
                <c:pt idx="10826">
                  <c:v>-6.9506035474019368E-3</c:v>
                </c:pt>
                <c:pt idx="10827">
                  <c:v>-6.9520961940156478E-3</c:v>
                </c:pt>
                <c:pt idx="10828">
                  <c:v>-6.9522844071976198E-3</c:v>
                </c:pt>
                <c:pt idx="10829">
                  <c:v>-6.9577134793606639E-3</c:v>
                </c:pt>
                <c:pt idx="10830">
                  <c:v>-6.9546862075207765E-3</c:v>
                </c:pt>
                <c:pt idx="10831">
                  <c:v>-6.9489701189275662E-3</c:v>
                </c:pt>
                <c:pt idx="10832">
                  <c:v>-6.9414565164928931E-3</c:v>
                </c:pt>
                <c:pt idx="10833">
                  <c:v>-6.9408287551665062E-3</c:v>
                </c:pt>
                <c:pt idx="10834">
                  <c:v>-6.9434341904678239E-3</c:v>
                </c:pt>
                <c:pt idx="10835">
                  <c:v>-6.9369254259257123E-3</c:v>
                </c:pt>
                <c:pt idx="10836">
                  <c:v>-6.9355209067077659E-3</c:v>
                </c:pt>
                <c:pt idx="10837">
                  <c:v>-6.9409326211375272E-3</c:v>
                </c:pt>
                <c:pt idx="10838">
                  <c:v>-6.943940147202116E-3</c:v>
                </c:pt>
                <c:pt idx="10839">
                  <c:v>-6.9456335441101646E-3</c:v>
                </c:pt>
                <c:pt idx="10840">
                  <c:v>-6.949966319956368E-3</c:v>
                </c:pt>
                <c:pt idx="10841">
                  <c:v>-6.948576683236965E-3</c:v>
                </c:pt>
                <c:pt idx="10842">
                  <c:v>-6.9540616391355614E-3</c:v>
                </c:pt>
                <c:pt idx="10843">
                  <c:v>-6.9588372474300702E-3</c:v>
                </c:pt>
                <c:pt idx="10844">
                  <c:v>-6.9661586776641913E-3</c:v>
                </c:pt>
                <c:pt idx="10845">
                  <c:v>-6.9656369087003284E-3</c:v>
                </c:pt>
                <c:pt idx="10846">
                  <c:v>-6.9668812388616061E-3</c:v>
                </c:pt>
                <c:pt idx="10847">
                  <c:v>-6.9709348361456725E-3</c:v>
                </c:pt>
                <c:pt idx="10848">
                  <c:v>-6.9774122835570404E-3</c:v>
                </c:pt>
                <c:pt idx="10849">
                  <c:v>-6.9766584820220518E-3</c:v>
                </c:pt>
                <c:pt idx="10850">
                  <c:v>-6.9771160263132626E-3</c:v>
                </c:pt>
                <c:pt idx="10851">
                  <c:v>-6.9730895648334882E-3</c:v>
                </c:pt>
                <c:pt idx="10852">
                  <c:v>-6.9733714628443114E-3</c:v>
                </c:pt>
                <c:pt idx="10853">
                  <c:v>-6.974341602798746E-3</c:v>
                </c:pt>
                <c:pt idx="10854">
                  <c:v>-6.965247723108795E-3</c:v>
                </c:pt>
                <c:pt idx="10855">
                  <c:v>-6.9691212091651271E-3</c:v>
                </c:pt>
                <c:pt idx="10856">
                  <c:v>-6.9700438965663936E-3</c:v>
                </c:pt>
                <c:pt idx="10857">
                  <c:v>-6.9694493984180901E-3</c:v>
                </c:pt>
                <c:pt idx="10858">
                  <c:v>-6.9766950743472677E-3</c:v>
                </c:pt>
                <c:pt idx="10859">
                  <c:v>-6.9672412616212506E-3</c:v>
                </c:pt>
                <c:pt idx="10860">
                  <c:v>-6.9700656547026854E-3</c:v>
                </c:pt>
                <c:pt idx="10861">
                  <c:v>-6.974601935973988E-3</c:v>
                </c:pt>
                <c:pt idx="10862">
                  <c:v>-6.9726328795349799E-3</c:v>
                </c:pt>
                <c:pt idx="10863">
                  <c:v>-6.9684215809343048E-3</c:v>
                </c:pt>
                <c:pt idx="10864">
                  <c:v>-6.9667304580650798E-3</c:v>
                </c:pt>
                <c:pt idx="10865">
                  <c:v>-6.967225497006165E-3</c:v>
                </c:pt>
                <c:pt idx="10866">
                  <c:v>-6.9632780741588291E-3</c:v>
                </c:pt>
                <c:pt idx="10867">
                  <c:v>-6.9695977910982174E-3</c:v>
                </c:pt>
                <c:pt idx="10868">
                  <c:v>-6.9653108456743879E-3</c:v>
                </c:pt>
                <c:pt idx="10869">
                  <c:v>-6.9656322966213024E-3</c:v>
                </c:pt>
                <c:pt idx="10870">
                  <c:v>-6.9651177640480495E-3</c:v>
                </c:pt>
                <c:pt idx="10871">
                  <c:v>-6.968280993195867E-3</c:v>
                </c:pt>
                <c:pt idx="10872">
                  <c:v>-6.9707738065128465E-3</c:v>
                </c:pt>
                <c:pt idx="10873">
                  <c:v>-6.9750056417919523E-3</c:v>
                </c:pt>
                <c:pt idx="10874">
                  <c:v>-6.9655435187270746E-3</c:v>
                </c:pt>
                <c:pt idx="10875">
                  <c:v>-6.9698140799216634E-3</c:v>
                </c:pt>
                <c:pt idx="10876">
                  <c:v>-6.9646235634059596E-3</c:v>
                </c:pt>
                <c:pt idx="10877">
                  <c:v>-6.9633565347290436E-3</c:v>
                </c:pt>
                <c:pt idx="10878">
                  <c:v>-6.9669218341984057E-3</c:v>
                </c:pt>
                <c:pt idx="10879">
                  <c:v>-6.9749717362272865E-3</c:v>
                </c:pt>
                <c:pt idx="10880">
                  <c:v>-6.973883325300639E-3</c:v>
                </c:pt>
                <c:pt idx="10881">
                  <c:v>-6.9748228666104773E-3</c:v>
                </c:pt>
                <c:pt idx="10882">
                  <c:v>-6.9677000528515429E-3</c:v>
                </c:pt>
                <c:pt idx="10883">
                  <c:v>-6.9755925817915126E-3</c:v>
                </c:pt>
                <c:pt idx="10884">
                  <c:v>-6.9682643188490089E-3</c:v>
                </c:pt>
                <c:pt idx="10885">
                  <c:v>-6.9645059952476379E-3</c:v>
                </c:pt>
                <c:pt idx="10886">
                  <c:v>-6.970487839639489E-3</c:v>
                </c:pt>
                <c:pt idx="10887">
                  <c:v>-6.972659013417256E-3</c:v>
                </c:pt>
                <c:pt idx="10888">
                  <c:v>-6.9689628658207714E-3</c:v>
                </c:pt>
                <c:pt idx="10889">
                  <c:v>-6.9682252026504908E-3</c:v>
                </c:pt>
                <c:pt idx="10890">
                  <c:v>-6.9627438094243656E-3</c:v>
                </c:pt>
                <c:pt idx="10891">
                  <c:v>-6.968692996934347E-3</c:v>
                </c:pt>
                <c:pt idx="10892">
                  <c:v>-6.9651373278498008E-3</c:v>
                </c:pt>
                <c:pt idx="10893">
                  <c:v>-6.9632434729113282E-3</c:v>
                </c:pt>
                <c:pt idx="10894">
                  <c:v>-6.962804549856671E-3</c:v>
                </c:pt>
                <c:pt idx="10895">
                  <c:v>-6.9632240680544124E-3</c:v>
                </c:pt>
                <c:pt idx="10896">
                  <c:v>-6.9645613376280759E-3</c:v>
                </c:pt>
                <c:pt idx="10897">
                  <c:v>-6.9668315888760822E-3</c:v>
                </c:pt>
                <c:pt idx="10898">
                  <c:v>-6.9697990310883147E-3</c:v>
                </c:pt>
                <c:pt idx="10899">
                  <c:v>-6.9729244195933454E-3</c:v>
                </c:pt>
                <c:pt idx="10900">
                  <c:v>-6.9764460205551538E-3</c:v>
                </c:pt>
                <c:pt idx="10901">
                  <c:v>-6.9823773235911353E-3</c:v>
                </c:pt>
                <c:pt idx="10902">
                  <c:v>-6.973578335853904E-3</c:v>
                </c:pt>
                <c:pt idx="10903">
                  <c:v>-6.978559967203664E-3</c:v>
                </c:pt>
                <c:pt idx="10904">
                  <c:v>-6.9765716929762961E-3</c:v>
                </c:pt>
                <c:pt idx="10905">
                  <c:v>-6.9792774615884548E-3</c:v>
                </c:pt>
                <c:pt idx="10906">
                  <c:v>-6.9776304394913377E-3</c:v>
                </c:pt>
                <c:pt idx="10907">
                  <c:v>-6.9853391702948435E-3</c:v>
                </c:pt>
                <c:pt idx="10908">
                  <c:v>-6.9804397893624848E-3</c:v>
                </c:pt>
                <c:pt idx="10909">
                  <c:v>-6.9811812524754073E-3</c:v>
                </c:pt>
                <c:pt idx="10910">
                  <c:v>-6.9824712169266759E-3</c:v>
                </c:pt>
                <c:pt idx="10911">
                  <c:v>-6.9834404525565509E-3</c:v>
                </c:pt>
                <c:pt idx="10912">
                  <c:v>-6.9845908477092645E-3</c:v>
                </c:pt>
                <c:pt idx="10913">
                  <c:v>-6.9874319039097479E-3</c:v>
                </c:pt>
                <c:pt idx="10914">
                  <c:v>-6.9868925027888745E-3</c:v>
                </c:pt>
                <c:pt idx="10915">
                  <c:v>-6.9885966175828882E-3</c:v>
                </c:pt>
                <c:pt idx="10916">
                  <c:v>-6.9880342715405207E-3</c:v>
                </c:pt>
                <c:pt idx="10917">
                  <c:v>-6.9820312728567082E-3</c:v>
                </c:pt>
                <c:pt idx="10918">
                  <c:v>-6.984670133687497E-3</c:v>
                </c:pt>
                <c:pt idx="10919">
                  <c:v>-6.9823599907663427E-3</c:v>
                </c:pt>
                <c:pt idx="10920">
                  <c:v>-6.981665772246722E-3</c:v>
                </c:pt>
                <c:pt idx="10921">
                  <c:v>-6.9824884219967581E-3</c:v>
                </c:pt>
                <c:pt idx="10922">
                  <c:v>-6.9759663662760018E-3</c:v>
                </c:pt>
                <c:pt idx="10923">
                  <c:v>-6.9793845496360033E-3</c:v>
                </c:pt>
                <c:pt idx="10924">
                  <c:v>-6.9802935797829459E-3</c:v>
                </c:pt>
                <c:pt idx="10925">
                  <c:v>-6.9823813906443981E-3</c:v>
                </c:pt>
                <c:pt idx="10926">
                  <c:v>-6.9810765361610619E-3</c:v>
                </c:pt>
                <c:pt idx="10927">
                  <c:v>-6.984648279332986E-3</c:v>
                </c:pt>
                <c:pt idx="10928">
                  <c:v>-6.9850972750562885E-3</c:v>
                </c:pt>
                <c:pt idx="10929">
                  <c:v>-6.9898509087412703E-3</c:v>
                </c:pt>
                <c:pt idx="10930">
                  <c:v>-6.9867943330924097E-3</c:v>
                </c:pt>
                <c:pt idx="10931">
                  <c:v>-6.9862819579351353E-3</c:v>
                </c:pt>
                <c:pt idx="10932">
                  <c:v>-6.9848915126407901E-3</c:v>
                </c:pt>
                <c:pt idx="10933">
                  <c:v>-6.9847314239169867E-3</c:v>
                </c:pt>
                <c:pt idx="10934">
                  <c:v>-6.9860796986185572E-3</c:v>
                </c:pt>
                <c:pt idx="10935">
                  <c:v>-6.9812157802594151E-3</c:v>
                </c:pt>
                <c:pt idx="10936">
                  <c:v>-6.9847050335781627E-3</c:v>
                </c:pt>
                <c:pt idx="10937">
                  <c:v>-6.9840934033617019E-3</c:v>
                </c:pt>
                <c:pt idx="10938">
                  <c:v>-6.9837614858869346E-3</c:v>
                </c:pt>
                <c:pt idx="10939">
                  <c:v>-6.9819304400864438E-3</c:v>
                </c:pt>
                <c:pt idx="10940">
                  <c:v>-6.981018483585409E-3</c:v>
                </c:pt>
                <c:pt idx="10941">
                  <c:v>-6.9829273428930394E-3</c:v>
                </c:pt>
                <c:pt idx="10942">
                  <c:v>-6.9757670044742013E-3</c:v>
                </c:pt>
                <c:pt idx="10943">
                  <c:v>-6.972681868157222E-3</c:v>
                </c:pt>
                <c:pt idx="10944">
                  <c:v>-6.9770062469610115E-3</c:v>
                </c:pt>
                <c:pt idx="10945">
                  <c:v>-6.987197069720473E-3</c:v>
                </c:pt>
                <c:pt idx="10946">
                  <c:v>-6.9867418538439256E-3</c:v>
                </c:pt>
                <c:pt idx="10947">
                  <c:v>-6.9908761571215259E-3</c:v>
                </c:pt>
                <c:pt idx="10948">
                  <c:v>-6.9863769499382876E-3</c:v>
                </c:pt>
                <c:pt idx="10949">
                  <c:v>-6.9801405041954815E-3</c:v>
                </c:pt>
                <c:pt idx="10950">
                  <c:v>-6.9844953631312597E-3</c:v>
                </c:pt>
                <c:pt idx="10951">
                  <c:v>-6.9822122851135289E-3</c:v>
                </c:pt>
                <c:pt idx="10952">
                  <c:v>-6.9907406794638667E-3</c:v>
                </c:pt>
                <c:pt idx="10953">
                  <c:v>-6.9972267597883057E-3</c:v>
                </c:pt>
                <c:pt idx="10954">
                  <c:v>-6.9975499151291969E-3</c:v>
                </c:pt>
                <c:pt idx="10955">
                  <c:v>-6.996525842712379E-3</c:v>
                </c:pt>
                <c:pt idx="10956">
                  <c:v>-6.9970758072827721E-3</c:v>
                </c:pt>
                <c:pt idx="10957">
                  <c:v>-6.9966228789981842E-3</c:v>
                </c:pt>
                <c:pt idx="10958">
                  <c:v>-6.9945691656147146E-3</c:v>
                </c:pt>
                <c:pt idx="10959">
                  <c:v>-6.9911253507881684E-3</c:v>
                </c:pt>
                <c:pt idx="10960">
                  <c:v>-6.9945546230520145E-3</c:v>
                </c:pt>
                <c:pt idx="10961">
                  <c:v>-6.9866166881752652E-3</c:v>
                </c:pt>
                <c:pt idx="10962">
                  <c:v>-6.9916754467667461E-3</c:v>
                </c:pt>
                <c:pt idx="10963">
                  <c:v>-6.9963957989662351E-3</c:v>
                </c:pt>
                <c:pt idx="10964">
                  <c:v>-6.9979498139475472E-3</c:v>
                </c:pt>
                <c:pt idx="10965">
                  <c:v>-6.9983995023405986E-3</c:v>
                </c:pt>
                <c:pt idx="10966">
                  <c:v>-6.9950695648529279E-3</c:v>
                </c:pt>
                <c:pt idx="10967">
                  <c:v>-6.9951386649897132E-3</c:v>
                </c:pt>
                <c:pt idx="10968">
                  <c:v>-6.9993079889093708E-3</c:v>
                </c:pt>
                <c:pt idx="10969">
                  <c:v>-6.9980613035819676E-3</c:v>
                </c:pt>
                <c:pt idx="10970">
                  <c:v>-6.9958294664030952E-3</c:v>
                </c:pt>
                <c:pt idx="10971">
                  <c:v>-7.0013729310309568E-3</c:v>
                </c:pt>
                <c:pt idx="10972">
                  <c:v>-7.0005777514763551E-3</c:v>
                </c:pt>
                <c:pt idx="10973">
                  <c:v>-6.9996904298417571E-3</c:v>
                </c:pt>
                <c:pt idx="10974">
                  <c:v>-7.0051354270921325E-3</c:v>
                </c:pt>
                <c:pt idx="10975">
                  <c:v>-6.9986249208665863E-3</c:v>
                </c:pt>
                <c:pt idx="10976">
                  <c:v>-6.9979225274598425E-3</c:v>
                </c:pt>
                <c:pt idx="10977">
                  <c:v>-6.9951014286909179E-3</c:v>
                </c:pt>
                <c:pt idx="10978">
                  <c:v>-6.9987634821423858E-3</c:v>
                </c:pt>
                <c:pt idx="10979">
                  <c:v>-7.0035012263750069E-3</c:v>
                </c:pt>
                <c:pt idx="10980">
                  <c:v>-7.0069710376904982E-3</c:v>
                </c:pt>
                <c:pt idx="10981">
                  <c:v>-7.0033049619679256E-3</c:v>
                </c:pt>
                <c:pt idx="10982">
                  <c:v>-6.9993000806012808E-3</c:v>
                </c:pt>
                <c:pt idx="10983">
                  <c:v>-7.001440662673648E-3</c:v>
                </c:pt>
                <c:pt idx="10984">
                  <c:v>-7.0075849176406213E-3</c:v>
                </c:pt>
                <c:pt idx="10985">
                  <c:v>-7.0050392838116359E-3</c:v>
                </c:pt>
                <c:pt idx="10986">
                  <c:v>-7.0042978211947602E-3</c:v>
                </c:pt>
                <c:pt idx="10987">
                  <c:v>-7.0055029291499898E-3</c:v>
                </c:pt>
                <c:pt idx="10988">
                  <c:v>-7.0089666680080804E-3</c:v>
                </c:pt>
                <c:pt idx="10989">
                  <c:v>-7.0050430018206147E-3</c:v>
                </c:pt>
                <c:pt idx="10990">
                  <c:v>-7.0098209949831002E-3</c:v>
                </c:pt>
                <c:pt idx="10991">
                  <c:v>-7.0062699231684105E-3</c:v>
                </c:pt>
                <c:pt idx="10992">
                  <c:v>-7.0042674035180582E-3</c:v>
                </c:pt>
                <c:pt idx="10993">
                  <c:v>-7.0116230689177377E-3</c:v>
                </c:pt>
                <c:pt idx="10994">
                  <c:v>-7.0097306351436335E-3</c:v>
                </c:pt>
                <c:pt idx="10995">
                  <c:v>-7.008321116238894E-3</c:v>
                </c:pt>
                <c:pt idx="10996">
                  <c:v>-7.0098483390864559E-3</c:v>
                </c:pt>
                <c:pt idx="10997">
                  <c:v>-7.0101558230169919E-3</c:v>
                </c:pt>
                <c:pt idx="10998">
                  <c:v>-7.0169200410669097E-3</c:v>
                </c:pt>
                <c:pt idx="10999">
                  <c:v>-7.0169151895706329E-3</c:v>
                </c:pt>
                <c:pt idx="11000">
                  <c:v>-7.0162198773695804E-3</c:v>
                </c:pt>
                <c:pt idx="11001">
                  <c:v>-7.012879435024268E-3</c:v>
                </c:pt>
                <c:pt idx="11002">
                  <c:v>-7.0116714263799736E-3</c:v>
                </c:pt>
                <c:pt idx="11003">
                  <c:v>-7.0156983588517694E-3</c:v>
                </c:pt>
                <c:pt idx="11004">
                  <c:v>-7.0101689514465611E-3</c:v>
                </c:pt>
                <c:pt idx="11005">
                  <c:v>-7.0136856390537825E-3</c:v>
                </c:pt>
                <c:pt idx="11006">
                  <c:v>-7.0120025289557592E-3</c:v>
                </c:pt>
                <c:pt idx="11007">
                  <c:v>-7.0104409775830741E-3</c:v>
                </c:pt>
                <c:pt idx="11008">
                  <c:v>-7.011048232071387E-3</c:v>
                </c:pt>
                <c:pt idx="11009">
                  <c:v>-7.0099475233973549E-3</c:v>
                </c:pt>
                <c:pt idx="11010">
                  <c:v>-7.0149147216487951E-3</c:v>
                </c:pt>
                <c:pt idx="11011">
                  <c:v>-7.0102042810625178E-3</c:v>
                </c:pt>
                <c:pt idx="11012">
                  <c:v>-7.0087225404297099E-3</c:v>
                </c:pt>
                <c:pt idx="11013">
                  <c:v>-7.0119400347889056E-3</c:v>
                </c:pt>
                <c:pt idx="11014">
                  <c:v>-7.0161203331020692E-3</c:v>
                </c:pt>
                <c:pt idx="11015">
                  <c:v>-7.0131757012289299E-3</c:v>
                </c:pt>
                <c:pt idx="11016">
                  <c:v>-7.0136610905327133E-3</c:v>
                </c:pt>
                <c:pt idx="11017">
                  <c:v>-7.0214405839855261E-3</c:v>
                </c:pt>
                <c:pt idx="11018">
                  <c:v>-7.0221827780318777E-3</c:v>
                </c:pt>
                <c:pt idx="11019">
                  <c:v>-7.0175247989592111E-3</c:v>
                </c:pt>
                <c:pt idx="11020">
                  <c:v>-7.0215949583067473E-3</c:v>
                </c:pt>
                <c:pt idx="11021">
                  <c:v>-7.0178184833448436E-3</c:v>
                </c:pt>
                <c:pt idx="11022">
                  <c:v>-7.0175235376146901E-3</c:v>
                </c:pt>
                <c:pt idx="11023">
                  <c:v>-7.0196447038885059E-3</c:v>
                </c:pt>
                <c:pt idx="11024">
                  <c:v>-7.0113202536292883E-3</c:v>
                </c:pt>
                <c:pt idx="11025">
                  <c:v>-7.0124235385343675E-3</c:v>
                </c:pt>
                <c:pt idx="11026">
                  <c:v>-7.0106445067529459E-3</c:v>
                </c:pt>
                <c:pt idx="11027">
                  <c:v>-7.010957971349421E-3</c:v>
                </c:pt>
                <c:pt idx="11028">
                  <c:v>-7.0136644536974305E-3</c:v>
                </c:pt>
                <c:pt idx="11029">
                  <c:v>-7.0135251262154249E-3</c:v>
                </c:pt>
                <c:pt idx="11030">
                  <c:v>-7.0179412256434317E-3</c:v>
                </c:pt>
                <c:pt idx="11031">
                  <c:v>-7.0183803947383942E-3</c:v>
                </c:pt>
                <c:pt idx="11032">
                  <c:v>-7.0228104583586488E-3</c:v>
                </c:pt>
                <c:pt idx="11033">
                  <c:v>-7.0240829004080954E-3</c:v>
                </c:pt>
                <c:pt idx="11034">
                  <c:v>-7.0244267818381284E-3</c:v>
                </c:pt>
                <c:pt idx="11035">
                  <c:v>-7.0223318034230899E-3</c:v>
                </c:pt>
                <c:pt idx="11036">
                  <c:v>-7.0214500206757791E-3</c:v>
                </c:pt>
                <c:pt idx="11037">
                  <c:v>-7.0187551759806456E-3</c:v>
                </c:pt>
                <c:pt idx="11038">
                  <c:v>-7.0205045236154395E-3</c:v>
                </c:pt>
                <c:pt idx="11039">
                  <c:v>-7.0188867052294011E-3</c:v>
                </c:pt>
                <c:pt idx="11040">
                  <c:v>-7.024860767383497E-3</c:v>
                </c:pt>
                <c:pt idx="11041">
                  <c:v>-7.029732703033479E-3</c:v>
                </c:pt>
                <c:pt idx="11042">
                  <c:v>-7.0240762020848044E-3</c:v>
                </c:pt>
                <c:pt idx="11043">
                  <c:v>-7.0301510434539896E-3</c:v>
                </c:pt>
                <c:pt idx="11044">
                  <c:v>-7.0370047884522708E-3</c:v>
                </c:pt>
                <c:pt idx="11045">
                  <c:v>-7.0327923746315302E-3</c:v>
                </c:pt>
                <c:pt idx="11046">
                  <c:v>-7.0333688482097966E-3</c:v>
                </c:pt>
                <c:pt idx="11047">
                  <c:v>-7.0344345727276015E-3</c:v>
                </c:pt>
                <c:pt idx="11048">
                  <c:v>-7.0357596309031682E-3</c:v>
                </c:pt>
                <c:pt idx="11049">
                  <c:v>-7.0360799419586914E-3</c:v>
                </c:pt>
                <c:pt idx="11050">
                  <c:v>-7.038556337295809E-3</c:v>
                </c:pt>
                <c:pt idx="11051">
                  <c:v>-7.0384470100592579E-3</c:v>
                </c:pt>
                <c:pt idx="11052">
                  <c:v>-7.033784684576716E-3</c:v>
                </c:pt>
                <c:pt idx="11053">
                  <c:v>-7.0369276963006232E-3</c:v>
                </c:pt>
                <c:pt idx="11054">
                  <c:v>-7.0394694868934028E-3</c:v>
                </c:pt>
                <c:pt idx="11055">
                  <c:v>-7.0448933534648121E-3</c:v>
                </c:pt>
                <c:pt idx="11056">
                  <c:v>-7.0425780985971112E-3</c:v>
                </c:pt>
                <c:pt idx="11057">
                  <c:v>-7.0462037289558983E-3</c:v>
                </c:pt>
                <c:pt idx="11058">
                  <c:v>-7.0486067782356944E-3</c:v>
                </c:pt>
                <c:pt idx="11059">
                  <c:v>-7.0474687082381603E-3</c:v>
                </c:pt>
                <c:pt idx="11060">
                  <c:v>-7.0465841702497143E-3</c:v>
                </c:pt>
                <c:pt idx="11061">
                  <c:v>-7.0456982403795691E-3</c:v>
                </c:pt>
                <c:pt idx="11062">
                  <c:v>-7.0531145508099915E-3</c:v>
                </c:pt>
                <c:pt idx="11063">
                  <c:v>-7.0567431584760256E-3</c:v>
                </c:pt>
                <c:pt idx="11064">
                  <c:v>-7.0490102683308676E-3</c:v>
                </c:pt>
                <c:pt idx="11065">
                  <c:v>-7.0471929488546961E-3</c:v>
                </c:pt>
                <c:pt idx="11066">
                  <c:v>-7.0468393891401186E-3</c:v>
                </c:pt>
                <c:pt idx="11067">
                  <c:v>-7.0468122600610642E-3</c:v>
                </c:pt>
                <c:pt idx="11068">
                  <c:v>-7.0500741847403636E-3</c:v>
                </c:pt>
                <c:pt idx="11069">
                  <c:v>-7.0477010608283805E-3</c:v>
                </c:pt>
                <c:pt idx="11070">
                  <c:v>-7.0457861171767987E-3</c:v>
                </c:pt>
                <c:pt idx="11071">
                  <c:v>-7.0476677844084328E-3</c:v>
                </c:pt>
                <c:pt idx="11072">
                  <c:v>-7.0525250832954838E-3</c:v>
                </c:pt>
                <c:pt idx="11073">
                  <c:v>-7.0481527467238765E-3</c:v>
                </c:pt>
                <c:pt idx="11074">
                  <c:v>-7.0460267387593232E-3</c:v>
                </c:pt>
                <c:pt idx="11075">
                  <c:v>-7.044016193922008E-3</c:v>
                </c:pt>
                <c:pt idx="11076">
                  <c:v>-7.0484492651360841E-3</c:v>
                </c:pt>
                <c:pt idx="11077">
                  <c:v>-7.0458779392076742E-3</c:v>
                </c:pt>
                <c:pt idx="11078">
                  <c:v>-7.044383920110424E-3</c:v>
                </c:pt>
                <c:pt idx="11079">
                  <c:v>-7.0420944643426672E-3</c:v>
                </c:pt>
                <c:pt idx="11080">
                  <c:v>-7.0405499815349689E-3</c:v>
                </c:pt>
                <c:pt idx="11081">
                  <c:v>-7.0414860577856188E-3</c:v>
                </c:pt>
                <c:pt idx="11082">
                  <c:v>-7.0426835774171021E-3</c:v>
                </c:pt>
                <c:pt idx="11083">
                  <c:v>-7.050123401594454E-3</c:v>
                </c:pt>
                <c:pt idx="11084">
                  <c:v>-7.0485695122395765E-3</c:v>
                </c:pt>
                <c:pt idx="11085">
                  <c:v>-7.0525494346814627E-3</c:v>
                </c:pt>
                <c:pt idx="11086">
                  <c:v>-7.0463452829885882E-3</c:v>
                </c:pt>
                <c:pt idx="11087">
                  <c:v>-7.0438032269531164E-3</c:v>
                </c:pt>
                <c:pt idx="11088">
                  <c:v>-7.0457263856718664E-3</c:v>
                </c:pt>
                <c:pt idx="11089">
                  <c:v>-7.0402548200819894E-3</c:v>
                </c:pt>
                <c:pt idx="11090">
                  <c:v>-7.0396890563050405E-3</c:v>
                </c:pt>
                <c:pt idx="11091">
                  <c:v>-7.0465162276123908E-3</c:v>
                </c:pt>
                <c:pt idx="11092">
                  <c:v>-7.0467103220207836E-3</c:v>
                </c:pt>
                <c:pt idx="11093">
                  <c:v>-7.0425608438682268E-3</c:v>
                </c:pt>
                <c:pt idx="11094">
                  <c:v>-7.041959248732424E-3</c:v>
                </c:pt>
                <c:pt idx="11095">
                  <c:v>-7.0344286165221247E-3</c:v>
                </c:pt>
                <c:pt idx="11096">
                  <c:v>-7.0390399017453047E-3</c:v>
                </c:pt>
                <c:pt idx="11097">
                  <c:v>-7.0387545894621774E-3</c:v>
                </c:pt>
                <c:pt idx="11098">
                  <c:v>-7.039585737717893E-3</c:v>
                </c:pt>
                <c:pt idx="11099">
                  <c:v>-7.0445250644374487E-3</c:v>
                </c:pt>
                <c:pt idx="11100">
                  <c:v>-7.0470119141816364E-3</c:v>
                </c:pt>
                <c:pt idx="11101">
                  <c:v>-7.0473488603496675E-3</c:v>
                </c:pt>
                <c:pt idx="11102">
                  <c:v>-7.0474746743043638E-3</c:v>
                </c:pt>
                <c:pt idx="11103">
                  <c:v>-7.0426547670600428E-3</c:v>
                </c:pt>
                <c:pt idx="11104">
                  <c:v>-7.0473729198040321E-3</c:v>
                </c:pt>
                <c:pt idx="11105">
                  <c:v>-7.0518988437018038E-3</c:v>
                </c:pt>
                <c:pt idx="11106">
                  <c:v>-7.0488469805213934E-3</c:v>
                </c:pt>
                <c:pt idx="11107">
                  <c:v>-7.048107698933298E-3</c:v>
                </c:pt>
                <c:pt idx="11108">
                  <c:v>-7.0435276235704955E-3</c:v>
                </c:pt>
                <c:pt idx="11109">
                  <c:v>-7.0479277191890675E-3</c:v>
                </c:pt>
                <c:pt idx="11110">
                  <c:v>-7.0467382551576124E-3</c:v>
                </c:pt>
                <c:pt idx="11111">
                  <c:v>-7.0506552058880777E-3</c:v>
                </c:pt>
                <c:pt idx="11112">
                  <c:v>-7.0488343783948661E-3</c:v>
                </c:pt>
                <c:pt idx="11113">
                  <c:v>-7.0512609050125919E-3</c:v>
                </c:pt>
                <c:pt idx="11114">
                  <c:v>-7.05160190478027E-3</c:v>
                </c:pt>
                <c:pt idx="11115">
                  <c:v>-7.0507200412763321E-3</c:v>
                </c:pt>
                <c:pt idx="11116">
                  <c:v>-7.0553959158882905E-3</c:v>
                </c:pt>
                <c:pt idx="11117">
                  <c:v>-7.05243534998992E-3</c:v>
                </c:pt>
                <c:pt idx="11118">
                  <c:v>-7.0533461161048552E-3</c:v>
                </c:pt>
                <c:pt idx="11119">
                  <c:v>-7.0566520724988377E-3</c:v>
                </c:pt>
                <c:pt idx="11120">
                  <c:v>-7.0580427563701684E-3</c:v>
                </c:pt>
                <c:pt idx="11121">
                  <c:v>-7.0569100753653064E-3</c:v>
                </c:pt>
                <c:pt idx="11122">
                  <c:v>-7.0623182173139296E-3</c:v>
                </c:pt>
                <c:pt idx="11123">
                  <c:v>-7.0662186168097543E-3</c:v>
                </c:pt>
                <c:pt idx="11124">
                  <c:v>-7.0671580785769249E-3</c:v>
                </c:pt>
                <c:pt idx="11125">
                  <c:v>-7.0681011166012948E-3</c:v>
                </c:pt>
                <c:pt idx="11126">
                  <c:v>-7.0665494777494104E-3</c:v>
                </c:pt>
                <c:pt idx="11127">
                  <c:v>-7.0688862969208021E-3</c:v>
                </c:pt>
                <c:pt idx="11128">
                  <c:v>-7.0698364940587483E-3</c:v>
                </c:pt>
                <c:pt idx="11129">
                  <c:v>-7.0648887966869188E-3</c:v>
                </c:pt>
                <c:pt idx="11130">
                  <c:v>-7.0663124184112483E-3</c:v>
                </c:pt>
                <c:pt idx="11131">
                  <c:v>-7.0672407332517092E-3</c:v>
                </c:pt>
                <c:pt idx="11132">
                  <c:v>-7.0700994231157428E-3</c:v>
                </c:pt>
                <c:pt idx="11133">
                  <c:v>-7.0742109275432697E-3</c:v>
                </c:pt>
                <c:pt idx="11134">
                  <c:v>-7.0704070175234999E-3</c:v>
                </c:pt>
                <c:pt idx="11135">
                  <c:v>-7.0688228503961587E-3</c:v>
                </c:pt>
                <c:pt idx="11136">
                  <c:v>-7.0721163089689648E-3</c:v>
                </c:pt>
                <c:pt idx="11137">
                  <c:v>-7.0659715354585255E-3</c:v>
                </c:pt>
                <c:pt idx="11138">
                  <c:v>-7.0673088385545865E-3</c:v>
                </c:pt>
                <c:pt idx="11139">
                  <c:v>-7.0675737783054788E-3</c:v>
                </c:pt>
                <c:pt idx="11140">
                  <c:v>-7.070090957114368E-3</c:v>
                </c:pt>
                <c:pt idx="11141">
                  <c:v>-7.0744278165518065E-3</c:v>
                </c:pt>
                <c:pt idx="11142">
                  <c:v>-7.0691262984742256E-3</c:v>
                </c:pt>
                <c:pt idx="11143">
                  <c:v>-7.0722328995102583E-3</c:v>
                </c:pt>
                <c:pt idx="11144">
                  <c:v>-7.0691616033262449E-3</c:v>
                </c:pt>
                <c:pt idx="11145">
                  <c:v>-7.0721238064921556E-3</c:v>
                </c:pt>
                <c:pt idx="11146">
                  <c:v>-7.0753477420440209E-3</c:v>
                </c:pt>
                <c:pt idx="11147">
                  <c:v>-7.0704953649516657E-3</c:v>
                </c:pt>
                <c:pt idx="11148">
                  <c:v>-7.073677908452927E-3</c:v>
                </c:pt>
                <c:pt idx="11149">
                  <c:v>-7.0748567506174554E-3</c:v>
                </c:pt>
                <c:pt idx="11150">
                  <c:v>-7.0778982355149548E-3</c:v>
                </c:pt>
                <c:pt idx="11151">
                  <c:v>-7.0793049158291068E-3</c:v>
                </c:pt>
                <c:pt idx="11152">
                  <c:v>-7.0791021446144162E-3</c:v>
                </c:pt>
                <c:pt idx="11153">
                  <c:v>-7.0745194946887843E-3</c:v>
                </c:pt>
                <c:pt idx="11154">
                  <c:v>-7.0727251542748561E-3</c:v>
                </c:pt>
                <c:pt idx="11155">
                  <c:v>-7.074962271648587E-3</c:v>
                </c:pt>
                <c:pt idx="11156">
                  <c:v>-7.0764768171127472E-3</c:v>
                </c:pt>
                <c:pt idx="11157">
                  <c:v>-7.0758477650375174E-3</c:v>
                </c:pt>
                <c:pt idx="11158">
                  <c:v>-7.0787032803766676E-3</c:v>
                </c:pt>
                <c:pt idx="11159">
                  <c:v>-7.0790956547201944E-3</c:v>
                </c:pt>
                <c:pt idx="11160">
                  <c:v>-7.0767040662411389E-3</c:v>
                </c:pt>
                <c:pt idx="11161">
                  <c:v>-7.0755271676469214E-3</c:v>
                </c:pt>
                <c:pt idx="11162">
                  <c:v>-7.074583826862507E-3</c:v>
                </c:pt>
                <c:pt idx="11163">
                  <c:v>-7.0785824537737251E-3</c:v>
                </c:pt>
                <c:pt idx="11164">
                  <c:v>-7.0802684298728246E-3</c:v>
                </c:pt>
                <c:pt idx="11165">
                  <c:v>-7.0745062049555555E-3</c:v>
                </c:pt>
                <c:pt idx="11166">
                  <c:v>-7.0737898153829378E-3</c:v>
                </c:pt>
                <c:pt idx="11167">
                  <c:v>-7.0772858518081128E-3</c:v>
                </c:pt>
                <c:pt idx="11168">
                  <c:v>-7.0793749852358576E-3</c:v>
                </c:pt>
                <c:pt idx="11169">
                  <c:v>-7.0793696124310844E-3</c:v>
                </c:pt>
                <c:pt idx="11170">
                  <c:v>-7.0792281469214749E-3</c:v>
                </c:pt>
                <c:pt idx="11171">
                  <c:v>-7.0812587657753607E-3</c:v>
                </c:pt>
                <c:pt idx="11172">
                  <c:v>-7.0783115635051968E-3</c:v>
                </c:pt>
                <c:pt idx="11173">
                  <c:v>-7.0759190802340624E-3</c:v>
                </c:pt>
                <c:pt idx="11174">
                  <c:v>-7.0764788643541904E-3</c:v>
                </c:pt>
                <c:pt idx="11175">
                  <c:v>-7.0801402597301067E-3</c:v>
                </c:pt>
                <c:pt idx="11176">
                  <c:v>-7.0811201513260227E-3</c:v>
                </c:pt>
                <c:pt idx="11177">
                  <c:v>-7.0814026750159829E-3</c:v>
                </c:pt>
                <c:pt idx="11178">
                  <c:v>-7.0863082384743205E-3</c:v>
                </c:pt>
                <c:pt idx="11179">
                  <c:v>-7.0845923047427577E-3</c:v>
                </c:pt>
                <c:pt idx="11180">
                  <c:v>-7.083538875986126E-3</c:v>
                </c:pt>
                <c:pt idx="11181">
                  <c:v>-7.0812652761931289E-3</c:v>
                </c:pt>
                <c:pt idx="11182">
                  <c:v>-7.0854032673992821E-3</c:v>
                </c:pt>
                <c:pt idx="11183">
                  <c:v>-7.0826207084213411E-3</c:v>
                </c:pt>
                <c:pt idx="11184">
                  <c:v>-7.0843671294739457E-3</c:v>
                </c:pt>
                <c:pt idx="11185">
                  <c:v>-7.0826357155520945E-3</c:v>
                </c:pt>
                <c:pt idx="11186">
                  <c:v>-7.0838910053659197E-3</c:v>
                </c:pt>
                <c:pt idx="11187">
                  <c:v>-7.0881047711992542E-3</c:v>
                </c:pt>
                <c:pt idx="11188">
                  <c:v>-7.0903583360901719E-3</c:v>
                </c:pt>
                <c:pt idx="11189">
                  <c:v>-7.0907210949973593E-3</c:v>
                </c:pt>
                <c:pt idx="11190">
                  <c:v>-7.0914659412502842E-3</c:v>
                </c:pt>
                <c:pt idx="11191">
                  <c:v>-7.0951351647964367E-3</c:v>
                </c:pt>
                <c:pt idx="11192">
                  <c:v>-7.0970449037809705E-3</c:v>
                </c:pt>
                <c:pt idx="11193">
                  <c:v>-7.097435638703989E-3</c:v>
                </c:pt>
                <c:pt idx="11194">
                  <c:v>-7.0985689694020668E-3</c:v>
                </c:pt>
                <c:pt idx="11195">
                  <c:v>-7.0980550985115503E-3</c:v>
                </c:pt>
                <c:pt idx="11196">
                  <c:v>-7.098258060287653E-3</c:v>
                </c:pt>
                <c:pt idx="11197">
                  <c:v>-7.0979004037148444E-3</c:v>
                </c:pt>
                <c:pt idx="11198">
                  <c:v>-7.0982886432673078E-3</c:v>
                </c:pt>
                <c:pt idx="11199">
                  <c:v>-7.0946633255030639E-3</c:v>
                </c:pt>
                <c:pt idx="11200">
                  <c:v>-7.0931283639592366E-3</c:v>
                </c:pt>
                <c:pt idx="11201">
                  <c:v>-7.0938214851151704E-3</c:v>
                </c:pt>
                <c:pt idx="11202">
                  <c:v>-7.0920788661207705E-3</c:v>
                </c:pt>
                <c:pt idx="11203">
                  <c:v>-7.099291009179348E-3</c:v>
                </c:pt>
                <c:pt idx="11204">
                  <c:v>-7.0976334496553111E-3</c:v>
                </c:pt>
                <c:pt idx="11205">
                  <c:v>-7.0940525070437776E-3</c:v>
                </c:pt>
                <c:pt idx="11206">
                  <c:v>-7.0903160532061957E-3</c:v>
                </c:pt>
                <c:pt idx="11207">
                  <c:v>-7.0910191439306032E-3</c:v>
                </c:pt>
                <c:pt idx="11208">
                  <c:v>-7.0962060097090997E-3</c:v>
                </c:pt>
                <c:pt idx="11209">
                  <c:v>-7.0984021896867578E-3</c:v>
                </c:pt>
                <c:pt idx="11210">
                  <c:v>-7.0941012147527549E-3</c:v>
                </c:pt>
                <c:pt idx="11211">
                  <c:v>-7.0940526998354387E-3</c:v>
                </c:pt>
                <c:pt idx="11212">
                  <c:v>-7.0931247640289696E-3</c:v>
                </c:pt>
                <c:pt idx="11213">
                  <c:v>-7.0951341606269322E-3</c:v>
                </c:pt>
                <c:pt idx="11214">
                  <c:v>-7.0915361335057783E-3</c:v>
                </c:pt>
                <c:pt idx="11215">
                  <c:v>-7.0923476565348626E-3</c:v>
                </c:pt>
                <c:pt idx="11216">
                  <c:v>-7.0893686924144595E-3</c:v>
                </c:pt>
                <c:pt idx="11217">
                  <c:v>-7.0914796085053498E-3</c:v>
                </c:pt>
                <c:pt idx="11218">
                  <c:v>-7.0879439988365866E-3</c:v>
                </c:pt>
                <c:pt idx="11219">
                  <c:v>-7.0878457119456601E-3</c:v>
                </c:pt>
                <c:pt idx="11220">
                  <c:v>-7.0906748925548156E-3</c:v>
                </c:pt>
                <c:pt idx="11221">
                  <c:v>-7.0853602146372869E-3</c:v>
                </c:pt>
                <c:pt idx="11222">
                  <c:v>-7.0861093757332095E-3</c:v>
                </c:pt>
                <c:pt idx="11223">
                  <c:v>-7.0831090991395011E-3</c:v>
                </c:pt>
                <c:pt idx="11224">
                  <c:v>-7.0836061475097571E-3</c:v>
                </c:pt>
                <c:pt idx="11225">
                  <c:v>-7.0799206949124522E-3</c:v>
                </c:pt>
                <c:pt idx="11226">
                  <c:v>-7.0778008429360018E-3</c:v>
                </c:pt>
                <c:pt idx="11227">
                  <c:v>-7.0789400621327509E-3</c:v>
                </c:pt>
                <c:pt idx="11228">
                  <c:v>-7.0828953676396215E-3</c:v>
                </c:pt>
                <c:pt idx="11229">
                  <c:v>-7.0825540886396351E-3</c:v>
                </c:pt>
                <c:pt idx="11230">
                  <c:v>-7.0786223912938781E-3</c:v>
                </c:pt>
                <c:pt idx="11231">
                  <c:v>-7.0801237918919511E-3</c:v>
                </c:pt>
                <c:pt idx="11232">
                  <c:v>-7.0770467817641344E-3</c:v>
                </c:pt>
                <c:pt idx="11233">
                  <c:v>-7.0790695323073929E-3</c:v>
                </c:pt>
                <c:pt idx="11234">
                  <c:v>-7.0790153449333754E-3</c:v>
                </c:pt>
                <c:pt idx="11235">
                  <c:v>-7.0777995831840098E-3</c:v>
                </c:pt>
                <c:pt idx="11236">
                  <c:v>-7.0762444842850337E-3</c:v>
                </c:pt>
                <c:pt idx="11237">
                  <c:v>-7.080097825865949E-3</c:v>
                </c:pt>
                <c:pt idx="11238">
                  <c:v>-7.0851490550498898E-3</c:v>
                </c:pt>
                <c:pt idx="11239">
                  <c:v>-7.0860110368975915E-3</c:v>
                </c:pt>
                <c:pt idx="11240">
                  <c:v>-7.0875204742445984E-3</c:v>
                </c:pt>
                <c:pt idx="11241">
                  <c:v>-7.0845909036831196E-3</c:v>
                </c:pt>
                <c:pt idx="11242">
                  <c:v>-7.085564561408993E-3</c:v>
                </c:pt>
                <c:pt idx="11243">
                  <c:v>-7.0829411934889347E-3</c:v>
                </c:pt>
                <c:pt idx="11244">
                  <c:v>-7.0853700851676547E-3</c:v>
                </c:pt>
                <c:pt idx="11245">
                  <c:v>-7.0880971818906924E-3</c:v>
                </c:pt>
                <c:pt idx="11246">
                  <c:v>-7.0891330446578712E-3</c:v>
                </c:pt>
                <c:pt idx="11247">
                  <c:v>-7.0911911164121526E-3</c:v>
                </c:pt>
                <c:pt idx="11248">
                  <c:v>-7.0902093467182653E-3</c:v>
                </c:pt>
                <c:pt idx="11249">
                  <c:v>-7.091864303528146E-3</c:v>
                </c:pt>
                <c:pt idx="11250">
                  <c:v>-7.0951721624666403E-3</c:v>
                </c:pt>
                <c:pt idx="11251">
                  <c:v>-7.097834415389131E-3</c:v>
                </c:pt>
                <c:pt idx="11252">
                  <c:v>-7.0912052643934383E-3</c:v>
                </c:pt>
                <c:pt idx="11253">
                  <c:v>-7.0947417711747654E-3</c:v>
                </c:pt>
                <c:pt idx="11254">
                  <c:v>-7.0990588766311697E-3</c:v>
                </c:pt>
                <c:pt idx="11255">
                  <c:v>-7.0982285278565933E-3</c:v>
                </c:pt>
                <c:pt idx="11256">
                  <c:v>-7.0998478006895193E-3</c:v>
                </c:pt>
                <c:pt idx="11257">
                  <c:v>-7.0970299523387473E-3</c:v>
                </c:pt>
                <c:pt idx="11258">
                  <c:v>-7.099158575688793E-3</c:v>
                </c:pt>
                <c:pt idx="11259">
                  <c:v>-7.1040552252386521E-3</c:v>
                </c:pt>
                <c:pt idx="11260">
                  <c:v>-7.0982096267757089E-3</c:v>
                </c:pt>
                <c:pt idx="11261">
                  <c:v>-7.1063452585686518E-3</c:v>
                </c:pt>
                <c:pt idx="11262">
                  <c:v>-7.1078045243107846E-3</c:v>
                </c:pt>
                <c:pt idx="11263">
                  <c:v>-7.1103338672021243E-3</c:v>
                </c:pt>
                <c:pt idx="11264">
                  <c:v>-7.1098520908660342E-3</c:v>
                </c:pt>
                <c:pt idx="11265">
                  <c:v>-7.1090485655085104E-3</c:v>
                </c:pt>
                <c:pt idx="11266">
                  <c:v>-7.1140218451564517E-3</c:v>
                </c:pt>
                <c:pt idx="11267">
                  <c:v>-7.1107697113097831E-3</c:v>
                </c:pt>
                <c:pt idx="11268">
                  <c:v>-7.1099427713029644E-3</c:v>
                </c:pt>
                <c:pt idx="11269">
                  <c:v>-7.1135991100563702E-3</c:v>
                </c:pt>
                <c:pt idx="11270">
                  <c:v>-7.114226046233886E-3</c:v>
                </c:pt>
                <c:pt idx="11271">
                  <c:v>-7.1161958771962146E-3</c:v>
                </c:pt>
                <c:pt idx="11272">
                  <c:v>-7.1158967828875317E-3</c:v>
                </c:pt>
                <c:pt idx="11273">
                  <c:v>-7.1189716713385498E-3</c:v>
                </c:pt>
                <c:pt idx="11274">
                  <c:v>-7.118119083972101E-3</c:v>
                </c:pt>
                <c:pt idx="11275">
                  <c:v>-7.1199037522962491E-3</c:v>
                </c:pt>
                <c:pt idx="11276">
                  <c:v>-7.1199367517306772E-3</c:v>
                </c:pt>
                <c:pt idx="11277">
                  <c:v>-7.1169382206171901E-3</c:v>
                </c:pt>
                <c:pt idx="11278">
                  <c:v>-7.1153897650865798E-3</c:v>
                </c:pt>
                <c:pt idx="11279">
                  <c:v>-7.1128131562392879E-3</c:v>
                </c:pt>
                <c:pt idx="11280">
                  <c:v>-7.119258909970342E-3</c:v>
                </c:pt>
                <c:pt idx="11281">
                  <c:v>-7.1168800663537046E-3</c:v>
                </c:pt>
                <c:pt idx="11282">
                  <c:v>-7.1186424204998681E-3</c:v>
                </c:pt>
                <c:pt idx="11283">
                  <c:v>-7.1214394578421715E-3</c:v>
                </c:pt>
                <c:pt idx="11284">
                  <c:v>-7.1213737919523269E-3</c:v>
                </c:pt>
                <c:pt idx="11285">
                  <c:v>-7.1182222072986865E-3</c:v>
                </c:pt>
                <c:pt idx="11286">
                  <c:v>-7.1235817183511827E-3</c:v>
                </c:pt>
                <c:pt idx="11287">
                  <c:v>-7.1249523821831067E-3</c:v>
                </c:pt>
                <c:pt idx="11288">
                  <c:v>-7.1231064975532605E-3</c:v>
                </c:pt>
                <c:pt idx="11289">
                  <c:v>-7.1279863059173732E-3</c:v>
                </c:pt>
                <c:pt idx="11290">
                  <c:v>-7.1248746432964593E-3</c:v>
                </c:pt>
                <c:pt idx="11291">
                  <c:v>-7.1294382237302055E-3</c:v>
                </c:pt>
                <c:pt idx="11292">
                  <c:v>-7.1251325571257467E-3</c:v>
                </c:pt>
                <c:pt idx="11293">
                  <c:v>-7.123958804453232E-3</c:v>
                </c:pt>
                <c:pt idx="11294">
                  <c:v>-7.1252464502029886E-3</c:v>
                </c:pt>
                <c:pt idx="11295">
                  <c:v>-7.1267915902184483E-3</c:v>
                </c:pt>
                <c:pt idx="11296">
                  <c:v>-7.1270677198388378E-3</c:v>
                </c:pt>
                <c:pt idx="11297">
                  <c:v>-7.1319093067297203E-3</c:v>
                </c:pt>
                <c:pt idx="11298">
                  <c:v>-7.1345916530645434E-3</c:v>
                </c:pt>
                <c:pt idx="11299">
                  <c:v>-7.1364629989467514E-3</c:v>
                </c:pt>
                <c:pt idx="11300">
                  <c:v>-7.1366719823835433E-3</c:v>
                </c:pt>
                <c:pt idx="11301">
                  <c:v>-7.1368476299422737E-3</c:v>
                </c:pt>
                <c:pt idx="11302">
                  <c:v>-7.136108502919983E-3</c:v>
                </c:pt>
                <c:pt idx="11303">
                  <c:v>-7.1346595981655403E-3</c:v>
                </c:pt>
                <c:pt idx="11304">
                  <c:v>-7.1332745779928118E-3</c:v>
                </c:pt>
                <c:pt idx="11305">
                  <c:v>-7.1341239087816593E-3</c:v>
                </c:pt>
                <c:pt idx="11306">
                  <c:v>-7.1355998064179145E-3</c:v>
                </c:pt>
                <c:pt idx="11307">
                  <c:v>-7.1338874006360549E-3</c:v>
                </c:pt>
                <c:pt idx="11308">
                  <c:v>-7.1392236005011949E-3</c:v>
                </c:pt>
                <c:pt idx="11309">
                  <c:v>-7.1359074820727276E-3</c:v>
                </c:pt>
                <c:pt idx="11310">
                  <c:v>-7.1377295668389072E-3</c:v>
                </c:pt>
                <c:pt idx="11311">
                  <c:v>-7.1367497051960356E-3</c:v>
                </c:pt>
                <c:pt idx="11312">
                  <c:v>-7.1372637579342306E-3</c:v>
                </c:pt>
                <c:pt idx="11313">
                  <c:v>-7.1404138105153519E-3</c:v>
                </c:pt>
                <c:pt idx="11314">
                  <c:v>-7.1375639791901755E-3</c:v>
                </c:pt>
                <c:pt idx="11315">
                  <c:v>-7.1416600833012558E-3</c:v>
                </c:pt>
                <c:pt idx="11316">
                  <c:v>-7.1420165468172869E-3</c:v>
                </c:pt>
                <c:pt idx="11317">
                  <c:v>-7.1439996551662093E-3</c:v>
                </c:pt>
                <c:pt idx="11318">
                  <c:v>-7.1481577721018647E-3</c:v>
                </c:pt>
                <c:pt idx="11319">
                  <c:v>-7.1454615150748427E-3</c:v>
                </c:pt>
                <c:pt idx="11320">
                  <c:v>-7.1457094746306214E-3</c:v>
                </c:pt>
                <c:pt idx="11321">
                  <c:v>-7.1402059273337516E-3</c:v>
                </c:pt>
                <c:pt idx="11322">
                  <c:v>-7.1424884193550999E-3</c:v>
                </c:pt>
                <c:pt idx="11323">
                  <c:v>-7.1430504726646259E-3</c:v>
                </c:pt>
                <c:pt idx="11324">
                  <c:v>-7.1443228344582046E-3</c:v>
                </c:pt>
                <c:pt idx="11325">
                  <c:v>-7.1417024300954547E-3</c:v>
                </c:pt>
                <c:pt idx="11326">
                  <c:v>-7.142780605026381E-3</c:v>
                </c:pt>
                <c:pt idx="11327">
                  <c:v>-7.1442318117424554E-3</c:v>
                </c:pt>
                <c:pt idx="11328">
                  <c:v>-7.145748773236908E-3</c:v>
                </c:pt>
                <c:pt idx="11329">
                  <c:v>-7.1458689114269796E-3</c:v>
                </c:pt>
                <c:pt idx="11330">
                  <c:v>-7.1523955114466105E-3</c:v>
                </c:pt>
                <c:pt idx="11331">
                  <c:v>-7.1479793074815294E-3</c:v>
                </c:pt>
                <c:pt idx="11332">
                  <c:v>-7.1522834720899849E-3</c:v>
                </c:pt>
                <c:pt idx="11333">
                  <c:v>-7.1542359655362943E-3</c:v>
                </c:pt>
                <c:pt idx="11334">
                  <c:v>-7.1527309836235424E-3</c:v>
                </c:pt>
                <c:pt idx="11335">
                  <c:v>-7.1534241112139966E-3</c:v>
                </c:pt>
                <c:pt idx="11336">
                  <c:v>-7.1509116044859876E-3</c:v>
                </c:pt>
                <c:pt idx="11337">
                  <c:v>-7.1512699238500937E-3</c:v>
                </c:pt>
                <c:pt idx="11338">
                  <c:v>-7.1528671251324862E-3</c:v>
                </c:pt>
                <c:pt idx="11339">
                  <c:v>-7.1493243762863028E-3</c:v>
                </c:pt>
                <c:pt idx="11340">
                  <c:v>-7.1502368278656908E-3</c:v>
                </c:pt>
                <c:pt idx="11341">
                  <c:v>-7.1523667631025831E-3</c:v>
                </c:pt>
                <c:pt idx="11342">
                  <c:v>-7.1540460979591805E-3</c:v>
                </c:pt>
                <c:pt idx="11343">
                  <c:v>-7.1560215468259164E-3</c:v>
                </c:pt>
                <c:pt idx="11344">
                  <c:v>-7.160181321820655E-3</c:v>
                </c:pt>
                <c:pt idx="11345">
                  <c:v>-7.1583159071707527E-3</c:v>
                </c:pt>
                <c:pt idx="11346">
                  <c:v>-7.1576969780899986E-3</c:v>
                </c:pt>
                <c:pt idx="11347">
                  <c:v>-7.1607591856703125E-3</c:v>
                </c:pt>
                <c:pt idx="11348">
                  <c:v>-7.1578583982916813E-3</c:v>
                </c:pt>
                <c:pt idx="11349">
                  <c:v>-7.156781632266576E-3</c:v>
                </c:pt>
                <c:pt idx="11350">
                  <c:v>-7.1606349475925035E-3</c:v>
                </c:pt>
                <c:pt idx="11351">
                  <c:v>-7.1594132500466838E-3</c:v>
                </c:pt>
                <c:pt idx="11352">
                  <c:v>-7.1601193323492128E-3</c:v>
                </c:pt>
                <c:pt idx="11353">
                  <c:v>-7.1573965096595289E-3</c:v>
                </c:pt>
                <c:pt idx="11354">
                  <c:v>-7.1588012205594798E-3</c:v>
                </c:pt>
                <c:pt idx="11355">
                  <c:v>-7.159000466421872E-3</c:v>
                </c:pt>
                <c:pt idx="11356">
                  <c:v>-7.1577036026331435E-3</c:v>
                </c:pt>
                <c:pt idx="11357">
                  <c:v>-7.1584604098455474E-3</c:v>
                </c:pt>
                <c:pt idx="11358">
                  <c:v>-7.1595565016649458E-3</c:v>
                </c:pt>
                <c:pt idx="11359">
                  <c:v>-7.15657870629317E-3</c:v>
                </c:pt>
                <c:pt idx="11360">
                  <c:v>-7.1560184988637195E-3</c:v>
                </c:pt>
                <c:pt idx="11361">
                  <c:v>-7.1620694343627221E-3</c:v>
                </c:pt>
                <c:pt idx="11362">
                  <c:v>-7.1609773125547605E-3</c:v>
                </c:pt>
                <c:pt idx="11363">
                  <c:v>-7.1591102664855461E-3</c:v>
                </c:pt>
                <c:pt idx="11364">
                  <c:v>-7.1599912482317287E-3</c:v>
                </c:pt>
                <c:pt idx="11365">
                  <c:v>-7.1589995995203033E-3</c:v>
                </c:pt>
                <c:pt idx="11366">
                  <c:v>-7.1633440662872572E-3</c:v>
                </c:pt>
                <c:pt idx="11367">
                  <c:v>-7.1591440753146201E-3</c:v>
                </c:pt>
                <c:pt idx="11368">
                  <c:v>-7.1626417726189436E-3</c:v>
                </c:pt>
                <c:pt idx="11369">
                  <c:v>-7.1635793074507599E-3</c:v>
                </c:pt>
                <c:pt idx="11370">
                  <c:v>-7.1623611380305149E-3</c:v>
                </c:pt>
                <c:pt idx="11371">
                  <c:v>-7.1644036596856678E-3</c:v>
                </c:pt>
                <c:pt idx="11372">
                  <c:v>-7.1656041261060821E-3</c:v>
                </c:pt>
                <c:pt idx="11373">
                  <c:v>-7.1635481357006266E-3</c:v>
                </c:pt>
                <c:pt idx="11374">
                  <c:v>-7.1610380305263876E-3</c:v>
                </c:pt>
                <c:pt idx="11375">
                  <c:v>-7.1624552625484993E-3</c:v>
                </c:pt>
                <c:pt idx="11376">
                  <c:v>-7.1643748026974279E-3</c:v>
                </c:pt>
                <c:pt idx="11377">
                  <c:v>-7.1662233753908228E-3</c:v>
                </c:pt>
                <c:pt idx="11378">
                  <c:v>-7.1689914485957166E-3</c:v>
                </c:pt>
                <c:pt idx="11379">
                  <c:v>-7.1696048779901628E-3</c:v>
                </c:pt>
                <c:pt idx="11380">
                  <c:v>-7.170162958887576E-3</c:v>
                </c:pt>
                <c:pt idx="11381">
                  <c:v>-7.1720697180105075E-3</c:v>
                </c:pt>
                <c:pt idx="11382">
                  <c:v>-7.1689845410347897E-3</c:v>
                </c:pt>
                <c:pt idx="11383">
                  <c:v>-7.1699639318529009E-3</c:v>
                </c:pt>
                <c:pt idx="11384">
                  <c:v>-7.1698243390992287E-3</c:v>
                </c:pt>
                <c:pt idx="11385">
                  <c:v>-7.1681062830817651E-3</c:v>
                </c:pt>
                <c:pt idx="11386">
                  <c:v>-7.1711559327970256E-3</c:v>
                </c:pt>
                <c:pt idx="11387">
                  <c:v>-7.1739931586651999E-3</c:v>
                </c:pt>
                <c:pt idx="11388">
                  <c:v>-7.1752132420637637E-3</c:v>
                </c:pt>
                <c:pt idx="11389">
                  <c:v>-7.1782962581986281E-3</c:v>
                </c:pt>
                <c:pt idx="11390">
                  <c:v>-7.175754179922415E-3</c:v>
                </c:pt>
                <c:pt idx="11391">
                  <c:v>-7.1771861221839595E-3</c:v>
                </c:pt>
                <c:pt idx="11392">
                  <c:v>-7.1775962767187474E-3</c:v>
                </c:pt>
                <c:pt idx="11393">
                  <c:v>-7.1742346562727972E-3</c:v>
                </c:pt>
                <c:pt idx="11394">
                  <c:v>-7.1760605343646564E-3</c:v>
                </c:pt>
                <c:pt idx="11395">
                  <c:v>-7.1766728968299595E-3</c:v>
                </c:pt>
                <c:pt idx="11396">
                  <c:v>-7.1762511637845083E-3</c:v>
                </c:pt>
                <c:pt idx="11397">
                  <c:v>-7.1768784505651254E-3</c:v>
                </c:pt>
                <c:pt idx="11398">
                  <c:v>-7.1812823492885241E-3</c:v>
                </c:pt>
                <c:pt idx="11399">
                  <c:v>-7.1824466544310739E-3</c:v>
                </c:pt>
                <c:pt idx="11400">
                  <c:v>-7.1799250990939017E-3</c:v>
                </c:pt>
                <c:pt idx="11401">
                  <c:v>-7.1881829555058086E-3</c:v>
                </c:pt>
                <c:pt idx="11402">
                  <c:v>-7.1845690726464601E-3</c:v>
                </c:pt>
                <c:pt idx="11403">
                  <c:v>-7.1845588420041849E-3</c:v>
                </c:pt>
                <c:pt idx="11404">
                  <c:v>-7.1863657334611947E-3</c:v>
                </c:pt>
                <c:pt idx="11405">
                  <c:v>-7.185131267791859E-3</c:v>
                </c:pt>
                <c:pt idx="11406">
                  <c:v>-7.1830333443318245E-3</c:v>
                </c:pt>
                <c:pt idx="11407">
                  <c:v>-7.1893660197296328E-3</c:v>
                </c:pt>
                <c:pt idx="11408">
                  <c:v>-7.1863750870778146E-3</c:v>
                </c:pt>
                <c:pt idx="11409">
                  <c:v>-7.1857895802038057E-3</c:v>
                </c:pt>
                <c:pt idx="11410">
                  <c:v>-7.1887646405114991E-3</c:v>
                </c:pt>
                <c:pt idx="11411">
                  <c:v>-7.1909837222071098E-3</c:v>
                </c:pt>
                <c:pt idx="11412">
                  <c:v>-7.1928037385123635E-3</c:v>
                </c:pt>
                <c:pt idx="11413">
                  <c:v>-7.1911326399670432E-3</c:v>
                </c:pt>
                <c:pt idx="11414">
                  <c:v>-7.1948480407479721E-3</c:v>
                </c:pt>
                <c:pt idx="11415">
                  <c:v>-7.1969849022060365E-3</c:v>
                </c:pt>
                <c:pt idx="11416">
                  <c:v>-7.1966372472078042E-3</c:v>
                </c:pt>
                <c:pt idx="11417">
                  <c:v>-7.1961411523861173E-3</c:v>
                </c:pt>
                <c:pt idx="11418">
                  <c:v>-7.1965774280283385E-3</c:v>
                </c:pt>
                <c:pt idx="11419">
                  <c:v>-7.2000167802086148E-3</c:v>
                </c:pt>
                <c:pt idx="11420">
                  <c:v>-7.2033567576564941E-3</c:v>
                </c:pt>
                <c:pt idx="11421">
                  <c:v>-7.2029251917580398E-3</c:v>
                </c:pt>
                <c:pt idx="11422">
                  <c:v>-7.2001656841747556E-3</c:v>
                </c:pt>
                <c:pt idx="11423">
                  <c:v>-7.1984683303472248E-3</c:v>
                </c:pt>
                <c:pt idx="11424">
                  <c:v>-7.2007015728986429E-3</c:v>
                </c:pt>
                <c:pt idx="11425">
                  <c:v>-7.2017874060215734E-3</c:v>
                </c:pt>
                <c:pt idx="11426">
                  <c:v>-7.2018728208431805E-3</c:v>
                </c:pt>
                <c:pt idx="11427">
                  <c:v>-7.2020486326454802E-3</c:v>
                </c:pt>
                <c:pt idx="11428">
                  <c:v>-7.203547811021776E-3</c:v>
                </c:pt>
                <c:pt idx="11429">
                  <c:v>-7.2059097511836291E-3</c:v>
                </c:pt>
                <c:pt idx="11430">
                  <c:v>-7.2061599452218515E-3</c:v>
                </c:pt>
                <c:pt idx="11431">
                  <c:v>-7.2068333046889105E-3</c:v>
                </c:pt>
                <c:pt idx="11432">
                  <c:v>-7.2066469275847986E-3</c:v>
                </c:pt>
                <c:pt idx="11433">
                  <c:v>-7.210116107253286E-3</c:v>
                </c:pt>
                <c:pt idx="11434">
                  <c:v>-7.2118877837995697E-3</c:v>
                </c:pt>
                <c:pt idx="11435">
                  <c:v>-7.2111373106419768E-3</c:v>
                </c:pt>
                <c:pt idx="11436">
                  <c:v>-7.2121468152880853E-3</c:v>
                </c:pt>
                <c:pt idx="11437">
                  <c:v>-7.2105264038428195E-3</c:v>
                </c:pt>
                <c:pt idx="11438">
                  <c:v>-7.211606354241392E-3</c:v>
                </c:pt>
                <c:pt idx="11439">
                  <c:v>-7.2130829879080106E-3</c:v>
                </c:pt>
                <c:pt idx="11440">
                  <c:v>-7.2136209598765615E-3</c:v>
                </c:pt>
                <c:pt idx="11441">
                  <c:v>-7.2117777064272942E-3</c:v>
                </c:pt>
                <c:pt idx="11442">
                  <c:v>-7.2116210705769528E-3</c:v>
                </c:pt>
                <c:pt idx="11443">
                  <c:v>-7.2155667473464665E-3</c:v>
                </c:pt>
                <c:pt idx="11444">
                  <c:v>-7.2143623624996043E-3</c:v>
                </c:pt>
                <c:pt idx="11445">
                  <c:v>-7.2131024964921294E-3</c:v>
                </c:pt>
                <c:pt idx="11446">
                  <c:v>-7.2112238325843115E-3</c:v>
                </c:pt>
                <c:pt idx="11447">
                  <c:v>-7.2137440766963422E-3</c:v>
                </c:pt>
                <c:pt idx="11448">
                  <c:v>-7.2136712810283365E-3</c:v>
                </c:pt>
                <c:pt idx="11449">
                  <c:v>-7.2159004119115898E-3</c:v>
                </c:pt>
                <c:pt idx="11450">
                  <c:v>-7.2164995766220447E-3</c:v>
                </c:pt>
                <c:pt idx="11451">
                  <c:v>-7.2182749328251377E-3</c:v>
                </c:pt>
                <c:pt idx="11452">
                  <c:v>-7.2169998231436019E-3</c:v>
                </c:pt>
                <c:pt idx="11453">
                  <c:v>-7.2148499573985664E-3</c:v>
                </c:pt>
                <c:pt idx="11454">
                  <c:v>-7.2141680377998908E-3</c:v>
                </c:pt>
                <c:pt idx="11455">
                  <c:v>-7.214741205698455E-3</c:v>
                </c:pt>
                <c:pt idx="11456">
                  <c:v>-7.213904485168128E-3</c:v>
                </c:pt>
                <c:pt idx="11457">
                  <c:v>-7.2136011659503178E-3</c:v>
                </c:pt>
                <c:pt idx="11458">
                  <c:v>-7.2127564779305986E-3</c:v>
                </c:pt>
                <c:pt idx="11459">
                  <c:v>-7.216524582082157E-3</c:v>
                </c:pt>
                <c:pt idx="11460">
                  <c:v>-7.2139734295810507E-3</c:v>
                </c:pt>
                <c:pt idx="11461">
                  <c:v>-7.2163854629880989E-3</c:v>
                </c:pt>
                <c:pt idx="11462">
                  <c:v>-7.2153119903706677E-3</c:v>
                </c:pt>
                <c:pt idx="11463">
                  <c:v>-7.2183238401424647E-3</c:v>
                </c:pt>
                <c:pt idx="11464">
                  <c:v>-7.219338941267521E-3</c:v>
                </c:pt>
                <c:pt idx="11465">
                  <c:v>-7.220639240763241E-3</c:v>
                </c:pt>
                <c:pt idx="11466">
                  <c:v>-7.2162449631793931E-3</c:v>
                </c:pt>
                <c:pt idx="11467">
                  <c:v>-7.2195719146275839E-3</c:v>
                </c:pt>
                <c:pt idx="11468">
                  <c:v>-7.2175266383101983E-3</c:v>
                </c:pt>
                <c:pt idx="11469">
                  <c:v>-7.2163751915028003E-3</c:v>
                </c:pt>
                <c:pt idx="11470">
                  <c:v>-7.2199361874886831E-3</c:v>
                </c:pt>
                <c:pt idx="11471">
                  <c:v>-7.2201868974342545E-3</c:v>
                </c:pt>
                <c:pt idx="11472">
                  <c:v>-7.2217066592720515E-3</c:v>
                </c:pt>
                <c:pt idx="11473">
                  <c:v>-7.2216777397840822E-3</c:v>
                </c:pt>
                <c:pt idx="11474">
                  <c:v>-7.2212367206134767E-3</c:v>
                </c:pt>
                <c:pt idx="11475">
                  <c:v>-7.2213007183839122E-3</c:v>
                </c:pt>
                <c:pt idx="11476">
                  <c:v>-7.2219058920111748E-3</c:v>
                </c:pt>
                <c:pt idx="11477">
                  <c:v>-7.2227351143145831E-3</c:v>
                </c:pt>
                <c:pt idx="11478">
                  <c:v>-7.2248594644999317E-3</c:v>
                </c:pt>
                <c:pt idx="11479">
                  <c:v>-7.2251280974186477E-3</c:v>
                </c:pt>
                <c:pt idx="11480">
                  <c:v>-7.226143253145462E-3</c:v>
                </c:pt>
                <c:pt idx="11481">
                  <c:v>-7.2252897827124194E-3</c:v>
                </c:pt>
                <c:pt idx="11482">
                  <c:v>-7.2238945040241798E-3</c:v>
                </c:pt>
                <c:pt idx="11483">
                  <c:v>-7.2223512849212178E-3</c:v>
                </c:pt>
                <c:pt idx="11484">
                  <c:v>-7.2233521536936999E-3</c:v>
                </c:pt>
                <c:pt idx="11485">
                  <c:v>-7.2217999285603364E-3</c:v>
                </c:pt>
                <c:pt idx="11486">
                  <c:v>-7.225012249266703E-3</c:v>
                </c:pt>
                <c:pt idx="11487">
                  <c:v>-7.2279533010393571E-3</c:v>
                </c:pt>
                <c:pt idx="11488">
                  <c:v>-7.2273204118929492E-3</c:v>
                </c:pt>
                <c:pt idx="11489">
                  <c:v>-7.2271606691900747E-3</c:v>
                </c:pt>
                <c:pt idx="11490">
                  <c:v>-7.2272063357217593E-3</c:v>
                </c:pt>
                <c:pt idx="11491">
                  <c:v>-7.2276733568400458E-3</c:v>
                </c:pt>
                <c:pt idx="11492">
                  <c:v>-7.2283750357609788E-3</c:v>
                </c:pt>
                <c:pt idx="11493">
                  <c:v>-7.2309008437988105E-3</c:v>
                </c:pt>
                <c:pt idx="11494">
                  <c:v>-7.2304279556648591E-3</c:v>
                </c:pt>
                <c:pt idx="11495">
                  <c:v>-7.2290767146336518E-3</c:v>
                </c:pt>
                <c:pt idx="11496">
                  <c:v>-7.2338765966693287E-3</c:v>
                </c:pt>
                <c:pt idx="11497">
                  <c:v>-7.2336308818596656E-3</c:v>
                </c:pt>
                <c:pt idx="11498">
                  <c:v>-7.234921227957246E-3</c:v>
                </c:pt>
                <c:pt idx="11499">
                  <c:v>-7.2348886928633917E-3</c:v>
                </c:pt>
                <c:pt idx="11500">
                  <c:v>-7.2353228082090949E-3</c:v>
                </c:pt>
                <c:pt idx="11501">
                  <c:v>-7.2327820189793572E-3</c:v>
                </c:pt>
                <c:pt idx="11502">
                  <c:v>-7.2331725048558016E-3</c:v>
                </c:pt>
                <c:pt idx="11503">
                  <c:v>-7.2339355519141094E-3</c:v>
                </c:pt>
                <c:pt idx="11504">
                  <c:v>-7.2337595687388808E-3</c:v>
                </c:pt>
                <c:pt idx="11505">
                  <c:v>-7.2346437903371107E-3</c:v>
                </c:pt>
                <c:pt idx="11506">
                  <c:v>-7.2367290998021153E-3</c:v>
                </c:pt>
                <c:pt idx="11507">
                  <c:v>-7.236350215330146E-3</c:v>
                </c:pt>
                <c:pt idx="11508">
                  <c:v>-7.2398654244989532E-3</c:v>
                </c:pt>
                <c:pt idx="11509">
                  <c:v>-7.2383545988656305E-3</c:v>
                </c:pt>
                <c:pt idx="11510">
                  <c:v>-7.2431130569010497E-3</c:v>
                </c:pt>
                <c:pt idx="11511">
                  <c:v>-7.2431454928961764E-3</c:v>
                </c:pt>
                <c:pt idx="11512">
                  <c:v>-7.2426883260405944E-3</c:v>
                </c:pt>
                <c:pt idx="11513">
                  <c:v>-7.2411174053676934E-3</c:v>
                </c:pt>
                <c:pt idx="11514">
                  <c:v>-7.242129577154535E-3</c:v>
                </c:pt>
                <c:pt idx="11515">
                  <c:v>-7.2424483476031488E-3</c:v>
                </c:pt>
                <c:pt idx="11516">
                  <c:v>-7.2433608840835398E-3</c:v>
                </c:pt>
                <c:pt idx="11517">
                  <c:v>-7.245845810487323E-3</c:v>
                </c:pt>
                <c:pt idx="11518">
                  <c:v>-7.2474468159773745E-3</c:v>
                </c:pt>
                <c:pt idx="11519">
                  <c:v>-7.2460707569731208E-3</c:v>
                </c:pt>
                <c:pt idx="11520">
                  <c:v>-7.2469403824605436E-3</c:v>
                </c:pt>
                <c:pt idx="11521">
                  <c:v>-7.2456253072832816E-3</c:v>
                </c:pt>
                <c:pt idx="11522">
                  <c:v>-7.2437264705700315E-3</c:v>
                </c:pt>
                <c:pt idx="11523">
                  <c:v>-7.2431219615068263E-3</c:v>
                </c:pt>
                <c:pt idx="11524">
                  <c:v>-7.2420353930252252E-3</c:v>
                </c:pt>
                <c:pt idx="11525">
                  <c:v>-7.242684372710439E-3</c:v>
                </c:pt>
                <c:pt idx="11526">
                  <c:v>-7.242067478485009E-3</c:v>
                </c:pt>
                <c:pt idx="11527">
                  <c:v>-7.2413014803851383E-3</c:v>
                </c:pt>
                <c:pt idx="11528">
                  <c:v>-7.2419310654971199E-3</c:v>
                </c:pt>
                <c:pt idx="11529">
                  <c:v>-7.2431804408982104E-3</c:v>
                </c:pt>
                <c:pt idx="11530">
                  <c:v>-7.2421480095761276E-3</c:v>
                </c:pt>
                <c:pt idx="11531">
                  <c:v>-7.2446014919457088E-3</c:v>
                </c:pt>
                <c:pt idx="11532">
                  <c:v>-7.2431214198127539E-3</c:v>
                </c:pt>
                <c:pt idx="11533">
                  <c:v>-7.2434277238201204E-3</c:v>
                </c:pt>
                <c:pt idx="11534">
                  <c:v>-7.2400550652718743E-3</c:v>
                </c:pt>
                <c:pt idx="11535">
                  <c:v>-7.2443717414949586E-3</c:v>
                </c:pt>
                <c:pt idx="11536">
                  <c:v>-7.2420450087430088E-3</c:v>
                </c:pt>
                <c:pt idx="11537">
                  <c:v>-7.2410926069124684E-3</c:v>
                </c:pt>
                <c:pt idx="11538">
                  <c:v>-7.2418536544808761E-3</c:v>
                </c:pt>
                <c:pt idx="11539">
                  <c:v>-7.2398229985288828E-3</c:v>
                </c:pt>
                <c:pt idx="11540">
                  <c:v>-7.2373872912631643E-3</c:v>
                </c:pt>
                <c:pt idx="11541">
                  <c:v>-7.2376997219308764E-3</c:v>
                </c:pt>
                <c:pt idx="11542">
                  <c:v>-7.2407169652092531E-3</c:v>
                </c:pt>
                <c:pt idx="11543">
                  <c:v>-7.2441750454280401E-3</c:v>
                </c:pt>
                <c:pt idx="11544">
                  <c:v>-7.2441575476830623E-3</c:v>
                </c:pt>
                <c:pt idx="11545">
                  <c:v>-7.243064293915075E-3</c:v>
                </c:pt>
                <c:pt idx="11546">
                  <c:v>-7.2453392161275889E-3</c:v>
                </c:pt>
                <c:pt idx="11547">
                  <c:v>-7.2450594644395613E-3</c:v>
                </c:pt>
                <c:pt idx="11548">
                  <c:v>-7.2462365902845535E-3</c:v>
                </c:pt>
                <c:pt idx="11549">
                  <c:v>-7.2468071889031597E-3</c:v>
                </c:pt>
                <c:pt idx="11550">
                  <c:v>-7.2453640557250893E-3</c:v>
                </c:pt>
                <c:pt idx="11551">
                  <c:v>-7.2446651861277928E-3</c:v>
                </c:pt>
                <c:pt idx="11552">
                  <c:v>-7.2427909014499397E-3</c:v>
                </c:pt>
                <c:pt idx="11553">
                  <c:v>-7.2434552331987062E-3</c:v>
                </c:pt>
                <c:pt idx="11554">
                  <c:v>-7.2441256268691943E-3</c:v>
                </c:pt>
                <c:pt idx="11555">
                  <c:v>-7.2450422091721789E-3</c:v>
                </c:pt>
                <c:pt idx="11556">
                  <c:v>-7.2471862862995545E-3</c:v>
                </c:pt>
                <c:pt idx="11557">
                  <c:v>-7.247515811941661E-3</c:v>
                </c:pt>
                <c:pt idx="11558">
                  <c:v>-7.2485836851701518E-3</c:v>
                </c:pt>
                <c:pt idx="11559">
                  <c:v>-7.2468820850697243E-3</c:v>
                </c:pt>
                <c:pt idx="11560">
                  <c:v>-7.2478670787810119E-3</c:v>
                </c:pt>
                <c:pt idx="11561">
                  <c:v>-7.2462412865036243E-3</c:v>
                </c:pt>
                <c:pt idx="11562">
                  <c:v>-7.2463652103302353E-3</c:v>
                </c:pt>
                <c:pt idx="11563">
                  <c:v>-7.2456386190425191E-3</c:v>
                </c:pt>
                <c:pt idx="11564">
                  <c:v>-7.2479592424688532E-3</c:v>
                </c:pt>
                <c:pt idx="11565">
                  <c:v>-7.2480818623131844E-3</c:v>
                </c:pt>
                <c:pt idx="11566">
                  <c:v>-7.2497696590579719E-3</c:v>
                </c:pt>
                <c:pt idx="11567">
                  <c:v>-7.250998557334006E-3</c:v>
                </c:pt>
                <c:pt idx="11568">
                  <c:v>-7.2497796274209282E-3</c:v>
                </c:pt>
                <c:pt idx="11569">
                  <c:v>-7.248333928757014E-3</c:v>
                </c:pt>
                <c:pt idx="11570">
                  <c:v>-7.2491179271952271E-3</c:v>
                </c:pt>
                <c:pt idx="11571">
                  <c:v>-7.2509928734960493E-3</c:v>
                </c:pt>
                <c:pt idx="11572">
                  <c:v>-7.2511948258065602E-3</c:v>
                </c:pt>
                <c:pt idx="11573">
                  <c:v>-7.2542855735360026E-3</c:v>
                </c:pt>
                <c:pt idx="11574">
                  <c:v>-7.2510012867814336E-3</c:v>
                </c:pt>
                <c:pt idx="11575">
                  <c:v>-7.2522927842648072E-3</c:v>
                </c:pt>
                <c:pt idx="11576">
                  <c:v>-7.2545230603441486E-3</c:v>
                </c:pt>
                <c:pt idx="11577">
                  <c:v>-7.2538344564723285E-3</c:v>
                </c:pt>
                <c:pt idx="11578">
                  <c:v>-7.2540887641909203E-3</c:v>
                </c:pt>
                <c:pt idx="11579">
                  <c:v>-7.2560566139254403E-3</c:v>
                </c:pt>
                <c:pt idx="11580">
                  <c:v>-7.2546318083414616E-3</c:v>
                </c:pt>
                <c:pt idx="11581">
                  <c:v>-7.2570078787993139E-3</c:v>
                </c:pt>
                <c:pt idx="11582">
                  <c:v>-7.2596281438064569E-3</c:v>
                </c:pt>
                <c:pt idx="11583">
                  <c:v>-7.2609765715277805E-3</c:v>
                </c:pt>
                <c:pt idx="11584">
                  <c:v>-7.2596093371283324E-3</c:v>
                </c:pt>
                <c:pt idx="11585">
                  <c:v>-7.2588117853810193E-3</c:v>
                </c:pt>
                <c:pt idx="11586">
                  <c:v>-7.2613813955877266E-3</c:v>
                </c:pt>
                <c:pt idx="11587">
                  <c:v>-7.2617151595755344E-3</c:v>
                </c:pt>
                <c:pt idx="11588">
                  <c:v>-7.2639966346274175E-3</c:v>
                </c:pt>
                <c:pt idx="11589">
                  <c:v>-7.2639172836448116E-3</c:v>
                </c:pt>
                <c:pt idx="11590">
                  <c:v>-7.2639434062561374E-3</c:v>
                </c:pt>
                <c:pt idx="11591">
                  <c:v>-7.2645531307979636E-3</c:v>
                </c:pt>
                <c:pt idx="11592">
                  <c:v>-7.263680811119012E-3</c:v>
                </c:pt>
                <c:pt idx="11593">
                  <c:v>-7.2630892807128899E-3</c:v>
                </c:pt>
                <c:pt idx="11594">
                  <c:v>-7.2621640899416893E-3</c:v>
                </c:pt>
                <c:pt idx="11595">
                  <c:v>-7.2631954876689071E-3</c:v>
                </c:pt>
                <c:pt idx="11596">
                  <c:v>-7.2637075947489102E-3</c:v>
                </c:pt>
                <c:pt idx="11597">
                  <c:v>-7.2648909204930112E-3</c:v>
                </c:pt>
                <c:pt idx="11598">
                  <c:v>-7.2645800278036661E-3</c:v>
                </c:pt>
                <c:pt idx="11599">
                  <c:v>-7.2654681482153963E-3</c:v>
                </c:pt>
                <c:pt idx="11600">
                  <c:v>-7.2661052921825899E-3</c:v>
                </c:pt>
                <c:pt idx="11601">
                  <c:v>-7.2652890127745109E-3</c:v>
                </c:pt>
                <c:pt idx="11602">
                  <c:v>-7.2658742183438632E-3</c:v>
                </c:pt>
                <c:pt idx="11603">
                  <c:v>-7.2674074016349432E-3</c:v>
                </c:pt>
                <c:pt idx="11604">
                  <c:v>-7.2678133131196419E-3</c:v>
                </c:pt>
                <c:pt idx="11605">
                  <c:v>-7.2693672883867742E-3</c:v>
                </c:pt>
                <c:pt idx="11606">
                  <c:v>-7.2677336221576736E-3</c:v>
                </c:pt>
                <c:pt idx="11607">
                  <c:v>-7.2682638908787827E-3</c:v>
                </c:pt>
                <c:pt idx="11608">
                  <c:v>-7.2682403501750864E-3</c:v>
                </c:pt>
                <c:pt idx="11609">
                  <c:v>-7.2661252042582102E-3</c:v>
                </c:pt>
                <c:pt idx="11610">
                  <c:v>-7.2687509940272581E-3</c:v>
                </c:pt>
                <c:pt idx="11611">
                  <c:v>-7.2694871485168193E-3</c:v>
                </c:pt>
                <c:pt idx="11612">
                  <c:v>-7.27057405604565E-3</c:v>
                </c:pt>
                <c:pt idx="11613">
                  <c:v>-7.271020137749446E-3</c:v>
                </c:pt>
                <c:pt idx="11614">
                  <c:v>-7.2699577830864434E-3</c:v>
                </c:pt>
                <c:pt idx="11615">
                  <c:v>-7.2727293688243837E-3</c:v>
                </c:pt>
                <c:pt idx="11616">
                  <c:v>-7.2711372679592498E-3</c:v>
                </c:pt>
                <c:pt idx="11617">
                  <c:v>-7.272238417254686E-3</c:v>
                </c:pt>
                <c:pt idx="11618">
                  <c:v>-7.2730332944152187E-3</c:v>
                </c:pt>
                <c:pt idx="11619">
                  <c:v>-7.2727644698587458E-3</c:v>
                </c:pt>
                <c:pt idx="11620">
                  <c:v>-7.2762207164770287E-3</c:v>
                </c:pt>
                <c:pt idx="11621">
                  <c:v>-7.2757498094271908E-3</c:v>
                </c:pt>
                <c:pt idx="11622">
                  <c:v>-7.2745372380551721E-3</c:v>
                </c:pt>
                <c:pt idx="11623">
                  <c:v>-7.2772223787027973E-3</c:v>
                </c:pt>
                <c:pt idx="11624">
                  <c:v>-7.2795004778562116E-3</c:v>
                </c:pt>
                <c:pt idx="11625">
                  <c:v>-7.2793689132075439E-3</c:v>
                </c:pt>
                <c:pt idx="11626">
                  <c:v>-7.2807780149005191E-3</c:v>
                </c:pt>
                <c:pt idx="11627">
                  <c:v>-7.2814152098518844E-3</c:v>
                </c:pt>
                <c:pt idx="11628">
                  <c:v>-7.2801520151915241E-3</c:v>
                </c:pt>
                <c:pt idx="11629">
                  <c:v>-7.280775529562562E-3</c:v>
                </c:pt>
                <c:pt idx="11630">
                  <c:v>-7.2817731153551977E-3</c:v>
                </c:pt>
                <c:pt idx="11631">
                  <c:v>-7.2821715665404574E-3</c:v>
                </c:pt>
                <c:pt idx="11632">
                  <c:v>-7.2832011331918373E-3</c:v>
                </c:pt>
                <c:pt idx="11633">
                  <c:v>-7.2827603052847039E-3</c:v>
                </c:pt>
                <c:pt idx="11634">
                  <c:v>-7.2828259144771682E-3</c:v>
                </c:pt>
                <c:pt idx="11635">
                  <c:v>-7.2850568523105917E-3</c:v>
                </c:pt>
                <c:pt idx="11636">
                  <c:v>-7.2852387144614287E-3</c:v>
                </c:pt>
                <c:pt idx="11637">
                  <c:v>-7.2854467521187962E-3</c:v>
                </c:pt>
                <c:pt idx="11638">
                  <c:v>-7.2865041257358844E-3</c:v>
                </c:pt>
                <c:pt idx="11639">
                  <c:v>-7.2855525614749627E-3</c:v>
                </c:pt>
                <c:pt idx="11640">
                  <c:v>-7.2853735191626403E-3</c:v>
                </c:pt>
                <c:pt idx="11641">
                  <c:v>-7.285248753877426E-3</c:v>
                </c:pt>
                <c:pt idx="11642">
                  <c:v>-7.2871424213290592E-3</c:v>
                </c:pt>
                <c:pt idx="11643">
                  <c:v>-7.2866062872209694E-3</c:v>
                </c:pt>
                <c:pt idx="11644">
                  <c:v>-7.2840022192059853E-3</c:v>
                </c:pt>
                <c:pt idx="11645">
                  <c:v>-7.284587788413158E-3</c:v>
                </c:pt>
                <c:pt idx="11646">
                  <c:v>-7.2847316266667498E-3</c:v>
                </c:pt>
                <c:pt idx="11647">
                  <c:v>-7.2844781751584022E-3</c:v>
                </c:pt>
                <c:pt idx="11648">
                  <c:v>-7.2856257827980612E-3</c:v>
                </c:pt>
                <c:pt idx="11649">
                  <c:v>-7.2862072090259843E-3</c:v>
                </c:pt>
                <c:pt idx="11650">
                  <c:v>-7.2872707795346011E-3</c:v>
                </c:pt>
                <c:pt idx="11651">
                  <c:v>-7.2887468777108229E-3</c:v>
                </c:pt>
                <c:pt idx="11652">
                  <c:v>-7.2886601151708752E-3</c:v>
                </c:pt>
                <c:pt idx="11653">
                  <c:v>-7.2904288485284002E-3</c:v>
                </c:pt>
                <c:pt idx="11654">
                  <c:v>-7.2913562133790711E-3</c:v>
                </c:pt>
                <c:pt idx="11655">
                  <c:v>-7.2918623692664252E-3</c:v>
                </c:pt>
                <c:pt idx="11656">
                  <c:v>-7.2922936139800327E-3</c:v>
                </c:pt>
                <c:pt idx="11657">
                  <c:v>-7.2909918112488478E-3</c:v>
                </c:pt>
                <c:pt idx="11658">
                  <c:v>-7.2906784772837812E-3</c:v>
                </c:pt>
                <c:pt idx="11659">
                  <c:v>-7.2897538695462028E-3</c:v>
                </c:pt>
                <c:pt idx="11660">
                  <c:v>-7.2909563879337176E-3</c:v>
                </c:pt>
                <c:pt idx="11661">
                  <c:v>-7.2917783567867942E-3</c:v>
                </c:pt>
                <c:pt idx="11662">
                  <c:v>-7.2908716135729867E-3</c:v>
                </c:pt>
                <c:pt idx="11663">
                  <c:v>-7.2899090872066939E-3</c:v>
                </c:pt>
                <c:pt idx="11664">
                  <c:v>-7.2906484304001507E-3</c:v>
                </c:pt>
                <c:pt idx="11665">
                  <c:v>-7.2909723403145636E-3</c:v>
                </c:pt>
                <c:pt idx="11666">
                  <c:v>-7.2917908798805255E-3</c:v>
                </c:pt>
                <c:pt idx="11667">
                  <c:v>-7.2924984596191046E-3</c:v>
                </c:pt>
                <c:pt idx="11668">
                  <c:v>-7.2920731549530275E-3</c:v>
                </c:pt>
                <c:pt idx="11669">
                  <c:v>-7.2909988014428304E-3</c:v>
                </c:pt>
                <c:pt idx="11670">
                  <c:v>-7.2918227103998976E-3</c:v>
                </c:pt>
                <c:pt idx="11671">
                  <c:v>-7.2919700837163681E-3</c:v>
                </c:pt>
                <c:pt idx="11672">
                  <c:v>-7.2921784463940232E-3</c:v>
                </c:pt>
                <c:pt idx="11673">
                  <c:v>-7.2928669359375248E-3</c:v>
                </c:pt>
                <c:pt idx="11674">
                  <c:v>-7.2936259455457578E-3</c:v>
                </c:pt>
                <c:pt idx="11675">
                  <c:v>-7.2943074627969369E-3</c:v>
                </c:pt>
                <c:pt idx="11676">
                  <c:v>-7.2940870496928422E-3</c:v>
                </c:pt>
                <c:pt idx="11677">
                  <c:v>-7.2961965075663679E-3</c:v>
                </c:pt>
                <c:pt idx="11678">
                  <c:v>-7.2962564314887884E-3</c:v>
                </c:pt>
                <c:pt idx="11679">
                  <c:v>-7.2984753597069877E-3</c:v>
                </c:pt>
                <c:pt idx="11680">
                  <c:v>-7.2965640074198696E-3</c:v>
                </c:pt>
                <c:pt idx="11681">
                  <c:v>-7.2956696257029836E-3</c:v>
                </c:pt>
                <c:pt idx="11682">
                  <c:v>-7.2963331261262461E-3</c:v>
                </c:pt>
                <c:pt idx="11683">
                  <c:v>-7.2952470122579138E-3</c:v>
                </c:pt>
                <c:pt idx="11684">
                  <c:v>-7.2946431127627505E-3</c:v>
                </c:pt>
                <c:pt idx="11685">
                  <c:v>-7.2956000102231142E-3</c:v>
                </c:pt>
                <c:pt idx="11686">
                  <c:v>-7.2961514262340722E-3</c:v>
                </c:pt>
                <c:pt idx="11687">
                  <c:v>-7.2978362856636544E-3</c:v>
                </c:pt>
                <c:pt idx="11688">
                  <c:v>-7.2980955174584529E-3</c:v>
                </c:pt>
                <c:pt idx="11689">
                  <c:v>-7.2989546284326209E-3</c:v>
                </c:pt>
                <c:pt idx="11690">
                  <c:v>-7.2996952312281765E-3</c:v>
                </c:pt>
                <c:pt idx="11691">
                  <c:v>-7.2994979070168092E-3</c:v>
                </c:pt>
                <c:pt idx="11692">
                  <c:v>-7.3025482006523106E-3</c:v>
                </c:pt>
                <c:pt idx="11693">
                  <c:v>-7.3006160361880701E-3</c:v>
                </c:pt>
                <c:pt idx="11694">
                  <c:v>-7.3006786799610854E-3</c:v>
                </c:pt>
                <c:pt idx="11695">
                  <c:v>-7.3016433238595729E-3</c:v>
                </c:pt>
                <c:pt idx="11696">
                  <c:v>-7.3000019927085096E-3</c:v>
                </c:pt>
                <c:pt idx="11697">
                  <c:v>-7.3009430655664367E-3</c:v>
                </c:pt>
                <c:pt idx="11698">
                  <c:v>-7.3025563471438761E-3</c:v>
                </c:pt>
                <c:pt idx="11699">
                  <c:v>-7.3029900643631768E-3</c:v>
                </c:pt>
                <c:pt idx="11700">
                  <c:v>-7.3027369775016775E-3</c:v>
                </c:pt>
                <c:pt idx="11701">
                  <c:v>-7.3034749743202529E-3</c:v>
                </c:pt>
                <c:pt idx="11702">
                  <c:v>-7.3025901528768694E-3</c:v>
                </c:pt>
                <c:pt idx="11703">
                  <c:v>-7.3032244052249982E-3</c:v>
                </c:pt>
                <c:pt idx="11704">
                  <c:v>-7.3034942020188485E-3</c:v>
                </c:pt>
                <c:pt idx="11705">
                  <c:v>-7.3047784215195827E-3</c:v>
                </c:pt>
                <c:pt idx="11706">
                  <c:v>-7.3049773684755988E-3</c:v>
                </c:pt>
                <c:pt idx="11707">
                  <c:v>-7.3053298875650381E-3</c:v>
                </c:pt>
                <c:pt idx="11708">
                  <c:v>-7.3047862837236537E-3</c:v>
                </c:pt>
                <c:pt idx="11709">
                  <c:v>-7.3053585322163583E-3</c:v>
                </c:pt>
                <c:pt idx="11710">
                  <c:v>-7.3057129942030886E-3</c:v>
                </c:pt>
                <c:pt idx="11711">
                  <c:v>-7.3053997349718262E-3</c:v>
                </c:pt>
                <c:pt idx="11712">
                  <c:v>-7.3057413387023814E-3</c:v>
                </c:pt>
                <c:pt idx="11713">
                  <c:v>-7.3055555759383387E-3</c:v>
                </c:pt>
                <c:pt idx="11714">
                  <c:v>-7.3065397981587612E-3</c:v>
                </c:pt>
                <c:pt idx="11715">
                  <c:v>-7.3067201005338851E-3</c:v>
                </c:pt>
                <c:pt idx="11716">
                  <c:v>-7.3072368954759468E-3</c:v>
                </c:pt>
                <c:pt idx="11717">
                  <c:v>-7.3079432988031913E-3</c:v>
                </c:pt>
                <c:pt idx="11718">
                  <c:v>-7.3090132912366898E-3</c:v>
                </c:pt>
                <c:pt idx="11719">
                  <c:v>-7.3086467226507763E-3</c:v>
                </c:pt>
                <c:pt idx="11720">
                  <c:v>-7.3080666452211554E-3</c:v>
                </c:pt>
                <c:pt idx="11721">
                  <c:v>-7.3081649742810974E-3</c:v>
                </c:pt>
                <c:pt idx="11722">
                  <c:v>-7.3097314531581749E-3</c:v>
                </c:pt>
                <c:pt idx="11723">
                  <c:v>-7.3114133693542938E-3</c:v>
                </c:pt>
                <c:pt idx="11724">
                  <c:v>-7.3112809858467071E-3</c:v>
                </c:pt>
                <c:pt idx="11725">
                  <c:v>-7.3112616142287845E-3</c:v>
                </c:pt>
                <c:pt idx="11726">
                  <c:v>-7.3111017544807292E-3</c:v>
                </c:pt>
                <c:pt idx="11727">
                  <c:v>-7.3112659048664994E-3</c:v>
                </c:pt>
                <c:pt idx="11728">
                  <c:v>-7.3101225077969682E-3</c:v>
                </c:pt>
                <c:pt idx="11729">
                  <c:v>-7.3108753941753431E-3</c:v>
                </c:pt>
                <c:pt idx="11730">
                  <c:v>-7.3106068803703286E-3</c:v>
                </c:pt>
                <c:pt idx="11731">
                  <c:v>-7.3112187131357722E-3</c:v>
                </c:pt>
                <c:pt idx="11732">
                  <c:v>-7.3111756803709805E-3</c:v>
                </c:pt>
                <c:pt idx="11733">
                  <c:v>-7.3117260273246193E-3</c:v>
                </c:pt>
                <c:pt idx="11734">
                  <c:v>-7.3114712424484189E-3</c:v>
                </c:pt>
                <c:pt idx="11735">
                  <c:v>-7.3116374965593763E-3</c:v>
                </c:pt>
                <c:pt idx="11736">
                  <c:v>-7.3130590556346855E-3</c:v>
                </c:pt>
                <c:pt idx="11737">
                  <c:v>-7.3142624874303766E-3</c:v>
                </c:pt>
                <c:pt idx="11738">
                  <c:v>-7.3151150036927038E-3</c:v>
                </c:pt>
                <c:pt idx="11739">
                  <c:v>-7.3141819375111281E-3</c:v>
                </c:pt>
                <c:pt idx="11740">
                  <c:v>-7.3142264832599599E-3</c:v>
                </c:pt>
                <c:pt idx="11741">
                  <c:v>-7.3150073471313802E-3</c:v>
                </c:pt>
                <c:pt idx="11742">
                  <c:v>-7.3149378072700352E-3</c:v>
                </c:pt>
                <c:pt idx="11743">
                  <c:v>-7.3159012774096565E-3</c:v>
                </c:pt>
                <c:pt idx="11744">
                  <c:v>-7.3170067927803119E-3</c:v>
                </c:pt>
                <c:pt idx="11745">
                  <c:v>-7.3162901273466103E-3</c:v>
                </c:pt>
                <c:pt idx="11746">
                  <c:v>-7.3167315164386236E-3</c:v>
                </c:pt>
                <c:pt idx="11747">
                  <c:v>-7.31785680624303E-3</c:v>
                </c:pt>
                <c:pt idx="11748">
                  <c:v>-7.3174939276352095E-3</c:v>
                </c:pt>
                <c:pt idx="11749">
                  <c:v>-7.3173854708541109E-3</c:v>
                </c:pt>
                <c:pt idx="11750">
                  <c:v>-7.3179101442765876E-3</c:v>
                </c:pt>
                <c:pt idx="11751">
                  <c:v>-7.3194009753784622E-3</c:v>
                </c:pt>
                <c:pt idx="11752">
                  <c:v>-7.3207412666754989E-3</c:v>
                </c:pt>
                <c:pt idx="11753">
                  <c:v>-7.320263639290875E-3</c:v>
                </c:pt>
                <c:pt idx="11754">
                  <c:v>-7.3213235814279425E-3</c:v>
                </c:pt>
                <c:pt idx="11755">
                  <c:v>-7.3207310624060547E-3</c:v>
                </c:pt>
                <c:pt idx="11756">
                  <c:v>-7.3212199054107302E-3</c:v>
                </c:pt>
                <c:pt idx="11757">
                  <c:v>-7.3213413749465411E-3</c:v>
                </c:pt>
                <c:pt idx="11758">
                  <c:v>-7.3224283896807874E-3</c:v>
                </c:pt>
                <c:pt idx="11759">
                  <c:v>-7.3223594315331821E-3</c:v>
                </c:pt>
                <c:pt idx="11760">
                  <c:v>-7.3230871162675484E-3</c:v>
                </c:pt>
                <c:pt idx="11761">
                  <c:v>-7.3231508303631555E-3</c:v>
                </c:pt>
                <c:pt idx="11762">
                  <c:v>-7.3243646383613428E-3</c:v>
                </c:pt>
                <c:pt idx="11763">
                  <c:v>-7.3249693744486567E-3</c:v>
                </c:pt>
                <c:pt idx="11764">
                  <c:v>-7.3234898384600781E-3</c:v>
                </c:pt>
                <c:pt idx="11765">
                  <c:v>-7.3246238901830052E-3</c:v>
                </c:pt>
                <c:pt idx="11766">
                  <c:v>-7.324524817810792E-3</c:v>
                </c:pt>
                <c:pt idx="11767">
                  <c:v>-7.3242950384687705E-3</c:v>
                </c:pt>
                <c:pt idx="11768">
                  <c:v>-7.3247685606179867E-3</c:v>
                </c:pt>
                <c:pt idx="11769">
                  <c:v>-7.3252694732630968E-3</c:v>
                </c:pt>
                <c:pt idx="11770">
                  <c:v>-7.3264677776125747E-3</c:v>
                </c:pt>
                <c:pt idx="11771">
                  <c:v>-7.3272812363615464E-3</c:v>
                </c:pt>
                <c:pt idx="11772">
                  <c:v>-7.3272706249012673E-3</c:v>
                </c:pt>
                <c:pt idx="11773">
                  <c:v>-7.326813114414632E-3</c:v>
                </c:pt>
                <c:pt idx="11774">
                  <c:v>-7.3263076373088322E-3</c:v>
                </c:pt>
                <c:pt idx="11775">
                  <c:v>-7.3264765280768186E-3</c:v>
                </c:pt>
                <c:pt idx="11776">
                  <c:v>-7.3292615828432E-3</c:v>
                </c:pt>
                <c:pt idx="11777">
                  <c:v>-7.3286541071431932E-3</c:v>
                </c:pt>
                <c:pt idx="11778">
                  <c:v>-7.3297681586462979E-3</c:v>
                </c:pt>
                <c:pt idx="11779">
                  <c:v>-7.330763124949095E-3</c:v>
                </c:pt>
                <c:pt idx="11780">
                  <c:v>-7.3309283026717466E-3</c:v>
                </c:pt>
                <c:pt idx="11781">
                  <c:v>-7.3324175565046834E-3</c:v>
                </c:pt>
                <c:pt idx="11782">
                  <c:v>-7.3330768637998806E-3</c:v>
                </c:pt>
                <c:pt idx="11783">
                  <c:v>-7.3332107894724845E-3</c:v>
                </c:pt>
                <c:pt idx="11784">
                  <c:v>-7.3336957127977586E-3</c:v>
                </c:pt>
                <c:pt idx="11785">
                  <c:v>-7.3330554694350514E-3</c:v>
                </c:pt>
                <c:pt idx="11786">
                  <c:v>-7.3328320350547248E-3</c:v>
                </c:pt>
                <c:pt idx="11787">
                  <c:v>-7.3331884358240618E-3</c:v>
                </c:pt>
                <c:pt idx="11788">
                  <c:v>-7.3331161626374415E-3</c:v>
                </c:pt>
                <c:pt idx="11789">
                  <c:v>-7.3334613352869869E-3</c:v>
                </c:pt>
                <c:pt idx="11790">
                  <c:v>-7.3343171088401582E-3</c:v>
                </c:pt>
                <c:pt idx="11791">
                  <c:v>-7.3345665756955223E-3</c:v>
                </c:pt>
                <c:pt idx="11792">
                  <c:v>-7.3336599448354765E-3</c:v>
                </c:pt>
                <c:pt idx="11793">
                  <c:v>-7.3341064094203448E-3</c:v>
                </c:pt>
                <c:pt idx="11794">
                  <c:v>-7.3339271250093159E-3</c:v>
                </c:pt>
                <c:pt idx="11795">
                  <c:v>-7.3336453605817257E-3</c:v>
                </c:pt>
                <c:pt idx="11796">
                  <c:v>-7.3345538898627874E-3</c:v>
                </c:pt>
                <c:pt idx="11797">
                  <c:v>-7.3340153437784564E-3</c:v>
                </c:pt>
                <c:pt idx="11798">
                  <c:v>-7.3346595702062619E-3</c:v>
                </c:pt>
                <c:pt idx="11799">
                  <c:v>-7.3368588310506796E-3</c:v>
                </c:pt>
                <c:pt idx="11800">
                  <c:v>-7.337631084947809E-3</c:v>
                </c:pt>
                <c:pt idx="11801">
                  <c:v>-7.3389873870607593E-3</c:v>
                </c:pt>
                <c:pt idx="11802">
                  <c:v>-7.3389840559331338E-3</c:v>
                </c:pt>
                <c:pt idx="11803">
                  <c:v>-7.3377923346914786E-3</c:v>
                </c:pt>
                <c:pt idx="11804">
                  <c:v>-7.3383241309232976E-3</c:v>
                </c:pt>
                <c:pt idx="11805">
                  <c:v>-7.3378628304464032E-3</c:v>
                </c:pt>
                <c:pt idx="11806">
                  <c:v>-7.3375502501689229E-3</c:v>
                </c:pt>
                <c:pt idx="11807">
                  <c:v>-7.3391067411624428E-3</c:v>
                </c:pt>
                <c:pt idx="11808">
                  <c:v>-7.3402094527360174E-3</c:v>
                </c:pt>
                <c:pt idx="11809">
                  <c:v>-7.3403484093469617E-3</c:v>
                </c:pt>
                <c:pt idx="11810">
                  <c:v>-7.3406131650350934E-3</c:v>
                </c:pt>
                <c:pt idx="11811">
                  <c:v>-7.339979355704059E-3</c:v>
                </c:pt>
                <c:pt idx="11812">
                  <c:v>-7.3403490419387957E-3</c:v>
                </c:pt>
                <c:pt idx="11813">
                  <c:v>-7.3415760894475672E-3</c:v>
                </c:pt>
                <c:pt idx="11814">
                  <c:v>-7.3416652044638389E-3</c:v>
                </c:pt>
                <c:pt idx="11815">
                  <c:v>-7.3404222970105447E-3</c:v>
                </c:pt>
                <c:pt idx="11816">
                  <c:v>-7.341667202522037E-3</c:v>
                </c:pt>
                <c:pt idx="11817">
                  <c:v>-7.3418415247308248E-3</c:v>
                </c:pt>
                <c:pt idx="11818">
                  <c:v>-7.3429005751108256E-3</c:v>
                </c:pt>
                <c:pt idx="11819">
                  <c:v>-7.3401603371280209E-3</c:v>
                </c:pt>
                <c:pt idx="11820">
                  <c:v>-7.3418984145934615E-3</c:v>
                </c:pt>
                <c:pt idx="11821">
                  <c:v>-7.3426297180060364E-3</c:v>
                </c:pt>
                <c:pt idx="11822">
                  <c:v>-7.3427247112187854E-3</c:v>
                </c:pt>
                <c:pt idx="11823">
                  <c:v>-7.343511379879741E-3</c:v>
                </c:pt>
                <c:pt idx="11824">
                  <c:v>-7.3427220630876344E-3</c:v>
                </c:pt>
                <c:pt idx="11825">
                  <c:v>-7.3431961241025587E-3</c:v>
                </c:pt>
                <c:pt idx="11826">
                  <c:v>-7.3444248925523961E-3</c:v>
                </c:pt>
                <c:pt idx="11827">
                  <c:v>-7.3439213445700268E-3</c:v>
                </c:pt>
                <c:pt idx="11828">
                  <c:v>-7.3446917604026085E-3</c:v>
                </c:pt>
                <c:pt idx="11829">
                  <c:v>-7.344740323806883E-3</c:v>
                </c:pt>
                <c:pt idx="11830">
                  <c:v>-7.3457233230818019E-3</c:v>
                </c:pt>
                <c:pt idx="11831">
                  <c:v>-7.3467990847588868E-3</c:v>
                </c:pt>
                <c:pt idx="11832">
                  <c:v>-7.3471389875773277E-3</c:v>
                </c:pt>
                <c:pt idx="11833">
                  <c:v>-7.3486829132390786E-3</c:v>
                </c:pt>
                <c:pt idx="11834">
                  <c:v>-7.3486044891985436E-3</c:v>
                </c:pt>
                <c:pt idx="11835">
                  <c:v>-7.3483043269325166E-3</c:v>
                </c:pt>
                <c:pt idx="11836">
                  <c:v>-7.3485137611961921E-3</c:v>
                </c:pt>
                <c:pt idx="11837">
                  <c:v>-7.348515973520567E-3</c:v>
                </c:pt>
                <c:pt idx="11838">
                  <c:v>-7.3496492169689539E-3</c:v>
                </c:pt>
                <c:pt idx="11839">
                  <c:v>-7.3508708187805527E-3</c:v>
                </c:pt>
                <c:pt idx="11840">
                  <c:v>-7.3518733061454823E-3</c:v>
                </c:pt>
                <c:pt idx="11841">
                  <c:v>-7.3520269281571026E-3</c:v>
                </c:pt>
                <c:pt idx="11842">
                  <c:v>-7.3523860422608873E-3</c:v>
                </c:pt>
                <c:pt idx="11843">
                  <c:v>-7.3516392899219164E-3</c:v>
                </c:pt>
                <c:pt idx="11844">
                  <c:v>-7.3518109757824707E-3</c:v>
                </c:pt>
                <c:pt idx="11845">
                  <c:v>-7.3520849035806348E-3</c:v>
                </c:pt>
                <c:pt idx="11846">
                  <c:v>-7.3523826030962094E-3</c:v>
                </c:pt>
                <c:pt idx="11847">
                  <c:v>-7.3527844042457855E-3</c:v>
                </c:pt>
                <c:pt idx="11848">
                  <c:v>-7.3530655945389855E-3</c:v>
                </c:pt>
                <c:pt idx="11849">
                  <c:v>-7.3519468961621478E-3</c:v>
                </c:pt>
                <c:pt idx="11850">
                  <c:v>-7.3526919632064622E-3</c:v>
                </c:pt>
                <c:pt idx="11851">
                  <c:v>-7.3517408017594659E-3</c:v>
                </c:pt>
                <c:pt idx="11852">
                  <c:v>-7.3510332265712729E-3</c:v>
                </c:pt>
                <c:pt idx="11853">
                  <c:v>-7.3500475329870037E-3</c:v>
                </c:pt>
                <c:pt idx="11854">
                  <c:v>-7.3510990278509419E-3</c:v>
                </c:pt>
                <c:pt idx="11855">
                  <c:v>-7.3508312859313085E-3</c:v>
                </c:pt>
                <c:pt idx="11856">
                  <c:v>-7.3503864802682544E-3</c:v>
                </c:pt>
                <c:pt idx="11857">
                  <c:v>-7.3504091650089184E-3</c:v>
                </c:pt>
                <c:pt idx="11858">
                  <c:v>-7.3511632587993933E-3</c:v>
                </c:pt>
                <c:pt idx="11859">
                  <c:v>-7.3513539740254546E-3</c:v>
                </c:pt>
                <c:pt idx="11860">
                  <c:v>-7.3515860845312867E-3</c:v>
                </c:pt>
                <c:pt idx="11861">
                  <c:v>-7.3533892189974262E-3</c:v>
                </c:pt>
                <c:pt idx="11862">
                  <c:v>-7.3546488442473856E-3</c:v>
                </c:pt>
                <c:pt idx="11863">
                  <c:v>-7.354679267399411E-3</c:v>
                </c:pt>
                <c:pt idx="11864">
                  <c:v>-7.3559736974273633E-3</c:v>
                </c:pt>
                <c:pt idx="11865">
                  <c:v>-7.3569091343342434E-3</c:v>
                </c:pt>
                <c:pt idx="11866">
                  <c:v>-7.358127786885521E-3</c:v>
                </c:pt>
                <c:pt idx="11867">
                  <c:v>-7.3593021644584615E-3</c:v>
                </c:pt>
                <c:pt idx="11868">
                  <c:v>-7.3594778037708196E-3</c:v>
                </c:pt>
                <c:pt idx="11869">
                  <c:v>-7.3595081769165255E-3</c:v>
                </c:pt>
                <c:pt idx="11870">
                  <c:v>-7.3599821052950688E-3</c:v>
                </c:pt>
                <c:pt idx="11871">
                  <c:v>-7.3601371382248058E-3</c:v>
                </c:pt>
                <c:pt idx="11872">
                  <c:v>-7.3601462736690958E-3</c:v>
                </c:pt>
                <c:pt idx="11873">
                  <c:v>-7.3605342999316439E-3</c:v>
                </c:pt>
                <c:pt idx="11874">
                  <c:v>-7.3600996470629051E-3</c:v>
                </c:pt>
                <c:pt idx="11875">
                  <c:v>-7.3601017740460069E-3</c:v>
                </c:pt>
                <c:pt idx="11876">
                  <c:v>-7.359846282968611E-3</c:v>
                </c:pt>
                <c:pt idx="11877">
                  <c:v>-7.359436958646326E-3</c:v>
                </c:pt>
                <c:pt idx="11878">
                  <c:v>-7.3601251464800056E-3</c:v>
                </c:pt>
                <c:pt idx="11879">
                  <c:v>-7.3605744934972343E-3</c:v>
                </c:pt>
                <c:pt idx="11880">
                  <c:v>-7.3602830499807665E-3</c:v>
                </c:pt>
                <c:pt idx="11881">
                  <c:v>-7.3608243259421806E-3</c:v>
                </c:pt>
                <c:pt idx="11882">
                  <c:v>-7.3601498141970308E-3</c:v>
                </c:pt>
                <c:pt idx="11883">
                  <c:v>-7.3602019394462528E-3</c:v>
                </c:pt>
                <c:pt idx="11884">
                  <c:v>-7.3613000873941556E-3</c:v>
                </c:pt>
                <c:pt idx="11885">
                  <c:v>-7.3608913641552629E-3</c:v>
                </c:pt>
                <c:pt idx="11886">
                  <c:v>-7.3607358930755417E-3</c:v>
                </c:pt>
                <c:pt idx="11887">
                  <c:v>-7.3618340505990296E-3</c:v>
                </c:pt>
                <c:pt idx="11888">
                  <c:v>-7.3620114673809108E-3</c:v>
                </c:pt>
                <c:pt idx="11889">
                  <c:v>-7.3615003548485733E-3</c:v>
                </c:pt>
                <c:pt idx="11890">
                  <c:v>-7.3628527830650412E-3</c:v>
                </c:pt>
                <c:pt idx="11891">
                  <c:v>-7.3632357883404052E-3</c:v>
                </c:pt>
                <c:pt idx="11892">
                  <c:v>-7.3636717228363052E-3</c:v>
                </c:pt>
                <c:pt idx="11893">
                  <c:v>-7.3635903117337219E-3</c:v>
                </c:pt>
                <c:pt idx="11894">
                  <c:v>-7.3649082070597416E-3</c:v>
                </c:pt>
                <c:pt idx="11895">
                  <c:v>-7.3653269638144659E-3</c:v>
                </c:pt>
                <c:pt idx="11896">
                  <c:v>-7.3661046003126651E-3</c:v>
                </c:pt>
                <c:pt idx="11897">
                  <c:v>-7.3666406428262174E-3</c:v>
                </c:pt>
                <c:pt idx="11898">
                  <c:v>-7.366936021621754E-3</c:v>
                </c:pt>
                <c:pt idx="11899">
                  <c:v>-7.3671311821386009E-3</c:v>
                </c:pt>
                <c:pt idx="11900">
                  <c:v>-7.3682351410954148E-3</c:v>
                </c:pt>
                <c:pt idx="11901">
                  <c:v>-7.3680497335777478E-3</c:v>
                </c:pt>
                <c:pt idx="11902">
                  <c:v>-7.3690389968226943E-3</c:v>
                </c:pt>
                <c:pt idx="11903">
                  <c:v>-7.3685942236777473E-3</c:v>
                </c:pt>
                <c:pt idx="11904">
                  <c:v>-7.368634282351817E-3</c:v>
                </c:pt>
                <c:pt idx="11905">
                  <c:v>-7.3681132912797815E-3</c:v>
                </c:pt>
                <c:pt idx="11906">
                  <c:v>-7.3690347764934321E-3</c:v>
                </c:pt>
                <c:pt idx="11907">
                  <c:v>-7.3690366203135165E-3</c:v>
                </c:pt>
                <c:pt idx="11908">
                  <c:v>-7.3684392266384737E-3</c:v>
                </c:pt>
                <c:pt idx="11909">
                  <c:v>-7.3697318596425074E-3</c:v>
                </c:pt>
                <c:pt idx="11910">
                  <c:v>-7.3701374244791494E-3</c:v>
                </c:pt>
                <c:pt idx="11911">
                  <c:v>-7.3711658687779947E-3</c:v>
                </c:pt>
                <c:pt idx="11912">
                  <c:v>-7.3705861414520742E-3</c:v>
                </c:pt>
                <c:pt idx="11913">
                  <c:v>-7.3690184080608305E-3</c:v>
                </c:pt>
                <c:pt idx="11914">
                  <c:v>-7.3694625790417852E-3</c:v>
                </c:pt>
                <c:pt idx="11915">
                  <c:v>-7.3697938338961079E-3</c:v>
                </c:pt>
                <c:pt idx="11916">
                  <c:v>-7.3701897582807577E-3</c:v>
                </c:pt>
                <c:pt idx="11917">
                  <c:v>-7.3706205266504373E-3</c:v>
                </c:pt>
                <c:pt idx="11918">
                  <c:v>-7.37025529295401E-3</c:v>
                </c:pt>
                <c:pt idx="11919">
                  <c:v>-7.3711831129306899E-3</c:v>
                </c:pt>
                <c:pt idx="11920">
                  <c:v>-7.370268700116556E-3</c:v>
                </c:pt>
                <c:pt idx="11921">
                  <c:v>-7.3699180378589552E-3</c:v>
                </c:pt>
                <c:pt idx="11922">
                  <c:v>-7.3701957105683624E-3</c:v>
                </c:pt>
                <c:pt idx="11923">
                  <c:v>-7.3698217217623993E-3</c:v>
                </c:pt>
                <c:pt idx="11924">
                  <c:v>-7.3700132379148084E-3</c:v>
                </c:pt>
                <c:pt idx="11925">
                  <c:v>-7.37089611834966E-3</c:v>
                </c:pt>
                <c:pt idx="11926">
                  <c:v>-7.37075138773363E-3</c:v>
                </c:pt>
                <c:pt idx="11927">
                  <c:v>-7.3701692521925865E-3</c:v>
                </c:pt>
                <c:pt idx="11928">
                  <c:v>-7.3695582900568561E-3</c:v>
                </c:pt>
                <c:pt idx="11929">
                  <c:v>-7.3709721553941211E-3</c:v>
                </c:pt>
                <c:pt idx="11930">
                  <c:v>-7.371413691484364E-3</c:v>
                </c:pt>
                <c:pt idx="11931">
                  <c:v>-7.3711473241183248E-3</c:v>
                </c:pt>
                <c:pt idx="11932">
                  <c:v>-7.3710156140589537E-3</c:v>
                </c:pt>
                <c:pt idx="11933">
                  <c:v>-7.371101863819526E-3</c:v>
                </c:pt>
                <c:pt idx="11934">
                  <c:v>-7.3710770539884216E-3</c:v>
                </c:pt>
                <c:pt idx="11935">
                  <c:v>-7.3699212834087901E-3</c:v>
                </c:pt>
                <c:pt idx="11936">
                  <c:v>-7.3710387415693588E-3</c:v>
                </c:pt>
                <c:pt idx="11937">
                  <c:v>-7.3715897756860107E-3</c:v>
                </c:pt>
                <c:pt idx="11938">
                  <c:v>-7.3720716696284612E-3</c:v>
                </c:pt>
                <c:pt idx="11939">
                  <c:v>-7.3732405217868009E-3</c:v>
                </c:pt>
                <c:pt idx="11940">
                  <c:v>-7.3733056600283047E-3</c:v>
                </c:pt>
                <c:pt idx="11941">
                  <c:v>-7.3727949797302511E-3</c:v>
                </c:pt>
                <c:pt idx="11942">
                  <c:v>-7.3736457427043267E-3</c:v>
                </c:pt>
                <c:pt idx="11943">
                  <c:v>-7.3734086654380299E-3</c:v>
                </c:pt>
                <c:pt idx="11944">
                  <c:v>-7.3726131360985561E-3</c:v>
                </c:pt>
                <c:pt idx="11945">
                  <c:v>-7.3724626062177563E-3</c:v>
                </c:pt>
                <c:pt idx="11946">
                  <c:v>-7.3732456780873689E-3</c:v>
                </c:pt>
                <c:pt idx="11947">
                  <c:v>-7.3737695774541579E-3</c:v>
                </c:pt>
                <c:pt idx="11948">
                  <c:v>-7.3746237154420635E-3</c:v>
                </c:pt>
                <c:pt idx="11949">
                  <c:v>-7.3755668431111417E-3</c:v>
                </c:pt>
                <c:pt idx="11950">
                  <c:v>-7.3773285996577972E-3</c:v>
                </c:pt>
                <c:pt idx="11951">
                  <c:v>-7.3774801933852224E-3</c:v>
                </c:pt>
                <c:pt idx="11952">
                  <c:v>-7.3779546997191133E-3</c:v>
                </c:pt>
                <c:pt idx="11953">
                  <c:v>-7.3789334600208485E-3</c:v>
                </c:pt>
                <c:pt idx="11954">
                  <c:v>-7.3799408566777224E-3</c:v>
                </c:pt>
                <c:pt idx="11955">
                  <c:v>-7.3808458108384949E-3</c:v>
                </c:pt>
                <c:pt idx="11956">
                  <c:v>-7.3818425800958329E-3</c:v>
                </c:pt>
                <c:pt idx="11957">
                  <c:v>-7.3823780579947585E-3</c:v>
                </c:pt>
                <c:pt idx="11958">
                  <c:v>-7.3828053409502829E-3</c:v>
                </c:pt>
                <c:pt idx="11959">
                  <c:v>-7.3837141961329228E-3</c:v>
                </c:pt>
                <c:pt idx="11960">
                  <c:v>-7.384796242720839E-3</c:v>
                </c:pt>
                <c:pt idx="11961">
                  <c:v>-7.3851118686491368E-3</c:v>
                </c:pt>
                <c:pt idx="11962">
                  <c:v>-7.3855729454356958E-3</c:v>
                </c:pt>
                <c:pt idx="11963">
                  <c:v>-7.3864746569132066E-3</c:v>
                </c:pt>
                <c:pt idx="11964">
                  <c:v>-7.3869986869410671E-3</c:v>
                </c:pt>
                <c:pt idx="11965">
                  <c:v>-7.3871884743385375E-3</c:v>
                </c:pt>
                <c:pt idx="11966">
                  <c:v>-7.3871130191972357E-3</c:v>
                </c:pt>
              </c:numCache>
            </c:numRef>
          </c:yVal>
          <c:smooth val="0"/>
        </c:ser>
        <c:ser>
          <c:idx val="2"/>
          <c:order val="3"/>
          <c:tx>
            <c:v>7°C/h</c:v>
          </c:tx>
          <c:spPr>
            <a:ln w="19050" cap="rnd">
              <a:solidFill>
                <a:srgbClr val="0070C0"/>
              </a:solidFill>
              <a:round/>
            </a:ln>
            <a:effectLst/>
          </c:spPr>
          <c:marker>
            <c:symbol val="none"/>
          </c:marker>
          <c:xVal>
            <c:numRef>
              <c:f>Data!$U$6:$U$16862</c:f>
              <c:numCache>
                <c:formatCode>General</c:formatCode>
                <c:ptCount val="16857"/>
                <c:pt idx="0">
                  <c:v>39.179889699999997</c:v>
                </c:pt>
                <c:pt idx="1">
                  <c:v>39.157649999999997</c:v>
                </c:pt>
                <c:pt idx="2">
                  <c:v>39.1393433</c:v>
                </c:pt>
                <c:pt idx="3">
                  <c:v>39.147789000000003</c:v>
                </c:pt>
                <c:pt idx="4">
                  <c:v>39.120372799999998</c:v>
                </c:pt>
                <c:pt idx="5">
                  <c:v>39.098747299999999</c:v>
                </c:pt>
                <c:pt idx="6">
                  <c:v>39.082778900000001</c:v>
                </c:pt>
                <c:pt idx="7">
                  <c:v>39.055950199999998</c:v>
                </c:pt>
                <c:pt idx="8">
                  <c:v>39.040603599999997</c:v>
                </c:pt>
                <c:pt idx="9">
                  <c:v>39.020496399999999</c:v>
                </c:pt>
                <c:pt idx="10">
                  <c:v>38.999321000000002</c:v>
                </c:pt>
                <c:pt idx="11">
                  <c:v>38.985912300000003</c:v>
                </c:pt>
                <c:pt idx="12">
                  <c:v>38.947311399999997</c:v>
                </c:pt>
                <c:pt idx="13">
                  <c:v>38.922279400000001</c:v>
                </c:pt>
                <c:pt idx="14">
                  <c:v>38.903327900000001</c:v>
                </c:pt>
                <c:pt idx="15">
                  <c:v>38.869663199999998</c:v>
                </c:pt>
                <c:pt idx="16">
                  <c:v>38.842819200000001</c:v>
                </c:pt>
                <c:pt idx="17">
                  <c:v>38.820579500000001</c:v>
                </c:pt>
                <c:pt idx="18">
                  <c:v>38.789722400000002</c:v>
                </c:pt>
                <c:pt idx="19">
                  <c:v>38.757945999999997</c:v>
                </c:pt>
                <c:pt idx="20">
                  <c:v>38.731597899999997</c:v>
                </c:pt>
                <c:pt idx="21">
                  <c:v>38.700645399999999</c:v>
                </c:pt>
                <c:pt idx="22">
                  <c:v>38.672771500000003</c:v>
                </c:pt>
                <c:pt idx="23">
                  <c:v>38.6376724</c:v>
                </c:pt>
                <c:pt idx="24">
                  <c:v>38.607791900000002</c:v>
                </c:pt>
                <c:pt idx="25">
                  <c:v>38.570869399999999</c:v>
                </c:pt>
                <c:pt idx="26">
                  <c:v>38.549049400000001</c:v>
                </c:pt>
                <c:pt idx="27">
                  <c:v>38.515743299999997</c:v>
                </c:pt>
                <c:pt idx="28">
                  <c:v>38.466301000000001</c:v>
                </c:pt>
                <c:pt idx="29">
                  <c:v>38.432186100000003</c:v>
                </c:pt>
                <c:pt idx="30">
                  <c:v>38.390205399999999</c:v>
                </c:pt>
                <c:pt idx="31">
                  <c:v>38.347381599999999</c:v>
                </c:pt>
                <c:pt idx="32">
                  <c:v>38.327438399999998</c:v>
                </c:pt>
                <c:pt idx="33">
                  <c:v>38.288989999999998</c:v>
                </c:pt>
                <c:pt idx="34">
                  <c:v>38.242195100000004</c:v>
                </c:pt>
                <c:pt idx="35">
                  <c:v>38.208839400000002</c:v>
                </c:pt>
                <c:pt idx="36">
                  <c:v>38.1782684</c:v>
                </c:pt>
                <c:pt idx="37">
                  <c:v>38.137195599999998</c:v>
                </c:pt>
                <c:pt idx="38">
                  <c:v>38.100700400000001</c:v>
                </c:pt>
                <c:pt idx="39">
                  <c:v>38.055099499999997</c:v>
                </c:pt>
                <c:pt idx="40">
                  <c:v>38.027419999999999</c:v>
                </c:pt>
                <c:pt idx="41">
                  <c:v>37.979900399999998</c:v>
                </c:pt>
                <c:pt idx="42">
                  <c:v>37.9400902</c:v>
                </c:pt>
                <c:pt idx="43">
                  <c:v>37.904628799999998</c:v>
                </c:pt>
                <c:pt idx="44">
                  <c:v>37.861358600000003</c:v>
                </c:pt>
                <c:pt idx="45">
                  <c:v>37.822757699999997</c:v>
                </c:pt>
                <c:pt idx="46">
                  <c:v>37.778358500000003</c:v>
                </c:pt>
                <c:pt idx="47">
                  <c:v>37.735023499999997</c:v>
                </c:pt>
                <c:pt idx="48">
                  <c:v>37.701671599999997</c:v>
                </c:pt>
                <c:pt idx="49">
                  <c:v>37.658271800000001</c:v>
                </c:pt>
                <c:pt idx="50">
                  <c:v>37.617393499999999</c:v>
                </c:pt>
                <c:pt idx="51">
                  <c:v>37.571411099999999</c:v>
                </c:pt>
                <c:pt idx="52">
                  <c:v>37.525413499999999</c:v>
                </c:pt>
                <c:pt idx="53">
                  <c:v>37.478561399999997</c:v>
                </c:pt>
                <c:pt idx="54">
                  <c:v>37.437919600000001</c:v>
                </c:pt>
                <c:pt idx="55">
                  <c:v>37.395343799999999</c:v>
                </c:pt>
                <c:pt idx="56">
                  <c:v>37.349041</c:v>
                </c:pt>
                <c:pt idx="57">
                  <c:v>37.309272800000002</c:v>
                </c:pt>
                <c:pt idx="58">
                  <c:v>37.258247400000002</c:v>
                </c:pt>
                <c:pt idx="59">
                  <c:v>37.218502000000001</c:v>
                </c:pt>
                <c:pt idx="60">
                  <c:v>37.1627388</c:v>
                </c:pt>
                <c:pt idx="61">
                  <c:v>37.125339500000003</c:v>
                </c:pt>
                <c:pt idx="62">
                  <c:v>37.071914700000001</c:v>
                </c:pt>
                <c:pt idx="63">
                  <c:v>37.028610200000003</c:v>
                </c:pt>
                <c:pt idx="64">
                  <c:v>36.983604399999997</c:v>
                </c:pt>
                <c:pt idx="65">
                  <c:v>36.934330000000003</c:v>
                </c:pt>
                <c:pt idx="66">
                  <c:v>36.883178700000002</c:v>
                </c:pt>
                <c:pt idx="67">
                  <c:v>36.838329299999998</c:v>
                </c:pt>
                <c:pt idx="68">
                  <c:v>36.7880325</c:v>
                </c:pt>
                <c:pt idx="69">
                  <c:v>36.746608700000003</c:v>
                </c:pt>
                <c:pt idx="70">
                  <c:v>36.701740299999997</c:v>
                </c:pt>
                <c:pt idx="71">
                  <c:v>36.6554298</c:v>
                </c:pt>
                <c:pt idx="72">
                  <c:v>36.612724299999996</c:v>
                </c:pt>
                <c:pt idx="73">
                  <c:v>36.562480899999997</c:v>
                </c:pt>
                <c:pt idx="74">
                  <c:v>36.520965599999997</c:v>
                </c:pt>
                <c:pt idx="75">
                  <c:v>36.475368500000002</c:v>
                </c:pt>
                <c:pt idx="76">
                  <c:v>36.435108200000002</c:v>
                </c:pt>
                <c:pt idx="77">
                  <c:v>36.396594999999998</c:v>
                </c:pt>
                <c:pt idx="78">
                  <c:v>36.356906899999998</c:v>
                </c:pt>
                <c:pt idx="79">
                  <c:v>36.317066199999999</c:v>
                </c:pt>
                <c:pt idx="80">
                  <c:v>36.285320300000002</c:v>
                </c:pt>
                <c:pt idx="81">
                  <c:v>36.245750399999999</c:v>
                </c:pt>
                <c:pt idx="82">
                  <c:v>36.203743000000003</c:v>
                </c:pt>
                <c:pt idx="83">
                  <c:v>36.171249400000001</c:v>
                </c:pt>
                <c:pt idx="84">
                  <c:v>36.141605400000003</c:v>
                </c:pt>
                <c:pt idx="85">
                  <c:v>36.095832799999997</c:v>
                </c:pt>
                <c:pt idx="86">
                  <c:v>36.072597500000001</c:v>
                </c:pt>
                <c:pt idx="87">
                  <c:v>36.047702800000003</c:v>
                </c:pt>
                <c:pt idx="88">
                  <c:v>36.022899600000002</c:v>
                </c:pt>
                <c:pt idx="89">
                  <c:v>35.985424000000002</c:v>
                </c:pt>
                <c:pt idx="90">
                  <c:v>35.960040999999997</c:v>
                </c:pt>
                <c:pt idx="91">
                  <c:v>35.937156700000003</c:v>
                </c:pt>
                <c:pt idx="92">
                  <c:v>35.913520800000001</c:v>
                </c:pt>
                <c:pt idx="93">
                  <c:v>35.891166699999999</c:v>
                </c:pt>
                <c:pt idx="94">
                  <c:v>35.862220800000003</c:v>
                </c:pt>
                <c:pt idx="95">
                  <c:v>35.843425799999999</c:v>
                </c:pt>
                <c:pt idx="96">
                  <c:v>35.827369699999998</c:v>
                </c:pt>
                <c:pt idx="97">
                  <c:v>35.812973</c:v>
                </c:pt>
                <c:pt idx="98">
                  <c:v>35.798545799999999</c:v>
                </c:pt>
                <c:pt idx="99">
                  <c:v>35.783371000000002</c:v>
                </c:pt>
                <c:pt idx="100">
                  <c:v>35.765399899999998</c:v>
                </c:pt>
                <c:pt idx="101">
                  <c:v>35.760822300000001</c:v>
                </c:pt>
                <c:pt idx="102">
                  <c:v>35.750179299999999</c:v>
                </c:pt>
                <c:pt idx="103">
                  <c:v>35.738918300000002</c:v>
                </c:pt>
                <c:pt idx="104">
                  <c:v>35.737880699999998</c:v>
                </c:pt>
                <c:pt idx="105">
                  <c:v>35.722824099999997</c:v>
                </c:pt>
                <c:pt idx="106">
                  <c:v>35.726139099999997</c:v>
                </c:pt>
                <c:pt idx="107">
                  <c:v>35.726425200000001</c:v>
                </c:pt>
                <c:pt idx="108">
                  <c:v>35.728382099999997</c:v>
                </c:pt>
                <c:pt idx="109">
                  <c:v>35.719753300000001</c:v>
                </c:pt>
                <c:pt idx="110">
                  <c:v>35.728126500000002</c:v>
                </c:pt>
                <c:pt idx="111">
                  <c:v>35.739017500000003</c:v>
                </c:pt>
                <c:pt idx="112">
                  <c:v>35.732559199999997</c:v>
                </c:pt>
                <c:pt idx="113">
                  <c:v>35.741928100000003</c:v>
                </c:pt>
                <c:pt idx="114">
                  <c:v>35.7451401</c:v>
                </c:pt>
                <c:pt idx="115">
                  <c:v>35.751487699999998</c:v>
                </c:pt>
                <c:pt idx="116">
                  <c:v>35.7547493</c:v>
                </c:pt>
                <c:pt idx="117">
                  <c:v>35.765045200000003</c:v>
                </c:pt>
                <c:pt idx="118">
                  <c:v>35.786205299999999</c:v>
                </c:pt>
                <c:pt idx="119">
                  <c:v>35.794445000000003</c:v>
                </c:pt>
                <c:pt idx="120">
                  <c:v>35.817798600000003</c:v>
                </c:pt>
                <c:pt idx="121">
                  <c:v>35.824806199999998</c:v>
                </c:pt>
                <c:pt idx="122">
                  <c:v>35.848037699999999</c:v>
                </c:pt>
                <c:pt idx="123">
                  <c:v>35.874156999999997</c:v>
                </c:pt>
                <c:pt idx="124">
                  <c:v>35.888958000000002</c:v>
                </c:pt>
                <c:pt idx="125">
                  <c:v>35.9118195</c:v>
                </c:pt>
                <c:pt idx="126">
                  <c:v>35.931301099999999</c:v>
                </c:pt>
                <c:pt idx="127">
                  <c:v>35.957797999999997</c:v>
                </c:pt>
                <c:pt idx="128">
                  <c:v>35.992675800000001</c:v>
                </c:pt>
                <c:pt idx="129">
                  <c:v>36.010425599999998</c:v>
                </c:pt>
                <c:pt idx="130">
                  <c:v>36.036689799999998</c:v>
                </c:pt>
                <c:pt idx="131">
                  <c:v>36.063884700000003</c:v>
                </c:pt>
                <c:pt idx="132">
                  <c:v>36.0917587</c:v>
                </c:pt>
                <c:pt idx="133">
                  <c:v>36.1243172</c:v>
                </c:pt>
                <c:pt idx="134">
                  <c:v>36.1484375</c:v>
                </c:pt>
                <c:pt idx="135">
                  <c:v>36.192733799999999</c:v>
                </c:pt>
                <c:pt idx="136">
                  <c:v>36.228984799999999</c:v>
                </c:pt>
                <c:pt idx="137">
                  <c:v>36.257194499999997</c:v>
                </c:pt>
                <c:pt idx="138">
                  <c:v>36.298541999999998</c:v>
                </c:pt>
                <c:pt idx="139">
                  <c:v>36.331947300000003</c:v>
                </c:pt>
                <c:pt idx="140">
                  <c:v>36.362827299999999</c:v>
                </c:pt>
                <c:pt idx="141">
                  <c:v>36.408988999999998</c:v>
                </c:pt>
                <c:pt idx="142">
                  <c:v>36.452953299999997</c:v>
                </c:pt>
                <c:pt idx="143">
                  <c:v>36.488517799999997</c:v>
                </c:pt>
                <c:pt idx="144">
                  <c:v>36.523639699999997</c:v>
                </c:pt>
                <c:pt idx="145">
                  <c:v>36.574191999999996</c:v>
                </c:pt>
                <c:pt idx="146">
                  <c:v>36.622379299999999</c:v>
                </c:pt>
                <c:pt idx="147">
                  <c:v>36.660724600000002</c:v>
                </c:pt>
                <c:pt idx="148">
                  <c:v>36.706207300000003</c:v>
                </c:pt>
                <c:pt idx="149">
                  <c:v>36.751789100000003</c:v>
                </c:pt>
                <c:pt idx="150">
                  <c:v>36.800445600000003</c:v>
                </c:pt>
                <c:pt idx="151">
                  <c:v>36.839092299999997</c:v>
                </c:pt>
                <c:pt idx="152">
                  <c:v>36.888835899999997</c:v>
                </c:pt>
                <c:pt idx="153">
                  <c:v>36.943367000000002</c:v>
                </c:pt>
                <c:pt idx="154">
                  <c:v>36.995662699999997</c:v>
                </c:pt>
                <c:pt idx="155">
                  <c:v>37.037548100000002</c:v>
                </c:pt>
                <c:pt idx="156">
                  <c:v>37.095134700000003</c:v>
                </c:pt>
                <c:pt idx="157">
                  <c:v>37.143425000000001</c:v>
                </c:pt>
                <c:pt idx="158">
                  <c:v>37.195262900000003</c:v>
                </c:pt>
                <c:pt idx="159">
                  <c:v>37.254573800000003</c:v>
                </c:pt>
                <c:pt idx="160">
                  <c:v>37.311004599999997</c:v>
                </c:pt>
                <c:pt idx="161">
                  <c:v>37.365367900000003</c:v>
                </c:pt>
                <c:pt idx="162">
                  <c:v>37.4191742</c:v>
                </c:pt>
                <c:pt idx="163">
                  <c:v>37.474376700000001</c:v>
                </c:pt>
                <c:pt idx="164">
                  <c:v>37.530906700000003</c:v>
                </c:pt>
                <c:pt idx="165">
                  <c:v>37.588268300000003</c:v>
                </c:pt>
                <c:pt idx="166">
                  <c:v>37.6436615</c:v>
                </c:pt>
                <c:pt idx="167">
                  <c:v>37.705570199999997</c:v>
                </c:pt>
                <c:pt idx="168">
                  <c:v>37.759166700000002</c:v>
                </c:pt>
                <c:pt idx="169">
                  <c:v>37.825527200000003</c:v>
                </c:pt>
                <c:pt idx="170">
                  <c:v>37.8848038</c:v>
                </c:pt>
                <c:pt idx="171">
                  <c:v>37.9389191</c:v>
                </c:pt>
                <c:pt idx="172">
                  <c:v>38.011833199999998</c:v>
                </c:pt>
                <c:pt idx="173">
                  <c:v>38.073310900000003</c:v>
                </c:pt>
                <c:pt idx="174">
                  <c:v>38.130210900000002</c:v>
                </c:pt>
                <c:pt idx="175">
                  <c:v>38.197422000000003</c:v>
                </c:pt>
                <c:pt idx="176">
                  <c:v>38.260139500000001</c:v>
                </c:pt>
                <c:pt idx="177">
                  <c:v>38.315845500000002</c:v>
                </c:pt>
                <c:pt idx="178">
                  <c:v>38.380905200000001</c:v>
                </c:pt>
                <c:pt idx="179">
                  <c:v>38.448341399999997</c:v>
                </c:pt>
                <c:pt idx="180">
                  <c:v>38.514324199999997</c:v>
                </c:pt>
                <c:pt idx="181">
                  <c:v>38.588390400000002</c:v>
                </c:pt>
                <c:pt idx="182">
                  <c:v>38.651023899999998</c:v>
                </c:pt>
                <c:pt idx="183">
                  <c:v>38.717548399999998</c:v>
                </c:pt>
                <c:pt idx="184">
                  <c:v>38.787166599999999</c:v>
                </c:pt>
                <c:pt idx="185">
                  <c:v>38.851459499999997</c:v>
                </c:pt>
                <c:pt idx="186">
                  <c:v>38.924175300000002</c:v>
                </c:pt>
                <c:pt idx="187">
                  <c:v>38.989112900000002</c:v>
                </c:pt>
                <c:pt idx="188">
                  <c:v>39.054901100000002</c:v>
                </c:pt>
                <c:pt idx="189">
                  <c:v>39.127525300000002</c:v>
                </c:pt>
                <c:pt idx="190">
                  <c:v>39.198493999999997</c:v>
                </c:pt>
                <c:pt idx="191">
                  <c:v>39.281673400000003</c:v>
                </c:pt>
                <c:pt idx="192">
                  <c:v>39.332717899999999</c:v>
                </c:pt>
                <c:pt idx="193">
                  <c:v>39.418129</c:v>
                </c:pt>
                <c:pt idx="194">
                  <c:v>39.487392399999997</c:v>
                </c:pt>
                <c:pt idx="195">
                  <c:v>39.558742500000001</c:v>
                </c:pt>
                <c:pt idx="196">
                  <c:v>39.630691499999998</c:v>
                </c:pt>
                <c:pt idx="197">
                  <c:v>39.706756599999999</c:v>
                </c:pt>
                <c:pt idx="198">
                  <c:v>39.782440200000003</c:v>
                </c:pt>
                <c:pt idx="199">
                  <c:v>39.867286700000001</c:v>
                </c:pt>
                <c:pt idx="200">
                  <c:v>39.936027500000002</c:v>
                </c:pt>
                <c:pt idx="201">
                  <c:v>40.006191299999998</c:v>
                </c:pt>
                <c:pt idx="202">
                  <c:v>40.075454700000002</c:v>
                </c:pt>
                <c:pt idx="203">
                  <c:v>40.151615100000001</c:v>
                </c:pt>
                <c:pt idx="204">
                  <c:v>40.234718299999997</c:v>
                </c:pt>
                <c:pt idx="205">
                  <c:v>40.309288000000002</c:v>
                </c:pt>
                <c:pt idx="206">
                  <c:v>40.388496400000001</c:v>
                </c:pt>
                <c:pt idx="207">
                  <c:v>40.469898200000003</c:v>
                </c:pt>
                <c:pt idx="208">
                  <c:v>40.533988999999998</c:v>
                </c:pt>
                <c:pt idx="209">
                  <c:v>40.620830499999997</c:v>
                </c:pt>
                <c:pt idx="210">
                  <c:v>40.693424200000003</c:v>
                </c:pt>
                <c:pt idx="211">
                  <c:v>40.7671852</c:v>
                </c:pt>
                <c:pt idx="212">
                  <c:v>40.856948899999999</c:v>
                </c:pt>
                <c:pt idx="213">
                  <c:v>40.9247017</c:v>
                </c:pt>
                <c:pt idx="214">
                  <c:v>41.004222900000002</c:v>
                </c:pt>
                <c:pt idx="215">
                  <c:v>41.086681400000003</c:v>
                </c:pt>
                <c:pt idx="216">
                  <c:v>41.160602599999997</c:v>
                </c:pt>
                <c:pt idx="217">
                  <c:v>41.243892700000004</c:v>
                </c:pt>
                <c:pt idx="218">
                  <c:v>41.317901599999999</c:v>
                </c:pt>
                <c:pt idx="219">
                  <c:v>41.413860300000003</c:v>
                </c:pt>
                <c:pt idx="220">
                  <c:v>41.4845161</c:v>
                </c:pt>
                <c:pt idx="221">
                  <c:v>41.570503199999997</c:v>
                </c:pt>
                <c:pt idx="222">
                  <c:v>41.653922999999999</c:v>
                </c:pt>
                <c:pt idx="223">
                  <c:v>41.739734599999998</c:v>
                </c:pt>
                <c:pt idx="224">
                  <c:v>41.825176200000001</c:v>
                </c:pt>
                <c:pt idx="225">
                  <c:v>41.909328500000001</c:v>
                </c:pt>
                <c:pt idx="226">
                  <c:v>41.986507400000001</c:v>
                </c:pt>
                <c:pt idx="227">
                  <c:v>42.075695000000003</c:v>
                </c:pt>
                <c:pt idx="228">
                  <c:v>42.156879400000001</c:v>
                </c:pt>
                <c:pt idx="229">
                  <c:v>42.243297599999998</c:v>
                </c:pt>
                <c:pt idx="230">
                  <c:v>42.324886300000003</c:v>
                </c:pt>
                <c:pt idx="231">
                  <c:v>42.408187900000001</c:v>
                </c:pt>
                <c:pt idx="232">
                  <c:v>42.499523199999999</c:v>
                </c:pt>
                <c:pt idx="233">
                  <c:v>42.588138600000001</c:v>
                </c:pt>
                <c:pt idx="234">
                  <c:v>42.677921300000001</c:v>
                </c:pt>
                <c:pt idx="235">
                  <c:v>42.761745500000004</c:v>
                </c:pt>
                <c:pt idx="236">
                  <c:v>42.846084599999998</c:v>
                </c:pt>
                <c:pt idx="237">
                  <c:v>42.944953900000002</c:v>
                </c:pt>
                <c:pt idx="238">
                  <c:v>43.022258800000003</c:v>
                </c:pt>
                <c:pt idx="239">
                  <c:v>43.116939500000001</c:v>
                </c:pt>
                <c:pt idx="240">
                  <c:v>43.202495599999999</c:v>
                </c:pt>
                <c:pt idx="241">
                  <c:v>43.287696799999999</c:v>
                </c:pt>
                <c:pt idx="242">
                  <c:v>43.381889299999997</c:v>
                </c:pt>
                <c:pt idx="243">
                  <c:v>43.470230100000002</c:v>
                </c:pt>
                <c:pt idx="244">
                  <c:v>43.551101699999997</c:v>
                </c:pt>
                <c:pt idx="245">
                  <c:v>43.649723100000003</c:v>
                </c:pt>
                <c:pt idx="246">
                  <c:v>43.739135699999999</c:v>
                </c:pt>
                <c:pt idx="247">
                  <c:v>43.822383899999998</c:v>
                </c:pt>
                <c:pt idx="248">
                  <c:v>43.916027100000001</c:v>
                </c:pt>
                <c:pt idx="249">
                  <c:v>44.002258300000001</c:v>
                </c:pt>
                <c:pt idx="250">
                  <c:v>44.092025800000002</c:v>
                </c:pt>
                <c:pt idx="251">
                  <c:v>44.1836433</c:v>
                </c:pt>
                <c:pt idx="252">
                  <c:v>44.265621199999998</c:v>
                </c:pt>
                <c:pt idx="253">
                  <c:v>44.358467099999999</c:v>
                </c:pt>
                <c:pt idx="254">
                  <c:v>44.4513435</c:v>
                </c:pt>
                <c:pt idx="255">
                  <c:v>44.544605300000001</c:v>
                </c:pt>
                <c:pt idx="256">
                  <c:v>44.643634800000001</c:v>
                </c:pt>
                <c:pt idx="257">
                  <c:v>44.7322731</c:v>
                </c:pt>
                <c:pt idx="258">
                  <c:v>44.825321199999998</c:v>
                </c:pt>
                <c:pt idx="259">
                  <c:v>44.908679999999997</c:v>
                </c:pt>
                <c:pt idx="260">
                  <c:v>45.005474100000001</c:v>
                </c:pt>
                <c:pt idx="261">
                  <c:v>45.091140699999997</c:v>
                </c:pt>
                <c:pt idx="262">
                  <c:v>45.186199199999997</c:v>
                </c:pt>
                <c:pt idx="263">
                  <c:v>45.282421100000001</c:v>
                </c:pt>
                <c:pt idx="264">
                  <c:v>45.3657112</c:v>
                </c:pt>
                <c:pt idx="265">
                  <c:v>45.467975600000003</c:v>
                </c:pt>
                <c:pt idx="266">
                  <c:v>45.550117499999999</c:v>
                </c:pt>
                <c:pt idx="267">
                  <c:v>45.652706100000003</c:v>
                </c:pt>
                <c:pt idx="268">
                  <c:v>45.738578799999999</c:v>
                </c:pt>
                <c:pt idx="269">
                  <c:v>45.826976799999997</c:v>
                </c:pt>
                <c:pt idx="270">
                  <c:v>45.921646099999997</c:v>
                </c:pt>
                <c:pt idx="271">
                  <c:v>46.020168300000002</c:v>
                </c:pt>
                <c:pt idx="272">
                  <c:v>46.1130791</c:v>
                </c:pt>
                <c:pt idx="273">
                  <c:v>46.2110786</c:v>
                </c:pt>
                <c:pt idx="274">
                  <c:v>46.301952399999998</c:v>
                </c:pt>
                <c:pt idx="275">
                  <c:v>46.393066400000002</c:v>
                </c:pt>
                <c:pt idx="276">
                  <c:v>46.492065400000001</c:v>
                </c:pt>
                <c:pt idx="277">
                  <c:v>46.589450800000002</c:v>
                </c:pt>
                <c:pt idx="278">
                  <c:v>46.675392199999997</c:v>
                </c:pt>
                <c:pt idx="279">
                  <c:v>46.775775899999999</c:v>
                </c:pt>
                <c:pt idx="280">
                  <c:v>46.862785299999999</c:v>
                </c:pt>
                <c:pt idx="281">
                  <c:v>46.958034499999997</c:v>
                </c:pt>
                <c:pt idx="282">
                  <c:v>47.0605774</c:v>
                </c:pt>
                <c:pt idx="283">
                  <c:v>47.158363299999998</c:v>
                </c:pt>
                <c:pt idx="284">
                  <c:v>47.242736800000003</c:v>
                </c:pt>
                <c:pt idx="285">
                  <c:v>47.344894400000001</c:v>
                </c:pt>
                <c:pt idx="286">
                  <c:v>47.4384193</c:v>
                </c:pt>
                <c:pt idx="287">
                  <c:v>47.537548100000002</c:v>
                </c:pt>
                <c:pt idx="288">
                  <c:v>47.6311684</c:v>
                </c:pt>
                <c:pt idx="289">
                  <c:v>47.723041500000001</c:v>
                </c:pt>
                <c:pt idx="290">
                  <c:v>47.819633500000002</c:v>
                </c:pt>
                <c:pt idx="291">
                  <c:v>47.9165688</c:v>
                </c:pt>
                <c:pt idx="292">
                  <c:v>48.0107231</c:v>
                </c:pt>
                <c:pt idx="293">
                  <c:v>48.101505299999999</c:v>
                </c:pt>
                <c:pt idx="294">
                  <c:v>48.203762099999999</c:v>
                </c:pt>
                <c:pt idx="295">
                  <c:v>48.294891399999997</c:v>
                </c:pt>
                <c:pt idx="296">
                  <c:v>48.393955200000001</c:v>
                </c:pt>
                <c:pt idx="297">
                  <c:v>48.499336200000002</c:v>
                </c:pt>
                <c:pt idx="298">
                  <c:v>48.589988699999999</c:v>
                </c:pt>
                <c:pt idx="299">
                  <c:v>48.6878204</c:v>
                </c:pt>
                <c:pt idx="300">
                  <c:v>48.773860900000003</c:v>
                </c:pt>
                <c:pt idx="301">
                  <c:v>48.867374400000003</c:v>
                </c:pt>
                <c:pt idx="302">
                  <c:v>48.965213800000001</c:v>
                </c:pt>
                <c:pt idx="303">
                  <c:v>49.059406299999999</c:v>
                </c:pt>
                <c:pt idx="304">
                  <c:v>49.153072399999999</c:v>
                </c:pt>
                <c:pt idx="305">
                  <c:v>49.255100300000002</c:v>
                </c:pt>
                <c:pt idx="306">
                  <c:v>49.347949999999997</c:v>
                </c:pt>
                <c:pt idx="307">
                  <c:v>49.444496200000003</c:v>
                </c:pt>
                <c:pt idx="308">
                  <c:v>49.537010199999997</c:v>
                </c:pt>
                <c:pt idx="309">
                  <c:v>49.6286621</c:v>
                </c:pt>
                <c:pt idx="310">
                  <c:v>49.727001199999997</c:v>
                </c:pt>
                <c:pt idx="311">
                  <c:v>49.8324432</c:v>
                </c:pt>
                <c:pt idx="312">
                  <c:v>49.9293671</c:v>
                </c:pt>
                <c:pt idx="313">
                  <c:v>50.029579200000001</c:v>
                </c:pt>
                <c:pt idx="314">
                  <c:v>50.125545500000001</c:v>
                </c:pt>
                <c:pt idx="315">
                  <c:v>50.217910799999999</c:v>
                </c:pt>
                <c:pt idx="316">
                  <c:v>50.3159676</c:v>
                </c:pt>
                <c:pt idx="317">
                  <c:v>50.417720799999998</c:v>
                </c:pt>
                <c:pt idx="318">
                  <c:v>50.516513799999998</c:v>
                </c:pt>
                <c:pt idx="319">
                  <c:v>50.608032199999997</c:v>
                </c:pt>
                <c:pt idx="320">
                  <c:v>50.712379499999997</c:v>
                </c:pt>
                <c:pt idx="321">
                  <c:v>50.810413400000002</c:v>
                </c:pt>
                <c:pt idx="322">
                  <c:v>50.913650500000003</c:v>
                </c:pt>
                <c:pt idx="323">
                  <c:v>51.004642500000003</c:v>
                </c:pt>
                <c:pt idx="324">
                  <c:v>51.097507499999999</c:v>
                </c:pt>
                <c:pt idx="325">
                  <c:v>51.2072182</c:v>
                </c:pt>
                <c:pt idx="326">
                  <c:v>51.292663599999997</c:v>
                </c:pt>
                <c:pt idx="327">
                  <c:v>51.392974899999999</c:v>
                </c:pt>
                <c:pt idx="328">
                  <c:v>51.498382599999999</c:v>
                </c:pt>
                <c:pt idx="329">
                  <c:v>51.590278599999998</c:v>
                </c:pt>
                <c:pt idx="330">
                  <c:v>51.696197499999997</c:v>
                </c:pt>
                <c:pt idx="331">
                  <c:v>51.796173099999997</c:v>
                </c:pt>
                <c:pt idx="332">
                  <c:v>51.8910828</c:v>
                </c:pt>
                <c:pt idx="333">
                  <c:v>51.994255099999997</c:v>
                </c:pt>
                <c:pt idx="334">
                  <c:v>52.098751100000001</c:v>
                </c:pt>
                <c:pt idx="335">
                  <c:v>52.198333699999999</c:v>
                </c:pt>
                <c:pt idx="336">
                  <c:v>52.2983513</c:v>
                </c:pt>
                <c:pt idx="337">
                  <c:v>52.392696399999998</c:v>
                </c:pt>
                <c:pt idx="338">
                  <c:v>52.484188099999997</c:v>
                </c:pt>
                <c:pt idx="339">
                  <c:v>52.5849075</c:v>
                </c:pt>
                <c:pt idx="340">
                  <c:v>52.688671100000001</c:v>
                </c:pt>
                <c:pt idx="341">
                  <c:v>52.788059199999999</c:v>
                </c:pt>
                <c:pt idx="342">
                  <c:v>52.891719799999997</c:v>
                </c:pt>
                <c:pt idx="343">
                  <c:v>52.992748300000002</c:v>
                </c:pt>
                <c:pt idx="344">
                  <c:v>53.085773500000002</c:v>
                </c:pt>
                <c:pt idx="345">
                  <c:v>53.189544699999999</c:v>
                </c:pt>
                <c:pt idx="346">
                  <c:v>53.295066800000001</c:v>
                </c:pt>
                <c:pt idx="347">
                  <c:v>53.389904000000001</c:v>
                </c:pt>
                <c:pt idx="348">
                  <c:v>53.492301900000001</c:v>
                </c:pt>
                <c:pt idx="349">
                  <c:v>53.593936900000003</c:v>
                </c:pt>
                <c:pt idx="350">
                  <c:v>53.694751699999998</c:v>
                </c:pt>
                <c:pt idx="351">
                  <c:v>53.788112599999998</c:v>
                </c:pt>
                <c:pt idx="352">
                  <c:v>53.881278999999999</c:v>
                </c:pt>
                <c:pt idx="353">
                  <c:v>53.995693199999998</c:v>
                </c:pt>
                <c:pt idx="354">
                  <c:v>54.087974500000001</c:v>
                </c:pt>
                <c:pt idx="355">
                  <c:v>54.201728799999998</c:v>
                </c:pt>
                <c:pt idx="356">
                  <c:v>54.299068499999997</c:v>
                </c:pt>
                <c:pt idx="357">
                  <c:v>54.398963899999998</c:v>
                </c:pt>
                <c:pt idx="358">
                  <c:v>54.501697499999999</c:v>
                </c:pt>
                <c:pt idx="359">
                  <c:v>54.599037199999998</c:v>
                </c:pt>
                <c:pt idx="360">
                  <c:v>54.703964200000001</c:v>
                </c:pt>
                <c:pt idx="361">
                  <c:v>54.801910399999997</c:v>
                </c:pt>
                <c:pt idx="362">
                  <c:v>54.910305000000001</c:v>
                </c:pt>
                <c:pt idx="363">
                  <c:v>55.003337899999998</c:v>
                </c:pt>
                <c:pt idx="364">
                  <c:v>55.100891099999998</c:v>
                </c:pt>
                <c:pt idx="365">
                  <c:v>55.203693399999999</c:v>
                </c:pt>
                <c:pt idx="366">
                  <c:v>55.312393200000002</c:v>
                </c:pt>
                <c:pt idx="367">
                  <c:v>55.406047800000003</c:v>
                </c:pt>
                <c:pt idx="368">
                  <c:v>55.514972700000001</c:v>
                </c:pt>
                <c:pt idx="369">
                  <c:v>55.615455599999997</c:v>
                </c:pt>
                <c:pt idx="370">
                  <c:v>55.714756000000001</c:v>
                </c:pt>
                <c:pt idx="371">
                  <c:v>55.8255081</c:v>
                </c:pt>
                <c:pt idx="372">
                  <c:v>55.919399300000002</c:v>
                </c:pt>
                <c:pt idx="373">
                  <c:v>56.024032599999998</c:v>
                </c:pt>
                <c:pt idx="374">
                  <c:v>56.125980400000003</c:v>
                </c:pt>
                <c:pt idx="375">
                  <c:v>56.218826300000003</c:v>
                </c:pt>
                <c:pt idx="376">
                  <c:v>56.323658000000002</c:v>
                </c:pt>
                <c:pt idx="377">
                  <c:v>56.424274400000002</c:v>
                </c:pt>
                <c:pt idx="378">
                  <c:v>56.534011800000002</c:v>
                </c:pt>
                <c:pt idx="379">
                  <c:v>56.629600500000002</c:v>
                </c:pt>
                <c:pt idx="380">
                  <c:v>56.734813699999997</c:v>
                </c:pt>
                <c:pt idx="381">
                  <c:v>56.837325999999997</c:v>
                </c:pt>
                <c:pt idx="382">
                  <c:v>56.929885900000002</c:v>
                </c:pt>
                <c:pt idx="383">
                  <c:v>57.035961200000003</c:v>
                </c:pt>
                <c:pt idx="384">
                  <c:v>57.1396637</c:v>
                </c:pt>
                <c:pt idx="385">
                  <c:v>57.241279599999999</c:v>
                </c:pt>
                <c:pt idx="386">
                  <c:v>57.3502388</c:v>
                </c:pt>
                <c:pt idx="387">
                  <c:v>57.455135300000002</c:v>
                </c:pt>
                <c:pt idx="388">
                  <c:v>57.553592700000003</c:v>
                </c:pt>
                <c:pt idx="389">
                  <c:v>57.663009600000002</c:v>
                </c:pt>
                <c:pt idx="390">
                  <c:v>57.764640800000002</c:v>
                </c:pt>
                <c:pt idx="391">
                  <c:v>57.8656693</c:v>
                </c:pt>
                <c:pt idx="392">
                  <c:v>57.960216500000001</c:v>
                </c:pt>
                <c:pt idx="393">
                  <c:v>58.072574600000003</c:v>
                </c:pt>
                <c:pt idx="394">
                  <c:v>58.165195500000003</c:v>
                </c:pt>
                <c:pt idx="395">
                  <c:v>58.2781029</c:v>
                </c:pt>
                <c:pt idx="396">
                  <c:v>58.378559099999997</c:v>
                </c:pt>
                <c:pt idx="397">
                  <c:v>58.483387</c:v>
                </c:pt>
                <c:pt idx="398">
                  <c:v>58.581974000000002</c:v>
                </c:pt>
                <c:pt idx="399">
                  <c:v>58.681270599999998</c:v>
                </c:pt>
                <c:pt idx="400">
                  <c:v>58.800033599999999</c:v>
                </c:pt>
                <c:pt idx="401">
                  <c:v>58.8898163</c:v>
                </c:pt>
                <c:pt idx="402">
                  <c:v>58.990634900000003</c:v>
                </c:pt>
                <c:pt idx="403">
                  <c:v>59.101364099999998</c:v>
                </c:pt>
                <c:pt idx="404">
                  <c:v>59.208831799999999</c:v>
                </c:pt>
                <c:pt idx="405">
                  <c:v>59.301547999999997</c:v>
                </c:pt>
                <c:pt idx="406">
                  <c:v>59.404762300000002</c:v>
                </c:pt>
                <c:pt idx="407">
                  <c:v>59.513309499999998</c:v>
                </c:pt>
                <c:pt idx="408">
                  <c:v>59.618526500000002</c:v>
                </c:pt>
                <c:pt idx="409">
                  <c:v>59.727275800000001</c:v>
                </c:pt>
                <c:pt idx="410">
                  <c:v>59.824932099999998</c:v>
                </c:pt>
                <c:pt idx="411">
                  <c:v>59.928508800000003</c:v>
                </c:pt>
                <c:pt idx="412">
                  <c:v>60.028209699999998</c:v>
                </c:pt>
                <c:pt idx="413">
                  <c:v>60.122539500000002</c:v>
                </c:pt>
                <c:pt idx="414">
                  <c:v>60.2315331</c:v>
                </c:pt>
                <c:pt idx="415">
                  <c:v>60.343517300000002</c:v>
                </c:pt>
                <c:pt idx="416">
                  <c:v>60.441661799999999</c:v>
                </c:pt>
                <c:pt idx="417">
                  <c:v>60.558875999999998</c:v>
                </c:pt>
                <c:pt idx="418">
                  <c:v>60.662269600000002</c:v>
                </c:pt>
                <c:pt idx="419">
                  <c:v>60.760467499999997</c:v>
                </c:pt>
                <c:pt idx="420">
                  <c:v>60.859714500000003</c:v>
                </c:pt>
                <c:pt idx="421">
                  <c:v>60.965053599999997</c:v>
                </c:pt>
                <c:pt idx="422">
                  <c:v>61.068019900000003</c:v>
                </c:pt>
                <c:pt idx="423">
                  <c:v>61.1862602</c:v>
                </c:pt>
                <c:pt idx="424">
                  <c:v>61.287101700000001</c:v>
                </c:pt>
                <c:pt idx="425">
                  <c:v>61.389621699999999</c:v>
                </c:pt>
                <c:pt idx="426">
                  <c:v>61.494686100000003</c:v>
                </c:pt>
                <c:pt idx="427">
                  <c:v>61.598285699999998</c:v>
                </c:pt>
                <c:pt idx="428">
                  <c:v>61.697311399999997</c:v>
                </c:pt>
                <c:pt idx="429">
                  <c:v>61.808319099999999</c:v>
                </c:pt>
                <c:pt idx="430">
                  <c:v>61.916870099999997</c:v>
                </c:pt>
                <c:pt idx="431">
                  <c:v>62.022270200000001</c:v>
                </c:pt>
                <c:pt idx="432">
                  <c:v>62.132774400000002</c:v>
                </c:pt>
                <c:pt idx="433">
                  <c:v>62.225528699999998</c:v>
                </c:pt>
                <c:pt idx="434">
                  <c:v>62.3265533</c:v>
                </c:pt>
                <c:pt idx="435">
                  <c:v>62.439704900000002</c:v>
                </c:pt>
                <c:pt idx="436">
                  <c:v>62.543590500000001</c:v>
                </c:pt>
                <c:pt idx="437">
                  <c:v>62.651458699999999</c:v>
                </c:pt>
                <c:pt idx="438">
                  <c:v>62.746749899999998</c:v>
                </c:pt>
                <c:pt idx="439">
                  <c:v>62.848056800000002</c:v>
                </c:pt>
                <c:pt idx="440">
                  <c:v>62.954372399999997</c:v>
                </c:pt>
                <c:pt idx="441">
                  <c:v>63.059635200000002</c:v>
                </c:pt>
                <c:pt idx="442">
                  <c:v>63.171436300000003</c:v>
                </c:pt>
                <c:pt idx="443">
                  <c:v>63.271312700000003</c:v>
                </c:pt>
                <c:pt idx="444">
                  <c:v>63.393951399999999</c:v>
                </c:pt>
                <c:pt idx="445">
                  <c:v>63.489101400000003</c:v>
                </c:pt>
                <c:pt idx="446">
                  <c:v>63.595451400000002</c:v>
                </c:pt>
                <c:pt idx="447">
                  <c:v>63.7096977</c:v>
                </c:pt>
                <c:pt idx="448">
                  <c:v>63.808292399999999</c:v>
                </c:pt>
                <c:pt idx="449">
                  <c:v>63.905387900000001</c:v>
                </c:pt>
                <c:pt idx="450">
                  <c:v>64.011947599999999</c:v>
                </c:pt>
                <c:pt idx="451">
                  <c:v>64.126037600000004</c:v>
                </c:pt>
                <c:pt idx="452">
                  <c:v>64.237358099999994</c:v>
                </c:pt>
                <c:pt idx="453">
                  <c:v>64.347000100000002</c:v>
                </c:pt>
                <c:pt idx="454">
                  <c:v>64.452941899999999</c:v>
                </c:pt>
                <c:pt idx="455">
                  <c:v>64.550910900000005</c:v>
                </c:pt>
                <c:pt idx="456">
                  <c:v>64.654296900000006</c:v>
                </c:pt>
                <c:pt idx="457">
                  <c:v>64.762550399999995</c:v>
                </c:pt>
                <c:pt idx="458">
                  <c:v>64.865036000000003</c:v>
                </c:pt>
                <c:pt idx="459">
                  <c:v>64.976638800000003</c:v>
                </c:pt>
                <c:pt idx="460">
                  <c:v>65.087043800000004</c:v>
                </c:pt>
                <c:pt idx="461">
                  <c:v>65.187911999999997</c:v>
                </c:pt>
                <c:pt idx="462">
                  <c:v>65.282646200000002</c:v>
                </c:pt>
                <c:pt idx="463">
                  <c:v>65.395034800000005</c:v>
                </c:pt>
                <c:pt idx="464">
                  <c:v>65.49897</c:v>
                </c:pt>
                <c:pt idx="465">
                  <c:v>65.607696500000003</c:v>
                </c:pt>
                <c:pt idx="466">
                  <c:v>65.7094345</c:v>
                </c:pt>
                <c:pt idx="467">
                  <c:v>65.815239000000005</c:v>
                </c:pt>
                <c:pt idx="468">
                  <c:v>65.938278199999999</c:v>
                </c:pt>
                <c:pt idx="469">
                  <c:v>66.043037400000003</c:v>
                </c:pt>
                <c:pt idx="470">
                  <c:v>66.150878899999995</c:v>
                </c:pt>
                <c:pt idx="471">
                  <c:v>66.249938999999998</c:v>
                </c:pt>
                <c:pt idx="472">
                  <c:v>66.355377200000007</c:v>
                </c:pt>
                <c:pt idx="473">
                  <c:v>66.465591399999994</c:v>
                </c:pt>
                <c:pt idx="474">
                  <c:v>66.567466699999997</c:v>
                </c:pt>
                <c:pt idx="475">
                  <c:v>66.673896799999994</c:v>
                </c:pt>
                <c:pt idx="476">
                  <c:v>66.776107800000005</c:v>
                </c:pt>
                <c:pt idx="477">
                  <c:v>66.885917699999993</c:v>
                </c:pt>
                <c:pt idx="478">
                  <c:v>66.981216399999994</c:v>
                </c:pt>
                <c:pt idx="479">
                  <c:v>67.093978899999996</c:v>
                </c:pt>
                <c:pt idx="480">
                  <c:v>67.203575099999995</c:v>
                </c:pt>
                <c:pt idx="481">
                  <c:v>67.304435699999999</c:v>
                </c:pt>
                <c:pt idx="482">
                  <c:v>67.4130325</c:v>
                </c:pt>
                <c:pt idx="483">
                  <c:v>67.517227199999994</c:v>
                </c:pt>
                <c:pt idx="484">
                  <c:v>67.615440399999997</c:v>
                </c:pt>
                <c:pt idx="485">
                  <c:v>67.722122200000001</c:v>
                </c:pt>
                <c:pt idx="486">
                  <c:v>67.825119000000001</c:v>
                </c:pt>
                <c:pt idx="487">
                  <c:v>67.927131700000004</c:v>
                </c:pt>
                <c:pt idx="488">
                  <c:v>68.027175900000003</c:v>
                </c:pt>
                <c:pt idx="489">
                  <c:v>68.141494800000004</c:v>
                </c:pt>
                <c:pt idx="490">
                  <c:v>68.240898099999995</c:v>
                </c:pt>
                <c:pt idx="491">
                  <c:v>68.358871500000006</c:v>
                </c:pt>
                <c:pt idx="492">
                  <c:v>68.466239900000005</c:v>
                </c:pt>
                <c:pt idx="493">
                  <c:v>68.577606200000005</c:v>
                </c:pt>
                <c:pt idx="494">
                  <c:v>68.679809599999999</c:v>
                </c:pt>
                <c:pt idx="495">
                  <c:v>68.786377000000002</c:v>
                </c:pt>
                <c:pt idx="496">
                  <c:v>68.891220099999998</c:v>
                </c:pt>
                <c:pt idx="497">
                  <c:v>68.998001099999996</c:v>
                </c:pt>
                <c:pt idx="498">
                  <c:v>69.110832200000004</c:v>
                </c:pt>
                <c:pt idx="499">
                  <c:v>69.218330399999999</c:v>
                </c:pt>
                <c:pt idx="500">
                  <c:v>69.3159943</c:v>
                </c:pt>
                <c:pt idx="501">
                  <c:v>69.4263306</c:v>
                </c:pt>
                <c:pt idx="502">
                  <c:v>69.539932300000004</c:v>
                </c:pt>
                <c:pt idx="503">
                  <c:v>69.642219499999996</c:v>
                </c:pt>
                <c:pt idx="504">
                  <c:v>69.737434399999998</c:v>
                </c:pt>
                <c:pt idx="505">
                  <c:v>69.839828499999996</c:v>
                </c:pt>
                <c:pt idx="506">
                  <c:v>69.940704299999993</c:v>
                </c:pt>
                <c:pt idx="507">
                  <c:v>70.051711999999995</c:v>
                </c:pt>
                <c:pt idx="508">
                  <c:v>70.163009599999995</c:v>
                </c:pt>
                <c:pt idx="509">
                  <c:v>70.276908899999995</c:v>
                </c:pt>
                <c:pt idx="510">
                  <c:v>70.376769999999993</c:v>
                </c:pt>
                <c:pt idx="511">
                  <c:v>70.481323200000006</c:v>
                </c:pt>
                <c:pt idx="512">
                  <c:v>70.6010895</c:v>
                </c:pt>
                <c:pt idx="513">
                  <c:v>70.692832899999999</c:v>
                </c:pt>
                <c:pt idx="514">
                  <c:v>70.807449300000002</c:v>
                </c:pt>
                <c:pt idx="515">
                  <c:v>70.915771500000005</c:v>
                </c:pt>
                <c:pt idx="516">
                  <c:v>71.013877899999997</c:v>
                </c:pt>
                <c:pt idx="517">
                  <c:v>71.128440900000001</c:v>
                </c:pt>
                <c:pt idx="518">
                  <c:v>71.226448099999999</c:v>
                </c:pt>
                <c:pt idx="519">
                  <c:v>71.334205600000004</c:v>
                </c:pt>
                <c:pt idx="520">
                  <c:v>71.432395900000003</c:v>
                </c:pt>
                <c:pt idx="521">
                  <c:v>71.542503400000001</c:v>
                </c:pt>
                <c:pt idx="522">
                  <c:v>71.652229300000002</c:v>
                </c:pt>
                <c:pt idx="523">
                  <c:v>71.766487100000006</c:v>
                </c:pt>
                <c:pt idx="524">
                  <c:v>71.882301299999995</c:v>
                </c:pt>
                <c:pt idx="525">
                  <c:v>71.984619100000003</c:v>
                </c:pt>
                <c:pt idx="526">
                  <c:v>72.092941300000007</c:v>
                </c:pt>
                <c:pt idx="527">
                  <c:v>72.191314700000007</c:v>
                </c:pt>
                <c:pt idx="528">
                  <c:v>72.294296299999999</c:v>
                </c:pt>
                <c:pt idx="529">
                  <c:v>72.399505599999998</c:v>
                </c:pt>
                <c:pt idx="530">
                  <c:v>72.514579800000007</c:v>
                </c:pt>
                <c:pt idx="531">
                  <c:v>72.612281800000005</c:v>
                </c:pt>
                <c:pt idx="532">
                  <c:v>72.719032299999995</c:v>
                </c:pt>
                <c:pt idx="533">
                  <c:v>72.829444899999999</c:v>
                </c:pt>
                <c:pt idx="534">
                  <c:v>72.941307100000003</c:v>
                </c:pt>
                <c:pt idx="535">
                  <c:v>73.062072799999996</c:v>
                </c:pt>
                <c:pt idx="536">
                  <c:v>73.164001499999998</c:v>
                </c:pt>
                <c:pt idx="537">
                  <c:v>73.262207000000004</c:v>
                </c:pt>
                <c:pt idx="538">
                  <c:v>73.362289399999995</c:v>
                </c:pt>
                <c:pt idx="539">
                  <c:v>73.467231799999993</c:v>
                </c:pt>
                <c:pt idx="540">
                  <c:v>73.566055300000002</c:v>
                </c:pt>
                <c:pt idx="541">
                  <c:v>73.670730599999999</c:v>
                </c:pt>
                <c:pt idx="542">
                  <c:v>73.775421100000003</c:v>
                </c:pt>
                <c:pt idx="543">
                  <c:v>73.8935776</c:v>
                </c:pt>
                <c:pt idx="544">
                  <c:v>73.989715599999997</c:v>
                </c:pt>
                <c:pt idx="545">
                  <c:v>74.107307399999996</c:v>
                </c:pt>
                <c:pt idx="546">
                  <c:v>74.214759799999996</c:v>
                </c:pt>
                <c:pt idx="547">
                  <c:v>74.319297800000001</c:v>
                </c:pt>
                <c:pt idx="548">
                  <c:v>74.430145300000007</c:v>
                </c:pt>
                <c:pt idx="549">
                  <c:v>74.538864099999998</c:v>
                </c:pt>
                <c:pt idx="550">
                  <c:v>74.652511599999997</c:v>
                </c:pt>
                <c:pt idx="551">
                  <c:v>74.742858900000002</c:v>
                </c:pt>
                <c:pt idx="552">
                  <c:v>74.860229500000003</c:v>
                </c:pt>
                <c:pt idx="553">
                  <c:v>74.960037200000002</c:v>
                </c:pt>
                <c:pt idx="554">
                  <c:v>75.070137000000003</c:v>
                </c:pt>
                <c:pt idx="555">
                  <c:v>75.182533300000003</c:v>
                </c:pt>
                <c:pt idx="556">
                  <c:v>75.284416199999995</c:v>
                </c:pt>
                <c:pt idx="557">
                  <c:v>75.400955199999999</c:v>
                </c:pt>
                <c:pt idx="558">
                  <c:v>75.510543799999994</c:v>
                </c:pt>
                <c:pt idx="559">
                  <c:v>75.601348900000005</c:v>
                </c:pt>
                <c:pt idx="560">
                  <c:v>75.720466599999995</c:v>
                </c:pt>
                <c:pt idx="561">
                  <c:v>75.834327700000003</c:v>
                </c:pt>
                <c:pt idx="562">
                  <c:v>75.939979600000001</c:v>
                </c:pt>
                <c:pt idx="563">
                  <c:v>76.053741500000001</c:v>
                </c:pt>
                <c:pt idx="564">
                  <c:v>76.1546783</c:v>
                </c:pt>
                <c:pt idx="565">
                  <c:v>76.259033200000005</c:v>
                </c:pt>
                <c:pt idx="566">
                  <c:v>76.3629684</c:v>
                </c:pt>
                <c:pt idx="567">
                  <c:v>76.460510299999996</c:v>
                </c:pt>
                <c:pt idx="568">
                  <c:v>76.569229100000001</c:v>
                </c:pt>
                <c:pt idx="569">
                  <c:v>76.683830299999997</c:v>
                </c:pt>
                <c:pt idx="570">
                  <c:v>76.786636400000006</c:v>
                </c:pt>
                <c:pt idx="571">
                  <c:v>76.9084091</c:v>
                </c:pt>
                <c:pt idx="572">
                  <c:v>77.012931800000004</c:v>
                </c:pt>
                <c:pt idx="573">
                  <c:v>77.106681800000004</c:v>
                </c:pt>
                <c:pt idx="574">
                  <c:v>77.224067700000006</c:v>
                </c:pt>
                <c:pt idx="575">
                  <c:v>77.328094500000006</c:v>
                </c:pt>
                <c:pt idx="576">
                  <c:v>77.427162199999998</c:v>
                </c:pt>
                <c:pt idx="577">
                  <c:v>77.549400300000002</c:v>
                </c:pt>
                <c:pt idx="578">
                  <c:v>77.663818399999997</c:v>
                </c:pt>
                <c:pt idx="579">
                  <c:v>77.771347000000006</c:v>
                </c:pt>
                <c:pt idx="580">
                  <c:v>77.884254499999997</c:v>
                </c:pt>
                <c:pt idx="581">
                  <c:v>77.992454499999994</c:v>
                </c:pt>
                <c:pt idx="582">
                  <c:v>78.103630100000004</c:v>
                </c:pt>
                <c:pt idx="583">
                  <c:v>78.1959686</c:v>
                </c:pt>
                <c:pt idx="584">
                  <c:v>78.305427600000002</c:v>
                </c:pt>
                <c:pt idx="585">
                  <c:v>78.422676100000004</c:v>
                </c:pt>
                <c:pt idx="586">
                  <c:v>78.526130699999996</c:v>
                </c:pt>
                <c:pt idx="587">
                  <c:v>78.623642000000004</c:v>
                </c:pt>
                <c:pt idx="588">
                  <c:v>78.724731399999996</c:v>
                </c:pt>
                <c:pt idx="589">
                  <c:v>78.830596900000003</c:v>
                </c:pt>
                <c:pt idx="590">
                  <c:v>78.946830700000007</c:v>
                </c:pt>
                <c:pt idx="591">
                  <c:v>79.0471802</c:v>
                </c:pt>
                <c:pt idx="592">
                  <c:v>79.153678900000003</c:v>
                </c:pt>
                <c:pt idx="593">
                  <c:v>79.272987400000005</c:v>
                </c:pt>
                <c:pt idx="594">
                  <c:v>79.374854999999997</c:v>
                </c:pt>
                <c:pt idx="595">
                  <c:v>79.485351600000001</c:v>
                </c:pt>
                <c:pt idx="596">
                  <c:v>79.596046400000006</c:v>
                </c:pt>
                <c:pt idx="597">
                  <c:v>79.712066699999994</c:v>
                </c:pt>
                <c:pt idx="598">
                  <c:v>79.8192825</c:v>
                </c:pt>
                <c:pt idx="599">
                  <c:v>79.927635199999997</c:v>
                </c:pt>
                <c:pt idx="600">
                  <c:v>80.037361099999998</c:v>
                </c:pt>
                <c:pt idx="601">
                  <c:v>80.148048399999993</c:v>
                </c:pt>
                <c:pt idx="602">
                  <c:v>80.251045199999993</c:v>
                </c:pt>
                <c:pt idx="603">
                  <c:v>80.352233900000002</c:v>
                </c:pt>
                <c:pt idx="604">
                  <c:v>80.459304799999998</c:v>
                </c:pt>
                <c:pt idx="605">
                  <c:v>80.583198499999995</c:v>
                </c:pt>
                <c:pt idx="606">
                  <c:v>80.680481</c:v>
                </c:pt>
                <c:pt idx="607">
                  <c:v>80.791847200000007</c:v>
                </c:pt>
                <c:pt idx="608">
                  <c:v>80.899383499999999</c:v>
                </c:pt>
                <c:pt idx="609">
                  <c:v>81.004142799999997</c:v>
                </c:pt>
                <c:pt idx="610">
                  <c:v>81.119476300000002</c:v>
                </c:pt>
                <c:pt idx="611">
                  <c:v>81.228271500000005</c:v>
                </c:pt>
                <c:pt idx="612">
                  <c:v>81.335601800000006</c:v>
                </c:pt>
                <c:pt idx="613">
                  <c:v>81.453743000000003</c:v>
                </c:pt>
                <c:pt idx="614">
                  <c:v>81.563491799999994</c:v>
                </c:pt>
                <c:pt idx="615">
                  <c:v>81.661537199999998</c:v>
                </c:pt>
                <c:pt idx="616">
                  <c:v>81.771904000000006</c:v>
                </c:pt>
                <c:pt idx="617">
                  <c:v>81.874992399999996</c:v>
                </c:pt>
                <c:pt idx="618">
                  <c:v>81.984161400000005</c:v>
                </c:pt>
                <c:pt idx="619">
                  <c:v>82.097328200000007</c:v>
                </c:pt>
                <c:pt idx="620">
                  <c:v>82.202804599999993</c:v>
                </c:pt>
                <c:pt idx="621">
                  <c:v>82.312248199999999</c:v>
                </c:pt>
                <c:pt idx="622">
                  <c:v>82.413269</c:v>
                </c:pt>
                <c:pt idx="623">
                  <c:v>82.524581900000001</c:v>
                </c:pt>
                <c:pt idx="624">
                  <c:v>82.630340599999997</c:v>
                </c:pt>
                <c:pt idx="625">
                  <c:v>82.744163499999999</c:v>
                </c:pt>
                <c:pt idx="626">
                  <c:v>82.844314600000004</c:v>
                </c:pt>
                <c:pt idx="627">
                  <c:v>82.961753799999997</c:v>
                </c:pt>
                <c:pt idx="628">
                  <c:v>83.065116900000007</c:v>
                </c:pt>
                <c:pt idx="629">
                  <c:v>83.166145299999997</c:v>
                </c:pt>
                <c:pt idx="630">
                  <c:v>83.273849499999997</c:v>
                </c:pt>
                <c:pt idx="631">
                  <c:v>83.391952500000002</c:v>
                </c:pt>
                <c:pt idx="632">
                  <c:v>83.497383099999993</c:v>
                </c:pt>
                <c:pt idx="633">
                  <c:v>83.613281299999997</c:v>
                </c:pt>
                <c:pt idx="634">
                  <c:v>83.719566299999997</c:v>
                </c:pt>
                <c:pt idx="635">
                  <c:v>83.828483599999998</c:v>
                </c:pt>
                <c:pt idx="636">
                  <c:v>83.943046600000002</c:v>
                </c:pt>
                <c:pt idx="637">
                  <c:v>84.046318099999993</c:v>
                </c:pt>
                <c:pt idx="638">
                  <c:v>84.143951400000006</c:v>
                </c:pt>
                <c:pt idx="639">
                  <c:v>84.247215299999993</c:v>
                </c:pt>
                <c:pt idx="640">
                  <c:v>84.364921600000002</c:v>
                </c:pt>
                <c:pt idx="641">
                  <c:v>84.460441599999996</c:v>
                </c:pt>
                <c:pt idx="642">
                  <c:v>84.573509200000004</c:v>
                </c:pt>
                <c:pt idx="643">
                  <c:v>84.678840600000001</c:v>
                </c:pt>
                <c:pt idx="644">
                  <c:v>84.793342600000003</c:v>
                </c:pt>
                <c:pt idx="645">
                  <c:v>84.905509899999998</c:v>
                </c:pt>
                <c:pt idx="646">
                  <c:v>84.999000499999994</c:v>
                </c:pt>
                <c:pt idx="647">
                  <c:v>85.106147800000002</c:v>
                </c:pt>
                <c:pt idx="648">
                  <c:v>85.223434400000002</c:v>
                </c:pt>
                <c:pt idx="649">
                  <c:v>85.321800199999998</c:v>
                </c:pt>
                <c:pt idx="650">
                  <c:v>85.4377365</c:v>
                </c:pt>
                <c:pt idx="651">
                  <c:v>85.540908799999997</c:v>
                </c:pt>
                <c:pt idx="652">
                  <c:v>85.632286100000002</c:v>
                </c:pt>
                <c:pt idx="653">
                  <c:v>85.750373800000006</c:v>
                </c:pt>
                <c:pt idx="654">
                  <c:v>85.873626700000003</c:v>
                </c:pt>
                <c:pt idx="655">
                  <c:v>85.979454000000004</c:v>
                </c:pt>
                <c:pt idx="656">
                  <c:v>86.092140200000003</c:v>
                </c:pt>
                <c:pt idx="657">
                  <c:v>86.211341899999994</c:v>
                </c:pt>
                <c:pt idx="658">
                  <c:v>86.328872700000005</c:v>
                </c:pt>
                <c:pt idx="659">
                  <c:v>86.429931600000003</c:v>
                </c:pt>
                <c:pt idx="660">
                  <c:v>86.563056900000007</c:v>
                </c:pt>
                <c:pt idx="661">
                  <c:v>86.660758999999999</c:v>
                </c:pt>
                <c:pt idx="662">
                  <c:v>86.739334099999994</c:v>
                </c:pt>
                <c:pt idx="663">
                  <c:v>86.871162400000003</c:v>
                </c:pt>
                <c:pt idx="664">
                  <c:v>86.970924400000001</c:v>
                </c:pt>
                <c:pt idx="665">
                  <c:v>87.097717299999999</c:v>
                </c:pt>
                <c:pt idx="666">
                  <c:v>87.196021999999999</c:v>
                </c:pt>
                <c:pt idx="667">
                  <c:v>87.296028100000001</c:v>
                </c:pt>
                <c:pt idx="668">
                  <c:v>87.408035299999995</c:v>
                </c:pt>
                <c:pt idx="669">
                  <c:v>87.517448400000006</c:v>
                </c:pt>
                <c:pt idx="670">
                  <c:v>87.627387999999996</c:v>
                </c:pt>
                <c:pt idx="671">
                  <c:v>87.746849100000006</c:v>
                </c:pt>
                <c:pt idx="672">
                  <c:v>87.840454100000002</c:v>
                </c:pt>
                <c:pt idx="673">
                  <c:v>87.960243199999994</c:v>
                </c:pt>
                <c:pt idx="674">
                  <c:v>88.070594799999995</c:v>
                </c:pt>
                <c:pt idx="675">
                  <c:v>88.169570899999997</c:v>
                </c:pt>
                <c:pt idx="676">
                  <c:v>88.280113200000002</c:v>
                </c:pt>
                <c:pt idx="677">
                  <c:v>88.3981323</c:v>
                </c:pt>
                <c:pt idx="678">
                  <c:v>88.504005399999997</c:v>
                </c:pt>
                <c:pt idx="679">
                  <c:v>88.5959091</c:v>
                </c:pt>
                <c:pt idx="680">
                  <c:v>88.7216339</c:v>
                </c:pt>
                <c:pt idx="681">
                  <c:v>88.8207855</c:v>
                </c:pt>
                <c:pt idx="682">
                  <c:v>88.935440099999994</c:v>
                </c:pt>
                <c:pt idx="683">
                  <c:v>89.041152999999994</c:v>
                </c:pt>
                <c:pt idx="684">
                  <c:v>89.147598299999999</c:v>
                </c:pt>
                <c:pt idx="685">
                  <c:v>89.254028300000002</c:v>
                </c:pt>
                <c:pt idx="686">
                  <c:v>89.371345500000004</c:v>
                </c:pt>
                <c:pt idx="687">
                  <c:v>89.480636599999997</c:v>
                </c:pt>
                <c:pt idx="688">
                  <c:v>89.584701499999994</c:v>
                </c:pt>
                <c:pt idx="689">
                  <c:v>89.681549099999998</c:v>
                </c:pt>
                <c:pt idx="690">
                  <c:v>89.805374099999995</c:v>
                </c:pt>
                <c:pt idx="691">
                  <c:v>89.916915900000006</c:v>
                </c:pt>
                <c:pt idx="692">
                  <c:v>90.035507199999998</c:v>
                </c:pt>
                <c:pt idx="693">
                  <c:v>90.137550399999995</c:v>
                </c:pt>
                <c:pt idx="694">
                  <c:v>90.249580399999999</c:v>
                </c:pt>
                <c:pt idx="695">
                  <c:v>90.3700714</c:v>
                </c:pt>
                <c:pt idx="696">
                  <c:v>90.475273099999995</c:v>
                </c:pt>
                <c:pt idx="697">
                  <c:v>90.560905500000004</c:v>
                </c:pt>
                <c:pt idx="698">
                  <c:v>90.6847992</c:v>
                </c:pt>
                <c:pt idx="699">
                  <c:v>90.789016700000005</c:v>
                </c:pt>
                <c:pt idx="700">
                  <c:v>90.891777000000005</c:v>
                </c:pt>
                <c:pt idx="701">
                  <c:v>90.991432200000006</c:v>
                </c:pt>
                <c:pt idx="702">
                  <c:v>91.1006699</c:v>
                </c:pt>
                <c:pt idx="703">
                  <c:v>91.214683500000007</c:v>
                </c:pt>
                <c:pt idx="704">
                  <c:v>91.318519600000002</c:v>
                </c:pt>
                <c:pt idx="705">
                  <c:v>91.415183999999996</c:v>
                </c:pt>
                <c:pt idx="706">
                  <c:v>91.539306600000003</c:v>
                </c:pt>
                <c:pt idx="707">
                  <c:v>91.654060400000006</c:v>
                </c:pt>
                <c:pt idx="708">
                  <c:v>91.752357500000002</c:v>
                </c:pt>
                <c:pt idx="709">
                  <c:v>91.856338500000007</c:v>
                </c:pt>
                <c:pt idx="710">
                  <c:v>91.993949900000004</c:v>
                </c:pt>
                <c:pt idx="711">
                  <c:v>92.099052400000005</c:v>
                </c:pt>
                <c:pt idx="712">
                  <c:v>92.2022324</c:v>
                </c:pt>
                <c:pt idx="713">
                  <c:v>92.314880400000007</c:v>
                </c:pt>
                <c:pt idx="714">
                  <c:v>92.426353500000005</c:v>
                </c:pt>
                <c:pt idx="715">
                  <c:v>92.539917000000003</c:v>
                </c:pt>
                <c:pt idx="716">
                  <c:v>92.656104999999997</c:v>
                </c:pt>
                <c:pt idx="717">
                  <c:v>92.766761799999998</c:v>
                </c:pt>
                <c:pt idx="718">
                  <c:v>92.888450599999999</c:v>
                </c:pt>
                <c:pt idx="719">
                  <c:v>92.995506300000002</c:v>
                </c:pt>
                <c:pt idx="720">
                  <c:v>93.102661100000006</c:v>
                </c:pt>
                <c:pt idx="721">
                  <c:v>93.215896599999994</c:v>
                </c:pt>
                <c:pt idx="722">
                  <c:v>93.308647199999996</c:v>
                </c:pt>
                <c:pt idx="723">
                  <c:v>93.438262899999998</c:v>
                </c:pt>
                <c:pt idx="724">
                  <c:v>93.547912600000004</c:v>
                </c:pt>
                <c:pt idx="725">
                  <c:v>93.648048399999993</c:v>
                </c:pt>
                <c:pt idx="726">
                  <c:v>93.768287700000002</c:v>
                </c:pt>
                <c:pt idx="727">
                  <c:v>93.867835999999997</c:v>
                </c:pt>
                <c:pt idx="728">
                  <c:v>93.979843099999997</c:v>
                </c:pt>
                <c:pt idx="729">
                  <c:v>94.093353300000004</c:v>
                </c:pt>
                <c:pt idx="730">
                  <c:v>94.206779499999996</c:v>
                </c:pt>
                <c:pt idx="731">
                  <c:v>94.314468399999996</c:v>
                </c:pt>
                <c:pt idx="732">
                  <c:v>94.4311905</c:v>
                </c:pt>
                <c:pt idx="733">
                  <c:v>94.537719699999997</c:v>
                </c:pt>
                <c:pt idx="734">
                  <c:v>94.656845099999998</c:v>
                </c:pt>
                <c:pt idx="735">
                  <c:v>94.758880599999998</c:v>
                </c:pt>
                <c:pt idx="736">
                  <c:v>94.8595428</c:v>
                </c:pt>
                <c:pt idx="737">
                  <c:v>94.968734699999999</c:v>
                </c:pt>
                <c:pt idx="738">
                  <c:v>95.085060100000007</c:v>
                </c:pt>
                <c:pt idx="739">
                  <c:v>95.208969100000004</c:v>
                </c:pt>
                <c:pt idx="740">
                  <c:v>95.324653600000005</c:v>
                </c:pt>
                <c:pt idx="741">
                  <c:v>95.425697299999996</c:v>
                </c:pt>
                <c:pt idx="742">
                  <c:v>95.548507700000002</c:v>
                </c:pt>
                <c:pt idx="743">
                  <c:v>95.657577500000002</c:v>
                </c:pt>
                <c:pt idx="744">
                  <c:v>95.784225500000005</c:v>
                </c:pt>
                <c:pt idx="745">
                  <c:v>95.890327499999998</c:v>
                </c:pt>
                <c:pt idx="746">
                  <c:v>96.008483900000002</c:v>
                </c:pt>
                <c:pt idx="747">
                  <c:v>96.123283400000005</c:v>
                </c:pt>
                <c:pt idx="748">
                  <c:v>96.228408799999997</c:v>
                </c:pt>
                <c:pt idx="749">
                  <c:v>96.334335300000006</c:v>
                </c:pt>
                <c:pt idx="750">
                  <c:v>96.461509699999993</c:v>
                </c:pt>
                <c:pt idx="751">
                  <c:v>96.556877099999994</c:v>
                </c:pt>
                <c:pt idx="752">
                  <c:v>96.684089700000001</c:v>
                </c:pt>
                <c:pt idx="753">
                  <c:v>96.788612400000005</c:v>
                </c:pt>
                <c:pt idx="754">
                  <c:v>96.908721900000003</c:v>
                </c:pt>
                <c:pt idx="755">
                  <c:v>97.020187399999998</c:v>
                </c:pt>
                <c:pt idx="756">
                  <c:v>97.119941699999998</c:v>
                </c:pt>
                <c:pt idx="757">
                  <c:v>97.207092299999999</c:v>
                </c:pt>
                <c:pt idx="758">
                  <c:v>97.337257399999999</c:v>
                </c:pt>
                <c:pt idx="759">
                  <c:v>97.456146200000006</c:v>
                </c:pt>
                <c:pt idx="760">
                  <c:v>97.574173000000002</c:v>
                </c:pt>
                <c:pt idx="761">
                  <c:v>97.690422100000006</c:v>
                </c:pt>
                <c:pt idx="762">
                  <c:v>97.790298500000006</c:v>
                </c:pt>
                <c:pt idx="763">
                  <c:v>97.905555699999994</c:v>
                </c:pt>
                <c:pt idx="764">
                  <c:v>98.033317600000004</c:v>
                </c:pt>
                <c:pt idx="765">
                  <c:v>98.139823899999996</c:v>
                </c:pt>
                <c:pt idx="766">
                  <c:v>98.261047399999995</c:v>
                </c:pt>
                <c:pt idx="767">
                  <c:v>98.352226299999998</c:v>
                </c:pt>
                <c:pt idx="768">
                  <c:v>98.4807129</c:v>
                </c:pt>
                <c:pt idx="769">
                  <c:v>98.588706999999999</c:v>
                </c:pt>
                <c:pt idx="770">
                  <c:v>98.703941299999997</c:v>
                </c:pt>
                <c:pt idx="771">
                  <c:v>98.810569799999996</c:v>
                </c:pt>
                <c:pt idx="772">
                  <c:v>98.923469499999996</c:v>
                </c:pt>
                <c:pt idx="773">
                  <c:v>99.047355699999997</c:v>
                </c:pt>
                <c:pt idx="774">
                  <c:v>99.142211900000007</c:v>
                </c:pt>
                <c:pt idx="775">
                  <c:v>99.270988500000001</c:v>
                </c:pt>
                <c:pt idx="776">
                  <c:v>99.3852768</c:v>
                </c:pt>
                <c:pt idx="777">
                  <c:v>99.482879600000004</c:v>
                </c:pt>
                <c:pt idx="778">
                  <c:v>99.620727500000001</c:v>
                </c:pt>
                <c:pt idx="779">
                  <c:v>99.704772899999995</c:v>
                </c:pt>
                <c:pt idx="780">
                  <c:v>99.815086399999998</c:v>
                </c:pt>
                <c:pt idx="781">
                  <c:v>99.910774200000006</c:v>
                </c:pt>
                <c:pt idx="782">
                  <c:v>100.033478</c:v>
                </c:pt>
                <c:pt idx="783">
                  <c:v>100.16913599999999</c:v>
                </c:pt>
                <c:pt idx="784">
                  <c:v>100.290863</c:v>
                </c:pt>
                <c:pt idx="785">
                  <c:v>100.40329699999999</c:v>
                </c:pt>
                <c:pt idx="786">
                  <c:v>100.53064000000001</c:v>
                </c:pt>
                <c:pt idx="787">
                  <c:v>100.63645200000001</c:v>
                </c:pt>
                <c:pt idx="788">
                  <c:v>100.750427</c:v>
                </c:pt>
                <c:pt idx="789">
                  <c:v>100.87771600000001</c:v>
                </c:pt>
                <c:pt idx="790">
                  <c:v>100.98406199999999</c:v>
                </c:pt>
                <c:pt idx="791">
                  <c:v>101.09204099999999</c:v>
                </c:pt>
                <c:pt idx="792">
                  <c:v>101.208664</c:v>
                </c:pt>
                <c:pt idx="793">
                  <c:v>101.319176</c:v>
                </c:pt>
                <c:pt idx="794">
                  <c:v>101.432182</c:v>
                </c:pt>
                <c:pt idx="795">
                  <c:v>101.55100299999999</c:v>
                </c:pt>
                <c:pt idx="796">
                  <c:v>101.66527600000001</c:v>
                </c:pt>
                <c:pt idx="797">
                  <c:v>101.778999</c:v>
                </c:pt>
                <c:pt idx="798">
                  <c:v>101.880951</c:v>
                </c:pt>
                <c:pt idx="799">
                  <c:v>101.99118799999999</c:v>
                </c:pt>
                <c:pt idx="800">
                  <c:v>102.121521</c:v>
                </c:pt>
                <c:pt idx="801">
                  <c:v>102.239166</c:v>
                </c:pt>
                <c:pt idx="802">
                  <c:v>102.35153200000001</c:v>
                </c:pt>
                <c:pt idx="803">
                  <c:v>102.468422</c:v>
                </c:pt>
                <c:pt idx="804">
                  <c:v>102.58451100000001</c:v>
                </c:pt>
                <c:pt idx="805">
                  <c:v>102.712357</c:v>
                </c:pt>
                <c:pt idx="806">
                  <c:v>102.834045</c:v>
                </c:pt>
                <c:pt idx="807">
                  <c:v>102.92379800000001</c:v>
                </c:pt>
                <c:pt idx="808">
                  <c:v>103.054222</c:v>
                </c:pt>
                <c:pt idx="809">
                  <c:v>103.171364</c:v>
                </c:pt>
                <c:pt idx="810">
                  <c:v>103.25262499999999</c:v>
                </c:pt>
                <c:pt idx="811">
                  <c:v>103.37494700000001</c:v>
                </c:pt>
                <c:pt idx="812">
                  <c:v>103.50163999999999</c:v>
                </c:pt>
                <c:pt idx="813">
                  <c:v>103.62159</c:v>
                </c:pt>
                <c:pt idx="814">
                  <c:v>103.716354</c:v>
                </c:pt>
                <c:pt idx="815">
                  <c:v>103.821594</c:v>
                </c:pt>
                <c:pt idx="816">
                  <c:v>103.936806</c:v>
                </c:pt>
                <c:pt idx="817">
                  <c:v>104.04734000000001</c:v>
                </c:pt>
                <c:pt idx="818">
                  <c:v>104.14173099999999</c:v>
                </c:pt>
                <c:pt idx="819">
                  <c:v>104.24411000000001</c:v>
                </c:pt>
                <c:pt idx="820">
                  <c:v>104.365791</c:v>
                </c:pt>
                <c:pt idx="821">
                  <c:v>104.482338</c:v>
                </c:pt>
                <c:pt idx="822">
                  <c:v>104.601494</c:v>
                </c:pt>
                <c:pt idx="823">
                  <c:v>104.70352200000001</c:v>
                </c:pt>
                <c:pt idx="824">
                  <c:v>104.796745</c:v>
                </c:pt>
                <c:pt idx="825">
                  <c:v>104.92823</c:v>
                </c:pt>
                <c:pt idx="826">
                  <c:v>105.048141</c:v>
                </c:pt>
                <c:pt idx="827">
                  <c:v>105.160622</c:v>
                </c:pt>
                <c:pt idx="828">
                  <c:v>105.26164199999999</c:v>
                </c:pt>
                <c:pt idx="829">
                  <c:v>105.383934</c:v>
                </c:pt>
                <c:pt idx="830">
                  <c:v>105.51168800000001</c:v>
                </c:pt>
                <c:pt idx="831">
                  <c:v>105.627083</c:v>
                </c:pt>
                <c:pt idx="832">
                  <c:v>105.730881</c:v>
                </c:pt>
                <c:pt idx="833">
                  <c:v>105.83966100000001</c:v>
                </c:pt>
                <c:pt idx="834">
                  <c:v>105.942261</c:v>
                </c:pt>
                <c:pt idx="835">
                  <c:v>106.050804</c:v>
                </c:pt>
                <c:pt idx="836">
                  <c:v>106.16789199999999</c:v>
                </c:pt>
                <c:pt idx="837">
                  <c:v>106.29523500000001</c:v>
                </c:pt>
                <c:pt idx="838">
                  <c:v>106.41688499999999</c:v>
                </c:pt>
                <c:pt idx="839">
                  <c:v>106.529709</c:v>
                </c:pt>
                <c:pt idx="840">
                  <c:v>106.606483</c:v>
                </c:pt>
                <c:pt idx="841">
                  <c:v>106.741096</c:v>
                </c:pt>
                <c:pt idx="842">
                  <c:v>106.85511</c:v>
                </c:pt>
                <c:pt idx="843">
                  <c:v>106.97772999999999</c:v>
                </c:pt>
                <c:pt idx="844">
                  <c:v>107.075256</c:v>
                </c:pt>
                <c:pt idx="845">
                  <c:v>107.19976</c:v>
                </c:pt>
                <c:pt idx="846">
                  <c:v>107.30998200000001</c:v>
                </c:pt>
                <c:pt idx="847">
                  <c:v>107.432343</c:v>
                </c:pt>
                <c:pt idx="848">
                  <c:v>107.54553199999999</c:v>
                </c:pt>
                <c:pt idx="849">
                  <c:v>107.668716</c:v>
                </c:pt>
                <c:pt idx="850">
                  <c:v>107.763901</c:v>
                </c:pt>
                <c:pt idx="851">
                  <c:v>107.858345</c:v>
                </c:pt>
                <c:pt idx="852">
                  <c:v>107.978065</c:v>
                </c:pt>
                <c:pt idx="853">
                  <c:v>108.08049</c:v>
                </c:pt>
                <c:pt idx="854">
                  <c:v>108.199394</c:v>
                </c:pt>
                <c:pt idx="855">
                  <c:v>108.30802199999999</c:v>
                </c:pt>
                <c:pt idx="856">
                  <c:v>108.387146</c:v>
                </c:pt>
                <c:pt idx="857">
                  <c:v>108.524582</c:v>
                </c:pt>
                <c:pt idx="858">
                  <c:v>108.631973</c:v>
                </c:pt>
                <c:pt idx="859">
                  <c:v>108.756683</c:v>
                </c:pt>
                <c:pt idx="860">
                  <c:v>108.85560599999999</c:v>
                </c:pt>
                <c:pt idx="861">
                  <c:v>108.964958</c:v>
                </c:pt>
                <c:pt idx="862">
                  <c:v>109.094437</c:v>
                </c:pt>
                <c:pt idx="863">
                  <c:v>109.198318</c:v>
                </c:pt>
                <c:pt idx="864">
                  <c:v>109.321404</c:v>
                </c:pt>
                <c:pt idx="865">
                  <c:v>109.427223</c:v>
                </c:pt>
                <c:pt idx="866">
                  <c:v>109.552376</c:v>
                </c:pt>
                <c:pt idx="867">
                  <c:v>109.668594</c:v>
                </c:pt>
                <c:pt idx="868">
                  <c:v>109.777512</c:v>
                </c:pt>
                <c:pt idx="869">
                  <c:v>109.881882</c:v>
                </c:pt>
                <c:pt idx="870">
                  <c:v>109.997406</c:v>
                </c:pt>
                <c:pt idx="871">
                  <c:v>110.103325</c:v>
                </c:pt>
                <c:pt idx="872">
                  <c:v>110.224655</c:v>
                </c:pt>
                <c:pt idx="873">
                  <c:v>110.331879</c:v>
                </c:pt>
                <c:pt idx="874">
                  <c:v>110.427826</c:v>
                </c:pt>
                <c:pt idx="875">
                  <c:v>110.54187</c:v>
                </c:pt>
                <c:pt idx="876">
                  <c:v>110.65239699999999</c:v>
                </c:pt>
                <c:pt idx="877">
                  <c:v>110.780945</c:v>
                </c:pt>
                <c:pt idx="878">
                  <c:v>110.890602</c:v>
                </c:pt>
                <c:pt idx="879">
                  <c:v>111.002548</c:v>
                </c:pt>
                <c:pt idx="880">
                  <c:v>111.11172500000001</c:v>
                </c:pt>
                <c:pt idx="881">
                  <c:v>111.223755</c:v>
                </c:pt>
                <c:pt idx="882">
                  <c:v>111.312157</c:v>
                </c:pt>
                <c:pt idx="883">
                  <c:v>111.42746</c:v>
                </c:pt>
                <c:pt idx="884">
                  <c:v>111.542023</c:v>
                </c:pt>
                <c:pt idx="885">
                  <c:v>111.66197200000001</c:v>
                </c:pt>
                <c:pt idx="886">
                  <c:v>111.787132</c:v>
                </c:pt>
                <c:pt idx="887">
                  <c:v>111.89267700000001</c:v>
                </c:pt>
                <c:pt idx="888">
                  <c:v>112.006287</c:v>
                </c:pt>
                <c:pt idx="889">
                  <c:v>112.121498</c:v>
                </c:pt>
                <c:pt idx="890">
                  <c:v>112.225365</c:v>
                </c:pt>
                <c:pt idx="891">
                  <c:v>112.323486</c:v>
                </c:pt>
                <c:pt idx="892">
                  <c:v>112.451218</c:v>
                </c:pt>
                <c:pt idx="893">
                  <c:v>112.549149</c:v>
                </c:pt>
                <c:pt idx="894">
                  <c:v>112.64108299999999</c:v>
                </c:pt>
                <c:pt idx="895">
                  <c:v>112.765297</c:v>
                </c:pt>
                <c:pt idx="896">
                  <c:v>112.880859</c:v>
                </c:pt>
                <c:pt idx="897">
                  <c:v>112.99994700000001</c:v>
                </c:pt>
                <c:pt idx="898">
                  <c:v>113.114273</c:v>
                </c:pt>
                <c:pt idx="899">
                  <c:v>113.217247</c:v>
                </c:pt>
                <c:pt idx="900">
                  <c:v>113.33648700000001</c:v>
                </c:pt>
                <c:pt idx="901">
                  <c:v>113.42907700000001</c:v>
                </c:pt>
                <c:pt idx="902">
                  <c:v>113.55534400000001</c:v>
                </c:pt>
                <c:pt idx="903">
                  <c:v>113.659897</c:v>
                </c:pt>
                <c:pt idx="904">
                  <c:v>113.774269</c:v>
                </c:pt>
                <c:pt idx="905">
                  <c:v>113.88763400000001</c:v>
                </c:pt>
                <c:pt idx="906">
                  <c:v>113.996696</c:v>
                </c:pt>
                <c:pt idx="907">
                  <c:v>114.109055</c:v>
                </c:pt>
                <c:pt idx="908">
                  <c:v>114.23421500000001</c:v>
                </c:pt>
                <c:pt idx="909">
                  <c:v>114.344818</c:v>
                </c:pt>
                <c:pt idx="910">
                  <c:v>114.4785</c:v>
                </c:pt>
                <c:pt idx="911">
                  <c:v>114.608002</c:v>
                </c:pt>
                <c:pt idx="912">
                  <c:v>114.712227</c:v>
                </c:pt>
                <c:pt idx="913">
                  <c:v>114.84507000000001</c:v>
                </c:pt>
                <c:pt idx="914">
                  <c:v>114.940704</c:v>
                </c:pt>
                <c:pt idx="915">
                  <c:v>115.07473</c:v>
                </c:pt>
                <c:pt idx="916">
                  <c:v>115.195061</c:v>
                </c:pt>
                <c:pt idx="917">
                  <c:v>115.30291</c:v>
                </c:pt>
                <c:pt idx="918">
                  <c:v>115.438721</c:v>
                </c:pt>
                <c:pt idx="919">
                  <c:v>115.55147599999999</c:v>
                </c:pt>
                <c:pt idx="920">
                  <c:v>115.67008199999999</c:v>
                </c:pt>
                <c:pt idx="921">
                  <c:v>115.807869</c:v>
                </c:pt>
                <c:pt idx="922">
                  <c:v>115.930115</c:v>
                </c:pt>
                <c:pt idx="923">
                  <c:v>116.02372699999999</c:v>
                </c:pt>
                <c:pt idx="924">
                  <c:v>116.143005</c:v>
                </c:pt>
                <c:pt idx="925">
                  <c:v>116.268456</c:v>
                </c:pt>
                <c:pt idx="926">
                  <c:v>116.390007</c:v>
                </c:pt>
                <c:pt idx="927">
                  <c:v>116.534462</c:v>
                </c:pt>
                <c:pt idx="928">
                  <c:v>116.63108099999999</c:v>
                </c:pt>
                <c:pt idx="929">
                  <c:v>116.751518</c:v>
                </c:pt>
                <c:pt idx="930">
                  <c:v>116.889618</c:v>
                </c:pt>
                <c:pt idx="931">
                  <c:v>117.002899</c:v>
                </c:pt>
                <c:pt idx="932">
                  <c:v>117.10571299999999</c:v>
                </c:pt>
                <c:pt idx="933">
                  <c:v>117.235687</c:v>
                </c:pt>
                <c:pt idx="934">
                  <c:v>117.369164</c:v>
                </c:pt>
                <c:pt idx="935">
                  <c:v>117.495232</c:v>
                </c:pt>
                <c:pt idx="936">
                  <c:v>117.606888</c:v>
                </c:pt>
                <c:pt idx="937">
                  <c:v>117.725258</c:v>
                </c:pt>
                <c:pt idx="938">
                  <c:v>117.843842</c:v>
                </c:pt>
                <c:pt idx="939">
                  <c:v>117.959534</c:v>
                </c:pt>
                <c:pt idx="940">
                  <c:v>118.09601600000001</c:v>
                </c:pt>
                <c:pt idx="941">
                  <c:v>118.218773</c:v>
                </c:pt>
                <c:pt idx="942">
                  <c:v>118.346924</c:v>
                </c:pt>
                <c:pt idx="943">
                  <c:v>118.45591</c:v>
                </c:pt>
                <c:pt idx="944">
                  <c:v>118.582397</c:v>
                </c:pt>
                <c:pt idx="945">
                  <c:v>118.70264400000001</c:v>
                </c:pt>
                <c:pt idx="946">
                  <c:v>118.82688899999999</c:v>
                </c:pt>
                <c:pt idx="947">
                  <c:v>118.92858099999999</c:v>
                </c:pt>
                <c:pt idx="948">
                  <c:v>119.05693100000001</c:v>
                </c:pt>
                <c:pt idx="949">
                  <c:v>119.171745</c:v>
                </c:pt>
                <c:pt idx="950">
                  <c:v>119.295288</c:v>
                </c:pt>
                <c:pt idx="951">
                  <c:v>119.424515</c:v>
                </c:pt>
                <c:pt idx="952">
                  <c:v>119.527466</c:v>
                </c:pt>
                <c:pt idx="953">
                  <c:v>119.643944</c:v>
                </c:pt>
                <c:pt idx="954">
                  <c:v>119.761528</c:v>
                </c:pt>
                <c:pt idx="955">
                  <c:v>119.897987</c:v>
                </c:pt>
                <c:pt idx="956">
                  <c:v>119.99237100000001</c:v>
                </c:pt>
                <c:pt idx="957">
                  <c:v>120.118813</c:v>
                </c:pt>
                <c:pt idx="958">
                  <c:v>120.22586099999999</c:v>
                </c:pt>
                <c:pt idx="959">
                  <c:v>120.34670300000001</c:v>
                </c:pt>
                <c:pt idx="960">
                  <c:v>120.462158</c:v>
                </c:pt>
                <c:pt idx="961">
                  <c:v>120.60766599999999</c:v>
                </c:pt>
                <c:pt idx="962">
                  <c:v>120.71740699999999</c:v>
                </c:pt>
                <c:pt idx="963">
                  <c:v>120.824631</c:v>
                </c:pt>
                <c:pt idx="964">
                  <c:v>120.922371</c:v>
                </c:pt>
                <c:pt idx="965">
                  <c:v>121.026566</c:v>
                </c:pt>
                <c:pt idx="966">
                  <c:v>121.142509</c:v>
                </c:pt>
                <c:pt idx="967">
                  <c:v>121.275192</c:v>
                </c:pt>
                <c:pt idx="968">
                  <c:v>121.39994</c:v>
                </c:pt>
                <c:pt idx="969">
                  <c:v>121.52979999999999</c:v>
                </c:pt>
                <c:pt idx="970">
                  <c:v>121.640404</c:v>
                </c:pt>
                <c:pt idx="971">
                  <c:v>121.77677199999999</c:v>
                </c:pt>
                <c:pt idx="972">
                  <c:v>121.90033699999999</c:v>
                </c:pt>
                <c:pt idx="973">
                  <c:v>122.003067</c:v>
                </c:pt>
                <c:pt idx="974">
                  <c:v>122.099411</c:v>
                </c:pt>
                <c:pt idx="975">
                  <c:v>122.218658</c:v>
                </c:pt>
                <c:pt idx="976">
                  <c:v>122.330887</c:v>
                </c:pt>
                <c:pt idx="977">
                  <c:v>122.450684</c:v>
                </c:pt>
                <c:pt idx="978">
                  <c:v>122.5746</c:v>
                </c:pt>
                <c:pt idx="979">
                  <c:v>122.687202</c:v>
                </c:pt>
                <c:pt idx="980">
                  <c:v>122.79948400000001</c:v>
                </c:pt>
                <c:pt idx="981">
                  <c:v>122.920326</c:v>
                </c:pt>
                <c:pt idx="982">
                  <c:v>123.039581</c:v>
                </c:pt>
                <c:pt idx="983">
                  <c:v>123.149788</c:v>
                </c:pt>
                <c:pt idx="984">
                  <c:v>123.286537</c:v>
                </c:pt>
                <c:pt idx="985">
                  <c:v>123.421104</c:v>
                </c:pt>
                <c:pt idx="986">
                  <c:v>123.51398500000001</c:v>
                </c:pt>
                <c:pt idx="987">
                  <c:v>123.62048299999999</c:v>
                </c:pt>
                <c:pt idx="988">
                  <c:v>123.74689499999999</c:v>
                </c:pt>
                <c:pt idx="989">
                  <c:v>123.85172300000001</c:v>
                </c:pt>
                <c:pt idx="990">
                  <c:v>123.983429</c:v>
                </c:pt>
                <c:pt idx="991">
                  <c:v>124.090469</c:v>
                </c:pt>
                <c:pt idx="992">
                  <c:v>124.21283699999999</c:v>
                </c:pt>
                <c:pt idx="993">
                  <c:v>124.32663700000001</c:v>
                </c:pt>
                <c:pt idx="994">
                  <c:v>124.45159099999999</c:v>
                </c:pt>
                <c:pt idx="995">
                  <c:v>124.558151</c:v>
                </c:pt>
                <c:pt idx="996">
                  <c:v>124.659256</c:v>
                </c:pt>
                <c:pt idx="997">
                  <c:v>124.804108</c:v>
                </c:pt>
                <c:pt idx="998">
                  <c:v>124.91336099999999</c:v>
                </c:pt>
                <c:pt idx="999">
                  <c:v>125.03003699999999</c:v>
                </c:pt>
                <c:pt idx="1000">
                  <c:v>125.15799</c:v>
                </c:pt>
                <c:pt idx="1001">
                  <c:v>125.26866099999999</c:v>
                </c:pt>
                <c:pt idx="1002">
                  <c:v>125.38159899999999</c:v>
                </c:pt>
                <c:pt idx="1003">
                  <c:v>125.498848</c:v>
                </c:pt>
                <c:pt idx="1004">
                  <c:v>125.602737</c:v>
                </c:pt>
                <c:pt idx="1005">
                  <c:v>125.731178</c:v>
                </c:pt>
                <c:pt idx="1006">
                  <c:v>125.869637</c:v>
                </c:pt>
                <c:pt idx="1007">
                  <c:v>125.959625</c:v>
                </c:pt>
                <c:pt idx="1008">
                  <c:v>126.071045</c:v>
                </c:pt>
                <c:pt idx="1009">
                  <c:v>126.203033</c:v>
                </c:pt>
                <c:pt idx="1010">
                  <c:v>126.32357</c:v>
                </c:pt>
                <c:pt idx="1011">
                  <c:v>126.437973</c:v>
                </c:pt>
                <c:pt idx="1012">
                  <c:v>126.56444500000001</c:v>
                </c:pt>
                <c:pt idx="1013">
                  <c:v>126.68141900000001</c:v>
                </c:pt>
                <c:pt idx="1014">
                  <c:v>126.79997299999999</c:v>
                </c:pt>
                <c:pt idx="1015">
                  <c:v>126.91773999999999</c:v>
                </c:pt>
                <c:pt idx="1016">
                  <c:v>127.02898399999999</c:v>
                </c:pt>
                <c:pt idx="1017">
                  <c:v>127.13454400000001</c:v>
                </c:pt>
                <c:pt idx="1018">
                  <c:v>127.261368</c:v>
                </c:pt>
                <c:pt idx="1019">
                  <c:v>127.38621500000001</c:v>
                </c:pt>
                <c:pt idx="1020">
                  <c:v>127.48964700000001</c:v>
                </c:pt>
                <c:pt idx="1021">
                  <c:v>127.595535</c:v>
                </c:pt>
                <c:pt idx="1022">
                  <c:v>127.696625</c:v>
                </c:pt>
                <c:pt idx="1023">
                  <c:v>127.808891</c:v>
                </c:pt>
                <c:pt idx="1024">
                  <c:v>127.939644</c:v>
                </c:pt>
                <c:pt idx="1025">
                  <c:v>128.05834999999999</c:v>
                </c:pt>
                <c:pt idx="1026">
                  <c:v>128.16250600000001</c:v>
                </c:pt>
                <c:pt idx="1027">
                  <c:v>128.283951</c:v>
                </c:pt>
                <c:pt idx="1028">
                  <c:v>128.413498</c:v>
                </c:pt>
                <c:pt idx="1029">
                  <c:v>128.550186</c:v>
                </c:pt>
                <c:pt idx="1030">
                  <c:v>128.620743</c:v>
                </c:pt>
                <c:pt idx="1031">
                  <c:v>128.75204500000001</c:v>
                </c:pt>
                <c:pt idx="1032">
                  <c:v>128.87094099999999</c:v>
                </c:pt>
                <c:pt idx="1033">
                  <c:v>128.97569300000001</c:v>
                </c:pt>
                <c:pt idx="1034">
                  <c:v>129.11193800000001</c:v>
                </c:pt>
                <c:pt idx="1035">
                  <c:v>129.198227</c:v>
                </c:pt>
                <c:pt idx="1036">
                  <c:v>129.34149199999999</c:v>
                </c:pt>
                <c:pt idx="1037">
                  <c:v>129.45124799999999</c:v>
                </c:pt>
                <c:pt idx="1038">
                  <c:v>129.56758099999999</c:v>
                </c:pt>
                <c:pt idx="1039">
                  <c:v>129.66825900000001</c:v>
                </c:pt>
                <c:pt idx="1040">
                  <c:v>129.78321800000001</c:v>
                </c:pt>
                <c:pt idx="1041">
                  <c:v>129.90536499999999</c:v>
                </c:pt>
                <c:pt idx="1042">
                  <c:v>130.03961200000001</c:v>
                </c:pt>
                <c:pt idx="1043">
                  <c:v>130.16261299999999</c:v>
                </c:pt>
                <c:pt idx="1044">
                  <c:v>130.27169799999999</c:v>
                </c:pt>
                <c:pt idx="1045">
                  <c:v>130.400375</c:v>
                </c:pt>
                <c:pt idx="1046">
                  <c:v>130.489304</c:v>
                </c:pt>
                <c:pt idx="1047">
                  <c:v>130.599335</c:v>
                </c:pt>
                <c:pt idx="1048">
                  <c:v>130.729736</c:v>
                </c:pt>
                <c:pt idx="1049">
                  <c:v>130.84608499999999</c:v>
                </c:pt>
                <c:pt idx="1050">
                  <c:v>130.96447800000001</c:v>
                </c:pt>
                <c:pt idx="1051">
                  <c:v>131.08767700000001</c:v>
                </c:pt>
                <c:pt idx="1052">
                  <c:v>131.214966</c:v>
                </c:pt>
                <c:pt idx="1053">
                  <c:v>131.337524</c:v>
                </c:pt>
                <c:pt idx="1054">
                  <c:v>131.43858299999999</c:v>
                </c:pt>
                <c:pt idx="1055">
                  <c:v>131.537689</c:v>
                </c:pt>
                <c:pt idx="1056">
                  <c:v>131.65791300000001</c:v>
                </c:pt>
                <c:pt idx="1057">
                  <c:v>131.76104699999999</c:v>
                </c:pt>
                <c:pt idx="1058">
                  <c:v>131.903503</c:v>
                </c:pt>
                <c:pt idx="1059">
                  <c:v>132.01864599999999</c:v>
                </c:pt>
                <c:pt idx="1060">
                  <c:v>132.11479199999999</c:v>
                </c:pt>
                <c:pt idx="1061">
                  <c:v>132.250122</c:v>
                </c:pt>
                <c:pt idx="1062">
                  <c:v>132.37069700000001</c:v>
                </c:pt>
                <c:pt idx="1063">
                  <c:v>132.45993000000001</c:v>
                </c:pt>
                <c:pt idx="1064">
                  <c:v>132.58317600000001</c:v>
                </c:pt>
                <c:pt idx="1065">
                  <c:v>132.69532799999999</c:v>
                </c:pt>
                <c:pt idx="1066">
                  <c:v>132.81246899999999</c:v>
                </c:pt>
                <c:pt idx="1067">
                  <c:v>132.906418</c:v>
                </c:pt>
                <c:pt idx="1068">
                  <c:v>133.02735899999999</c:v>
                </c:pt>
                <c:pt idx="1069">
                  <c:v>133.15245100000001</c:v>
                </c:pt>
                <c:pt idx="1070">
                  <c:v>133.28671299999999</c:v>
                </c:pt>
                <c:pt idx="1071">
                  <c:v>133.38133199999999</c:v>
                </c:pt>
                <c:pt idx="1072">
                  <c:v>133.50619499999999</c:v>
                </c:pt>
                <c:pt idx="1073">
                  <c:v>133.63372799999999</c:v>
                </c:pt>
                <c:pt idx="1074">
                  <c:v>133.73796100000001</c:v>
                </c:pt>
                <c:pt idx="1075">
                  <c:v>133.86137400000001</c:v>
                </c:pt>
                <c:pt idx="1076">
                  <c:v>133.949478</c:v>
                </c:pt>
                <c:pt idx="1077">
                  <c:v>134.09553500000001</c:v>
                </c:pt>
                <c:pt idx="1078">
                  <c:v>134.199478</c:v>
                </c:pt>
                <c:pt idx="1079">
                  <c:v>134.32929999999999</c:v>
                </c:pt>
                <c:pt idx="1080">
                  <c:v>134.45854199999999</c:v>
                </c:pt>
                <c:pt idx="1081">
                  <c:v>134.580994</c:v>
                </c:pt>
                <c:pt idx="1082">
                  <c:v>134.67804000000001</c:v>
                </c:pt>
                <c:pt idx="1083">
                  <c:v>134.80381800000001</c:v>
                </c:pt>
                <c:pt idx="1084">
                  <c:v>134.91310100000001</c:v>
                </c:pt>
                <c:pt idx="1085">
                  <c:v>135.01681500000001</c:v>
                </c:pt>
                <c:pt idx="1086">
                  <c:v>135.12275700000001</c:v>
                </c:pt>
                <c:pt idx="1087">
                  <c:v>135.27065999999999</c:v>
                </c:pt>
                <c:pt idx="1088">
                  <c:v>135.41064499999999</c:v>
                </c:pt>
                <c:pt idx="1089">
                  <c:v>135.514038</c:v>
                </c:pt>
                <c:pt idx="1090">
                  <c:v>135.63421600000001</c:v>
                </c:pt>
                <c:pt idx="1091">
                  <c:v>135.747604</c:v>
                </c:pt>
                <c:pt idx="1092">
                  <c:v>135.888214</c:v>
                </c:pt>
                <c:pt idx="1093">
                  <c:v>136.00801100000001</c:v>
                </c:pt>
                <c:pt idx="1094">
                  <c:v>136.118866</c:v>
                </c:pt>
                <c:pt idx="1095">
                  <c:v>136.262924</c:v>
                </c:pt>
                <c:pt idx="1096">
                  <c:v>136.382462</c:v>
                </c:pt>
                <c:pt idx="1097">
                  <c:v>136.478455</c:v>
                </c:pt>
                <c:pt idx="1098">
                  <c:v>136.58244300000001</c:v>
                </c:pt>
                <c:pt idx="1099">
                  <c:v>136.707336</c:v>
                </c:pt>
                <c:pt idx="1100">
                  <c:v>136.84162900000001</c:v>
                </c:pt>
                <c:pt idx="1101">
                  <c:v>136.966171</c:v>
                </c:pt>
                <c:pt idx="1102">
                  <c:v>137.081512</c:v>
                </c:pt>
                <c:pt idx="1103">
                  <c:v>137.19754</c:v>
                </c:pt>
                <c:pt idx="1104">
                  <c:v>137.28181499999999</c:v>
                </c:pt>
                <c:pt idx="1105">
                  <c:v>137.43208300000001</c:v>
                </c:pt>
                <c:pt idx="1106">
                  <c:v>137.541245</c:v>
                </c:pt>
                <c:pt idx="1107">
                  <c:v>137.692001</c:v>
                </c:pt>
                <c:pt idx="1108">
                  <c:v>137.79354900000001</c:v>
                </c:pt>
                <c:pt idx="1109">
                  <c:v>137.89051799999999</c:v>
                </c:pt>
                <c:pt idx="1110">
                  <c:v>137.98242200000001</c:v>
                </c:pt>
                <c:pt idx="1111">
                  <c:v>138.12777700000001</c:v>
                </c:pt>
                <c:pt idx="1112">
                  <c:v>138.247253</c:v>
                </c:pt>
                <c:pt idx="1113">
                  <c:v>138.36773700000001</c:v>
                </c:pt>
                <c:pt idx="1114">
                  <c:v>138.50187700000001</c:v>
                </c:pt>
                <c:pt idx="1115">
                  <c:v>138.63604699999999</c:v>
                </c:pt>
                <c:pt idx="1116">
                  <c:v>138.754807</c:v>
                </c:pt>
                <c:pt idx="1117">
                  <c:v>138.84963999999999</c:v>
                </c:pt>
                <c:pt idx="1118">
                  <c:v>138.97022999999999</c:v>
                </c:pt>
                <c:pt idx="1119">
                  <c:v>139.075897</c:v>
                </c:pt>
                <c:pt idx="1120">
                  <c:v>139.21551500000001</c:v>
                </c:pt>
                <c:pt idx="1121">
                  <c:v>139.34686300000001</c:v>
                </c:pt>
                <c:pt idx="1122">
                  <c:v>139.45945699999999</c:v>
                </c:pt>
                <c:pt idx="1123">
                  <c:v>139.56930500000001</c:v>
                </c:pt>
                <c:pt idx="1124">
                  <c:v>139.6651</c:v>
                </c:pt>
                <c:pt idx="1125">
                  <c:v>139.79020700000001</c:v>
                </c:pt>
                <c:pt idx="1126">
                  <c:v>139.90086400000001</c:v>
                </c:pt>
                <c:pt idx="1127">
                  <c:v>140.03360000000001</c:v>
                </c:pt>
                <c:pt idx="1128">
                  <c:v>140.13659699999999</c:v>
                </c:pt>
                <c:pt idx="1129">
                  <c:v>140.22732500000001</c:v>
                </c:pt>
                <c:pt idx="1130">
                  <c:v>140.34608499999999</c:v>
                </c:pt>
                <c:pt idx="1131">
                  <c:v>140.47285500000001</c:v>
                </c:pt>
                <c:pt idx="1132">
                  <c:v>140.600525</c:v>
                </c:pt>
                <c:pt idx="1133">
                  <c:v>140.71676600000001</c:v>
                </c:pt>
                <c:pt idx="1134">
                  <c:v>140.846115</c:v>
                </c:pt>
                <c:pt idx="1135">
                  <c:v>140.96365399999999</c:v>
                </c:pt>
                <c:pt idx="1136">
                  <c:v>141.073669</c:v>
                </c:pt>
                <c:pt idx="1137">
                  <c:v>141.175476</c:v>
                </c:pt>
                <c:pt idx="1138">
                  <c:v>141.31092799999999</c:v>
                </c:pt>
                <c:pt idx="1139">
                  <c:v>141.430679</c:v>
                </c:pt>
                <c:pt idx="1140">
                  <c:v>141.55458100000001</c:v>
                </c:pt>
                <c:pt idx="1141">
                  <c:v>141.64681999999999</c:v>
                </c:pt>
                <c:pt idx="1142">
                  <c:v>141.74671900000001</c:v>
                </c:pt>
                <c:pt idx="1143">
                  <c:v>141.89823899999999</c:v>
                </c:pt>
                <c:pt idx="1144">
                  <c:v>141.98291</c:v>
                </c:pt>
                <c:pt idx="1145">
                  <c:v>142.112122</c:v>
                </c:pt>
                <c:pt idx="1146">
                  <c:v>142.21786499999999</c:v>
                </c:pt>
                <c:pt idx="1147">
                  <c:v>142.33450300000001</c:v>
                </c:pt>
                <c:pt idx="1148">
                  <c:v>142.470901</c:v>
                </c:pt>
                <c:pt idx="1149">
                  <c:v>142.57598899999999</c:v>
                </c:pt>
                <c:pt idx="1150">
                  <c:v>142.715317</c:v>
                </c:pt>
                <c:pt idx="1151">
                  <c:v>142.80230700000001</c:v>
                </c:pt>
                <c:pt idx="1152">
                  <c:v>142.91407799999999</c:v>
                </c:pt>
                <c:pt idx="1153">
                  <c:v>143.023819</c:v>
                </c:pt>
                <c:pt idx="1154">
                  <c:v>143.16395600000001</c:v>
                </c:pt>
                <c:pt idx="1155">
                  <c:v>143.29537999999999</c:v>
                </c:pt>
                <c:pt idx="1156">
                  <c:v>143.42465200000001</c:v>
                </c:pt>
                <c:pt idx="1157">
                  <c:v>143.51745600000001</c:v>
                </c:pt>
                <c:pt idx="1158">
                  <c:v>143.64570599999999</c:v>
                </c:pt>
                <c:pt idx="1159">
                  <c:v>143.760437</c:v>
                </c:pt>
                <c:pt idx="1160">
                  <c:v>143.870361</c:v>
                </c:pt>
                <c:pt idx="1161">
                  <c:v>144.012924</c:v>
                </c:pt>
                <c:pt idx="1162">
                  <c:v>144.11532600000001</c:v>
                </c:pt>
                <c:pt idx="1163">
                  <c:v>144.23812899999999</c:v>
                </c:pt>
                <c:pt idx="1164">
                  <c:v>144.32913199999999</c:v>
                </c:pt>
                <c:pt idx="1165">
                  <c:v>144.47020000000001</c:v>
                </c:pt>
                <c:pt idx="1166">
                  <c:v>144.59492499999999</c:v>
                </c:pt>
                <c:pt idx="1167">
                  <c:v>144.71047999999999</c:v>
                </c:pt>
                <c:pt idx="1168">
                  <c:v>144.82424900000001</c:v>
                </c:pt>
                <c:pt idx="1169">
                  <c:v>144.926117</c:v>
                </c:pt>
                <c:pt idx="1170">
                  <c:v>145.020554</c:v>
                </c:pt>
                <c:pt idx="1171">
                  <c:v>145.12439000000001</c:v>
                </c:pt>
                <c:pt idx="1172">
                  <c:v>145.257507</c:v>
                </c:pt>
                <c:pt idx="1173">
                  <c:v>145.37352000000001</c:v>
                </c:pt>
                <c:pt idx="1174">
                  <c:v>145.491333</c:v>
                </c:pt>
                <c:pt idx="1175">
                  <c:v>145.608047</c:v>
                </c:pt>
                <c:pt idx="1176">
                  <c:v>145.70648199999999</c:v>
                </c:pt>
                <c:pt idx="1177">
                  <c:v>145.836456</c:v>
                </c:pt>
                <c:pt idx="1178">
                  <c:v>145.946518</c:v>
                </c:pt>
                <c:pt idx="1179">
                  <c:v>146.05497700000001</c:v>
                </c:pt>
                <c:pt idx="1180">
                  <c:v>146.19293200000001</c:v>
                </c:pt>
                <c:pt idx="1181">
                  <c:v>146.30714399999999</c:v>
                </c:pt>
                <c:pt idx="1182">
                  <c:v>146.417114</c:v>
                </c:pt>
                <c:pt idx="1183">
                  <c:v>146.5522</c:v>
                </c:pt>
                <c:pt idx="1184">
                  <c:v>146.66319300000001</c:v>
                </c:pt>
                <c:pt idx="1185">
                  <c:v>146.75521900000001</c:v>
                </c:pt>
                <c:pt idx="1186">
                  <c:v>146.88458299999999</c:v>
                </c:pt>
                <c:pt idx="1187">
                  <c:v>147.00060999999999</c:v>
                </c:pt>
                <c:pt idx="1188">
                  <c:v>147.13343800000001</c:v>
                </c:pt>
                <c:pt idx="1189">
                  <c:v>147.26379399999999</c:v>
                </c:pt>
                <c:pt idx="1190">
                  <c:v>147.359116</c:v>
                </c:pt>
                <c:pt idx="1191">
                  <c:v>147.48658800000001</c:v>
                </c:pt>
                <c:pt idx="1192">
                  <c:v>147.582596</c:v>
                </c:pt>
                <c:pt idx="1193">
                  <c:v>147.67896999999999</c:v>
                </c:pt>
                <c:pt idx="1194">
                  <c:v>147.802841</c:v>
                </c:pt>
                <c:pt idx="1195">
                  <c:v>147.92242400000001</c:v>
                </c:pt>
                <c:pt idx="1196">
                  <c:v>148.03887900000001</c:v>
                </c:pt>
                <c:pt idx="1197">
                  <c:v>148.153854</c:v>
                </c:pt>
                <c:pt idx="1198">
                  <c:v>148.283829</c:v>
                </c:pt>
                <c:pt idx="1199">
                  <c:v>148.362686</c:v>
                </c:pt>
                <c:pt idx="1200">
                  <c:v>148.52255199999999</c:v>
                </c:pt>
                <c:pt idx="1201">
                  <c:v>148.60163900000001</c:v>
                </c:pt>
                <c:pt idx="1202">
                  <c:v>148.720169</c:v>
                </c:pt>
                <c:pt idx="1203">
                  <c:v>148.82399000000001</c:v>
                </c:pt>
                <c:pt idx="1204">
                  <c:v>148.94271900000001</c:v>
                </c:pt>
                <c:pt idx="1205">
                  <c:v>149.07165499999999</c:v>
                </c:pt>
                <c:pt idx="1206">
                  <c:v>149.18885800000001</c:v>
                </c:pt>
                <c:pt idx="1207">
                  <c:v>149.29078699999999</c:v>
                </c:pt>
                <c:pt idx="1208">
                  <c:v>149.38088999999999</c:v>
                </c:pt>
                <c:pt idx="1209">
                  <c:v>149.49014299999999</c:v>
                </c:pt>
                <c:pt idx="1210">
                  <c:v>149.569244</c:v>
                </c:pt>
                <c:pt idx="1211">
                  <c:v>149.677628</c:v>
                </c:pt>
                <c:pt idx="1212">
                  <c:v>149.81741299999999</c:v>
                </c:pt>
                <c:pt idx="1213">
                  <c:v>149.959305</c:v>
                </c:pt>
                <c:pt idx="1214">
                  <c:v>150.08230599999999</c:v>
                </c:pt>
                <c:pt idx="1215">
                  <c:v>150.17463699999999</c:v>
                </c:pt>
                <c:pt idx="1216">
                  <c:v>150.29788199999999</c:v>
                </c:pt>
                <c:pt idx="1217">
                  <c:v>150.40570099999999</c:v>
                </c:pt>
                <c:pt idx="1218">
                  <c:v>150.50561500000001</c:v>
                </c:pt>
                <c:pt idx="1219">
                  <c:v>150.63829000000001</c:v>
                </c:pt>
                <c:pt idx="1220">
                  <c:v>150.76544200000001</c:v>
                </c:pt>
                <c:pt idx="1221">
                  <c:v>150.87217699999999</c:v>
                </c:pt>
                <c:pt idx="1222">
                  <c:v>150.978577</c:v>
                </c:pt>
                <c:pt idx="1223">
                  <c:v>151.092422</c:v>
                </c:pt>
                <c:pt idx="1224">
                  <c:v>151.201797</c:v>
                </c:pt>
                <c:pt idx="1225">
                  <c:v>151.316879</c:v>
                </c:pt>
                <c:pt idx="1226">
                  <c:v>151.448227</c:v>
                </c:pt>
                <c:pt idx="1227">
                  <c:v>151.54179400000001</c:v>
                </c:pt>
                <c:pt idx="1228">
                  <c:v>151.66568000000001</c:v>
                </c:pt>
                <c:pt idx="1229">
                  <c:v>151.778549</c:v>
                </c:pt>
                <c:pt idx="1230">
                  <c:v>151.91424599999999</c:v>
                </c:pt>
                <c:pt idx="1231">
                  <c:v>152.04617300000001</c:v>
                </c:pt>
                <c:pt idx="1232">
                  <c:v>152.15043600000001</c:v>
                </c:pt>
                <c:pt idx="1233">
                  <c:v>152.277298</c:v>
                </c:pt>
                <c:pt idx="1234">
                  <c:v>152.370285</c:v>
                </c:pt>
                <c:pt idx="1235">
                  <c:v>152.49157700000001</c:v>
                </c:pt>
                <c:pt idx="1236">
                  <c:v>152.623932</c:v>
                </c:pt>
                <c:pt idx="1237">
                  <c:v>152.747131</c:v>
                </c:pt>
                <c:pt idx="1238">
                  <c:v>152.850143</c:v>
                </c:pt>
                <c:pt idx="1239">
                  <c:v>152.96255500000001</c:v>
                </c:pt>
                <c:pt idx="1240">
                  <c:v>153.09626800000001</c:v>
                </c:pt>
                <c:pt idx="1241">
                  <c:v>153.18071</c:v>
                </c:pt>
                <c:pt idx="1242">
                  <c:v>153.32432600000001</c:v>
                </c:pt>
                <c:pt idx="1243">
                  <c:v>153.446259</c:v>
                </c:pt>
                <c:pt idx="1244">
                  <c:v>153.55673200000001</c:v>
                </c:pt>
                <c:pt idx="1245">
                  <c:v>153.67091400000001</c:v>
                </c:pt>
                <c:pt idx="1246">
                  <c:v>153.77641299999999</c:v>
                </c:pt>
                <c:pt idx="1247">
                  <c:v>153.874695</c:v>
                </c:pt>
                <c:pt idx="1248">
                  <c:v>154.00393700000001</c:v>
                </c:pt>
                <c:pt idx="1249">
                  <c:v>154.13391100000001</c:v>
                </c:pt>
                <c:pt idx="1250">
                  <c:v>154.263611</c:v>
                </c:pt>
                <c:pt idx="1251">
                  <c:v>154.36685199999999</c:v>
                </c:pt>
                <c:pt idx="1252">
                  <c:v>154.49629200000001</c:v>
                </c:pt>
                <c:pt idx="1253">
                  <c:v>154.616196</c:v>
                </c:pt>
                <c:pt idx="1254">
                  <c:v>154.72586100000001</c:v>
                </c:pt>
                <c:pt idx="1255">
                  <c:v>154.84657300000001</c:v>
                </c:pt>
                <c:pt idx="1256">
                  <c:v>154.953903</c:v>
                </c:pt>
                <c:pt idx="1257">
                  <c:v>155.06603999999999</c:v>
                </c:pt>
                <c:pt idx="1258">
                  <c:v>155.20065299999999</c:v>
                </c:pt>
                <c:pt idx="1259">
                  <c:v>155.31338500000001</c:v>
                </c:pt>
                <c:pt idx="1260">
                  <c:v>155.431793</c:v>
                </c:pt>
                <c:pt idx="1261">
                  <c:v>155.56285099999999</c:v>
                </c:pt>
                <c:pt idx="1262">
                  <c:v>155.65419</c:v>
                </c:pt>
                <c:pt idx="1263">
                  <c:v>155.78767400000001</c:v>
                </c:pt>
                <c:pt idx="1264">
                  <c:v>155.88378900000001</c:v>
                </c:pt>
                <c:pt idx="1265">
                  <c:v>156.02349899999999</c:v>
                </c:pt>
                <c:pt idx="1266">
                  <c:v>156.16386399999999</c:v>
                </c:pt>
                <c:pt idx="1267">
                  <c:v>156.277725</c:v>
                </c:pt>
                <c:pt idx="1268">
                  <c:v>156.39123499999999</c:v>
                </c:pt>
                <c:pt idx="1269">
                  <c:v>156.492538</c:v>
                </c:pt>
                <c:pt idx="1270">
                  <c:v>156.62167400000001</c:v>
                </c:pt>
                <c:pt idx="1271">
                  <c:v>156.722488</c:v>
                </c:pt>
                <c:pt idx="1272">
                  <c:v>156.84214800000001</c:v>
                </c:pt>
                <c:pt idx="1273">
                  <c:v>156.958496</c:v>
                </c:pt>
                <c:pt idx="1274">
                  <c:v>157.03645299999999</c:v>
                </c:pt>
                <c:pt idx="1275">
                  <c:v>157.17962600000001</c:v>
                </c:pt>
                <c:pt idx="1276">
                  <c:v>157.309067</c:v>
                </c:pt>
                <c:pt idx="1277">
                  <c:v>157.42877200000001</c:v>
                </c:pt>
                <c:pt idx="1278">
                  <c:v>157.53071600000001</c:v>
                </c:pt>
                <c:pt idx="1279">
                  <c:v>157.62829600000001</c:v>
                </c:pt>
                <c:pt idx="1280">
                  <c:v>157.75547800000001</c:v>
                </c:pt>
                <c:pt idx="1281">
                  <c:v>157.885696</c:v>
                </c:pt>
                <c:pt idx="1282">
                  <c:v>157.99945099999999</c:v>
                </c:pt>
                <c:pt idx="1283">
                  <c:v>158.131958</c:v>
                </c:pt>
                <c:pt idx="1284">
                  <c:v>158.261978</c:v>
                </c:pt>
                <c:pt idx="1285">
                  <c:v>158.35986299999999</c:v>
                </c:pt>
                <c:pt idx="1286">
                  <c:v>158.48255900000001</c:v>
                </c:pt>
                <c:pt idx="1287">
                  <c:v>158.593536</c:v>
                </c:pt>
                <c:pt idx="1288">
                  <c:v>158.70803799999999</c:v>
                </c:pt>
                <c:pt idx="1289">
                  <c:v>158.822495</c:v>
                </c:pt>
                <c:pt idx="1290">
                  <c:v>158.92816199999999</c:v>
                </c:pt>
                <c:pt idx="1291">
                  <c:v>159.04762299999999</c:v>
                </c:pt>
                <c:pt idx="1292">
                  <c:v>159.162125</c:v>
                </c:pt>
                <c:pt idx="1293">
                  <c:v>159.29663099999999</c:v>
                </c:pt>
                <c:pt idx="1294">
                  <c:v>159.41774000000001</c:v>
                </c:pt>
                <c:pt idx="1295">
                  <c:v>159.49397300000001</c:v>
                </c:pt>
                <c:pt idx="1296">
                  <c:v>159.62460300000001</c:v>
                </c:pt>
                <c:pt idx="1297">
                  <c:v>159.709641</c:v>
                </c:pt>
                <c:pt idx="1298">
                  <c:v>159.833755</c:v>
                </c:pt>
                <c:pt idx="1299">
                  <c:v>159.993393</c:v>
                </c:pt>
                <c:pt idx="1300">
                  <c:v>160.094559</c:v>
                </c:pt>
                <c:pt idx="1301">
                  <c:v>160.20040900000001</c:v>
                </c:pt>
                <c:pt idx="1302">
                  <c:v>160.33926399999999</c:v>
                </c:pt>
                <c:pt idx="1303">
                  <c:v>160.44137599999999</c:v>
                </c:pt>
                <c:pt idx="1304">
                  <c:v>160.54104599999999</c:v>
                </c:pt>
                <c:pt idx="1305">
                  <c:v>160.69480899999999</c:v>
                </c:pt>
                <c:pt idx="1306">
                  <c:v>160.802063</c:v>
                </c:pt>
                <c:pt idx="1307">
                  <c:v>160.92390399999999</c:v>
                </c:pt>
                <c:pt idx="1308">
                  <c:v>161.074905</c:v>
                </c:pt>
                <c:pt idx="1309">
                  <c:v>161.19267300000001</c:v>
                </c:pt>
                <c:pt idx="1310">
                  <c:v>161.331085</c:v>
                </c:pt>
                <c:pt idx="1311">
                  <c:v>161.42207300000001</c:v>
                </c:pt>
                <c:pt idx="1312">
                  <c:v>161.53286700000001</c:v>
                </c:pt>
                <c:pt idx="1313">
                  <c:v>161.646591</c:v>
                </c:pt>
                <c:pt idx="1314">
                  <c:v>161.750809</c:v>
                </c:pt>
                <c:pt idx="1315">
                  <c:v>161.87579299999999</c:v>
                </c:pt>
                <c:pt idx="1316">
                  <c:v>161.99617000000001</c:v>
                </c:pt>
                <c:pt idx="1317">
                  <c:v>162.11837800000001</c:v>
                </c:pt>
                <c:pt idx="1318">
                  <c:v>162.258377</c:v>
                </c:pt>
                <c:pt idx="1319">
                  <c:v>162.390839</c:v>
                </c:pt>
                <c:pt idx="1320">
                  <c:v>162.51217700000001</c:v>
                </c:pt>
                <c:pt idx="1321">
                  <c:v>162.61505099999999</c:v>
                </c:pt>
                <c:pt idx="1322">
                  <c:v>162.74182099999999</c:v>
                </c:pt>
                <c:pt idx="1323">
                  <c:v>162.826279</c:v>
                </c:pt>
                <c:pt idx="1324">
                  <c:v>162.97396900000001</c:v>
                </c:pt>
                <c:pt idx="1325">
                  <c:v>163.08616599999999</c:v>
                </c:pt>
                <c:pt idx="1326">
                  <c:v>163.23095699999999</c:v>
                </c:pt>
                <c:pt idx="1327">
                  <c:v>163.33561700000001</c:v>
                </c:pt>
                <c:pt idx="1328">
                  <c:v>163.46250900000001</c:v>
                </c:pt>
                <c:pt idx="1329">
                  <c:v>163.60484299999999</c:v>
                </c:pt>
                <c:pt idx="1330">
                  <c:v>163.711365</c:v>
                </c:pt>
                <c:pt idx="1331">
                  <c:v>163.81132500000001</c:v>
                </c:pt>
                <c:pt idx="1332">
                  <c:v>163.95246900000001</c:v>
                </c:pt>
                <c:pt idx="1333">
                  <c:v>164.064911</c:v>
                </c:pt>
                <c:pt idx="1334">
                  <c:v>164.17791700000001</c:v>
                </c:pt>
                <c:pt idx="1335">
                  <c:v>164.29368600000001</c:v>
                </c:pt>
                <c:pt idx="1336">
                  <c:v>164.43473800000001</c:v>
                </c:pt>
                <c:pt idx="1337">
                  <c:v>164.51795999999999</c:v>
                </c:pt>
                <c:pt idx="1338">
                  <c:v>164.63916</c:v>
                </c:pt>
                <c:pt idx="1339">
                  <c:v>164.75019800000001</c:v>
                </c:pt>
                <c:pt idx="1340">
                  <c:v>164.880844</c:v>
                </c:pt>
                <c:pt idx="1341">
                  <c:v>164.98602299999999</c:v>
                </c:pt>
                <c:pt idx="1342">
                  <c:v>165.077271</c:v>
                </c:pt>
                <c:pt idx="1343">
                  <c:v>165.211197</c:v>
                </c:pt>
                <c:pt idx="1344">
                  <c:v>165.34608499999999</c:v>
                </c:pt>
                <c:pt idx="1345">
                  <c:v>165.45294200000001</c:v>
                </c:pt>
                <c:pt idx="1346">
                  <c:v>165.569107</c:v>
                </c:pt>
                <c:pt idx="1347">
                  <c:v>165.65907300000001</c:v>
                </c:pt>
                <c:pt idx="1348">
                  <c:v>165.806747</c:v>
                </c:pt>
                <c:pt idx="1349">
                  <c:v>165.89645400000001</c:v>
                </c:pt>
                <c:pt idx="1350">
                  <c:v>166.04548600000001</c:v>
                </c:pt>
                <c:pt idx="1351">
                  <c:v>166.15316799999999</c:v>
                </c:pt>
                <c:pt idx="1352">
                  <c:v>166.28331</c:v>
                </c:pt>
                <c:pt idx="1353">
                  <c:v>166.347565</c:v>
                </c:pt>
                <c:pt idx="1354">
                  <c:v>166.49298099999999</c:v>
                </c:pt>
                <c:pt idx="1355">
                  <c:v>166.59768700000001</c:v>
                </c:pt>
                <c:pt idx="1356">
                  <c:v>166.73069799999999</c:v>
                </c:pt>
                <c:pt idx="1357">
                  <c:v>166.842682</c:v>
                </c:pt>
                <c:pt idx="1358">
                  <c:v>166.95526100000001</c:v>
                </c:pt>
                <c:pt idx="1359">
                  <c:v>167.101395</c:v>
                </c:pt>
                <c:pt idx="1360">
                  <c:v>167.23182700000001</c:v>
                </c:pt>
                <c:pt idx="1361">
                  <c:v>167.333527</c:v>
                </c:pt>
                <c:pt idx="1362">
                  <c:v>167.46669</c:v>
                </c:pt>
                <c:pt idx="1363">
                  <c:v>167.52633700000001</c:v>
                </c:pt>
                <c:pt idx="1364">
                  <c:v>167.66201799999999</c:v>
                </c:pt>
                <c:pt idx="1365">
                  <c:v>167.79887400000001</c:v>
                </c:pt>
                <c:pt idx="1366">
                  <c:v>167.91793799999999</c:v>
                </c:pt>
                <c:pt idx="1367">
                  <c:v>168.03181499999999</c:v>
                </c:pt>
                <c:pt idx="1368">
                  <c:v>168.14419599999999</c:v>
                </c:pt>
                <c:pt idx="1369">
                  <c:v>168.25387599999999</c:v>
                </c:pt>
                <c:pt idx="1370">
                  <c:v>168.35069300000001</c:v>
                </c:pt>
                <c:pt idx="1371">
                  <c:v>168.48757900000001</c:v>
                </c:pt>
                <c:pt idx="1372">
                  <c:v>168.634064</c:v>
                </c:pt>
                <c:pt idx="1373">
                  <c:v>168.73362700000001</c:v>
                </c:pt>
                <c:pt idx="1374">
                  <c:v>168.86558500000001</c:v>
                </c:pt>
                <c:pt idx="1375">
                  <c:v>168.97752399999999</c:v>
                </c:pt>
                <c:pt idx="1376">
                  <c:v>169.05452</c:v>
                </c:pt>
                <c:pt idx="1377">
                  <c:v>169.19090299999999</c:v>
                </c:pt>
                <c:pt idx="1378">
                  <c:v>169.302368</c:v>
                </c:pt>
                <c:pt idx="1379">
                  <c:v>169.446167</c:v>
                </c:pt>
                <c:pt idx="1380">
                  <c:v>169.574783</c:v>
                </c:pt>
                <c:pt idx="1381">
                  <c:v>169.70469700000001</c:v>
                </c:pt>
                <c:pt idx="1382">
                  <c:v>169.81317100000001</c:v>
                </c:pt>
                <c:pt idx="1383">
                  <c:v>169.94302400000001</c:v>
                </c:pt>
                <c:pt idx="1384">
                  <c:v>170.04392999999999</c:v>
                </c:pt>
                <c:pt idx="1385">
                  <c:v>170.13816800000001</c:v>
                </c:pt>
                <c:pt idx="1386">
                  <c:v>170.26020800000001</c:v>
                </c:pt>
                <c:pt idx="1387">
                  <c:v>170.359161</c:v>
                </c:pt>
                <c:pt idx="1388">
                  <c:v>170.50019800000001</c:v>
                </c:pt>
                <c:pt idx="1389">
                  <c:v>170.61045799999999</c:v>
                </c:pt>
                <c:pt idx="1390">
                  <c:v>170.71991</c:v>
                </c:pt>
                <c:pt idx="1391">
                  <c:v>170.785065</c:v>
                </c:pt>
                <c:pt idx="1392">
                  <c:v>170.93023700000001</c:v>
                </c:pt>
                <c:pt idx="1393">
                  <c:v>171.06454500000001</c:v>
                </c:pt>
                <c:pt idx="1394">
                  <c:v>171.20446799999999</c:v>
                </c:pt>
                <c:pt idx="1395">
                  <c:v>171.299927</c:v>
                </c:pt>
                <c:pt idx="1396">
                  <c:v>171.39797999999999</c:v>
                </c:pt>
                <c:pt idx="1397">
                  <c:v>171.52578700000001</c:v>
                </c:pt>
                <c:pt idx="1398">
                  <c:v>171.680069</c:v>
                </c:pt>
                <c:pt idx="1399">
                  <c:v>171.78959699999999</c:v>
                </c:pt>
                <c:pt idx="1400">
                  <c:v>171.918915</c:v>
                </c:pt>
                <c:pt idx="1401">
                  <c:v>172.01660200000001</c:v>
                </c:pt>
                <c:pt idx="1402">
                  <c:v>172.15275600000001</c:v>
                </c:pt>
                <c:pt idx="1403">
                  <c:v>172.26762400000001</c:v>
                </c:pt>
                <c:pt idx="1404">
                  <c:v>172.38855000000001</c:v>
                </c:pt>
                <c:pt idx="1405">
                  <c:v>172.51670799999999</c:v>
                </c:pt>
                <c:pt idx="1406">
                  <c:v>172.60740699999999</c:v>
                </c:pt>
                <c:pt idx="1407">
                  <c:v>172.74896200000001</c:v>
                </c:pt>
                <c:pt idx="1408">
                  <c:v>172.87420700000001</c:v>
                </c:pt>
                <c:pt idx="1409">
                  <c:v>172.976685</c:v>
                </c:pt>
                <c:pt idx="1410">
                  <c:v>173.094559</c:v>
                </c:pt>
                <c:pt idx="1411">
                  <c:v>173.225662</c:v>
                </c:pt>
                <c:pt idx="1412">
                  <c:v>173.33079499999999</c:v>
                </c:pt>
                <c:pt idx="1413">
                  <c:v>173.44914199999999</c:v>
                </c:pt>
                <c:pt idx="1414">
                  <c:v>173.590363</c:v>
                </c:pt>
                <c:pt idx="1415">
                  <c:v>173.680893</c:v>
                </c:pt>
                <c:pt idx="1416">
                  <c:v>173.79278600000001</c:v>
                </c:pt>
                <c:pt idx="1417">
                  <c:v>173.923721</c:v>
                </c:pt>
                <c:pt idx="1418">
                  <c:v>174.05100999999999</c:v>
                </c:pt>
                <c:pt idx="1419">
                  <c:v>174.15455600000001</c:v>
                </c:pt>
                <c:pt idx="1420">
                  <c:v>174.26290900000001</c:v>
                </c:pt>
                <c:pt idx="1421">
                  <c:v>174.41529800000001</c:v>
                </c:pt>
                <c:pt idx="1422">
                  <c:v>174.54203799999999</c:v>
                </c:pt>
                <c:pt idx="1423">
                  <c:v>174.61369300000001</c:v>
                </c:pt>
                <c:pt idx="1424">
                  <c:v>174.681274</c:v>
                </c:pt>
                <c:pt idx="1425">
                  <c:v>174.84494000000001</c:v>
                </c:pt>
                <c:pt idx="1426">
                  <c:v>174.95851099999999</c:v>
                </c:pt>
                <c:pt idx="1427">
                  <c:v>175.12365700000001</c:v>
                </c:pt>
                <c:pt idx="1428">
                  <c:v>175.19227599999999</c:v>
                </c:pt>
                <c:pt idx="1429">
                  <c:v>175.30242899999999</c:v>
                </c:pt>
                <c:pt idx="1430">
                  <c:v>175.41413900000001</c:v>
                </c:pt>
                <c:pt idx="1431">
                  <c:v>175.57368500000001</c:v>
                </c:pt>
                <c:pt idx="1432">
                  <c:v>175.693634</c:v>
                </c:pt>
                <c:pt idx="1433">
                  <c:v>175.77192700000001</c:v>
                </c:pt>
                <c:pt idx="1434">
                  <c:v>175.909119</c:v>
                </c:pt>
                <c:pt idx="1435">
                  <c:v>176.03185999999999</c:v>
                </c:pt>
                <c:pt idx="1436">
                  <c:v>176.17112700000001</c:v>
                </c:pt>
                <c:pt idx="1437">
                  <c:v>176.31504799999999</c:v>
                </c:pt>
                <c:pt idx="1438">
                  <c:v>176.42453</c:v>
                </c:pt>
                <c:pt idx="1439">
                  <c:v>176.55853300000001</c:v>
                </c:pt>
                <c:pt idx="1440">
                  <c:v>176.64192199999999</c:v>
                </c:pt>
                <c:pt idx="1441">
                  <c:v>176.752151</c:v>
                </c:pt>
                <c:pt idx="1442">
                  <c:v>176.87562600000001</c:v>
                </c:pt>
                <c:pt idx="1443">
                  <c:v>176.98590100000001</c:v>
                </c:pt>
                <c:pt idx="1444">
                  <c:v>177.14703399999999</c:v>
                </c:pt>
                <c:pt idx="1445">
                  <c:v>177.274979</c:v>
                </c:pt>
                <c:pt idx="1446">
                  <c:v>177.34085099999999</c:v>
                </c:pt>
                <c:pt idx="1447">
                  <c:v>177.48730499999999</c:v>
                </c:pt>
                <c:pt idx="1448">
                  <c:v>177.63012699999999</c:v>
                </c:pt>
                <c:pt idx="1449">
                  <c:v>177.71137999999999</c:v>
                </c:pt>
                <c:pt idx="1450">
                  <c:v>177.85005200000001</c:v>
                </c:pt>
                <c:pt idx="1451">
                  <c:v>178.00512699999999</c:v>
                </c:pt>
                <c:pt idx="1452">
                  <c:v>178.10308800000001</c:v>
                </c:pt>
                <c:pt idx="1453">
                  <c:v>178.240768</c:v>
                </c:pt>
                <c:pt idx="1454">
                  <c:v>178.34896900000001</c:v>
                </c:pt>
                <c:pt idx="1455">
                  <c:v>178.45573400000001</c:v>
                </c:pt>
                <c:pt idx="1456">
                  <c:v>178.53692599999999</c:v>
                </c:pt>
                <c:pt idx="1457">
                  <c:v>178.66928100000001</c:v>
                </c:pt>
                <c:pt idx="1458">
                  <c:v>178.81999200000001</c:v>
                </c:pt>
                <c:pt idx="1459">
                  <c:v>178.927719</c:v>
                </c:pt>
                <c:pt idx="1460">
                  <c:v>179.049103</c:v>
                </c:pt>
                <c:pt idx="1461">
                  <c:v>179.169296</c:v>
                </c:pt>
                <c:pt idx="1462">
                  <c:v>179.27676399999999</c:v>
                </c:pt>
                <c:pt idx="1463">
                  <c:v>179.39021299999999</c:v>
                </c:pt>
                <c:pt idx="1464">
                  <c:v>179.51445000000001</c:v>
                </c:pt>
                <c:pt idx="1465">
                  <c:v>179.639511</c:v>
                </c:pt>
                <c:pt idx="1466">
                  <c:v>179.77172899999999</c:v>
                </c:pt>
                <c:pt idx="1467">
                  <c:v>179.86552399999999</c:v>
                </c:pt>
                <c:pt idx="1468">
                  <c:v>179.984116</c:v>
                </c:pt>
                <c:pt idx="1469">
                  <c:v>180.11743200000001</c:v>
                </c:pt>
                <c:pt idx="1470">
                  <c:v>180.21343999999999</c:v>
                </c:pt>
                <c:pt idx="1471">
                  <c:v>180.31738300000001</c:v>
                </c:pt>
                <c:pt idx="1472">
                  <c:v>180.450546</c:v>
                </c:pt>
                <c:pt idx="1473">
                  <c:v>180.55808999999999</c:v>
                </c:pt>
                <c:pt idx="1474">
                  <c:v>180.66743500000001</c:v>
                </c:pt>
                <c:pt idx="1475">
                  <c:v>180.76612900000001</c:v>
                </c:pt>
                <c:pt idx="1476">
                  <c:v>180.90763899999999</c:v>
                </c:pt>
                <c:pt idx="1477">
                  <c:v>181.02604700000001</c:v>
                </c:pt>
                <c:pt idx="1478">
                  <c:v>181.11187699999999</c:v>
                </c:pt>
                <c:pt idx="1479">
                  <c:v>181.26522800000001</c:v>
                </c:pt>
                <c:pt idx="1480">
                  <c:v>181.384064</c:v>
                </c:pt>
                <c:pt idx="1481">
                  <c:v>181.492874</c:v>
                </c:pt>
                <c:pt idx="1482">
                  <c:v>181.609467</c:v>
                </c:pt>
                <c:pt idx="1483">
                  <c:v>181.74078399999999</c:v>
                </c:pt>
                <c:pt idx="1484">
                  <c:v>181.842331</c:v>
                </c:pt>
                <c:pt idx="1485">
                  <c:v>181.923981</c:v>
                </c:pt>
                <c:pt idx="1486">
                  <c:v>182.06242399999999</c:v>
                </c:pt>
                <c:pt idx="1487">
                  <c:v>182.17550700000001</c:v>
                </c:pt>
                <c:pt idx="1488">
                  <c:v>182.31727599999999</c:v>
                </c:pt>
                <c:pt idx="1489">
                  <c:v>182.427063</c:v>
                </c:pt>
                <c:pt idx="1490">
                  <c:v>182.55853300000001</c:v>
                </c:pt>
                <c:pt idx="1491">
                  <c:v>182.63664199999999</c:v>
                </c:pt>
                <c:pt idx="1492">
                  <c:v>182.78656000000001</c:v>
                </c:pt>
                <c:pt idx="1493">
                  <c:v>182.90216100000001</c:v>
                </c:pt>
                <c:pt idx="1494">
                  <c:v>182.999908</c:v>
                </c:pt>
                <c:pt idx="1495">
                  <c:v>183.110275</c:v>
                </c:pt>
                <c:pt idx="1496">
                  <c:v>183.229996</c:v>
                </c:pt>
                <c:pt idx="1497">
                  <c:v>183.34764100000001</c:v>
                </c:pt>
                <c:pt idx="1498">
                  <c:v>183.43353300000001</c:v>
                </c:pt>
                <c:pt idx="1499">
                  <c:v>183.584091</c:v>
                </c:pt>
                <c:pt idx="1500">
                  <c:v>183.68313599999999</c:v>
                </c:pt>
                <c:pt idx="1501">
                  <c:v>183.80387899999999</c:v>
                </c:pt>
                <c:pt idx="1502">
                  <c:v>183.945663</c:v>
                </c:pt>
                <c:pt idx="1503">
                  <c:v>184.05032299999999</c:v>
                </c:pt>
                <c:pt idx="1504">
                  <c:v>184.14537000000001</c:v>
                </c:pt>
                <c:pt idx="1505">
                  <c:v>184.253128</c:v>
                </c:pt>
                <c:pt idx="1506">
                  <c:v>184.369461</c:v>
                </c:pt>
                <c:pt idx="1507">
                  <c:v>184.524979</c:v>
                </c:pt>
                <c:pt idx="1508">
                  <c:v>184.644791</c:v>
                </c:pt>
                <c:pt idx="1509">
                  <c:v>184.74101300000001</c:v>
                </c:pt>
                <c:pt idx="1510">
                  <c:v>184.89257799999999</c:v>
                </c:pt>
                <c:pt idx="1511">
                  <c:v>185.01432800000001</c:v>
                </c:pt>
                <c:pt idx="1512">
                  <c:v>185.111435</c:v>
                </c:pt>
                <c:pt idx="1513">
                  <c:v>185.23445100000001</c:v>
                </c:pt>
                <c:pt idx="1514">
                  <c:v>185.34626800000001</c:v>
                </c:pt>
                <c:pt idx="1515">
                  <c:v>185.47311400000001</c:v>
                </c:pt>
                <c:pt idx="1516">
                  <c:v>185.61174</c:v>
                </c:pt>
                <c:pt idx="1517">
                  <c:v>185.703934</c:v>
                </c:pt>
                <c:pt idx="1518">
                  <c:v>185.82624799999999</c:v>
                </c:pt>
                <c:pt idx="1519">
                  <c:v>185.93568400000001</c:v>
                </c:pt>
                <c:pt idx="1520">
                  <c:v>186.038589</c:v>
                </c:pt>
                <c:pt idx="1521">
                  <c:v>186.17027300000001</c:v>
                </c:pt>
                <c:pt idx="1522">
                  <c:v>186.30027799999999</c:v>
                </c:pt>
                <c:pt idx="1523">
                  <c:v>186.433289</c:v>
                </c:pt>
                <c:pt idx="1524">
                  <c:v>186.526138</c:v>
                </c:pt>
                <c:pt idx="1525">
                  <c:v>186.66883899999999</c:v>
                </c:pt>
                <c:pt idx="1526">
                  <c:v>186.77037000000001</c:v>
                </c:pt>
                <c:pt idx="1527">
                  <c:v>186.869293</c:v>
                </c:pt>
                <c:pt idx="1528">
                  <c:v>187.001251</c:v>
                </c:pt>
                <c:pt idx="1529">
                  <c:v>187.12794500000001</c:v>
                </c:pt>
                <c:pt idx="1530">
                  <c:v>187.23272700000001</c:v>
                </c:pt>
                <c:pt idx="1531">
                  <c:v>187.35290499999999</c:v>
                </c:pt>
                <c:pt idx="1532">
                  <c:v>187.50117499999999</c:v>
                </c:pt>
                <c:pt idx="1533">
                  <c:v>187.614563</c:v>
                </c:pt>
                <c:pt idx="1534">
                  <c:v>187.75192300000001</c:v>
                </c:pt>
                <c:pt idx="1535">
                  <c:v>187.87390099999999</c:v>
                </c:pt>
                <c:pt idx="1536">
                  <c:v>187.97688299999999</c:v>
                </c:pt>
                <c:pt idx="1537">
                  <c:v>188.09831199999999</c:v>
                </c:pt>
                <c:pt idx="1538">
                  <c:v>188.232361</c:v>
                </c:pt>
                <c:pt idx="1539">
                  <c:v>188.34549000000001</c:v>
                </c:pt>
                <c:pt idx="1540">
                  <c:v>188.44537399999999</c:v>
                </c:pt>
                <c:pt idx="1541">
                  <c:v>188.58674600000001</c:v>
                </c:pt>
                <c:pt idx="1542">
                  <c:v>188.682602</c:v>
                </c:pt>
                <c:pt idx="1543">
                  <c:v>188.79995700000001</c:v>
                </c:pt>
                <c:pt idx="1544">
                  <c:v>188.95744300000001</c:v>
                </c:pt>
                <c:pt idx="1545">
                  <c:v>189.07882699999999</c:v>
                </c:pt>
                <c:pt idx="1546">
                  <c:v>189.203461</c:v>
                </c:pt>
                <c:pt idx="1547">
                  <c:v>189.31426999999999</c:v>
                </c:pt>
                <c:pt idx="1548">
                  <c:v>189.446213</c:v>
                </c:pt>
                <c:pt idx="1549">
                  <c:v>189.56771900000001</c:v>
                </c:pt>
                <c:pt idx="1550">
                  <c:v>189.67301900000001</c:v>
                </c:pt>
                <c:pt idx="1551">
                  <c:v>189.81388899999999</c:v>
                </c:pt>
                <c:pt idx="1552">
                  <c:v>189.94691499999999</c:v>
                </c:pt>
                <c:pt idx="1553">
                  <c:v>190.04943800000001</c:v>
                </c:pt>
                <c:pt idx="1554">
                  <c:v>190.15213</c:v>
                </c:pt>
                <c:pt idx="1555">
                  <c:v>190.24421699999999</c:v>
                </c:pt>
                <c:pt idx="1556">
                  <c:v>190.40379300000001</c:v>
                </c:pt>
                <c:pt idx="1557">
                  <c:v>190.52174400000001</c:v>
                </c:pt>
                <c:pt idx="1558">
                  <c:v>190.62472500000001</c:v>
                </c:pt>
                <c:pt idx="1559">
                  <c:v>190.77131700000001</c:v>
                </c:pt>
                <c:pt idx="1560">
                  <c:v>190.873245</c:v>
                </c:pt>
                <c:pt idx="1561">
                  <c:v>191.016479</c:v>
                </c:pt>
                <c:pt idx="1562">
                  <c:v>191.09478799999999</c:v>
                </c:pt>
                <c:pt idx="1563">
                  <c:v>191.225235</c:v>
                </c:pt>
                <c:pt idx="1564">
                  <c:v>191.35952800000001</c:v>
                </c:pt>
                <c:pt idx="1565">
                  <c:v>191.42155500000001</c:v>
                </c:pt>
                <c:pt idx="1566">
                  <c:v>191.56071499999999</c:v>
                </c:pt>
                <c:pt idx="1567">
                  <c:v>191.68481399999999</c:v>
                </c:pt>
                <c:pt idx="1568">
                  <c:v>191.827911</c:v>
                </c:pt>
                <c:pt idx="1569">
                  <c:v>191.92491100000001</c:v>
                </c:pt>
                <c:pt idx="1570">
                  <c:v>192.08639500000001</c:v>
                </c:pt>
                <c:pt idx="1571">
                  <c:v>192.21495100000001</c:v>
                </c:pt>
                <c:pt idx="1572">
                  <c:v>192.34785500000001</c:v>
                </c:pt>
                <c:pt idx="1573">
                  <c:v>192.46077</c:v>
                </c:pt>
                <c:pt idx="1574">
                  <c:v>192.57060200000001</c:v>
                </c:pt>
                <c:pt idx="1575">
                  <c:v>192.64729299999999</c:v>
                </c:pt>
                <c:pt idx="1576">
                  <c:v>192.79496800000001</c:v>
                </c:pt>
                <c:pt idx="1577">
                  <c:v>192.933167</c:v>
                </c:pt>
                <c:pt idx="1578">
                  <c:v>193.06298799999999</c:v>
                </c:pt>
                <c:pt idx="1579">
                  <c:v>193.17327900000001</c:v>
                </c:pt>
                <c:pt idx="1580">
                  <c:v>193.30256700000001</c:v>
                </c:pt>
                <c:pt idx="1581">
                  <c:v>193.41343699999999</c:v>
                </c:pt>
                <c:pt idx="1582">
                  <c:v>193.521683</c:v>
                </c:pt>
                <c:pt idx="1583">
                  <c:v>193.691452</c:v>
                </c:pt>
                <c:pt idx="1584">
                  <c:v>193.794479</c:v>
                </c:pt>
                <c:pt idx="1585">
                  <c:v>193.85466</c:v>
                </c:pt>
                <c:pt idx="1586">
                  <c:v>193.96260100000001</c:v>
                </c:pt>
                <c:pt idx="1587">
                  <c:v>194.061646</c:v>
                </c:pt>
                <c:pt idx="1588">
                  <c:v>194.22695899999999</c:v>
                </c:pt>
                <c:pt idx="1589">
                  <c:v>194.381653</c:v>
                </c:pt>
                <c:pt idx="1590">
                  <c:v>194.475739</c:v>
                </c:pt>
                <c:pt idx="1591">
                  <c:v>194.547729</c:v>
                </c:pt>
                <c:pt idx="1592">
                  <c:v>194.67240899999999</c:v>
                </c:pt>
                <c:pt idx="1593">
                  <c:v>194.80577099999999</c:v>
                </c:pt>
                <c:pt idx="1594">
                  <c:v>194.970291</c:v>
                </c:pt>
                <c:pt idx="1595">
                  <c:v>195.078766</c:v>
                </c:pt>
                <c:pt idx="1596">
                  <c:v>195.18232699999999</c:v>
                </c:pt>
                <c:pt idx="1597">
                  <c:v>195.34402499999999</c:v>
                </c:pt>
                <c:pt idx="1598">
                  <c:v>195.42115799999999</c:v>
                </c:pt>
                <c:pt idx="1599">
                  <c:v>195.58670000000001</c:v>
                </c:pt>
                <c:pt idx="1600">
                  <c:v>195.73161300000001</c:v>
                </c:pt>
                <c:pt idx="1601">
                  <c:v>195.85739100000001</c:v>
                </c:pt>
                <c:pt idx="1602">
                  <c:v>195.968872</c:v>
                </c:pt>
                <c:pt idx="1603">
                  <c:v>196.082382</c:v>
                </c:pt>
                <c:pt idx="1604">
                  <c:v>196.22500600000001</c:v>
                </c:pt>
                <c:pt idx="1605">
                  <c:v>196.35127299999999</c:v>
                </c:pt>
                <c:pt idx="1606">
                  <c:v>196.489822</c:v>
                </c:pt>
                <c:pt idx="1607">
                  <c:v>196.59144599999999</c:v>
                </c:pt>
                <c:pt idx="1608">
                  <c:v>196.71759</c:v>
                </c:pt>
                <c:pt idx="1609">
                  <c:v>196.810059</c:v>
                </c:pt>
                <c:pt idx="1610">
                  <c:v>196.954285</c:v>
                </c:pt>
                <c:pt idx="1611">
                  <c:v>197.099594</c:v>
                </c:pt>
                <c:pt idx="1612">
                  <c:v>197.15808100000001</c:v>
                </c:pt>
                <c:pt idx="1613">
                  <c:v>197.30491599999999</c:v>
                </c:pt>
                <c:pt idx="1614">
                  <c:v>197.381348</c:v>
                </c:pt>
                <c:pt idx="1615">
                  <c:v>197.48365799999999</c:v>
                </c:pt>
                <c:pt idx="1616">
                  <c:v>197.648483</c:v>
                </c:pt>
                <c:pt idx="1617">
                  <c:v>197.80921900000001</c:v>
                </c:pt>
                <c:pt idx="1618">
                  <c:v>197.92622399999999</c:v>
                </c:pt>
                <c:pt idx="1619">
                  <c:v>198.01547199999999</c:v>
                </c:pt>
                <c:pt idx="1620">
                  <c:v>198.15347299999999</c:v>
                </c:pt>
                <c:pt idx="1621">
                  <c:v>198.289444</c:v>
                </c:pt>
                <c:pt idx="1622">
                  <c:v>198.395905</c:v>
                </c:pt>
                <c:pt idx="1623">
                  <c:v>198.48129299999999</c:v>
                </c:pt>
                <c:pt idx="1624">
                  <c:v>198.634277</c:v>
                </c:pt>
                <c:pt idx="1625">
                  <c:v>198.73571799999999</c:v>
                </c:pt>
                <c:pt idx="1626">
                  <c:v>198.84693899999999</c:v>
                </c:pt>
                <c:pt idx="1627">
                  <c:v>198.95448300000001</c:v>
                </c:pt>
                <c:pt idx="1628">
                  <c:v>199.085251</c:v>
                </c:pt>
                <c:pt idx="1629">
                  <c:v>199.26921100000001</c:v>
                </c:pt>
                <c:pt idx="1630">
                  <c:v>199.40295399999999</c:v>
                </c:pt>
                <c:pt idx="1631">
                  <c:v>199.53840600000001</c:v>
                </c:pt>
                <c:pt idx="1632">
                  <c:v>199.66540499999999</c:v>
                </c:pt>
                <c:pt idx="1633">
                  <c:v>199.80545000000001</c:v>
                </c:pt>
                <c:pt idx="1634">
                  <c:v>199.913681</c:v>
                </c:pt>
                <c:pt idx="1635">
                  <c:v>200.04390000000001</c:v>
                </c:pt>
                <c:pt idx="1636">
                  <c:v>200.14473000000001</c:v>
                </c:pt>
                <c:pt idx="1637">
                  <c:v>200.25647000000001</c:v>
                </c:pt>
                <c:pt idx="1638">
                  <c:v>200.360703</c:v>
                </c:pt>
                <c:pt idx="1639">
                  <c:v>200.46586600000001</c:v>
                </c:pt>
                <c:pt idx="1640">
                  <c:v>200.58880600000001</c:v>
                </c:pt>
                <c:pt idx="1641">
                  <c:v>200.705063</c:v>
                </c:pt>
                <c:pt idx="1642">
                  <c:v>200.89872700000001</c:v>
                </c:pt>
                <c:pt idx="1643">
                  <c:v>201.023346</c:v>
                </c:pt>
                <c:pt idx="1644">
                  <c:v>201.119675</c:v>
                </c:pt>
                <c:pt idx="1645">
                  <c:v>201.24144000000001</c:v>
                </c:pt>
                <c:pt idx="1646">
                  <c:v>201.34079</c:v>
                </c:pt>
                <c:pt idx="1647">
                  <c:v>201.46563699999999</c:v>
                </c:pt>
                <c:pt idx="1648">
                  <c:v>201.587997</c:v>
                </c:pt>
                <c:pt idx="1649">
                  <c:v>201.71168499999999</c:v>
                </c:pt>
                <c:pt idx="1650">
                  <c:v>201.82144199999999</c:v>
                </c:pt>
                <c:pt idx="1651">
                  <c:v>201.94087200000001</c:v>
                </c:pt>
                <c:pt idx="1652">
                  <c:v>202.08161899999999</c:v>
                </c:pt>
                <c:pt idx="1653">
                  <c:v>202.148605</c:v>
                </c:pt>
                <c:pt idx="1654">
                  <c:v>202.27356</c:v>
                </c:pt>
                <c:pt idx="1655">
                  <c:v>202.38736</c:v>
                </c:pt>
                <c:pt idx="1656">
                  <c:v>202.53491199999999</c:v>
                </c:pt>
                <c:pt idx="1657">
                  <c:v>202.575287</c:v>
                </c:pt>
                <c:pt idx="1658">
                  <c:v>202.692474</c:v>
                </c:pt>
                <c:pt idx="1659">
                  <c:v>202.83987400000001</c:v>
                </c:pt>
                <c:pt idx="1660">
                  <c:v>202.937378</c:v>
                </c:pt>
                <c:pt idx="1661">
                  <c:v>203.04461699999999</c:v>
                </c:pt>
                <c:pt idx="1662">
                  <c:v>203.17332500000001</c:v>
                </c:pt>
                <c:pt idx="1663">
                  <c:v>203.264084</c:v>
                </c:pt>
                <c:pt idx="1664">
                  <c:v>203.37745699999999</c:v>
                </c:pt>
                <c:pt idx="1665">
                  <c:v>203.51371800000001</c:v>
                </c:pt>
                <c:pt idx="1666">
                  <c:v>203.64164700000001</c:v>
                </c:pt>
                <c:pt idx="1667">
                  <c:v>203.770172</c:v>
                </c:pt>
                <c:pt idx="1668">
                  <c:v>203.874054</c:v>
                </c:pt>
                <c:pt idx="1669">
                  <c:v>203.95962499999999</c:v>
                </c:pt>
                <c:pt idx="1670">
                  <c:v>204.07487499999999</c:v>
                </c:pt>
                <c:pt idx="1671">
                  <c:v>204.17845199999999</c:v>
                </c:pt>
                <c:pt idx="1672">
                  <c:v>204.35076900000001</c:v>
                </c:pt>
                <c:pt idx="1673">
                  <c:v>204.493729</c:v>
                </c:pt>
                <c:pt idx="1674">
                  <c:v>204.57333399999999</c:v>
                </c:pt>
                <c:pt idx="1675">
                  <c:v>204.64994799999999</c:v>
                </c:pt>
                <c:pt idx="1676">
                  <c:v>204.81504799999999</c:v>
                </c:pt>
                <c:pt idx="1677">
                  <c:v>204.905563</c:v>
                </c:pt>
                <c:pt idx="1678">
                  <c:v>205.00482199999999</c:v>
                </c:pt>
                <c:pt idx="1679">
                  <c:v>205.070572</c:v>
                </c:pt>
                <c:pt idx="1680">
                  <c:v>205.202179</c:v>
                </c:pt>
                <c:pt idx="1681">
                  <c:v>205.349197</c:v>
                </c:pt>
                <c:pt idx="1682">
                  <c:v>205.467941</c:v>
                </c:pt>
                <c:pt idx="1683">
                  <c:v>205.58757</c:v>
                </c:pt>
                <c:pt idx="1684">
                  <c:v>205.69807399999999</c:v>
                </c:pt>
                <c:pt idx="1685">
                  <c:v>205.79615799999999</c:v>
                </c:pt>
                <c:pt idx="1686">
                  <c:v>205.901794</c:v>
                </c:pt>
                <c:pt idx="1687">
                  <c:v>205.987808</c:v>
                </c:pt>
                <c:pt idx="1688">
                  <c:v>206.113495</c:v>
                </c:pt>
                <c:pt idx="1689">
                  <c:v>206.26336699999999</c:v>
                </c:pt>
                <c:pt idx="1690">
                  <c:v>206.385223</c:v>
                </c:pt>
                <c:pt idx="1691">
                  <c:v>206.53427099999999</c:v>
                </c:pt>
                <c:pt idx="1692">
                  <c:v>206.60865799999999</c:v>
                </c:pt>
                <c:pt idx="1693">
                  <c:v>206.766693</c:v>
                </c:pt>
                <c:pt idx="1694">
                  <c:v>206.87309300000001</c:v>
                </c:pt>
                <c:pt idx="1695">
                  <c:v>206.99293499999999</c:v>
                </c:pt>
                <c:pt idx="1696">
                  <c:v>207.12271100000001</c:v>
                </c:pt>
                <c:pt idx="1697">
                  <c:v>207.24762000000001</c:v>
                </c:pt>
                <c:pt idx="1698">
                  <c:v>207.334686</c:v>
                </c:pt>
                <c:pt idx="1699">
                  <c:v>207.45491000000001</c:v>
                </c:pt>
                <c:pt idx="1700">
                  <c:v>207.54600500000001</c:v>
                </c:pt>
                <c:pt idx="1701">
                  <c:v>207.691666</c:v>
                </c:pt>
                <c:pt idx="1702">
                  <c:v>207.782028</c:v>
                </c:pt>
                <c:pt idx="1703">
                  <c:v>207.86799600000001</c:v>
                </c:pt>
                <c:pt idx="1704">
                  <c:v>207.98417699999999</c:v>
                </c:pt>
                <c:pt idx="1705">
                  <c:v>208.13880900000001</c:v>
                </c:pt>
                <c:pt idx="1706">
                  <c:v>208.25993299999999</c:v>
                </c:pt>
                <c:pt idx="1707">
                  <c:v>208.40142800000001</c:v>
                </c:pt>
                <c:pt idx="1708">
                  <c:v>208.511414</c:v>
                </c:pt>
                <c:pt idx="1709">
                  <c:v>208.64501999999999</c:v>
                </c:pt>
                <c:pt idx="1710">
                  <c:v>208.73371900000001</c:v>
                </c:pt>
                <c:pt idx="1711">
                  <c:v>208.861435</c:v>
                </c:pt>
                <c:pt idx="1712">
                  <c:v>208.99745200000001</c:v>
                </c:pt>
                <c:pt idx="1713">
                  <c:v>209.12153599999999</c:v>
                </c:pt>
                <c:pt idx="1714">
                  <c:v>209.225998</c:v>
                </c:pt>
                <c:pt idx="1715">
                  <c:v>209.33926399999999</c:v>
                </c:pt>
                <c:pt idx="1716">
                  <c:v>209.47352599999999</c:v>
                </c:pt>
                <c:pt idx="1717">
                  <c:v>209.62829600000001</c:v>
                </c:pt>
                <c:pt idx="1718">
                  <c:v>209.760864</c:v>
                </c:pt>
                <c:pt idx="1719">
                  <c:v>209.81532300000001</c:v>
                </c:pt>
                <c:pt idx="1720">
                  <c:v>209.93666099999999</c:v>
                </c:pt>
                <c:pt idx="1721">
                  <c:v>210.05306999999999</c:v>
                </c:pt>
                <c:pt idx="1722">
                  <c:v>210.17674299999999</c:v>
                </c:pt>
                <c:pt idx="1723">
                  <c:v>210.30667099999999</c:v>
                </c:pt>
                <c:pt idx="1724">
                  <c:v>210.45077499999999</c:v>
                </c:pt>
                <c:pt idx="1725">
                  <c:v>210.571335</c:v>
                </c:pt>
                <c:pt idx="1726">
                  <c:v>210.685226</c:v>
                </c:pt>
                <c:pt idx="1727">
                  <c:v>210.837479</c:v>
                </c:pt>
                <c:pt idx="1728">
                  <c:v>210.921997</c:v>
                </c:pt>
                <c:pt idx="1729">
                  <c:v>211.03009</c:v>
                </c:pt>
                <c:pt idx="1730">
                  <c:v>211.164703</c:v>
                </c:pt>
                <c:pt idx="1731">
                  <c:v>211.29573099999999</c:v>
                </c:pt>
                <c:pt idx="1732">
                  <c:v>211.44641100000001</c:v>
                </c:pt>
                <c:pt idx="1733">
                  <c:v>211.55070499999999</c:v>
                </c:pt>
                <c:pt idx="1734">
                  <c:v>211.699738</c:v>
                </c:pt>
                <c:pt idx="1735">
                  <c:v>211.825806</c:v>
                </c:pt>
                <c:pt idx="1736">
                  <c:v>211.863586</c:v>
                </c:pt>
                <c:pt idx="1737">
                  <c:v>212.04425000000001</c:v>
                </c:pt>
                <c:pt idx="1738">
                  <c:v>212.184845</c:v>
                </c:pt>
                <c:pt idx="1739">
                  <c:v>212.29875200000001</c:v>
                </c:pt>
                <c:pt idx="1740">
                  <c:v>212.43853799999999</c:v>
                </c:pt>
                <c:pt idx="1741">
                  <c:v>212.54072600000001</c:v>
                </c:pt>
                <c:pt idx="1742">
                  <c:v>212.69047499999999</c:v>
                </c:pt>
                <c:pt idx="1743">
                  <c:v>212.76718099999999</c:v>
                </c:pt>
                <c:pt idx="1744">
                  <c:v>212.93975800000001</c:v>
                </c:pt>
                <c:pt idx="1745">
                  <c:v>213.052841</c:v>
                </c:pt>
                <c:pt idx="1746">
                  <c:v>213.15219099999999</c:v>
                </c:pt>
                <c:pt idx="1747">
                  <c:v>213.28512599999999</c:v>
                </c:pt>
                <c:pt idx="1748">
                  <c:v>213.41296399999999</c:v>
                </c:pt>
                <c:pt idx="1749">
                  <c:v>213.54093900000001</c:v>
                </c:pt>
                <c:pt idx="1750">
                  <c:v>213.633408</c:v>
                </c:pt>
                <c:pt idx="1751">
                  <c:v>213.74086</c:v>
                </c:pt>
                <c:pt idx="1752">
                  <c:v>213.88287399999999</c:v>
                </c:pt>
                <c:pt idx="1753">
                  <c:v>214.01496900000001</c:v>
                </c:pt>
                <c:pt idx="1754">
                  <c:v>214.14755199999999</c:v>
                </c:pt>
                <c:pt idx="1755">
                  <c:v>214.28422499999999</c:v>
                </c:pt>
                <c:pt idx="1756">
                  <c:v>214.40242000000001</c:v>
                </c:pt>
                <c:pt idx="1757">
                  <c:v>214.542496</c:v>
                </c:pt>
                <c:pt idx="1758">
                  <c:v>214.695831</c:v>
                </c:pt>
                <c:pt idx="1759">
                  <c:v>214.83329800000001</c:v>
                </c:pt>
                <c:pt idx="1760">
                  <c:v>214.935562</c:v>
                </c:pt>
                <c:pt idx="1761">
                  <c:v>215.029572</c:v>
                </c:pt>
                <c:pt idx="1762">
                  <c:v>215.19335899999999</c:v>
                </c:pt>
                <c:pt idx="1763">
                  <c:v>215.303833</c:v>
                </c:pt>
                <c:pt idx="1764">
                  <c:v>215.464249</c:v>
                </c:pt>
                <c:pt idx="1765">
                  <c:v>215.564865</c:v>
                </c:pt>
                <c:pt idx="1766">
                  <c:v>215.705017</c:v>
                </c:pt>
                <c:pt idx="1767">
                  <c:v>215.80126999999999</c:v>
                </c:pt>
                <c:pt idx="1768">
                  <c:v>215.93002300000001</c:v>
                </c:pt>
                <c:pt idx="1769">
                  <c:v>216.04342700000001</c:v>
                </c:pt>
                <c:pt idx="1770">
                  <c:v>216.186722</c:v>
                </c:pt>
                <c:pt idx="1771">
                  <c:v>216.30796799999999</c:v>
                </c:pt>
                <c:pt idx="1772">
                  <c:v>216.411911</c:v>
                </c:pt>
                <c:pt idx="1773">
                  <c:v>216.569199</c:v>
                </c:pt>
                <c:pt idx="1774">
                  <c:v>216.70526100000001</c:v>
                </c:pt>
                <c:pt idx="1775">
                  <c:v>216.816757</c:v>
                </c:pt>
                <c:pt idx="1776">
                  <c:v>216.92639199999999</c:v>
                </c:pt>
                <c:pt idx="1777">
                  <c:v>217.071777</c:v>
                </c:pt>
                <c:pt idx="1778">
                  <c:v>217.204407</c:v>
                </c:pt>
                <c:pt idx="1779">
                  <c:v>217.34045399999999</c:v>
                </c:pt>
                <c:pt idx="1780">
                  <c:v>217.43907200000001</c:v>
                </c:pt>
                <c:pt idx="1781">
                  <c:v>217.54681400000001</c:v>
                </c:pt>
                <c:pt idx="1782">
                  <c:v>217.71260100000001</c:v>
                </c:pt>
                <c:pt idx="1783">
                  <c:v>217.815933</c:v>
                </c:pt>
                <c:pt idx="1784">
                  <c:v>217.926682</c:v>
                </c:pt>
                <c:pt idx="1785">
                  <c:v>218.06004300000001</c:v>
                </c:pt>
                <c:pt idx="1786">
                  <c:v>218.18652299999999</c:v>
                </c:pt>
                <c:pt idx="1787">
                  <c:v>218.32788099999999</c:v>
                </c:pt>
                <c:pt idx="1788">
                  <c:v>218.46163899999999</c:v>
                </c:pt>
                <c:pt idx="1789">
                  <c:v>218.598679</c:v>
                </c:pt>
                <c:pt idx="1790">
                  <c:v>218.74014299999999</c:v>
                </c:pt>
                <c:pt idx="1791">
                  <c:v>218.914536</c:v>
                </c:pt>
                <c:pt idx="1792">
                  <c:v>219.036407</c:v>
                </c:pt>
                <c:pt idx="1793">
                  <c:v>219.09098800000001</c:v>
                </c:pt>
                <c:pt idx="1794">
                  <c:v>219.20730599999999</c:v>
                </c:pt>
                <c:pt idx="1795">
                  <c:v>219.36093099999999</c:v>
                </c:pt>
                <c:pt idx="1796">
                  <c:v>219.48658800000001</c:v>
                </c:pt>
                <c:pt idx="1797">
                  <c:v>219.64009100000001</c:v>
                </c:pt>
                <c:pt idx="1798">
                  <c:v>219.754684</c:v>
                </c:pt>
                <c:pt idx="1799">
                  <c:v>219.88256799999999</c:v>
                </c:pt>
                <c:pt idx="1800">
                  <c:v>220.00483700000001</c:v>
                </c:pt>
                <c:pt idx="1801">
                  <c:v>220.15258800000001</c:v>
                </c:pt>
                <c:pt idx="1802">
                  <c:v>220.29101600000001</c:v>
                </c:pt>
                <c:pt idx="1803">
                  <c:v>220.397705</c:v>
                </c:pt>
                <c:pt idx="1804">
                  <c:v>220.52394100000001</c:v>
                </c:pt>
                <c:pt idx="1805">
                  <c:v>220.649338</c:v>
                </c:pt>
                <c:pt idx="1806">
                  <c:v>220.77960200000001</c:v>
                </c:pt>
                <c:pt idx="1807">
                  <c:v>220.906158</c:v>
                </c:pt>
                <c:pt idx="1808">
                  <c:v>221.027817</c:v>
                </c:pt>
                <c:pt idx="1809">
                  <c:v>221.199051</c:v>
                </c:pt>
                <c:pt idx="1810">
                  <c:v>221.30389400000001</c:v>
                </c:pt>
                <c:pt idx="1811">
                  <c:v>221.43795800000001</c:v>
                </c:pt>
                <c:pt idx="1812">
                  <c:v>221.59823600000001</c:v>
                </c:pt>
                <c:pt idx="1813">
                  <c:v>221.73957799999999</c:v>
                </c:pt>
                <c:pt idx="1814">
                  <c:v>221.83215300000001</c:v>
                </c:pt>
                <c:pt idx="1815">
                  <c:v>221.985443</c:v>
                </c:pt>
                <c:pt idx="1816">
                  <c:v>222.11677599999999</c:v>
                </c:pt>
                <c:pt idx="1817">
                  <c:v>222.27499399999999</c:v>
                </c:pt>
                <c:pt idx="1818">
                  <c:v>222.44725</c:v>
                </c:pt>
                <c:pt idx="1819">
                  <c:v>222.582458</c:v>
                </c:pt>
                <c:pt idx="1820">
                  <c:v>222.74472</c:v>
                </c:pt>
                <c:pt idx="1821">
                  <c:v>222.88301100000001</c:v>
                </c:pt>
                <c:pt idx="1822">
                  <c:v>223.02262899999999</c:v>
                </c:pt>
                <c:pt idx="1823">
                  <c:v>223.140671</c:v>
                </c:pt>
                <c:pt idx="1824">
                  <c:v>223.27593999999999</c:v>
                </c:pt>
                <c:pt idx="1825">
                  <c:v>223.40777600000001</c:v>
                </c:pt>
                <c:pt idx="1826">
                  <c:v>223.54892000000001</c:v>
                </c:pt>
                <c:pt idx="1827">
                  <c:v>223.67126500000001</c:v>
                </c:pt>
                <c:pt idx="1828">
                  <c:v>223.83831799999999</c:v>
                </c:pt>
                <c:pt idx="1829">
                  <c:v>223.970291</c:v>
                </c:pt>
                <c:pt idx="1830">
                  <c:v>224.11677599999999</c:v>
                </c:pt>
                <c:pt idx="1831">
                  <c:v>224.28440900000001</c:v>
                </c:pt>
                <c:pt idx="1832">
                  <c:v>224.44206199999999</c:v>
                </c:pt>
                <c:pt idx="1833">
                  <c:v>224.525803</c:v>
                </c:pt>
                <c:pt idx="1834">
                  <c:v>224.67051699999999</c:v>
                </c:pt>
                <c:pt idx="1835">
                  <c:v>224.80540500000001</c:v>
                </c:pt>
                <c:pt idx="1836">
                  <c:v>224.96644599999999</c:v>
                </c:pt>
                <c:pt idx="1837">
                  <c:v>225.09141500000001</c:v>
                </c:pt>
                <c:pt idx="1838">
                  <c:v>225.25756799999999</c:v>
                </c:pt>
                <c:pt idx="1839">
                  <c:v>225.37600699999999</c:v>
                </c:pt>
                <c:pt idx="1840">
                  <c:v>225.52769499999999</c:v>
                </c:pt>
                <c:pt idx="1841">
                  <c:v>225.657928</c:v>
                </c:pt>
                <c:pt idx="1842">
                  <c:v>225.800476</c:v>
                </c:pt>
                <c:pt idx="1843">
                  <c:v>225.929092</c:v>
                </c:pt>
                <c:pt idx="1844">
                  <c:v>226.047302</c:v>
                </c:pt>
                <c:pt idx="1845">
                  <c:v>226.19671600000001</c:v>
                </c:pt>
                <c:pt idx="1846">
                  <c:v>226.34382600000001</c:v>
                </c:pt>
                <c:pt idx="1847">
                  <c:v>226.50105300000001</c:v>
                </c:pt>
                <c:pt idx="1848">
                  <c:v>226.61930799999999</c:v>
                </c:pt>
                <c:pt idx="1849">
                  <c:v>226.74861100000001</c:v>
                </c:pt>
                <c:pt idx="1850">
                  <c:v>226.85874899999999</c:v>
                </c:pt>
                <c:pt idx="1851">
                  <c:v>226.96719400000001</c:v>
                </c:pt>
                <c:pt idx="1852">
                  <c:v>227.04331999999999</c:v>
                </c:pt>
                <c:pt idx="1853">
                  <c:v>227.20808400000001</c:v>
                </c:pt>
                <c:pt idx="1854">
                  <c:v>227.37043800000001</c:v>
                </c:pt>
                <c:pt idx="1855">
                  <c:v>227.47833299999999</c:v>
                </c:pt>
                <c:pt idx="1856">
                  <c:v>227.62455700000001</c:v>
                </c:pt>
                <c:pt idx="1857">
                  <c:v>227.691925</c:v>
                </c:pt>
                <c:pt idx="1858">
                  <c:v>227.82936100000001</c:v>
                </c:pt>
                <c:pt idx="1859">
                  <c:v>227.963165</c:v>
                </c:pt>
                <c:pt idx="1860">
                  <c:v>228.133194</c:v>
                </c:pt>
                <c:pt idx="1861">
                  <c:v>228.29217499999999</c:v>
                </c:pt>
                <c:pt idx="1862">
                  <c:v>228.38679500000001</c:v>
                </c:pt>
                <c:pt idx="1863">
                  <c:v>228.52767900000001</c:v>
                </c:pt>
                <c:pt idx="1864">
                  <c:v>228.689514</c:v>
                </c:pt>
                <c:pt idx="1865">
                  <c:v>228.810181</c:v>
                </c:pt>
                <c:pt idx="1866">
                  <c:v>228.919388</c:v>
                </c:pt>
                <c:pt idx="1867">
                  <c:v>229.02642800000001</c:v>
                </c:pt>
                <c:pt idx="1868">
                  <c:v>229.15583799999999</c:v>
                </c:pt>
                <c:pt idx="1869">
                  <c:v>229.298126</c:v>
                </c:pt>
                <c:pt idx="1870">
                  <c:v>229.40862999999999</c:v>
                </c:pt>
                <c:pt idx="1871">
                  <c:v>229.54933199999999</c:v>
                </c:pt>
                <c:pt idx="1872">
                  <c:v>229.66304</c:v>
                </c:pt>
                <c:pt idx="1873">
                  <c:v>229.77397199999999</c:v>
                </c:pt>
                <c:pt idx="1874">
                  <c:v>229.90271000000001</c:v>
                </c:pt>
                <c:pt idx="1875">
                  <c:v>230.071945</c:v>
                </c:pt>
                <c:pt idx="1876">
                  <c:v>230.18078600000001</c:v>
                </c:pt>
                <c:pt idx="1877">
                  <c:v>230.30239900000001</c:v>
                </c:pt>
                <c:pt idx="1878">
                  <c:v>230.41383400000001</c:v>
                </c:pt>
                <c:pt idx="1879">
                  <c:v>230.540222</c:v>
                </c:pt>
                <c:pt idx="1880">
                  <c:v>230.711288</c:v>
                </c:pt>
                <c:pt idx="1881">
                  <c:v>230.838638</c:v>
                </c:pt>
                <c:pt idx="1882">
                  <c:v>230.94764699999999</c:v>
                </c:pt>
                <c:pt idx="1883">
                  <c:v>231.05139199999999</c:v>
                </c:pt>
                <c:pt idx="1884">
                  <c:v>231.205444</c:v>
                </c:pt>
                <c:pt idx="1885">
                  <c:v>231.33741800000001</c:v>
                </c:pt>
                <c:pt idx="1886">
                  <c:v>231.47547900000001</c:v>
                </c:pt>
                <c:pt idx="1887">
                  <c:v>231.57524100000001</c:v>
                </c:pt>
                <c:pt idx="1888">
                  <c:v>231.665863</c:v>
                </c:pt>
                <c:pt idx="1889">
                  <c:v>231.75853000000001</c:v>
                </c:pt>
                <c:pt idx="1890">
                  <c:v>231.925095</c:v>
                </c:pt>
                <c:pt idx="1891">
                  <c:v>232.03529399999999</c:v>
                </c:pt>
                <c:pt idx="1892">
                  <c:v>232.137238</c:v>
                </c:pt>
                <c:pt idx="1893">
                  <c:v>232.254211</c:v>
                </c:pt>
                <c:pt idx="1894">
                  <c:v>232.41120900000001</c:v>
                </c:pt>
                <c:pt idx="1895">
                  <c:v>232.59262100000001</c:v>
                </c:pt>
                <c:pt idx="1896">
                  <c:v>232.71734599999999</c:v>
                </c:pt>
                <c:pt idx="1897">
                  <c:v>232.85060100000001</c:v>
                </c:pt>
                <c:pt idx="1898">
                  <c:v>232.950714</c:v>
                </c:pt>
                <c:pt idx="1899">
                  <c:v>233.09918200000001</c:v>
                </c:pt>
                <c:pt idx="1900">
                  <c:v>233.246353</c:v>
                </c:pt>
                <c:pt idx="1901">
                  <c:v>233.31680299999999</c:v>
                </c:pt>
                <c:pt idx="1902">
                  <c:v>233.46292099999999</c:v>
                </c:pt>
                <c:pt idx="1903">
                  <c:v>233.57112100000001</c:v>
                </c:pt>
                <c:pt idx="1904">
                  <c:v>233.73216199999999</c:v>
                </c:pt>
                <c:pt idx="1905">
                  <c:v>233.82145700000001</c:v>
                </c:pt>
                <c:pt idx="1906">
                  <c:v>233.974197</c:v>
                </c:pt>
                <c:pt idx="1907">
                  <c:v>234.12065100000001</c:v>
                </c:pt>
                <c:pt idx="1908">
                  <c:v>234.21963500000001</c:v>
                </c:pt>
                <c:pt idx="1909">
                  <c:v>234.37515300000001</c:v>
                </c:pt>
                <c:pt idx="1910">
                  <c:v>234.521942</c:v>
                </c:pt>
                <c:pt idx="1911">
                  <c:v>234.62970000000001</c:v>
                </c:pt>
                <c:pt idx="1912">
                  <c:v>234.79933199999999</c:v>
                </c:pt>
                <c:pt idx="1913">
                  <c:v>234.900925</c:v>
                </c:pt>
                <c:pt idx="1914">
                  <c:v>235.06033300000001</c:v>
                </c:pt>
                <c:pt idx="1915">
                  <c:v>235.158356</c:v>
                </c:pt>
                <c:pt idx="1916">
                  <c:v>235.24748199999999</c:v>
                </c:pt>
                <c:pt idx="1917">
                  <c:v>235.38052400000001</c:v>
                </c:pt>
                <c:pt idx="1918">
                  <c:v>235.48902899999999</c:v>
                </c:pt>
                <c:pt idx="1919">
                  <c:v>235.64610300000001</c:v>
                </c:pt>
                <c:pt idx="1920">
                  <c:v>235.777725</c:v>
                </c:pt>
                <c:pt idx="1921">
                  <c:v>235.91572600000001</c:v>
                </c:pt>
                <c:pt idx="1922">
                  <c:v>236.07522599999999</c:v>
                </c:pt>
                <c:pt idx="1923">
                  <c:v>236.19103999999999</c:v>
                </c:pt>
                <c:pt idx="1924">
                  <c:v>236.31716900000001</c:v>
                </c:pt>
                <c:pt idx="1925">
                  <c:v>236.419983</c:v>
                </c:pt>
                <c:pt idx="1926">
                  <c:v>236.571136</c:v>
                </c:pt>
                <c:pt idx="1927">
                  <c:v>236.709641</c:v>
                </c:pt>
                <c:pt idx="1928">
                  <c:v>236.853058</c:v>
                </c:pt>
                <c:pt idx="1929">
                  <c:v>236.979446</c:v>
                </c:pt>
                <c:pt idx="1930">
                  <c:v>237.11874399999999</c:v>
                </c:pt>
                <c:pt idx="1931">
                  <c:v>237.19555700000001</c:v>
                </c:pt>
                <c:pt idx="1932">
                  <c:v>237.28009</c:v>
                </c:pt>
                <c:pt idx="1933">
                  <c:v>237.41864000000001</c:v>
                </c:pt>
                <c:pt idx="1934">
                  <c:v>237.52136200000001</c:v>
                </c:pt>
                <c:pt idx="1935">
                  <c:v>237.651703</c:v>
                </c:pt>
                <c:pt idx="1936">
                  <c:v>237.79916399999999</c:v>
                </c:pt>
                <c:pt idx="1937">
                  <c:v>237.92259200000001</c:v>
                </c:pt>
                <c:pt idx="1938">
                  <c:v>238.090912</c:v>
                </c:pt>
                <c:pt idx="1939">
                  <c:v>238.16061400000001</c:v>
                </c:pt>
                <c:pt idx="1940">
                  <c:v>238.32164</c:v>
                </c:pt>
                <c:pt idx="1941">
                  <c:v>238.43279999999999</c:v>
                </c:pt>
                <c:pt idx="1942">
                  <c:v>238.55429100000001</c:v>
                </c:pt>
                <c:pt idx="1943">
                  <c:v>238.67503400000001</c:v>
                </c:pt>
                <c:pt idx="1944">
                  <c:v>238.799408</c:v>
                </c:pt>
                <c:pt idx="1945">
                  <c:v>238.92318700000001</c:v>
                </c:pt>
                <c:pt idx="1946">
                  <c:v>239.058548</c:v>
                </c:pt>
                <c:pt idx="1947">
                  <c:v>239.12376399999999</c:v>
                </c:pt>
                <c:pt idx="1948">
                  <c:v>239.257858</c:v>
                </c:pt>
                <c:pt idx="1949">
                  <c:v>239.37979100000001</c:v>
                </c:pt>
                <c:pt idx="1950">
                  <c:v>239.48715200000001</c:v>
                </c:pt>
                <c:pt idx="1951">
                  <c:v>239.60600299999999</c:v>
                </c:pt>
                <c:pt idx="1952">
                  <c:v>239.776794</c:v>
                </c:pt>
                <c:pt idx="1953">
                  <c:v>239.854874</c:v>
                </c:pt>
                <c:pt idx="1954">
                  <c:v>239.93440200000001</c:v>
                </c:pt>
                <c:pt idx="1955">
                  <c:v>240.130188</c:v>
                </c:pt>
                <c:pt idx="1956">
                  <c:v>240.263519</c:v>
                </c:pt>
                <c:pt idx="1957">
                  <c:v>240.43446399999999</c:v>
                </c:pt>
                <c:pt idx="1958">
                  <c:v>240.54574600000001</c:v>
                </c:pt>
                <c:pt idx="1959">
                  <c:v>240.65309099999999</c:v>
                </c:pt>
                <c:pt idx="1960">
                  <c:v>240.76821899999999</c:v>
                </c:pt>
                <c:pt idx="1961">
                  <c:v>240.90194700000001</c:v>
                </c:pt>
                <c:pt idx="1962">
                  <c:v>241.01870700000001</c:v>
                </c:pt>
                <c:pt idx="1963">
                  <c:v>241.10501099999999</c:v>
                </c:pt>
                <c:pt idx="1964">
                  <c:v>241.251114</c:v>
                </c:pt>
                <c:pt idx="1965">
                  <c:v>241.3647</c:v>
                </c:pt>
                <c:pt idx="1966">
                  <c:v>241.50814800000001</c:v>
                </c:pt>
                <c:pt idx="1967">
                  <c:v>241.665695</c:v>
                </c:pt>
                <c:pt idx="1968">
                  <c:v>241.80041499999999</c:v>
                </c:pt>
                <c:pt idx="1969">
                  <c:v>241.88240099999999</c:v>
                </c:pt>
                <c:pt idx="1970">
                  <c:v>242.04714999999999</c:v>
                </c:pt>
                <c:pt idx="1971">
                  <c:v>242.12211600000001</c:v>
                </c:pt>
                <c:pt idx="1972">
                  <c:v>242.25235000000001</c:v>
                </c:pt>
                <c:pt idx="1973">
                  <c:v>242.36042800000001</c:v>
                </c:pt>
                <c:pt idx="1974">
                  <c:v>242.452133</c:v>
                </c:pt>
                <c:pt idx="1975">
                  <c:v>242.621994</c:v>
                </c:pt>
                <c:pt idx="1976">
                  <c:v>242.73994400000001</c:v>
                </c:pt>
                <c:pt idx="1977">
                  <c:v>242.85398900000001</c:v>
                </c:pt>
                <c:pt idx="1978">
                  <c:v>242.989563</c:v>
                </c:pt>
                <c:pt idx="1979">
                  <c:v>243.117279</c:v>
                </c:pt>
                <c:pt idx="1980">
                  <c:v>243.237335</c:v>
                </c:pt>
                <c:pt idx="1981">
                  <c:v>243.357269</c:v>
                </c:pt>
                <c:pt idx="1982">
                  <c:v>243.47251900000001</c:v>
                </c:pt>
                <c:pt idx="1983">
                  <c:v>243.60412600000001</c:v>
                </c:pt>
                <c:pt idx="1984">
                  <c:v>243.75178500000001</c:v>
                </c:pt>
                <c:pt idx="1985">
                  <c:v>243.875732</c:v>
                </c:pt>
                <c:pt idx="1986">
                  <c:v>243.987381</c:v>
                </c:pt>
                <c:pt idx="1987">
                  <c:v>244.12354999999999</c:v>
                </c:pt>
                <c:pt idx="1988">
                  <c:v>244.22766100000001</c:v>
                </c:pt>
                <c:pt idx="1989">
                  <c:v>244.35728499999999</c:v>
                </c:pt>
                <c:pt idx="1990">
                  <c:v>244.52220199999999</c:v>
                </c:pt>
                <c:pt idx="1991">
                  <c:v>244.61956799999999</c:v>
                </c:pt>
                <c:pt idx="1992">
                  <c:v>244.75266999999999</c:v>
                </c:pt>
                <c:pt idx="1993">
                  <c:v>244.889511</c:v>
                </c:pt>
                <c:pt idx="1994">
                  <c:v>245.05445900000001</c:v>
                </c:pt>
                <c:pt idx="1995">
                  <c:v>245.18263200000001</c:v>
                </c:pt>
                <c:pt idx="1996">
                  <c:v>245.31970200000001</c:v>
                </c:pt>
                <c:pt idx="1997">
                  <c:v>245.38751199999999</c:v>
                </c:pt>
                <c:pt idx="1998">
                  <c:v>245.49232499999999</c:v>
                </c:pt>
                <c:pt idx="1999">
                  <c:v>245.67065400000001</c:v>
                </c:pt>
                <c:pt idx="2000">
                  <c:v>245.81079099999999</c:v>
                </c:pt>
                <c:pt idx="2001">
                  <c:v>245.92950400000001</c:v>
                </c:pt>
                <c:pt idx="2002">
                  <c:v>246.01602199999999</c:v>
                </c:pt>
                <c:pt idx="2003">
                  <c:v>246.10993999999999</c:v>
                </c:pt>
                <c:pt idx="2004">
                  <c:v>246.278671</c:v>
                </c:pt>
                <c:pt idx="2005">
                  <c:v>246.40808100000001</c:v>
                </c:pt>
                <c:pt idx="2006">
                  <c:v>246.53535500000001</c:v>
                </c:pt>
                <c:pt idx="2007">
                  <c:v>246.68073999999999</c:v>
                </c:pt>
                <c:pt idx="2008">
                  <c:v>246.76190199999999</c:v>
                </c:pt>
                <c:pt idx="2009">
                  <c:v>246.87597700000001</c:v>
                </c:pt>
                <c:pt idx="2010">
                  <c:v>246.97250399999999</c:v>
                </c:pt>
                <c:pt idx="2011">
                  <c:v>247.10411099999999</c:v>
                </c:pt>
                <c:pt idx="2012">
                  <c:v>247.239105</c:v>
                </c:pt>
                <c:pt idx="2013">
                  <c:v>247.34251399999999</c:v>
                </c:pt>
                <c:pt idx="2014">
                  <c:v>247.47894299999999</c:v>
                </c:pt>
                <c:pt idx="2015">
                  <c:v>247.61755400000001</c:v>
                </c:pt>
                <c:pt idx="2016">
                  <c:v>247.75019800000001</c:v>
                </c:pt>
                <c:pt idx="2017">
                  <c:v>247.886719</c:v>
                </c:pt>
                <c:pt idx="2018">
                  <c:v>247.993729</c:v>
                </c:pt>
                <c:pt idx="2019">
                  <c:v>248.076706</c:v>
                </c:pt>
                <c:pt idx="2020">
                  <c:v>248.225998</c:v>
                </c:pt>
                <c:pt idx="2021">
                  <c:v>248.33888200000001</c:v>
                </c:pt>
                <c:pt idx="2022">
                  <c:v>248.44470200000001</c:v>
                </c:pt>
                <c:pt idx="2023">
                  <c:v>248.573746</c:v>
                </c:pt>
                <c:pt idx="2024">
                  <c:v>248.701752</c:v>
                </c:pt>
                <c:pt idx="2025">
                  <c:v>248.84445199999999</c:v>
                </c:pt>
                <c:pt idx="2026">
                  <c:v>249.01397700000001</c:v>
                </c:pt>
                <c:pt idx="2027">
                  <c:v>249.09652700000001</c:v>
                </c:pt>
                <c:pt idx="2028">
                  <c:v>249.25015300000001</c:v>
                </c:pt>
                <c:pt idx="2029">
                  <c:v>249.337006</c:v>
                </c:pt>
                <c:pt idx="2030">
                  <c:v>249.43455499999999</c:v>
                </c:pt>
                <c:pt idx="2031">
                  <c:v>249.562164</c:v>
                </c:pt>
                <c:pt idx="2032">
                  <c:v>249.63377399999999</c:v>
                </c:pt>
                <c:pt idx="2033">
                  <c:v>249.763214</c:v>
                </c:pt>
                <c:pt idx="2034">
                  <c:v>249.91847200000001</c:v>
                </c:pt>
                <c:pt idx="2035">
                  <c:v>250.04423499999999</c:v>
                </c:pt>
                <c:pt idx="2036">
                  <c:v>250.206345</c:v>
                </c:pt>
                <c:pt idx="2037">
                  <c:v>250.34259</c:v>
                </c:pt>
                <c:pt idx="2038">
                  <c:v>250.48936499999999</c:v>
                </c:pt>
                <c:pt idx="2039">
                  <c:v>250.58940100000001</c:v>
                </c:pt>
                <c:pt idx="2040">
                  <c:v>250.75355500000001</c:v>
                </c:pt>
                <c:pt idx="2041">
                  <c:v>250.889816</c:v>
                </c:pt>
                <c:pt idx="2042">
                  <c:v>250.97816499999999</c:v>
                </c:pt>
                <c:pt idx="2043">
                  <c:v>251.120789</c:v>
                </c:pt>
                <c:pt idx="2044">
                  <c:v>251.27568099999999</c:v>
                </c:pt>
                <c:pt idx="2045">
                  <c:v>251.35505699999999</c:v>
                </c:pt>
                <c:pt idx="2046">
                  <c:v>251.469055</c:v>
                </c:pt>
                <c:pt idx="2047">
                  <c:v>251.59759500000001</c:v>
                </c:pt>
                <c:pt idx="2048">
                  <c:v>251.76934800000001</c:v>
                </c:pt>
                <c:pt idx="2049">
                  <c:v>251.91502399999999</c:v>
                </c:pt>
                <c:pt idx="2050">
                  <c:v>251.989349</c:v>
                </c:pt>
                <c:pt idx="2051">
                  <c:v>252.13623000000001</c:v>
                </c:pt>
                <c:pt idx="2052">
                  <c:v>252.27915999999999</c:v>
                </c:pt>
                <c:pt idx="2053">
                  <c:v>252.353363</c:v>
                </c:pt>
                <c:pt idx="2054">
                  <c:v>252.47842399999999</c:v>
                </c:pt>
                <c:pt idx="2055">
                  <c:v>252.61166399999999</c:v>
                </c:pt>
                <c:pt idx="2056">
                  <c:v>252.75273100000001</c:v>
                </c:pt>
                <c:pt idx="2057">
                  <c:v>252.90477000000001</c:v>
                </c:pt>
                <c:pt idx="2058">
                  <c:v>253.05682400000001</c:v>
                </c:pt>
                <c:pt idx="2059">
                  <c:v>253.19648699999999</c:v>
                </c:pt>
                <c:pt idx="2060">
                  <c:v>253.32486</c:v>
                </c:pt>
                <c:pt idx="2061">
                  <c:v>253.450729</c:v>
                </c:pt>
                <c:pt idx="2062">
                  <c:v>253.490814</c:v>
                </c:pt>
                <c:pt idx="2063">
                  <c:v>253.631058</c:v>
                </c:pt>
                <c:pt idx="2064">
                  <c:v>253.779312</c:v>
                </c:pt>
                <c:pt idx="2065">
                  <c:v>253.915268</c:v>
                </c:pt>
                <c:pt idx="2066">
                  <c:v>254.026093</c:v>
                </c:pt>
                <c:pt idx="2067">
                  <c:v>254.15966800000001</c:v>
                </c:pt>
                <c:pt idx="2068">
                  <c:v>254.26878400000001</c:v>
                </c:pt>
                <c:pt idx="2069">
                  <c:v>254.413849</c:v>
                </c:pt>
                <c:pt idx="2070">
                  <c:v>254.553406</c:v>
                </c:pt>
                <c:pt idx="2071">
                  <c:v>254.69328300000001</c:v>
                </c:pt>
                <c:pt idx="2072">
                  <c:v>254.770554</c:v>
                </c:pt>
                <c:pt idx="2073">
                  <c:v>254.86308299999999</c:v>
                </c:pt>
                <c:pt idx="2074">
                  <c:v>255.03447</c:v>
                </c:pt>
                <c:pt idx="2075">
                  <c:v>255.18550099999999</c:v>
                </c:pt>
                <c:pt idx="2076">
                  <c:v>255.31024199999999</c:v>
                </c:pt>
                <c:pt idx="2077">
                  <c:v>255.38708500000001</c:v>
                </c:pt>
                <c:pt idx="2078">
                  <c:v>255.519272</c:v>
                </c:pt>
                <c:pt idx="2079">
                  <c:v>255.67910800000001</c:v>
                </c:pt>
                <c:pt idx="2080">
                  <c:v>255.81419399999999</c:v>
                </c:pt>
                <c:pt idx="2081">
                  <c:v>255.924286</c:v>
                </c:pt>
                <c:pt idx="2082">
                  <c:v>256.01907299999999</c:v>
                </c:pt>
                <c:pt idx="2083">
                  <c:v>256.173767</c:v>
                </c:pt>
                <c:pt idx="2084">
                  <c:v>256.31219499999997</c:v>
                </c:pt>
                <c:pt idx="2085">
                  <c:v>256.41390999999999</c:v>
                </c:pt>
                <c:pt idx="2086">
                  <c:v>256.54501299999998</c:v>
                </c:pt>
                <c:pt idx="2087">
                  <c:v>256.69482399999998</c:v>
                </c:pt>
                <c:pt idx="2088">
                  <c:v>256.81011999999998</c:v>
                </c:pt>
                <c:pt idx="2089">
                  <c:v>256.94647200000003</c:v>
                </c:pt>
                <c:pt idx="2090">
                  <c:v>257.00610399999999</c:v>
                </c:pt>
                <c:pt idx="2091">
                  <c:v>257.175659</c:v>
                </c:pt>
                <c:pt idx="2092">
                  <c:v>257.33099399999998</c:v>
                </c:pt>
                <c:pt idx="2093">
                  <c:v>257.43817100000001</c:v>
                </c:pt>
                <c:pt idx="2094">
                  <c:v>257.53851300000002</c:v>
                </c:pt>
                <c:pt idx="2095">
                  <c:v>257.68496699999997</c:v>
                </c:pt>
                <c:pt idx="2096">
                  <c:v>257.73800699999998</c:v>
                </c:pt>
                <c:pt idx="2097">
                  <c:v>257.87829599999998</c:v>
                </c:pt>
                <c:pt idx="2098">
                  <c:v>258.021118</c:v>
                </c:pt>
                <c:pt idx="2099">
                  <c:v>258.17965700000002</c:v>
                </c:pt>
                <c:pt idx="2100">
                  <c:v>258.279968</c:v>
                </c:pt>
                <c:pt idx="2101">
                  <c:v>258.42038000000002</c:v>
                </c:pt>
                <c:pt idx="2102">
                  <c:v>258.584045</c:v>
                </c:pt>
                <c:pt idx="2103">
                  <c:v>258.702698</c:v>
                </c:pt>
                <c:pt idx="2104">
                  <c:v>258.78045700000001</c:v>
                </c:pt>
                <c:pt idx="2105">
                  <c:v>258.90930200000003</c:v>
                </c:pt>
                <c:pt idx="2106">
                  <c:v>259.01031499999999</c:v>
                </c:pt>
                <c:pt idx="2107">
                  <c:v>259.15115400000002</c:v>
                </c:pt>
                <c:pt idx="2108">
                  <c:v>259.280914</c:v>
                </c:pt>
                <c:pt idx="2109">
                  <c:v>259.38638300000002</c:v>
                </c:pt>
                <c:pt idx="2110">
                  <c:v>259.52624500000002</c:v>
                </c:pt>
                <c:pt idx="2111">
                  <c:v>259.66928100000001</c:v>
                </c:pt>
                <c:pt idx="2112">
                  <c:v>259.752228</c:v>
                </c:pt>
                <c:pt idx="2113">
                  <c:v>259.90698200000003</c:v>
                </c:pt>
                <c:pt idx="2114">
                  <c:v>260.00991800000003</c:v>
                </c:pt>
                <c:pt idx="2115">
                  <c:v>260.14828499999999</c:v>
                </c:pt>
                <c:pt idx="2116">
                  <c:v>260.28201300000001</c:v>
                </c:pt>
                <c:pt idx="2117">
                  <c:v>260.41082799999998</c:v>
                </c:pt>
                <c:pt idx="2118">
                  <c:v>260.51376299999998</c:v>
                </c:pt>
                <c:pt idx="2119">
                  <c:v>260.61920199999997</c:v>
                </c:pt>
                <c:pt idx="2120">
                  <c:v>260.737976</c:v>
                </c:pt>
                <c:pt idx="2121">
                  <c:v>260.83743299999998</c:v>
                </c:pt>
                <c:pt idx="2122">
                  <c:v>260.99276700000001</c:v>
                </c:pt>
                <c:pt idx="2123">
                  <c:v>261.11825599999997</c:v>
                </c:pt>
                <c:pt idx="2124">
                  <c:v>261.19992100000002</c:v>
                </c:pt>
                <c:pt idx="2125">
                  <c:v>261.39614899999998</c:v>
                </c:pt>
                <c:pt idx="2126">
                  <c:v>261.51986699999998</c:v>
                </c:pt>
                <c:pt idx="2127">
                  <c:v>261.64083900000003</c:v>
                </c:pt>
                <c:pt idx="2128">
                  <c:v>261.742615</c:v>
                </c:pt>
                <c:pt idx="2129">
                  <c:v>261.88131700000002</c:v>
                </c:pt>
                <c:pt idx="2130">
                  <c:v>261.99465900000001</c:v>
                </c:pt>
                <c:pt idx="2131">
                  <c:v>262.15774499999998</c:v>
                </c:pt>
                <c:pt idx="2132">
                  <c:v>262.26501500000001</c:v>
                </c:pt>
                <c:pt idx="2133">
                  <c:v>262.35678100000001</c:v>
                </c:pt>
                <c:pt idx="2134">
                  <c:v>262.53335600000003</c:v>
                </c:pt>
                <c:pt idx="2135">
                  <c:v>262.658997</c:v>
                </c:pt>
                <c:pt idx="2136">
                  <c:v>262.79299900000001</c:v>
                </c:pt>
                <c:pt idx="2137">
                  <c:v>262.890533</c:v>
                </c:pt>
                <c:pt idx="2138">
                  <c:v>263.01547199999999</c:v>
                </c:pt>
                <c:pt idx="2139">
                  <c:v>263.13900799999999</c:v>
                </c:pt>
                <c:pt idx="2140">
                  <c:v>263.268799</c:v>
                </c:pt>
                <c:pt idx="2141">
                  <c:v>263.36920199999997</c:v>
                </c:pt>
                <c:pt idx="2142">
                  <c:v>263.47994999999997</c:v>
                </c:pt>
                <c:pt idx="2143">
                  <c:v>263.60583500000001</c:v>
                </c:pt>
                <c:pt idx="2144">
                  <c:v>263.72937000000002</c:v>
                </c:pt>
                <c:pt idx="2145">
                  <c:v>263.90508999999997</c:v>
                </c:pt>
                <c:pt idx="2146">
                  <c:v>263.94586199999998</c:v>
                </c:pt>
                <c:pt idx="2147">
                  <c:v>264.07968099999999</c:v>
                </c:pt>
                <c:pt idx="2148">
                  <c:v>264.20004299999999</c:v>
                </c:pt>
                <c:pt idx="2149">
                  <c:v>264.33850100000001</c:v>
                </c:pt>
                <c:pt idx="2150">
                  <c:v>264.45101899999997</c:v>
                </c:pt>
                <c:pt idx="2151">
                  <c:v>264.628784</c:v>
                </c:pt>
                <c:pt idx="2152">
                  <c:v>264.7724</c:v>
                </c:pt>
                <c:pt idx="2153">
                  <c:v>264.843658</c:v>
                </c:pt>
                <c:pt idx="2154">
                  <c:v>264.94061299999998</c:v>
                </c:pt>
                <c:pt idx="2155">
                  <c:v>265.05169699999999</c:v>
                </c:pt>
                <c:pt idx="2156">
                  <c:v>265.19027699999998</c:v>
                </c:pt>
                <c:pt idx="2157">
                  <c:v>265.36276199999998</c:v>
                </c:pt>
                <c:pt idx="2158">
                  <c:v>265.45925899999997</c:v>
                </c:pt>
                <c:pt idx="2159">
                  <c:v>265.60433999999998</c:v>
                </c:pt>
                <c:pt idx="2160">
                  <c:v>265.71002199999998</c:v>
                </c:pt>
                <c:pt idx="2161">
                  <c:v>265.82836900000001</c:v>
                </c:pt>
                <c:pt idx="2162">
                  <c:v>265.97454800000003</c:v>
                </c:pt>
                <c:pt idx="2163">
                  <c:v>266.09750400000001</c:v>
                </c:pt>
                <c:pt idx="2164">
                  <c:v>266.17620799999997</c:v>
                </c:pt>
                <c:pt idx="2165">
                  <c:v>266.33700599999997</c:v>
                </c:pt>
                <c:pt idx="2166">
                  <c:v>266.43820199999999</c:v>
                </c:pt>
                <c:pt idx="2167">
                  <c:v>266.59155299999998</c:v>
                </c:pt>
                <c:pt idx="2168">
                  <c:v>266.74517800000001</c:v>
                </c:pt>
                <c:pt idx="2169">
                  <c:v>266.91461199999998</c:v>
                </c:pt>
                <c:pt idx="2170">
                  <c:v>266.97830199999999</c:v>
                </c:pt>
                <c:pt idx="2171">
                  <c:v>267.08078</c:v>
                </c:pt>
                <c:pt idx="2172">
                  <c:v>267.247345</c:v>
                </c:pt>
                <c:pt idx="2173">
                  <c:v>267.36337300000002</c:v>
                </c:pt>
                <c:pt idx="2174">
                  <c:v>267.45840500000003</c:v>
                </c:pt>
                <c:pt idx="2175">
                  <c:v>267.610321</c:v>
                </c:pt>
                <c:pt idx="2176">
                  <c:v>267.71081500000003</c:v>
                </c:pt>
                <c:pt idx="2177">
                  <c:v>267.87753300000003</c:v>
                </c:pt>
                <c:pt idx="2178">
                  <c:v>267.992615</c:v>
                </c:pt>
                <c:pt idx="2179">
                  <c:v>268.10595699999999</c:v>
                </c:pt>
                <c:pt idx="2180">
                  <c:v>268.226471</c:v>
                </c:pt>
                <c:pt idx="2181">
                  <c:v>268.34704599999998</c:v>
                </c:pt>
                <c:pt idx="2182">
                  <c:v>268.49667399999998</c:v>
                </c:pt>
                <c:pt idx="2183">
                  <c:v>268.64211999999998</c:v>
                </c:pt>
                <c:pt idx="2184">
                  <c:v>268.777649</c:v>
                </c:pt>
                <c:pt idx="2185">
                  <c:v>268.86520400000001</c:v>
                </c:pt>
                <c:pt idx="2186">
                  <c:v>268.970551</c:v>
                </c:pt>
                <c:pt idx="2187">
                  <c:v>269.090149</c:v>
                </c:pt>
                <c:pt idx="2188">
                  <c:v>269.21423299999998</c:v>
                </c:pt>
                <c:pt idx="2189">
                  <c:v>269.35815400000001</c:v>
                </c:pt>
                <c:pt idx="2190">
                  <c:v>269.50756799999999</c:v>
                </c:pt>
                <c:pt idx="2191">
                  <c:v>269.63845800000001</c:v>
                </c:pt>
                <c:pt idx="2192">
                  <c:v>269.74798600000003</c:v>
                </c:pt>
                <c:pt idx="2193">
                  <c:v>269.91146900000001</c:v>
                </c:pt>
                <c:pt idx="2194">
                  <c:v>270.01898199999999</c:v>
                </c:pt>
                <c:pt idx="2195">
                  <c:v>270.13317899999998</c:v>
                </c:pt>
                <c:pt idx="2196">
                  <c:v>270.26376299999998</c:v>
                </c:pt>
                <c:pt idx="2197">
                  <c:v>270.3974</c:v>
                </c:pt>
                <c:pt idx="2198">
                  <c:v>270.50604199999998</c:v>
                </c:pt>
                <c:pt idx="2199">
                  <c:v>270.65878300000003</c:v>
                </c:pt>
                <c:pt idx="2200">
                  <c:v>270.77114899999998</c:v>
                </c:pt>
                <c:pt idx="2201">
                  <c:v>270.90508999999997</c:v>
                </c:pt>
                <c:pt idx="2202">
                  <c:v>271.05517600000002</c:v>
                </c:pt>
                <c:pt idx="2203">
                  <c:v>271.16281099999998</c:v>
                </c:pt>
                <c:pt idx="2204">
                  <c:v>271.23159800000002</c:v>
                </c:pt>
                <c:pt idx="2205">
                  <c:v>271.40768400000002</c:v>
                </c:pt>
                <c:pt idx="2206">
                  <c:v>271.54785199999998</c:v>
                </c:pt>
                <c:pt idx="2207">
                  <c:v>271.66650399999997</c:v>
                </c:pt>
                <c:pt idx="2208">
                  <c:v>271.80792200000002</c:v>
                </c:pt>
                <c:pt idx="2209">
                  <c:v>271.97625699999998</c:v>
                </c:pt>
                <c:pt idx="2210">
                  <c:v>272.09307899999999</c:v>
                </c:pt>
                <c:pt idx="2211">
                  <c:v>272.17852799999997</c:v>
                </c:pt>
                <c:pt idx="2212">
                  <c:v>272.33029199999999</c:v>
                </c:pt>
                <c:pt idx="2213">
                  <c:v>272.46951300000001</c:v>
                </c:pt>
                <c:pt idx="2214">
                  <c:v>272.59399400000001</c:v>
                </c:pt>
                <c:pt idx="2215">
                  <c:v>272.728973</c:v>
                </c:pt>
                <c:pt idx="2216">
                  <c:v>272.86862200000002</c:v>
                </c:pt>
                <c:pt idx="2217">
                  <c:v>272.95285000000001</c:v>
                </c:pt>
                <c:pt idx="2218">
                  <c:v>273.06817599999999</c:v>
                </c:pt>
                <c:pt idx="2219">
                  <c:v>273.19055200000003</c:v>
                </c:pt>
                <c:pt idx="2220">
                  <c:v>273.34225500000002</c:v>
                </c:pt>
                <c:pt idx="2221">
                  <c:v>273.51345800000001</c:v>
                </c:pt>
                <c:pt idx="2222">
                  <c:v>273.614777</c:v>
                </c:pt>
                <c:pt idx="2223">
                  <c:v>273.73495500000001</c:v>
                </c:pt>
                <c:pt idx="2224">
                  <c:v>273.84271200000001</c:v>
                </c:pt>
                <c:pt idx="2225">
                  <c:v>273.97216800000001</c:v>
                </c:pt>
                <c:pt idx="2226">
                  <c:v>274.13738999999998</c:v>
                </c:pt>
                <c:pt idx="2227">
                  <c:v>274.244598</c:v>
                </c:pt>
                <c:pt idx="2228">
                  <c:v>274.36877399999997</c:v>
                </c:pt>
                <c:pt idx="2229">
                  <c:v>274.515106</c:v>
                </c:pt>
                <c:pt idx="2230">
                  <c:v>274.56042500000001</c:v>
                </c:pt>
                <c:pt idx="2231">
                  <c:v>274.74005099999999</c:v>
                </c:pt>
                <c:pt idx="2232">
                  <c:v>274.91418499999997</c:v>
                </c:pt>
                <c:pt idx="2233">
                  <c:v>275.01788299999998</c:v>
                </c:pt>
                <c:pt idx="2234">
                  <c:v>275.15939300000002</c:v>
                </c:pt>
                <c:pt idx="2235">
                  <c:v>275.25177000000002</c:v>
                </c:pt>
                <c:pt idx="2236">
                  <c:v>275.37994400000002</c:v>
                </c:pt>
                <c:pt idx="2237">
                  <c:v>275.51907299999999</c:v>
                </c:pt>
                <c:pt idx="2238">
                  <c:v>275.65780599999999</c:v>
                </c:pt>
                <c:pt idx="2239">
                  <c:v>275.74591099999998</c:v>
                </c:pt>
                <c:pt idx="2240">
                  <c:v>275.87753300000003</c:v>
                </c:pt>
                <c:pt idx="2241">
                  <c:v>276.04409800000002</c:v>
                </c:pt>
                <c:pt idx="2242">
                  <c:v>276.17971799999998</c:v>
                </c:pt>
                <c:pt idx="2243">
                  <c:v>276.33944700000001</c:v>
                </c:pt>
                <c:pt idx="2244">
                  <c:v>276.50436400000001</c:v>
                </c:pt>
                <c:pt idx="2245">
                  <c:v>276.61343399999998</c:v>
                </c:pt>
                <c:pt idx="2246">
                  <c:v>276.729736</c:v>
                </c:pt>
                <c:pt idx="2247">
                  <c:v>276.80914300000001</c:v>
                </c:pt>
                <c:pt idx="2248">
                  <c:v>276.99408</c:v>
                </c:pt>
                <c:pt idx="2249">
                  <c:v>277.121399</c:v>
                </c:pt>
                <c:pt idx="2250">
                  <c:v>277.26745599999998</c:v>
                </c:pt>
                <c:pt idx="2251">
                  <c:v>277.39672899999999</c:v>
                </c:pt>
                <c:pt idx="2252">
                  <c:v>277.50521900000001</c:v>
                </c:pt>
                <c:pt idx="2253">
                  <c:v>277.62795999999997</c:v>
                </c:pt>
                <c:pt idx="2254">
                  <c:v>277.762024</c:v>
                </c:pt>
                <c:pt idx="2255">
                  <c:v>277.906158</c:v>
                </c:pt>
                <c:pt idx="2256">
                  <c:v>278.04373199999998</c:v>
                </c:pt>
                <c:pt idx="2257">
                  <c:v>278.15570100000002</c:v>
                </c:pt>
                <c:pt idx="2258">
                  <c:v>278.26559400000002</c:v>
                </c:pt>
                <c:pt idx="2259">
                  <c:v>278.422729</c:v>
                </c:pt>
                <c:pt idx="2260">
                  <c:v>278.55337500000002</c:v>
                </c:pt>
                <c:pt idx="2261">
                  <c:v>278.68499800000001</c:v>
                </c:pt>
                <c:pt idx="2262">
                  <c:v>278.81076000000002</c:v>
                </c:pt>
                <c:pt idx="2263">
                  <c:v>278.92843599999998</c:v>
                </c:pt>
                <c:pt idx="2264">
                  <c:v>279.05209400000001</c:v>
                </c:pt>
                <c:pt idx="2265">
                  <c:v>279.17877199999998</c:v>
                </c:pt>
                <c:pt idx="2266">
                  <c:v>279.32424900000001</c:v>
                </c:pt>
                <c:pt idx="2267">
                  <c:v>279.53363000000002</c:v>
                </c:pt>
                <c:pt idx="2268">
                  <c:v>279.61877399999997</c:v>
                </c:pt>
                <c:pt idx="2269">
                  <c:v>279.74572799999999</c:v>
                </c:pt>
                <c:pt idx="2270">
                  <c:v>279.889343</c:v>
                </c:pt>
                <c:pt idx="2271">
                  <c:v>280.00381499999997</c:v>
                </c:pt>
                <c:pt idx="2272">
                  <c:v>280.10144000000003</c:v>
                </c:pt>
                <c:pt idx="2273">
                  <c:v>280.211365</c:v>
                </c:pt>
                <c:pt idx="2274">
                  <c:v>280.36459400000001</c:v>
                </c:pt>
                <c:pt idx="2275">
                  <c:v>280.50882000000001</c:v>
                </c:pt>
                <c:pt idx="2276">
                  <c:v>280.64202899999998</c:v>
                </c:pt>
                <c:pt idx="2277">
                  <c:v>280.77478000000002</c:v>
                </c:pt>
                <c:pt idx="2278">
                  <c:v>280.86203</c:v>
                </c:pt>
                <c:pt idx="2279">
                  <c:v>280.96560699999998</c:v>
                </c:pt>
                <c:pt idx="2280">
                  <c:v>281.11788899999999</c:v>
                </c:pt>
                <c:pt idx="2281">
                  <c:v>281.20510899999999</c:v>
                </c:pt>
                <c:pt idx="2282">
                  <c:v>281.319031</c:v>
                </c:pt>
                <c:pt idx="2283">
                  <c:v>281.436981</c:v>
                </c:pt>
                <c:pt idx="2284">
                  <c:v>281.59680200000003</c:v>
                </c:pt>
                <c:pt idx="2285">
                  <c:v>281.59942599999999</c:v>
                </c:pt>
                <c:pt idx="2286">
                  <c:v>281.75619499999999</c:v>
                </c:pt>
                <c:pt idx="2287">
                  <c:v>281.89468399999998</c:v>
                </c:pt>
                <c:pt idx="2288">
                  <c:v>282.00399800000002</c:v>
                </c:pt>
                <c:pt idx="2289">
                  <c:v>282.18231200000002</c:v>
                </c:pt>
                <c:pt idx="2290">
                  <c:v>282.28033399999998</c:v>
                </c:pt>
                <c:pt idx="2291">
                  <c:v>282.37240600000001</c:v>
                </c:pt>
                <c:pt idx="2292">
                  <c:v>282.54074100000003</c:v>
                </c:pt>
                <c:pt idx="2293">
                  <c:v>282.68591300000003</c:v>
                </c:pt>
                <c:pt idx="2294">
                  <c:v>282.79968300000002</c:v>
                </c:pt>
                <c:pt idx="2295">
                  <c:v>282.96170000000001</c:v>
                </c:pt>
                <c:pt idx="2296">
                  <c:v>283.07446299999998</c:v>
                </c:pt>
                <c:pt idx="2297">
                  <c:v>283.250854</c:v>
                </c:pt>
                <c:pt idx="2298">
                  <c:v>283.369415</c:v>
                </c:pt>
                <c:pt idx="2299">
                  <c:v>283.482147</c:v>
                </c:pt>
                <c:pt idx="2300">
                  <c:v>283.61407500000001</c:v>
                </c:pt>
                <c:pt idx="2301">
                  <c:v>283.76232900000002</c:v>
                </c:pt>
                <c:pt idx="2302">
                  <c:v>283.84362800000002</c:v>
                </c:pt>
                <c:pt idx="2303">
                  <c:v>284.02453600000001</c:v>
                </c:pt>
                <c:pt idx="2304">
                  <c:v>284.129639</c:v>
                </c:pt>
                <c:pt idx="2305">
                  <c:v>284.24319500000001</c:v>
                </c:pt>
                <c:pt idx="2306">
                  <c:v>284.41104100000001</c:v>
                </c:pt>
                <c:pt idx="2307">
                  <c:v>284.516144</c:v>
                </c:pt>
                <c:pt idx="2308">
                  <c:v>284.65508999999997</c:v>
                </c:pt>
                <c:pt idx="2309">
                  <c:v>284.76068099999998</c:v>
                </c:pt>
                <c:pt idx="2310">
                  <c:v>284.883667</c:v>
                </c:pt>
                <c:pt idx="2311">
                  <c:v>285.00292999999999</c:v>
                </c:pt>
                <c:pt idx="2312">
                  <c:v>285.13052399999998</c:v>
                </c:pt>
                <c:pt idx="2313">
                  <c:v>285.324005</c:v>
                </c:pt>
                <c:pt idx="2314">
                  <c:v>285.41922</c:v>
                </c:pt>
                <c:pt idx="2315">
                  <c:v>285.57543900000002</c:v>
                </c:pt>
                <c:pt idx="2316">
                  <c:v>285.69262700000002</c:v>
                </c:pt>
                <c:pt idx="2317">
                  <c:v>285.76147500000002</c:v>
                </c:pt>
                <c:pt idx="2318">
                  <c:v>285.94869999999997</c:v>
                </c:pt>
                <c:pt idx="2319">
                  <c:v>286.06079099999999</c:v>
                </c:pt>
                <c:pt idx="2320">
                  <c:v>286.143463</c:v>
                </c:pt>
                <c:pt idx="2321">
                  <c:v>286.306915</c:v>
                </c:pt>
                <c:pt idx="2322">
                  <c:v>286.44988999999998</c:v>
                </c:pt>
                <c:pt idx="2323">
                  <c:v>286.524811</c:v>
                </c:pt>
                <c:pt idx="2324">
                  <c:v>286.663971</c:v>
                </c:pt>
                <c:pt idx="2325">
                  <c:v>286.79620399999999</c:v>
                </c:pt>
                <c:pt idx="2326">
                  <c:v>286.903076</c:v>
                </c:pt>
                <c:pt idx="2327">
                  <c:v>287.02685500000001</c:v>
                </c:pt>
                <c:pt idx="2328">
                  <c:v>287.17996199999999</c:v>
                </c:pt>
                <c:pt idx="2329">
                  <c:v>287.32724000000002</c:v>
                </c:pt>
                <c:pt idx="2330">
                  <c:v>287.43710299999998</c:v>
                </c:pt>
                <c:pt idx="2331">
                  <c:v>287.53927599999997</c:v>
                </c:pt>
                <c:pt idx="2332">
                  <c:v>287.64807100000002</c:v>
                </c:pt>
                <c:pt idx="2333">
                  <c:v>287.81274400000001</c:v>
                </c:pt>
                <c:pt idx="2334">
                  <c:v>287.99435399999999</c:v>
                </c:pt>
                <c:pt idx="2335">
                  <c:v>288.02517699999999</c:v>
                </c:pt>
                <c:pt idx="2336">
                  <c:v>288.144836</c:v>
                </c:pt>
                <c:pt idx="2337">
                  <c:v>288.32287600000001</c:v>
                </c:pt>
                <c:pt idx="2338">
                  <c:v>288.51037600000001</c:v>
                </c:pt>
                <c:pt idx="2339">
                  <c:v>288.56839000000002</c:v>
                </c:pt>
                <c:pt idx="2340">
                  <c:v>288.68551600000001</c:v>
                </c:pt>
                <c:pt idx="2341">
                  <c:v>288.81860399999999</c:v>
                </c:pt>
                <c:pt idx="2342">
                  <c:v>288.96270800000002</c:v>
                </c:pt>
                <c:pt idx="2343">
                  <c:v>289.06866500000001</c:v>
                </c:pt>
                <c:pt idx="2344">
                  <c:v>289.18078600000001</c:v>
                </c:pt>
                <c:pt idx="2345">
                  <c:v>289.30658</c:v>
                </c:pt>
                <c:pt idx="2346">
                  <c:v>289.48232999999999</c:v>
                </c:pt>
                <c:pt idx="2347">
                  <c:v>289.56189000000001</c:v>
                </c:pt>
                <c:pt idx="2348">
                  <c:v>289.68469199999998</c:v>
                </c:pt>
                <c:pt idx="2349">
                  <c:v>289.84390300000001</c:v>
                </c:pt>
                <c:pt idx="2350">
                  <c:v>289.98675500000002</c:v>
                </c:pt>
                <c:pt idx="2351">
                  <c:v>290.15304600000002</c:v>
                </c:pt>
                <c:pt idx="2352">
                  <c:v>290.22680700000001</c:v>
                </c:pt>
                <c:pt idx="2353">
                  <c:v>290.37057499999997</c:v>
                </c:pt>
                <c:pt idx="2354">
                  <c:v>290.50238000000002</c:v>
                </c:pt>
                <c:pt idx="2355">
                  <c:v>290.61859099999998</c:v>
                </c:pt>
                <c:pt idx="2356">
                  <c:v>290.73123199999998</c:v>
                </c:pt>
                <c:pt idx="2357">
                  <c:v>290.81842</c:v>
                </c:pt>
                <c:pt idx="2358">
                  <c:v>291.00765999999999</c:v>
                </c:pt>
                <c:pt idx="2359">
                  <c:v>291.14398199999999</c:v>
                </c:pt>
                <c:pt idx="2360">
                  <c:v>291.252838</c:v>
                </c:pt>
                <c:pt idx="2361">
                  <c:v>291.31167599999998</c:v>
                </c:pt>
                <c:pt idx="2362">
                  <c:v>291.45471199999997</c:v>
                </c:pt>
                <c:pt idx="2363">
                  <c:v>291.62738000000002</c:v>
                </c:pt>
                <c:pt idx="2364">
                  <c:v>291.76068099999998</c:v>
                </c:pt>
                <c:pt idx="2365">
                  <c:v>291.85534699999999</c:v>
                </c:pt>
                <c:pt idx="2366">
                  <c:v>292.04940800000003</c:v>
                </c:pt>
                <c:pt idx="2367">
                  <c:v>292.18960600000003</c:v>
                </c:pt>
                <c:pt idx="2368">
                  <c:v>292.324432</c:v>
                </c:pt>
                <c:pt idx="2369">
                  <c:v>292.42074600000001</c:v>
                </c:pt>
                <c:pt idx="2370">
                  <c:v>292.577179</c:v>
                </c:pt>
                <c:pt idx="2371">
                  <c:v>292.72439600000001</c:v>
                </c:pt>
                <c:pt idx="2372">
                  <c:v>292.76886000000002</c:v>
                </c:pt>
                <c:pt idx="2373">
                  <c:v>292.91629</c:v>
                </c:pt>
                <c:pt idx="2374">
                  <c:v>293.08007800000001</c:v>
                </c:pt>
                <c:pt idx="2375">
                  <c:v>293.23584</c:v>
                </c:pt>
                <c:pt idx="2376">
                  <c:v>293.364014</c:v>
                </c:pt>
                <c:pt idx="2377">
                  <c:v>293.46249399999999</c:v>
                </c:pt>
                <c:pt idx="2378">
                  <c:v>293.626801</c:v>
                </c:pt>
                <c:pt idx="2379">
                  <c:v>293.79187000000002</c:v>
                </c:pt>
                <c:pt idx="2380">
                  <c:v>293.83752399999997</c:v>
                </c:pt>
                <c:pt idx="2381">
                  <c:v>294.00561499999998</c:v>
                </c:pt>
                <c:pt idx="2382">
                  <c:v>294.11874399999999</c:v>
                </c:pt>
                <c:pt idx="2383">
                  <c:v>294.25003099999998</c:v>
                </c:pt>
                <c:pt idx="2384">
                  <c:v>294.36138899999997</c:v>
                </c:pt>
                <c:pt idx="2385">
                  <c:v>294.500336</c:v>
                </c:pt>
                <c:pt idx="2386">
                  <c:v>294.61105300000003</c:v>
                </c:pt>
                <c:pt idx="2387">
                  <c:v>294.77392600000002</c:v>
                </c:pt>
                <c:pt idx="2388">
                  <c:v>294.86956800000002</c:v>
                </c:pt>
                <c:pt idx="2389">
                  <c:v>294.98510700000003</c:v>
                </c:pt>
                <c:pt idx="2390">
                  <c:v>295.122253</c:v>
                </c:pt>
                <c:pt idx="2391">
                  <c:v>295.25253300000003</c:v>
                </c:pt>
                <c:pt idx="2392">
                  <c:v>295.37261999999998</c:v>
                </c:pt>
                <c:pt idx="2393">
                  <c:v>295.43521099999998</c:v>
                </c:pt>
                <c:pt idx="2394">
                  <c:v>295.55603000000002</c:v>
                </c:pt>
                <c:pt idx="2395">
                  <c:v>295.69348100000002</c:v>
                </c:pt>
                <c:pt idx="2396">
                  <c:v>295.85131799999999</c:v>
                </c:pt>
                <c:pt idx="2397">
                  <c:v>295.99194299999999</c:v>
                </c:pt>
                <c:pt idx="2398">
                  <c:v>296.096588</c:v>
                </c:pt>
                <c:pt idx="2399">
                  <c:v>296.20349099999999</c:v>
                </c:pt>
                <c:pt idx="2400">
                  <c:v>296.33462500000002</c:v>
                </c:pt>
                <c:pt idx="2401">
                  <c:v>296.452606</c:v>
                </c:pt>
                <c:pt idx="2402">
                  <c:v>296.591949</c:v>
                </c:pt>
                <c:pt idx="2403">
                  <c:v>296.69964599999997</c:v>
                </c:pt>
                <c:pt idx="2404">
                  <c:v>296.87539700000002</c:v>
                </c:pt>
                <c:pt idx="2405">
                  <c:v>296.98590100000001</c:v>
                </c:pt>
                <c:pt idx="2406">
                  <c:v>297.05206299999998</c:v>
                </c:pt>
                <c:pt idx="2407">
                  <c:v>297.21075400000001</c:v>
                </c:pt>
                <c:pt idx="2408">
                  <c:v>297.29449499999998</c:v>
                </c:pt>
                <c:pt idx="2409">
                  <c:v>297.44250499999998</c:v>
                </c:pt>
                <c:pt idx="2410">
                  <c:v>297.54913299999998</c:v>
                </c:pt>
                <c:pt idx="2411">
                  <c:v>297.68176299999999</c:v>
                </c:pt>
                <c:pt idx="2412">
                  <c:v>297.83386200000001</c:v>
                </c:pt>
                <c:pt idx="2413">
                  <c:v>297.95477299999999</c:v>
                </c:pt>
                <c:pt idx="2414">
                  <c:v>298.10552999999999</c:v>
                </c:pt>
                <c:pt idx="2415">
                  <c:v>298.20794699999999</c:v>
                </c:pt>
                <c:pt idx="2416">
                  <c:v>298.33441199999999</c:v>
                </c:pt>
                <c:pt idx="2417">
                  <c:v>298.49044800000001</c:v>
                </c:pt>
                <c:pt idx="2418">
                  <c:v>298.61975100000001</c:v>
                </c:pt>
                <c:pt idx="2419">
                  <c:v>298.71301299999999</c:v>
                </c:pt>
                <c:pt idx="2420">
                  <c:v>298.78472900000003</c:v>
                </c:pt>
                <c:pt idx="2421">
                  <c:v>298.91931199999999</c:v>
                </c:pt>
                <c:pt idx="2422">
                  <c:v>299.05035400000003</c:v>
                </c:pt>
                <c:pt idx="2423">
                  <c:v>299.22946200000001</c:v>
                </c:pt>
                <c:pt idx="2424">
                  <c:v>299.32382200000001</c:v>
                </c:pt>
                <c:pt idx="2425">
                  <c:v>299.444031</c:v>
                </c:pt>
                <c:pt idx="2426">
                  <c:v>299.57873499999999</c:v>
                </c:pt>
                <c:pt idx="2427">
                  <c:v>299.74826000000002</c:v>
                </c:pt>
                <c:pt idx="2428">
                  <c:v>299.81015000000002</c:v>
                </c:pt>
                <c:pt idx="2429">
                  <c:v>299.94836400000003</c:v>
                </c:pt>
                <c:pt idx="2430">
                  <c:v>300.07931500000001</c:v>
                </c:pt>
                <c:pt idx="2431">
                  <c:v>300.22393799999998</c:v>
                </c:pt>
                <c:pt idx="2432">
                  <c:v>300.36669899999998</c:v>
                </c:pt>
                <c:pt idx="2433">
                  <c:v>300.45620700000001</c:v>
                </c:pt>
                <c:pt idx="2434">
                  <c:v>300.56375100000002</c:v>
                </c:pt>
                <c:pt idx="2435">
                  <c:v>300.62738000000002</c:v>
                </c:pt>
                <c:pt idx="2436">
                  <c:v>300.77975500000002</c:v>
                </c:pt>
                <c:pt idx="2437">
                  <c:v>300.909088</c:v>
                </c:pt>
                <c:pt idx="2438">
                  <c:v>301.08963</c:v>
                </c:pt>
                <c:pt idx="2439">
                  <c:v>301.18505900000002</c:v>
                </c:pt>
                <c:pt idx="2440">
                  <c:v>301.343842</c:v>
                </c:pt>
                <c:pt idx="2441">
                  <c:v>301.46148699999998</c:v>
                </c:pt>
                <c:pt idx="2442">
                  <c:v>301.573914</c:v>
                </c:pt>
                <c:pt idx="2443">
                  <c:v>301.65972900000003</c:v>
                </c:pt>
                <c:pt idx="2444">
                  <c:v>301.81689499999999</c:v>
                </c:pt>
                <c:pt idx="2445">
                  <c:v>301.89566000000002</c:v>
                </c:pt>
                <c:pt idx="2446">
                  <c:v>302.05233800000002</c:v>
                </c:pt>
                <c:pt idx="2447">
                  <c:v>302.20153800000003</c:v>
                </c:pt>
                <c:pt idx="2448">
                  <c:v>302.34558099999998</c:v>
                </c:pt>
                <c:pt idx="2449">
                  <c:v>302.50680499999999</c:v>
                </c:pt>
                <c:pt idx="2450">
                  <c:v>302.65566999999999</c:v>
                </c:pt>
                <c:pt idx="2451">
                  <c:v>302.70230099999998</c:v>
                </c:pt>
                <c:pt idx="2452">
                  <c:v>302.83670000000001</c:v>
                </c:pt>
                <c:pt idx="2453">
                  <c:v>302.92886399999998</c:v>
                </c:pt>
                <c:pt idx="2454">
                  <c:v>303.07547</c:v>
                </c:pt>
                <c:pt idx="2455">
                  <c:v>303.179779</c:v>
                </c:pt>
                <c:pt idx="2456">
                  <c:v>303.317566</c:v>
                </c:pt>
                <c:pt idx="2457">
                  <c:v>303.43780500000003</c:v>
                </c:pt>
                <c:pt idx="2458">
                  <c:v>303.56875600000001</c:v>
                </c:pt>
                <c:pt idx="2459">
                  <c:v>303.68588299999999</c:v>
                </c:pt>
                <c:pt idx="2460">
                  <c:v>303.83807400000001</c:v>
                </c:pt>
                <c:pt idx="2461">
                  <c:v>303.902466</c:v>
                </c:pt>
                <c:pt idx="2462">
                  <c:v>304.025665</c:v>
                </c:pt>
                <c:pt idx="2463">
                  <c:v>304.17657500000001</c:v>
                </c:pt>
                <c:pt idx="2464">
                  <c:v>304.31503300000003</c:v>
                </c:pt>
                <c:pt idx="2465">
                  <c:v>304.45455900000002</c:v>
                </c:pt>
                <c:pt idx="2466">
                  <c:v>304.588257</c:v>
                </c:pt>
                <c:pt idx="2467">
                  <c:v>304.68014499999998</c:v>
                </c:pt>
                <c:pt idx="2468">
                  <c:v>304.76989700000001</c:v>
                </c:pt>
                <c:pt idx="2469">
                  <c:v>304.93768299999999</c:v>
                </c:pt>
                <c:pt idx="2470">
                  <c:v>305.07092299999999</c:v>
                </c:pt>
                <c:pt idx="2471">
                  <c:v>305.16039999999998</c:v>
                </c:pt>
                <c:pt idx="2472">
                  <c:v>305.32553100000001</c:v>
                </c:pt>
                <c:pt idx="2473">
                  <c:v>305.51342799999998</c:v>
                </c:pt>
                <c:pt idx="2474">
                  <c:v>305.63738999999998</c:v>
                </c:pt>
                <c:pt idx="2475">
                  <c:v>305.71322600000002</c:v>
                </c:pt>
                <c:pt idx="2476">
                  <c:v>305.80041499999999</c:v>
                </c:pt>
                <c:pt idx="2477">
                  <c:v>305.99847399999999</c:v>
                </c:pt>
                <c:pt idx="2478">
                  <c:v>306.09967</c:v>
                </c:pt>
                <c:pt idx="2479">
                  <c:v>306.21463</c:v>
                </c:pt>
                <c:pt idx="2480">
                  <c:v>306.34817500000003</c:v>
                </c:pt>
                <c:pt idx="2481">
                  <c:v>306.43762199999998</c:v>
                </c:pt>
                <c:pt idx="2482">
                  <c:v>306.58624300000002</c:v>
                </c:pt>
                <c:pt idx="2483">
                  <c:v>306.72247299999998</c:v>
                </c:pt>
                <c:pt idx="2484">
                  <c:v>306.875854</c:v>
                </c:pt>
                <c:pt idx="2485">
                  <c:v>306.97686800000002</c:v>
                </c:pt>
                <c:pt idx="2486">
                  <c:v>307.13803100000001</c:v>
                </c:pt>
                <c:pt idx="2487">
                  <c:v>307.25177000000002</c:v>
                </c:pt>
                <c:pt idx="2488">
                  <c:v>307.35379</c:v>
                </c:pt>
                <c:pt idx="2489">
                  <c:v>307.46292099999999</c:v>
                </c:pt>
                <c:pt idx="2490">
                  <c:v>307.62377900000001</c:v>
                </c:pt>
                <c:pt idx="2491">
                  <c:v>307.68753099999998</c:v>
                </c:pt>
                <c:pt idx="2492">
                  <c:v>307.83993500000003</c:v>
                </c:pt>
                <c:pt idx="2493">
                  <c:v>307.95800800000001</c:v>
                </c:pt>
                <c:pt idx="2494">
                  <c:v>308.12063599999999</c:v>
                </c:pt>
                <c:pt idx="2495">
                  <c:v>308.28118899999998</c:v>
                </c:pt>
                <c:pt idx="2496">
                  <c:v>308.38183600000002</c:v>
                </c:pt>
                <c:pt idx="2497">
                  <c:v>308.51593000000003</c:v>
                </c:pt>
                <c:pt idx="2498">
                  <c:v>308.69101000000001</c:v>
                </c:pt>
                <c:pt idx="2499">
                  <c:v>308.85635400000001</c:v>
                </c:pt>
                <c:pt idx="2500">
                  <c:v>308.89282200000002</c:v>
                </c:pt>
                <c:pt idx="2501">
                  <c:v>309.02600100000001</c:v>
                </c:pt>
                <c:pt idx="2502">
                  <c:v>309.13989299999997</c:v>
                </c:pt>
                <c:pt idx="2503">
                  <c:v>309.30255099999999</c:v>
                </c:pt>
                <c:pt idx="2504">
                  <c:v>309.396973</c:v>
                </c:pt>
                <c:pt idx="2505">
                  <c:v>309.50723299999999</c:v>
                </c:pt>
                <c:pt idx="2506">
                  <c:v>309.60571299999998</c:v>
                </c:pt>
                <c:pt idx="2507">
                  <c:v>309.76129200000003</c:v>
                </c:pt>
                <c:pt idx="2508">
                  <c:v>309.90344199999998</c:v>
                </c:pt>
                <c:pt idx="2509">
                  <c:v>310.03894000000003</c:v>
                </c:pt>
                <c:pt idx="2510">
                  <c:v>310.17657500000001</c:v>
                </c:pt>
                <c:pt idx="2511">
                  <c:v>310.27966300000003</c:v>
                </c:pt>
                <c:pt idx="2512">
                  <c:v>310.41616800000003</c:v>
                </c:pt>
                <c:pt idx="2513">
                  <c:v>310.540344</c:v>
                </c:pt>
                <c:pt idx="2514">
                  <c:v>310.66717499999999</c:v>
                </c:pt>
                <c:pt idx="2515">
                  <c:v>310.77569599999998</c:v>
                </c:pt>
                <c:pt idx="2516">
                  <c:v>310.95803799999999</c:v>
                </c:pt>
                <c:pt idx="2517">
                  <c:v>310.99160799999999</c:v>
                </c:pt>
                <c:pt idx="2518">
                  <c:v>311.12634300000002</c:v>
                </c:pt>
                <c:pt idx="2519">
                  <c:v>311.242096</c:v>
                </c:pt>
                <c:pt idx="2520">
                  <c:v>311.408661</c:v>
                </c:pt>
                <c:pt idx="2521">
                  <c:v>311.55706800000002</c:v>
                </c:pt>
                <c:pt idx="2522">
                  <c:v>311.63812300000001</c:v>
                </c:pt>
                <c:pt idx="2523">
                  <c:v>311.810699</c:v>
                </c:pt>
                <c:pt idx="2524">
                  <c:v>311.943848</c:v>
                </c:pt>
                <c:pt idx="2525">
                  <c:v>312.03927599999997</c:v>
                </c:pt>
                <c:pt idx="2526">
                  <c:v>312.160461</c:v>
                </c:pt>
                <c:pt idx="2527">
                  <c:v>312.26864599999999</c:v>
                </c:pt>
                <c:pt idx="2528">
                  <c:v>312.38537600000001</c:v>
                </c:pt>
                <c:pt idx="2529">
                  <c:v>312.534515</c:v>
                </c:pt>
                <c:pt idx="2530">
                  <c:v>312.62554899999998</c:v>
                </c:pt>
                <c:pt idx="2531">
                  <c:v>312.749908</c:v>
                </c:pt>
                <c:pt idx="2532">
                  <c:v>312.86099200000001</c:v>
                </c:pt>
                <c:pt idx="2533">
                  <c:v>313.01348899999999</c:v>
                </c:pt>
                <c:pt idx="2534">
                  <c:v>313.15103099999999</c:v>
                </c:pt>
                <c:pt idx="2535">
                  <c:v>313.239777</c:v>
                </c:pt>
                <c:pt idx="2536">
                  <c:v>313.33492999999999</c:v>
                </c:pt>
                <c:pt idx="2537">
                  <c:v>313.48974600000003</c:v>
                </c:pt>
                <c:pt idx="2538">
                  <c:v>313.65121499999998</c:v>
                </c:pt>
                <c:pt idx="2539">
                  <c:v>313.80603000000002</c:v>
                </c:pt>
                <c:pt idx="2540">
                  <c:v>313.88970899999998</c:v>
                </c:pt>
                <c:pt idx="2541">
                  <c:v>314.03738399999997</c:v>
                </c:pt>
                <c:pt idx="2542">
                  <c:v>314.15811200000002</c:v>
                </c:pt>
                <c:pt idx="2543">
                  <c:v>314.27365099999997</c:v>
                </c:pt>
                <c:pt idx="2544">
                  <c:v>314.42117300000001</c:v>
                </c:pt>
                <c:pt idx="2545">
                  <c:v>314.53137199999998</c:v>
                </c:pt>
                <c:pt idx="2546">
                  <c:v>314.69278000000003</c:v>
                </c:pt>
                <c:pt idx="2547">
                  <c:v>314.77023300000002</c:v>
                </c:pt>
                <c:pt idx="2548">
                  <c:v>314.879456</c:v>
                </c:pt>
                <c:pt idx="2549">
                  <c:v>315.047211</c:v>
                </c:pt>
                <c:pt idx="2550">
                  <c:v>315.16802999999999</c:v>
                </c:pt>
                <c:pt idx="2551">
                  <c:v>315.29556300000002</c:v>
                </c:pt>
                <c:pt idx="2552">
                  <c:v>315.42712399999999</c:v>
                </c:pt>
                <c:pt idx="2553">
                  <c:v>315.56445300000001</c:v>
                </c:pt>
                <c:pt idx="2554">
                  <c:v>315.662689</c:v>
                </c:pt>
                <c:pt idx="2555">
                  <c:v>315.79135100000002</c:v>
                </c:pt>
                <c:pt idx="2556">
                  <c:v>315.90390000000002</c:v>
                </c:pt>
                <c:pt idx="2557">
                  <c:v>316.041718</c:v>
                </c:pt>
                <c:pt idx="2558">
                  <c:v>316.17575099999999</c:v>
                </c:pt>
                <c:pt idx="2559">
                  <c:v>316.29727200000002</c:v>
                </c:pt>
                <c:pt idx="2560">
                  <c:v>316.39996300000001</c:v>
                </c:pt>
                <c:pt idx="2561">
                  <c:v>316.51733400000001</c:v>
                </c:pt>
                <c:pt idx="2562">
                  <c:v>316.616333</c:v>
                </c:pt>
                <c:pt idx="2563">
                  <c:v>316.80462599999998</c:v>
                </c:pt>
                <c:pt idx="2564">
                  <c:v>316.89093000000003</c:v>
                </c:pt>
                <c:pt idx="2565">
                  <c:v>316.92218000000003</c:v>
                </c:pt>
                <c:pt idx="2566">
                  <c:v>317.13299599999999</c:v>
                </c:pt>
                <c:pt idx="2567">
                  <c:v>317.278412</c:v>
                </c:pt>
                <c:pt idx="2568">
                  <c:v>317.43743899999998</c:v>
                </c:pt>
                <c:pt idx="2569">
                  <c:v>317.58395400000001</c:v>
                </c:pt>
                <c:pt idx="2570">
                  <c:v>317.73251299999998</c:v>
                </c:pt>
                <c:pt idx="2571">
                  <c:v>317.88146999999998</c:v>
                </c:pt>
                <c:pt idx="2572">
                  <c:v>317.98477200000002</c:v>
                </c:pt>
                <c:pt idx="2573">
                  <c:v>318.11971999999997</c:v>
                </c:pt>
                <c:pt idx="2574">
                  <c:v>318.29580700000002</c:v>
                </c:pt>
                <c:pt idx="2575">
                  <c:v>318.36676</c:v>
                </c:pt>
                <c:pt idx="2576">
                  <c:v>318.46856700000001</c:v>
                </c:pt>
                <c:pt idx="2577">
                  <c:v>318.64688100000001</c:v>
                </c:pt>
                <c:pt idx="2578">
                  <c:v>318.75680499999999</c:v>
                </c:pt>
                <c:pt idx="2579">
                  <c:v>318.90527300000002</c:v>
                </c:pt>
                <c:pt idx="2580">
                  <c:v>319.02194200000002</c:v>
                </c:pt>
                <c:pt idx="2581">
                  <c:v>319.12606799999998</c:v>
                </c:pt>
                <c:pt idx="2582">
                  <c:v>319.27529900000002</c:v>
                </c:pt>
                <c:pt idx="2583">
                  <c:v>319.45693999999997</c:v>
                </c:pt>
                <c:pt idx="2584">
                  <c:v>319.619598</c:v>
                </c:pt>
                <c:pt idx="2585">
                  <c:v>319.74032599999998</c:v>
                </c:pt>
                <c:pt idx="2586">
                  <c:v>319.86206099999998</c:v>
                </c:pt>
                <c:pt idx="2587">
                  <c:v>319.959991</c:v>
                </c:pt>
                <c:pt idx="2588">
                  <c:v>320.03488199999998</c:v>
                </c:pt>
                <c:pt idx="2589">
                  <c:v>320.20886200000001</c:v>
                </c:pt>
                <c:pt idx="2590">
                  <c:v>320.30667099999999</c:v>
                </c:pt>
                <c:pt idx="2591">
                  <c:v>320.447113</c:v>
                </c:pt>
                <c:pt idx="2592">
                  <c:v>320.536407</c:v>
                </c:pt>
                <c:pt idx="2593">
                  <c:v>320.72073399999999</c:v>
                </c:pt>
                <c:pt idx="2594">
                  <c:v>320.865906</c:v>
                </c:pt>
                <c:pt idx="2595">
                  <c:v>320.99389600000001</c:v>
                </c:pt>
                <c:pt idx="2596">
                  <c:v>321.16345200000001</c:v>
                </c:pt>
                <c:pt idx="2597">
                  <c:v>321.27478000000002</c:v>
                </c:pt>
                <c:pt idx="2598">
                  <c:v>321.40374800000001</c:v>
                </c:pt>
                <c:pt idx="2599">
                  <c:v>321.53381300000001</c:v>
                </c:pt>
                <c:pt idx="2600">
                  <c:v>321.64080799999999</c:v>
                </c:pt>
                <c:pt idx="2601">
                  <c:v>321.82199100000003</c:v>
                </c:pt>
                <c:pt idx="2602">
                  <c:v>321.92001299999998</c:v>
                </c:pt>
                <c:pt idx="2603">
                  <c:v>322.06063799999998</c:v>
                </c:pt>
                <c:pt idx="2604">
                  <c:v>322.15798999999998</c:v>
                </c:pt>
                <c:pt idx="2605">
                  <c:v>322.27203400000002</c:v>
                </c:pt>
                <c:pt idx="2606">
                  <c:v>322.40493800000002</c:v>
                </c:pt>
                <c:pt idx="2607">
                  <c:v>322.56234699999999</c:v>
                </c:pt>
                <c:pt idx="2608">
                  <c:v>322.69146699999999</c:v>
                </c:pt>
                <c:pt idx="2609">
                  <c:v>322.83673099999999</c:v>
                </c:pt>
                <c:pt idx="2610">
                  <c:v>322.91574100000003</c:v>
                </c:pt>
                <c:pt idx="2611">
                  <c:v>323.06271400000003</c:v>
                </c:pt>
                <c:pt idx="2612">
                  <c:v>323.18362400000001</c:v>
                </c:pt>
                <c:pt idx="2613">
                  <c:v>323.30892899999998</c:v>
                </c:pt>
                <c:pt idx="2614">
                  <c:v>323.47305299999999</c:v>
                </c:pt>
                <c:pt idx="2615">
                  <c:v>323.52835099999999</c:v>
                </c:pt>
                <c:pt idx="2616">
                  <c:v>323.62881499999997</c:v>
                </c:pt>
                <c:pt idx="2617">
                  <c:v>323.76025399999997</c:v>
                </c:pt>
                <c:pt idx="2618">
                  <c:v>323.9151</c:v>
                </c:pt>
                <c:pt idx="2619">
                  <c:v>324.06536899999998</c:v>
                </c:pt>
                <c:pt idx="2620">
                  <c:v>324.21627799999999</c:v>
                </c:pt>
                <c:pt idx="2621">
                  <c:v>324.30526700000001</c:v>
                </c:pt>
                <c:pt idx="2622">
                  <c:v>324.48629799999998</c:v>
                </c:pt>
                <c:pt idx="2623">
                  <c:v>324.59759500000001</c:v>
                </c:pt>
                <c:pt idx="2624">
                  <c:v>324.73230000000001</c:v>
                </c:pt>
                <c:pt idx="2625">
                  <c:v>324.87554899999998</c:v>
                </c:pt>
                <c:pt idx="2626">
                  <c:v>324.990814</c:v>
                </c:pt>
                <c:pt idx="2627">
                  <c:v>325.13922100000002</c:v>
                </c:pt>
                <c:pt idx="2628">
                  <c:v>325.26501500000001</c:v>
                </c:pt>
                <c:pt idx="2629">
                  <c:v>325.407104</c:v>
                </c:pt>
                <c:pt idx="2630">
                  <c:v>325.53021200000001</c:v>
                </c:pt>
                <c:pt idx="2631">
                  <c:v>325.639252</c:v>
                </c:pt>
                <c:pt idx="2632">
                  <c:v>325.77151500000002</c:v>
                </c:pt>
                <c:pt idx="2633">
                  <c:v>325.92382800000001</c:v>
                </c:pt>
                <c:pt idx="2634">
                  <c:v>326.01684599999999</c:v>
                </c:pt>
                <c:pt idx="2635">
                  <c:v>326.155396</c:v>
                </c:pt>
                <c:pt idx="2636">
                  <c:v>326.292755</c:v>
                </c:pt>
                <c:pt idx="2637">
                  <c:v>326.43185399999999</c:v>
                </c:pt>
                <c:pt idx="2638">
                  <c:v>326.617096</c:v>
                </c:pt>
                <c:pt idx="2639">
                  <c:v>326.74563599999999</c:v>
                </c:pt>
                <c:pt idx="2640">
                  <c:v>326.813965</c:v>
                </c:pt>
                <c:pt idx="2641">
                  <c:v>327.01992799999999</c:v>
                </c:pt>
                <c:pt idx="2642">
                  <c:v>327.12603799999999</c:v>
                </c:pt>
                <c:pt idx="2643">
                  <c:v>327.23556500000001</c:v>
                </c:pt>
                <c:pt idx="2644">
                  <c:v>327.37484699999999</c:v>
                </c:pt>
                <c:pt idx="2645">
                  <c:v>327.47680700000001</c:v>
                </c:pt>
                <c:pt idx="2646">
                  <c:v>327.640106</c:v>
                </c:pt>
                <c:pt idx="2647">
                  <c:v>327.80660999999998</c:v>
                </c:pt>
                <c:pt idx="2648">
                  <c:v>327.90042099999999</c:v>
                </c:pt>
                <c:pt idx="2649">
                  <c:v>328.04846199999997</c:v>
                </c:pt>
                <c:pt idx="2650">
                  <c:v>328.17932100000002</c:v>
                </c:pt>
                <c:pt idx="2651">
                  <c:v>328.23498499999999</c:v>
                </c:pt>
                <c:pt idx="2652">
                  <c:v>328.32663000000002</c:v>
                </c:pt>
                <c:pt idx="2653">
                  <c:v>328.41601600000001</c:v>
                </c:pt>
                <c:pt idx="2654">
                  <c:v>328.59039300000001</c:v>
                </c:pt>
                <c:pt idx="2655">
                  <c:v>328.73498499999999</c:v>
                </c:pt>
                <c:pt idx="2656">
                  <c:v>328.85348499999998</c:v>
                </c:pt>
                <c:pt idx="2657">
                  <c:v>328.96182299999998</c:v>
                </c:pt>
                <c:pt idx="2658">
                  <c:v>329.11245700000001</c:v>
                </c:pt>
                <c:pt idx="2659">
                  <c:v>329.24160799999999</c:v>
                </c:pt>
                <c:pt idx="2660">
                  <c:v>329.39132699999999</c:v>
                </c:pt>
                <c:pt idx="2661">
                  <c:v>329.45751999999999</c:v>
                </c:pt>
                <c:pt idx="2662">
                  <c:v>329.658997</c:v>
                </c:pt>
                <c:pt idx="2663">
                  <c:v>329.74371300000001</c:v>
                </c:pt>
                <c:pt idx="2664">
                  <c:v>329.862549</c:v>
                </c:pt>
                <c:pt idx="2665">
                  <c:v>330.01376299999998</c:v>
                </c:pt>
                <c:pt idx="2666">
                  <c:v>330.072968</c:v>
                </c:pt>
                <c:pt idx="2667">
                  <c:v>330.23217799999998</c:v>
                </c:pt>
                <c:pt idx="2668">
                  <c:v>330.38391100000001</c:v>
                </c:pt>
                <c:pt idx="2669">
                  <c:v>330.51483200000001</c:v>
                </c:pt>
                <c:pt idx="2670">
                  <c:v>330.60455300000001</c:v>
                </c:pt>
                <c:pt idx="2671">
                  <c:v>330.73867799999999</c:v>
                </c:pt>
                <c:pt idx="2672">
                  <c:v>330.83724999999998</c:v>
                </c:pt>
                <c:pt idx="2673">
                  <c:v>330.98706099999998</c:v>
                </c:pt>
                <c:pt idx="2674">
                  <c:v>331.10913099999999</c:v>
                </c:pt>
                <c:pt idx="2675">
                  <c:v>331.25750699999998</c:v>
                </c:pt>
                <c:pt idx="2676">
                  <c:v>331.408051</c:v>
                </c:pt>
                <c:pt idx="2677">
                  <c:v>331.55197099999998</c:v>
                </c:pt>
                <c:pt idx="2678">
                  <c:v>331.624573</c:v>
                </c:pt>
                <c:pt idx="2679">
                  <c:v>331.82592799999998</c:v>
                </c:pt>
                <c:pt idx="2680">
                  <c:v>331.92263800000001</c:v>
                </c:pt>
                <c:pt idx="2681">
                  <c:v>332.06579599999998</c:v>
                </c:pt>
                <c:pt idx="2682">
                  <c:v>332.20394900000002</c:v>
                </c:pt>
                <c:pt idx="2683">
                  <c:v>332.33874500000002</c:v>
                </c:pt>
                <c:pt idx="2684">
                  <c:v>332.45471199999997</c:v>
                </c:pt>
                <c:pt idx="2685">
                  <c:v>332.62548800000002</c:v>
                </c:pt>
                <c:pt idx="2686">
                  <c:v>332.75576799999999</c:v>
                </c:pt>
                <c:pt idx="2687">
                  <c:v>332.86688199999998</c:v>
                </c:pt>
                <c:pt idx="2688">
                  <c:v>332.97988900000001</c:v>
                </c:pt>
                <c:pt idx="2689">
                  <c:v>333.08960000000002</c:v>
                </c:pt>
                <c:pt idx="2690">
                  <c:v>333.24078400000002</c:v>
                </c:pt>
                <c:pt idx="2691">
                  <c:v>333.395081</c:v>
                </c:pt>
                <c:pt idx="2692">
                  <c:v>333.55258199999997</c:v>
                </c:pt>
                <c:pt idx="2693">
                  <c:v>333.64169299999998</c:v>
                </c:pt>
                <c:pt idx="2694">
                  <c:v>333.72634900000003</c:v>
                </c:pt>
                <c:pt idx="2695">
                  <c:v>333.83605999999997</c:v>
                </c:pt>
                <c:pt idx="2696">
                  <c:v>333.96783399999998</c:v>
                </c:pt>
                <c:pt idx="2697">
                  <c:v>334.06356799999998</c:v>
                </c:pt>
                <c:pt idx="2698">
                  <c:v>334.27084400000001</c:v>
                </c:pt>
                <c:pt idx="2699">
                  <c:v>334.400848</c:v>
                </c:pt>
                <c:pt idx="2700">
                  <c:v>334.52710000000002</c:v>
                </c:pt>
                <c:pt idx="2701">
                  <c:v>334.60354599999999</c:v>
                </c:pt>
                <c:pt idx="2702">
                  <c:v>334.66519199999999</c:v>
                </c:pt>
                <c:pt idx="2703">
                  <c:v>334.815247</c:v>
                </c:pt>
                <c:pt idx="2704">
                  <c:v>334.97735599999999</c:v>
                </c:pt>
                <c:pt idx="2705">
                  <c:v>335.07705700000002</c:v>
                </c:pt>
                <c:pt idx="2706">
                  <c:v>335.21948200000003</c:v>
                </c:pt>
                <c:pt idx="2707">
                  <c:v>335.41854899999998</c:v>
                </c:pt>
                <c:pt idx="2708">
                  <c:v>335.57730099999998</c:v>
                </c:pt>
                <c:pt idx="2709">
                  <c:v>335.75744600000002</c:v>
                </c:pt>
                <c:pt idx="2710">
                  <c:v>335.88815299999999</c:v>
                </c:pt>
                <c:pt idx="2711">
                  <c:v>336.04629499999999</c:v>
                </c:pt>
                <c:pt idx="2712">
                  <c:v>336.15313700000002</c:v>
                </c:pt>
                <c:pt idx="2713">
                  <c:v>336.34356700000001</c:v>
                </c:pt>
                <c:pt idx="2714">
                  <c:v>336.49221799999998</c:v>
                </c:pt>
                <c:pt idx="2715">
                  <c:v>336.666382</c:v>
                </c:pt>
                <c:pt idx="2716">
                  <c:v>336.83056599999998</c:v>
                </c:pt>
                <c:pt idx="2717">
                  <c:v>337.034088</c:v>
                </c:pt>
                <c:pt idx="2718">
                  <c:v>337.11776700000001</c:v>
                </c:pt>
                <c:pt idx="2719">
                  <c:v>337.21228000000002</c:v>
                </c:pt>
                <c:pt idx="2720">
                  <c:v>337.39404300000001</c:v>
                </c:pt>
                <c:pt idx="2721">
                  <c:v>337.50256300000001</c:v>
                </c:pt>
                <c:pt idx="2722">
                  <c:v>337.666901</c:v>
                </c:pt>
                <c:pt idx="2723">
                  <c:v>337.78765900000002</c:v>
                </c:pt>
                <c:pt idx="2724">
                  <c:v>337.91326900000001</c:v>
                </c:pt>
                <c:pt idx="2725">
                  <c:v>338.08358800000002</c:v>
                </c:pt>
                <c:pt idx="2726">
                  <c:v>338.20693999999997</c:v>
                </c:pt>
                <c:pt idx="2727">
                  <c:v>338.36840799999999</c:v>
                </c:pt>
                <c:pt idx="2728">
                  <c:v>338.53771999999998</c:v>
                </c:pt>
                <c:pt idx="2729">
                  <c:v>338.630493</c:v>
                </c:pt>
                <c:pt idx="2730">
                  <c:v>338.84103399999998</c:v>
                </c:pt>
                <c:pt idx="2731">
                  <c:v>339.00271600000002</c:v>
                </c:pt>
                <c:pt idx="2732">
                  <c:v>339.09609999999998</c:v>
                </c:pt>
                <c:pt idx="2733">
                  <c:v>339.245789</c:v>
                </c:pt>
                <c:pt idx="2734">
                  <c:v>339.32974200000001</c:v>
                </c:pt>
                <c:pt idx="2735">
                  <c:v>339.43591300000003</c:v>
                </c:pt>
                <c:pt idx="2736">
                  <c:v>339.64962800000001</c:v>
                </c:pt>
                <c:pt idx="2737">
                  <c:v>339.76867700000003</c:v>
                </c:pt>
                <c:pt idx="2738">
                  <c:v>339.90103099999999</c:v>
                </c:pt>
                <c:pt idx="2739">
                  <c:v>340.002228</c:v>
                </c:pt>
                <c:pt idx="2740">
                  <c:v>340.14447000000001</c:v>
                </c:pt>
                <c:pt idx="2741">
                  <c:v>340.35498000000001</c:v>
                </c:pt>
                <c:pt idx="2742">
                  <c:v>340.48263500000002</c:v>
                </c:pt>
                <c:pt idx="2743">
                  <c:v>340.52038599999997</c:v>
                </c:pt>
                <c:pt idx="2744">
                  <c:v>340.62115499999999</c:v>
                </c:pt>
                <c:pt idx="2745">
                  <c:v>340.773438</c:v>
                </c:pt>
                <c:pt idx="2746">
                  <c:v>340.92550699999998</c:v>
                </c:pt>
                <c:pt idx="2747">
                  <c:v>341.093414</c:v>
                </c:pt>
                <c:pt idx="2748">
                  <c:v>341.25567599999999</c:v>
                </c:pt>
                <c:pt idx="2749">
                  <c:v>341.324341</c:v>
                </c:pt>
                <c:pt idx="2750">
                  <c:v>341.517944</c:v>
                </c:pt>
                <c:pt idx="2751">
                  <c:v>341.64022799999998</c:v>
                </c:pt>
                <c:pt idx="2752">
                  <c:v>341.72506700000002</c:v>
                </c:pt>
                <c:pt idx="2753">
                  <c:v>341.860229</c:v>
                </c:pt>
                <c:pt idx="2754">
                  <c:v>341.99255399999998</c:v>
                </c:pt>
                <c:pt idx="2755">
                  <c:v>342.14297499999998</c:v>
                </c:pt>
                <c:pt idx="2756">
                  <c:v>342.276184</c:v>
                </c:pt>
                <c:pt idx="2757">
                  <c:v>342.34411599999999</c:v>
                </c:pt>
                <c:pt idx="2758">
                  <c:v>342.49249300000002</c:v>
                </c:pt>
                <c:pt idx="2759">
                  <c:v>342.62988300000001</c:v>
                </c:pt>
                <c:pt idx="2760">
                  <c:v>342.75448599999999</c:v>
                </c:pt>
                <c:pt idx="2761">
                  <c:v>342.915436</c:v>
                </c:pt>
                <c:pt idx="2762">
                  <c:v>343.04992700000003</c:v>
                </c:pt>
                <c:pt idx="2763">
                  <c:v>343.20251500000001</c:v>
                </c:pt>
                <c:pt idx="2764">
                  <c:v>343.33017000000001</c:v>
                </c:pt>
                <c:pt idx="2765">
                  <c:v>343.46167000000003</c:v>
                </c:pt>
                <c:pt idx="2766">
                  <c:v>343.576233</c:v>
                </c:pt>
                <c:pt idx="2767">
                  <c:v>343.75058000000001</c:v>
                </c:pt>
                <c:pt idx="2768">
                  <c:v>343.84964000000002</c:v>
                </c:pt>
                <c:pt idx="2769">
                  <c:v>343.95202599999999</c:v>
                </c:pt>
                <c:pt idx="2770">
                  <c:v>344.11334199999999</c:v>
                </c:pt>
                <c:pt idx="2771">
                  <c:v>344.25207499999999</c:v>
                </c:pt>
                <c:pt idx="2772">
                  <c:v>344.377319</c:v>
                </c:pt>
                <c:pt idx="2773">
                  <c:v>344.53112800000002</c:v>
                </c:pt>
                <c:pt idx="2774">
                  <c:v>344.62265000000002</c:v>
                </c:pt>
                <c:pt idx="2775">
                  <c:v>344.73318499999999</c:v>
                </c:pt>
                <c:pt idx="2776">
                  <c:v>344.84875499999998</c:v>
                </c:pt>
                <c:pt idx="2777">
                  <c:v>344.97857699999997</c:v>
                </c:pt>
                <c:pt idx="2778">
                  <c:v>345.10861199999999</c:v>
                </c:pt>
                <c:pt idx="2779">
                  <c:v>345.19549599999999</c:v>
                </c:pt>
                <c:pt idx="2780">
                  <c:v>345.28561400000001</c:v>
                </c:pt>
                <c:pt idx="2781">
                  <c:v>345.46383700000001</c:v>
                </c:pt>
                <c:pt idx="2782">
                  <c:v>345.61721799999998</c:v>
                </c:pt>
                <c:pt idx="2783">
                  <c:v>345.71215799999999</c:v>
                </c:pt>
                <c:pt idx="2784">
                  <c:v>345.86361699999998</c:v>
                </c:pt>
                <c:pt idx="2785">
                  <c:v>346.00817899999998</c:v>
                </c:pt>
                <c:pt idx="2786">
                  <c:v>346.16726699999998</c:v>
                </c:pt>
                <c:pt idx="2787">
                  <c:v>346.27743500000003</c:v>
                </c:pt>
                <c:pt idx="2788">
                  <c:v>346.29220600000002</c:v>
                </c:pt>
                <c:pt idx="2789">
                  <c:v>346.47891199999998</c:v>
                </c:pt>
                <c:pt idx="2790">
                  <c:v>346.60339399999998</c:v>
                </c:pt>
                <c:pt idx="2791">
                  <c:v>346.709564</c:v>
                </c:pt>
                <c:pt idx="2792">
                  <c:v>346.82598899999999</c:v>
                </c:pt>
                <c:pt idx="2793">
                  <c:v>346.98089599999997</c:v>
                </c:pt>
                <c:pt idx="2794">
                  <c:v>347.086365</c:v>
                </c:pt>
                <c:pt idx="2795">
                  <c:v>347.20864899999998</c:v>
                </c:pt>
                <c:pt idx="2796">
                  <c:v>347.32284499999997</c:v>
                </c:pt>
                <c:pt idx="2797">
                  <c:v>347.47460899999999</c:v>
                </c:pt>
                <c:pt idx="2798">
                  <c:v>347.57974200000001</c:v>
                </c:pt>
                <c:pt idx="2799">
                  <c:v>347.67898600000001</c:v>
                </c:pt>
                <c:pt idx="2800">
                  <c:v>347.86184700000001</c:v>
                </c:pt>
                <c:pt idx="2801">
                  <c:v>347.99581899999998</c:v>
                </c:pt>
                <c:pt idx="2802">
                  <c:v>348.10382099999998</c:v>
                </c:pt>
                <c:pt idx="2803">
                  <c:v>348.25006100000002</c:v>
                </c:pt>
                <c:pt idx="2804">
                  <c:v>348.364105</c:v>
                </c:pt>
                <c:pt idx="2805">
                  <c:v>348.53118899999998</c:v>
                </c:pt>
                <c:pt idx="2806">
                  <c:v>348.640961</c:v>
                </c:pt>
                <c:pt idx="2807">
                  <c:v>348.78842200000003</c:v>
                </c:pt>
                <c:pt idx="2808">
                  <c:v>348.88320900000002</c:v>
                </c:pt>
                <c:pt idx="2809">
                  <c:v>348.999573</c:v>
                </c:pt>
                <c:pt idx="2810">
                  <c:v>349.14630099999999</c:v>
                </c:pt>
                <c:pt idx="2811">
                  <c:v>349.275848</c:v>
                </c:pt>
                <c:pt idx="2812">
                  <c:v>349.33288599999997</c:v>
                </c:pt>
                <c:pt idx="2813">
                  <c:v>349.52441399999998</c:v>
                </c:pt>
                <c:pt idx="2814">
                  <c:v>349.65054300000003</c:v>
                </c:pt>
                <c:pt idx="2815">
                  <c:v>349.79177900000002</c:v>
                </c:pt>
                <c:pt idx="2816">
                  <c:v>349.81124899999998</c:v>
                </c:pt>
                <c:pt idx="2817">
                  <c:v>349.987213</c:v>
                </c:pt>
                <c:pt idx="2818">
                  <c:v>350.112549</c:v>
                </c:pt>
                <c:pt idx="2819">
                  <c:v>350.29299900000001</c:v>
                </c:pt>
                <c:pt idx="2820">
                  <c:v>350.367096</c:v>
                </c:pt>
                <c:pt idx="2821">
                  <c:v>350.46902499999999</c:v>
                </c:pt>
                <c:pt idx="2822">
                  <c:v>350.64236499999998</c:v>
                </c:pt>
                <c:pt idx="2823">
                  <c:v>350.72952299999997</c:v>
                </c:pt>
                <c:pt idx="2824">
                  <c:v>350.92605600000002</c:v>
                </c:pt>
                <c:pt idx="2825">
                  <c:v>351.05114700000001</c:v>
                </c:pt>
                <c:pt idx="2826">
                  <c:v>351.18554699999999</c:v>
                </c:pt>
                <c:pt idx="2827">
                  <c:v>351.26705900000002</c:v>
                </c:pt>
                <c:pt idx="2828">
                  <c:v>351.439728</c:v>
                </c:pt>
                <c:pt idx="2829">
                  <c:v>351.57525600000002</c:v>
                </c:pt>
                <c:pt idx="2830">
                  <c:v>351.72579999999999</c:v>
                </c:pt>
                <c:pt idx="2831">
                  <c:v>351.849335</c:v>
                </c:pt>
                <c:pt idx="2832">
                  <c:v>351.94268799999998</c:v>
                </c:pt>
                <c:pt idx="2833">
                  <c:v>352.08599900000002</c:v>
                </c:pt>
                <c:pt idx="2834">
                  <c:v>352.22506700000002</c:v>
                </c:pt>
                <c:pt idx="2835">
                  <c:v>352.33157299999999</c:v>
                </c:pt>
                <c:pt idx="2836">
                  <c:v>352.44412199999999</c:v>
                </c:pt>
                <c:pt idx="2837">
                  <c:v>352.54480000000001</c:v>
                </c:pt>
                <c:pt idx="2838">
                  <c:v>352.766907</c:v>
                </c:pt>
                <c:pt idx="2839">
                  <c:v>352.88439899999997</c:v>
                </c:pt>
                <c:pt idx="2840">
                  <c:v>353.01419099999998</c:v>
                </c:pt>
                <c:pt idx="2841">
                  <c:v>353.09710699999999</c:v>
                </c:pt>
                <c:pt idx="2842">
                  <c:v>353.22369400000002</c:v>
                </c:pt>
                <c:pt idx="2843">
                  <c:v>353.399292</c:v>
                </c:pt>
                <c:pt idx="2844">
                  <c:v>353.50964399999998</c:v>
                </c:pt>
                <c:pt idx="2845">
                  <c:v>353.66479500000003</c:v>
                </c:pt>
                <c:pt idx="2846">
                  <c:v>353.76574699999998</c:v>
                </c:pt>
                <c:pt idx="2847">
                  <c:v>353.95105000000001</c:v>
                </c:pt>
                <c:pt idx="2848">
                  <c:v>354.05313100000001</c:v>
                </c:pt>
                <c:pt idx="2849">
                  <c:v>354.22180200000003</c:v>
                </c:pt>
                <c:pt idx="2850">
                  <c:v>354.31475799999998</c:v>
                </c:pt>
                <c:pt idx="2851">
                  <c:v>354.44909699999999</c:v>
                </c:pt>
                <c:pt idx="2852">
                  <c:v>354.54806500000001</c:v>
                </c:pt>
                <c:pt idx="2853">
                  <c:v>354.70105000000001</c:v>
                </c:pt>
                <c:pt idx="2854">
                  <c:v>354.84335299999998</c:v>
                </c:pt>
                <c:pt idx="2855">
                  <c:v>354.978027</c:v>
                </c:pt>
                <c:pt idx="2856">
                  <c:v>355.060089</c:v>
                </c:pt>
                <c:pt idx="2857">
                  <c:v>355.22189300000002</c:v>
                </c:pt>
                <c:pt idx="2858">
                  <c:v>355.35674999999998</c:v>
                </c:pt>
                <c:pt idx="2859">
                  <c:v>355.43307499999997</c:v>
                </c:pt>
                <c:pt idx="2860">
                  <c:v>355.56579599999998</c:v>
                </c:pt>
                <c:pt idx="2861">
                  <c:v>355.69415299999997</c:v>
                </c:pt>
                <c:pt idx="2862">
                  <c:v>355.85134900000003</c:v>
                </c:pt>
                <c:pt idx="2863">
                  <c:v>355.96722399999999</c:v>
                </c:pt>
                <c:pt idx="2864">
                  <c:v>356.10137900000001</c:v>
                </c:pt>
                <c:pt idx="2865">
                  <c:v>356.26474000000002</c:v>
                </c:pt>
                <c:pt idx="2866">
                  <c:v>356.36648600000001</c:v>
                </c:pt>
                <c:pt idx="2867">
                  <c:v>356.46664399999997</c:v>
                </c:pt>
                <c:pt idx="2868">
                  <c:v>356.57446299999998</c:v>
                </c:pt>
                <c:pt idx="2869">
                  <c:v>356.73236100000003</c:v>
                </c:pt>
                <c:pt idx="2870">
                  <c:v>356.86380000000003</c:v>
                </c:pt>
                <c:pt idx="2871">
                  <c:v>356.98876999999999</c:v>
                </c:pt>
                <c:pt idx="2872">
                  <c:v>357.11535600000002</c:v>
                </c:pt>
                <c:pt idx="2873">
                  <c:v>357.23043799999999</c:v>
                </c:pt>
                <c:pt idx="2874">
                  <c:v>357.417755</c:v>
                </c:pt>
                <c:pt idx="2875">
                  <c:v>357.50100700000002</c:v>
                </c:pt>
                <c:pt idx="2876">
                  <c:v>357.69271900000001</c:v>
                </c:pt>
                <c:pt idx="2877">
                  <c:v>357.76907299999999</c:v>
                </c:pt>
                <c:pt idx="2878">
                  <c:v>357.90731799999998</c:v>
                </c:pt>
                <c:pt idx="2879">
                  <c:v>358.07153299999999</c:v>
                </c:pt>
                <c:pt idx="2880">
                  <c:v>358.18908699999997</c:v>
                </c:pt>
                <c:pt idx="2881">
                  <c:v>358.25589000000002</c:v>
                </c:pt>
                <c:pt idx="2882">
                  <c:v>358.453644</c:v>
                </c:pt>
                <c:pt idx="2883">
                  <c:v>358.57089200000001</c:v>
                </c:pt>
                <c:pt idx="2884">
                  <c:v>358.68225100000001</c:v>
                </c:pt>
                <c:pt idx="2885">
                  <c:v>358.808289</c:v>
                </c:pt>
                <c:pt idx="2886">
                  <c:v>358.95889299999999</c:v>
                </c:pt>
                <c:pt idx="2887">
                  <c:v>359.05911300000002</c:v>
                </c:pt>
                <c:pt idx="2888">
                  <c:v>359.10730000000001</c:v>
                </c:pt>
                <c:pt idx="2889">
                  <c:v>359.290344</c:v>
                </c:pt>
                <c:pt idx="2890">
                  <c:v>359.41217</c:v>
                </c:pt>
                <c:pt idx="2891">
                  <c:v>359.52929699999999</c:v>
                </c:pt>
                <c:pt idx="2892">
                  <c:v>359.71328699999998</c:v>
                </c:pt>
                <c:pt idx="2893">
                  <c:v>359.87301600000001</c:v>
                </c:pt>
                <c:pt idx="2894">
                  <c:v>360.00122099999999</c:v>
                </c:pt>
                <c:pt idx="2895">
                  <c:v>360.170502</c:v>
                </c:pt>
                <c:pt idx="2896">
                  <c:v>360.268036</c:v>
                </c:pt>
                <c:pt idx="2897">
                  <c:v>360.44189499999999</c:v>
                </c:pt>
                <c:pt idx="2898">
                  <c:v>360.58117700000003</c:v>
                </c:pt>
                <c:pt idx="2899">
                  <c:v>360.62759399999999</c:v>
                </c:pt>
                <c:pt idx="2900">
                  <c:v>360.76550300000002</c:v>
                </c:pt>
                <c:pt idx="2901">
                  <c:v>360.845551</c:v>
                </c:pt>
                <c:pt idx="2902">
                  <c:v>361.06219499999997</c:v>
                </c:pt>
                <c:pt idx="2903">
                  <c:v>361.18536399999999</c:v>
                </c:pt>
                <c:pt idx="2904">
                  <c:v>361.35076900000001</c:v>
                </c:pt>
                <c:pt idx="2905">
                  <c:v>361.455444</c:v>
                </c:pt>
                <c:pt idx="2906">
                  <c:v>361.579498</c:v>
                </c:pt>
                <c:pt idx="2907">
                  <c:v>361.68719499999997</c:v>
                </c:pt>
                <c:pt idx="2908">
                  <c:v>361.80294800000001</c:v>
                </c:pt>
                <c:pt idx="2909">
                  <c:v>361.86996499999998</c:v>
                </c:pt>
                <c:pt idx="2910">
                  <c:v>362.01275600000002</c:v>
                </c:pt>
                <c:pt idx="2911">
                  <c:v>362.18624899999998</c:v>
                </c:pt>
                <c:pt idx="2912">
                  <c:v>362.36129799999998</c:v>
                </c:pt>
                <c:pt idx="2913">
                  <c:v>362.40832499999999</c:v>
                </c:pt>
                <c:pt idx="2914">
                  <c:v>362.55807499999997</c:v>
                </c:pt>
                <c:pt idx="2915">
                  <c:v>362.70233200000001</c:v>
                </c:pt>
                <c:pt idx="2916">
                  <c:v>362.80163599999997</c:v>
                </c:pt>
                <c:pt idx="2917">
                  <c:v>362.95507800000001</c:v>
                </c:pt>
                <c:pt idx="2918">
                  <c:v>363.03359999999998</c:v>
                </c:pt>
                <c:pt idx="2919">
                  <c:v>363.19543499999997</c:v>
                </c:pt>
                <c:pt idx="2920">
                  <c:v>363.30978399999998</c:v>
                </c:pt>
                <c:pt idx="2921">
                  <c:v>363.44976800000001</c:v>
                </c:pt>
                <c:pt idx="2922">
                  <c:v>363.49908399999998</c:v>
                </c:pt>
                <c:pt idx="2923">
                  <c:v>363.63162199999999</c:v>
                </c:pt>
                <c:pt idx="2924">
                  <c:v>363.73413099999999</c:v>
                </c:pt>
                <c:pt idx="2925">
                  <c:v>363.894226</c:v>
                </c:pt>
                <c:pt idx="2926">
                  <c:v>364.06652800000001</c:v>
                </c:pt>
                <c:pt idx="2927">
                  <c:v>364.19735700000001</c:v>
                </c:pt>
                <c:pt idx="2928">
                  <c:v>364.31329299999999</c:v>
                </c:pt>
                <c:pt idx="2929">
                  <c:v>364.46975700000002</c:v>
                </c:pt>
                <c:pt idx="2930">
                  <c:v>364.60964999999999</c:v>
                </c:pt>
                <c:pt idx="2931">
                  <c:v>364.77783199999999</c:v>
                </c:pt>
                <c:pt idx="2932">
                  <c:v>364.84304800000001</c:v>
                </c:pt>
                <c:pt idx="2933">
                  <c:v>364.99237099999999</c:v>
                </c:pt>
                <c:pt idx="2934">
                  <c:v>365.13861100000003</c:v>
                </c:pt>
                <c:pt idx="2935">
                  <c:v>365.30023199999999</c:v>
                </c:pt>
                <c:pt idx="2936">
                  <c:v>365.44009399999999</c:v>
                </c:pt>
                <c:pt idx="2937">
                  <c:v>365.53143299999999</c:v>
                </c:pt>
                <c:pt idx="2938">
                  <c:v>365.66687000000002</c:v>
                </c:pt>
                <c:pt idx="2939">
                  <c:v>365.83505200000002</c:v>
                </c:pt>
                <c:pt idx="2940">
                  <c:v>365.95419299999998</c:v>
                </c:pt>
                <c:pt idx="2941">
                  <c:v>365.99929800000001</c:v>
                </c:pt>
                <c:pt idx="2942">
                  <c:v>366.19143700000001</c:v>
                </c:pt>
                <c:pt idx="2943">
                  <c:v>366.30438199999998</c:v>
                </c:pt>
                <c:pt idx="2944">
                  <c:v>366.37396200000001</c:v>
                </c:pt>
                <c:pt idx="2945">
                  <c:v>366.50543199999998</c:v>
                </c:pt>
                <c:pt idx="2946">
                  <c:v>366.61947600000002</c:v>
                </c:pt>
                <c:pt idx="2947">
                  <c:v>366.76873799999998</c:v>
                </c:pt>
                <c:pt idx="2948">
                  <c:v>366.84353599999997</c:v>
                </c:pt>
                <c:pt idx="2949">
                  <c:v>366.98278800000003</c:v>
                </c:pt>
                <c:pt idx="2950">
                  <c:v>367.149811</c:v>
                </c:pt>
                <c:pt idx="2951">
                  <c:v>367.27865600000001</c:v>
                </c:pt>
                <c:pt idx="2952">
                  <c:v>367.438873</c:v>
                </c:pt>
                <c:pt idx="2953">
                  <c:v>367.54229700000002</c:v>
                </c:pt>
                <c:pt idx="2954">
                  <c:v>367.66906699999998</c:v>
                </c:pt>
                <c:pt idx="2955">
                  <c:v>367.77313199999998</c:v>
                </c:pt>
                <c:pt idx="2956">
                  <c:v>367.91400099999998</c:v>
                </c:pt>
                <c:pt idx="2957">
                  <c:v>368.01238999999998</c:v>
                </c:pt>
                <c:pt idx="2958">
                  <c:v>368.17791699999998</c:v>
                </c:pt>
                <c:pt idx="2959">
                  <c:v>368.29763800000001</c:v>
                </c:pt>
                <c:pt idx="2960">
                  <c:v>368.42501800000002</c:v>
                </c:pt>
                <c:pt idx="2961">
                  <c:v>368.49996900000002</c:v>
                </c:pt>
                <c:pt idx="2962">
                  <c:v>368.620026</c:v>
                </c:pt>
                <c:pt idx="2963">
                  <c:v>368.78988600000002</c:v>
                </c:pt>
                <c:pt idx="2964">
                  <c:v>368.962219</c:v>
                </c:pt>
                <c:pt idx="2965">
                  <c:v>369.10586499999999</c:v>
                </c:pt>
                <c:pt idx="2966">
                  <c:v>369.20410199999998</c:v>
                </c:pt>
                <c:pt idx="2967">
                  <c:v>369.33960000000002</c:v>
                </c:pt>
                <c:pt idx="2968">
                  <c:v>369.482147</c:v>
                </c:pt>
                <c:pt idx="2969">
                  <c:v>369.60253899999998</c:v>
                </c:pt>
                <c:pt idx="2970">
                  <c:v>369.739777</c:v>
                </c:pt>
                <c:pt idx="2971">
                  <c:v>369.81811499999998</c:v>
                </c:pt>
                <c:pt idx="2972">
                  <c:v>369.99087500000002</c:v>
                </c:pt>
                <c:pt idx="2973">
                  <c:v>370.14498900000001</c:v>
                </c:pt>
                <c:pt idx="2974">
                  <c:v>370.26773100000003</c:v>
                </c:pt>
                <c:pt idx="2975">
                  <c:v>370.40536500000002</c:v>
                </c:pt>
                <c:pt idx="2976">
                  <c:v>370.53359999999998</c:v>
                </c:pt>
                <c:pt idx="2977">
                  <c:v>370.66882299999997</c:v>
                </c:pt>
                <c:pt idx="2978">
                  <c:v>370.760895</c:v>
                </c:pt>
                <c:pt idx="2979">
                  <c:v>370.874146</c:v>
                </c:pt>
                <c:pt idx="2980">
                  <c:v>371.02191199999999</c:v>
                </c:pt>
                <c:pt idx="2981">
                  <c:v>371.16854899999998</c:v>
                </c:pt>
                <c:pt idx="2982">
                  <c:v>371.27908300000001</c:v>
                </c:pt>
                <c:pt idx="2983">
                  <c:v>371.38507099999998</c:v>
                </c:pt>
                <c:pt idx="2984">
                  <c:v>371.45678700000002</c:v>
                </c:pt>
                <c:pt idx="2985">
                  <c:v>371.64434799999998</c:v>
                </c:pt>
                <c:pt idx="2986">
                  <c:v>371.80014</c:v>
                </c:pt>
                <c:pt idx="2987">
                  <c:v>371.92309599999999</c:v>
                </c:pt>
                <c:pt idx="2988">
                  <c:v>372.03582799999998</c:v>
                </c:pt>
                <c:pt idx="2989">
                  <c:v>372.12558000000001</c:v>
                </c:pt>
                <c:pt idx="2990">
                  <c:v>372.29220600000002</c:v>
                </c:pt>
                <c:pt idx="2991">
                  <c:v>372.44335899999999</c:v>
                </c:pt>
                <c:pt idx="2992">
                  <c:v>372.56527699999998</c:v>
                </c:pt>
                <c:pt idx="2993">
                  <c:v>372.66265900000002</c:v>
                </c:pt>
                <c:pt idx="2994">
                  <c:v>372.81158399999998</c:v>
                </c:pt>
                <c:pt idx="2995">
                  <c:v>372.927795</c:v>
                </c:pt>
                <c:pt idx="2996">
                  <c:v>373.08575400000001</c:v>
                </c:pt>
                <c:pt idx="2997">
                  <c:v>373.17666600000001</c:v>
                </c:pt>
                <c:pt idx="2998">
                  <c:v>373.24316399999998</c:v>
                </c:pt>
                <c:pt idx="2999">
                  <c:v>373.36947600000002</c:v>
                </c:pt>
                <c:pt idx="3000">
                  <c:v>373.47256499999997</c:v>
                </c:pt>
                <c:pt idx="3001">
                  <c:v>373.65252700000002</c:v>
                </c:pt>
                <c:pt idx="3002">
                  <c:v>373.813782</c:v>
                </c:pt>
                <c:pt idx="3003">
                  <c:v>373.964294</c:v>
                </c:pt>
                <c:pt idx="3004">
                  <c:v>374.06353799999999</c:v>
                </c:pt>
                <c:pt idx="3005">
                  <c:v>374.232147</c:v>
                </c:pt>
                <c:pt idx="3006">
                  <c:v>374.34435999999999</c:v>
                </c:pt>
                <c:pt idx="3007">
                  <c:v>374.49517800000001</c:v>
                </c:pt>
                <c:pt idx="3008">
                  <c:v>374.58752399999997</c:v>
                </c:pt>
                <c:pt idx="3009">
                  <c:v>374.72549400000003</c:v>
                </c:pt>
                <c:pt idx="3010">
                  <c:v>374.800476</c:v>
                </c:pt>
                <c:pt idx="3011">
                  <c:v>374.997772</c:v>
                </c:pt>
                <c:pt idx="3012">
                  <c:v>375.12158199999999</c:v>
                </c:pt>
                <c:pt idx="3013">
                  <c:v>375.266479</c:v>
                </c:pt>
                <c:pt idx="3014">
                  <c:v>375.31622299999998</c:v>
                </c:pt>
                <c:pt idx="3015">
                  <c:v>375.48672499999998</c:v>
                </c:pt>
                <c:pt idx="3016">
                  <c:v>375.60861199999999</c:v>
                </c:pt>
                <c:pt idx="3017">
                  <c:v>375.698578</c:v>
                </c:pt>
                <c:pt idx="3018">
                  <c:v>375.81393400000002</c:v>
                </c:pt>
                <c:pt idx="3019">
                  <c:v>375.95480300000003</c:v>
                </c:pt>
                <c:pt idx="3020">
                  <c:v>376.12228399999998</c:v>
                </c:pt>
                <c:pt idx="3021">
                  <c:v>376.24880999999999</c:v>
                </c:pt>
                <c:pt idx="3022">
                  <c:v>376.30072000000001</c:v>
                </c:pt>
                <c:pt idx="3023">
                  <c:v>376.44183299999997</c:v>
                </c:pt>
                <c:pt idx="3024">
                  <c:v>376.59182700000002</c:v>
                </c:pt>
                <c:pt idx="3025">
                  <c:v>376.72164900000001</c:v>
                </c:pt>
                <c:pt idx="3026">
                  <c:v>376.866669</c:v>
                </c:pt>
                <c:pt idx="3027">
                  <c:v>376.98971599999999</c:v>
                </c:pt>
                <c:pt idx="3028">
                  <c:v>377.11831699999999</c:v>
                </c:pt>
                <c:pt idx="3029">
                  <c:v>377.233856</c:v>
                </c:pt>
                <c:pt idx="3030">
                  <c:v>377.38012700000002</c:v>
                </c:pt>
                <c:pt idx="3031">
                  <c:v>377.472015</c:v>
                </c:pt>
                <c:pt idx="3032">
                  <c:v>377.496399</c:v>
                </c:pt>
                <c:pt idx="3033">
                  <c:v>377.63946499999997</c:v>
                </c:pt>
                <c:pt idx="3034">
                  <c:v>377.78628500000002</c:v>
                </c:pt>
                <c:pt idx="3035">
                  <c:v>377.91952500000002</c:v>
                </c:pt>
                <c:pt idx="3036">
                  <c:v>378.03710899999999</c:v>
                </c:pt>
                <c:pt idx="3037">
                  <c:v>378.19467200000003</c:v>
                </c:pt>
                <c:pt idx="3038">
                  <c:v>378.32934599999999</c:v>
                </c:pt>
                <c:pt idx="3039">
                  <c:v>378.43808000000001</c:v>
                </c:pt>
                <c:pt idx="3040">
                  <c:v>378.59899899999999</c:v>
                </c:pt>
                <c:pt idx="3041">
                  <c:v>378.68221999999997</c:v>
                </c:pt>
                <c:pt idx="3042">
                  <c:v>378.83248900000001</c:v>
                </c:pt>
                <c:pt idx="3043">
                  <c:v>379.00805700000001</c:v>
                </c:pt>
                <c:pt idx="3044">
                  <c:v>379.14514200000002</c:v>
                </c:pt>
                <c:pt idx="3045">
                  <c:v>379.25650000000002</c:v>
                </c:pt>
                <c:pt idx="3046">
                  <c:v>379.34201000000002</c:v>
                </c:pt>
                <c:pt idx="3047">
                  <c:v>379.45709199999999</c:v>
                </c:pt>
                <c:pt idx="3048">
                  <c:v>379.61910999999998</c:v>
                </c:pt>
                <c:pt idx="3049">
                  <c:v>379.72180200000003</c:v>
                </c:pt>
                <c:pt idx="3050">
                  <c:v>379.83102400000001</c:v>
                </c:pt>
                <c:pt idx="3051">
                  <c:v>379.99511699999999</c:v>
                </c:pt>
                <c:pt idx="3052">
                  <c:v>380.12057499999997</c:v>
                </c:pt>
                <c:pt idx="3053">
                  <c:v>380.284088</c:v>
                </c:pt>
                <c:pt idx="3054">
                  <c:v>380.40997299999998</c:v>
                </c:pt>
                <c:pt idx="3055">
                  <c:v>380.569885</c:v>
                </c:pt>
                <c:pt idx="3056">
                  <c:v>380.62640399999998</c:v>
                </c:pt>
                <c:pt idx="3057">
                  <c:v>380.75537100000003</c:v>
                </c:pt>
                <c:pt idx="3058">
                  <c:v>380.86474600000003</c:v>
                </c:pt>
                <c:pt idx="3059">
                  <c:v>380.98507699999999</c:v>
                </c:pt>
                <c:pt idx="3060">
                  <c:v>381.108856</c:v>
                </c:pt>
                <c:pt idx="3061">
                  <c:v>381.23586999999998</c:v>
                </c:pt>
                <c:pt idx="3062">
                  <c:v>381.36712599999998</c:v>
                </c:pt>
                <c:pt idx="3063">
                  <c:v>381.45324699999998</c:v>
                </c:pt>
                <c:pt idx="3064">
                  <c:v>381.58242799999999</c:v>
                </c:pt>
                <c:pt idx="3065">
                  <c:v>381.71887199999998</c:v>
                </c:pt>
                <c:pt idx="3066">
                  <c:v>381.85437000000002</c:v>
                </c:pt>
                <c:pt idx="3067">
                  <c:v>381.99020400000001</c:v>
                </c:pt>
                <c:pt idx="3068">
                  <c:v>382.09698500000002</c:v>
                </c:pt>
                <c:pt idx="3069">
                  <c:v>382.269836</c:v>
                </c:pt>
                <c:pt idx="3070">
                  <c:v>382.41146900000001</c:v>
                </c:pt>
                <c:pt idx="3071">
                  <c:v>382.52926600000001</c:v>
                </c:pt>
                <c:pt idx="3072">
                  <c:v>382.66180400000002</c:v>
                </c:pt>
                <c:pt idx="3073">
                  <c:v>382.75762900000001</c:v>
                </c:pt>
                <c:pt idx="3074">
                  <c:v>382.93173200000001</c:v>
                </c:pt>
                <c:pt idx="3075">
                  <c:v>383.05355800000001</c:v>
                </c:pt>
                <c:pt idx="3076">
                  <c:v>383.22534200000001</c:v>
                </c:pt>
                <c:pt idx="3077">
                  <c:v>383.31890900000002</c:v>
                </c:pt>
                <c:pt idx="3078">
                  <c:v>383.41934199999997</c:v>
                </c:pt>
                <c:pt idx="3079">
                  <c:v>383.528076</c:v>
                </c:pt>
                <c:pt idx="3080">
                  <c:v>383.70266700000002</c:v>
                </c:pt>
                <c:pt idx="3081">
                  <c:v>383.81744400000002</c:v>
                </c:pt>
                <c:pt idx="3082">
                  <c:v>383.98147599999999</c:v>
                </c:pt>
                <c:pt idx="3083">
                  <c:v>384.06460600000003</c:v>
                </c:pt>
                <c:pt idx="3084">
                  <c:v>384.20584100000002</c:v>
                </c:pt>
                <c:pt idx="3085">
                  <c:v>384.33837899999997</c:v>
                </c:pt>
                <c:pt idx="3086">
                  <c:v>384.41949499999998</c:v>
                </c:pt>
                <c:pt idx="3087">
                  <c:v>384.58804300000003</c:v>
                </c:pt>
                <c:pt idx="3088">
                  <c:v>384.67806999999999</c:v>
                </c:pt>
                <c:pt idx="3089">
                  <c:v>384.74829099999999</c:v>
                </c:pt>
                <c:pt idx="3090">
                  <c:v>384.89404300000001</c:v>
                </c:pt>
                <c:pt idx="3091">
                  <c:v>385.02596999999997</c:v>
                </c:pt>
                <c:pt idx="3092">
                  <c:v>385.15869099999998</c:v>
                </c:pt>
                <c:pt idx="3093">
                  <c:v>385.34625199999999</c:v>
                </c:pt>
                <c:pt idx="3094">
                  <c:v>385.512878</c:v>
                </c:pt>
                <c:pt idx="3095">
                  <c:v>385.60763500000002</c:v>
                </c:pt>
                <c:pt idx="3096">
                  <c:v>385.72451799999999</c:v>
                </c:pt>
                <c:pt idx="3097">
                  <c:v>385.84063700000002</c:v>
                </c:pt>
                <c:pt idx="3098">
                  <c:v>385.98458900000003</c:v>
                </c:pt>
                <c:pt idx="3099">
                  <c:v>386.12451199999998</c:v>
                </c:pt>
                <c:pt idx="3100">
                  <c:v>386.26547199999999</c:v>
                </c:pt>
                <c:pt idx="3101">
                  <c:v>386.40963699999998</c:v>
                </c:pt>
                <c:pt idx="3102">
                  <c:v>386.574341</c:v>
                </c:pt>
                <c:pt idx="3103">
                  <c:v>386.72354100000001</c:v>
                </c:pt>
                <c:pt idx="3104">
                  <c:v>386.81729100000001</c:v>
                </c:pt>
                <c:pt idx="3105">
                  <c:v>386.96991000000003</c:v>
                </c:pt>
                <c:pt idx="3106">
                  <c:v>387.08105499999999</c:v>
                </c:pt>
                <c:pt idx="3107">
                  <c:v>387.21713299999999</c:v>
                </c:pt>
                <c:pt idx="3108">
                  <c:v>387.35751299999998</c:v>
                </c:pt>
                <c:pt idx="3109">
                  <c:v>387.497589</c:v>
                </c:pt>
                <c:pt idx="3110">
                  <c:v>387.61157200000002</c:v>
                </c:pt>
                <c:pt idx="3111">
                  <c:v>387.78216600000002</c:v>
                </c:pt>
                <c:pt idx="3112">
                  <c:v>387.916809</c:v>
                </c:pt>
                <c:pt idx="3113">
                  <c:v>387.99041699999998</c:v>
                </c:pt>
                <c:pt idx="3114">
                  <c:v>388.160034</c:v>
                </c:pt>
                <c:pt idx="3115">
                  <c:v>388.30169699999999</c:v>
                </c:pt>
                <c:pt idx="3116">
                  <c:v>388.40280200000001</c:v>
                </c:pt>
                <c:pt idx="3117">
                  <c:v>388.510132</c:v>
                </c:pt>
                <c:pt idx="3118">
                  <c:v>388.61309799999998</c:v>
                </c:pt>
                <c:pt idx="3119">
                  <c:v>388.76559400000002</c:v>
                </c:pt>
                <c:pt idx="3120">
                  <c:v>388.90042099999999</c:v>
                </c:pt>
                <c:pt idx="3121">
                  <c:v>389.02310199999999</c:v>
                </c:pt>
                <c:pt idx="3122">
                  <c:v>389.16055299999999</c:v>
                </c:pt>
                <c:pt idx="3123">
                  <c:v>389.271118</c:v>
                </c:pt>
                <c:pt idx="3124">
                  <c:v>389.35543799999999</c:v>
                </c:pt>
                <c:pt idx="3125">
                  <c:v>389.46490499999999</c:v>
                </c:pt>
                <c:pt idx="3126">
                  <c:v>389.57577500000002</c:v>
                </c:pt>
                <c:pt idx="3127">
                  <c:v>389.72872899999999</c:v>
                </c:pt>
                <c:pt idx="3128">
                  <c:v>389.86111499999998</c:v>
                </c:pt>
                <c:pt idx="3129">
                  <c:v>390.00204500000001</c:v>
                </c:pt>
                <c:pt idx="3130">
                  <c:v>390.19000199999999</c:v>
                </c:pt>
                <c:pt idx="3131">
                  <c:v>390.28921500000001</c:v>
                </c:pt>
                <c:pt idx="3132">
                  <c:v>390.40377799999999</c:v>
                </c:pt>
                <c:pt idx="3133">
                  <c:v>390.54812600000002</c:v>
                </c:pt>
                <c:pt idx="3134">
                  <c:v>390.65164199999998</c:v>
                </c:pt>
                <c:pt idx="3135">
                  <c:v>390.78424100000001</c:v>
                </c:pt>
                <c:pt idx="3136">
                  <c:v>390.936035</c:v>
                </c:pt>
                <c:pt idx="3137">
                  <c:v>391.030914</c:v>
                </c:pt>
                <c:pt idx="3138">
                  <c:v>391.15976000000001</c:v>
                </c:pt>
                <c:pt idx="3139">
                  <c:v>391.28344700000002</c:v>
                </c:pt>
                <c:pt idx="3140">
                  <c:v>391.45327800000001</c:v>
                </c:pt>
                <c:pt idx="3141">
                  <c:v>391.58673099999999</c:v>
                </c:pt>
                <c:pt idx="3142">
                  <c:v>391.67202800000001</c:v>
                </c:pt>
                <c:pt idx="3143">
                  <c:v>391.82052599999997</c:v>
                </c:pt>
                <c:pt idx="3144">
                  <c:v>391.91467299999999</c:v>
                </c:pt>
                <c:pt idx="3145">
                  <c:v>392.03430200000003</c:v>
                </c:pt>
                <c:pt idx="3146">
                  <c:v>392.17138699999998</c:v>
                </c:pt>
                <c:pt idx="3147">
                  <c:v>392.37191799999999</c:v>
                </c:pt>
                <c:pt idx="3148">
                  <c:v>392.51309199999997</c:v>
                </c:pt>
                <c:pt idx="3149">
                  <c:v>392.618469</c:v>
                </c:pt>
                <c:pt idx="3150">
                  <c:v>392.73620599999998</c:v>
                </c:pt>
                <c:pt idx="3151">
                  <c:v>392.84652699999998</c:v>
                </c:pt>
                <c:pt idx="3152">
                  <c:v>392.96566799999999</c:v>
                </c:pt>
                <c:pt idx="3153">
                  <c:v>393.12271099999998</c:v>
                </c:pt>
                <c:pt idx="3154">
                  <c:v>393.19903599999998</c:v>
                </c:pt>
                <c:pt idx="3155">
                  <c:v>393.357483</c:v>
                </c:pt>
                <c:pt idx="3156">
                  <c:v>393.48529100000002</c:v>
                </c:pt>
                <c:pt idx="3157">
                  <c:v>393.57257099999998</c:v>
                </c:pt>
                <c:pt idx="3158">
                  <c:v>393.71807899999999</c:v>
                </c:pt>
                <c:pt idx="3159">
                  <c:v>393.839203</c:v>
                </c:pt>
                <c:pt idx="3160">
                  <c:v>393.97396900000001</c:v>
                </c:pt>
                <c:pt idx="3161">
                  <c:v>394.10678100000001</c:v>
                </c:pt>
                <c:pt idx="3162">
                  <c:v>394.21758999999997</c:v>
                </c:pt>
                <c:pt idx="3163">
                  <c:v>394.42108200000001</c:v>
                </c:pt>
                <c:pt idx="3164">
                  <c:v>394.470123</c:v>
                </c:pt>
                <c:pt idx="3165">
                  <c:v>394.595551</c:v>
                </c:pt>
                <c:pt idx="3166">
                  <c:v>394.69741800000003</c:v>
                </c:pt>
                <c:pt idx="3167">
                  <c:v>394.86474600000003</c:v>
                </c:pt>
                <c:pt idx="3168">
                  <c:v>395.016571</c:v>
                </c:pt>
                <c:pt idx="3169">
                  <c:v>395.09268200000002</c:v>
                </c:pt>
                <c:pt idx="3170">
                  <c:v>395.22378500000002</c:v>
                </c:pt>
                <c:pt idx="3171">
                  <c:v>395.38116500000001</c:v>
                </c:pt>
                <c:pt idx="3172">
                  <c:v>395.50811800000002</c:v>
                </c:pt>
                <c:pt idx="3173">
                  <c:v>395.58157299999999</c:v>
                </c:pt>
                <c:pt idx="3174">
                  <c:v>395.73275799999999</c:v>
                </c:pt>
                <c:pt idx="3175">
                  <c:v>395.88818400000002</c:v>
                </c:pt>
                <c:pt idx="3176">
                  <c:v>395.99652099999997</c:v>
                </c:pt>
                <c:pt idx="3177">
                  <c:v>396.08212300000002</c:v>
                </c:pt>
                <c:pt idx="3178">
                  <c:v>396.20324699999998</c:v>
                </c:pt>
                <c:pt idx="3179">
                  <c:v>396.38946499999997</c:v>
                </c:pt>
                <c:pt idx="3180">
                  <c:v>396.46243299999998</c:v>
                </c:pt>
                <c:pt idx="3181">
                  <c:v>396.55545000000001</c:v>
                </c:pt>
                <c:pt idx="3182">
                  <c:v>396.67511000000002</c:v>
                </c:pt>
                <c:pt idx="3183">
                  <c:v>396.82028200000002</c:v>
                </c:pt>
                <c:pt idx="3184">
                  <c:v>396.95266700000002</c:v>
                </c:pt>
                <c:pt idx="3185">
                  <c:v>397.12872299999998</c:v>
                </c:pt>
                <c:pt idx="3186">
                  <c:v>397.27719100000002</c:v>
                </c:pt>
                <c:pt idx="3187">
                  <c:v>397.38311800000002</c:v>
                </c:pt>
                <c:pt idx="3188">
                  <c:v>397.509186</c:v>
                </c:pt>
                <c:pt idx="3189">
                  <c:v>397.65997299999998</c:v>
                </c:pt>
                <c:pt idx="3190">
                  <c:v>397.76129200000003</c:v>
                </c:pt>
                <c:pt idx="3191">
                  <c:v>397.90460200000001</c:v>
                </c:pt>
                <c:pt idx="3192">
                  <c:v>398.06359900000001</c:v>
                </c:pt>
                <c:pt idx="3193">
                  <c:v>398.15777600000001</c:v>
                </c:pt>
                <c:pt idx="3194">
                  <c:v>398.289581</c:v>
                </c:pt>
                <c:pt idx="3195">
                  <c:v>398.417328</c:v>
                </c:pt>
                <c:pt idx="3196">
                  <c:v>398.48602299999999</c:v>
                </c:pt>
                <c:pt idx="3197">
                  <c:v>398.603882</c:v>
                </c:pt>
                <c:pt idx="3198">
                  <c:v>398.77981599999998</c:v>
                </c:pt>
                <c:pt idx="3199">
                  <c:v>398.90033</c:v>
                </c:pt>
                <c:pt idx="3200">
                  <c:v>399.04489100000001</c:v>
                </c:pt>
                <c:pt idx="3201">
                  <c:v>399.19613600000002</c:v>
                </c:pt>
                <c:pt idx="3202">
                  <c:v>399.24954200000002</c:v>
                </c:pt>
                <c:pt idx="3203">
                  <c:v>399.35678100000001</c:v>
                </c:pt>
                <c:pt idx="3204">
                  <c:v>399.52014200000002</c:v>
                </c:pt>
                <c:pt idx="3205">
                  <c:v>399.64269999999999</c:v>
                </c:pt>
                <c:pt idx="3206">
                  <c:v>399.79623400000003</c:v>
                </c:pt>
                <c:pt idx="3207">
                  <c:v>399.93365499999999</c:v>
                </c:pt>
                <c:pt idx="3208">
                  <c:v>400.04254200000003</c:v>
                </c:pt>
                <c:pt idx="3209">
                  <c:v>400.13806199999999</c:v>
                </c:pt>
                <c:pt idx="3210">
                  <c:v>400.25289900000001</c:v>
                </c:pt>
                <c:pt idx="3211">
                  <c:v>400.35925300000002</c:v>
                </c:pt>
                <c:pt idx="3212">
                  <c:v>400.49893200000002</c:v>
                </c:pt>
                <c:pt idx="3213">
                  <c:v>400.62393200000002</c:v>
                </c:pt>
                <c:pt idx="3214">
                  <c:v>400.72195399999998</c:v>
                </c:pt>
                <c:pt idx="3215">
                  <c:v>400.86535600000002</c:v>
                </c:pt>
                <c:pt idx="3216">
                  <c:v>400.95376599999997</c:v>
                </c:pt>
                <c:pt idx="3217">
                  <c:v>401.084564</c:v>
                </c:pt>
                <c:pt idx="3218">
                  <c:v>401.16802999999999</c:v>
                </c:pt>
                <c:pt idx="3219">
                  <c:v>401.31793199999998</c:v>
                </c:pt>
                <c:pt idx="3220">
                  <c:v>401.424194</c:v>
                </c:pt>
                <c:pt idx="3221">
                  <c:v>401.54321299999998</c:v>
                </c:pt>
                <c:pt idx="3222">
                  <c:v>401.72170999999997</c:v>
                </c:pt>
                <c:pt idx="3223">
                  <c:v>401.84082000000001</c:v>
                </c:pt>
                <c:pt idx="3224">
                  <c:v>401.91119400000002</c:v>
                </c:pt>
                <c:pt idx="3225">
                  <c:v>402.057861</c:v>
                </c:pt>
                <c:pt idx="3226">
                  <c:v>402.25479100000001</c:v>
                </c:pt>
                <c:pt idx="3227">
                  <c:v>402.34875499999998</c:v>
                </c:pt>
                <c:pt idx="3228">
                  <c:v>402.47818000000001</c:v>
                </c:pt>
                <c:pt idx="3229">
                  <c:v>402.59222399999999</c:v>
                </c:pt>
                <c:pt idx="3230">
                  <c:v>402.72363300000001</c:v>
                </c:pt>
                <c:pt idx="3231">
                  <c:v>402.82775900000001</c:v>
                </c:pt>
                <c:pt idx="3232">
                  <c:v>402.959045</c:v>
                </c:pt>
                <c:pt idx="3233">
                  <c:v>403.11084</c:v>
                </c:pt>
                <c:pt idx="3234">
                  <c:v>403.25375400000001</c:v>
                </c:pt>
                <c:pt idx="3235">
                  <c:v>403.38079800000003</c:v>
                </c:pt>
                <c:pt idx="3236">
                  <c:v>403.49969499999997</c:v>
                </c:pt>
                <c:pt idx="3237">
                  <c:v>403.63287400000002</c:v>
                </c:pt>
                <c:pt idx="3238">
                  <c:v>403.798767</c:v>
                </c:pt>
                <c:pt idx="3239">
                  <c:v>403.89358499999997</c:v>
                </c:pt>
                <c:pt idx="3240">
                  <c:v>403.97058099999998</c:v>
                </c:pt>
                <c:pt idx="3241">
                  <c:v>404.10424799999998</c:v>
                </c:pt>
                <c:pt idx="3242">
                  <c:v>404.22738600000002</c:v>
                </c:pt>
                <c:pt idx="3243">
                  <c:v>404.398865</c:v>
                </c:pt>
                <c:pt idx="3244">
                  <c:v>404.44537400000002</c:v>
                </c:pt>
                <c:pt idx="3245">
                  <c:v>404.588684</c:v>
                </c:pt>
                <c:pt idx="3246">
                  <c:v>404.72369400000002</c:v>
                </c:pt>
                <c:pt idx="3247">
                  <c:v>404.84728999999999</c:v>
                </c:pt>
                <c:pt idx="3248">
                  <c:v>404.972534</c:v>
                </c:pt>
                <c:pt idx="3249">
                  <c:v>405.126282</c:v>
                </c:pt>
                <c:pt idx="3250">
                  <c:v>405.21792599999998</c:v>
                </c:pt>
                <c:pt idx="3251">
                  <c:v>405.38449100000003</c:v>
                </c:pt>
                <c:pt idx="3252">
                  <c:v>405.52224699999999</c:v>
                </c:pt>
                <c:pt idx="3253">
                  <c:v>405.680206</c:v>
                </c:pt>
                <c:pt idx="3254">
                  <c:v>405.77969400000001</c:v>
                </c:pt>
                <c:pt idx="3255">
                  <c:v>405.86105300000003</c:v>
                </c:pt>
                <c:pt idx="3256">
                  <c:v>405.95880099999999</c:v>
                </c:pt>
                <c:pt idx="3257">
                  <c:v>406.08795199999997</c:v>
                </c:pt>
                <c:pt idx="3258">
                  <c:v>406.198059</c:v>
                </c:pt>
                <c:pt idx="3259">
                  <c:v>406.295593</c:v>
                </c:pt>
                <c:pt idx="3260">
                  <c:v>406.47994999999997</c:v>
                </c:pt>
                <c:pt idx="3261">
                  <c:v>406.609711</c:v>
                </c:pt>
                <c:pt idx="3262">
                  <c:v>406.69754</c:v>
                </c:pt>
                <c:pt idx="3263">
                  <c:v>406.85644500000001</c:v>
                </c:pt>
                <c:pt idx="3264">
                  <c:v>406.93838499999998</c:v>
                </c:pt>
                <c:pt idx="3265">
                  <c:v>407.01171900000003</c:v>
                </c:pt>
                <c:pt idx="3266">
                  <c:v>407.19622800000002</c:v>
                </c:pt>
                <c:pt idx="3267">
                  <c:v>407.28121900000002</c:v>
                </c:pt>
                <c:pt idx="3268">
                  <c:v>407.43600500000002</c:v>
                </c:pt>
                <c:pt idx="3269">
                  <c:v>407.49670400000002</c:v>
                </c:pt>
                <c:pt idx="3270">
                  <c:v>407.64968900000002</c:v>
                </c:pt>
                <c:pt idx="3271">
                  <c:v>407.78875699999998</c:v>
                </c:pt>
                <c:pt idx="3272">
                  <c:v>407.928833</c:v>
                </c:pt>
                <c:pt idx="3273">
                  <c:v>408.02468900000002</c:v>
                </c:pt>
                <c:pt idx="3274">
                  <c:v>408.104736</c:v>
                </c:pt>
                <c:pt idx="3275">
                  <c:v>408.24941999999999</c:v>
                </c:pt>
                <c:pt idx="3276">
                  <c:v>408.42730699999998</c:v>
                </c:pt>
                <c:pt idx="3277">
                  <c:v>408.54650900000001</c:v>
                </c:pt>
                <c:pt idx="3278">
                  <c:v>408.73504600000001</c:v>
                </c:pt>
                <c:pt idx="3279">
                  <c:v>408.86200000000002</c:v>
                </c:pt>
                <c:pt idx="3280">
                  <c:v>408.93530299999998</c:v>
                </c:pt>
                <c:pt idx="3281">
                  <c:v>408.98379499999999</c:v>
                </c:pt>
                <c:pt idx="3282">
                  <c:v>409.161407</c:v>
                </c:pt>
                <c:pt idx="3283">
                  <c:v>409.27862499999998</c:v>
                </c:pt>
                <c:pt idx="3284">
                  <c:v>409.38449100000003</c:v>
                </c:pt>
                <c:pt idx="3285">
                  <c:v>409.54156499999999</c:v>
                </c:pt>
                <c:pt idx="3286">
                  <c:v>409.61322000000001</c:v>
                </c:pt>
                <c:pt idx="3287">
                  <c:v>409.75109900000001</c:v>
                </c:pt>
                <c:pt idx="3288">
                  <c:v>409.86093099999999</c:v>
                </c:pt>
                <c:pt idx="3289">
                  <c:v>409.99014299999999</c:v>
                </c:pt>
                <c:pt idx="3290">
                  <c:v>410.17498799999998</c:v>
                </c:pt>
                <c:pt idx="3291">
                  <c:v>410.22521999999998</c:v>
                </c:pt>
                <c:pt idx="3292">
                  <c:v>410.34219400000001</c:v>
                </c:pt>
                <c:pt idx="3293">
                  <c:v>410.474243</c:v>
                </c:pt>
                <c:pt idx="3294">
                  <c:v>410.62231400000002</c:v>
                </c:pt>
                <c:pt idx="3295">
                  <c:v>410.71856700000001</c:v>
                </c:pt>
                <c:pt idx="3296">
                  <c:v>410.84677099999999</c:v>
                </c:pt>
                <c:pt idx="3297">
                  <c:v>410.97705100000002</c:v>
                </c:pt>
                <c:pt idx="3298">
                  <c:v>411.13320900000002</c:v>
                </c:pt>
                <c:pt idx="3299">
                  <c:v>411.24581899999998</c:v>
                </c:pt>
                <c:pt idx="3300">
                  <c:v>411.38165299999997</c:v>
                </c:pt>
                <c:pt idx="3301">
                  <c:v>411.50579800000003</c:v>
                </c:pt>
                <c:pt idx="3302">
                  <c:v>411.63766500000003</c:v>
                </c:pt>
                <c:pt idx="3303">
                  <c:v>411.78131100000002</c:v>
                </c:pt>
                <c:pt idx="3304">
                  <c:v>411.85736100000003</c:v>
                </c:pt>
                <c:pt idx="3305">
                  <c:v>412.00903299999999</c:v>
                </c:pt>
                <c:pt idx="3306">
                  <c:v>412.07641599999999</c:v>
                </c:pt>
                <c:pt idx="3307">
                  <c:v>412.16332999999997</c:v>
                </c:pt>
                <c:pt idx="3308">
                  <c:v>412.29162600000001</c:v>
                </c:pt>
                <c:pt idx="3309">
                  <c:v>412.40231299999999</c:v>
                </c:pt>
                <c:pt idx="3310">
                  <c:v>412.57351699999998</c:v>
                </c:pt>
                <c:pt idx="3311">
                  <c:v>412.68212899999997</c:v>
                </c:pt>
                <c:pt idx="3312">
                  <c:v>412.789154</c:v>
                </c:pt>
                <c:pt idx="3313">
                  <c:v>412.91217</c:v>
                </c:pt>
                <c:pt idx="3314">
                  <c:v>412.99191300000001</c:v>
                </c:pt>
                <c:pt idx="3315">
                  <c:v>413.13085899999999</c:v>
                </c:pt>
                <c:pt idx="3316">
                  <c:v>413.300049</c:v>
                </c:pt>
                <c:pt idx="3317">
                  <c:v>413.42718500000001</c:v>
                </c:pt>
                <c:pt idx="3318">
                  <c:v>413.49646000000001</c:v>
                </c:pt>
                <c:pt idx="3319">
                  <c:v>413.59774800000002</c:v>
                </c:pt>
                <c:pt idx="3320">
                  <c:v>413.778839</c:v>
                </c:pt>
                <c:pt idx="3321">
                  <c:v>413.92858899999999</c:v>
                </c:pt>
                <c:pt idx="3322">
                  <c:v>414.08294699999999</c:v>
                </c:pt>
                <c:pt idx="3323">
                  <c:v>414.16778599999998</c:v>
                </c:pt>
                <c:pt idx="3324">
                  <c:v>414.36724900000002</c:v>
                </c:pt>
                <c:pt idx="3325">
                  <c:v>414.44476300000002</c:v>
                </c:pt>
                <c:pt idx="3326">
                  <c:v>414.62313799999998</c:v>
                </c:pt>
                <c:pt idx="3327">
                  <c:v>414.76635700000003</c:v>
                </c:pt>
                <c:pt idx="3328">
                  <c:v>414.86084</c:v>
                </c:pt>
                <c:pt idx="3329">
                  <c:v>414.97695900000002</c:v>
                </c:pt>
                <c:pt idx="3330">
                  <c:v>415.03912400000002</c:v>
                </c:pt>
                <c:pt idx="3331">
                  <c:v>415.18536399999999</c:v>
                </c:pt>
                <c:pt idx="3332">
                  <c:v>415.31356799999998</c:v>
                </c:pt>
                <c:pt idx="3333">
                  <c:v>415.483429</c:v>
                </c:pt>
                <c:pt idx="3334">
                  <c:v>415.57113600000002</c:v>
                </c:pt>
                <c:pt idx="3335">
                  <c:v>415.717896</c:v>
                </c:pt>
                <c:pt idx="3336">
                  <c:v>415.84670999999997</c:v>
                </c:pt>
                <c:pt idx="3337">
                  <c:v>415.97757000000001</c:v>
                </c:pt>
                <c:pt idx="3338">
                  <c:v>416.06826799999999</c:v>
                </c:pt>
                <c:pt idx="3339">
                  <c:v>416.239532</c:v>
                </c:pt>
                <c:pt idx="3340">
                  <c:v>416.30447400000003</c:v>
                </c:pt>
                <c:pt idx="3341">
                  <c:v>416.42785600000002</c:v>
                </c:pt>
                <c:pt idx="3342">
                  <c:v>416.55841099999998</c:v>
                </c:pt>
                <c:pt idx="3343">
                  <c:v>416.67016599999999</c:v>
                </c:pt>
                <c:pt idx="3344">
                  <c:v>416.836456</c:v>
                </c:pt>
                <c:pt idx="3345">
                  <c:v>416.970123</c:v>
                </c:pt>
                <c:pt idx="3346">
                  <c:v>417.08294699999999</c:v>
                </c:pt>
                <c:pt idx="3347">
                  <c:v>417.22668499999997</c:v>
                </c:pt>
                <c:pt idx="3348">
                  <c:v>417.33200099999999</c:v>
                </c:pt>
                <c:pt idx="3349">
                  <c:v>417.48144500000001</c:v>
                </c:pt>
                <c:pt idx="3350">
                  <c:v>417.60552999999999</c:v>
                </c:pt>
                <c:pt idx="3351">
                  <c:v>417.735657</c:v>
                </c:pt>
                <c:pt idx="3352">
                  <c:v>417.89480600000002</c:v>
                </c:pt>
                <c:pt idx="3353">
                  <c:v>418.06097399999999</c:v>
                </c:pt>
                <c:pt idx="3354">
                  <c:v>418.17364500000002</c:v>
                </c:pt>
                <c:pt idx="3355">
                  <c:v>418.27123999999998</c:v>
                </c:pt>
                <c:pt idx="3356">
                  <c:v>418.39657599999998</c:v>
                </c:pt>
                <c:pt idx="3357">
                  <c:v>418.48483299999998</c:v>
                </c:pt>
                <c:pt idx="3358">
                  <c:v>418.58642600000002</c:v>
                </c:pt>
                <c:pt idx="3359">
                  <c:v>418.72976699999998</c:v>
                </c:pt>
                <c:pt idx="3360">
                  <c:v>418.85955799999999</c:v>
                </c:pt>
                <c:pt idx="3361">
                  <c:v>418.96704099999999</c:v>
                </c:pt>
                <c:pt idx="3362">
                  <c:v>419.14471400000002</c:v>
                </c:pt>
                <c:pt idx="3363">
                  <c:v>419.27313199999998</c:v>
                </c:pt>
                <c:pt idx="3364">
                  <c:v>419.35751299999998</c:v>
                </c:pt>
                <c:pt idx="3365">
                  <c:v>419.49108899999999</c:v>
                </c:pt>
                <c:pt idx="3366">
                  <c:v>419.64608800000002</c:v>
                </c:pt>
                <c:pt idx="3367">
                  <c:v>419.718231</c:v>
                </c:pt>
                <c:pt idx="3368">
                  <c:v>419.86355600000002</c:v>
                </c:pt>
                <c:pt idx="3369">
                  <c:v>420.04104599999999</c:v>
                </c:pt>
                <c:pt idx="3370">
                  <c:v>420.16531400000002</c:v>
                </c:pt>
                <c:pt idx="3371">
                  <c:v>420.27960200000001</c:v>
                </c:pt>
                <c:pt idx="3372">
                  <c:v>420.36981200000002</c:v>
                </c:pt>
                <c:pt idx="3373">
                  <c:v>420.56601000000001</c:v>
                </c:pt>
                <c:pt idx="3374">
                  <c:v>420.61090100000001</c:v>
                </c:pt>
                <c:pt idx="3375">
                  <c:v>420.77740499999999</c:v>
                </c:pt>
                <c:pt idx="3376">
                  <c:v>420.91076700000002</c:v>
                </c:pt>
                <c:pt idx="3377">
                  <c:v>421.020599</c:v>
                </c:pt>
                <c:pt idx="3378">
                  <c:v>421.07952899999998</c:v>
                </c:pt>
                <c:pt idx="3379">
                  <c:v>421.20986900000003</c:v>
                </c:pt>
                <c:pt idx="3380">
                  <c:v>421.39154100000002</c:v>
                </c:pt>
                <c:pt idx="3381">
                  <c:v>421.45526100000001</c:v>
                </c:pt>
                <c:pt idx="3382">
                  <c:v>421.58132899999998</c:v>
                </c:pt>
                <c:pt idx="3383">
                  <c:v>421.73550399999999</c:v>
                </c:pt>
                <c:pt idx="3384">
                  <c:v>421.87640399999998</c:v>
                </c:pt>
                <c:pt idx="3385">
                  <c:v>421.98764</c:v>
                </c:pt>
                <c:pt idx="3386">
                  <c:v>422.15557899999999</c:v>
                </c:pt>
                <c:pt idx="3387">
                  <c:v>422.21585099999999</c:v>
                </c:pt>
                <c:pt idx="3388">
                  <c:v>422.35992399999998</c:v>
                </c:pt>
                <c:pt idx="3389">
                  <c:v>422.52267499999999</c:v>
                </c:pt>
                <c:pt idx="3390">
                  <c:v>422.63256799999999</c:v>
                </c:pt>
                <c:pt idx="3391">
                  <c:v>422.75277699999998</c:v>
                </c:pt>
                <c:pt idx="3392">
                  <c:v>422.894318</c:v>
                </c:pt>
                <c:pt idx="3393">
                  <c:v>423.00808699999999</c:v>
                </c:pt>
                <c:pt idx="3394">
                  <c:v>423.07214399999998</c:v>
                </c:pt>
                <c:pt idx="3395">
                  <c:v>423.22738600000002</c:v>
                </c:pt>
                <c:pt idx="3396">
                  <c:v>423.34381100000002</c:v>
                </c:pt>
                <c:pt idx="3397">
                  <c:v>423.50860599999999</c:v>
                </c:pt>
                <c:pt idx="3398">
                  <c:v>423.62753300000003</c:v>
                </c:pt>
                <c:pt idx="3399">
                  <c:v>423.78070100000002</c:v>
                </c:pt>
                <c:pt idx="3400">
                  <c:v>423.90371699999997</c:v>
                </c:pt>
                <c:pt idx="3401">
                  <c:v>424.00448599999999</c:v>
                </c:pt>
                <c:pt idx="3402">
                  <c:v>424.10287499999998</c:v>
                </c:pt>
                <c:pt idx="3403">
                  <c:v>424.26736499999998</c:v>
                </c:pt>
                <c:pt idx="3404">
                  <c:v>424.387024</c:v>
                </c:pt>
                <c:pt idx="3405">
                  <c:v>424.57934599999999</c:v>
                </c:pt>
                <c:pt idx="3406">
                  <c:v>424.69094799999999</c:v>
                </c:pt>
                <c:pt idx="3407">
                  <c:v>424.80062900000001</c:v>
                </c:pt>
                <c:pt idx="3408">
                  <c:v>424.88580300000001</c:v>
                </c:pt>
                <c:pt idx="3409">
                  <c:v>424.985229</c:v>
                </c:pt>
                <c:pt idx="3410">
                  <c:v>425.16061400000001</c:v>
                </c:pt>
                <c:pt idx="3411">
                  <c:v>425.30026199999998</c:v>
                </c:pt>
                <c:pt idx="3412">
                  <c:v>425.42984000000001</c:v>
                </c:pt>
                <c:pt idx="3413">
                  <c:v>425.53430200000003</c:v>
                </c:pt>
                <c:pt idx="3414">
                  <c:v>425.698578</c:v>
                </c:pt>
                <c:pt idx="3415">
                  <c:v>425.81768799999998</c:v>
                </c:pt>
                <c:pt idx="3416">
                  <c:v>425.97863799999999</c:v>
                </c:pt>
                <c:pt idx="3417">
                  <c:v>426.07498199999998</c:v>
                </c:pt>
                <c:pt idx="3418">
                  <c:v>426.20898399999999</c:v>
                </c:pt>
                <c:pt idx="3419">
                  <c:v>426.36163299999998</c:v>
                </c:pt>
                <c:pt idx="3420">
                  <c:v>426.48757899999998</c:v>
                </c:pt>
                <c:pt idx="3421">
                  <c:v>426.59335299999998</c:v>
                </c:pt>
                <c:pt idx="3422">
                  <c:v>426.64691199999999</c:v>
                </c:pt>
                <c:pt idx="3423">
                  <c:v>426.74816900000002</c:v>
                </c:pt>
                <c:pt idx="3424">
                  <c:v>426.944885</c:v>
                </c:pt>
                <c:pt idx="3425">
                  <c:v>427.031342</c:v>
                </c:pt>
                <c:pt idx="3426">
                  <c:v>427.118988</c:v>
                </c:pt>
                <c:pt idx="3427">
                  <c:v>427.29684400000002</c:v>
                </c:pt>
                <c:pt idx="3428">
                  <c:v>427.41613799999999</c:v>
                </c:pt>
                <c:pt idx="3429">
                  <c:v>427.563446</c:v>
                </c:pt>
                <c:pt idx="3430">
                  <c:v>427.64093000000003</c:v>
                </c:pt>
                <c:pt idx="3431">
                  <c:v>427.77047700000003</c:v>
                </c:pt>
                <c:pt idx="3432">
                  <c:v>427.938354</c:v>
                </c:pt>
                <c:pt idx="3433">
                  <c:v>428.08462500000002</c:v>
                </c:pt>
                <c:pt idx="3434">
                  <c:v>428.24295000000001</c:v>
                </c:pt>
                <c:pt idx="3435">
                  <c:v>428.37506100000002</c:v>
                </c:pt>
                <c:pt idx="3436">
                  <c:v>428.476044</c:v>
                </c:pt>
                <c:pt idx="3437">
                  <c:v>428.64447000000001</c:v>
                </c:pt>
                <c:pt idx="3438">
                  <c:v>428.747162</c:v>
                </c:pt>
                <c:pt idx="3439">
                  <c:v>428.89166299999999</c:v>
                </c:pt>
                <c:pt idx="3440">
                  <c:v>428.96542399999998</c:v>
                </c:pt>
                <c:pt idx="3441">
                  <c:v>429.12146000000001</c:v>
                </c:pt>
                <c:pt idx="3442">
                  <c:v>429.28064000000001</c:v>
                </c:pt>
                <c:pt idx="3443">
                  <c:v>429.39016700000002</c:v>
                </c:pt>
                <c:pt idx="3444">
                  <c:v>429.52148399999999</c:v>
                </c:pt>
                <c:pt idx="3445">
                  <c:v>429.59625199999999</c:v>
                </c:pt>
                <c:pt idx="3446">
                  <c:v>429.67617799999999</c:v>
                </c:pt>
                <c:pt idx="3447">
                  <c:v>429.83398399999999</c:v>
                </c:pt>
                <c:pt idx="3448">
                  <c:v>429.98745700000001</c:v>
                </c:pt>
                <c:pt idx="3449">
                  <c:v>430.141144</c:v>
                </c:pt>
                <c:pt idx="3450">
                  <c:v>430.25021400000003</c:v>
                </c:pt>
                <c:pt idx="3451">
                  <c:v>430.368469</c:v>
                </c:pt>
                <c:pt idx="3452">
                  <c:v>430.47485399999999</c:v>
                </c:pt>
                <c:pt idx="3453">
                  <c:v>430.603455</c:v>
                </c:pt>
                <c:pt idx="3454">
                  <c:v>430.772919</c:v>
                </c:pt>
                <c:pt idx="3455">
                  <c:v>430.81976300000002</c:v>
                </c:pt>
                <c:pt idx="3456">
                  <c:v>430.89013699999998</c:v>
                </c:pt>
                <c:pt idx="3457">
                  <c:v>431.04385400000001</c:v>
                </c:pt>
                <c:pt idx="3458">
                  <c:v>431.156342</c:v>
                </c:pt>
                <c:pt idx="3459">
                  <c:v>431.29287699999998</c:v>
                </c:pt>
                <c:pt idx="3460">
                  <c:v>431.39160199999998</c:v>
                </c:pt>
                <c:pt idx="3461">
                  <c:v>431.56643700000001</c:v>
                </c:pt>
                <c:pt idx="3462">
                  <c:v>431.60879499999999</c:v>
                </c:pt>
                <c:pt idx="3463">
                  <c:v>431.74923699999999</c:v>
                </c:pt>
                <c:pt idx="3464">
                  <c:v>431.87146000000001</c:v>
                </c:pt>
                <c:pt idx="3465">
                  <c:v>432.016571</c:v>
                </c:pt>
                <c:pt idx="3466">
                  <c:v>432.143799</c:v>
                </c:pt>
                <c:pt idx="3467">
                  <c:v>432.23260499999998</c:v>
                </c:pt>
                <c:pt idx="3468">
                  <c:v>432.34381100000002</c:v>
                </c:pt>
                <c:pt idx="3469">
                  <c:v>432.457855</c:v>
                </c:pt>
                <c:pt idx="3470">
                  <c:v>432.58373999999998</c:v>
                </c:pt>
                <c:pt idx="3471">
                  <c:v>432.73022500000002</c:v>
                </c:pt>
                <c:pt idx="3472">
                  <c:v>432.84677099999999</c:v>
                </c:pt>
                <c:pt idx="3473">
                  <c:v>432.999054</c:v>
                </c:pt>
                <c:pt idx="3474">
                  <c:v>433.13110399999999</c:v>
                </c:pt>
                <c:pt idx="3475">
                  <c:v>433.26043700000002</c:v>
                </c:pt>
                <c:pt idx="3476">
                  <c:v>433.38253800000001</c:v>
                </c:pt>
                <c:pt idx="3477">
                  <c:v>433.45715300000001</c:v>
                </c:pt>
                <c:pt idx="3478">
                  <c:v>433.62075800000002</c:v>
                </c:pt>
                <c:pt idx="3479">
                  <c:v>433.74941999999999</c:v>
                </c:pt>
                <c:pt idx="3480">
                  <c:v>433.90451000000002</c:v>
                </c:pt>
                <c:pt idx="3481">
                  <c:v>434.03582799999998</c:v>
                </c:pt>
                <c:pt idx="3482">
                  <c:v>434.05731200000002</c:v>
                </c:pt>
                <c:pt idx="3483">
                  <c:v>434.15423600000003</c:v>
                </c:pt>
                <c:pt idx="3484">
                  <c:v>434.34982300000001</c:v>
                </c:pt>
                <c:pt idx="3485">
                  <c:v>434.53109699999999</c:v>
                </c:pt>
                <c:pt idx="3486">
                  <c:v>434.59884599999998</c:v>
                </c:pt>
                <c:pt idx="3487">
                  <c:v>434.71215799999999</c:v>
                </c:pt>
                <c:pt idx="3488">
                  <c:v>434.86575299999998</c:v>
                </c:pt>
                <c:pt idx="3489">
                  <c:v>434.94512900000001</c:v>
                </c:pt>
                <c:pt idx="3490">
                  <c:v>435.06924400000003</c:v>
                </c:pt>
                <c:pt idx="3491">
                  <c:v>435.19348100000002</c:v>
                </c:pt>
                <c:pt idx="3492">
                  <c:v>435.32672100000002</c:v>
                </c:pt>
                <c:pt idx="3493">
                  <c:v>435.43893400000002</c:v>
                </c:pt>
                <c:pt idx="3494">
                  <c:v>435.57006799999999</c:v>
                </c:pt>
                <c:pt idx="3495">
                  <c:v>435.65249599999999</c:v>
                </c:pt>
                <c:pt idx="3496">
                  <c:v>435.76733400000001</c:v>
                </c:pt>
                <c:pt idx="3497">
                  <c:v>435.93859900000001</c:v>
                </c:pt>
                <c:pt idx="3498">
                  <c:v>435.994415</c:v>
                </c:pt>
                <c:pt idx="3499">
                  <c:v>436.094604</c:v>
                </c:pt>
                <c:pt idx="3500">
                  <c:v>436.29422</c:v>
                </c:pt>
                <c:pt idx="3501">
                  <c:v>436.42623900000001</c:v>
                </c:pt>
                <c:pt idx="3502">
                  <c:v>436.53573599999999</c:v>
                </c:pt>
                <c:pt idx="3503">
                  <c:v>436.64392099999998</c:v>
                </c:pt>
                <c:pt idx="3504">
                  <c:v>436.76727299999999</c:v>
                </c:pt>
                <c:pt idx="3505">
                  <c:v>436.88076799999999</c:v>
                </c:pt>
                <c:pt idx="3506">
                  <c:v>437.04821800000002</c:v>
                </c:pt>
                <c:pt idx="3507">
                  <c:v>437.15924100000001</c:v>
                </c:pt>
                <c:pt idx="3508">
                  <c:v>437.25433299999997</c:v>
                </c:pt>
                <c:pt idx="3509">
                  <c:v>437.395355</c:v>
                </c:pt>
                <c:pt idx="3510">
                  <c:v>437.50952100000001</c:v>
                </c:pt>
                <c:pt idx="3511">
                  <c:v>437.59970099999998</c:v>
                </c:pt>
                <c:pt idx="3512">
                  <c:v>437.71438599999999</c:v>
                </c:pt>
                <c:pt idx="3513">
                  <c:v>437.86636399999998</c:v>
                </c:pt>
                <c:pt idx="3514">
                  <c:v>437.96566799999999</c:v>
                </c:pt>
                <c:pt idx="3515">
                  <c:v>438.075897</c:v>
                </c:pt>
                <c:pt idx="3516">
                  <c:v>438.24160799999999</c:v>
                </c:pt>
                <c:pt idx="3517">
                  <c:v>438.34448200000003</c:v>
                </c:pt>
                <c:pt idx="3518">
                  <c:v>438.46792599999998</c:v>
                </c:pt>
                <c:pt idx="3519">
                  <c:v>438.60864299999997</c:v>
                </c:pt>
                <c:pt idx="3520">
                  <c:v>438.70239299999997</c:v>
                </c:pt>
                <c:pt idx="3521">
                  <c:v>438.89309700000001</c:v>
                </c:pt>
                <c:pt idx="3522">
                  <c:v>438.97699</c:v>
                </c:pt>
                <c:pt idx="3523">
                  <c:v>439.10528599999998</c:v>
                </c:pt>
                <c:pt idx="3524">
                  <c:v>439.20224000000002</c:v>
                </c:pt>
                <c:pt idx="3525">
                  <c:v>439.33007800000001</c:v>
                </c:pt>
                <c:pt idx="3526">
                  <c:v>439.51367199999999</c:v>
                </c:pt>
                <c:pt idx="3527">
                  <c:v>439.61215199999998</c:v>
                </c:pt>
                <c:pt idx="3528">
                  <c:v>439.70745799999997</c:v>
                </c:pt>
                <c:pt idx="3529">
                  <c:v>439.84982300000001</c:v>
                </c:pt>
                <c:pt idx="3530">
                  <c:v>439.97891199999998</c:v>
                </c:pt>
                <c:pt idx="3531">
                  <c:v>440.13085899999999</c:v>
                </c:pt>
                <c:pt idx="3532">
                  <c:v>440.255585</c:v>
                </c:pt>
                <c:pt idx="3533">
                  <c:v>440.258331</c:v>
                </c:pt>
                <c:pt idx="3534">
                  <c:v>440.47317500000003</c:v>
                </c:pt>
                <c:pt idx="3535">
                  <c:v>440.55078099999997</c:v>
                </c:pt>
                <c:pt idx="3536">
                  <c:v>440.64865099999997</c:v>
                </c:pt>
                <c:pt idx="3537">
                  <c:v>440.79907200000002</c:v>
                </c:pt>
                <c:pt idx="3538">
                  <c:v>440.93386800000002</c:v>
                </c:pt>
                <c:pt idx="3539">
                  <c:v>440.99169899999998</c:v>
                </c:pt>
                <c:pt idx="3540">
                  <c:v>441.09435999999999</c:v>
                </c:pt>
                <c:pt idx="3541">
                  <c:v>441.22616599999998</c:v>
                </c:pt>
                <c:pt idx="3542">
                  <c:v>441.385651</c:v>
                </c:pt>
                <c:pt idx="3543">
                  <c:v>441.49197400000003</c:v>
                </c:pt>
                <c:pt idx="3544">
                  <c:v>441.58013899999997</c:v>
                </c:pt>
                <c:pt idx="3545">
                  <c:v>441.656677</c:v>
                </c:pt>
                <c:pt idx="3546">
                  <c:v>441.78881799999999</c:v>
                </c:pt>
                <c:pt idx="3547">
                  <c:v>441.937927</c:v>
                </c:pt>
                <c:pt idx="3548">
                  <c:v>442.08709700000003</c:v>
                </c:pt>
                <c:pt idx="3549">
                  <c:v>442.131866</c:v>
                </c:pt>
                <c:pt idx="3550">
                  <c:v>442.29049700000002</c:v>
                </c:pt>
                <c:pt idx="3551">
                  <c:v>442.39944500000001</c:v>
                </c:pt>
                <c:pt idx="3552">
                  <c:v>442.54937699999999</c:v>
                </c:pt>
                <c:pt idx="3553">
                  <c:v>442.69454999999999</c:v>
                </c:pt>
                <c:pt idx="3554">
                  <c:v>442.88079800000003</c:v>
                </c:pt>
                <c:pt idx="3555">
                  <c:v>442.95074499999998</c:v>
                </c:pt>
                <c:pt idx="3556">
                  <c:v>443.09255999999999</c:v>
                </c:pt>
                <c:pt idx="3557">
                  <c:v>443.18310500000001</c:v>
                </c:pt>
                <c:pt idx="3558">
                  <c:v>443.24572799999999</c:v>
                </c:pt>
                <c:pt idx="3559">
                  <c:v>443.38766500000003</c:v>
                </c:pt>
                <c:pt idx="3560">
                  <c:v>443.52868699999999</c:v>
                </c:pt>
                <c:pt idx="3561">
                  <c:v>443.67126500000001</c:v>
                </c:pt>
                <c:pt idx="3562">
                  <c:v>443.792419</c:v>
                </c:pt>
                <c:pt idx="3563">
                  <c:v>443.894409</c:v>
                </c:pt>
                <c:pt idx="3564">
                  <c:v>443.95849600000003</c:v>
                </c:pt>
                <c:pt idx="3565">
                  <c:v>444.12847900000003</c:v>
                </c:pt>
                <c:pt idx="3566">
                  <c:v>444.24597199999999</c:v>
                </c:pt>
                <c:pt idx="3567">
                  <c:v>444.38479599999999</c:v>
                </c:pt>
                <c:pt idx="3568">
                  <c:v>444.51507600000002</c:v>
                </c:pt>
                <c:pt idx="3569">
                  <c:v>444.65823399999999</c:v>
                </c:pt>
                <c:pt idx="3570">
                  <c:v>444.79953</c:v>
                </c:pt>
                <c:pt idx="3571">
                  <c:v>444.98254400000002</c:v>
                </c:pt>
                <c:pt idx="3572">
                  <c:v>445.13488799999999</c:v>
                </c:pt>
                <c:pt idx="3573">
                  <c:v>445.24084499999998</c:v>
                </c:pt>
                <c:pt idx="3574">
                  <c:v>445.39340199999998</c:v>
                </c:pt>
                <c:pt idx="3575">
                  <c:v>445.49822999999998</c:v>
                </c:pt>
                <c:pt idx="3576">
                  <c:v>445.64846799999998</c:v>
                </c:pt>
                <c:pt idx="3577">
                  <c:v>445.80187999999998</c:v>
                </c:pt>
                <c:pt idx="3578">
                  <c:v>445.90789799999999</c:v>
                </c:pt>
                <c:pt idx="3579">
                  <c:v>446.01498400000003</c:v>
                </c:pt>
                <c:pt idx="3580">
                  <c:v>446.13604700000002</c:v>
                </c:pt>
                <c:pt idx="3581">
                  <c:v>446.24517800000001</c:v>
                </c:pt>
                <c:pt idx="3582">
                  <c:v>446.38879400000002</c:v>
                </c:pt>
                <c:pt idx="3583">
                  <c:v>446.53967299999999</c:v>
                </c:pt>
                <c:pt idx="3584">
                  <c:v>446.64871199999999</c:v>
                </c:pt>
                <c:pt idx="3585">
                  <c:v>446.72369400000002</c:v>
                </c:pt>
                <c:pt idx="3586">
                  <c:v>446.80419899999998</c:v>
                </c:pt>
                <c:pt idx="3587">
                  <c:v>446.96771200000001</c:v>
                </c:pt>
                <c:pt idx="3588">
                  <c:v>447.08062699999999</c:v>
                </c:pt>
                <c:pt idx="3589">
                  <c:v>447.205353</c:v>
                </c:pt>
                <c:pt idx="3590">
                  <c:v>447.31277499999999</c:v>
                </c:pt>
                <c:pt idx="3591">
                  <c:v>447.41076700000002</c:v>
                </c:pt>
                <c:pt idx="3592">
                  <c:v>447.568085</c:v>
                </c:pt>
                <c:pt idx="3593">
                  <c:v>447.70025600000002</c:v>
                </c:pt>
                <c:pt idx="3594">
                  <c:v>447.79229700000002</c:v>
                </c:pt>
                <c:pt idx="3595">
                  <c:v>447.95452899999998</c:v>
                </c:pt>
                <c:pt idx="3596">
                  <c:v>448.036835</c:v>
                </c:pt>
                <c:pt idx="3597">
                  <c:v>448.22949199999999</c:v>
                </c:pt>
                <c:pt idx="3598">
                  <c:v>448.308807</c:v>
                </c:pt>
                <c:pt idx="3599">
                  <c:v>448.42852799999997</c:v>
                </c:pt>
                <c:pt idx="3600">
                  <c:v>448.55041499999999</c:v>
                </c:pt>
                <c:pt idx="3601">
                  <c:v>448.70977799999997</c:v>
                </c:pt>
                <c:pt idx="3602">
                  <c:v>448.80737299999998</c:v>
                </c:pt>
                <c:pt idx="3603">
                  <c:v>448.90200800000002</c:v>
                </c:pt>
                <c:pt idx="3604">
                  <c:v>449.007721</c:v>
                </c:pt>
                <c:pt idx="3605">
                  <c:v>449.13949600000001</c:v>
                </c:pt>
                <c:pt idx="3606">
                  <c:v>449.27590900000001</c:v>
                </c:pt>
                <c:pt idx="3607">
                  <c:v>449.37283300000001</c:v>
                </c:pt>
                <c:pt idx="3608">
                  <c:v>449.53244000000001</c:v>
                </c:pt>
                <c:pt idx="3609">
                  <c:v>449.66369600000002</c:v>
                </c:pt>
                <c:pt idx="3610">
                  <c:v>449.77752700000002</c:v>
                </c:pt>
                <c:pt idx="3611">
                  <c:v>449.95611600000001</c:v>
                </c:pt>
                <c:pt idx="3612">
                  <c:v>450.15499899999998</c:v>
                </c:pt>
                <c:pt idx="3613">
                  <c:v>450.32232699999997</c:v>
                </c:pt>
                <c:pt idx="3614">
                  <c:v>450.514252</c:v>
                </c:pt>
                <c:pt idx="3615">
                  <c:v>450.62304699999999</c:v>
                </c:pt>
                <c:pt idx="3616">
                  <c:v>450.75561499999998</c:v>
                </c:pt>
                <c:pt idx="3617">
                  <c:v>450.89804099999998</c:v>
                </c:pt>
                <c:pt idx="3618">
                  <c:v>451.04882800000001</c:v>
                </c:pt>
                <c:pt idx="3619">
                  <c:v>451.21508799999998</c:v>
                </c:pt>
                <c:pt idx="3620">
                  <c:v>451.39785799999999</c:v>
                </c:pt>
                <c:pt idx="3621">
                  <c:v>451.49685699999998</c:v>
                </c:pt>
                <c:pt idx="3622">
                  <c:v>451.62332199999997</c:v>
                </c:pt>
                <c:pt idx="3623">
                  <c:v>451.77844199999998</c:v>
                </c:pt>
                <c:pt idx="3624">
                  <c:v>451.91626000000002</c:v>
                </c:pt>
                <c:pt idx="3625">
                  <c:v>452.03832999999997</c:v>
                </c:pt>
                <c:pt idx="3626">
                  <c:v>452.16580199999999</c:v>
                </c:pt>
                <c:pt idx="3627">
                  <c:v>452.30221599999999</c:v>
                </c:pt>
                <c:pt idx="3628">
                  <c:v>452.40673800000002</c:v>
                </c:pt>
                <c:pt idx="3629">
                  <c:v>452.53634599999998</c:v>
                </c:pt>
                <c:pt idx="3630">
                  <c:v>452.64962800000001</c:v>
                </c:pt>
                <c:pt idx="3631">
                  <c:v>452.773437</c:v>
                </c:pt>
                <c:pt idx="3632">
                  <c:v>452.83581500000003</c:v>
                </c:pt>
                <c:pt idx="3633">
                  <c:v>452.94464099999999</c:v>
                </c:pt>
                <c:pt idx="3634">
                  <c:v>453.137451</c:v>
                </c:pt>
                <c:pt idx="3635">
                  <c:v>453.27874800000001</c:v>
                </c:pt>
                <c:pt idx="3636">
                  <c:v>453.39108299999998</c:v>
                </c:pt>
                <c:pt idx="3637">
                  <c:v>453.52105699999998</c:v>
                </c:pt>
                <c:pt idx="3638">
                  <c:v>453.65283199999999</c:v>
                </c:pt>
                <c:pt idx="3639">
                  <c:v>453.77749599999999</c:v>
                </c:pt>
                <c:pt idx="3640">
                  <c:v>453.88348400000001</c:v>
                </c:pt>
                <c:pt idx="3641">
                  <c:v>454.010559</c:v>
                </c:pt>
                <c:pt idx="3642">
                  <c:v>454.10296599999998</c:v>
                </c:pt>
                <c:pt idx="3643">
                  <c:v>454.196167</c:v>
                </c:pt>
                <c:pt idx="3644">
                  <c:v>454.36700400000001</c:v>
                </c:pt>
                <c:pt idx="3645">
                  <c:v>454.49200400000001</c:v>
                </c:pt>
                <c:pt idx="3646">
                  <c:v>454.59524499999998</c:v>
                </c:pt>
                <c:pt idx="3647">
                  <c:v>454.73937999999998</c:v>
                </c:pt>
                <c:pt idx="3648">
                  <c:v>454.84567299999998</c:v>
                </c:pt>
                <c:pt idx="3649">
                  <c:v>455.01617399999998</c:v>
                </c:pt>
                <c:pt idx="3650">
                  <c:v>455.09826700000002</c:v>
                </c:pt>
                <c:pt idx="3651">
                  <c:v>455.17935199999999</c:v>
                </c:pt>
                <c:pt idx="3652">
                  <c:v>455.37213100000002</c:v>
                </c:pt>
                <c:pt idx="3653">
                  <c:v>455.52462800000001</c:v>
                </c:pt>
                <c:pt idx="3654">
                  <c:v>455.63897700000001</c:v>
                </c:pt>
                <c:pt idx="3655">
                  <c:v>455.77603099999999</c:v>
                </c:pt>
                <c:pt idx="3656">
                  <c:v>455.90625</c:v>
                </c:pt>
                <c:pt idx="3657">
                  <c:v>456.00439499999999</c:v>
                </c:pt>
                <c:pt idx="3658">
                  <c:v>456.12841800000001</c:v>
                </c:pt>
                <c:pt idx="3659">
                  <c:v>456.24923699999999</c:v>
                </c:pt>
                <c:pt idx="3660">
                  <c:v>456.35647599999999</c:v>
                </c:pt>
                <c:pt idx="3661">
                  <c:v>456.48996</c:v>
                </c:pt>
                <c:pt idx="3662">
                  <c:v>456.63415500000002</c:v>
                </c:pt>
                <c:pt idx="3663">
                  <c:v>456.70361300000002</c:v>
                </c:pt>
                <c:pt idx="3664">
                  <c:v>456.88024899999999</c:v>
                </c:pt>
                <c:pt idx="3665">
                  <c:v>457.05297899999999</c:v>
                </c:pt>
                <c:pt idx="3666">
                  <c:v>457.19168100000002</c:v>
                </c:pt>
                <c:pt idx="3667">
                  <c:v>457.32583599999998</c:v>
                </c:pt>
                <c:pt idx="3668">
                  <c:v>457.432343</c:v>
                </c:pt>
                <c:pt idx="3669">
                  <c:v>457.53051799999997</c:v>
                </c:pt>
                <c:pt idx="3670">
                  <c:v>457.63922100000002</c:v>
                </c:pt>
                <c:pt idx="3671">
                  <c:v>457.75351000000001</c:v>
                </c:pt>
                <c:pt idx="3672">
                  <c:v>457.88568099999998</c:v>
                </c:pt>
                <c:pt idx="3673">
                  <c:v>458.01928700000002</c:v>
                </c:pt>
                <c:pt idx="3674">
                  <c:v>458.174194</c:v>
                </c:pt>
                <c:pt idx="3675">
                  <c:v>458.28002900000001</c:v>
                </c:pt>
                <c:pt idx="3676">
                  <c:v>458.36407500000001</c:v>
                </c:pt>
                <c:pt idx="3677">
                  <c:v>458.526703</c:v>
                </c:pt>
                <c:pt idx="3678">
                  <c:v>458.58785999999998</c:v>
                </c:pt>
                <c:pt idx="3679">
                  <c:v>458.755402</c:v>
                </c:pt>
                <c:pt idx="3680">
                  <c:v>458.86282299999999</c:v>
                </c:pt>
                <c:pt idx="3681">
                  <c:v>458.98199499999998</c:v>
                </c:pt>
                <c:pt idx="3682">
                  <c:v>459.14779700000003</c:v>
                </c:pt>
                <c:pt idx="3683">
                  <c:v>459.25323500000002</c:v>
                </c:pt>
                <c:pt idx="3684">
                  <c:v>459.40426600000001</c:v>
                </c:pt>
                <c:pt idx="3685">
                  <c:v>459.51254299999999</c:v>
                </c:pt>
                <c:pt idx="3686">
                  <c:v>459.60711700000002</c:v>
                </c:pt>
                <c:pt idx="3687">
                  <c:v>459.70788599999997</c:v>
                </c:pt>
                <c:pt idx="3688">
                  <c:v>459.84491000000003</c:v>
                </c:pt>
                <c:pt idx="3689">
                  <c:v>459.93258700000001</c:v>
                </c:pt>
                <c:pt idx="3690">
                  <c:v>460.09292599999998</c:v>
                </c:pt>
                <c:pt idx="3691">
                  <c:v>460.22467</c:v>
                </c:pt>
                <c:pt idx="3692">
                  <c:v>460.35266100000001</c:v>
                </c:pt>
                <c:pt idx="3693">
                  <c:v>460.448914</c:v>
                </c:pt>
                <c:pt idx="3694">
                  <c:v>460.59973100000002</c:v>
                </c:pt>
                <c:pt idx="3695">
                  <c:v>460.67654399999998</c:v>
                </c:pt>
                <c:pt idx="3696">
                  <c:v>460.805969</c:v>
                </c:pt>
                <c:pt idx="3697">
                  <c:v>460.98291</c:v>
                </c:pt>
                <c:pt idx="3698">
                  <c:v>461.08483899999999</c:v>
                </c:pt>
                <c:pt idx="3699">
                  <c:v>461.14917000000003</c:v>
                </c:pt>
                <c:pt idx="3700">
                  <c:v>461.29489100000001</c:v>
                </c:pt>
                <c:pt idx="3701">
                  <c:v>461.40289300000001</c:v>
                </c:pt>
                <c:pt idx="3702">
                  <c:v>461.52899200000002</c:v>
                </c:pt>
                <c:pt idx="3703">
                  <c:v>461.64437900000001</c:v>
                </c:pt>
                <c:pt idx="3704">
                  <c:v>461.75589000000002</c:v>
                </c:pt>
                <c:pt idx="3705">
                  <c:v>461.87649499999998</c:v>
                </c:pt>
                <c:pt idx="3706">
                  <c:v>461.95373499999999</c:v>
                </c:pt>
                <c:pt idx="3707">
                  <c:v>462.18231200000002</c:v>
                </c:pt>
                <c:pt idx="3708">
                  <c:v>462.21530200000001</c:v>
                </c:pt>
                <c:pt idx="3709">
                  <c:v>462.32055700000001</c:v>
                </c:pt>
                <c:pt idx="3710">
                  <c:v>462.38864100000001</c:v>
                </c:pt>
                <c:pt idx="3711">
                  <c:v>462.57486</c:v>
                </c:pt>
                <c:pt idx="3712">
                  <c:v>462.63534499999997</c:v>
                </c:pt>
                <c:pt idx="3713">
                  <c:v>462.81189000000001</c:v>
                </c:pt>
                <c:pt idx="3714">
                  <c:v>462.98544299999998</c:v>
                </c:pt>
                <c:pt idx="3715">
                  <c:v>463.09722900000003</c:v>
                </c:pt>
                <c:pt idx="3716">
                  <c:v>463.22061200000002</c:v>
                </c:pt>
                <c:pt idx="3717">
                  <c:v>463.361176</c:v>
                </c:pt>
                <c:pt idx="3718">
                  <c:v>463.51446499999997</c:v>
                </c:pt>
                <c:pt idx="3719">
                  <c:v>463.60693400000002</c:v>
                </c:pt>
                <c:pt idx="3720">
                  <c:v>463.71063199999998</c:v>
                </c:pt>
                <c:pt idx="3721">
                  <c:v>463.78787199999999</c:v>
                </c:pt>
                <c:pt idx="3722">
                  <c:v>463.92056300000002</c:v>
                </c:pt>
                <c:pt idx="3723">
                  <c:v>464.05343599999998</c:v>
                </c:pt>
                <c:pt idx="3724">
                  <c:v>464.16537499999998</c:v>
                </c:pt>
                <c:pt idx="3725">
                  <c:v>464.25485200000003</c:v>
                </c:pt>
                <c:pt idx="3726">
                  <c:v>464.40045199999997</c:v>
                </c:pt>
                <c:pt idx="3727">
                  <c:v>464.462738</c:v>
                </c:pt>
                <c:pt idx="3728">
                  <c:v>464.58914199999998</c:v>
                </c:pt>
                <c:pt idx="3729">
                  <c:v>464.672821</c:v>
                </c:pt>
                <c:pt idx="3730">
                  <c:v>464.87564099999997</c:v>
                </c:pt>
                <c:pt idx="3731">
                  <c:v>465.03097500000001</c:v>
                </c:pt>
                <c:pt idx="3732">
                  <c:v>465.070312</c:v>
                </c:pt>
                <c:pt idx="3733">
                  <c:v>465.19744900000001</c:v>
                </c:pt>
                <c:pt idx="3734">
                  <c:v>465.40185500000001</c:v>
                </c:pt>
                <c:pt idx="3735">
                  <c:v>465.49880999999999</c:v>
                </c:pt>
                <c:pt idx="3736">
                  <c:v>465.63699300000002</c:v>
                </c:pt>
                <c:pt idx="3737">
                  <c:v>465.74597199999999</c:v>
                </c:pt>
                <c:pt idx="3738">
                  <c:v>465.91198700000001</c:v>
                </c:pt>
                <c:pt idx="3739">
                  <c:v>466.04415899999998</c:v>
                </c:pt>
                <c:pt idx="3740">
                  <c:v>466.14920000000001</c:v>
                </c:pt>
                <c:pt idx="3741">
                  <c:v>466.28372200000001</c:v>
                </c:pt>
                <c:pt idx="3742">
                  <c:v>466.42465199999998</c:v>
                </c:pt>
                <c:pt idx="3743">
                  <c:v>466.51208500000001</c:v>
                </c:pt>
                <c:pt idx="3744">
                  <c:v>466.609711</c:v>
                </c:pt>
                <c:pt idx="3745">
                  <c:v>466.74658199999999</c:v>
                </c:pt>
                <c:pt idx="3746">
                  <c:v>466.88394199999999</c:v>
                </c:pt>
                <c:pt idx="3747">
                  <c:v>466.955872</c:v>
                </c:pt>
                <c:pt idx="3748">
                  <c:v>467.10635400000001</c:v>
                </c:pt>
                <c:pt idx="3749">
                  <c:v>467.190765</c:v>
                </c:pt>
                <c:pt idx="3750">
                  <c:v>467.25476099999997</c:v>
                </c:pt>
                <c:pt idx="3751">
                  <c:v>467.36712599999998</c:v>
                </c:pt>
                <c:pt idx="3752">
                  <c:v>467.49194299999999</c:v>
                </c:pt>
                <c:pt idx="3753">
                  <c:v>467.61291499999999</c:v>
                </c:pt>
                <c:pt idx="3754">
                  <c:v>467.74972500000001</c:v>
                </c:pt>
                <c:pt idx="3755">
                  <c:v>467.82104500000003</c:v>
                </c:pt>
                <c:pt idx="3756">
                  <c:v>467.937408</c:v>
                </c:pt>
                <c:pt idx="3757">
                  <c:v>468.05813599999999</c:v>
                </c:pt>
                <c:pt idx="3758">
                  <c:v>468.147583</c:v>
                </c:pt>
                <c:pt idx="3759">
                  <c:v>468.28112800000002</c:v>
                </c:pt>
                <c:pt idx="3760">
                  <c:v>468.42611699999998</c:v>
                </c:pt>
                <c:pt idx="3761">
                  <c:v>468.50814800000001</c:v>
                </c:pt>
                <c:pt idx="3762">
                  <c:v>468.63494900000001</c:v>
                </c:pt>
                <c:pt idx="3763">
                  <c:v>468.76876800000002</c:v>
                </c:pt>
                <c:pt idx="3764">
                  <c:v>468.92099000000002</c:v>
                </c:pt>
                <c:pt idx="3765">
                  <c:v>469.065338</c:v>
                </c:pt>
                <c:pt idx="3766">
                  <c:v>469.20794699999999</c:v>
                </c:pt>
                <c:pt idx="3767">
                  <c:v>469.325897</c:v>
                </c:pt>
                <c:pt idx="3768">
                  <c:v>469.50131199999998</c:v>
                </c:pt>
                <c:pt idx="3769">
                  <c:v>469.59414700000002</c:v>
                </c:pt>
                <c:pt idx="3770">
                  <c:v>469.76037600000001</c:v>
                </c:pt>
                <c:pt idx="3771">
                  <c:v>469.84448200000003</c:v>
                </c:pt>
                <c:pt idx="3772">
                  <c:v>469.926422</c:v>
                </c:pt>
                <c:pt idx="3773">
                  <c:v>470.079071</c:v>
                </c:pt>
                <c:pt idx="3774">
                  <c:v>470.19430499999999</c:v>
                </c:pt>
                <c:pt idx="3775">
                  <c:v>470.27285799999999</c:v>
                </c:pt>
                <c:pt idx="3776">
                  <c:v>470.437164</c:v>
                </c:pt>
                <c:pt idx="3777">
                  <c:v>470.56375100000002</c:v>
                </c:pt>
                <c:pt idx="3778">
                  <c:v>470.67291299999999</c:v>
                </c:pt>
                <c:pt idx="3779">
                  <c:v>470.79165599999999</c:v>
                </c:pt>
                <c:pt idx="3780">
                  <c:v>470.88055400000002</c:v>
                </c:pt>
                <c:pt idx="3781">
                  <c:v>471.00921599999998</c:v>
                </c:pt>
                <c:pt idx="3782">
                  <c:v>471.08242799999999</c:v>
                </c:pt>
                <c:pt idx="3783">
                  <c:v>471.22265599999997</c:v>
                </c:pt>
                <c:pt idx="3784">
                  <c:v>471.35986300000002</c:v>
                </c:pt>
                <c:pt idx="3785">
                  <c:v>471.48895299999998</c:v>
                </c:pt>
                <c:pt idx="3786">
                  <c:v>471.63479599999999</c:v>
                </c:pt>
                <c:pt idx="3787">
                  <c:v>471.72705100000002</c:v>
                </c:pt>
                <c:pt idx="3788">
                  <c:v>471.86636399999998</c:v>
                </c:pt>
                <c:pt idx="3789">
                  <c:v>471.99548299999998</c:v>
                </c:pt>
                <c:pt idx="3790">
                  <c:v>472.07043499999997</c:v>
                </c:pt>
                <c:pt idx="3791">
                  <c:v>472.18179300000003</c:v>
                </c:pt>
                <c:pt idx="3792">
                  <c:v>472.29196200000001</c:v>
                </c:pt>
                <c:pt idx="3793">
                  <c:v>472.38961799999998</c:v>
                </c:pt>
                <c:pt idx="3794">
                  <c:v>472.54058800000001</c:v>
                </c:pt>
                <c:pt idx="3795">
                  <c:v>472.649384</c:v>
                </c:pt>
                <c:pt idx="3796">
                  <c:v>472.758331</c:v>
                </c:pt>
                <c:pt idx="3797">
                  <c:v>472.93533300000001</c:v>
                </c:pt>
                <c:pt idx="3798">
                  <c:v>473.08255000000003</c:v>
                </c:pt>
                <c:pt idx="3799">
                  <c:v>473.14538599999997</c:v>
                </c:pt>
                <c:pt idx="3800">
                  <c:v>473.21804800000001</c:v>
                </c:pt>
                <c:pt idx="3801">
                  <c:v>473.390198</c:v>
                </c:pt>
                <c:pt idx="3802">
                  <c:v>473.52697799999999</c:v>
                </c:pt>
                <c:pt idx="3803">
                  <c:v>473.66973899999999</c:v>
                </c:pt>
                <c:pt idx="3804">
                  <c:v>473.78646900000001</c:v>
                </c:pt>
                <c:pt idx="3805">
                  <c:v>473.94439699999998</c:v>
                </c:pt>
                <c:pt idx="3806">
                  <c:v>474.08355699999998</c:v>
                </c:pt>
                <c:pt idx="3807">
                  <c:v>474.14657599999998</c:v>
                </c:pt>
                <c:pt idx="3808">
                  <c:v>474.27130099999999</c:v>
                </c:pt>
                <c:pt idx="3809">
                  <c:v>474.39608800000002</c:v>
                </c:pt>
                <c:pt idx="3810">
                  <c:v>474.46511800000002</c:v>
                </c:pt>
                <c:pt idx="3811">
                  <c:v>474.57522599999999</c:v>
                </c:pt>
                <c:pt idx="3812">
                  <c:v>474.728027</c:v>
                </c:pt>
                <c:pt idx="3813">
                  <c:v>474.889343</c:v>
                </c:pt>
                <c:pt idx="3814">
                  <c:v>474.97988900000001</c:v>
                </c:pt>
                <c:pt idx="3815">
                  <c:v>475.11578400000002</c:v>
                </c:pt>
                <c:pt idx="3816">
                  <c:v>475.27526899999998</c:v>
                </c:pt>
                <c:pt idx="3817">
                  <c:v>475.40335099999999</c:v>
                </c:pt>
                <c:pt idx="3818">
                  <c:v>475.55343599999998</c:v>
                </c:pt>
                <c:pt idx="3819">
                  <c:v>475.64855999999997</c:v>
                </c:pt>
                <c:pt idx="3820">
                  <c:v>475.784943</c:v>
                </c:pt>
                <c:pt idx="3821">
                  <c:v>475.95648199999999</c:v>
                </c:pt>
                <c:pt idx="3822">
                  <c:v>476.04122899999999</c:v>
                </c:pt>
                <c:pt idx="3823">
                  <c:v>476.17535400000003</c:v>
                </c:pt>
                <c:pt idx="3824">
                  <c:v>476.27533</c:v>
                </c:pt>
                <c:pt idx="3825">
                  <c:v>476.408051</c:v>
                </c:pt>
                <c:pt idx="3826">
                  <c:v>476.55935699999998</c:v>
                </c:pt>
                <c:pt idx="3827">
                  <c:v>476.62570199999999</c:v>
                </c:pt>
                <c:pt idx="3828">
                  <c:v>476.80365</c:v>
                </c:pt>
                <c:pt idx="3829">
                  <c:v>476.85076900000001</c:v>
                </c:pt>
                <c:pt idx="3830">
                  <c:v>476.99386600000003</c:v>
                </c:pt>
                <c:pt idx="3831">
                  <c:v>477.10409499999997</c:v>
                </c:pt>
                <c:pt idx="3832">
                  <c:v>477.25775099999998</c:v>
                </c:pt>
                <c:pt idx="3833">
                  <c:v>477.37942500000003</c:v>
                </c:pt>
                <c:pt idx="3834">
                  <c:v>477.516479</c:v>
                </c:pt>
                <c:pt idx="3835">
                  <c:v>477.606628</c:v>
                </c:pt>
                <c:pt idx="3836">
                  <c:v>477.76443499999999</c:v>
                </c:pt>
                <c:pt idx="3837">
                  <c:v>477.91479500000003</c:v>
                </c:pt>
                <c:pt idx="3838">
                  <c:v>478.06076000000002</c:v>
                </c:pt>
                <c:pt idx="3839">
                  <c:v>478.20742799999999</c:v>
                </c:pt>
                <c:pt idx="3840">
                  <c:v>478.259613</c:v>
                </c:pt>
                <c:pt idx="3841">
                  <c:v>478.33572400000003</c:v>
                </c:pt>
                <c:pt idx="3842">
                  <c:v>478.46807899999999</c:v>
                </c:pt>
                <c:pt idx="3843">
                  <c:v>478.62292500000001</c:v>
                </c:pt>
                <c:pt idx="3844">
                  <c:v>478.72274800000002</c:v>
                </c:pt>
                <c:pt idx="3845">
                  <c:v>478.87356599999998</c:v>
                </c:pt>
                <c:pt idx="3846">
                  <c:v>478.99667399999998</c:v>
                </c:pt>
                <c:pt idx="3847">
                  <c:v>479.15576199999998</c:v>
                </c:pt>
                <c:pt idx="3848">
                  <c:v>479.19726600000001</c:v>
                </c:pt>
                <c:pt idx="3849">
                  <c:v>479.33038299999998</c:v>
                </c:pt>
                <c:pt idx="3850">
                  <c:v>479.47869900000001</c:v>
                </c:pt>
                <c:pt idx="3851">
                  <c:v>479.62393200000002</c:v>
                </c:pt>
                <c:pt idx="3852">
                  <c:v>479.72448700000001</c:v>
                </c:pt>
                <c:pt idx="3853">
                  <c:v>479.80206299999998</c:v>
                </c:pt>
                <c:pt idx="3854">
                  <c:v>479.87835699999999</c:v>
                </c:pt>
                <c:pt idx="3855">
                  <c:v>480.017426</c:v>
                </c:pt>
                <c:pt idx="3856">
                  <c:v>480.13720699999999</c:v>
                </c:pt>
                <c:pt idx="3857">
                  <c:v>480.22543300000001</c:v>
                </c:pt>
                <c:pt idx="3858">
                  <c:v>480.40194700000001</c:v>
                </c:pt>
                <c:pt idx="3859">
                  <c:v>480.51177999999999</c:v>
                </c:pt>
                <c:pt idx="3860">
                  <c:v>480.64086900000001</c:v>
                </c:pt>
                <c:pt idx="3861">
                  <c:v>480.70211799999998</c:v>
                </c:pt>
                <c:pt idx="3862">
                  <c:v>480.85064699999998</c:v>
                </c:pt>
                <c:pt idx="3863">
                  <c:v>481.014771</c:v>
                </c:pt>
                <c:pt idx="3864">
                  <c:v>481.16049199999998</c:v>
                </c:pt>
                <c:pt idx="3865">
                  <c:v>481.25292999999999</c:v>
                </c:pt>
                <c:pt idx="3866">
                  <c:v>481.37432899999999</c:v>
                </c:pt>
                <c:pt idx="3867">
                  <c:v>481.46441700000003</c:v>
                </c:pt>
                <c:pt idx="3868">
                  <c:v>481.61975100000001</c:v>
                </c:pt>
                <c:pt idx="3869">
                  <c:v>481.75943000000001</c:v>
                </c:pt>
                <c:pt idx="3870">
                  <c:v>481.88354500000003</c:v>
                </c:pt>
                <c:pt idx="3871">
                  <c:v>481.97857699999997</c:v>
                </c:pt>
                <c:pt idx="3872">
                  <c:v>482.09396400000003</c:v>
                </c:pt>
                <c:pt idx="3873">
                  <c:v>482.19790599999999</c:v>
                </c:pt>
                <c:pt idx="3874">
                  <c:v>482.32498199999998</c:v>
                </c:pt>
                <c:pt idx="3875">
                  <c:v>482.48019399999998</c:v>
                </c:pt>
                <c:pt idx="3876">
                  <c:v>482.63742100000002</c:v>
                </c:pt>
                <c:pt idx="3877">
                  <c:v>482.725189</c:v>
                </c:pt>
                <c:pt idx="3878">
                  <c:v>482.86395299999998</c:v>
                </c:pt>
                <c:pt idx="3879">
                  <c:v>482.96182299999998</c:v>
                </c:pt>
                <c:pt idx="3880">
                  <c:v>483.11505099999999</c:v>
                </c:pt>
                <c:pt idx="3881">
                  <c:v>483.16888399999999</c:v>
                </c:pt>
                <c:pt idx="3882">
                  <c:v>483.31601000000001</c:v>
                </c:pt>
                <c:pt idx="3883">
                  <c:v>483.44656400000002</c:v>
                </c:pt>
                <c:pt idx="3884">
                  <c:v>483.56527699999998</c:v>
                </c:pt>
                <c:pt idx="3885">
                  <c:v>483.69418300000001</c:v>
                </c:pt>
                <c:pt idx="3886">
                  <c:v>483.84783900000002</c:v>
                </c:pt>
                <c:pt idx="3887">
                  <c:v>483.951843</c:v>
                </c:pt>
                <c:pt idx="3888">
                  <c:v>484.10708599999998</c:v>
                </c:pt>
                <c:pt idx="3889">
                  <c:v>484.23876999999999</c:v>
                </c:pt>
                <c:pt idx="3890">
                  <c:v>484.33904999999999</c:v>
                </c:pt>
                <c:pt idx="3891">
                  <c:v>484.49066199999999</c:v>
                </c:pt>
                <c:pt idx="3892">
                  <c:v>484.61437999999998</c:v>
                </c:pt>
                <c:pt idx="3893">
                  <c:v>484.68884300000002</c:v>
                </c:pt>
                <c:pt idx="3894">
                  <c:v>484.820221</c:v>
                </c:pt>
                <c:pt idx="3895">
                  <c:v>484.912781</c:v>
                </c:pt>
                <c:pt idx="3896">
                  <c:v>484.97436499999998</c:v>
                </c:pt>
                <c:pt idx="3897">
                  <c:v>485.09429899999998</c:v>
                </c:pt>
                <c:pt idx="3898">
                  <c:v>485.25656099999998</c:v>
                </c:pt>
                <c:pt idx="3899">
                  <c:v>485.37853999999999</c:v>
                </c:pt>
                <c:pt idx="3900">
                  <c:v>485.54070999999999</c:v>
                </c:pt>
                <c:pt idx="3901">
                  <c:v>485.67443800000001</c:v>
                </c:pt>
                <c:pt idx="3902">
                  <c:v>485.74627700000002</c:v>
                </c:pt>
                <c:pt idx="3903">
                  <c:v>485.85092200000003</c:v>
                </c:pt>
                <c:pt idx="3904">
                  <c:v>485.99832199999997</c:v>
                </c:pt>
                <c:pt idx="3905">
                  <c:v>486.12677000000002</c:v>
                </c:pt>
                <c:pt idx="3906">
                  <c:v>486.24258400000002</c:v>
                </c:pt>
                <c:pt idx="3907">
                  <c:v>486.33032200000002</c:v>
                </c:pt>
                <c:pt idx="3908">
                  <c:v>486.42987099999999</c:v>
                </c:pt>
                <c:pt idx="3909">
                  <c:v>486.52404799999999</c:v>
                </c:pt>
                <c:pt idx="3910">
                  <c:v>486.64218099999999</c:v>
                </c:pt>
                <c:pt idx="3911">
                  <c:v>486.84112499999998</c:v>
                </c:pt>
                <c:pt idx="3912">
                  <c:v>486.957581</c:v>
                </c:pt>
                <c:pt idx="3913">
                  <c:v>487.10455300000001</c:v>
                </c:pt>
                <c:pt idx="3914">
                  <c:v>487.214294</c:v>
                </c:pt>
                <c:pt idx="3915">
                  <c:v>487.30685399999999</c:v>
                </c:pt>
                <c:pt idx="3916">
                  <c:v>487.42544600000002</c:v>
                </c:pt>
                <c:pt idx="3917">
                  <c:v>487.56484999999998</c:v>
                </c:pt>
                <c:pt idx="3918">
                  <c:v>487.75448599999999</c:v>
                </c:pt>
                <c:pt idx="3919">
                  <c:v>487.87460299999998</c:v>
                </c:pt>
                <c:pt idx="3920">
                  <c:v>487.95675699999998</c:v>
                </c:pt>
                <c:pt idx="3921">
                  <c:v>488.09970099999998</c:v>
                </c:pt>
                <c:pt idx="3922">
                  <c:v>488.17880200000002</c:v>
                </c:pt>
                <c:pt idx="3923">
                  <c:v>488.30447400000003</c:v>
                </c:pt>
                <c:pt idx="3924">
                  <c:v>488.44845600000002</c:v>
                </c:pt>
                <c:pt idx="3925">
                  <c:v>488.59262100000001</c:v>
                </c:pt>
                <c:pt idx="3926">
                  <c:v>488.69732699999997</c:v>
                </c:pt>
                <c:pt idx="3927">
                  <c:v>488.79818699999998</c:v>
                </c:pt>
                <c:pt idx="3928">
                  <c:v>488.92025799999999</c:v>
                </c:pt>
                <c:pt idx="3929">
                  <c:v>489.02624500000002</c:v>
                </c:pt>
                <c:pt idx="3930">
                  <c:v>489.12640399999998</c:v>
                </c:pt>
                <c:pt idx="3931">
                  <c:v>489.30221599999999</c:v>
                </c:pt>
                <c:pt idx="3932">
                  <c:v>489.420593</c:v>
                </c:pt>
                <c:pt idx="3933">
                  <c:v>489.45010400000001</c:v>
                </c:pt>
                <c:pt idx="3934">
                  <c:v>489.60845899999998</c:v>
                </c:pt>
                <c:pt idx="3935">
                  <c:v>489.74981700000001</c:v>
                </c:pt>
                <c:pt idx="3936">
                  <c:v>489.76687600000002</c:v>
                </c:pt>
                <c:pt idx="3937">
                  <c:v>489.93142699999999</c:v>
                </c:pt>
                <c:pt idx="3938">
                  <c:v>490.030914</c:v>
                </c:pt>
                <c:pt idx="3939">
                  <c:v>490.15933200000001</c:v>
                </c:pt>
                <c:pt idx="3940">
                  <c:v>490.297394</c:v>
                </c:pt>
                <c:pt idx="3941">
                  <c:v>490.40390000000002</c:v>
                </c:pt>
                <c:pt idx="3942">
                  <c:v>490.56924400000003</c:v>
                </c:pt>
                <c:pt idx="3943">
                  <c:v>490.66390999999999</c:v>
                </c:pt>
                <c:pt idx="3944">
                  <c:v>490.79290800000001</c:v>
                </c:pt>
                <c:pt idx="3945">
                  <c:v>490.856537</c:v>
                </c:pt>
                <c:pt idx="3946">
                  <c:v>491.00329599999998</c:v>
                </c:pt>
                <c:pt idx="3947">
                  <c:v>491.05456500000003</c:v>
                </c:pt>
                <c:pt idx="3948">
                  <c:v>491.183716</c:v>
                </c:pt>
                <c:pt idx="3949">
                  <c:v>491.32806399999998</c:v>
                </c:pt>
                <c:pt idx="3950">
                  <c:v>491.50036599999999</c:v>
                </c:pt>
                <c:pt idx="3951">
                  <c:v>491.62616000000003</c:v>
                </c:pt>
                <c:pt idx="3952">
                  <c:v>491.78930700000001</c:v>
                </c:pt>
                <c:pt idx="3953">
                  <c:v>491.94946299999998</c:v>
                </c:pt>
                <c:pt idx="3954">
                  <c:v>492.06158399999998</c:v>
                </c:pt>
                <c:pt idx="3955">
                  <c:v>492.147491</c:v>
                </c:pt>
                <c:pt idx="3956">
                  <c:v>492.25616500000001</c:v>
                </c:pt>
                <c:pt idx="3957">
                  <c:v>492.40579200000002</c:v>
                </c:pt>
                <c:pt idx="3958">
                  <c:v>492.53823899999998</c:v>
                </c:pt>
                <c:pt idx="3959">
                  <c:v>492.62365699999998</c:v>
                </c:pt>
                <c:pt idx="3960">
                  <c:v>492.760986</c:v>
                </c:pt>
                <c:pt idx="3961">
                  <c:v>492.86929300000003</c:v>
                </c:pt>
                <c:pt idx="3962">
                  <c:v>492.98718300000002</c:v>
                </c:pt>
                <c:pt idx="3963">
                  <c:v>493.09411599999999</c:v>
                </c:pt>
                <c:pt idx="3964">
                  <c:v>493.23101800000001</c:v>
                </c:pt>
                <c:pt idx="3965">
                  <c:v>493.36862200000002</c:v>
                </c:pt>
                <c:pt idx="3966">
                  <c:v>493.442047</c:v>
                </c:pt>
                <c:pt idx="3967">
                  <c:v>493.58492999999999</c:v>
                </c:pt>
                <c:pt idx="3968">
                  <c:v>493.67730699999998</c:v>
                </c:pt>
                <c:pt idx="3969">
                  <c:v>493.80191000000002</c:v>
                </c:pt>
                <c:pt idx="3970">
                  <c:v>493.94964599999997</c:v>
                </c:pt>
                <c:pt idx="3971">
                  <c:v>494.051086</c:v>
                </c:pt>
                <c:pt idx="3972">
                  <c:v>494.18591300000003</c:v>
                </c:pt>
                <c:pt idx="3973">
                  <c:v>494.21987899999999</c:v>
                </c:pt>
                <c:pt idx="3974">
                  <c:v>494.39181500000001</c:v>
                </c:pt>
                <c:pt idx="3975">
                  <c:v>494.47701999999998</c:v>
                </c:pt>
                <c:pt idx="3976">
                  <c:v>494.61096199999997</c:v>
                </c:pt>
                <c:pt idx="3977">
                  <c:v>494.75494400000002</c:v>
                </c:pt>
                <c:pt idx="3978">
                  <c:v>494.93627900000001</c:v>
                </c:pt>
                <c:pt idx="3979">
                  <c:v>495.04409800000002</c:v>
                </c:pt>
                <c:pt idx="3980">
                  <c:v>495.18722500000001</c:v>
                </c:pt>
                <c:pt idx="3981">
                  <c:v>495.31738300000001</c:v>
                </c:pt>
                <c:pt idx="3982">
                  <c:v>495.44906600000002</c:v>
                </c:pt>
                <c:pt idx="3983">
                  <c:v>495.55178799999999</c:v>
                </c:pt>
                <c:pt idx="3984">
                  <c:v>495.66210899999999</c:v>
                </c:pt>
                <c:pt idx="3985">
                  <c:v>495.80670199999997</c:v>
                </c:pt>
                <c:pt idx="3986">
                  <c:v>495.99890099999999</c:v>
                </c:pt>
                <c:pt idx="3987">
                  <c:v>496.10409499999997</c:v>
                </c:pt>
                <c:pt idx="3988">
                  <c:v>496.26058999999998</c:v>
                </c:pt>
                <c:pt idx="3989">
                  <c:v>496.40039100000001</c:v>
                </c:pt>
                <c:pt idx="3990">
                  <c:v>496.445831</c:v>
                </c:pt>
                <c:pt idx="3991">
                  <c:v>496.55548099999999</c:v>
                </c:pt>
                <c:pt idx="3992">
                  <c:v>496.678314</c:v>
                </c:pt>
                <c:pt idx="3993">
                  <c:v>496.83657799999997</c:v>
                </c:pt>
                <c:pt idx="3994">
                  <c:v>496.92926</c:v>
                </c:pt>
                <c:pt idx="3995">
                  <c:v>497.03259300000002</c:v>
                </c:pt>
                <c:pt idx="3996">
                  <c:v>497.18460099999999</c:v>
                </c:pt>
                <c:pt idx="3997">
                  <c:v>497.33410600000002</c:v>
                </c:pt>
                <c:pt idx="3998">
                  <c:v>497.45437600000002</c:v>
                </c:pt>
                <c:pt idx="3999">
                  <c:v>497.55166600000001</c:v>
                </c:pt>
                <c:pt idx="4000">
                  <c:v>497.58892800000001</c:v>
                </c:pt>
                <c:pt idx="4001">
                  <c:v>497.74719199999998</c:v>
                </c:pt>
                <c:pt idx="4002">
                  <c:v>497.87097199999999</c:v>
                </c:pt>
                <c:pt idx="4003">
                  <c:v>498.027557</c:v>
                </c:pt>
                <c:pt idx="4004">
                  <c:v>498.14267000000001</c:v>
                </c:pt>
                <c:pt idx="4005">
                  <c:v>498.26531999999997</c:v>
                </c:pt>
                <c:pt idx="4006">
                  <c:v>498.42895499999997</c:v>
                </c:pt>
                <c:pt idx="4007">
                  <c:v>498.53872699999999</c:v>
                </c:pt>
                <c:pt idx="4008">
                  <c:v>498.64437900000001</c:v>
                </c:pt>
                <c:pt idx="4009">
                  <c:v>498.78064000000001</c:v>
                </c:pt>
                <c:pt idx="4010">
                  <c:v>498.90789799999999</c:v>
                </c:pt>
                <c:pt idx="4011">
                  <c:v>498.95266700000002</c:v>
                </c:pt>
                <c:pt idx="4012">
                  <c:v>499.11331200000001</c:v>
                </c:pt>
                <c:pt idx="4013">
                  <c:v>499.18866000000003</c:v>
                </c:pt>
                <c:pt idx="4014">
                  <c:v>499.317902</c:v>
                </c:pt>
                <c:pt idx="4015">
                  <c:v>499.44122299999998</c:v>
                </c:pt>
                <c:pt idx="4016">
                  <c:v>499.55191000000002</c:v>
                </c:pt>
                <c:pt idx="4017">
                  <c:v>499.70092799999998</c:v>
                </c:pt>
                <c:pt idx="4018">
                  <c:v>499.81002799999999</c:v>
                </c:pt>
                <c:pt idx="4019">
                  <c:v>499.93267800000001</c:v>
                </c:pt>
                <c:pt idx="4020">
                  <c:v>500.01501500000001</c:v>
                </c:pt>
                <c:pt idx="4021">
                  <c:v>500.11019900000002</c:v>
                </c:pt>
                <c:pt idx="4022">
                  <c:v>500.26495399999999</c:v>
                </c:pt>
                <c:pt idx="4023">
                  <c:v>500.42077599999999</c:v>
                </c:pt>
                <c:pt idx="4024">
                  <c:v>500.53103599999997</c:v>
                </c:pt>
                <c:pt idx="4025">
                  <c:v>500.61651599999999</c:v>
                </c:pt>
                <c:pt idx="4026">
                  <c:v>500.74523900000003</c:v>
                </c:pt>
                <c:pt idx="4027">
                  <c:v>500.89501999999999</c:v>
                </c:pt>
                <c:pt idx="4028">
                  <c:v>500.99795499999999</c:v>
                </c:pt>
                <c:pt idx="4029">
                  <c:v>501.13803100000001</c:v>
                </c:pt>
                <c:pt idx="4030">
                  <c:v>501.188965</c:v>
                </c:pt>
                <c:pt idx="4031">
                  <c:v>501.28533900000002</c:v>
                </c:pt>
                <c:pt idx="4032">
                  <c:v>501.39910900000001</c:v>
                </c:pt>
                <c:pt idx="4033">
                  <c:v>501.55905200000001</c:v>
                </c:pt>
                <c:pt idx="4034">
                  <c:v>501.71472199999999</c:v>
                </c:pt>
                <c:pt idx="4035">
                  <c:v>501.82678199999998</c:v>
                </c:pt>
                <c:pt idx="4036">
                  <c:v>501.90768400000002</c:v>
                </c:pt>
                <c:pt idx="4037">
                  <c:v>502.07266199999998</c:v>
                </c:pt>
                <c:pt idx="4038">
                  <c:v>502.21530200000001</c:v>
                </c:pt>
                <c:pt idx="4039">
                  <c:v>502.28430200000003</c:v>
                </c:pt>
                <c:pt idx="4040">
                  <c:v>502.38626099999999</c:v>
                </c:pt>
                <c:pt idx="4041">
                  <c:v>502.53894000000003</c:v>
                </c:pt>
                <c:pt idx="4042">
                  <c:v>502.65777600000001</c:v>
                </c:pt>
                <c:pt idx="4043">
                  <c:v>502.77890000000002</c:v>
                </c:pt>
                <c:pt idx="4044">
                  <c:v>502.89056399999998</c:v>
                </c:pt>
                <c:pt idx="4045">
                  <c:v>503.02401700000001</c:v>
                </c:pt>
                <c:pt idx="4046">
                  <c:v>503.12603799999999</c:v>
                </c:pt>
                <c:pt idx="4047">
                  <c:v>503.22586100000001</c:v>
                </c:pt>
                <c:pt idx="4048">
                  <c:v>503.35607900000002</c:v>
                </c:pt>
                <c:pt idx="4049">
                  <c:v>503.45794699999999</c:v>
                </c:pt>
                <c:pt idx="4050">
                  <c:v>503.57440200000002</c:v>
                </c:pt>
                <c:pt idx="4051">
                  <c:v>503.72409099999999</c:v>
                </c:pt>
                <c:pt idx="4052">
                  <c:v>503.84118699999999</c:v>
                </c:pt>
                <c:pt idx="4053">
                  <c:v>503.94982900000002</c:v>
                </c:pt>
                <c:pt idx="4054">
                  <c:v>503.98461900000001</c:v>
                </c:pt>
                <c:pt idx="4055">
                  <c:v>504.18917800000003</c:v>
                </c:pt>
                <c:pt idx="4056">
                  <c:v>504.31042500000001</c:v>
                </c:pt>
                <c:pt idx="4057">
                  <c:v>504.43463100000002</c:v>
                </c:pt>
                <c:pt idx="4058">
                  <c:v>504.55514499999998</c:v>
                </c:pt>
                <c:pt idx="4059">
                  <c:v>504.65374800000001</c:v>
                </c:pt>
                <c:pt idx="4060">
                  <c:v>504.76721199999997</c:v>
                </c:pt>
                <c:pt idx="4061">
                  <c:v>504.89364599999999</c:v>
                </c:pt>
                <c:pt idx="4062">
                  <c:v>505.01947000000001</c:v>
                </c:pt>
                <c:pt idx="4063">
                  <c:v>505.13037100000003</c:v>
                </c:pt>
                <c:pt idx="4064">
                  <c:v>505.27899200000002</c:v>
                </c:pt>
                <c:pt idx="4065">
                  <c:v>505.430115</c:v>
                </c:pt>
                <c:pt idx="4066">
                  <c:v>505.53457600000002</c:v>
                </c:pt>
                <c:pt idx="4067">
                  <c:v>505.65093999999999</c:v>
                </c:pt>
                <c:pt idx="4068">
                  <c:v>505.800659</c:v>
                </c:pt>
                <c:pt idx="4069">
                  <c:v>505.85015900000002</c:v>
                </c:pt>
                <c:pt idx="4070">
                  <c:v>506.02630599999998</c:v>
                </c:pt>
                <c:pt idx="4071">
                  <c:v>506.161743</c:v>
                </c:pt>
                <c:pt idx="4072">
                  <c:v>506.305969</c:v>
                </c:pt>
                <c:pt idx="4073">
                  <c:v>506.41299400000003</c:v>
                </c:pt>
                <c:pt idx="4074">
                  <c:v>506.53018200000002</c:v>
                </c:pt>
                <c:pt idx="4075">
                  <c:v>506.62048299999998</c:v>
                </c:pt>
                <c:pt idx="4076">
                  <c:v>506.72326700000002</c:v>
                </c:pt>
                <c:pt idx="4077">
                  <c:v>506.88302599999997</c:v>
                </c:pt>
                <c:pt idx="4078">
                  <c:v>506.96743800000002</c:v>
                </c:pt>
                <c:pt idx="4079">
                  <c:v>507.057098</c:v>
                </c:pt>
                <c:pt idx="4080">
                  <c:v>507.16574100000003</c:v>
                </c:pt>
                <c:pt idx="4081">
                  <c:v>507.31985500000002</c:v>
                </c:pt>
                <c:pt idx="4082">
                  <c:v>507.44988999999998</c:v>
                </c:pt>
                <c:pt idx="4083">
                  <c:v>507.55221599999999</c:v>
                </c:pt>
                <c:pt idx="4084">
                  <c:v>507.68142699999999</c:v>
                </c:pt>
                <c:pt idx="4085">
                  <c:v>507.77169800000001</c:v>
                </c:pt>
                <c:pt idx="4086">
                  <c:v>507.93197600000002</c:v>
                </c:pt>
                <c:pt idx="4087">
                  <c:v>507.99838299999999</c:v>
                </c:pt>
                <c:pt idx="4088">
                  <c:v>508.19580100000002</c:v>
                </c:pt>
                <c:pt idx="4089">
                  <c:v>508.29150399999997</c:v>
                </c:pt>
                <c:pt idx="4090">
                  <c:v>508.40035999999998</c:v>
                </c:pt>
                <c:pt idx="4091">
                  <c:v>508.51290899999998</c:v>
                </c:pt>
                <c:pt idx="4092">
                  <c:v>508.66894500000001</c:v>
                </c:pt>
                <c:pt idx="4093">
                  <c:v>508.79482999999999</c:v>
                </c:pt>
                <c:pt idx="4094">
                  <c:v>508.97631799999999</c:v>
                </c:pt>
                <c:pt idx="4095">
                  <c:v>509.10488900000001</c:v>
                </c:pt>
                <c:pt idx="4096">
                  <c:v>509.15225199999998</c:v>
                </c:pt>
                <c:pt idx="4097">
                  <c:v>509.26028400000001</c:v>
                </c:pt>
                <c:pt idx="4098">
                  <c:v>509.38012700000002</c:v>
                </c:pt>
                <c:pt idx="4099">
                  <c:v>509.51769999999999</c:v>
                </c:pt>
                <c:pt idx="4100">
                  <c:v>509.62851000000001</c:v>
                </c:pt>
                <c:pt idx="4101">
                  <c:v>509.75744600000002</c:v>
                </c:pt>
                <c:pt idx="4102">
                  <c:v>509.88479599999999</c:v>
                </c:pt>
                <c:pt idx="4103">
                  <c:v>509.97180200000003</c:v>
                </c:pt>
                <c:pt idx="4104">
                  <c:v>510.08422899999999</c:v>
                </c:pt>
                <c:pt idx="4105">
                  <c:v>510.20422400000001</c:v>
                </c:pt>
                <c:pt idx="4106">
                  <c:v>510.28225700000002</c:v>
                </c:pt>
                <c:pt idx="4107">
                  <c:v>510.42257699999999</c:v>
                </c:pt>
                <c:pt idx="4108">
                  <c:v>510.512878</c:v>
                </c:pt>
                <c:pt idx="4109">
                  <c:v>510.69152800000001</c:v>
                </c:pt>
                <c:pt idx="4110">
                  <c:v>510.86651599999999</c:v>
                </c:pt>
                <c:pt idx="4111">
                  <c:v>510.93414300000001</c:v>
                </c:pt>
                <c:pt idx="4112">
                  <c:v>511.06613199999998</c:v>
                </c:pt>
                <c:pt idx="4113">
                  <c:v>511.234375</c:v>
                </c:pt>
                <c:pt idx="4114">
                  <c:v>511.33206200000001</c:v>
                </c:pt>
                <c:pt idx="4115">
                  <c:v>511.458191</c:v>
                </c:pt>
                <c:pt idx="4116">
                  <c:v>511.58523600000001</c:v>
                </c:pt>
                <c:pt idx="4117">
                  <c:v>511.69058200000001</c:v>
                </c:pt>
                <c:pt idx="4118">
                  <c:v>511.77191199999999</c:v>
                </c:pt>
                <c:pt idx="4119">
                  <c:v>511.89505000000003</c:v>
                </c:pt>
                <c:pt idx="4120">
                  <c:v>512.03051800000003</c:v>
                </c:pt>
                <c:pt idx="4121">
                  <c:v>512.14947500000005</c:v>
                </c:pt>
                <c:pt idx="4122">
                  <c:v>512.31317100000001</c:v>
                </c:pt>
                <c:pt idx="4123">
                  <c:v>512.44616699999995</c:v>
                </c:pt>
                <c:pt idx="4124">
                  <c:v>512.57916299999999</c:v>
                </c:pt>
                <c:pt idx="4125">
                  <c:v>512.67175299999997</c:v>
                </c:pt>
                <c:pt idx="4126">
                  <c:v>512.76898200000005</c:v>
                </c:pt>
                <c:pt idx="4127">
                  <c:v>512.86285399999997</c:v>
                </c:pt>
                <c:pt idx="4128">
                  <c:v>513.002747</c:v>
                </c:pt>
                <c:pt idx="4129">
                  <c:v>513.14892599999996</c:v>
                </c:pt>
                <c:pt idx="4130">
                  <c:v>513.29815699999995</c:v>
                </c:pt>
                <c:pt idx="4131">
                  <c:v>513.39868200000001</c:v>
                </c:pt>
                <c:pt idx="4132">
                  <c:v>513.52282700000001</c:v>
                </c:pt>
                <c:pt idx="4133">
                  <c:v>513.61694299999999</c:v>
                </c:pt>
                <c:pt idx="4134">
                  <c:v>513.77539100000001</c:v>
                </c:pt>
                <c:pt idx="4135">
                  <c:v>513.89837599999998</c:v>
                </c:pt>
                <c:pt idx="4136">
                  <c:v>514.04565400000001</c:v>
                </c:pt>
                <c:pt idx="4137">
                  <c:v>514.19537400000002</c:v>
                </c:pt>
                <c:pt idx="4138">
                  <c:v>514.33105499999999</c:v>
                </c:pt>
                <c:pt idx="4139">
                  <c:v>514.43328899999995</c:v>
                </c:pt>
                <c:pt idx="4140">
                  <c:v>514.54992700000003</c:v>
                </c:pt>
                <c:pt idx="4141">
                  <c:v>514.67254600000001</c:v>
                </c:pt>
                <c:pt idx="4142">
                  <c:v>514.78301999999996</c:v>
                </c:pt>
                <c:pt idx="4143">
                  <c:v>514.87921100000005</c:v>
                </c:pt>
                <c:pt idx="4144">
                  <c:v>515.00811799999997</c:v>
                </c:pt>
                <c:pt idx="4145">
                  <c:v>515.13159199999996</c:v>
                </c:pt>
                <c:pt idx="4146">
                  <c:v>515.22460899999999</c:v>
                </c:pt>
                <c:pt idx="4147">
                  <c:v>515.32269299999996</c:v>
                </c:pt>
                <c:pt idx="4148">
                  <c:v>515.45141599999999</c:v>
                </c:pt>
                <c:pt idx="4149">
                  <c:v>515.54901099999995</c:v>
                </c:pt>
                <c:pt idx="4150">
                  <c:v>515.67871100000002</c:v>
                </c:pt>
                <c:pt idx="4151">
                  <c:v>515.77179000000001</c:v>
                </c:pt>
                <c:pt idx="4152">
                  <c:v>515.92529300000001</c:v>
                </c:pt>
                <c:pt idx="4153">
                  <c:v>516.074524</c:v>
                </c:pt>
                <c:pt idx="4154">
                  <c:v>516.15478499999995</c:v>
                </c:pt>
                <c:pt idx="4155">
                  <c:v>516.29394500000001</c:v>
                </c:pt>
                <c:pt idx="4156">
                  <c:v>516.40344200000004</c:v>
                </c:pt>
                <c:pt idx="4157">
                  <c:v>516.51678500000003</c:v>
                </c:pt>
                <c:pt idx="4158">
                  <c:v>516.67163100000005</c:v>
                </c:pt>
                <c:pt idx="4159">
                  <c:v>516.771118</c:v>
                </c:pt>
                <c:pt idx="4160">
                  <c:v>516.88281300000006</c:v>
                </c:pt>
                <c:pt idx="4161">
                  <c:v>517.01495399999999</c:v>
                </c:pt>
                <c:pt idx="4162">
                  <c:v>517.16204800000003</c:v>
                </c:pt>
                <c:pt idx="4163">
                  <c:v>517.24859600000002</c:v>
                </c:pt>
                <c:pt idx="4164">
                  <c:v>517.376892</c:v>
                </c:pt>
                <c:pt idx="4165">
                  <c:v>517.52002000000005</c:v>
                </c:pt>
                <c:pt idx="4166">
                  <c:v>517.55676300000005</c:v>
                </c:pt>
                <c:pt idx="4167">
                  <c:v>517.714966</c:v>
                </c:pt>
                <c:pt idx="4168">
                  <c:v>517.77526899999998</c:v>
                </c:pt>
                <c:pt idx="4169">
                  <c:v>517.91345200000001</c:v>
                </c:pt>
                <c:pt idx="4170">
                  <c:v>518.08892800000001</c:v>
                </c:pt>
                <c:pt idx="4171">
                  <c:v>518.16510000000005</c:v>
                </c:pt>
                <c:pt idx="4172">
                  <c:v>518.25354000000004</c:v>
                </c:pt>
                <c:pt idx="4173">
                  <c:v>518.42895499999997</c:v>
                </c:pt>
                <c:pt idx="4174">
                  <c:v>518.56286599999999</c:v>
                </c:pt>
                <c:pt idx="4175">
                  <c:v>518.61340299999995</c:v>
                </c:pt>
                <c:pt idx="4176">
                  <c:v>518.73107900000002</c:v>
                </c:pt>
                <c:pt idx="4177">
                  <c:v>518.89276099999995</c:v>
                </c:pt>
                <c:pt idx="4178">
                  <c:v>518.98474099999999</c:v>
                </c:pt>
                <c:pt idx="4179">
                  <c:v>519.11578399999996</c:v>
                </c:pt>
                <c:pt idx="4180">
                  <c:v>519.23278800000003</c:v>
                </c:pt>
                <c:pt idx="4181">
                  <c:v>519.34692399999994</c:v>
                </c:pt>
                <c:pt idx="4182">
                  <c:v>519.42279099999996</c:v>
                </c:pt>
                <c:pt idx="4183">
                  <c:v>519.51068099999998</c:v>
                </c:pt>
                <c:pt idx="4184">
                  <c:v>519.60320999999999</c:v>
                </c:pt>
                <c:pt idx="4185">
                  <c:v>519.75134300000002</c:v>
                </c:pt>
                <c:pt idx="4186">
                  <c:v>519.86798099999999</c:v>
                </c:pt>
                <c:pt idx="4187">
                  <c:v>519.96502699999996</c:v>
                </c:pt>
                <c:pt idx="4188">
                  <c:v>520.03405799999996</c:v>
                </c:pt>
                <c:pt idx="4189">
                  <c:v>520.20617700000003</c:v>
                </c:pt>
                <c:pt idx="4190">
                  <c:v>520.33843999999999</c:v>
                </c:pt>
                <c:pt idx="4191">
                  <c:v>520.45440699999995</c:v>
                </c:pt>
                <c:pt idx="4192">
                  <c:v>520.61785899999995</c:v>
                </c:pt>
                <c:pt idx="4193">
                  <c:v>520.70764199999996</c:v>
                </c:pt>
                <c:pt idx="4194">
                  <c:v>520.78326400000003</c:v>
                </c:pt>
                <c:pt idx="4195">
                  <c:v>520.91803000000004</c:v>
                </c:pt>
                <c:pt idx="4196">
                  <c:v>521.05865500000004</c:v>
                </c:pt>
                <c:pt idx="4197">
                  <c:v>521.24359100000004</c:v>
                </c:pt>
                <c:pt idx="4198">
                  <c:v>521.307861</c:v>
                </c:pt>
                <c:pt idx="4199">
                  <c:v>521.43292199999996</c:v>
                </c:pt>
                <c:pt idx="4200">
                  <c:v>521.55731200000002</c:v>
                </c:pt>
                <c:pt idx="4201">
                  <c:v>521.65838599999995</c:v>
                </c:pt>
                <c:pt idx="4202">
                  <c:v>521.81555200000003</c:v>
                </c:pt>
                <c:pt idx="4203">
                  <c:v>521.88964799999997</c:v>
                </c:pt>
                <c:pt idx="4204">
                  <c:v>522.05859399999997</c:v>
                </c:pt>
                <c:pt idx="4205">
                  <c:v>522.18225099999995</c:v>
                </c:pt>
                <c:pt idx="4206">
                  <c:v>522.26355000000001</c:v>
                </c:pt>
                <c:pt idx="4207">
                  <c:v>522.38055399999996</c:v>
                </c:pt>
                <c:pt idx="4208">
                  <c:v>522.51422100000002</c:v>
                </c:pt>
                <c:pt idx="4209">
                  <c:v>522.63275099999998</c:v>
                </c:pt>
                <c:pt idx="4210">
                  <c:v>522.77557400000001</c:v>
                </c:pt>
                <c:pt idx="4211">
                  <c:v>522.91332999999997</c:v>
                </c:pt>
                <c:pt idx="4212">
                  <c:v>522.97656300000006</c:v>
                </c:pt>
                <c:pt idx="4213">
                  <c:v>523.12145999999996</c:v>
                </c:pt>
                <c:pt idx="4214">
                  <c:v>523.27441399999998</c:v>
                </c:pt>
                <c:pt idx="4215">
                  <c:v>523.36230499999999</c:v>
                </c:pt>
                <c:pt idx="4216">
                  <c:v>523.481628</c:v>
                </c:pt>
                <c:pt idx="4217">
                  <c:v>523.60534700000005</c:v>
                </c:pt>
                <c:pt idx="4218">
                  <c:v>523.69708300000002</c:v>
                </c:pt>
                <c:pt idx="4219">
                  <c:v>523.791382</c:v>
                </c:pt>
                <c:pt idx="4220">
                  <c:v>523.96417199999996</c:v>
                </c:pt>
                <c:pt idx="4221">
                  <c:v>524.03643799999998</c:v>
                </c:pt>
                <c:pt idx="4222">
                  <c:v>524.16131600000006</c:v>
                </c:pt>
                <c:pt idx="4223">
                  <c:v>524.27154499999995</c:v>
                </c:pt>
                <c:pt idx="4224">
                  <c:v>524.42675799999995</c:v>
                </c:pt>
                <c:pt idx="4225">
                  <c:v>524.45532200000002</c:v>
                </c:pt>
                <c:pt idx="4226">
                  <c:v>524.64129600000001</c:v>
                </c:pt>
                <c:pt idx="4227">
                  <c:v>524.74652100000003</c:v>
                </c:pt>
                <c:pt idx="4228">
                  <c:v>524.87951699999996</c:v>
                </c:pt>
                <c:pt idx="4229">
                  <c:v>525.03015100000005</c:v>
                </c:pt>
                <c:pt idx="4230">
                  <c:v>525.12616000000003</c:v>
                </c:pt>
                <c:pt idx="4231">
                  <c:v>525.24542199999996</c:v>
                </c:pt>
                <c:pt idx="4232">
                  <c:v>525.32141100000001</c:v>
                </c:pt>
                <c:pt idx="4233">
                  <c:v>525.44641100000001</c:v>
                </c:pt>
                <c:pt idx="4234">
                  <c:v>525.56640600000003</c:v>
                </c:pt>
                <c:pt idx="4235">
                  <c:v>525.58727999999996</c:v>
                </c:pt>
                <c:pt idx="4236">
                  <c:v>525.72375499999998</c:v>
                </c:pt>
                <c:pt idx="4237">
                  <c:v>525.85339399999998</c:v>
                </c:pt>
                <c:pt idx="4238">
                  <c:v>525.99328600000001</c:v>
                </c:pt>
                <c:pt idx="4239">
                  <c:v>526.12219200000004</c:v>
                </c:pt>
                <c:pt idx="4240">
                  <c:v>526.22570800000005</c:v>
                </c:pt>
                <c:pt idx="4241">
                  <c:v>526.37969999999996</c:v>
                </c:pt>
                <c:pt idx="4242">
                  <c:v>526.52105700000004</c:v>
                </c:pt>
                <c:pt idx="4243">
                  <c:v>526.63415499999996</c:v>
                </c:pt>
                <c:pt idx="4244">
                  <c:v>526.77423099999999</c:v>
                </c:pt>
                <c:pt idx="4245">
                  <c:v>526.90087900000003</c:v>
                </c:pt>
                <c:pt idx="4246">
                  <c:v>526.99615500000004</c:v>
                </c:pt>
                <c:pt idx="4247">
                  <c:v>527.12976100000003</c:v>
                </c:pt>
                <c:pt idx="4248">
                  <c:v>527.23217799999998</c:v>
                </c:pt>
                <c:pt idx="4249">
                  <c:v>527.355774</c:v>
                </c:pt>
                <c:pt idx="4250">
                  <c:v>527.50677499999995</c:v>
                </c:pt>
                <c:pt idx="4251">
                  <c:v>527.61682099999996</c:v>
                </c:pt>
                <c:pt idx="4252">
                  <c:v>527.77520800000002</c:v>
                </c:pt>
                <c:pt idx="4253">
                  <c:v>527.93743900000004</c:v>
                </c:pt>
                <c:pt idx="4254">
                  <c:v>528.057007</c:v>
                </c:pt>
                <c:pt idx="4255">
                  <c:v>528.14721699999996</c:v>
                </c:pt>
                <c:pt idx="4256">
                  <c:v>528.31512499999997</c:v>
                </c:pt>
                <c:pt idx="4257">
                  <c:v>528.35632299999997</c:v>
                </c:pt>
                <c:pt idx="4258">
                  <c:v>528.43206799999996</c:v>
                </c:pt>
                <c:pt idx="4259">
                  <c:v>528.567993</c:v>
                </c:pt>
                <c:pt idx="4260">
                  <c:v>528.69610599999999</c:v>
                </c:pt>
                <c:pt idx="4261">
                  <c:v>528.80639599999995</c:v>
                </c:pt>
                <c:pt idx="4262">
                  <c:v>528.93316700000003</c:v>
                </c:pt>
                <c:pt idx="4263">
                  <c:v>529.01501499999995</c:v>
                </c:pt>
                <c:pt idx="4264">
                  <c:v>529.09063700000002</c:v>
                </c:pt>
                <c:pt idx="4265">
                  <c:v>529.24871800000005</c:v>
                </c:pt>
                <c:pt idx="4266">
                  <c:v>529.35894800000005</c:v>
                </c:pt>
                <c:pt idx="4267">
                  <c:v>529.49389599999995</c:v>
                </c:pt>
                <c:pt idx="4268">
                  <c:v>529.61065699999995</c:v>
                </c:pt>
                <c:pt idx="4269">
                  <c:v>529.68811000000005</c:v>
                </c:pt>
                <c:pt idx="4270">
                  <c:v>529.80950900000005</c:v>
                </c:pt>
                <c:pt idx="4271">
                  <c:v>529.94116199999996</c:v>
                </c:pt>
                <c:pt idx="4272">
                  <c:v>530.084473</c:v>
                </c:pt>
                <c:pt idx="4273">
                  <c:v>530.17047100000002</c:v>
                </c:pt>
                <c:pt idx="4274">
                  <c:v>530.24316399999998</c:v>
                </c:pt>
                <c:pt idx="4275">
                  <c:v>530.37518299999999</c:v>
                </c:pt>
                <c:pt idx="4276">
                  <c:v>530.52459699999997</c:v>
                </c:pt>
                <c:pt idx="4277">
                  <c:v>530.63659700000005</c:v>
                </c:pt>
                <c:pt idx="4278">
                  <c:v>530.77484100000004</c:v>
                </c:pt>
                <c:pt idx="4279">
                  <c:v>530.86370799999997</c:v>
                </c:pt>
                <c:pt idx="4280">
                  <c:v>530.959656</c:v>
                </c:pt>
                <c:pt idx="4281">
                  <c:v>531.09350600000005</c:v>
                </c:pt>
                <c:pt idx="4282">
                  <c:v>531.23516800000004</c:v>
                </c:pt>
                <c:pt idx="4283">
                  <c:v>531.33105499999999</c:v>
                </c:pt>
                <c:pt idx="4284">
                  <c:v>531.42742899999996</c:v>
                </c:pt>
                <c:pt idx="4285">
                  <c:v>531.52966300000003</c:v>
                </c:pt>
                <c:pt idx="4286">
                  <c:v>531.65801999999996</c:v>
                </c:pt>
                <c:pt idx="4287">
                  <c:v>531.86303699999996</c:v>
                </c:pt>
                <c:pt idx="4288">
                  <c:v>531.96997099999999</c:v>
                </c:pt>
                <c:pt idx="4289">
                  <c:v>532.04205300000001</c:v>
                </c:pt>
                <c:pt idx="4290">
                  <c:v>532.18658400000004</c:v>
                </c:pt>
                <c:pt idx="4291">
                  <c:v>532.30419900000004</c:v>
                </c:pt>
                <c:pt idx="4292">
                  <c:v>532.39294400000006</c:v>
                </c:pt>
                <c:pt idx="4293">
                  <c:v>532.51470900000004</c:v>
                </c:pt>
                <c:pt idx="4294">
                  <c:v>532.61199999999997</c:v>
                </c:pt>
                <c:pt idx="4295">
                  <c:v>532.736267</c:v>
                </c:pt>
                <c:pt idx="4296">
                  <c:v>532.83837900000003</c:v>
                </c:pt>
                <c:pt idx="4297">
                  <c:v>532.98010299999999</c:v>
                </c:pt>
                <c:pt idx="4298">
                  <c:v>533.05108600000005</c:v>
                </c:pt>
                <c:pt idx="4299">
                  <c:v>533.16943400000002</c:v>
                </c:pt>
                <c:pt idx="4300">
                  <c:v>533.33673099999999</c:v>
                </c:pt>
                <c:pt idx="4301">
                  <c:v>533.48156700000004</c:v>
                </c:pt>
                <c:pt idx="4302">
                  <c:v>533.55255099999999</c:v>
                </c:pt>
                <c:pt idx="4303">
                  <c:v>533.66949499999998</c:v>
                </c:pt>
                <c:pt idx="4304">
                  <c:v>533.77636700000005</c:v>
                </c:pt>
                <c:pt idx="4305">
                  <c:v>533.88439900000003</c:v>
                </c:pt>
                <c:pt idx="4306">
                  <c:v>534.01214600000003</c:v>
                </c:pt>
                <c:pt idx="4307">
                  <c:v>534.14648399999999</c:v>
                </c:pt>
                <c:pt idx="4308">
                  <c:v>534.276794</c:v>
                </c:pt>
                <c:pt idx="4309">
                  <c:v>534.43542500000001</c:v>
                </c:pt>
                <c:pt idx="4310">
                  <c:v>534.53271500000005</c:v>
                </c:pt>
                <c:pt idx="4311">
                  <c:v>534.64001499999995</c:v>
                </c:pt>
                <c:pt idx="4312">
                  <c:v>534.77905299999998</c:v>
                </c:pt>
                <c:pt idx="4313">
                  <c:v>534.89398200000005</c:v>
                </c:pt>
                <c:pt idx="4314">
                  <c:v>535.00787400000002</c:v>
                </c:pt>
                <c:pt idx="4315">
                  <c:v>535.16986099999997</c:v>
                </c:pt>
                <c:pt idx="4316">
                  <c:v>535.26586899999995</c:v>
                </c:pt>
                <c:pt idx="4317">
                  <c:v>535.35675000000003</c:v>
                </c:pt>
                <c:pt idx="4318">
                  <c:v>535.48773200000005</c:v>
                </c:pt>
                <c:pt idx="4319">
                  <c:v>535.56426999999996</c:v>
                </c:pt>
                <c:pt idx="4320">
                  <c:v>535.69622800000002</c:v>
                </c:pt>
                <c:pt idx="4321">
                  <c:v>535.86090100000001</c:v>
                </c:pt>
                <c:pt idx="4322">
                  <c:v>535.93109100000004</c:v>
                </c:pt>
                <c:pt idx="4323">
                  <c:v>536.06420900000001</c:v>
                </c:pt>
                <c:pt idx="4324">
                  <c:v>536.21386700000005</c:v>
                </c:pt>
                <c:pt idx="4325">
                  <c:v>536.33862299999998</c:v>
                </c:pt>
                <c:pt idx="4326">
                  <c:v>536.40838599999995</c:v>
                </c:pt>
                <c:pt idx="4327">
                  <c:v>536.52246100000002</c:v>
                </c:pt>
                <c:pt idx="4328">
                  <c:v>536.69146699999999</c:v>
                </c:pt>
                <c:pt idx="4329">
                  <c:v>536.82031300000006</c:v>
                </c:pt>
                <c:pt idx="4330">
                  <c:v>536.91436799999997</c:v>
                </c:pt>
                <c:pt idx="4331">
                  <c:v>537.02691700000003</c:v>
                </c:pt>
                <c:pt idx="4332">
                  <c:v>537.15649399999995</c:v>
                </c:pt>
                <c:pt idx="4333">
                  <c:v>537.30035399999997</c:v>
                </c:pt>
                <c:pt idx="4334">
                  <c:v>537.41046100000005</c:v>
                </c:pt>
                <c:pt idx="4335">
                  <c:v>537.53814699999998</c:v>
                </c:pt>
                <c:pt idx="4336">
                  <c:v>537.64166299999999</c:v>
                </c:pt>
                <c:pt idx="4337">
                  <c:v>537.761841</c:v>
                </c:pt>
                <c:pt idx="4338">
                  <c:v>537.87652600000001</c:v>
                </c:pt>
                <c:pt idx="4339">
                  <c:v>537.95184300000005</c:v>
                </c:pt>
                <c:pt idx="4340">
                  <c:v>538.10833700000001</c:v>
                </c:pt>
                <c:pt idx="4341">
                  <c:v>538.29193099999998</c:v>
                </c:pt>
                <c:pt idx="4342">
                  <c:v>538.39819299999999</c:v>
                </c:pt>
                <c:pt idx="4343">
                  <c:v>538.51855499999999</c:v>
                </c:pt>
                <c:pt idx="4344">
                  <c:v>538.66949499999998</c:v>
                </c:pt>
                <c:pt idx="4345">
                  <c:v>538.78845200000001</c:v>
                </c:pt>
                <c:pt idx="4346">
                  <c:v>538.87023899999997</c:v>
                </c:pt>
                <c:pt idx="4347">
                  <c:v>539.00213599999995</c:v>
                </c:pt>
                <c:pt idx="4348">
                  <c:v>539.09521500000005</c:v>
                </c:pt>
                <c:pt idx="4349">
                  <c:v>539.181152</c:v>
                </c:pt>
                <c:pt idx="4350">
                  <c:v>539.283142</c:v>
                </c:pt>
                <c:pt idx="4351">
                  <c:v>539.41644299999996</c:v>
                </c:pt>
                <c:pt idx="4352">
                  <c:v>539.52606200000002</c:v>
                </c:pt>
                <c:pt idx="4353">
                  <c:v>539.60211200000003</c:v>
                </c:pt>
                <c:pt idx="4354">
                  <c:v>539.72015399999998</c:v>
                </c:pt>
                <c:pt idx="4355">
                  <c:v>539.81005900000002</c:v>
                </c:pt>
                <c:pt idx="4356">
                  <c:v>539.98516800000004</c:v>
                </c:pt>
                <c:pt idx="4357">
                  <c:v>540.09704599999998</c:v>
                </c:pt>
                <c:pt idx="4358">
                  <c:v>540.18847700000003</c:v>
                </c:pt>
                <c:pt idx="4359">
                  <c:v>540.27795400000002</c:v>
                </c:pt>
                <c:pt idx="4360">
                  <c:v>540.40875200000005</c:v>
                </c:pt>
                <c:pt idx="4361">
                  <c:v>540.537781</c:v>
                </c:pt>
                <c:pt idx="4362">
                  <c:v>540.70001200000002</c:v>
                </c:pt>
                <c:pt idx="4363">
                  <c:v>540.84545900000001</c:v>
                </c:pt>
                <c:pt idx="4364">
                  <c:v>540.98107900000002</c:v>
                </c:pt>
                <c:pt idx="4365">
                  <c:v>541.08489999999995</c:v>
                </c:pt>
                <c:pt idx="4366">
                  <c:v>541.21887200000003</c:v>
                </c:pt>
                <c:pt idx="4367">
                  <c:v>541.356628</c:v>
                </c:pt>
                <c:pt idx="4368">
                  <c:v>541.489868</c:v>
                </c:pt>
                <c:pt idx="4369">
                  <c:v>541.59008800000004</c:v>
                </c:pt>
                <c:pt idx="4370">
                  <c:v>541.67468299999996</c:v>
                </c:pt>
                <c:pt idx="4371">
                  <c:v>541.80450399999995</c:v>
                </c:pt>
                <c:pt idx="4372">
                  <c:v>541.89587400000005</c:v>
                </c:pt>
                <c:pt idx="4373">
                  <c:v>542.02886999999998</c:v>
                </c:pt>
                <c:pt idx="4374">
                  <c:v>542.159851</c:v>
                </c:pt>
                <c:pt idx="4375">
                  <c:v>542.33319100000006</c:v>
                </c:pt>
                <c:pt idx="4376">
                  <c:v>542.34484899999995</c:v>
                </c:pt>
                <c:pt idx="4377">
                  <c:v>542.45294200000001</c:v>
                </c:pt>
                <c:pt idx="4378">
                  <c:v>542.56030299999998</c:v>
                </c:pt>
                <c:pt idx="4379">
                  <c:v>542.68383800000004</c:v>
                </c:pt>
                <c:pt idx="4380">
                  <c:v>542.78857400000004</c:v>
                </c:pt>
                <c:pt idx="4381">
                  <c:v>542.93762200000003</c:v>
                </c:pt>
                <c:pt idx="4382">
                  <c:v>543.03008999999997</c:v>
                </c:pt>
                <c:pt idx="4383">
                  <c:v>543.16674799999998</c:v>
                </c:pt>
                <c:pt idx="4384">
                  <c:v>543.28295900000001</c:v>
                </c:pt>
                <c:pt idx="4385">
                  <c:v>543.38269000000003</c:v>
                </c:pt>
                <c:pt idx="4386">
                  <c:v>543.48663299999998</c:v>
                </c:pt>
                <c:pt idx="4387">
                  <c:v>543.61651600000005</c:v>
                </c:pt>
                <c:pt idx="4388">
                  <c:v>543.79949999999997</c:v>
                </c:pt>
                <c:pt idx="4389">
                  <c:v>543.93511999999998</c:v>
                </c:pt>
                <c:pt idx="4390">
                  <c:v>544.04290800000001</c:v>
                </c:pt>
                <c:pt idx="4391">
                  <c:v>544.150757</c:v>
                </c:pt>
                <c:pt idx="4392">
                  <c:v>544.28289800000005</c:v>
                </c:pt>
                <c:pt idx="4393">
                  <c:v>544.39093000000003</c:v>
                </c:pt>
                <c:pt idx="4394">
                  <c:v>544.51550299999997</c:v>
                </c:pt>
                <c:pt idx="4395">
                  <c:v>544.62634300000002</c:v>
                </c:pt>
                <c:pt idx="4396">
                  <c:v>544.74664299999995</c:v>
                </c:pt>
                <c:pt idx="4397">
                  <c:v>544.832581</c:v>
                </c:pt>
                <c:pt idx="4398">
                  <c:v>545.02703899999995</c:v>
                </c:pt>
                <c:pt idx="4399">
                  <c:v>545.13775599999997</c:v>
                </c:pt>
                <c:pt idx="4400">
                  <c:v>545.28881799999999</c:v>
                </c:pt>
                <c:pt idx="4401">
                  <c:v>545.35540800000001</c:v>
                </c:pt>
                <c:pt idx="4402">
                  <c:v>545.444885</c:v>
                </c:pt>
                <c:pt idx="4403">
                  <c:v>545.54595900000004</c:v>
                </c:pt>
                <c:pt idx="4404">
                  <c:v>545.66876200000002</c:v>
                </c:pt>
                <c:pt idx="4405">
                  <c:v>545.77948000000004</c:v>
                </c:pt>
                <c:pt idx="4406">
                  <c:v>545.92596400000002</c:v>
                </c:pt>
                <c:pt idx="4407">
                  <c:v>546.10266100000001</c:v>
                </c:pt>
                <c:pt idx="4408">
                  <c:v>546.19903599999998</c:v>
                </c:pt>
                <c:pt idx="4409">
                  <c:v>546.27593999999999</c:v>
                </c:pt>
                <c:pt idx="4410">
                  <c:v>546.457764</c:v>
                </c:pt>
                <c:pt idx="4411">
                  <c:v>546.58349599999997</c:v>
                </c:pt>
                <c:pt idx="4412">
                  <c:v>546.71649200000002</c:v>
                </c:pt>
                <c:pt idx="4413">
                  <c:v>546.80725099999995</c:v>
                </c:pt>
                <c:pt idx="4414">
                  <c:v>546.91894500000001</c:v>
                </c:pt>
                <c:pt idx="4415">
                  <c:v>547.02288799999997</c:v>
                </c:pt>
                <c:pt idx="4416">
                  <c:v>547.16107199999999</c:v>
                </c:pt>
                <c:pt idx="4417">
                  <c:v>547.271973</c:v>
                </c:pt>
                <c:pt idx="4418">
                  <c:v>547.41522199999997</c:v>
                </c:pt>
                <c:pt idx="4419">
                  <c:v>547.53283699999997</c:v>
                </c:pt>
                <c:pt idx="4420">
                  <c:v>547.64044200000001</c:v>
                </c:pt>
                <c:pt idx="4421">
                  <c:v>547.76367200000004</c:v>
                </c:pt>
                <c:pt idx="4422">
                  <c:v>547.94049099999995</c:v>
                </c:pt>
                <c:pt idx="4423">
                  <c:v>548.055115</c:v>
                </c:pt>
                <c:pt idx="4424">
                  <c:v>548.152466</c:v>
                </c:pt>
                <c:pt idx="4425">
                  <c:v>548.27227800000003</c:v>
                </c:pt>
                <c:pt idx="4426">
                  <c:v>548.38800000000003</c:v>
                </c:pt>
                <c:pt idx="4427">
                  <c:v>548.50384499999996</c:v>
                </c:pt>
                <c:pt idx="4428">
                  <c:v>548.62298599999997</c:v>
                </c:pt>
                <c:pt idx="4429">
                  <c:v>548.77130099999999</c:v>
                </c:pt>
                <c:pt idx="4430">
                  <c:v>548.88604699999996</c:v>
                </c:pt>
                <c:pt idx="4431">
                  <c:v>549.00952099999995</c:v>
                </c:pt>
                <c:pt idx="4432">
                  <c:v>549.12408400000004</c:v>
                </c:pt>
                <c:pt idx="4433">
                  <c:v>549.212219</c:v>
                </c:pt>
                <c:pt idx="4434">
                  <c:v>549.37475600000005</c:v>
                </c:pt>
                <c:pt idx="4435">
                  <c:v>549.50836200000003</c:v>
                </c:pt>
                <c:pt idx="4436">
                  <c:v>549.614014</c:v>
                </c:pt>
                <c:pt idx="4437">
                  <c:v>549.69549600000005</c:v>
                </c:pt>
                <c:pt idx="4438">
                  <c:v>549.85156300000006</c:v>
                </c:pt>
                <c:pt idx="4439">
                  <c:v>549.98773200000005</c:v>
                </c:pt>
                <c:pt idx="4440">
                  <c:v>550.09814500000005</c:v>
                </c:pt>
                <c:pt idx="4441">
                  <c:v>550.21118200000001</c:v>
                </c:pt>
                <c:pt idx="4442">
                  <c:v>550.27832000000001</c:v>
                </c:pt>
                <c:pt idx="4443">
                  <c:v>550.44720500000005</c:v>
                </c:pt>
                <c:pt idx="4444">
                  <c:v>550.58367899999996</c:v>
                </c:pt>
                <c:pt idx="4445">
                  <c:v>550.69207800000004</c:v>
                </c:pt>
                <c:pt idx="4446">
                  <c:v>550.79150400000003</c:v>
                </c:pt>
                <c:pt idx="4447">
                  <c:v>550.87329099999999</c:v>
                </c:pt>
                <c:pt idx="4448">
                  <c:v>550.97436500000003</c:v>
                </c:pt>
                <c:pt idx="4449">
                  <c:v>551.12085000000002</c:v>
                </c:pt>
                <c:pt idx="4450">
                  <c:v>551.245544</c:v>
                </c:pt>
                <c:pt idx="4451">
                  <c:v>551.35089100000005</c:v>
                </c:pt>
                <c:pt idx="4452">
                  <c:v>551.432861</c:v>
                </c:pt>
                <c:pt idx="4453">
                  <c:v>551.56109600000002</c:v>
                </c:pt>
                <c:pt idx="4454">
                  <c:v>551.76446499999997</c:v>
                </c:pt>
                <c:pt idx="4455">
                  <c:v>551.81634499999996</c:v>
                </c:pt>
                <c:pt idx="4456">
                  <c:v>551.91906700000004</c:v>
                </c:pt>
                <c:pt idx="4457">
                  <c:v>552.06329300000004</c:v>
                </c:pt>
                <c:pt idx="4458">
                  <c:v>552.20428500000003</c:v>
                </c:pt>
                <c:pt idx="4459">
                  <c:v>552.28900099999998</c:v>
                </c:pt>
                <c:pt idx="4460">
                  <c:v>552.42730700000004</c:v>
                </c:pt>
                <c:pt idx="4461">
                  <c:v>552.54064900000003</c:v>
                </c:pt>
                <c:pt idx="4462">
                  <c:v>552.63421600000004</c:v>
                </c:pt>
                <c:pt idx="4463">
                  <c:v>552.71460000000002</c:v>
                </c:pt>
                <c:pt idx="4464">
                  <c:v>552.837219</c:v>
                </c:pt>
                <c:pt idx="4465">
                  <c:v>553.01238999999998</c:v>
                </c:pt>
                <c:pt idx="4466">
                  <c:v>553.12145999999996</c:v>
                </c:pt>
                <c:pt idx="4467">
                  <c:v>553.21258499999999</c:v>
                </c:pt>
                <c:pt idx="4468">
                  <c:v>553.33026099999995</c:v>
                </c:pt>
                <c:pt idx="4469">
                  <c:v>553.42413299999998</c:v>
                </c:pt>
                <c:pt idx="4470">
                  <c:v>553.54101600000001</c:v>
                </c:pt>
                <c:pt idx="4471">
                  <c:v>553.65863000000002</c:v>
                </c:pt>
                <c:pt idx="4472">
                  <c:v>553.81518600000004</c:v>
                </c:pt>
                <c:pt idx="4473">
                  <c:v>553.93566899999996</c:v>
                </c:pt>
                <c:pt idx="4474">
                  <c:v>554.01483199999996</c:v>
                </c:pt>
                <c:pt idx="4475">
                  <c:v>554.15997300000004</c:v>
                </c:pt>
                <c:pt idx="4476">
                  <c:v>554.27301</c:v>
                </c:pt>
                <c:pt idx="4477">
                  <c:v>554.40643299999999</c:v>
                </c:pt>
                <c:pt idx="4478">
                  <c:v>554.52246100000002</c:v>
                </c:pt>
                <c:pt idx="4479">
                  <c:v>554.64599599999997</c:v>
                </c:pt>
                <c:pt idx="4480">
                  <c:v>554.79827899999998</c:v>
                </c:pt>
                <c:pt idx="4481">
                  <c:v>554.90057400000001</c:v>
                </c:pt>
                <c:pt idx="4482">
                  <c:v>555.03985599999999</c:v>
                </c:pt>
                <c:pt idx="4483">
                  <c:v>555.12847899999997</c:v>
                </c:pt>
                <c:pt idx="4484">
                  <c:v>555.13995399999999</c:v>
                </c:pt>
                <c:pt idx="4485">
                  <c:v>555.33868399999994</c:v>
                </c:pt>
                <c:pt idx="4486">
                  <c:v>555.48742700000003</c:v>
                </c:pt>
                <c:pt idx="4487">
                  <c:v>555.60815400000001</c:v>
                </c:pt>
                <c:pt idx="4488">
                  <c:v>555.71948199999997</c:v>
                </c:pt>
                <c:pt idx="4489">
                  <c:v>555.84802200000001</c:v>
                </c:pt>
                <c:pt idx="4490">
                  <c:v>555.94256600000006</c:v>
                </c:pt>
                <c:pt idx="4491">
                  <c:v>556.05792199999996</c:v>
                </c:pt>
                <c:pt idx="4492">
                  <c:v>556.172729</c:v>
                </c:pt>
                <c:pt idx="4493">
                  <c:v>556.30218500000001</c:v>
                </c:pt>
                <c:pt idx="4494">
                  <c:v>556.41296399999999</c:v>
                </c:pt>
                <c:pt idx="4495">
                  <c:v>556.51721199999997</c:v>
                </c:pt>
                <c:pt idx="4496">
                  <c:v>556.64532499999996</c:v>
                </c:pt>
                <c:pt idx="4497">
                  <c:v>556.77282700000001</c:v>
                </c:pt>
                <c:pt idx="4498">
                  <c:v>556.87548800000002</c:v>
                </c:pt>
                <c:pt idx="4499">
                  <c:v>557.00811799999997</c:v>
                </c:pt>
                <c:pt idx="4500">
                  <c:v>557.08050500000002</c:v>
                </c:pt>
                <c:pt idx="4501">
                  <c:v>557.20220900000004</c:v>
                </c:pt>
                <c:pt idx="4502">
                  <c:v>557.31176800000003</c:v>
                </c:pt>
                <c:pt idx="4503">
                  <c:v>557.410706</c:v>
                </c:pt>
                <c:pt idx="4504">
                  <c:v>557.56170699999996</c:v>
                </c:pt>
                <c:pt idx="4505">
                  <c:v>557.71643099999994</c:v>
                </c:pt>
                <c:pt idx="4506">
                  <c:v>557.89099099999999</c:v>
                </c:pt>
                <c:pt idx="4507">
                  <c:v>558.00341800000001</c:v>
                </c:pt>
                <c:pt idx="4508">
                  <c:v>558.16467299999999</c:v>
                </c:pt>
                <c:pt idx="4509">
                  <c:v>558.30621299999996</c:v>
                </c:pt>
                <c:pt idx="4510">
                  <c:v>558.45550500000002</c:v>
                </c:pt>
                <c:pt idx="4511">
                  <c:v>558.60089100000005</c:v>
                </c:pt>
                <c:pt idx="4512">
                  <c:v>558.78430200000003</c:v>
                </c:pt>
                <c:pt idx="4513">
                  <c:v>558.93328899999995</c:v>
                </c:pt>
                <c:pt idx="4514">
                  <c:v>559.11437999999998</c:v>
                </c:pt>
                <c:pt idx="4515">
                  <c:v>559.26806599999998</c:v>
                </c:pt>
                <c:pt idx="4516">
                  <c:v>559.43573000000004</c:v>
                </c:pt>
                <c:pt idx="4517">
                  <c:v>559.56268299999999</c:v>
                </c:pt>
                <c:pt idx="4518">
                  <c:v>559.67767300000003</c:v>
                </c:pt>
                <c:pt idx="4519">
                  <c:v>559.82372999999995</c:v>
                </c:pt>
                <c:pt idx="4520">
                  <c:v>559.99133300000005</c:v>
                </c:pt>
                <c:pt idx="4521">
                  <c:v>560.15972899999997</c:v>
                </c:pt>
                <c:pt idx="4522">
                  <c:v>560.22125200000005</c:v>
                </c:pt>
                <c:pt idx="4523">
                  <c:v>560.36511199999995</c:v>
                </c:pt>
                <c:pt idx="4524">
                  <c:v>560.505493</c:v>
                </c:pt>
                <c:pt idx="4525">
                  <c:v>560.63476600000001</c:v>
                </c:pt>
                <c:pt idx="4526">
                  <c:v>560.74432400000001</c:v>
                </c:pt>
                <c:pt idx="4527">
                  <c:v>560.84136999999998</c:v>
                </c:pt>
                <c:pt idx="4528">
                  <c:v>561.00793499999997</c:v>
                </c:pt>
                <c:pt idx="4529">
                  <c:v>561.12719700000002</c:v>
                </c:pt>
                <c:pt idx="4530">
                  <c:v>561.23962400000005</c:v>
                </c:pt>
                <c:pt idx="4531">
                  <c:v>561.39495799999997</c:v>
                </c:pt>
                <c:pt idx="4532">
                  <c:v>561.48016399999995</c:v>
                </c:pt>
                <c:pt idx="4533">
                  <c:v>561.65362500000003</c:v>
                </c:pt>
                <c:pt idx="4534">
                  <c:v>561.76452600000005</c:v>
                </c:pt>
                <c:pt idx="4535">
                  <c:v>561.89007600000002</c:v>
                </c:pt>
                <c:pt idx="4536">
                  <c:v>562.03918499999997</c:v>
                </c:pt>
                <c:pt idx="4537">
                  <c:v>562.11920199999997</c:v>
                </c:pt>
                <c:pt idx="4538">
                  <c:v>562.24835199999995</c:v>
                </c:pt>
                <c:pt idx="4539">
                  <c:v>562.35095200000001</c:v>
                </c:pt>
                <c:pt idx="4540">
                  <c:v>562.418274</c:v>
                </c:pt>
                <c:pt idx="4541">
                  <c:v>562.57556199999999</c:v>
                </c:pt>
                <c:pt idx="4542">
                  <c:v>562.69079599999998</c:v>
                </c:pt>
                <c:pt idx="4543">
                  <c:v>562.84863299999995</c:v>
                </c:pt>
                <c:pt idx="4544">
                  <c:v>562.98565699999995</c:v>
                </c:pt>
                <c:pt idx="4545">
                  <c:v>563.05218500000001</c:v>
                </c:pt>
                <c:pt idx="4546">
                  <c:v>563.15454099999999</c:v>
                </c:pt>
                <c:pt idx="4547">
                  <c:v>563.26776099999995</c:v>
                </c:pt>
                <c:pt idx="4548">
                  <c:v>563.37457300000005</c:v>
                </c:pt>
                <c:pt idx="4549">
                  <c:v>563.55444299999999</c:v>
                </c:pt>
                <c:pt idx="4550">
                  <c:v>563.64434800000004</c:v>
                </c:pt>
                <c:pt idx="4551">
                  <c:v>563.72650099999998</c:v>
                </c:pt>
                <c:pt idx="4552">
                  <c:v>563.85034199999996</c:v>
                </c:pt>
                <c:pt idx="4553">
                  <c:v>563.98761000000002</c:v>
                </c:pt>
                <c:pt idx="4554">
                  <c:v>564.13079800000003</c:v>
                </c:pt>
                <c:pt idx="4555">
                  <c:v>564.28448500000002</c:v>
                </c:pt>
                <c:pt idx="4556">
                  <c:v>564.42749000000003</c:v>
                </c:pt>
                <c:pt idx="4557">
                  <c:v>564.55731200000002</c:v>
                </c:pt>
                <c:pt idx="4558">
                  <c:v>564.67297399999995</c:v>
                </c:pt>
                <c:pt idx="4559">
                  <c:v>564.77099599999997</c:v>
                </c:pt>
                <c:pt idx="4560">
                  <c:v>564.84136999999998</c:v>
                </c:pt>
                <c:pt idx="4561">
                  <c:v>564.96758999999997</c:v>
                </c:pt>
                <c:pt idx="4562">
                  <c:v>565.07342500000004</c:v>
                </c:pt>
                <c:pt idx="4563">
                  <c:v>565.17364499999996</c:v>
                </c:pt>
                <c:pt idx="4564">
                  <c:v>565.32543899999996</c:v>
                </c:pt>
                <c:pt idx="4565">
                  <c:v>565.42962599999998</c:v>
                </c:pt>
                <c:pt idx="4566">
                  <c:v>565.56109600000002</c:v>
                </c:pt>
                <c:pt idx="4567">
                  <c:v>565.68402100000003</c:v>
                </c:pt>
                <c:pt idx="4568">
                  <c:v>565.81561299999998</c:v>
                </c:pt>
                <c:pt idx="4569">
                  <c:v>565.81115699999998</c:v>
                </c:pt>
                <c:pt idx="4570">
                  <c:v>565.996399</c:v>
                </c:pt>
                <c:pt idx="4571">
                  <c:v>566.10461399999997</c:v>
                </c:pt>
                <c:pt idx="4572">
                  <c:v>566.18890399999998</c:v>
                </c:pt>
                <c:pt idx="4573">
                  <c:v>566.32794200000001</c:v>
                </c:pt>
                <c:pt idx="4574">
                  <c:v>566.45929000000001</c:v>
                </c:pt>
                <c:pt idx="4575">
                  <c:v>566.55920400000002</c:v>
                </c:pt>
                <c:pt idx="4576">
                  <c:v>566.73919699999999</c:v>
                </c:pt>
                <c:pt idx="4577">
                  <c:v>566.81835899999999</c:v>
                </c:pt>
                <c:pt idx="4578">
                  <c:v>566.95916699999998</c:v>
                </c:pt>
                <c:pt idx="4579">
                  <c:v>567.10443099999998</c:v>
                </c:pt>
                <c:pt idx="4580">
                  <c:v>567.19964600000003</c:v>
                </c:pt>
                <c:pt idx="4581">
                  <c:v>567.34234600000002</c:v>
                </c:pt>
                <c:pt idx="4582">
                  <c:v>567.45062299999995</c:v>
                </c:pt>
                <c:pt idx="4583">
                  <c:v>567.60449200000005</c:v>
                </c:pt>
                <c:pt idx="4584">
                  <c:v>567.68438700000002</c:v>
                </c:pt>
                <c:pt idx="4585">
                  <c:v>567.83868399999994</c:v>
                </c:pt>
                <c:pt idx="4586">
                  <c:v>567.93743900000004</c:v>
                </c:pt>
                <c:pt idx="4587">
                  <c:v>568.06890899999996</c:v>
                </c:pt>
                <c:pt idx="4588">
                  <c:v>568.20117200000004</c:v>
                </c:pt>
                <c:pt idx="4589">
                  <c:v>568.36816399999998</c:v>
                </c:pt>
                <c:pt idx="4590">
                  <c:v>568.418274</c:v>
                </c:pt>
                <c:pt idx="4591">
                  <c:v>568.55078100000003</c:v>
                </c:pt>
                <c:pt idx="4592">
                  <c:v>568.64721699999996</c:v>
                </c:pt>
                <c:pt idx="4593">
                  <c:v>568.80670199999997</c:v>
                </c:pt>
                <c:pt idx="4594">
                  <c:v>568.91216999999995</c:v>
                </c:pt>
                <c:pt idx="4595">
                  <c:v>569.04400599999997</c:v>
                </c:pt>
                <c:pt idx="4596">
                  <c:v>569.14050299999997</c:v>
                </c:pt>
                <c:pt idx="4597">
                  <c:v>569.27087400000005</c:v>
                </c:pt>
                <c:pt idx="4598">
                  <c:v>569.36535600000002</c:v>
                </c:pt>
                <c:pt idx="4599">
                  <c:v>569.48095699999999</c:v>
                </c:pt>
                <c:pt idx="4600">
                  <c:v>569.60705599999994</c:v>
                </c:pt>
                <c:pt idx="4601">
                  <c:v>569.73809800000004</c:v>
                </c:pt>
                <c:pt idx="4602">
                  <c:v>569.87243699999999</c:v>
                </c:pt>
                <c:pt idx="4603">
                  <c:v>569.90863000000002</c:v>
                </c:pt>
                <c:pt idx="4604">
                  <c:v>570.02179000000001</c:v>
                </c:pt>
                <c:pt idx="4605">
                  <c:v>570.15917999999999</c:v>
                </c:pt>
                <c:pt idx="4606">
                  <c:v>570.32891800000004</c:v>
                </c:pt>
                <c:pt idx="4607">
                  <c:v>570.44525099999998</c:v>
                </c:pt>
                <c:pt idx="4608">
                  <c:v>570.57446300000004</c:v>
                </c:pt>
                <c:pt idx="4609">
                  <c:v>570.64868200000001</c:v>
                </c:pt>
                <c:pt idx="4610">
                  <c:v>570.80212400000005</c:v>
                </c:pt>
                <c:pt idx="4611">
                  <c:v>570.93054199999995</c:v>
                </c:pt>
                <c:pt idx="4612">
                  <c:v>571.01080300000001</c:v>
                </c:pt>
                <c:pt idx="4613">
                  <c:v>571.12078899999995</c:v>
                </c:pt>
                <c:pt idx="4614">
                  <c:v>571.23193400000002</c:v>
                </c:pt>
                <c:pt idx="4615">
                  <c:v>571.40783699999997</c:v>
                </c:pt>
                <c:pt idx="4616">
                  <c:v>571.49572799999999</c:v>
                </c:pt>
                <c:pt idx="4617">
                  <c:v>571.59570299999996</c:v>
                </c:pt>
                <c:pt idx="4618">
                  <c:v>571.74823000000004</c:v>
                </c:pt>
                <c:pt idx="4619">
                  <c:v>571.83312999999998</c:v>
                </c:pt>
                <c:pt idx="4620">
                  <c:v>571.94250499999998</c:v>
                </c:pt>
                <c:pt idx="4621">
                  <c:v>572.102844</c:v>
                </c:pt>
                <c:pt idx="4622">
                  <c:v>572.26257299999997</c:v>
                </c:pt>
                <c:pt idx="4623">
                  <c:v>572.33422900000005</c:v>
                </c:pt>
                <c:pt idx="4624">
                  <c:v>572.46594200000004</c:v>
                </c:pt>
                <c:pt idx="4625">
                  <c:v>572.57110599999999</c:v>
                </c:pt>
                <c:pt idx="4626">
                  <c:v>572.69512899999995</c:v>
                </c:pt>
                <c:pt idx="4627">
                  <c:v>572.80987500000003</c:v>
                </c:pt>
                <c:pt idx="4628">
                  <c:v>572.870361</c:v>
                </c:pt>
                <c:pt idx="4629">
                  <c:v>573.03430200000003</c:v>
                </c:pt>
                <c:pt idx="4630">
                  <c:v>573.09997599999997</c:v>
                </c:pt>
                <c:pt idx="4631">
                  <c:v>573.23168899999996</c:v>
                </c:pt>
                <c:pt idx="4632">
                  <c:v>573.33355700000004</c:v>
                </c:pt>
                <c:pt idx="4633">
                  <c:v>573.49182099999996</c:v>
                </c:pt>
                <c:pt idx="4634">
                  <c:v>573.65026899999998</c:v>
                </c:pt>
                <c:pt idx="4635">
                  <c:v>573.753601</c:v>
                </c:pt>
                <c:pt idx="4636">
                  <c:v>573.84417699999995</c:v>
                </c:pt>
                <c:pt idx="4637">
                  <c:v>573.96478300000001</c:v>
                </c:pt>
                <c:pt idx="4638">
                  <c:v>574.08209199999999</c:v>
                </c:pt>
                <c:pt idx="4639">
                  <c:v>574.25067100000001</c:v>
                </c:pt>
                <c:pt idx="4640">
                  <c:v>574.28051800000003</c:v>
                </c:pt>
                <c:pt idx="4641">
                  <c:v>574.40399200000002</c:v>
                </c:pt>
                <c:pt idx="4642">
                  <c:v>574.55212400000005</c:v>
                </c:pt>
                <c:pt idx="4643">
                  <c:v>574.73266599999999</c:v>
                </c:pt>
                <c:pt idx="4644">
                  <c:v>574.84619099999998</c:v>
                </c:pt>
                <c:pt idx="4645">
                  <c:v>574.87438999999995</c:v>
                </c:pt>
                <c:pt idx="4646">
                  <c:v>575.01122999999995</c:v>
                </c:pt>
                <c:pt idx="4647">
                  <c:v>575.11419699999999</c:v>
                </c:pt>
                <c:pt idx="4648">
                  <c:v>575.24676499999998</c:v>
                </c:pt>
                <c:pt idx="4649">
                  <c:v>575.39495799999997</c:v>
                </c:pt>
                <c:pt idx="4650">
                  <c:v>575.54571499999997</c:v>
                </c:pt>
                <c:pt idx="4651">
                  <c:v>575.71472200000005</c:v>
                </c:pt>
                <c:pt idx="4652">
                  <c:v>575.80572500000005</c:v>
                </c:pt>
                <c:pt idx="4653">
                  <c:v>575.918091</c:v>
                </c:pt>
                <c:pt idx="4654">
                  <c:v>576.02703899999995</c:v>
                </c:pt>
                <c:pt idx="4655">
                  <c:v>576.11132799999996</c:v>
                </c:pt>
                <c:pt idx="4656">
                  <c:v>576.28393600000004</c:v>
                </c:pt>
                <c:pt idx="4657">
                  <c:v>576.395081</c:v>
                </c:pt>
                <c:pt idx="4658">
                  <c:v>576.55792199999996</c:v>
                </c:pt>
                <c:pt idx="4659">
                  <c:v>576.64923099999999</c:v>
                </c:pt>
                <c:pt idx="4660">
                  <c:v>576.74688700000002</c:v>
                </c:pt>
                <c:pt idx="4661">
                  <c:v>576.85497999999995</c:v>
                </c:pt>
                <c:pt idx="4662">
                  <c:v>576.98236099999997</c:v>
                </c:pt>
                <c:pt idx="4663">
                  <c:v>577.094604</c:v>
                </c:pt>
                <c:pt idx="4664">
                  <c:v>577.11908000000005</c:v>
                </c:pt>
                <c:pt idx="4665">
                  <c:v>577.262024</c:v>
                </c:pt>
                <c:pt idx="4666">
                  <c:v>577.39685099999997</c:v>
                </c:pt>
                <c:pt idx="4667">
                  <c:v>577.46069299999999</c:v>
                </c:pt>
                <c:pt idx="4668">
                  <c:v>577.55029300000001</c:v>
                </c:pt>
                <c:pt idx="4669">
                  <c:v>577.69750999999997</c:v>
                </c:pt>
                <c:pt idx="4670">
                  <c:v>577.86779799999999</c:v>
                </c:pt>
                <c:pt idx="4671">
                  <c:v>577.974243</c:v>
                </c:pt>
                <c:pt idx="4672">
                  <c:v>578.03509499999996</c:v>
                </c:pt>
                <c:pt idx="4673">
                  <c:v>578.20239300000003</c:v>
                </c:pt>
                <c:pt idx="4674">
                  <c:v>578.27282700000001</c:v>
                </c:pt>
                <c:pt idx="4675">
                  <c:v>578.39123500000005</c:v>
                </c:pt>
                <c:pt idx="4676">
                  <c:v>578.51849400000003</c:v>
                </c:pt>
                <c:pt idx="4677">
                  <c:v>578.64080799999999</c:v>
                </c:pt>
                <c:pt idx="4678">
                  <c:v>578.75414999999998</c:v>
                </c:pt>
                <c:pt idx="4679">
                  <c:v>578.92010500000004</c:v>
                </c:pt>
                <c:pt idx="4680">
                  <c:v>579.06085199999995</c:v>
                </c:pt>
                <c:pt idx="4681">
                  <c:v>579.18756099999996</c:v>
                </c:pt>
                <c:pt idx="4682">
                  <c:v>579.26403800000003</c:v>
                </c:pt>
                <c:pt idx="4683">
                  <c:v>579.421021</c:v>
                </c:pt>
                <c:pt idx="4684">
                  <c:v>579.45031700000004</c:v>
                </c:pt>
                <c:pt idx="4685">
                  <c:v>579.60644500000001</c:v>
                </c:pt>
                <c:pt idx="4686">
                  <c:v>579.799622</c:v>
                </c:pt>
                <c:pt idx="4687">
                  <c:v>579.84606900000006</c:v>
                </c:pt>
                <c:pt idx="4688">
                  <c:v>579.99145499999997</c:v>
                </c:pt>
                <c:pt idx="4689">
                  <c:v>580.12255900000002</c:v>
                </c:pt>
                <c:pt idx="4690">
                  <c:v>580.20800799999995</c:v>
                </c:pt>
                <c:pt idx="4691">
                  <c:v>580.32788100000005</c:v>
                </c:pt>
                <c:pt idx="4692">
                  <c:v>580.41674799999998</c:v>
                </c:pt>
                <c:pt idx="4693">
                  <c:v>580.55084199999999</c:v>
                </c:pt>
                <c:pt idx="4694">
                  <c:v>580.66503899999998</c:v>
                </c:pt>
                <c:pt idx="4695">
                  <c:v>580.807007</c:v>
                </c:pt>
                <c:pt idx="4696">
                  <c:v>580.91778599999998</c:v>
                </c:pt>
                <c:pt idx="4697">
                  <c:v>581.05261199999995</c:v>
                </c:pt>
                <c:pt idx="4698">
                  <c:v>581.18652299999997</c:v>
                </c:pt>
                <c:pt idx="4699">
                  <c:v>581.28741500000001</c:v>
                </c:pt>
                <c:pt idx="4700">
                  <c:v>581.35821499999997</c:v>
                </c:pt>
                <c:pt idx="4701">
                  <c:v>581.49835199999995</c:v>
                </c:pt>
                <c:pt idx="4702">
                  <c:v>581.61163299999998</c:v>
                </c:pt>
                <c:pt idx="4703">
                  <c:v>581.77770999999996</c:v>
                </c:pt>
                <c:pt idx="4704">
                  <c:v>581.87023899999997</c:v>
                </c:pt>
                <c:pt idx="4705">
                  <c:v>581.98535200000003</c:v>
                </c:pt>
                <c:pt idx="4706">
                  <c:v>582.08874500000002</c:v>
                </c:pt>
                <c:pt idx="4707">
                  <c:v>582.26855499999999</c:v>
                </c:pt>
                <c:pt idx="4708">
                  <c:v>582.352844</c:v>
                </c:pt>
                <c:pt idx="4709">
                  <c:v>582.50451699999996</c:v>
                </c:pt>
                <c:pt idx="4710">
                  <c:v>582.65130599999998</c:v>
                </c:pt>
                <c:pt idx="4711">
                  <c:v>582.74371299999996</c:v>
                </c:pt>
                <c:pt idx="4712">
                  <c:v>582.87048300000004</c:v>
                </c:pt>
                <c:pt idx="4713">
                  <c:v>582.95825200000002</c:v>
                </c:pt>
                <c:pt idx="4714">
                  <c:v>583.09966999999995</c:v>
                </c:pt>
                <c:pt idx="4715">
                  <c:v>583.23468000000003</c:v>
                </c:pt>
                <c:pt idx="4716">
                  <c:v>583.26251200000002</c:v>
                </c:pt>
                <c:pt idx="4717">
                  <c:v>583.354919</c:v>
                </c:pt>
                <c:pt idx="4718">
                  <c:v>583.45477300000005</c:v>
                </c:pt>
                <c:pt idx="4719">
                  <c:v>583.55108600000005</c:v>
                </c:pt>
                <c:pt idx="4720">
                  <c:v>583.65020800000002</c:v>
                </c:pt>
                <c:pt idx="4721">
                  <c:v>583.76983600000005</c:v>
                </c:pt>
                <c:pt idx="4722">
                  <c:v>583.92755099999999</c:v>
                </c:pt>
                <c:pt idx="4723">
                  <c:v>584.05364999999995</c:v>
                </c:pt>
                <c:pt idx="4724">
                  <c:v>584.19561799999997</c:v>
                </c:pt>
                <c:pt idx="4725">
                  <c:v>584.287598</c:v>
                </c:pt>
                <c:pt idx="4726">
                  <c:v>584.42926</c:v>
                </c:pt>
                <c:pt idx="4727">
                  <c:v>584.60174600000005</c:v>
                </c:pt>
                <c:pt idx="4728">
                  <c:v>584.66296399999999</c:v>
                </c:pt>
                <c:pt idx="4729">
                  <c:v>584.78021200000001</c:v>
                </c:pt>
                <c:pt idx="4730">
                  <c:v>584.93695100000002</c:v>
                </c:pt>
                <c:pt idx="4731">
                  <c:v>585.01452600000005</c:v>
                </c:pt>
                <c:pt idx="4732">
                  <c:v>585.10076900000001</c:v>
                </c:pt>
                <c:pt idx="4733">
                  <c:v>585.27722200000005</c:v>
                </c:pt>
                <c:pt idx="4734">
                  <c:v>585.36193800000001</c:v>
                </c:pt>
                <c:pt idx="4735">
                  <c:v>585.43872099999999</c:v>
                </c:pt>
                <c:pt idx="4736">
                  <c:v>585.62329099999999</c:v>
                </c:pt>
                <c:pt idx="4737">
                  <c:v>585.723206</c:v>
                </c:pt>
                <c:pt idx="4738">
                  <c:v>585.79834000000005</c:v>
                </c:pt>
                <c:pt idx="4739">
                  <c:v>585.94360400000005</c:v>
                </c:pt>
                <c:pt idx="4740">
                  <c:v>586.06762700000002</c:v>
                </c:pt>
                <c:pt idx="4741">
                  <c:v>586.22534199999996</c:v>
                </c:pt>
                <c:pt idx="4742">
                  <c:v>586.29937700000005</c:v>
                </c:pt>
                <c:pt idx="4743">
                  <c:v>586.44445800000005</c:v>
                </c:pt>
                <c:pt idx="4744">
                  <c:v>586.52105700000004</c:v>
                </c:pt>
                <c:pt idx="4745">
                  <c:v>586.68402100000003</c:v>
                </c:pt>
                <c:pt idx="4746">
                  <c:v>586.74432400000001</c:v>
                </c:pt>
                <c:pt idx="4747">
                  <c:v>586.92785600000002</c:v>
                </c:pt>
                <c:pt idx="4748">
                  <c:v>587.05462599999998</c:v>
                </c:pt>
                <c:pt idx="4749">
                  <c:v>587.13842799999998</c:v>
                </c:pt>
                <c:pt idx="4750">
                  <c:v>587.27600099999995</c:v>
                </c:pt>
                <c:pt idx="4751">
                  <c:v>587.38275099999998</c:v>
                </c:pt>
                <c:pt idx="4752">
                  <c:v>587.46820100000002</c:v>
                </c:pt>
                <c:pt idx="4753">
                  <c:v>587.66656499999999</c:v>
                </c:pt>
                <c:pt idx="4754">
                  <c:v>587.77435300000002</c:v>
                </c:pt>
                <c:pt idx="4755">
                  <c:v>587.92864999999995</c:v>
                </c:pt>
                <c:pt idx="4756">
                  <c:v>588.09619099999998</c:v>
                </c:pt>
                <c:pt idx="4757">
                  <c:v>588.19903599999998</c:v>
                </c:pt>
                <c:pt idx="4758">
                  <c:v>588.31121800000005</c:v>
                </c:pt>
                <c:pt idx="4759">
                  <c:v>588.40466300000003</c:v>
                </c:pt>
                <c:pt idx="4760">
                  <c:v>588.48156700000004</c:v>
                </c:pt>
                <c:pt idx="4761">
                  <c:v>588.61926300000005</c:v>
                </c:pt>
                <c:pt idx="4762">
                  <c:v>588.744507</c:v>
                </c:pt>
                <c:pt idx="4763">
                  <c:v>588.91522199999997</c:v>
                </c:pt>
                <c:pt idx="4764">
                  <c:v>588.972351</c:v>
                </c:pt>
                <c:pt idx="4765">
                  <c:v>589.08715800000004</c:v>
                </c:pt>
                <c:pt idx="4766">
                  <c:v>589.19812000000002</c:v>
                </c:pt>
                <c:pt idx="4767">
                  <c:v>589.24304199999995</c:v>
                </c:pt>
                <c:pt idx="4768">
                  <c:v>589.38934300000005</c:v>
                </c:pt>
                <c:pt idx="4769">
                  <c:v>589.46618699999999</c:v>
                </c:pt>
                <c:pt idx="4770">
                  <c:v>589.54956100000004</c:v>
                </c:pt>
                <c:pt idx="4771">
                  <c:v>589.67156999999997</c:v>
                </c:pt>
                <c:pt idx="4772">
                  <c:v>589.76989700000001</c:v>
                </c:pt>
                <c:pt idx="4773">
                  <c:v>589.86944600000004</c:v>
                </c:pt>
                <c:pt idx="4774">
                  <c:v>590.01904300000001</c:v>
                </c:pt>
                <c:pt idx="4775">
                  <c:v>590.15783699999997</c:v>
                </c:pt>
                <c:pt idx="4776">
                  <c:v>590.28027299999997</c:v>
                </c:pt>
                <c:pt idx="4777">
                  <c:v>590.39691200000004</c:v>
                </c:pt>
                <c:pt idx="4778">
                  <c:v>590.53539999999998</c:v>
                </c:pt>
                <c:pt idx="4779">
                  <c:v>590.65155000000004</c:v>
                </c:pt>
                <c:pt idx="4780">
                  <c:v>590.77526899999998</c:v>
                </c:pt>
                <c:pt idx="4781">
                  <c:v>590.93231200000002</c:v>
                </c:pt>
                <c:pt idx="4782">
                  <c:v>591.07385299999999</c:v>
                </c:pt>
                <c:pt idx="4783">
                  <c:v>591.13085899999999</c:v>
                </c:pt>
                <c:pt idx="4784">
                  <c:v>591.25537099999997</c:v>
                </c:pt>
                <c:pt idx="4785">
                  <c:v>591.41241500000001</c:v>
                </c:pt>
                <c:pt idx="4786">
                  <c:v>591.50805700000001</c:v>
                </c:pt>
                <c:pt idx="4787">
                  <c:v>591.58551</c:v>
                </c:pt>
                <c:pt idx="4788">
                  <c:v>591.70568800000001</c:v>
                </c:pt>
                <c:pt idx="4789">
                  <c:v>591.84118699999999</c:v>
                </c:pt>
                <c:pt idx="4790">
                  <c:v>591.922729</c:v>
                </c:pt>
                <c:pt idx="4791">
                  <c:v>592.05371100000002</c:v>
                </c:pt>
                <c:pt idx="4792">
                  <c:v>592.24285899999995</c:v>
                </c:pt>
                <c:pt idx="4793">
                  <c:v>592.35144000000003</c:v>
                </c:pt>
                <c:pt idx="4794">
                  <c:v>592.45074499999998</c:v>
                </c:pt>
                <c:pt idx="4795">
                  <c:v>592.55163600000003</c:v>
                </c:pt>
                <c:pt idx="4796">
                  <c:v>592.69317599999999</c:v>
                </c:pt>
                <c:pt idx="4797">
                  <c:v>592.79821800000002</c:v>
                </c:pt>
                <c:pt idx="4798">
                  <c:v>592.87286400000005</c:v>
                </c:pt>
                <c:pt idx="4799">
                  <c:v>593.03106700000001</c:v>
                </c:pt>
                <c:pt idx="4800">
                  <c:v>593.18158000000005</c:v>
                </c:pt>
                <c:pt idx="4801">
                  <c:v>593.30401600000005</c:v>
                </c:pt>
                <c:pt idx="4802">
                  <c:v>593.38635299999999</c:v>
                </c:pt>
                <c:pt idx="4803">
                  <c:v>593.47491500000001</c:v>
                </c:pt>
                <c:pt idx="4804">
                  <c:v>593.59228499999995</c:v>
                </c:pt>
                <c:pt idx="4805">
                  <c:v>593.70105000000001</c:v>
                </c:pt>
                <c:pt idx="4806">
                  <c:v>593.78387499999997</c:v>
                </c:pt>
                <c:pt idx="4807">
                  <c:v>593.90930200000003</c:v>
                </c:pt>
                <c:pt idx="4808">
                  <c:v>594.01623500000005</c:v>
                </c:pt>
                <c:pt idx="4809">
                  <c:v>594.12133800000004</c:v>
                </c:pt>
                <c:pt idx="4810">
                  <c:v>594.24957300000005</c:v>
                </c:pt>
                <c:pt idx="4811">
                  <c:v>594.31561299999998</c:v>
                </c:pt>
                <c:pt idx="4812">
                  <c:v>594.47039800000005</c:v>
                </c:pt>
                <c:pt idx="4813">
                  <c:v>594.58355700000004</c:v>
                </c:pt>
                <c:pt idx="4814">
                  <c:v>594.717896</c:v>
                </c:pt>
                <c:pt idx="4815">
                  <c:v>594.86444100000006</c:v>
                </c:pt>
                <c:pt idx="4816">
                  <c:v>594.99401899999998</c:v>
                </c:pt>
                <c:pt idx="4817">
                  <c:v>595.12438999999995</c:v>
                </c:pt>
                <c:pt idx="4818">
                  <c:v>595.23480199999995</c:v>
                </c:pt>
                <c:pt idx="4819">
                  <c:v>595.34020999999996</c:v>
                </c:pt>
                <c:pt idx="4820">
                  <c:v>595.47790499999996</c:v>
                </c:pt>
                <c:pt idx="4821">
                  <c:v>595.61352499999998</c:v>
                </c:pt>
                <c:pt idx="4822">
                  <c:v>595.76275599999997</c:v>
                </c:pt>
                <c:pt idx="4823">
                  <c:v>595.82074</c:v>
                </c:pt>
                <c:pt idx="4824">
                  <c:v>595.94104000000004</c:v>
                </c:pt>
                <c:pt idx="4825">
                  <c:v>596.02447500000005</c:v>
                </c:pt>
                <c:pt idx="4826">
                  <c:v>596.18707300000005</c:v>
                </c:pt>
                <c:pt idx="4827">
                  <c:v>596.33142099999998</c:v>
                </c:pt>
                <c:pt idx="4828">
                  <c:v>596.44702099999995</c:v>
                </c:pt>
                <c:pt idx="4829">
                  <c:v>596.54583700000001</c:v>
                </c:pt>
                <c:pt idx="4830">
                  <c:v>596.65508999999997</c:v>
                </c:pt>
                <c:pt idx="4831">
                  <c:v>596.785889</c:v>
                </c:pt>
                <c:pt idx="4832">
                  <c:v>596.95068400000002</c:v>
                </c:pt>
                <c:pt idx="4833">
                  <c:v>597.02331500000003</c:v>
                </c:pt>
                <c:pt idx="4834">
                  <c:v>597.089966</c:v>
                </c:pt>
                <c:pt idx="4835">
                  <c:v>597.22814900000003</c:v>
                </c:pt>
                <c:pt idx="4836">
                  <c:v>597.39630099999999</c:v>
                </c:pt>
                <c:pt idx="4837">
                  <c:v>597.54296899999997</c:v>
                </c:pt>
                <c:pt idx="4838">
                  <c:v>597.66839600000003</c:v>
                </c:pt>
                <c:pt idx="4839">
                  <c:v>597.80310099999997</c:v>
                </c:pt>
                <c:pt idx="4840">
                  <c:v>597.91143799999998</c:v>
                </c:pt>
                <c:pt idx="4841">
                  <c:v>598.01086399999997</c:v>
                </c:pt>
                <c:pt idx="4842">
                  <c:v>598.10266100000001</c:v>
                </c:pt>
                <c:pt idx="4843">
                  <c:v>598.25921600000004</c:v>
                </c:pt>
                <c:pt idx="4844">
                  <c:v>598.34619099999998</c:v>
                </c:pt>
                <c:pt idx="4845">
                  <c:v>598.50866699999995</c:v>
                </c:pt>
                <c:pt idx="4846">
                  <c:v>598.63201900000001</c:v>
                </c:pt>
                <c:pt idx="4847">
                  <c:v>598.71343999999999</c:v>
                </c:pt>
                <c:pt idx="4848">
                  <c:v>598.84881600000006</c:v>
                </c:pt>
                <c:pt idx="4849">
                  <c:v>598.93359399999997</c:v>
                </c:pt>
                <c:pt idx="4850">
                  <c:v>599.05773899999997</c:v>
                </c:pt>
                <c:pt idx="4851">
                  <c:v>599.15240500000004</c:v>
                </c:pt>
                <c:pt idx="4852">
                  <c:v>599.29064900000003</c:v>
                </c:pt>
                <c:pt idx="4853">
                  <c:v>599.37982199999999</c:v>
                </c:pt>
                <c:pt idx="4854">
                  <c:v>599.52819799999997</c:v>
                </c:pt>
                <c:pt idx="4855">
                  <c:v>599.62219200000004</c:v>
                </c:pt>
                <c:pt idx="4856">
                  <c:v>599.79211399999997</c:v>
                </c:pt>
                <c:pt idx="4857">
                  <c:v>599.924622</c:v>
                </c:pt>
                <c:pt idx="4858">
                  <c:v>600.03509499999996</c:v>
                </c:pt>
                <c:pt idx="4859">
                  <c:v>600.14770499999997</c:v>
                </c:pt>
                <c:pt idx="4860">
                  <c:v>600.24517800000001</c:v>
                </c:pt>
                <c:pt idx="4861">
                  <c:v>600.339111</c:v>
                </c:pt>
                <c:pt idx="4862">
                  <c:v>600.47332800000004</c:v>
                </c:pt>
                <c:pt idx="4863">
                  <c:v>600.56774900000005</c:v>
                </c:pt>
                <c:pt idx="4864">
                  <c:v>600.651611</c:v>
                </c:pt>
                <c:pt idx="4865">
                  <c:v>600.824341</c:v>
                </c:pt>
                <c:pt idx="4866">
                  <c:v>600.94744900000001</c:v>
                </c:pt>
                <c:pt idx="4867">
                  <c:v>601.02477999999996</c:v>
                </c:pt>
                <c:pt idx="4868">
                  <c:v>601.10955799999999</c:v>
                </c:pt>
                <c:pt idx="4869">
                  <c:v>601.308044</c:v>
                </c:pt>
                <c:pt idx="4870">
                  <c:v>601.35913100000005</c:v>
                </c:pt>
                <c:pt idx="4871">
                  <c:v>601.47869900000001</c:v>
                </c:pt>
                <c:pt idx="4872">
                  <c:v>601.56622300000004</c:v>
                </c:pt>
                <c:pt idx="4873">
                  <c:v>601.63928199999998</c:v>
                </c:pt>
                <c:pt idx="4874">
                  <c:v>601.76666299999999</c:v>
                </c:pt>
                <c:pt idx="4875">
                  <c:v>601.92370600000004</c:v>
                </c:pt>
                <c:pt idx="4876">
                  <c:v>602.04956100000004</c:v>
                </c:pt>
                <c:pt idx="4877">
                  <c:v>602.14386000000002</c:v>
                </c:pt>
                <c:pt idx="4878">
                  <c:v>602.27606200000002</c:v>
                </c:pt>
                <c:pt idx="4879">
                  <c:v>602.39849900000002</c:v>
                </c:pt>
                <c:pt idx="4880">
                  <c:v>602.55450399999995</c:v>
                </c:pt>
                <c:pt idx="4881">
                  <c:v>602.64862100000005</c:v>
                </c:pt>
                <c:pt idx="4882">
                  <c:v>602.77862500000003</c:v>
                </c:pt>
                <c:pt idx="4883">
                  <c:v>602.96203600000001</c:v>
                </c:pt>
                <c:pt idx="4884">
                  <c:v>603.10412599999995</c:v>
                </c:pt>
                <c:pt idx="4885">
                  <c:v>603.22326699999996</c:v>
                </c:pt>
                <c:pt idx="4886">
                  <c:v>603.332581</c:v>
                </c:pt>
                <c:pt idx="4887">
                  <c:v>603.43933100000004</c:v>
                </c:pt>
                <c:pt idx="4888">
                  <c:v>603.564392</c:v>
                </c:pt>
                <c:pt idx="4889">
                  <c:v>603.66351299999997</c:v>
                </c:pt>
                <c:pt idx="4890">
                  <c:v>603.81622300000004</c:v>
                </c:pt>
                <c:pt idx="4891">
                  <c:v>603.91760299999999</c:v>
                </c:pt>
                <c:pt idx="4892">
                  <c:v>604.02362100000005</c:v>
                </c:pt>
                <c:pt idx="4893">
                  <c:v>604.12799099999995</c:v>
                </c:pt>
                <c:pt idx="4894">
                  <c:v>604.26324499999998</c:v>
                </c:pt>
                <c:pt idx="4895">
                  <c:v>604.36474599999997</c:v>
                </c:pt>
                <c:pt idx="4896">
                  <c:v>604.452271</c:v>
                </c:pt>
                <c:pt idx="4897">
                  <c:v>604.59130900000002</c:v>
                </c:pt>
                <c:pt idx="4898">
                  <c:v>604.69323699999995</c:v>
                </c:pt>
                <c:pt idx="4899">
                  <c:v>604.78912400000002</c:v>
                </c:pt>
                <c:pt idx="4900">
                  <c:v>604.92602499999998</c:v>
                </c:pt>
                <c:pt idx="4901">
                  <c:v>605.07781999999997</c:v>
                </c:pt>
                <c:pt idx="4902">
                  <c:v>605.21032700000001</c:v>
                </c:pt>
                <c:pt idx="4903">
                  <c:v>605.31152299999997</c:v>
                </c:pt>
                <c:pt idx="4904">
                  <c:v>605.39941399999998</c:v>
                </c:pt>
                <c:pt idx="4905">
                  <c:v>605.519409</c:v>
                </c:pt>
                <c:pt idx="4906">
                  <c:v>605.60504200000003</c:v>
                </c:pt>
                <c:pt idx="4907">
                  <c:v>605.75195299999996</c:v>
                </c:pt>
                <c:pt idx="4908">
                  <c:v>605.83691399999998</c:v>
                </c:pt>
                <c:pt idx="4909">
                  <c:v>605.98431400000004</c:v>
                </c:pt>
                <c:pt idx="4910">
                  <c:v>606.11676</c:v>
                </c:pt>
                <c:pt idx="4911">
                  <c:v>606.24670400000002</c:v>
                </c:pt>
                <c:pt idx="4912">
                  <c:v>606.40924099999995</c:v>
                </c:pt>
                <c:pt idx="4913">
                  <c:v>606.54583700000001</c:v>
                </c:pt>
                <c:pt idx="4914">
                  <c:v>606.64691200000004</c:v>
                </c:pt>
                <c:pt idx="4915">
                  <c:v>606.68066399999998</c:v>
                </c:pt>
                <c:pt idx="4916">
                  <c:v>606.80212400000005</c:v>
                </c:pt>
                <c:pt idx="4917">
                  <c:v>606.944885</c:v>
                </c:pt>
                <c:pt idx="4918">
                  <c:v>607.03826900000001</c:v>
                </c:pt>
                <c:pt idx="4919">
                  <c:v>607.16326900000001</c:v>
                </c:pt>
                <c:pt idx="4920">
                  <c:v>607.28607199999999</c:v>
                </c:pt>
                <c:pt idx="4921">
                  <c:v>607.39752199999998</c:v>
                </c:pt>
                <c:pt idx="4922">
                  <c:v>607.47601299999997</c:v>
                </c:pt>
                <c:pt idx="4923">
                  <c:v>607.63232400000004</c:v>
                </c:pt>
                <c:pt idx="4924">
                  <c:v>607.70892300000003</c:v>
                </c:pt>
                <c:pt idx="4925">
                  <c:v>607.83673099999999</c:v>
                </c:pt>
                <c:pt idx="4926">
                  <c:v>608.01086399999997</c:v>
                </c:pt>
                <c:pt idx="4927">
                  <c:v>608.13659700000005</c:v>
                </c:pt>
                <c:pt idx="4928">
                  <c:v>608.25811799999997</c:v>
                </c:pt>
                <c:pt idx="4929">
                  <c:v>608.473389</c:v>
                </c:pt>
                <c:pt idx="4930">
                  <c:v>608.56646699999999</c:v>
                </c:pt>
                <c:pt idx="4931">
                  <c:v>608.64898700000003</c:v>
                </c:pt>
                <c:pt idx="4932">
                  <c:v>608.80377199999998</c:v>
                </c:pt>
                <c:pt idx="4933">
                  <c:v>608.91516100000001</c:v>
                </c:pt>
                <c:pt idx="4934">
                  <c:v>609.01159700000005</c:v>
                </c:pt>
                <c:pt idx="4935">
                  <c:v>609.17687999999998</c:v>
                </c:pt>
                <c:pt idx="4936">
                  <c:v>609.33813499999997</c:v>
                </c:pt>
                <c:pt idx="4937">
                  <c:v>609.41918899999996</c:v>
                </c:pt>
                <c:pt idx="4938">
                  <c:v>609.55682400000001</c:v>
                </c:pt>
                <c:pt idx="4939">
                  <c:v>609.64788799999997</c:v>
                </c:pt>
                <c:pt idx="4940">
                  <c:v>609.78869599999996</c:v>
                </c:pt>
                <c:pt idx="4941">
                  <c:v>609.88995399999999</c:v>
                </c:pt>
                <c:pt idx="4942">
                  <c:v>610.02465800000004</c:v>
                </c:pt>
                <c:pt idx="4943">
                  <c:v>610.06378199999995</c:v>
                </c:pt>
                <c:pt idx="4944">
                  <c:v>610.23980700000004</c:v>
                </c:pt>
                <c:pt idx="4945">
                  <c:v>610.35046399999999</c:v>
                </c:pt>
                <c:pt idx="4946">
                  <c:v>610.45434599999999</c:v>
                </c:pt>
                <c:pt idx="4947">
                  <c:v>610.59130900000002</c:v>
                </c:pt>
                <c:pt idx="4948">
                  <c:v>610.72131300000001</c:v>
                </c:pt>
                <c:pt idx="4949">
                  <c:v>610.80493200000001</c:v>
                </c:pt>
                <c:pt idx="4950">
                  <c:v>610.89679000000001</c:v>
                </c:pt>
                <c:pt idx="4951">
                  <c:v>611.03985599999999</c:v>
                </c:pt>
                <c:pt idx="4952">
                  <c:v>611.17077600000005</c:v>
                </c:pt>
                <c:pt idx="4953">
                  <c:v>611.274719</c:v>
                </c:pt>
                <c:pt idx="4954">
                  <c:v>611.44519000000003</c:v>
                </c:pt>
                <c:pt idx="4955">
                  <c:v>611.56701699999996</c:v>
                </c:pt>
                <c:pt idx="4956">
                  <c:v>611.60553000000004</c:v>
                </c:pt>
                <c:pt idx="4957">
                  <c:v>611.77606200000002</c:v>
                </c:pt>
                <c:pt idx="4958">
                  <c:v>611.93072500000005</c:v>
                </c:pt>
                <c:pt idx="4959">
                  <c:v>612.015625</c:v>
                </c:pt>
                <c:pt idx="4960">
                  <c:v>612.13262899999995</c:v>
                </c:pt>
                <c:pt idx="4961">
                  <c:v>612.23767099999998</c:v>
                </c:pt>
                <c:pt idx="4962">
                  <c:v>612.40301499999998</c:v>
                </c:pt>
                <c:pt idx="4963">
                  <c:v>612.46716300000003</c:v>
                </c:pt>
                <c:pt idx="4964">
                  <c:v>612.62933299999997</c:v>
                </c:pt>
                <c:pt idx="4965">
                  <c:v>612.71661400000005</c:v>
                </c:pt>
                <c:pt idx="4966">
                  <c:v>612.85272199999997</c:v>
                </c:pt>
                <c:pt idx="4967">
                  <c:v>612.99883999999997</c:v>
                </c:pt>
                <c:pt idx="4968">
                  <c:v>613.13934300000005</c:v>
                </c:pt>
                <c:pt idx="4969">
                  <c:v>613.23120100000006</c:v>
                </c:pt>
                <c:pt idx="4970">
                  <c:v>613.35424799999998</c:v>
                </c:pt>
                <c:pt idx="4971">
                  <c:v>613.42163100000005</c:v>
                </c:pt>
                <c:pt idx="4972">
                  <c:v>613.56555200000003</c:v>
                </c:pt>
                <c:pt idx="4973">
                  <c:v>613.62640399999998</c:v>
                </c:pt>
                <c:pt idx="4974">
                  <c:v>613.78521699999999</c:v>
                </c:pt>
                <c:pt idx="4975">
                  <c:v>613.95452899999998</c:v>
                </c:pt>
                <c:pt idx="4976">
                  <c:v>614.07794200000001</c:v>
                </c:pt>
                <c:pt idx="4977">
                  <c:v>614.17156999999997</c:v>
                </c:pt>
                <c:pt idx="4978">
                  <c:v>614.30633499999999</c:v>
                </c:pt>
                <c:pt idx="4979">
                  <c:v>614.45629899999994</c:v>
                </c:pt>
                <c:pt idx="4980">
                  <c:v>614.49035600000002</c:v>
                </c:pt>
                <c:pt idx="4981">
                  <c:v>614.66345200000001</c:v>
                </c:pt>
                <c:pt idx="4982">
                  <c:v>614.77960199999995</c:v>
                </c:pt>
                <c:pt idx="4983">
                  <c:v>614.93176300000005</c:v>
                </c:pt>
                <c:pt idx="4984">
                  <c:v>615.08892800000001</c:v>
                </c:pt>
                <c:pt idx="4985">
                  <c:v>615.16290300000003</c:v>
                </c:pt>
                <c:pt idx="4986">
                  <c:v>615.32147199999997</c:v>
                </c:pt>
                <c:pt idx="4987">
                  <c:v>615.38671899999997</c:v>
                </c:pt>
                <c:pt idx="4988">
                  <c:v>615.48730499999999</c:v>
                </c:pt>
                <c:pt idx="4989">
                  <c:v>615.59680200000003</c:v>
                </c:pt>
                <c:pt idx="4990">
                  <c:v>615.72534199999996</c:v>
                </c:pt>
                <c:pt idx="4991">
                  <c:v>615.86724900000002</c:v>
                </c:pt>
                <c:pt idx="4992">
                  <c:v>615.96154799999999</c:v>
                </c:pt>
                <c:pt idx="4993">
                  <c:v>616.08184800000004</c:v>
                </c:pt>
                <c:pt idx="4994">
                  <c:v>616.24408000000005</c:v>
                </c:pt>
                <c:pt idx="4995">
                  <c:v>616.310608</c:v>
                </c:pt>
                <c:pt idx="4996">
                  <c:v>616.49566700000003</c:v>
                </c:pt>
                <c:pt idx="4997">
                  <c:v>616.60821499999997</c:v>
                </c:pt>
                <c:pt idx="4998">
                  <c:v>616.6875</c:v>
                </c:pt>
                <c:pt idx="4999">
                  <c:v>616.82482900000002</c:v>
                </c:pt>
                <c:pt idx="5000">
                  <c:v>616.93823199999997</c:v>
                </c:pt>
                <c:pt idx="5001">
                  <c:v>617.02813700000002</c:v>
                </c:pt>
                <c:pt idx="5002">
                  <c:v>617.152466</c:v>
                </c:pt>
                <c:pt idx="5003">
                  <c:v>617.23992899999996</c:v>
                </c:pt>
                <c:pt idx="5004">
                  <c:v>617.40972899999997</c:v>
                </c:pt>
                <c:pt idx="5005">
                  <c:v>617.52093500000001</c:v>
                </c:pt>
                <c:pt idx="5006">
                  <c:v>617.60998500000005</c:v>
                </c:pt>
                <c:pt idx="5007">
                  <c:v>617.69708300000002</c:v>
                </c:pt>
                <c:pt idx="5008">
                  <c:v>617.83758499999999</c:v>
                </c:pt>
                <c:pt idx="5009">
                  <c:v>617.93908699999997</c:v>
                </c:pt>
                <c:pt idx="5010">
                  <c:v>618.04870600000004</c:v>
                </c:pt>
                <c:pt idx="5011">
                  <c:v>618.17095900000004</c:v>
                </c:pt>
                <c:pt idx="5012">
                  <c:v>618.29754600000001</c:v>
                </c:pt>
                <c:pt idx="5013">
                  <c:v>618.47790499999996</c:v>
                </c:pt>
                <c:pt idx="5014">
                  <c:v>618.56957999999997</c:v>
                </c:pt>
                <c:pt idx="5015">
                  <c:v>618.72314500000005</c:v>
                </c:pt>
                <c:pt idx="5016">
                  <c:v>618.85064699999998</c:v>
                </c:pt>
                <c:pt idx="5017">
                  <c:v>619.04992700000003</c:v>
                </c:pt>
                <c:pt idx="5018">
                  <c:v>619.11944600000004</c:v>
                </c:pt>
                <c:pt idx="5019">
                  <c:v>619.268372</c:v>
                </c:pt>
                <c:pt idx="5020">
                  <c:v>619.41668700000002</c:v>
                </c:pt>
                <c:pt idx="5021">
                  <c:v>619.47760000000005</c:v>
                </c:pt>
                <c:pt idx="5022">
                  <c:v>619.55682400000001</c:v>
                </c:pt>
                <c:pt idx="5023">
                  <c:v>619.69897500000002</c:v>
                </c:pt>
                <c:pt idx="5024">
                  <c:v>619.87481700000001</c:v>
                </c:pt>
                <c:pt idx="5025">
                  <c:v>619.87371800000005</c:v>
                </c:pt>
                <c:pt idx="5026">
                  <c:v>619.98950200000002</c:v>
                </c:pt>
                <c:pt idx="5027">
                  <c:v>620.10363800000005</c:v>
                </c:pt>
                <c:pt idx="5028">
                  <c:v>620.20977800000003</c:v>
                </c:pt>
                <c:pt idx="5029">
                  <c:v>620.42218000000003</c:v>
                </c:pt>
                <c:pt idx="5030">
                  <c:v>620.44433600000002</c:v>
                </c:pt>
                <c:pt idx="5031">
                  <c:v>620.594604</c:v>
                </c:pt>
                <c:pt idx="5032">
                  <c:v>620.72686799999997</c:v>
                </c:pt>
                <c:pt idx="5033">
                  <c:v>620.86560099999997</c:v>
                </c:pt>
                <c:pt idx="5034">
                  <c:v>620.98553500000003</c:v>
                </c:pt>
                <c:pt idx="5035">
                  <c:v>621.06359899999995</c:v>
                </c:pt>
                <c:pt idx="5036">
                  <c:v>621.17553699999996</c:v>
                </c:pt>
                <c:pt idx="5037">
                  <c:v>621.30102499999998</c:v>
                </c:pt>
                <c:pt idx="5038">
                  <c:v>621.49285899999995</c:v>
                </c:pt>
                <c:pt idx="5039">
                  <c:v>621.54187000000002</c:v>
                </c:pt>
                <c:pt idx="5040">
                  <c:v>621.68102999999996</c:v>
                </c:pt>
                <c:pt idx="5041">
                  <c:v>621.82299799999998</c:v>
                </c:pt>
                <c:pt idx="5042">
                  <c:v>621.96051</c:v>
                </c:pt>
                <c:pt idx="5043">
                  <c:v>622.02264400000001</c:v>
                </c:pt>
                <c:pt idx="5044">
                  <c:v>622.21551499999998</c:v>
                </c:pt>
                <c:pt idx="5045">
                  <c:v>622.43408199999999</c:v>
                </c:pt>
                <c:pt idx="5046">
                  <c:v>622.49920699999996</c:v>
                </c:pt>
                <c:pt idx="5047">
                  <c:v>622.52557400000001</c:v>
                </c:pt>
                <c:pt idx="5048">
                  <c:v>622.63812299999995</c:v>
                </c:pt>
                <c:pt idx="5049">
                  <c:v>622.68597399999999</c:v>
                </c:pt>
                <c:pt idx="5050">
                  <c:v>622.81793200000004</c:v>
                </c:pt>
                <c:pt idx="5051">
                  <c:v>622.88903800000003</c:v>
                </c:pt>
                <c:pt idx="5052">
                  <c:v>623.05554199999995</c:v>
                </c:pt>
                <c:pt idx="5053">
                  <c:v>623.144226</c:v>
                </c:pt>
                <c:pt idx="5054">
                  <c:v>623.30438200000003</c:v>
                </c:pt>
                <c:pt idx="5055">
                  <c:v>623.39355499999999</c:v>
                </c:pt>
                <c:pt idx="5056">
                  <c:v>623.57208300000002</c:v>
                </c:pt>
                <c:pt idx="5057">
                  <c:v>623.69262700000002</c:v>
                </c:pt>
                <c:pt idx="5058">
                  <c:v>623.79815699999995</c:v>
                </c:pt>
                <c:pt idx="5059">
                  <c:v>623.95843500000001</c:v>
                </c:pt>
                <c:pt idx="5060">
                  <c:v>624.09954800000003</c:v>
                </c:pt>
                <c:pt idx="5061">
                  <c:v>624.19354199999998</c:v>
                </c:pt>
                <c:pt idx="5062">
                  <c:v>624.36016800000004</c:v>
                </c:pt>
                <c:pt idx="5063">
                  <c:v>624.42706299999998</c:v>
                </c:pt>
                <c:pt idx="5064">
                  <c:v>624.55181900000002</c:v>
                </c:pt>
                <c:pt idx="5065">
                  <c:v>624.65478499999995</c:v>
                </c:pt>
                <c:pt idx="5066">
                  <c:v>624.75518799999998</c:v>
                </c:pt>
                <c:pt idx="5067">
                  <c:v>624.88452099999995</c:v>
                </c:pt>
                <c:pt idx="5068">
                  <c:v>624.99835199999995</c:v>
                </c:pt>
                <c:pt idx="5069">
                  <c:v>625.084473</c:v>
                </c:pt>
                <c:pt idx="5070">
                  <c:v>625.12091099999998</c:v>
                </c:pt>
                <c:pt idx="5071">
                  <c:v>625.287781</c:v>
                </c:pt>
                <c:pt idx="5072">
                  <c:v>625.36511199999995</c:v>
                </c:pt>
                <c:pt idx="5073">
                  <c:v>625.45355199999995</c:v>
                </c:pt>
                <c:pt idx="5074">
                  <c:v>625.590149</c:v>
                </c:pt>
                <c:pt idx="5075">
                  <c:v>625.73101799999995</c:v>
                </c:pt>
                <c:pt idx="5076">
                  <c:v>625.83007799999996</c:v>
                </c:pt>
                <c:pt idx="5077">
                  <c:v>625.92059300000005</c:v>
                </c:pt>
                <c:pt idx="5078">
                  <c:v>626.05212400000005</c:v>
                </c:pt>
                <c:pt idx="5079">
                  <c:v>626.17211899999995</c:v>
                </c:pt>
                <c:pt idx="5080">
                  <c:v>626.39379899999994</c:v>
                </c:pt>
                <c:pt idx="5081">
                  <c:v>626.49096699999996</c:v>
                </c:pt>
                <c:pt idx="5082">
                  <c:v>626.57855199999995</c:v>
                </c:pt>
                <c:pt idx="5083">
                  <c:v>626.73181199999999</c:v>
                </c:pt>
                <c:pt idx="5084">
                  <c:v>626.897156</c:v>
                </c:pt>
                <c:pt idx="5085">
                  <c:v>626.94995100000006</c:v>
                </c:pt>
                <c:pt idx="5086">
                  <c:v>627.13159199999996</c:v>
                </c:pt>
                <c:pt idx="5087">
                  <c:v>627.23034700000005</c:v>
                </c:pt>
                <c:pt idx="5088">
                  <c:v>627.39904799999999</c:v>
                </c:pt>
                <c:pt idx="5089">
                  <c:v>627.56207300000005</c:v>
                </c:pt>
                <c:pt idx="5090">
                  <c:v>627.63665800000001</c:v>
                </c:pt>
                <c:pt idx="5091">
                  <c:v>627.80419900000004</c:v>
                </c:pt>
                <c:pt idx="5092">
                  <c:v>627.923767</c:v>
                </c:pt>
                <c:pt idx="5093">
                  <c:v>628.01214600000003</c:v>
                </c:pt>
                <c:pt idx="5094">
                  <c:v>628.12744099999998</c:v>
                </c:pt>
                <c:pt idx="5095">
                  <c:v>628.19805899999994</c:v>
                </c:pt>
                <c:pt idx="5096">
                  <c:v>628.31011999999998</c:v>
                </c:pt>
                <c:pt idx="5097">
                  <c:v>628.46582000000001</c:v>
                </c:pt>
                <c:pt idx="5098">
                  <c:v>628.54992700000003</c:v>
                </c:pt>
                <c:pt idx="5099">
                  <c:v>628.69738800000005</c:v>
                </c:pt>
                <c:pt idx="5100">
                  <c:v>628.84332300000005</c:v>
                </c:pt>
                <c:pt idx="5101">
                  <c:v>628.97595200000001</c:v>
                </c:pt>
                <c:pt idx="5102">
                  <c:v>629.08374000000003</c:v>
                </c:pt>
                <c:pt idx="5103">
                  <c:v>629.23046899999997</c:v>
                </c:pt>
                <c:pt idx="5104">
                  <c:v>629.28002900000001</c:v>
                </c:pt>
                <c:pt idx="5105">
                  <c:v>629.43530299999998</c:v>
                </c:pt>
                <c:pt idx="5106">
                  <c:v>629.53308100000004</c:v>
                </c:pt>
                <c:pt idx="5107">
                  <c:v>629.71301300000005</c:v>
                </c:pt>
                <c:pt idx="5108">
                  <c:v>629.77740500000004</c:v>
                </c:pt>
                <c:pt idx="5109">
                  <c:v>629.87506099999996</c:v>
                </c:pt>
                <c:pt idx="5110">
                  <c:v>630.00268600000004</c:v>
                </c:pt>
                <c:pt idx="5111">
                  <c:v>630.15625</c:v>
                </c:pt>
                <c:pt idx="5112">
                  <c:v>630.23602300000005</c:v>
                </c:pt>
                <c:pt idx="5113">
                  <c:v>630.31994599999996</c:v>
                </c:pt>
                <c:pt idx="5114">
                  <c:v>630.50830099999996</c:v>
                </c:pt>
                <c:pt idx="5115">
                  <c:v>630.50244099999998</c:v>
                </c:pt>
                <c:pt idx="5116">
                  <c:v>630.68530299999998</c:v>
                </c:pt>
                <c:pt idx="5117">
                  <c:v>630.77179000000001</c:v>
                </c:pt>
                <c:pt idx="5118">
                  <c:v>630.92254600000001</c:v>
                </c:pt>
                <c:pt idx="5119">
                  <c:v>631.05108600000005</c:v>
                </c:pt>
                <c:pt idx="5120">
                  <c:v>631.13269000000003</c:v>
                </c:pt>
                <c:pt idx="5121">
                  <c:v>631.28082300000005</c:v>
                </c:pt>
                <c:pt idx="5122">
                  <c:v>631.362976</c:v>
                </c:pt>
                <c:pt idx="5123">
                  <c:v>631.53656000000001</c:v>
                </c:pt>
                <c:pt idx="5124">
                  <c:v>631.64416500000004</c:v>
                </c:pt>
                <c:pt idx="5125">
                  <c:v>631.77294900000004</c:v>
                </c:pt>
                <c:pt idx="5126">
                  <c:v>631.83483899999999</c:v>
                </c:pt>
                <c:pt idx="5127">
                  <c:v>632.01037599999995</c:v>
                </c:pt>
                <c:pt idx="5128">
                  <c:v>632.19543499999997</c:v>
                </c:pt>
                <c:pt idx="5129">
                  <c:v>632.26519800000005</c:v>
                </c:pt>
                <c:pt idx="5130">
                  <c:v>632.35467500000004</c:v>
                </c:pt>
                <c:pt idx="5131">
                  <c:v>632.49243200000001</c:v>
                </c:pt>
                <c:pt idx="5132">
                  <c:v>632.63690199999996</c:v>
                </c:pt>
                <c:pt idx="5133">
                  <c:v>632.79943800000001</c:v>
                </c:pt>
                <c:pt idx="5134">
                  <c:v>632.92120399999999</c:v>
                </c:pt>
                <c:pt idx="5135">
                  <c:v>633.01232900000002</c:v>
                </c:pt>
                <c:pt idx="5136">
                  <c:v>633.21905500000003</c:v>
                </c:pt>
                <c:pt idx="5137">
                  <c:v>633.20306400000004</c:v>
                </c:pt>
                <c:pt idx="5138">
                  <c:v>633.32867399999998</c:v>
                </c:pt>
                <c:pt idx="5139">
                  <c:v>633.452271</c:v>
                </c:pt>
                <c:pt idx="5140">
                  <c:v>633.54968299999996</c:v>
                </c:pt>
                <c:pt idx="5141">
                  <c:v>633.62884499999996</c:v>
                </c:pt>
                <c:pt idx="5142">
                  <c:v>633.82312000000002</c:v>
                </c:pt>
                <c:pt idx="5143">
                  <c:v>633.90515100000005</c:v>
                </c:pt>
                <c:pt idx="5144">
                  <c:v>633.97045900000001</c:v>
                </c:pt>
                <c:pt idx="5145">
                  <c:v>634.07720900000004</c:v>
                </c:pt>
                <c:pt idx="5146">
                  <c:v>634.17224099999999</c:v>
                </c:pt>
                <c:pt idx="5147">
                  <c:v>634.34381099999996</c:v>
                </c:pt>
                <c:pt idx="5148">
                  <c:v>634.48791500000004</c:v>
                </c:pt>
                <c:pt idx="5149">
                  <c:v>634.54540999999995</c:v>
                </c:pt>
                <c:pt idx="5150">
                  <c:v>634.69519000000003</c:v>
                </c:pt>
                <c:pt idx="5151">
                  <c:v>634.79821800000002</c:v>
                </c:pt>
                <c:pt idx="5152">
                  <c:v>634.88177499999995</c:v>
                </c:pt>
                <c:pt idx="5153">
                  <c:v>635.02496299999996</c:v>
                </c:pt>
                <c:pt idx="5154">
                  <c:v>635.07556199999999</c:v>
                </c:pt>
                <c:pt idx="5155">
                  <c:v>635.19647199999997</c:v>
                </c:pt>
                <c:pt idx="5156">
                  <c:v>635.34539800000005</c:v>
                </c:pt>
                <c:pt idx="5157">
                  <c:v>635.46527100000003</c:v>
                </c:pt>
                <c:pt idx="5158">
                  <c:v>635.59228499999995</c:v>
                </c:pt>
                <c:pt idx="5159">
                  <c:v>635.722351</c:v>
                </c:pt>
                <c:pt idx="5160">
                  <c:v>635.84020999999996</c:v>
                </c:pt>
                <c:pt idx="5161">
                  <c:v>635.97546399999999</c:v>
                </c:pt>
                <c:pt idx="5162">
                  <c:v>636.06414800000005</c:v>
                </c:pt>
                <c:pt idx="5163">
                  <c:v>636.19726600000001</c:v>
                </c:pt>
                <c:pt idx="5164">
                  <c:v>636.32501200000002</c:v>
                </c:pt>
                <c:pt idx="5165">
                  <c:v>636.44622800000002</c:v>
                </c:pt>
                <c:pt idx="5166">
                  <c:v>636.56951900000001</c:v>
                </c:pt>
                <c:pt idx="5167">
                  <c:v>636.71417199999996</c:v>
                </c:pt>
                <c:pt idx="5168">
                  <c:v>636.86041299999999</c:v>
                </c:pt>
                <c:pt idx="5169">
                  <c:v>636.98779300000001</c:v>
                </c:pt>
                <c:pt idx="5170">
                  <c:v>637.05383300000005</c:v>
                </c:pt>
                <c:pt idx="5171">
                  <c:v>637.13763400000005</c:v>
                </c:pt>
                <c:pt idx="5172">
                  <c:v>637.24481200000002</c:v>
                </c:pt>
                <c:pt idx="5173">
                  <c:v>637.35485800000004</c:v>
                </c:pt>
                <c:pt idx="5174">
                  <c:v>637.50109899999995</c:v>
                </c:pt>
                <c:pt idx="5175">
                  <c:v>637.61914100000001</c:v>
                </c:pt>
                <c:pt idx="5176">
                  <c:v>637.74560499999995</c:v>
                </c:pt>
                <c:pt idx="5177">
                  <c:v>637.85626200000002</c:v>
                </c:pt>
                <c:pt idx="5178">
                  <c:v>638.00238000000002</c:v>
                </c:pt>
                <c:pt idx="5179">
                  <c:v>638.06591800000001</c:v>
                </c:pt>
                <c:pt idx="5180">
                  <c:v>638.21362299999998</c:v>
                </c:pt>
                <c:pt idx="5181">
                  <c:v>638.38568099999998</c:v>
                </c:pt>
                <c:pt idx="5182">
                  <c:v>638.50311299999998</c:v>
                </c:pt>
                <c:pt idx="5183">
                  <c:v>638.62133800000004</c:v>
                </c:pt>
                <c:pt idx="5184">
                  <c:v>638.77319299999999</c:v>
                </c:pt>
                <c:pt idx="5185">
                  <c:v>638.86914100000001</c:v>
                </c:pt>
                <c:pt idx="5186">
                  <c:v>639.03808600000002</c:v>
                </c:pt>
                <c:pt idx="5187">
                  <c:v>639.12640399999998</c:v>
                </c:pt>
                <c:pt idx="5188">
                  <c:v>639.24572799999999</c:v>
                </c:pt>
                <c:pt idx="5189">
                  <c:v>639.35925299999997</c:v>
                </c:pt>
                <c:pt idx="5190">
                  <c:v>639.50750700000003</c:v>
                </c:pt>
                <c:pt idx="5191">
                  <c:v>639.56237799999997</c:v>
                </c:pt>
                <c:pt idx="5192">
                  <c:v>639.74359100000004</c:v>
                </c:pt>
                <c:pt idx="5193">
                  <c:v>639.86627199999998</c:v>
                </c:pt>
                <c:pt idx="5194">
                  <c:v>639.92614700000001</c:v>
                </c:pt>
                <c:pt idx="5195">
                  <c:v>640.03100600000005</c:v>
                </c:pt>
                <c:pt idx="5196">
                  <c:v>640.16339100000005</c:v>
                </c:pt>
                <c:pt idx="5197">
                  <c:v>640.296021</c:v>
                </c:pt>
                <c:pt idx="5198">
                  <c:v>640.40448000000004</c:v>
                </c:pt>
                <c:pt idx="5199">
                  <c:v>640.51605199999995</c:v>
                </c:pt>
                <c:pt idx="5200">
                  <c:v>640.63110400000005</c:v>
                </c:pt>
                <c:pt idx="5201">
                  <c:v>640.70953399999996</c:v>
                </c:pt>
                <c:pt idx="5202">
                  <c:v>640.82153300000004</c:v>
                </c:pt>
                <c:pt idx="5203">
                  <c:v>640.95526099999995</c:v>
                </c:pt>
                <c:pt idx="5204">
                  <c:v>641.09637499999997</c:v>
                </c:pt>
                <c:pt idx="5205">
                  <c:v>641.25488299999995</c:v>
                </c:pt>
                <c:pt idx="5206">
                  <c:v>641.368469</c:v>
                </c:pt>
                <c:pt idx="5207">
                  <c:v>641.52325399999995</c:v>
                </c:pt>
                <c:pt idx="5208">
                  <c:v>641.67004399999996</c:v>
                </c:pt>
                <c:pt idx="5209">
                  <c:v>641.74408000000005</c:v>
                </c:pt>
                <c:pt idx="5210">
                  <c:v>641.89648399999999</c:v>
                </c:pt>
                <c:pt idx="5211">
                  <c:v>641.93914800000005</c:v>
                </c:pt>
                <c:pt idx="5212">
                  <c:v>642.02148399999999</c:v>
                </c:pt>
                <c:pt idx="5213">
                  <c:v>642.14001499999995</c:v>
                </c:pt>
                <c:pt idx="5214">
                  <c:v>642.30578600000001</c:v>
                </c:pt>
                <c:pt idx="5215">
                  <c:v>642.41473399999995</c:v>
                </c:pt>
                <c:pt idx="5216">
                  <c:v>642.50531000000001</c:v>
                </c:pt>
                <c:pt idx="5217">
                  <c:v>642.62493900000004</c:v>
                </c:pt>
                <c:pt idx="5218">
                  <c:v>642.75854500000003</c:v>
                </c:pt>
                <c:pt idx="5219">
                  <c:v>642.88031000000001</c:v>
                </c:pt>
                <c:pt idx="5220">
                  <c:v>643.06921399999999</c:v>
                </c:pt>
                <c:pt idx="5221">
                  <c:v>643.12707499999999</c:v>
                </c:pt>
                <c:pt idx="5222">
                  <c:v>643.28094499999997</c:v>
                </c:pt>
                <c:pt idx="5223">
                  <c:v>643.40301499999998</c:v>
                </c:pt>
                <c:pt idx="5224">
                  <c:v>643.52062999999998</c:v>
                </c:pt>
                <c:pt idx="5225">
                  <c:v>643.65997300000004</c:v>
                </c:pt>
                <c:pt idx="5226">
                  <c:v>643.762878</c:v>
                </c:pt>
                <c:pt idx="5227">
                  <c:v>643.86944600000004</c:v>
                </c:pt>
                <c:pt idx="5228">
                  <c:v>643.94397000000004</c:v>
                </c:pt>
                <c:pt idx="5229">
                  <c:v>644.12725799999998</c:v>
                </c:pt>
                <c:pt idx="5230">
                  <c:v>644.20324700000003</c:v>
                </c:pt>
                <c:pt idx="5231">
                  <c:v>644.28772000000004</c:v>
                </c:pt>
                <c:pt idx="5232">
                  <c:v>644.41424600000005</c:v>
                </c:pt>
                <c:pt idx="5233">
                  <c:v>644.51794400000006</c:v>
                </c:pt>
                <c:pt idx="5234">
                  <c:v>644.645264</c:v>
                </c:pt>
                <c:pt idx="5235">
                  <c:v>644.74078399999996</c:v>
                </c:pt>
                <c:pt idx="5236">
                  <c:v>644.913635</c:v>
                </c:pt>
                <c:pt idx="5237">
                  <c:v>645.00366199999996</c:v>
                </c:pt>
                <c:pt idx="5238">
                  <c:v>645.10626200000002</c:v>
                </c:pt>
                <c:pt idx="5239">
                  <c:v>645.25817900000004</c:v>
                </c:pt>
                <c:pt idx="5240">
                  <c:v>645.32226600000001</c:v>
                </c:pt>
                <c:pt idx="5241">
                  <c:v>645.43713400000001</c:v>
                </c:pt>
                <c:pt idx="5242">
                  <c:v>645.56841999999995</c:v>
                </c:pt>
                <c:pt idx="5243">
                  <c:v>645.67785600000002</c:v>
                </c:pt>
                <c:pt idx="5244">
                  <c:v>645.80096400000002</c:v>
                </c:pt>
                <c:pt idx="5245">
                  <c:v>645.89624000000003</c:v>
                </c:pt>
                <c:pt idx="5246">
                  <c:v>646.06378199999995</c:v>
                </c:pt>
                <c:pt idx="5247">
                  <c:v>646.159851</c:v>
                </c:pt>
                <c:pt idx="5248">
                  <c:v>646.29046600000004</c:v>
                </c:pt>
                <c:pt idx="5249">
                  <c:v>646.34173599999997</c:v>
                </c:pt>
                <c:pt idx="5250">
                  <c:v>646.52239999999995</c:v>
                </c:pt>
                <c:pt idx="5251">
                  <c:v>646.65557899999999</c:v>
                </c:pt>
                <c:pt idx="5252">
                  <c:v>646.75982699999997</c:v>
                </c:pt>
                <c:pt idx="5253">
                  <c:v>646.85430899999994</c:v>
                </c:pt>
                <c:pt idx="5254">
                  <c:v>647.00390600000003</c:v>
                </c:pt>
                <c:pt idx="5255">
                  <c:v>647.10199</c:v>
                </c:pt>
                <c:pt idx="5256">
                  <c:v>647.24304199999995</c:v>
                </c:pt>
                <c:pt idx="5257">
                  <c:v>647.38690199999996</c:v>
                </c:pt>
                <c:pt idx="5258">
                  <c:v>647.51446499999997</c:v>
                </c:pt>
                <c:pt idx="5259">
                  <c:v>647.65454099999999</c:v>
                </c:pt>
                <c:pt idx="5260">
                  <c:v>647.80584699999997</c:v>
                </c:pt>
                <c:pt idx="5261">
                  <c:v>647.90924099999995</c:v>
                </c:pt>
                <c:pt idx="5262">
                  <c:v>648.00451699999996</c:v>
                </c:pt>
                <c:pt idx="5263">
                  <c:v>648.240723</c:v>
                </c:pt>
                <c:pt idx="5264">
                  <c:v>648.31707800000004</c:v>
                </c:pt>
                <c:pt idx="5265">
                  <c:v>648.441101</c:v>
                </c:pt>
                <c:pt idx="5266">
                  <c:v>648.50903300000004</c:v>
                </c:pt>
                <c:pt idx="5267">
                  <c:v>648.69158900000002</c:v>
                </c:pt>
                <c:pt idx="5268">
                  <c:v>648.75604199999998</c:v>
                </c:pt>
                <c:pt idx="5269">
                  <c:v>648.78552200000001</c:v>
                </c:pt>
                <c:pt idx="5270">
                  <c:v>648.97033699999997</c:v>
                </c:pt>
                <c:pt idx="5271">
                  <c:v>649.08111599999995</c:v>
                </c:pt>
                <c:pt idx="5272">
                  <c:v>649.19219999999996</c:v>
                </c:pt>
                <c:pt idx="5273">
                  <c:v>649.31286599999999</c:v>
                </c:pt>
                <c:pt idx="5274">
                  <c:v>649.39733899999999</c:v>
                </c:pt>
                <c:pt idx="5275">
                  <c:v>649.50280799999996</c:v>
                </c:pt>
                <c:pt idx="5276">
                  <c:v>649.65234399999997</c:v>
                </c:pt>
                <c:pt idx="5277">
                  <c:v>649.75018299999999</c:v>
                </c:pt>
                <c:pt idx="5278">
                  <c:v>649.89709500000004</c:v>
                </c:pt>
                <c:pt idx="5279">
                  <c:v>649.98394800000005</c:v>
                </c:pt>
                <c:pt idx="5280">
                  <c:v>650.08978300000001</c:v>
                </c:pt>
                <c:pt idx="5281">
                  <c:v>650.21612500000003</c:v>
                </c:pt>
                <c:pt idx="5282">
                  <c:v>650.26934800000004</c:v>
                </c:pt>
                <c:pt idx="5283">
                  <c:v>650.36975099999995</c:v>
                </c:pt>
                <c:pt idx="5284">
                  <c:v>650.53497300000004</c:v>
                </c:pt>
                <c:pt idx="5285">
                  <c:v>650.64782700000001</c:v>
                </c:pt>
                <c:pt idx="5286">
                  <c:v>650.86358600000005</c:v>
                </c:pt>
                <c:pt idx="5287">
                  <c:v>650.91345200000001</c:v>
                </c:pt>
                <c:pt idx="5288">
                  <c:v>651.00299099999995</c:v>
                </c:pt>
                <c:pt idx="5289">
                  <c:v>651.082581</c:v>
                </c:pt>
                <c:pt idx="5290">
                  <c:v>651.16937299999995</c:v>
                </c:pt>
                <c:pt idx="5291">
                  <c:v>651.341003</c:v>
                </c:pt>
                <c:pt idx="5292">
                  <c:v>651.44409199999996</c:v>
                </c:pt>
                <c:pt idx="5293">
                  <c:v>651.54303000000004</c:v>
                </c:pt>
                <c:pt idx="5294">
                  <c:v>651.69775400000003</c:v>
                </c:pt>
                <c:pt idx="5295">
                  <c:v>651.87652600000001</c:v>
                </c:pt>
                <c:pt idx="5296">
                  <c:v>651.95654300000001</c:v>
                </c:pt>
                <c:pt idx="5297">
                  <c:v>652.11407499999996</c:v>
                </c:pt>
                <c:pt idx="5298">
                  <c:v>652.21655299999998</c:v>
                </c:pt>
                <c:pt idx="5299">
                  <c:v>652.37939500000005</c:v>
                </c:pt>
                <c:pt idx="5300">
                  <c:v>652.53460700000005</c:v>
                </c:pt>
                <c:pt idx="5301">
                  <c:v>652.61968999999999</c:v>
                </c:pt>
                <c:pt idx="5302">
                  <c:v>652.70696999999996</c:v>
                </c:pt>
                <c:pt idx="5303">
                  <c:v>652.87231399999996</c:v>
                </c:pt>
                <c:pt idx="5304">
                  <c:v>652.99322500000005</c:v>
                </c:pt>
                <c:pt idx="5305">
                  <c:v>653.12713599999995</c:v>
                </c:pt>
                <c:pt idx="5306">
                  <c:v>653.26031499999999</c:v>
                </c:pt>
                <c:pt idx="5307">
                  <c:v>653.42639199999996</c:v>
                </c:pt>
                <c:pt idx="5308">
                  <c:v>653.49334699999997</c:v>
                </c:pt>
                <c:pt idx="5309">
                  <c:v>653.58563200000003</c:v>
                </c:pt>
                <c:pt idx="5310">
                  <c:v>653.62158199999999</c:v>
                </c:pt>
                <c:pt idx="5311">
                  <c:v>653.74652100000003</c:v>
                </c:pt>
                <c:pt idx="5312">
                  <c:v>653.92236300000002</c:v>
                </c:pt>
                <c:pt idx="5313">
                  <c:v>654.07214399999998</c:v>
                </c:pt>
                <c:pt idx="5314">
                  <c:v>654.15173300000004</c:v>
                </c:pt>
                <c:pt idx="5315">
                  <c:v>654.28472899999997</c:v>
                </c:pt>
                <c:pt idx="5316">
                  <c:v>654.43029799999999</c:v>
                </c:pt>
                <c:pt idx="5317">
                  <c:v>654.48321499999997</c:v>
                </c:pt>
                <c:pt idx="5318">
                  <c:v>654.62823500000002</c:v>
                </c:pt>
                <c:pt idx="5319">
                  <c:v>654.73699999999997</c:v>
                </c:pt>
                <c:pt idx="5320">
                  <c:v>654.88763400000005</c:v>
                </c:pt>
                <c:pt idx="5321">
                  <c:v>654.96758999999997</c:v>
                </c:pt>
                <c:pt idx="5322">
                  <c:v>655.08471699999996</c:v>
                </c:pt>
                <c:pt idx="5323">
                  <c:v>655.16436799999997</c:v>
                </c:pt>
                <c:pt idx="5324">
                  <c:v>655.38549799999998</c:v>
                </c:pt>
                <c:pt idx="5325">
                  <c:v>655.46264599999995</c:v>
                </c:pt>
                <c:pt idx="5326">
                  <c:v>655.61303699999996</c:v>
                </c:pt>
                <c:pt idx="5327">
                  <c:v>655.67443800000001</c:v>
                </c:pt>
                <c:pt idx="5328">
                  <c:v>655.79083300000002</c:v>
                </c:pt>
                <c:pt idx="5329">
                  <c:v>655.95495600000004</c:v>
                </c:pt>
                <c:pt idx="5330">
                  <c:v>656.09655799999996</c:v>
                </c:pt>
                <c:pt idx="5331">
                  <c:v>656.17016599999999</c:v>
                </c:pt>
                <c:pt idx="5332">
                  <c:v>656.41516100000001</c:v>
                </c:pt>
                <c:pt idx="5333">
                  <c:v>656.42956500000003</c:v>
                </c:pt>
                <c:pt idx="5334">
                  <c:v>656.58221400000002</c:v>
                </c:pt>
                <c:pt idx="5335">
                  <c:v>656.67266800000004</c:v>
                </c:pt>
                <c:pt idx="5336">
                  <c:v>656.83294699999999</c:v>
                </c:pt>
                <c:pt idx="5337">
                  <c:v>656.95556599999998</c:v>
                </c:pt>
                <c:pt idx="5338">
                  <c:v>657.05584699999997</c:v>
                </c:pt>
                <c:pt idx="5339">
                  <c:v>657.16180399999996</c:v>
                </c:pt>
                <c:pt idx="5340">
                  <c:v>657.29394500000001</c:v>
                </c:pt>
                <c:pt idx="5341">
                  <c:v>657.386169</c:v>
                </c:pt>
                <c:pt idx="5342">
                  <c:v>657.484375</c:v>
                </c:pt>
                <c:pt idx="5343">
                  <c:v>657.57183799999996</c:v>
                </c:pt>
                <c:pt idx="5344">
                  <c:v>657.70788600000003</c:v>
                </c:pt>
                <c:pt idx="5345">
                  <c:v>657.84570299999996</c:v>
                </c:pt>
                <c:pt idx="5346">
                  <c:v>657.95214799999997</c:v>
                </c:pt>
                <c:pt idx="5347">
                  <c:v>658.06243900000004</c:v>
                </c:pt>
                <c:pt idx="5348">
                  <c:v>658.21417199999996</c:v>
                </c:pt>
                <c:pt idx="5349">
                  <c:v>658.25225799999998</c:v>
                </c:pt>
                <c:pt idx="5350">
                  <c:v>658.45977800000003</c:v>
                </c:pt>
                <c:pt idx="5351">
                  <c:v>658.566956</c:v>
                </c:pt>
                <c:pt idx="5352">
                  <c:v>658.653503</c:v>
                </c:pt>
                <c:pt idx="5353">
                  <c:v>658.79956100000004</c:v>
                </c:pt>
                <c:pt idx="5354">
                  <c:v>658.92608600000005</c:v>
                </c:pt>
                <c:pt idx="5355">
                  <c:v>659.082764</c:v>
                </c:pt>
                <c:pt idx="5356">
                  <c:v>659.22540300000003</c:v>
                </c:pt>
                <c:pt idx="5357">
                  <c:v>659.31616199999996</c:v>
                </c:pt>
                <c:pt idx="5358">
                  <c:v>659.41668700000002</c:v>
                </c:pt>
                <c:pt idx="5359">
                  <c:v>659.51434300000005</c:v>
                </c:pt>
                <c:pt idx="5360">
                  <c:v>659.63415499999996</c:v>
                </c:pt>
                <c:pt idx="5361">
                  <c:v>659.71527100000003</c:v>
                </c:pt>
                <c:pt idx="5362">
                  <c:v>659.83770800000002</c:v>
                </c:pt>
                <c:pt idx="5363">
                  <c:v>659.97106900000006</c:v>
                </c:pt>
                <c:pt idx="5364">
                  <c:v>660.09234600000002</c:v>
                </c:pt>
                <c:pt idx="5365">
                  <c:v>660.15838599999995</c:v>
                </c:pt>
                <c:pt idx="5366">
                  <c:v>660.36199999999997</c:v>
                </c:pt>
                <c:pt idx="5367">
                  <c:v>660.43603499999995</c:v>
                </c:pt>
                <c:pt idx="5368">
                  <c:v>660.62481700000001</c:v>
                </c:pt>
                <c:pt idx="5369">
                  <c:v>660.70623799999998</c:v>
                </c:pt>
                <c:pt idx="5370">
                  <c:v>660.91821300000004</c:v>
                </c:pt>
                <c:pt idx="5371">
                  <c:v>660.923767</c:v>
                </c:pt>
                <c:pt idx="5372">
                  <c:v>661.12841800000001</c:v>
                </c:pt>
                <c:pt idx="5373">
                  <c:v>661.19207800000004</c:v>
                </c:pt>
                <c:pt idx="5374">
                  <c:v>661.27264400000001</c:v>
                </c:pt>
                <c:pt idx="5375">
                  <c:v>661.40368699999999</c:v>
                </c:pt>
                <c:pt idx="5376">
                  <c:v>661.527649</c:v>
                </c:pt>
                <c:pt idx="5377">
                  <c:v>661.59124799999995</c:v>
                </c:pt>
                <c:pt idx="5378">
                  <c:v>661.68444799999997</c:v>
                </c:pt>
                <c:pt idx="5379">
                  <c:v>661.77960199999995</c:v>
                </c:pt>
                <c:pt idx="5380">
                  <c:v>661.89379899999994</c:v>
                </c:pt>
                <c:pt idx="5381">
                  <c:v>662.02282700000001</c:v>
                </c:pt>
                <c:pt idx="5382">
                  <c:v>662.15155000000004</c:v>
                </c:pt>
                <c:pt idx="5383">
                  <c:v>662.333618</c:v>
                </c:pt>
                <c:pt idx="5384">
                  <c:v>662.44580099999996</c:v>
                </c:pt>
                <c:pt idx="5385">
                  <c:v>662.55023200000005</c:v>
                </c:pt>
                <c:pt idx="5386">
                  <c:v>662.68499799999995</c:v>
                </c:pt>
                <c:pt idx="5387">
                  <c:v>662.80419900000004</c:v>
                </c:pt>
                <c:pt idx="5388">
                  <c:v>662.92755099999999</c:v>
                </c:pt>
                <c:pt idx="5389">
                  <c:v>663.03772000000004</c:v>
                </c:pt>
                <c:pt idx="5390">
                  <c:v>663.20721400000002</c:v>
                </c:pt>
                <c:pt idx="5391">
                  <c:v>663.30230700000004</c:v>
                </c:pt>
                <c:pt idx="5392">
                  <c:v>663.46795699999996</c:v>
                </c:pt>
                <c:pt idx="5393">
                  <c:v>663.55041500000004</c:v>
                </c:pt>
                <c:pt idx="5394">
                  <c:v>663.67657499999996</c:v>
                </c:pt>
                <c:pt idx="5395">
                  <c:v>663.79540999999995</c:v>
                </c:pt>
                <c:pt idx="5396">
                  <c:v>663.89813200000003</c:v>
                </c:pt>
                <c:pt idx="5397">
                  <c:v>664.011169</c:v>
                </c:pt>
                <c:pt idx="5398">
                  <c:v>664.17095900000004</c:v>
                </c:pt>
                <c:pt idx="5399">
                  <c:v>664.24890100000005</c:v>
                </c:pt>
                <c:pt idx="5400">
                  <c:v>664.46966599999996</c:v>
                </c:pt>
                <c:pt idx="5401">
                  <c:v>664.50854500000003</c:v>
                </c:pt>
                <c:pt idx="5402">
                  <c:v>664.62237500000003</c:v>
                </c:pt>
                <c:pt idx="5403">
                  <c:v>664.751892</c:v>
                </c:pt>
                <c:pt idx="5404">
                  <c:v>664.85821499999997</c:v>
                </c:pt>
                <c:pt idx="5405">
                  <c:v>665.07086200000003</c:v>
                </c:pt>
                <c:pt idx="5406">
                  <c:v>665.22442599999999</c:v>
                </c:pt>
                <c:pt idx="5407">
                  <c:v>665.38476600000001</c:v>
                </c:pt>
                <c:pt idx="5408">
                  <c:v>665.61285399999997</c:v>
                </c:pt>
                <c:pt idx="5409">
                  <c:v>665.75061000000005</c:v>
                </c:pt>
                <c:pt idx="5410">
                  <c:v>665.89343299999996</c:v>
                </c:pt>
                <c:pt idx="5411">
                  <c:v>666.02862500000003</c:v>
                </c:pt>
                <c:pt idx="5412">
                  <c:v>666.15789800000005</c:v>
                </c:pt>
                <c:pt idx="5413">
                  <c:v>666.29925500000002</c:v>
                </c:pt>
                <c:pt idx="5414">
                  <c:v>666.46704099999999</c:v>
                </c:pt>
                <c:pt idx="5415">
                  <c:v>666.60632299999997</c:v>
                </c:pt>
                <c:pt idx="5416">
                  <c:v>666.76440400000001</c:v>
                </c:pt>
                <c:pt idx="5417">
                  <c:v>666.86389199999996</c:v>
                </c:pt>
                <c:pt idx="5418">
                  <c:v>667.04046600000004</c:v>
                </c:pt>
                <c:pt idx="5419">
                  <c:v>667.15148899999997</c:v>
                </c:pt>
                <c:pt idx="5420">
                  <c:v>667.27606200000002</c:v>
                </c:pt>
                <c:pt idx="5421">
                  <c:v>667.44000200000005</c:v>
                </c:pt>
                <c:pt idx="5422">
                  <c:v>667.53552200000001</c:v>
                </c:pt>
                <c:pt idx="5423">
                  <c:v>667.63946499999997</c:v>
                </c:pt>
                <c:pt idx="5424">
                  <c:v>667.72027600000001</c:v>
                </c:pt>
                <c:pt idx="5425">
                  <c:v>667.84906000000001</c:v>
                </c:pt>
                <c:pt idx="5426">
                  <c:v>667.96520999999996</c:v>
                </c:pt>
                <c:pt idx="5427">
                  <c:v>668.115723</c:v>
                </c:pt>
                <c:pt idx="5428">
                  <c:v>668.167236</c:v>
                </c:pt>
                <c:pt idx="5429">
                  <c:v>668.36328100000003</c:v>
                </c:pt>
                <c:pt idx="5430">
                  <c:v>668.42315699999995</c:v>
                </c:pt>
                <c:pt idx="5431">
                  <c:v>668.59265100000005</c:v>
                </c:pt>
                <c:pt idx="5432">
                  <c:v>668.76715100000001</c:v>
                </c:pt>
                <c:pt idx="5433">
                  <c:v>668.81530799999996</c:v>
                </c:pt>
                <c:pt idx="5434">
                  <c:v>668.95678699999996</c:v>
                </c:pt>
                <c:pt idx="5435">
                  <c:v>669.05865500000004</c:v>
                </c:pt>
                <c:pt idx="5436">
                  <c:v>669.13299600000005</c:v>
                </c:pt>
                <c:pt idx="5437">
                  <c:v>669.28558299999997</c:v>
                </c:pt>
                <c:pt idx="5438">
                  <c:v>669.41455099999996</c:v>
                </c:pt>
                <c:pt idx="5439">
                  <c:v>669.49609399999997</c:v>
                </c:pt>
                <c:pt idx="5440">
                  <c:v>669.63055399999996</c:v>
                </c:pt>
                <c:pt idx="5441">
                  <c:v>669.70623799999998</c:v>
                </c:pt>
                <c:pt idx="5442">
                  <c:v>669.75183100000004</c:v>
                </c:pt>
                <c:pt idx="5443">
                  <c:v>669.88000499999998</c:v>
                </c:pt>
                <c:pt idx="5444">
                  <c:v>670.01141399999995</c:v>
                </c:pt>
                <c:pt idx="5445">
                  <c:v>670.13757299999997</c:v>
                </c:pt>
                <c:pt idx="5446">
                  <c:v>670.23504600000001</c:v>
                </c:pt>
                <c:pt idx="5447">
                  <c:v>670.31793200000004</c:v>
                </c:pt>
                <c:pt idx="5448">
                  <c:v>670.43719499999997</c:v>
                </c:pt>
                <c:pt idx="5449">
                  <c:v>670.61468500000001</c:v>
                </c:pt>
                <c:pt idx="5450">
                  <c:v>670.72204599999998</c:v>
                </c:pt>
                <c:pt idx="5451">
                  <c:v>670.81451400000003</c:v>
                </c:pt>
                <c:pt idx="5452">
                  <c:v>670.987122</c:v>
                </c:pt>
                <c:pt idx="5453">
                  <c:v>671.11730999999997</c:v>
                </c:pt>
                <c:pt idx="5454">
                  <c:v>671.26171899999997</c:v>
                </c:pt>
                <c:pt idx="5455">
                  <c:v>671.35162400000002</c:v>
                </c:pt>
                <c:pt idx="5456">
                  <c:v>671.56597899999997</c:v>
                </c:pt>
                <c:pt idx="5457">
                  <c:v>671.65692100000001</c:v>
                </c:pt>
                <c:pt idx="5458">
                  <c:v>671.73577899999998</c:v>
                </c:pt>
                <c:pt idx="5459">
                  <c:v>671.84808299999997</c:v>
                </c:pt>
                <c:pt idx="5460">
                  <c:v>672.01342799999998</c:v>
                </c:pt>
                <c:pt idx="5461">
                  <c:v>672.11737100000005</c:v>
                </c:pt>
                <c:pt idx="5462">
                  <c:v>672.18084699999997</c:v>
                </c:pt>
                <c:pt idx="5463">
                  <c:v>672.31323199999997</c:v>
                </c:pt>
                <c:pt idx="5464">
                  <c:v>672.44348100000002</c:v>
                </c:pt>
                <c:pt idx="5465">
                  <c:v>672.50488299999995</c:v>
                </c:pt>
                <c:pt idx="5466">
                  <c:v>672.67535399999997</c:v>
                </c:pt>
                <c:pt idx="5467">
                  <c:v>672.78308100000004</c:v>
                </c:pt>
                <c:pt idx="5468">
                  <c:v>672.98083499999996</c:v>
                </c:pt>
                <c:pt idx="5469">
                  <c:v>673.02716099999998</c:v>
                </c:pt>
                <c:pt idx="5470">
                  <c:v>673.16857900000002</c:v>
                </c:pt>
                <c:pt idx="5471">
                  <c:v>673.34173599999997</c:v>
                </c:pt>
                <c:pt idx="5472">
                  <c:v>673.38104199999998</c:v>
                </c:pt>
                <c:pt idx="5473">
                  <c:v>673.50305200000003</c:v>
                </c:pt>
                <c:pt idx="5474">
                  <c:v>673.66320800000005</c:v>
                </c:pt>
                <c:pt idx="5475">
                  <c:v>673.83117700000003</c:v>
                </c:pt>
                <c:pt idx="5476">
                  <c:v>673.94598399999995</c:v>
                </c:pt>
                <c:pt idx="5477">
                  <c:v>674.08148200000005</c:v>
                </c:pt>
                <c:pt idx="5478">
                  <c:v>674.17828399999996</c:v>
                </c:pt>
                <c:pt idx="5479">
                  <c:v>674.30487100000005</c:v>
                </c:pt>
                <c:pt idx="5480">
                  <c:v>674.38324</c:v>
                </c:pt>
                <c:pt idx="5481">
                  <c:v>674.61236599999995</c:v>
                </c:pt>
                <c:pt idx="5482">
                  <c:v>674.65448000000004</c:v>
                </c:pt>
                <c:pt idx="5483">
                  <c:v>674.75457800000004</c:v>
                </c:pt>
                <c:pt idx="5484">
                  <c:v>674.80212400000005</c:v>
                </c:pt>
                <c:pt idx="5485">
                  <c:v>675.01300000000003</c:v>
                </c:pt>
                <c:pt idx="5486">
                  <c:v>675.02807600000006</c:v>
                </c:pt>
                <c:pt idx="5487">
                  <c:v>675.26733400000001</c:v>
                </c:pt>
                <c:pt idx="5488">
                  <c:v>675.31841999999995</c:v>
                </c:pt>
                <c:pt idx="5489">
                  <c:v>675.35375999999997</c:v>
                </c:pt>
                <c:pt idx="5490">
                  <c:v>675.56951900000001</c:v>
                </c:pt>
                <c:pt idx="5491">
                  <c:v>675.62042199999996</c:v>
                </c:pt>
                <c:pt idx="5492">
                  <c:v>675.74719200000004</c:v>
                </c:pt>
                <c:pt idx="5493">
                  <c:v>675.77899200000002</c:v>
                </c:pt>
                <c:pt idx="5494">
                  <c:v>675.91033900000002</c:v>
                </c:pt>
                <c:pt idx="5495">
                  <c:v>676.009094</c:v>
                </c:pt>
                <c:pt idx="5496">
                  <c:v>676.20684800000004</c:v>
                </c:pt>
                <c:pt idx="5497">
                  <c:v>676.28356900000006</c:v>
                </c:pt>
                <c:pt idx="5498">
                  <c:v>676.38330099999996</c:v>
                </c:pt>
                <c:pt idx="5499">
                  <c:v>676.49926800000003</c:v>
                </c:pt>
                <c:pt idx="5500">
                  <c:v>676.64807099999996</c:v>
                </c:pt>
                <c:pt idx="5501">
                  <c:v>676.819885</c:v>
                </c:pt>
                <c:pt idx="5502">
                  <c:v>676.92394999999999</c:v>
                </c:pt>
                <c:pt idx="5503">
                  <c:v>676.97564699999998</c:v>
                </c:pt>
                <c:pt idx="5504">
                  <c:v>677.07000700000003</c:v>
                </c:pt>
                <c:pt idx="5505">
                  <c:v>677.18658400000004</c:v>
                </c:pt>
                <c:pt idx="5506">
                  <c:v>677.26763900000003</c:v>
                </c:pt>
                <c:pt idx="5507">
                  <c:v>677.47918700000002</c:v>
                </c:pt>
                <c:pt idx="5508">
                  <c:v>677.59661900000003</c:v>
                </c:pt>
                <c:pt idx="5509">
                  <c:v>677.69323699999995</c:v>
                </c:pt>
                <c:pt idx="5510">
                  <c:v>677.821777</c:v>
                </c:pt>
                <c:pt idx="5511">
                  <c:v>677.938354</c:v>
                </c:pt>
                <c:pt idx="5512">
                  <c:v>678.07568400000002</c:v>
                </c:pt>
                <c:pt idx="5513">
                  <c:v>678.199341</c:v>
                </c:pt>
                <c:pt idx="5514">
                  <c:v>678.30407700000001</c:v>
                </c:pt>
                <c:pt idx="5515">
                  <c:v>678.44366500000001</c:v>
                </c:pt>
                <c:pt idx="5516">
                  <c:v>678.62194799999997</c:v>
                </c:pt>
                <c:pt idx="5517">
                  <c:v>678.69574</c:v>
                </c:pt>
                <c:pt idx="5518">
                  <c:v>678.777649</c:v>
                </c:pt>
                <c:pt idx="5519">
                  <c:v>678.81268299999999</c:v>
                </c:pt>
                <c:pt idx="5520">
                  <c:v>678.94323699999995</c:v>
                </c:pt>
                <c:pt idx="5521">
                  <c:v>679.06366000000003</c:v>
                </c:pt>
                <c:pt idx="5522">
                  <c:v>679.18963599999995</c:v>
                </c:pt>
                <c:pt idx="5523">
                  <c:v>679.34027100000003</c:v>
                </c:pt>
                <c:pt idx="5524">
                  <c:v>679.44164999999998</c:v>
                </c:pt>
                <c:pt idx="5525">
                  <c:v>679.623108</c:v>
                </c:pt>
                <c:pt idx="5526">
                  <c:v>679.743652</c:v>
                </c:pt>
                <c:pt idx="5527">
                  <c:v>679.86071800000002</c:v>
                </c:pt>
                <c:pt idx="5528">
                  <c:v>679.975281</c:v>
                </c:pt>
                <c:pt idx="5529">
                  <c:v>680.15484600000002</c:v>
                </c:pt>
                <c:pt idx="5530">
                  <c:v>680.24139400000001</c:v>
                </c:pt>
                <c:pt idx="5531">
                  <c:v>680.36669900000004</c:v>
                </c:pt>
                <c:pt idx="5532">
                  <c:v>680.44580099999996</c:v>
                </c:pt>
                <c:pt idx="5533">
                  <c:v>680.60632299999997</c:v>
                </c:pt>
                <c:pt idx="5534">
                  <c:v>680.70977800000003</c:v>
                </c:pt>
                <c:pt idx="5535">
                  <c:v>680.865906</c:v>
                </c:pt>
                <c:pt idx="5536">
                  <c:v>680.98999000000003</c:v>
                </c:pt>
                <c:pt idx="5537">
                  <c:v>681.14752199999998</c:v>
                </c:pt>
                <c:pt idx="5538">
                  <c:v>681.20043899999996</c:v>
                </c:pt>
                <c:pt idx="5539">
                  <c:v>681.35992399999998</c:v>
                </c:pt>
                <c:pt idx="5540">
                  <c:v>681.48156700000004</c:v>
                </c:pt>
                <c:pt idx="5541">
                  <c:v>681.55743399999994</c:v>
                </c:pt>
                <c:pt idx="5542">
                  <c:v>681.69238299999995</c:v>
                </c:pt>
                <c:pt idx="5543">
                  <c:v>681.77514599999995</c:v>
                </c:pt>
                <c:pt idx="5544">
                  <c:v>681.89843699999994</c:v>
                </c:pt>
                <c:pt idx="5545">
                  <c:v>682.01220699999999</c:v>
                </c:pt>
                <c:pt idx="5546">
                  <c:v>682.15313700000002</c:v>
                </c:pt>
                <c:pt idx="5547">
                  <c:v>682.22265600000003</c:v>
                </c:pt>
                <c:pt idx="5548">
                  <c:v>682.32202099999995</c:v>
                </c:pt>
                <c:pt idx="5549">
                  <c:v>682.44171100000005</c:v>
                </c:pt>
                <c:pt idx="5550">
                  <c:v>682.56536900000003</c:v>
                </c:pt>
                <c:pt idx="5551">
                  <c:v>682.63104199999998</c:v>
                </c:pt>
                <c:pt idx="5552">
                  <c:v>682.80944799999997</c:v>
                </c:pt>
                <c:pt idx="5553">
                  <c:v>682.86901899999998</c:v>
                </c:pt>
                <c:pt idx="5554">
                  <c:v>682.96893299999999</c:v>
                </c:pt>
                <c:pt idx="5555">
                  <c:v>683.10565199999996</c:v>
                </c:pt>
                <c:pt idx="5556">
                  <c:v>683.24408000000005</c:v>
                </c:pt>
                <c:pt idx="5557">
                  <c:v>683.34173599999997</c:v>
                </c:pt>
                <c:pt idx="5558">
                  <c:v>683.49151600000005</c:v>
                </c:pt>
                <c:pt idx="5559">
                  <c:v>683.64642300000003</c:v>
                </c:pt>
                <c:pt idx="5560">
                  <c:v>683.71813999999995</c:v>
                </c:pt>
                <c:pt idx="5561">
                  <c:v>683.84020999999996</c:v>
                </c:pt>
                <c:pt idx="5562">
                  <c:v>683.97674600000005</c:v>
                </c:pt>
                <c:pt idx="5563">
                  <c:v>684.101135</c:v>
                </c:pt>
                <c:pt idx="5564">
                  <c:v>684.29681400000004</c:v>
                </c:pt>
                <c:pt idx="5565">
                  <c:v>684.359375</c:v>
                </c:pt>
                <c:pt idx="5566">
                  <c:v>684.53686500000003</c:v>
                </c:pt>
                <c:pt idx="5567">
                  <c:v>684.58380099999999</c:v>
                </c:pt>
                <c:pt idx="5568">
                  <c:v>684.74548300000004</c:v>
                </c:pt>
                <c:pt idx="5569">
                  <c:v>684.85516399999995</c:v>
                </c:pt>
                <c:pt idx="5570">
                  <c:v>684.99792500000001</c:v>
                </c:pt>
                <c:pt idx="5571">
                  <c:v>685.13116500000001</c:v>
                </c:pt>
                <c:pt idx="5572">
                  <c:v>685.22204599999998</c:v>
                </c:pt>
                <c:pt idx="5573">
                  <c:v>685.30602999999996</c:v>
                </c:pt>
                <c:pt idx="5574">
                  <c:v>685.48809800000004</c:v>
                </c:pt>
                <c:pt idx="5575">
                  <c:v>685.60687299999995</c:v>
                </c:pt>
                <c:pt idx="5576">
                  <c:v>685.76983600000005</c:v>
                </c:pt>
                <c:pt idx="5577">
                  <c:v>685.83300799999995</c:v>
                </c:pt>
                <c:pt idx="5578">
                  <c:v>686.007385</c:v>
                </c:pt>
                <c:pt idx="5579">
                  <c:v>686.12066700000003</c:v>
                </c:pt>
                <c:pt idx="5580">
                  <c:v>686.20306400000004</c:v>
                </c:pt>
                <c:pt idx="5581">
                  <c:v>686.28558299999997</c:v>
                </c:pt>
                <c:pt idx="5582">
                  <c:v>686.401611</c:v>
                </c:pt>
                <c:pt idx="5583">
                  <c:v>686.54718000000003</c:v>
                </c:pt>
                <c:pt idx="5584">
                  <c:v>686.62304700000004</c:v>
                </c:pt>
                <c:pt idx="5585">
                  <c:v>686.71234100000004</c:v>
                </c:pt>
                <c:pt idx="5586">
                  <c:v>686.84399399999995</c:v>
                </c:pt>
                <c:pt idx="5587">
                  <c:v>687.00671399999999</c:v>
                </c:pt>
                <c:pt idx="5588">
                  <c:v>687.16375700000003</c:v>
                </c:pt>
                <c:pt idx="5589">
                  <c:v>687.21069299999999</c:v>
                </c:pt>
                <c:pt idx="5590">
                  <c:v>687.33184800000004</c:v>
                </c:pt>
                <c:pt idx="5591">
                  <c:v>687.44201699999996</c:v>
                </c:pt>
                <c:pt idx="5592">
                  <c:v>687.50579800000003</c:v>
                </c:pt>
                <c:pt idx="5593">
                  <c:v>687.67901600000005</c:v>
                </c:pt>
                <c:pt idx="5594">
                  <c:v>687.80627400000003</c:v>
                </c:pt>
                <c:pt idx="5595">
                  <c:v>687.84472700000003</c:v>
                </c:pt>
                <c:pt idx="5596">
                  <c:v>688.07183799999996</c:v>
                </c:pt>
                <c:pt idx="5597">
                  <c:v>688.15142800000001</c:v>
                </c:pt>
                <c:pt idx="5598">
                  <c:v>688.28051800000003</c:v>
                </c:pt>
                <c:pt idx="5599">
                  <c:v>688.39843699999994</c:v>
                </c:pt>
                <c:pt idx="5600">
                  <c:v>688.49352999999996</c:v>
                </c:pt>
                <c:pt idx="5601">
                  <c:v>688.59307899999999</c:v>
                </c:pt>
                <c:pt idx="5602">
                  <c:v>688.76159700000005</c:v>
                </c:pt>
                <c:pt idx="5603">
                  <c:v>688.95080599999994</c:v>
                </c:pt>
                <c:pt idx="5604">
                  <c:v>688.97314500000005</c:v>
                </c:pt>
                <c:pt idx="5605">
                  <c:v>689.14959699999997</c:v>
                </c:pt>
                <c:pt idx="5606">
                  <c:v>689.22326699999996</c:v>
                </c:pt>
                <c:pt idx="5607">
                  <c:v>689.36956799999996</c:v>
                </c:pt>
                <c:pt idx="5608">
                  <c:v>689.52032499999996</c:v>
                </c:pt>
                <c:pt idx="5609">
                  <c:v>689.59295699999996</c:v>
                </c:pt>
                <c:pt idx="5610">
                  <c:v>689.76171899999997</c:v>
                </c:pt>
                <c:pt idx="5611">
                  <c:v>689.89324999999997</c:v>
                </c:pt>
                <c:pt idx="5612">
                  <c:v>689.97729500000003</c:v>
                </c:pt>
                <c:pt idx="5613">
                  <c:v>690.09533699999997</c:v>
                </c:pt>
                <c:pt idx="5614">
                  <c:v>690.24310300000002</c:v>
                </c:pt>
                <c:pt idx="5615">
                  <c:v>690.31359899999995</c:v>
                </c:pt>
                <c:pt idx="5616">
                  <c:v>690.43170199999997</c:v>
                </c:pt>
                <c:pt idx="5617">
                  <c:v>690.53802499999995</c:v>
                </c:pt>
                <c:pt idx="5618">
                  <c:v>690.61627199999998</c:v>
                </c:pt>
                <c:pt idx="5619">
                  <c:v>690.76122999999995</c:v>
                </c:pt>
                <c:pt idx="5620">
                  <c:v>690.86700399999995</c:v>
                </c:pt>
                <c:pt idx="5621">
                  <c:v>691.030396</c:v>
                </c:pt>
                <c:pt idx="5622">
                  <c:v>691.11676</c:v>
                </c:pt>
                <c:pt idx="5623">
                  <c:v>691.25305200000003</c:v>
                </c:pt>
                <c:pt idx="5624">
                  <c:v>691.37097200000005</c:v>
                </c:pt>
                <c:pt idx="5625">
                  <c:v>691.49835199999995</c:v>
                </c:pt>
                <c:pt idx="5626">
                  <c:v>691.65118399999994</c:v>
                </c:pt>
                <c:pt idx="5627">
                  <c:v>691.68347200000005</c:v>
                </c:pt>
                <c:pt idx="5628">
                  <c:v>691.83013900000003</c:v>
                </c:pt>
                <c:pt idx="5629">
                  <c:v>691.97839399999998</c:v>
                </c:pt>
                <c:pt idx="5630">
                  <c:v>692.11566200000004</c:v>
                </c:pt>
                <c:pt idx="5631">
                  <c:v>692.16778599999998</c:v>
                </c:pt>
                <c:pt idx="5632">
                  <c:v>692.29077099999995</c:v>
                </c:pt>
                <c:pt idx="5633">
                  <c:v>692.363831</c:v>
                </c:pt>
                <c:pt idx="5634">
                  <c:v>692.50408900000002</c:v>
                </c:pt>
                <c:pt idx="5635">
                  <c:v>692.64404300000001</c:v>
                </c:pt>
                <c:pt idx="5636">
                  <c:v>692.82946800000002</c:v>
                </c:pt>
                <c:pt idx="5637">
                  <c:v>692.86389199999996</c:v>
                </c:pt>
                <c:pt idx="5638">
                  <c:v>693.01660200000003</c:v>
                </c:pt>
                <c:pt idx="5639">
                  <c:v>693.14416500000004</c:v>
                </c:pt>
                <c:pt idx="5640">
                  <c:v>693.22174099999995</c:v>
                </c:pt>
                <c:pt idx="5641">
                  <c:v>693.34497099999999</c:v>
                </c:pt>
                <c:pt idx="5642">
                  <c:v>693.459656</c:v>
                </c:pt>
                <c:pt idx="5643">
                  <c:v>693.57067900000004</c:v>
                </c:pt>
                <c:pt idx="5644">
                  <c:v>693.68054199999995</c:v>
                </c:pt>
                <c:pt idx="5645">
                  <c:v>693.86444100000006</c:v>
                </c:pt>
                <c:pt idx="5646">
                  <c:v>693.97412099999997</c:v>
                </c:pt>
                <c:pt idx="5647">
                  <c:v>694.09661900000003</c:v>
                </c:pt>
                <c:pt idx="5648">
                  <c:v>694.23266599999999</c:v>
                </c:pt>
                <c:pt idx="5649">
                  <c:v>694.39483600000005</c:v>
                </c:pt>
                <c:pt idx="5650">
                  <c:v>694.45263699999998</c:v>
                </c:pt>
                <c:pt idx="5651">
                  <c:v>694.57037400000002</c:v>
                </c:pt>
                <c:pt idx="5652">
                  <c:v>694.68688999999995</c:v>
                </c:pt>
                <c:pt idx="5653">
                  <c:v>694.770081</c:v>
                </c:pt>
                <c:pt idx="5654">
                  <c:v>694.86669900000004</c:v>
                </c:pt>
                <c:pt idx="5655">
                  <c:v>694.97674600000005</c:v>
                </c:pt>
                <c:pt idx="5656">
                  <c:v>695.10711700000002</c:v>
                </c:pt>
                <c:pt idx="5657">
                  <c:v>695.19360400000005</c:v>
                </c:pt>
                <c:pt idx="5658">
                  <c:v>695.34057600000006</c:v>
                </c:pt>
                <c:pt idx="5659">
                  <c:v>695.442993</c:v>
                </c:pt>
                <c:pt idx="5660">
                  <c:v>695.57110599999999</c:v>
                </c:pt>
                <c:pt idx="5661">
                  <c:v>695.65502900000001</c:v>
                </c:pt>
                <c:pt idx="5662">
                  <c:v>695.831726</c:v>
                </c:pt>
                <c:pt idx="5663">
                  <c:v>695.87182600000006</c:v>
                </c:pt>
                <c:pt idx="5664">
                  <c:v>696.02337599999998</c:v>
                </c:pt>
                <c:pt idx="5665">
                  <c:v>696.05633499999999</c:v>
                </c:pt>
                <c:pt idx="5666">
                  <c:v>696.25006099999996</c:v>
                </c:pt>
                <c:pt idx="5667">
                  <c:v>696.35345500000005</c:v>
                </c:pt>
                <c:pt idx="5668">
                  <c:v>696.43383800000004</c:v>
                </c:pt>
                <c:pt idx="5669">
                  <c:v>696.550476</c:v>
                </c:pt>
                <c:pt idx="5670">
                  <c:v>696.67095900000004</c:v>
                </c:pt>
                <c:pt idx="5671">
                  <c:v>696.80114700000001</c:v>
                </c:pt>
                <c:pt idx="5672">
                  <c:v>696.97058100000004</c:v>
                </c:pt>
                <c:pt idx="5673">
                  <c:v>697.02435300000002</c:v>
                </c:pt>
                <c:pt idx="5674">
                  <c:v>697.19006300000001</c:v>
                </c:pt>
                <c:pt idx="5675">
                  <c:v>697.31591800000001</c:v>
                </c:pt>
                <c:pt idx="5676">
                  <c:v>697.41803000000004</c:v>
                </c:pt>
                <c:pt idx="5677">
                  <c:v>697.55230700000004</c:v>
                </c:pt>
                <c:pt idx="5678">
                  <c:v>697.74224900000002</c:v>
                </c:pt>
                <c:pt idx="5679">
                  <c:v>697.737976</c:v>
                </c:pt>
                <c:pt idx="5680">
                  <c:v>697.96758999999997</c:v>
                </c:pt>
                <c:pt idx="5681">
                  <c:v>697.98944100000006</c:v>
                </c:pt>
                <c:pt idx="5682">
                  <c:v>698.17150900000001</c:v>
                </c:pt>
                <c:pt idx="5683">
                  <c:v>698.18926999999996</c:v>
                </c:pt>
                <c:pt idx="5684">
                  <c:v>698.41656499999999</c:v>
                </c:pt>
                <c:pt idx="5685">
                  <c:v>698.43579099999999</c:v>
                </c:pt>
                <c:pt idx="5686">
                  <c:v>698.51525900000001</c:v>
                </c:pt>
                <c:pt idx="5687">
                  <c:v>698.74804700000004</c:v>
                </c:pt>
                <c:pt idx="5688">
                  <c:v>698.91406300000006</c:v>
                </c:pt>
                <c:pt idx="5689">
                  <c:v>699.04449499999998</c:v>
                </c:pt>
                <c:pt idx="5690">
                  <c:v>699.135986</c:v>
                </c:pt>
                <c:pt idx="5691">
                  <c:v>699.26544200000001</c:v>
                </c:pt>
                <c:pt idx="5692">
                  <c:v>699.34106399999996</c:v>
                </c:pt>
                <c:pt idx="5693">
                  <c:v>699.46722399999999</c:v>
                </c:pt>
                <c:pt idx="5694">
                  <c:v>699.70910600000002</c:v>
                </c:pt>
                <c:pt idx="5695">
                  <c:v>699.73339799999997</c:v>
                </c:pt>
                <c:pt idx="5696">
                  <c:v>699.84387200000003</c:v>
                </c:pt>
                <c:pt idx="5697">
                  <c:v>699.95373500000005</c:v>
                </c:pt>
                <c:pt idx="5698">
                  <c:v>700.06823699999995</c:v>
                </c:pt>
                <c:pt idx="5699">
                  <c:v>700.20440699999995</c:v>
                </c:pt>
                <c:pt idx="5700">
                  <c:v>700.32098399999995</c:v>
                </c:pt>
                <c:pt idx="5701">
                  <c:v>700.506531</c:v>
                </c:pt>
                <c:pt idx="5702">
                  <c:v>700.58569299999999</c:v>
                </c:pt>
                <c:pt idx="5703">
                  <c:v>700.69073500000002</c:v>
                </c:pt>
                <c:pt idx="5704">
                  <c:v>700.832581</c:v>
                </c:pt>
                <c:pt idx="5705">
                  <c:v>700.94348100000002</c:v>
                </c:pt>
                <c:pt idx="5706">
                  <c:v>701.12487799999997</c:v>
                </c:pt>
                <c:pt idx="5707">
                  <c:v>701.13482699999997</c:v>
                </c:pt>
                <c:pt idx="5708">
                  <c:v>701.27697799999999</c:v>
                </c:pt>
                <c:pt idx="5709">
                  <c:v>701.46807899999999</c:v>
                </c:pt>
                <c:pt idx="5710">
                  <c:v>701.58630400000004</c:v>
                </c:pt>
                <c:pt idx="5711">
                  <c:v>701.65741000000003</c:v>
                </c:pt>
                <c:pt idx="5712">
                  <c:v>701.73278800000003</c:v>
                </c:pt>
                <c:pt idx="5713">
                  <c:v>701.924622</c:v>
                </c:pt>
                <c:pt idx="5714">
                  <c:v>701.97051999999996</c:v>
                </c:pt>
                <c:pt idx="5715">
                  <c:v>702.09515399999998</c:v>
                </c:pt>
                <c:pt idx="5716">
                  <c:v>702.20849599999997</c:v>
                </c:pt>
                <c:pt idx="5717">
                  <c:v>702.436646</c:v>
                </c:pt>
                <c:pt idx="5718">
                  <c:v>702.53100600000005</c:v>
                </c:pt>
                <c:pt idx="5719">
                  <c:v>702.59252900000001</c:v>
                </c:pt>
                <c:pt idx="5720">
                  <c:v>702.77673300000004</c:v>
                </c:pt>
                <c:pt idx="5721">
                  <c:v>702.848206</c:v>
                </c:pt>
                <c:pt idx="5722">
                  <c:v>702.97644000000003</c:v>
                </c:pt>
                <c:pt idx="5723">
                  <c:v>703.14373799999998</c:v>
                </c:pt>
                <c:pt idx="5724">
                  <c:v>703.26281700000004</c:v>
                </c:pt>
                <c:pt idx="5725">
                  <c:v>703.33819600000004</c:v>
                </c:pt>
                <c:pt idx="5726">
                  <c:v>703.44744900000001</c:v>
                </c:pt>
                <c:pt idx="5727">
                  <c:v>703.54907200000002</c:v>
                </c:pt>
                <c:pt idx="5728">
                  <c:v>703.71405000000004</c:v>
                </c:pt>
                <c:pt idx="5729">
                  <c:v>703.83843999999999</c:v>
                </c:pt>
                <c:pt idx="5730">
                  <c:v>703.94171100000005</c:v>
                </c:pt>
                <c:pt idx="5731">
                  <c:v>704.01446499999997</c:v>
                </c:pt>
                <c:pt idx="5732">
                  <c:v>704.11962900000003</c:v>
                </c:pt>
                <c:pt idx="5733">
                  <c:v>704.214966</c:v>
                </c:pt>
                <c:pt idx="5734">
                  <c:v>704.349243</c:v>
                </c:pt>
                <c:pt idx="5735">
                  <c:v>704.443848</c:v>
                </c:pt>
                <c:pt idx="5736">
                  <c:v>704.60571300000004</c:v>
                </c:pt>
                <c:pt idx="5737">
                  <c:v>704.75219700000002</c:v>
                </c:pt>
                <c:pt idx="5738">
                  <c:v>704.86920199999997</c:v>
                </c:pt>
                <c:pt idx="5739">
                  <c:v>705.06683299999997</c:v>
                </c:pt>
                <c:pt idx="5740">
                  <c:v>705.12854000000004</c:v>
                </c:pt>
                <c:pt idx="5741">
                  <c:v>705.27020300000004</c:v>
                </c:pt>
                <c:pt idx="5742">
                  <c:v>705.37518299999999</c:v>
                </c:pt>
                <c:pt idx="5743">
                  <c:v>705.44988999999998</c:v>
                </c:pt>
                <c:pt idx="5744">
                  <c:v>705.56085199999995</c:v>
                </c:pt>
                <c:pt idx="5745">
                  <c:v>705.58618200000001</c:v>
                </c:pt>
                <c:pt idx="5746">
                  <c:v>705.69616699999995</c:v>
                </c:pt>
                <c:pt idx="5747">
                  <c:v>705.79882799999996</c:v>
                </c:pt>
                <c:pt idx="5748">
                  <c:v>705.97790499999996</c:v>
                </c:pt>
                <c:pt idx="5749">
                  <c:v>706.10345500000005</c:v>
                </c:pt>
                <c:pt idx="5750">
                  <c:v>706.24182099999996</c:v>
                </c:pt>
                <c:pt idx="5751">
                  <c:v>706.31646699999999</c:v>
                </c:pt>
                <c:pt idx="5752">
                  <c:v>706.47912599999995</c:v>
                </c:pt>
                <c:pt idx="5753">
                  <c:v>706.61999500000002</c:v>
                </c:pt>
                <c:pt idx="5754">
                  <c:v>706.71820100000002</c:v>
                </c:pt>
                <c:pt idx="5755">
                  <c:v>706.89233400000001</c:v>
                </c:pt>
                <c:pt idx="5756">
                  <c:v>706.95764199999996</c:v>
                </c:pt>
                <c:pt idx="5757">
                  <c:v>707.08630400000004</c:v>
                </c:pt>
                <c:pt idx="5758">
                  <c:v>707.18603499999995</c:v>
                </c:pt>
                <c:pt idx="5759">
                  <c:v>707.33679199999995</c:v>
                </c:pt>
                <c:pt idx="5760">
                  <c:v>707.45953399999996</c:v>
                </c:pt>
                <c:pt idx="5761">
                  <c:v>707.53546100000005</c:v>
                </c:pt>
                <c:pt idx="5762">
                  <c:v>707.66754200000003</c:v>
                </c:pt>
                <c:pt idx="5763">
                  <c:v>707.87438999999995</c:v>
                </c:pt>
                <c:pt idx="5764">
                  <c:v>707.98345900000004</c:v>
                </c:pt>
                <c:pt idx="5765">
                  <c:v>708.06402600000001</c:v>
                </c:pt>
                <c:pt idx="5766">
                  <c:v>708.17248500000005</c:v>
                </c:pt>
                <c:pt idx="5767">
                  <c:v>708.39538600000003</c:v>
                </c:pt>
                <c:pt idx="5768">
                  <c:v>708.45190400000001</c:v>
                </c:pt>
                <c:pt idx="5769">
                  <c:v>708.54736300000002</c:v>
                </c:pt>
                <c:pt idx="5770">
                  <c:v>708.61505099999999</c:v>
                </c:pt>
                <c:pt idx="5771">
                  <c:v>708.68737799999997</c:v>
                </c:pt>
                <c:pt idx="5772">
                  <c:v>708.84985400000005</c:v>
                </c:pt>
                <c:pt idx="5773">
                  <c:v>708.93609600000002</c:v>
                </c:pt>
                <c:pt idx="5774">
                  <c:v>709.03228799999999</c:v>
                </c:pt>
                <c:pt idx="5775">
                  <c:v>709.165527</c:v>
                </c:pt>
                <c:pt idx="5776">
                  <c:v>709.29418899999996</c:v>
                </c:pt>
                <c:pt idx="5777">
                  <c:v>709.42242399999998</c:v>
                </c:pt>
                <c:pt idx="5778">
                  <c:v>709.53259300000002</c:v>
                </c:pt>
                <c:pt idx="5779">
                  <c:v>709.68847700000003</c:v>
                </c:pt>
                <c:pt idx="5780">
                  <c:v>709.75183100000004</c:v>
                </c:pt>
                <c:pt idx="5781">
                  <c:v>709.93676800000003</c:v>
                </c:pt>
                <c:pt idx="5782">
                  <c:v>710.07519500000001</c:v>
                </c:pt>
                <c:pt idx="5783">
                  <c:v>710.21313499999997</c:v>
                </c:pt>
                <c:pt idx="5784">
                  <c:v>710.32293700000002</c:v>
                </c:pt>
                <c:pt idx="5785">
                  <c:v>710.51007100000004</c:v>
                </c:pt>
                <c:pt idx="5786">
                  <c:v>710.58392300000003</c:v>
                </c:pt>
                <c:pt idx="5787">
                  <c:v>710.70654300000001</c:v>
                </c:pt>
                <c:pt idx="5788">
                  <c:v>710.73870799999997</c:v>
                </c:pt>
                <c:pt idx="5789">
                  <c:v>710.79870600000004</c:v>
                </c:pt>
                <c:pt idx="5790">
                  <c:v>710.884094</c:v>
                </c:pt>
                <c:pt idx="5791">
                  <c:v>711.02880900000002</c:v>
                </c:pt>
                <c:pt idx="5792">
                  <c:v>711.10150099999998</c:v>
                </c:pt>
                <c:pt idx="5793">
                  <c:v>711.26110800000004</c:v>
                </c:pt>
                <c:pt idx="5794">
                  <c:v>711.408997</c:v>
                </c:pt>
                <c:pt idx="5795">
                  <c:v>711.52587900000003</c:v>
                </c:pt>
                <c:pt idx="5796">
                  <c:v>711.64788799999997</c:v>
                </c:pt>
                <c:pt idx="5797">
                  <c:v>711.77392599999996</c:v>
                </c:pt>
                <c:pt idx="5798">
                  <c:v>711.84423800000002</c:v>
                </c:pt>
                <c:pt idx="5799">
                  <c:v>711.97662400000002</c:v>
                </c:pt>
                <c:pt idx="5800">
                  <c:v>712.12487799999997</c:v>
                </c:pt>
                <c:pt idx="5801">
                  <c:v>712.18420400000002</c:v>
                </c:pt>
                <c:pt idx="5802">
                  <c:v>712.24420199999997</c:v>
                </c:pt>
                <c:pt idx="5803">
                  <c:v>712.43762200000003</c:v>
                </c:pt>
                <c:pt idx="5804">
                  <c:v>712.51129200000003</c:v>
                </c:pt>
                <c:pt idx="5805">
                  <c:v>712.66943400000002</c:v>
                </c:pt>
                <c:pt idx="5806">
                  <c:v>712.78131099999996</c:v>
                </c:pt>
                <c:pt idx="5807">
                  <c:v>712.87591599999996</c:v>
                </c:pt>
                <c:pt idx="5808">
                  <c:v>712.97210700000005</c:v>
                </c:pt>
                <c:pt idx="5809">
                  <c:v>713.13659700000005</c:v>
                </c:pt>
                <c:pt idx="5810">
                  <c:v>713.21875</c:v>
                </c:pt>
                <c:pt idx="5811">
                  <c:v>713.39685099999997</c:v>
                </c:pt>
                <c:pt idx="5812">
                  <c:v>713.49591099999998</c:v>
                </c:pt>
                <c:pt idx="5813">
                  <c:v>713.70806900000002</c:v>
                </c:pt>
                <c:pt idx="5814">
                  <c:v>713.74749799999995</c:v>
                </c:pt>
                <c:pt idx="5815">
                  <c:v>713.91558799999996</c:v>
                </c:pt>
                <c:pt idx="5816">
                  <c:v>714.02191200000004</c:v>
                </c:pt>
                <c:pt idx="5817">
                  <c:v>714.22033699999997</c:v>
                </c:pt>
                <c:pt idx="5818">
                  <c:v>714.33026099999995</c:v>
                </c:pt>
                <c:pt idx="5819">
                  <c:v>714.395081</c:v>
                </c:pt>
                <c:pt idx="5820">
                  <c:v>714.52502400000003</c:v>
                </c:pt>
                <c:pt idx="5821">
                  <c:v>714.63378899999998</c:v>
                </c:pt>
                <c:pt idx="5822">
                  <c:v>714.71295199999997</c:v>
                </c:pt>
                <c:pt idx="5823">
                  <c:v>714.89373799999998</c:v>
                </c:pt>
                <c:pt idx="5824">
                  <c:v>714.99896200000001</c:v>
                </c:pt>
                <c:pt idx="5825">
                  <c:v>715.11767599999996</c:v>
                </c:pt>
                <c:pt idx="5826">
                  <c:v>715.22644000000003</c:v>
                </c:pt>
                <c:pt idx="5827">
                  <c:v>715.334656</c:v>
                </c:pt>
                <c:pt idx="5828">
                  <c:v>715.51074200000005</c:v>
                </c:pt>
                <c:pt idx="5829">
                  <c:v>715.60723900000005</c:v>
                </c:pt>
                <c:pt idx="5830">
                  <c:v>715.68792699999995</c:v>
                </c:pt>
                <c:pt idx="5831">
                  <c:v>715.801331</c:v>
                </c:pt>
                <c:pt idx="5832">
                  <c:v>715.90283199999999</c:v>
                </c:pt>
                <c:pt idx="5833">
                  <c:v>716.06011999999998</c:v>
                </c:pt>
                <c:pt idx="5834">
                  <c:v>716.16705300000001</c:v>
                </c:pt>
                <c:pt idx="5835">
                  <c:v>716.32873500000005</c:v>
                </c:pt>
                <c:pt idx="5836">
                  <c:v>716.43109100000004</c:v>
                </c:pt>
                <c:pt idx="5837">
                  <c:v>716.55194100000006</c:v>
                </c:pt>
                <c:pt idx="5838">
                  <c:v>716.63604699999996</c:v>
                </c:pt>
                <c:pt idx="5839">
                  <c:v>716.74267599999996</c:v>
                </c:pt>
                <c:pt idx="5840">
                  <c:v>716.85272199999997</c:v>
                </c:pt>
                <c:pt idx="5841">
                  <c:v>717.03204300000004</c:v>
                </c:pt>
                <c:pt idx="5842">
                  <c:v>717.168091</c:v>
                </c:pt>
                <c:pt idx="5843">
                  <c:v>717.22466999999995</c:v>
                </c:pt>
                <c:pt idx="5844">
                  <c:v>717.34539800000005</c:v>
                </c:pt>
                <c:pt idx="5845">
                  <c:v>717.48406999999997</c:v>
                </c:pt>
                <c:pt idx="5846">
                  <c:v>717.62182600000006</c:v>
                </c:pt>
                <c:pt idx="5847">
                  <c:v>717.71356200000002</c:v>
                </c:pt>
                <c:pt idx="5848">
                  <c:v>717.82592799999998</c:v>
                </c:pt>
                <c:pt idx="5849">
                  <c:v>717.965149</c:v>
                </c:pt>
                <c:pt idx="5850">
                  <c:v>718.06591800000001</c:v>
                </c:pt>
                <c:pt idx="5851">
                  <c:v>718.22442599999999</c:v>
                </c:pt>
                <c:pt idx="5852">
                  <c:v>718.34686299999998</c:v>
                </c:pt>
                <c:pt idx="5853">
                  <c:v>718.53832999999997</c:v>
                </c:pt>
                <c:pt idx="5854">
                  <c:v>718.54943800000001</c:v>
                </c:pt>
                <c:pt idx="5855">
                  <c:v>718.660706</c:v>
                </c:pt>
                <c:pt idx="5856">
                  <c:v>718.76361099999997</c:v>
                </c:pt>
                <c:pt idx="5857">
                  <c:v>718.87506099999996</c:v>
                </c:pt>
                <c:pt idx="5858">
                  <c:v>718.96350099999995</c:v>
                </c:pt>
                <c:pt idx="5859">
                  <c:v>719.08453399999996</c:v>
                </c:pt>
                <c:pt idx="5860">
                  <c:v>719.21972700000003</c:v>
                </c:pt>
                <c:pt idx="5861">
                  <c:v>719.35699499999998</c:v>
                </c:pt>
                <c:pt idx="5862">
                  <c:v>719.48046899999997</c:v>
                </c:pt>
                <c:pt idx="5863">
                  <c:v>719.61334199999999</c:v>
                </c:pt>
                <c:pt idx="5864">
                  <c:v>719.72271699999999</c:v>
                </c:pt>
                <c:pt idx="5865">
                  <c:v>719.81146200000001</c:v>
                </c:pt>
                <c:pt idx="5866">
                  <c:v>719.93322799999999</c:v>
                </c:pt>
                <c:pt idx="5867">
                  <c:v>720.02508499999999</c:v>
                </c:pt>
                <c:pt idx="5868">
                  <c:v>720.13800000000003</c:v>
                </c:pt>
                <c:pt idx="5869">
                  <c:v>720.27453600000001</c:v>
                </c:pt>
                <c:pt idx="5870">
                  <c:v>720.40338099999997</c:v>
                </c:pt>
                <c:pt idx="5871">
                  <c:v>720.48181199999999</c:v>
                </c:pt>
                <c:pt idx="5872">
                  <c:v>720.65808100000004</c:v>
                </c:pt>
                <c:pt idx="5873">
                  <c:v>720.94830300000001</c:v>
                </c:pt>
                <c:pt idx="5874">
                  <c:v>720.89642300000003</c:v>
                </c:pt>
                <c:pt idx="5875">
                  <c:v>721.02612299999998</c:v>
                </c:pt>
                <c:pt idx="5876">
                  <c:v>721.11633300000005</c:v>
                </c:pt>
                <c:pt idx="5877">
                  <c:v>721.23773200000005</c:v>
                </c:pt>
                <c:pt idx="5878">
                  <c:v>721.37823500000002</c:v>
                </c:pt>
                <c:pt idx="5879">
                  <c:v>721.49408000000005</c:v>
                </c:pt>
                <c:pt idx="5880">
                  <c:v>721.67474400000003</c:v>
                </c:pt>
                <c:pt idx="5881">
                  <c:v>721.74273700000003</c:v>
                </c:pt>
                <c:pt idx="5882">
                  <c:v>721.88671899999997</c:v>
                </c:pt>
                <c:pt idx="5883">
                  <c:v>722.02539100000001</c:v>
                </c:pt>
                <c:pt idx="5884">
                  <c:v>722.137024</c:v>
                </c:pt>
                <c:pt idx="5885">
                  <c:v>722.22522000000004</c:v>
                </c:pt>
                <c:pt idx="5886">
                  <c:v>722.355591</c:v>
                </c:pt>
                <c:pt idx="5887">
                  <c:v>722.49945100000002</c:v>
                </c:pt>
                <c:pt idx="5888">
                  <c:v>722.59539800000005</c:v>
                </c:pt>
                <c:pt idx="5889">
                  <c:v>722.73297100000002</c:v>
                </c:pt>
                <c:pt idx="5890">
                  <c:v>722.77343699999994</c:v>
                </c:pt>
                <c:pt idx="5891">
                  <c:v>722.93914800000005</c:v>
                </c:pt>
                <c:pt idx="5892">
                  <c:v>723.03881799999999</c:v>
                </c:pt>
                <c:pt idx="5893">
                  <c:v>723.10534700000005</c:v>
                </c:pt>
                <c:pt idx="5894">
                  <c:v>723.20257600000002</c:v>
                </c:pt>
                <c:pt idx="5895">
                  <c:v>723.32305899999994</c:v>
                </c:pt>
                <c:pt idx="5896">
                  <c:v>723.45251499999995</c:v>
                </c:pt>
                <c:pt idx="5897">
                  <c:v>723.66400099999998</c:v>
                </c:pt>
                <c:pt idx="5898">
                  <c:v>723.78375200000005</c:v>
                </c:pt>
                <c:pt idx="5899">
                  <c:v>723.81549099999995</c:v>
                </c:pt>
                <c:pt idx="5900">
                  <c:v>723.93658400000004</c:v>
                </c:pt>
                <c:pt idx="5901">
                  <c:v>724.021118</c:v>
                </c:pt>
                <c:pt idx="5902">
                  <c:v>724.12316899999996</c:v>
                </c:pt>
                <c:pt idx="5903">
                  <c:v>724.28320299999996</c:v>
                </c:pt>
                <c:pt idx="5904">
                  <c:v>724.34991500000001</c:v>
                </c:pt>
                <c:pt idx="5905">
                  <c:v>724.48425299999997</c:v>
                </c:pt>
                <c:pt idx="5906">
                  <c:v>724.55059800000004</c:v>
                </c:pt>
                <c:pt idx="5907">
                  <c:v>724.67926</c:v>
                </c:pt>
                <c:pt idx="5908">
                  <c:v>724.80963099999997</c:v>
                </c:pt>
                <c:pt idx="5909">
                  <c:v>724.91900599999997</c:v>
                </c:pt>
                <c:pt idx="5910">
                  <c:v>725.04101600000001</c:v>
                </c:pt>
                <c:pt idx="5911">
                  <c:v>725.17394999999999</c:v>
                </c:pt>
                <c:pt idx="5912">
                  <c:v>725.30535899999995</c:v>
                </c:pt>
                <c:pt idx="5913">
                  <c:v>725.40002400000003</c:v>
                </c:pt>
                <c:pt idx="5914">
                  <c:v>725.50030500000003</c:v>
                </c:pt>
                <c:pt idx="5915">
                  <c:v>725.67797900000005</c:v>
                </c:pt>
                <c:pt idx="5916">
                  <c:v>725.805969</c:v>
                </c:pt>
                <c:pt idx="5917">
                  <c:v>725.901794</c:v>
                </c:pt>
                <c:pt idx="5918">
                  <c:v>726.07354699999996</c:v>
                </c:pt>
                <c:pt idx="5919">
                  <c:v>726.12579300000004</c:v>
                </c:pt>
                <c:pt idx="5920">
                  <c:v>726.30548099999999</c:v>
                </c:pt>
                <c:pt idx="5921">
                  <c:v>726.376892</c:v>
                </c:pt>
                <c:pt idx="5922">
                  <c:v>726.43768299999999</c:v>
                </c:pt>
                <c:pt idx="5923">
                  <c:v>726.62115500000004</c:v>
                </c:pt>
                <c:pt idx="5924">
                  <c:v>726.73657200000002</c:v>
                </c:pt>
                <c:pt idx="5925">
                  <c:v>726.81378199999995</c:v>
                </c:pt>
                <c:pt idx="5926">
                  <c:v>726.98773200000005</c:v>
                </c:pt>
                <c:pt idx="5927">
                  <c:v>727.06591800000001</c:v>
                </c:pt>
                <c:pt idx="5928">
                  <c:v>727.23931900000002</c:v>
                </c:pt>
                <c:pt idx="5929">
                  <c:v>727.29907200000002</c:v>
                </c:pt>
                <c:pt idx="5930">
                  <c:v>727.43432600000006</c:v>
                </c:pt>
                <c:pt idx="5931">
                  <c:v>727.544128</c:v>
                </c:pt>
                <c:pt idx="5932">
                  <c:v>727.66589399999998</c:v>
                </c:pt>
                <c:pt idx="5933">
                  <c:v>727.77368200000001</c:v>
                </c:pt>
                <c:pt idx="5934">
                  <c:v>727.94085700000005</c:v>
                </c:pt>
                <c:pt idx="5935">
                  <c:v>728.03790300000003</c:v>
                </c:pt>
                <c:pt idx="5936">
                  <c:v>728.15405299999998</c:v>
                </c:pt>
                <c:pt idx="5937">
                  <c:v>728.26434300000005</c:v>
                </c:pt>
                <c:pt idx="5938">
                  <c:v>728.36364700000001</c:v>
                </c:pt>
                <c:pt idx="5939">
                  <c:v>728.48840299999995</c:v>
                </c:pt>
                <c:pt idx="5940">
                  <c:v>728.63806199999999</c:v>
                </c:pt>
                <c:pt idx="5941">
                  <c:v>728.74969499999997</c:v>
                </c:pt>
                <c:pt idx="5942">
                  <c:v>728.88800000000003</c:v>
                </c:pt>
                <c:pt idx="5943">
                  <c:v>729.01531999999997</c:v>
                </c:pt>
                <c:pt idx="5944">
                  <c:v>729.10809300000005</c:v>
                </c:pt>
                <c:pt idx="5945">
                  <c:v>729.19158900000002</c:v>
                </c:pt>
                <c:pt idx="5946">
                  <c:v>729.35327099999995</c:v>
                </c:pt>
                <c:pt idx="5947">
                  <c:v>729.46527100000003</c:v>
                </c:pt>
                <c:pt idx="5948">
                  <c:v>729.61340299999995</c:v>
                </c:pt>
                <c:pt idx="5949">
                  <c:v>729.722351</c:v>
                </c:pt>
                <c:pt idx="5950">
                  <c:v>729.825378</c:v>
                </c:pt>
                <c:pt idx="5951">
                  <c:v>730.04113800000005</c:v>
                </c:pt>
                <c:pt idx="5952">
                  <c:v>730.15637200000003</c:v>
                </c:pt>
                <c:pt idx="5953">
                  <c:v>730.33843999999999</c:v>
                </c:pt>
                <c:pt idx="5954">
                  <c:v>730.45031700000004</c:v>
                </c:pt>
                <c:pt idx="5955">
                  <c:v>730.61834699999997</c:v>
                </c:pt>
                <c:pt idx="5956">
                  <c:v>730.69836399999997</c:v>
                </c:pt>
                <c:pt idx="5957">
                  <c:v>730.87475600000005</c:v>
                </c:pt>
                <c:pt idx="5958">
                  <c:v>731.00018299999999</c:v>
                </c:pt>
                <c:pt idx="5959">
                  <c:v>731.092896</c:v>
                </c:pt>
                <c:pt idx="5960">
                  <c:v>731.17083700000001</c:v>
                </c:pt>
                <c:pt idx="5961">
                  <c:v>731.29125999999997</c:v>
                </c:pt>
                <c:pt idx="5962">
                  <c:v>731.43231200000002</c:v>
                </c:pt>
                <c:pt idx="5963">
                  <c:v>731.47619599999996</c:v>
                </c:pt>
                <c:pt idx="5964">
                  <c:v>731.70343000000003</c:v>
                </c:pt>
                <c:pt idx="5965">
                  <c:v>731.75628700000004</c:v>
                </c:pt>
                <c:pt idx="5966">
                  <c:v>731.89514199999996</c:v>
                </c:pt>
                <c:pt idx="5967">
                  <c:v>731.988831</c:v>
                </c:pt>
                <c:pt idx="5968">
                  <c:v>732.152466</c:v>
                </c:pt>
                <c:pt idx="5969">
                  <c:v>732.21887200000003</c:v>
                </c:pt>
                <c:pt idx="5970">
                  <c:v>732.30316200000004</c:v>
                </c:pt>
                <c:pt idx="5971">
                  <c:v>732.45233199999996</c:v>
                </c:pt>
                <c:pt idx="5972">
                  <c:v>732.56237799999997</c:v>
                </c:pt>
                <c:pt idx="5973">
                  <c:v>732.64105199999995</c:v>
                </c:pt>
                <c:pt idx="5974">
                  <c:v>732.78204300000004</c:v>
                </c:pt>
                <c:pt idx="5975">
                  <c:v>732.84667999999999</c:v>
                </c:pt>
                <c:pt idx="5976">
                  <c:v>732.97808799999996</c:v>
                </c:pt>
                <c:pt idx="5977">
                  <c:v>733.13085899999999</c:v>
                </c:pt>
                <c:pt idx="5978">
                  <c:v>733.26147500000002</c:v>
                </c:pt>
                <c:pt idx="5979">
                  <c:v>733.38317900000004</c:v>
                </c:pt>
                <c:pt idx="5980">
                  <c:v>733.46728499999995</c:v>
                </c:pt>
                <c:pt idx="5981">
                  <c:v>733.54400599999997</c:v>
                </c:pt>
                <c:pt idx="5982">
                  <c:v>733.70581100000004</c:v>
                </c:pt>
                <c:pt idx="5983">
                  <c:v>733.75140399999998</c:v>
                </c:pt>
                <c:pt idx="5984">
                  <c:v>733.93121299999996</c:v>
                </c:pt>
                <c:pt idx="5985">
                  <c:v>734.07000700000003</c:v>
                </c:pt>
                <c:pt idx="5986">
                  <c:v>734.23553500000003</c:v>
                </c:pt>
                <c:pt idx="5987">
                  <c:v>734.28936799999997</c:v>
                </c:pt>
                <c:pt idx="5988">
                  <c:v>734.34680200000003</c:v>
                </c:pt>
                <c:pt idx="5989">
                  <c:v>734.46893299999999</c:v>
                </c:pt>
                <c:pt idx="5990">
                  <c:v>734.600281</c:v>
                </c:pt>
                <c:pt idx="5991">
                  <c:v>734.69732699999997</c:v>
                </c:pt>
                <c:pt idx="5992">
                  <c:v>734.833618</c:v>
                </c:pt>
                <c:pt idx="5993">
                  <c:v>734.96722399999999</c:v>
                </c:pt>
                <c:pt idx="5994">
                  <c:v>735.08923300000004</c:v>
                </c:pt>
                <c:pt idx="5995">
                  <c:v>735.19549600000005</c:v>
                </c:pt>
                <c:pt idx="5996">
                  <c:v>735.30944799999997</c:v>
                </c:pt>
                <c:pt idx="5997">
                  <c:v>735.41247599999997</c:v>
                </c:pt>
                <c:pt idx="5998">
                  <c:v>735.55963099999997</c:v>
                </c:pt>
                <c:pt idx="5999">
                  <c:v>735.69146699999999</c:v>
                </c:pt>
                <c:pt idx="6000">
                  <c:v>735.771118</c:v>
                </c:pt>
                <c:pt idx="6001">
                  <c:v>735.96649200000002</c:v>
                </c:pt>
                <c:pt idx="6002">
                  <c:v>736.09252900000001</c:v>
                </c:pt>
                <c:pt idx="6003">
                  <c:v>736.16510000000005</c:v>
                </c:pt>
                <c:pt idx="6004">
                  <c:v>736.28710899999999</c:v>
                </c:pt>
                <c:pt idx="6005">
                  <c:v>736.34387200000003</c:v>
                </c:pt>
                <c:pt idx="6006">
                  <c:v>736.46069299999999</c:v>
                </c:pt>
                <c:pt idx="6007">
                  <c:v>736.61755400000004</c:v>
                </c:pt>
                <c:pt idx="6008">
                  <c:v>736.73113999999998</c:v>
                </c:pt>
                <c:pt idx="6009">
                  <c:v>736.81219499999997</c:v>
                </c:pt>
                <c:pt idx="6010">
                  <c:v>736.95092799999998</c:v>
                </c:pt>
                <c:pt idx="6011">
                  <c:v>737.03607199999999</c:v>
                </c:pt>
                <c:pt idx="6012">
                  <c:v>737.15014599999995</c:v>
                </c:pt>
                <c:pt idx="6013">
                  <c:v>737.21057099999996</c:v>
                </c:pt>
                <c:pt idx="6014">
                  <c:v>737.32330300000001</c:v>
                </c:pt>
                <c:pt idx="6015">
                  <c:v>737.45996100000002</c:v>
                </c:pt>
                <c:pt idx="6016">
                  <c:v>737.48937999999998</c:v>
                </c:pt>
                <c:pt idx="6017">
                  <c:v>737.61102300000005</c:v>
                </c:pt>
                <c:pt idx="6018">
                  <c:v>737.71917699999995</c:v>
                </c:pt>
                <c:pt idx="6019">
                  <c:v>737.82720900000004</c:v>
                </c:pt>
                <c:pt idx="6020">
                  <c:v>738.01007100000004</c:v>
                </c:pt>
                <c:pt idx="6021">
                  <c:v>738.06024200000002</c:v>
                </c:pt>
                <c:pt idx="6022">
                  <c:v>738.22729500000003</c:v>
                </c:pt>
                <c:pt idx="6023">
                  <c:v>738.33062700000005</c:v>
                </c:pt>
                <c:pt idx="6024">
                  <c:v>738.49713099999997</c:v>
                </c:pt>
                <c:pt idx="6025">
                  <c:v>738.60082999999997</c:v>
                </c:pt>
                <c:pt idx="6026">
                  <c:v>738.707764</c:v>
                </c:pt>
                <c:pt idx="6027">
                  <c:v>738.83966099999998</c:v>
                </c:pt>
                <c:pt idx="6028">
                  <c:v>738.97839399999998</c:v>
                </c:pt>
                <c:pt idx="6029">
                  <c:v>739.120361</c:v>
                </c:pt>
                <c:pt idx="6030">
                  <c:v>739.25122099999999</c:v>
                </c:pt>
                <c:pt idx="6031">
                  <c:v>739.41510000000005</c:v>
                </c:pt>
                <c:pt idx="6032">
                  <c:v>739.46868900000004</c:v>
                </c:pt>
                <c:pt idx="6033">
                  <c:v>739.62701400000003</c:v>
                </c:pt>
                <c:pt idx="6034">
                  <c:v>739.76721199999997</c:v>
                </c:pt>
                <c:pt idx="6035">
                  <c:v>739.93292199999996</c:v>
                </c:pt>
                <c:pt idx="6036">
                  <c:v>740.06011999999998</c:v>
                </c:pt>
                <c:pt idx="6037">
                  <c:v>740.12359600000002</c:v>
                </c:pt>
                <c:pt idx="6038">
                  <c:v>740.238831</c:v>
                </c:pt>
                <c:pt idx="6039">
                  <c:v>740.35015899999996</c:v>
                </c:pt>
                <c:pt idx="6040">
                  <c:v>740.52148399999999</c:v>
                </c:pt>
                <c:pt idx="6041">
                  <c:v>740.61462400000005</c:v>
                </c:pt>
                <c:pt idx="6042">
                  <c:v>740.73809800000004</c:v>
                </c:pt>
                <c:pt idx="6043">
                  <c:v>740.81372099999999</c:v>
                </c:pt>
                <c:pt idx="6044">
                  <c:v>740.96936000000005</c:v>
                </c:pt>
                <c:pt idx="6045">
                  <c:v>741.05346699999996</c:v>
                </c:pt>
                <c:pt idx="6046">
                  <c:v>741.19085700000005</c:v>
                </c:pt>
                <c:pt idx="6047">
                  <c:v>741.27093500000001</c:v>
                </c:pt>
                <c:pt idx="6048">
                  <c:v>741.28063999999995</c:v>
                </c:pt>
                <c:pt idx="6049">
                  <c:v>741.42169200000001</c:v>
                </c:pt>
                <c:pt idx="6050">
                  <c:v>741.60632299999997</c:v>
                </c:pt>
                <c:pt idx="6051">
                  <c:v>741.66107199999999</c:v>
                </c:pt>
                <c:pt idx="6052">
                  <c:v>741.86352499999998</c:v>
                </c:pt>
                <c:pt idx="6053">
                  <c:v>741.90118399999994</c:v>
                </c:pt>
                <c:pt idx="6054">
                  <c:v>742.023865</c:v>
                </c:pt>
                <c:pt idx="6055">
                  <c:v>742.16729699999996</c:v>
                </c:pt>
                <c:pt idx="6056">
                  <c:v>742.32995600000004</c:v>
                </c:pt>
                <c:pt idx="6057">
                  <c:v>742.49743699999999</c:v>
                </c:pt>
                <c:pt idx="6058">
                  <c:v>742.56323199999997</c:v>
                </c:pt>
                <c:pt idx="6059">
                  <c:v>742.693848</c:v>
                </c:pt>
                <c:pt idx="6060">
                  <c:v>742.86108400000001</c:v>
                </c:pt>
                <c:pt idx="6061">
                  <c:v>742.95867899999996</c:v>
                </c:pt>
                <c:pt idx="6062">
                  <c:v>743.06841999999995</c:v>
                </c:pt>
                <c:pt idx="6063">
                  <c:v>743.20678699999996</c:v>
                </c:pt>
                <c:pt idx="6064">
                  <c:v>743.29125999999997</c:v>
                </c:pt>
                <c:pt idx="6065">
                  <c:v>743.39172399999995</c:v>
                </c:pt>
                <c:pt idx="6066">
                  <c:v>743.50292999999999</c:v>
                </c:pt>
                <c:pt idx="6067">
                  <c:v>743.65045199999997</c:v>
                </c:pt>
                <c:pt idx="6068">
                  <c:v>743.68707300000005</c:v>
                </c:pt>
                <c:pt idx="6069">
                  <c:v>743.85870399999999</c:v>
                </c:pt>
                <c:pt idx="6070">
                  <c:v>743.99493399999994</c:v>
                </c:pt>
                <c:pt idx="6071">
                  <c:v>744.08374000000003</c:v>
                </c:pt>
                <c:pt idx="6072">
                  <c:v>744.22827099999995</c:v>
                </c:pt>
                <c:pt idx="6073">
                  <c:v>744.35430899999994</c:v>
                </c:pt>
                <c:pt idx="6074">
                  <c:v>744.44268799999998</c:v>
                </c:pt>
                <c:pt idx="6075">
                  <c:v>744.52880900000002</c:v>
                </c:pt>
                <c:pt idx="6076">
                  <c:v>744.64172399999995</c:v>
                </c:pt>
                <c:pt idx="6077">
                  <c:v>744.78338599999995</c:v>
                </c:pt>
                <c:pt idx="6078">
                  <c:v>744.95306400000004</c:v>
                </c:pt>
                <c:pt idx="6079">
                  <c:v>744.98321499999997</c:v>
                </c:pt>
                <c:pt idx="6080">
                  <c:v>745.10424799999998</c:v>
                </c:pt>
                <c:pt idx="6081">
                  <c:v>745.12738000000002</c:v>
                </c:pt>
                <c:pt idx="6082">
                  <c:v>745.24438499999997</c:v>
                </c:pt>
                <c:pt idx="6083">
                  <c:v>745.28881799999999</c:v>
                </c:pt>
                <c:pt idx="6084">
                  <c:v>745.40747099999999</c:v>
                </c:pt>
                <c:pt idx="6085">
                  <c:v>745.447632</c:v>
                </c:pt>
                <c:pt idx="6086">
                  <c:v>745.61706500000003</c:v>
                </c:pt>
                <c:pt idx="6087">
                  <c:v>745.72869900000001</c:v>
                </c:pt>
                <c:pt idx="6088">
                  <c:v>745.83563200000003</c:v>
                </c:pt>
                <c:pt idx="6089">
                  <c:v>746.01104699999996</c:v>
                </c:pt>
                <c:pt idx="6090">
                  <c:v>746.00543200000004</c:v>
                </c:pt>
                <c:pt idx="6091">
                  <c:v>746.21057099999996</c:v>
                </c:pt>
                <c:pt idx="6092">
                  <c:v>746.306152</c:v>
                </c:pt>
                <c:pt idx="6093">
                  <c:v>746.479736</c:v>
                </c:pt>
                <c:pt idx="6094">
                  <c:v>746.62237500000003</c:v>
                </c:pt>
                <c:pt idx="6095">
                  <c:v>746.71319600000004</c:v>
                </c:pt>
                <c:pt idx="6096">
                  <c:v>746.94256600000006</c:v>
                </c:pt>
                <c:pt idx="6097">
                  <c:v>747.01995799999997</c:v>
                </c:pt>
                <c:pt idx="6098">
                  <c:v>747.09191899999996</c:v>
                </c:pt>
                <c:pt idx="6099">
                  <c:v>747.26318400000002</c:v>
                </c:pt>
                <c:pt idx="6100">
                  <c:v>747.42425500000002</c:v>
                </c:pt>
                <c:pt idx="6101">
                  <c:v>747.48913600000003</c:v>
                </c:pt>
                <c:pt idx="6102">
                  <c:v>747.62237500000003</c:v>
                </c:pt>
                <c:pt idx="6103">
                  <c:v>747.64556900000002</c:v>
                </c:pt>
                <c:pt idx="6104">
                  <c:v>747.80438200000003</c:v>
                </c:pt>
                <c:pt idx="6105">
                  <c:v>747.86737100000005</c:v>
                </c:pt>
                <c:pt idx="6106">
                  <c:v>748.00354000000004</c:v>
                </c:pt>
                <c:pt idx="6107">
                  <c:v>748.17968800000006</c:v>
                </c:pt>
                <c:pt idx="6108">
                  <c:v>748.29785200000003</c:v>
                </c:pt>
                <c:pt idx="6109">
                  <c:v>748.44256600000006</c:v>
                </c:pt>
                <c:pt idx="6110">
                  <c:v>748.56604000000004</c:v>
                </c:pt>
                <c:pt idx="6111">
                  <c:v>748.66625999999997</c:v>
                </c:pt>
                <c:pt idx="6112">
                  <c:v>748.81994599999996</c:v>
                </c:pt>
                <c:pt idx="6113">
                  <c:v>748.89446999999996</c:v>
                </c:pt>
                <c:pt idx="6114">
                  <c:v>749.02996800000005</c:v>
                </c:pt>
                <c:pt idx="6115">
                  <c:v>749.12725799999998</c:v>
                </c:pt>
                <c:pt idx="6116">
                  <c:v>749.29547100000002</c:v>
                </c:pt>
                <c:pt idx="6117">
                  <c:v>749.39306599999998</c:v>
                </c:pt>
                <c:pt idx="6118">
                  <c:v>749.51300000000003</c:v>
                </c:pt>
                <c:pt idx="6119">
                  <c:v>749.59973100000002</c:v>
                </c:pt>
                <c:pt idx="6120">
                  <c:v>749.71313499999997</c:v>
                </c:pt>
                <c:pt idx="6121">
                  <c:v>749.89685099999997</c:v>
                </c:pt>
                <c:pt idx="6122">
                  <c:v>749.97894299999996</c:v>
                </c:pt>
                <c:pt idx="6123">
                  <c:v>750.09417699999995</c:v>
                </c:pt>
                <c:pt idx="6124">
                  <c:v>750.19995100000006</c:v>
                </c:pt>
                <c:pt idx="6125">
                  <c:v>750.34936500000003</c:v>
                </c:pt>
                <c:pt idx="6126">
                  <c:v>750.44592299999999</c:v>
                </c:pt>
                <c:pt idx="6127">
                  <c:v>750.54504399999996</c:v>
                </c:pt>
                <c:pt idx="6128">
                  <c:v>750.63738999999998</c:v>
                </c:pt>
                <c:pt idx="6129">
                  <c:v>750.73510699999997</c:v>
                </c:pt>
                <c:pt idx="6130">
                  <c:v>750.81774900000005</c:v>
                </c:pt>
                <c:pt idx="6131">
                  <c:v>750.94842500000004</c:v>
                </c:pt>
                <c:pt idx="6132">
                  <c:v>751.04846199999997</c:v>
                </c:pt>
                <c:pt idx="6133">
                  <c:v>751.14672900000005</c:v>
                </c:pt>
                <c:pt idx="6134">
                  <c:v>751.20654300000001</c:v>
                </c:pt>
                <c:pt idx="6135">
                  <c:v>751.30798300000004</c:v>
                </c:pt>
                <c:pt idx="6136">
                  <c:v>751.39965800000004</c:v>
                </c:pt>
                <c:pt idx="6137">
                  <c:v>751.45416299999999</c:v>
                </c:pt>
                <c:pt idx="6138">
                  <c:v>751.59002699999996</c:v>
                </c:pt>
                <c:pt idx="6139">
                  <c:v>751.66900599999997</c:v>
                </c:pt>
                <c:pt idx="6140">
                  <c:v>751.81091300000003</c:v>
                </c:pt>
                <c:pt idx="6141">
                  <c:v>751.92340100000001</c:v>
                </c:pt>
                <c:pt idx="6142">
                  <c:v>751.987122</c:v>
                </c:pt>
                <c:pt idx="6143">
                  <c:v>752.17749000000003</c:v>
                </c:pt>
                <c:pt idx="6144">
                  <c:v>752.20562700000005</c:v>
                </c:pt>
                <c:pt idx="6145">
                  <c:v>752.33557099999996</c:v>
                </c:pt>
                <c:pt idx="6146">
                  <c:v>752.46197500000005</c:v>
                </c:pt>
                <c:pt idx="6147">
                  <c:v>752.56451400000003</c:v>
                </c:pt>
                <c:pt idx="6148">
                  <c:v>752.68127400000003</c:v>
                </c:pt>
                <c:pt idx="6149">
                  <c:v>752.81567399999994</c:v>
                </c:pt>
                <c:pt idx="6150">
                  <c:v>752.95654300000001</c:v>
                </c:pt>
                <c:pt idx="6151">
                  <c:v>753.04797399999995</c:v>
                </c:pt>
                <c:pt idx="6152">
                  <c:v>753.17700200000002</c:v>
                </c:pt>
                <c:pt idx="6153">
                  <c:v>753.33984399999997</c:v>
                </c:pt>
                <c:pt idx="6154">
                  <c:v>753.41986099999997</c:v>
                </c:pt>
                <c:pt idx="6155">
                  <c:v>753.52246100000002</c:v>
                </c:pt>
                <c:pt idx="6156">
                  <c:v>753.58581500000003</c:v>
                </c:pt>
                <c:pt idx="6157">
                  <c:v>753.73205599999994</c:v>
                </c:pt>
                <c:pt idx="6158">
                  <c:v>753.89044200000001</c:v>
                </c:pt>
                <c:pt idx="6159">
                  <c:v>754.00421100000005</c:v>
                </c:pt>
                <c:pt idx="6160">
                  <c:v>754.14855999999997</c:v>
                </c:pt>
                <c:pt idx="6161">
                  <c:v>754.25122099999999</c:v>
                </c:pt>
                <c:pt idx="6162">
                  <c:v>754.36743200000001</c:v>
                </c:pt>
                <c:pt idx="6163">
                  <c:v>754.45678699999996</c:v>
                </c:pt>
                <c:pt idx="6164">
                  <c:v>754.572632</c:v>
                </c:pt>
                <c:pt idx="6165">
                  <c:v>754.674622</c:v>
                </c:pt>
                <c:pt idx="6166">
                  <c:v>754.875</c:v>
                </c:pt>
                <c:pt idx="6167">
                  <c:v>754.90765399999998</c:v>
                </c:pt>
                <c:pt idx="6168">
                  <c:v>755.09399399999995</c:v>
                </c:pt>
                <c:pt idx="6169">
                  <c:v>755.18237299999998</c:v>
                </c:pt>
                <c:pt idx="6170">
                  <c:v>755.33239700000001</c:v>
                </c:pt>
                <c:pt idx="6171">
                  <c:v>755.38140899999996</c:v>
                </c:pt>
                <c:pt idx="6172">
                  <c:v>755.44036900000003</c:v>
                </c:pt>
                <c:pt idx="6173">
                  <c:v>755.58081100000004</c:v>
                </c:pt>
                <c:pt idx="6174">
                  <c:v>755.71478300000001</c:v>
                </c:pt>
                <c:pt idx="6175">
                  <c:v>755.88128700000004</c:v>
                </c:pt>
                <c:pt idx="6176">
                  <c:v>755.95050000000003</c:v>
                </c:pt>
                <c:pt idx="6177">
                  <c:v>756.06048599999997</c:v>
                </c:pt>
                <c:pt idx="6178">
                  <c:v>756.21124299999997</c:v>
                </c:pt>
                <c:pt idx="6179">
                  <c:v>756.30523700000003</c:v>
                </c:pt>
                <c:pt idx="6180">
                  <c:v>756.39178500000003</c:v>
                </c:pt>
                <c:pt idx="6181">
                  <c:v>756.49548300000004</c:v>
                </c:pt>
                <c:pt idx="6182">
                  <c:v>756.63867200000004</c:v>
                </c:pt>
                <c:pt idx="6183">
                  <c:v>756.72625700000003</c:v>
                </c:pt>
                <c:pt idx="6184">
                  <c:v>756.84631300000001</c:v>
                </c:pt>
                <c:pt idx="6185">
                  <c:v>756.93945299999996</c:v>
                </c:pt>
                <c:pt idx="6186">
                  <c:v>757.02172900000005</c:v>
                </c:pt>
                <c:pt idx="6187">
                  <c:v>757.17517099999998</c:v>
                </c:pt>
                <c:pt idx="6188">
                  <c:v>757.29913299999998</c:v>
                </c:pt>
                <c:pt idx="6189">
                  <c:v>757.36700399999995</c:v>
                </c:pt>
                <c:pt idx="6190">
                  <c:v>757.53521699999999</c:v>
                </c:pt>
                <c:pt idx="6191">
                  <c:v>757.59094200000004</c:v>
                </c:pt>
                <c:pt idx="6192">
                  <c:v>757.71807899999999</c:v>
                </c:pt>
                <c:pt idx="6193">
                  <c:v>757.83819600000004</c:v>
                </c:pt>
                <c:pt idx="6194">
                  <c:v>757.99523899999997</c:v>
                </c:pt>
                <c:pt idx="6195">
                  <c:v>758.07391399999995</c:v>
                </c:pt>
                <c:pt idx="6196">
                  <c:v>758.17218000000003</c:v>
                </c:pt>
                <c:pt idx="6197">
                  <c:v>758.30249000000003</c:v>
                </c:pt>
                <c:pt idx="6198">
                  <c:v>758.453979</c:v>
                </c:pt>
                <c:pt idx="6199">
                  <c:v>758.49054000000001</c:v>
                </c:pt>
                <c:pt idx="6200">
                  <c:v>758.57891800000004</c:v>
                </c:pt>
                <c:pt idx="6201">
                  <c:v>758.74633800000004</c:v>
                </c:pt>
                <c:pt idx="6202">
                  <c:v>758.82305899999994</c:v>
                </c:pt>
                <c:pt idx="6203">
                  <c:v>758.94018600000004</c:v>
                </c:pt>
                <c:pt idx="6204">
                  <c:v>758.99969499999997</c:v>
                </c:pt>
                <c:pt idx="6205">
                  <c:v>759.14819299999999</c:v>
                </c:pt>
                <c:pt idx="6206">
                  <c:v>759.21905500000003</c:v>
                </c:pt>
                <c:pt idx="6207">
                  <c:v>759.29821800000002</c:v>
                </c:pt>
                <c:pt idx="6208">
                  <c:v>759.45257600000002</c:v>
                </c:pt>
                <c:pt idx="6209">
                  <c:v>759.58227499999998</c:v>
                </c:pt>
                <c:pt idx="6210">
                  <c:v>759.70178199999998</c:v>
                </c:pt>
                <c:pt idx="6211">
                  <c:v>759.82531700000004</c:v>
                </c:pt>
                <c:pt idx="6212">
                  <c:v>760.01806599999998</c:v>
                </c:pt>
                <c:pt idx="6213">
                  <c:v>760.04834000000005</c:v>
                </c:pt>
                <c:pt idx="6214">
                  <c:v>760.186646</c:v>
                </c:pt>
                <c:pt idx="6215">
                  <c:v>760.33752400000003</c:v>
                </c:pt>
                <c:pt idx="6216">
                  <c:v>760.42773399999999</c:v>
                </c:pt>
                <c:pt idx="6217">
                  <c:v>760.48266599999999</c:v>
                </c:pt>
                <c:pt idx="6218">
                  <c:v>760.58538799999997</c:v>
                </c:pt>
                <c:pt idx="6219">
                  <c:v>760.65020800000002</c:v>
                </c:pt>
                <c:pt idx="6220">
                  <c:v>760.74499500000002</c:v>
                </c:pt>
                <c:pt idx="6221">
                  <c:v>760.91235400000005</c:v>
                </c:pt>
                <c:pt idx="6222">
                  <c:v>760.966858</c:v>
                </c:pt>
                <c:pt idx="6223">
                  <c:v>761.14001499999995</c:v>
                </c:pt>
                <c:pt idx="6224">
                  <c:v>761.29650900000001</c:v>
                </c:pt>
                <c:pt idx="6225">
                  <c:v>761.42040999999995</c:v>
                </c:pt>
                <c:pt idx="6226">
                  <c:v>761.51812700000005</c:v>
                </c:pt>
                <c:pt idx="6227">
                  <c:v>761.66839600000003</c:v>
                </c:pt>
                <c:pt idx="6228">
                  <c:v>761.73937999999998</c:v>
                </c:pt>
                <c:pt idx="6229">
                  <c:v>761.88256799999999</c:v>
                </c:pt>
                <c:pt idx="6230">
                  <c:v>762.01715100000001</c:v>
                </c:pt>
                <c:pt idx="6231">
                  <c:v>762.09082000000001</c:v>
                </c:pt>
                <c:pt idx="6232">
                  <c:v>762.22637899999995</c:v>
                </c:pt>
                <c:pt idx="6233">
                  <c:v>762.34240699999998</c:v>
                </c:pt>
                <c:pt idx="6234">
                  <c:v>762.443848</c:v>
                </c:pt>
                <c:pt idx="6235">
                  <c:v>762.55163600000003</c:v>
                </c:pt>
                <c:pt idx="6236">
                  <c:v>762.64263900000003</c:v>
                </c:pt>
                <c:pt idx="6237">
                  <c:v>762.75048800000002</c:v>
                </c:pt>
                <c:pt idx="6238">
                  <c:v>762.87622099999999</c:v>
                </c:pt>
                <c:pt idx="6239">
                  <c:v>762.973389</c:v>
                </c:pt>
                <c:pt idx="6240">
                  <c:v>763.12799099999995</c:v>
                </c:pt>
                <c:pt idx="6241">
                  <c:v>763.24853499999995</c:v>
                </c:pt>
                <c:pt idx="6242">
                  <c:v>763.28820800000005</c:v>
                </c:pt>
                <c:pt idx="6243">
                  <c:v>763.45086700000002</c:v>
                </c:pt>
                <c:pt idx="6244">
                  <c:v>763.52770999999996</c:v>
                </c:pt>
                <c:pt idx="6245">
                  <c:v>763.63830599999994</c:v>
                </c:pt>
                <c:pt idx="6246">
                  <c:v>763.70080599999994</c:v>
                </c:pt>
                <c:pt idx="6247">
                  <c:v>763.88378899999998</c:v>
                </c:pt>
                <c:pt idx="6248">
                  <c:v>764.00231900000006</c:v>
                </c:pt>
                <c:pt idx="6249">
                  <c:v>764.12573199999997</c:v>
                </c:pt>
                <c:pt idx="6250">
                  <c:v>764.35424799999998</c:v>
                </c:pt>
                <c:pt idx="6251">
                  <c:v>764.433044</c:v>
                </c:pt>
                <c:pt idx="6252">
                  <c:v>764.51794400000006</c:v>
                </c:pt>
                <c:pt idx="6253">
                  <c:v>764.64562999999998</c:v>
                </c:pt>
                <c:pt idx="6254">
                  <c:v>764.81658900000002</c:v>
                </c:pt>
                <c:pt idx="6255">
                  <c:v>764.85253899999998</c:v>
                </c:pt>
                <c:pt idx="6256">
                  <c:v>764.90582300000005</c:v>
                </c:pt>
                <c:pt idx="6257">
                  <c:v>765.03088400000001</c:v>
                </c:pt>
                <c:pt idx="6258">
                  <c:v>765.08056599999998</c:v>
                </c:pt>
                <c:pt idx="6259">
                  <c:v>765.33264199999996</c:v>
                </c:pt>
                <c:pt idx="6260">
                  <c:v>765.29608199999996</c:v>
                </c:pt>
                <c:pt idx="6261">
                  <c:v>765.34057600000006</c:v>
                </c:pt>
                <c:pt idx="6262">
                  <c:v>765.49871800000005</c:v>
                </c:pt>
                <c:pt idx="6263">
                  <c:v>765.68866000000003</c:v>
                </c:pt>
                <c:pt idx="6264">
                  <c:v>765.73345900000004</c:v>
                </c:pt>
                <c:pt idx="6265">
                  <c:v>765.915344</c:v>
                </c:pt>
                <c:pt idx="6266">
                  <c:v>765.90270999999996</c:v>
                </c:pt>
                <c:pt idx="6267">
                  <c:v>766.058044</c:v>
                </c:pt>
                <c:pt idx="6268">
                  <c:v>766.21887200000003</c:v>
                </c:pt>
                <c:pt idx="6269">
                  <c:v>766.231628</c:v>
                </c:pt>
                <c:pt idx="6270">
                  <c:v>766.52520800000002</c:v>
                </c:pt>
                <c:pt idx="6271">
                  <c:v>766.62219200000004</c:v>
                </c:pt>
                <c:pt idx="6272">
                  <c:v>766.67248500000005</c:v>
                </c:pt>
                <c:pt idx="6273">
                  <c:v>766.94519000000003</c:v>
                </c:pt>
                <c:pt idx="6274">
                  <c:v>767.05712900000003</c:v>
                </c:pt>
                <c:pt idx="6275">
                  <c:v>767.11676</c:v>
                </c:pt>
                <c:pt idx="6276">
                  <c:v>767.31549099999995</c:v>
                </c:pt>
                <c:pt idx="6277">
                  <c:v>767.32019000000003</c:v>
                </c:pt>
                <c:pt idx="6278">
                  <c:v>767.45837400000005</c:v>
                </c:pt>
                <c:pt idx="6279">
                  <c:v>767.55499299999997</c:v>
                </c:pt>
                <c:pt idx="6280">
                  <c:v>767.63336200000003</c:v>
                </c:pt>
                <c:pt idx="6281">
                  <c:v>767.73107900000002</c:v>
                </c:pt>
                <c:pt idx="6282">
                  <c:v>767.88604699999996</c:v>
                </c:pt>
                <c:pt idx="6283">
                  <c:v>767.96252400000003</c:v>
                </c:pt>
                <c:pt idx="6284">
                  <c:v>768.03436299999998</c:v>
                </c:pt>
                <c:pt idx="6285">
                  <c:v>768.17828399999996</c:v>
                </c:pt>
                <c:pt idx="6286">
                  <c:v>768.26055899999994</c:v>
                </c:pt>
                <c:pt idx="6287">
                  <c:v>768.43573000000004</c:v>
                </c:pt>
                <c:pt idx="6288">
                  <c:v>768.51568599999996</c:v>
                </c:pt>
                <c:pt idx="6289">
                  <c:v>768.73553500000003</c:v>
                </c:pt>
                <c:pt idx="6290">
                  <c:v>768.75885000000005</c:v>
                </c:pt>
                <c:pt idx="6291">
                  <c:v>768.91717500000004</c:v>
                </c:pt>
                <c:pt idx="6292">
                  <c:v>768.90020800000002</c:v>
                </c:pt>
                <c:pt idx="6293">
                  <c:v>769.01788299999998</c:v>
                </c:pt>
                <c:pt idx="6294">
                  <c:v>769.11151099999995</c:v>
                </c:pt>
                <c:pt idx="6295">
                  <c:v>769.20098900000005</c:v>
                </c:pt>
                <c:pt idx="6296">
                  <c:v>769.35650599999997</c:v>
                </c:pt>
                <c:pt idx="6297">
                  <c:v>769.39904799999999</c:v>
                </c:pt>
                <c:pt idx="6298">
                  <c:v>769.61010699999997</c:v>
                </c:pt>
                <c:pt idx="6299">
                  <c:v>769.61169400000006</c:v>
                </c:pt>
                <c:pt idx="6300">
                  <c:v>769.86657700000001</c:v>
                </c:pt>
                <c:pt idx="6301">
                  <c:v>769.93359399999997</c:v>
                </c:pt>
                <c:pt idx="6302">
                  <c:v>770.04571499999997</c:v>
                </c:pt>
                <c:pt idx="6303">
                  <c:v>770.11981200000002</c:v>
                </c:pt>
                <c:pt idx="6304">
                  <c:v>770.32769800000005</c:v>
                </c:pt>
                <c:pt idx="6305">
                  <c:v>770.45989999999995</c:v>
                </c:pt>
                <c:pt idx="6306">
                  <c:v>770.54058799999996</c:v>
                </c:pt>
                <c:pt idx="6307">
                  <c:v>770.72552499999995</c:v>
                </c:pt>
                <c:pt idx="6308">
                  <c:v>770.84625200000005</c:v>
                </c:pt>
                <c:pt idx="6309">
                  <c:v>771.02825900000005</c:v>
                </c:pt>
                <c:pt idx="6310">
                  <c:v>771.25183100000004</c:v>
                </c:pt>
                <c:pt idx="6311">
                  <c:v>771.44189500000005</c:v>
                </c:pt>
                <c:pt idx="6312">
                  <c:v>771.543091</c:v>
                </c:pt>
                <c:pt idx="6313">
                  <c:v>771.90618900000004</c:v>
                </c:pt>
                <c:pt idx="6314">
                  <c:v>771.97497599999997</c:v>
                </c:pt>
                <c:pt idx="6315">
                  <c:v>772.12530500000003</c:v>
                </c:pt>
                <c:pt idx="6316">
                  <c:v>772.25024399999995</c:v>
                </c:pt>
                <c:pt idx="6317">
                  <c:v>772.34600799999998</c:v>
                </c:pt>
                <c:pt idx="6318">
                  <c:v>772.41461200000003</c:v>
                </c:pt>
                <c:pt idx="6319">
                  <c:v>772.61968999999999</c:v>
                </c:pt>
                <c:pt idx="6320">
                  <c:v>772.67877199999998</c:v>
                </c:pt>
                <c:pt idx="6321">
                  <c:v>772.77825900000005</c:v>
                </c:pt>
                <c:pt idx="6322">
                  <c:v>772.83947799999999</c:v>
                </c:pt>
                <c:pt idx="6323">
                  <c:v>772.95623799999998</c:v>
                </c:pt>
                <c:pt idx="6324">
                  <c:v>773.048767</c:v>
                </c:pt>
                <c:pt idx="6325">
                  <c:v>773.254639</c:v>
                </c:pt>
                <c:pt idx="6326">
                  <c:v>773.35089100000005</c:v>
                </c:pt>
                <c:pt idx="6327">
                  <c:v>773.38848900000005</c:v>
                </c:pt>
                <c:pt idx="6328">
                  <c:v>773.57714799999997</c:v>
                </c:pt>
                <c:pt idx="6329">
                  <c:v>773.59899900000005</c:v>
                </c:pt>
                <c:pt idx="6330">
                  <c:v>773.68554700000004</c:v>
                </c:pt>
                <c:pt idx="6331">
                  <c:v>773.79205300000001</c:v>
                </c:pt>
                <c:pt idx="6332">
                  <c:v>773.95422399999995</c:v>
                </c:pt>
                <c:pt idx="6333">
                  <c:v>774.142517</c:v>
                </c:pt>
                <c:pt idx="6334">
                  <c:v>774.19592299999999</c:v>
                </c:pt>
                <c:pt idx="6335">
                  <c:v>774.36694299999999</c:v>
                </c:pt>
                <c:pt idx="6336">
                  <c:v>774.44226100000003</c:v>
                </c:pt>
                <c:pt idx="6337">
                  <c:v>774.55798300000004</c:v>
                </c:pt>
                <c:pt idx="6338">
                  <c:v>774.68511999999998</c:v>
                </c:pt>
                <c:pt idx="6339">
                  <c:v>774.72381600000006</c:v>
                </c:pt>
                <c:pt idx="6340">
                  <c:v>774.83746299999996</c:v>
                </c:pt>
                <c:pt idx="6341">
                  <c:v>774.96502699999996</c:v>
                </c:pt>
                <c:pt idx="6342">
                  <c:v>775.02734399999997</c:v>
                </c:pt>
                <c:pt idx="6343">
                  <c:v>775.16430700000001</c:v>
                </c:pt>
                <c:pt idx="6344">
                  <c:v>775.42761199999995</c:v>
                </c:pt>
                <c:pt idx="6345">
                  <c:v>775.54730199999995</c:v>
                </c:pt>
                <c:pt idx="6346">
                  <c:v>775.57989499999996</c:v>
                </c:pt>
                <c:pt idx="6347">
                  <c:v>775.68920900000001</c:v>
                </c:pt>
                <c:pt idx="6348">
                  <c:v>775.78936799999997</c:v>
                </c:pt>
                <c:pt idx="6349">
                  <c:v>775.88207999999997</c:v>
                </c:pt>
                <c:pt idx="6350">
                  <c:v>776.08209199999999</c:v>
                </c:pt>
                <c:pt idx="6351">
                  <c:v>776.16711399999997</c:v>
                </c:pt>
                <c:pt idx="6352">
                  <c:v>776.35717799999998</c:v>
                </c:pt>
                <c:pt idx="6353">
                  <c:v>776.37182600000006</c:v>
                </c:pt>
                <c:pt idx="6354">
                  <c:v>776.50122099999999</c:v>
                </c:pt>
                <c:pt idx="6355">
                  <c:v>776.59741199999996</c:v>
                </c:pt>
                <c:pt idx="6356">
                  <c:v>776.67199700000003</c:v>
                </c:pt>
                <c:pt idx="6357">
                  <c:v>776.74578899999995</c:v>
                </c:pt>
                <c:pt idx="6358">
                  <c:v>776.87420699999996</c:v>
                </c:pt>
                <c:pt idx="6359">
                  <c:v>776.91094999999996</c:v>
                </c:pt>
                <c:pt idx="6360">
                  <c:v>777.04699700000003</c:v>
                </c:pt>
                <c:pt idx="6361">
                  <c:v>777.12567100000001</c:v>
                </c:pt>
                <c:pt idx="6362">
                  <c:v>777.23516800000004</c:v>
                </c:pt>
                <c:pt idx="6363">
                  <c:v>777.32806400000004</c:v>
                </c:pt>
                <c:pt idx="6364">
                  <c:v>777.464294</c:v>
                </c:pt>
                <c:pt idx="6365">
                  <c:v>777.49749799999995</c:v>
                </c:pt>
                <c:pt idx="6366">
                  <c:v>777.70977800000003</c:v>
                </c:pt>
                <c:pt idx="6367">
                  <c:v>777.78344700000002</c:v>
                </c:pt>
                <c:pt idx="6368">
                  <c:v>777.89007600000002</c:v>
                </c:pt>
                <c:pt idx="6369">
                  <c:v>778.01483199999996</c:v>
                </c:pt>
                <c:pt idx="6370">
                  <c:v>778.11584500000004</c:v>
                </c:pt>
                <c:pt idx="6371">
                  <c:v>778.23345900000004</c:v>
                </c:pt>
                <c:pt idx="6372">
                  <c:v>778.37109399999997</c:v>
                </c:pt>
                <c:pt idx="6373">
                  <c:v>778.47674600000005</c:v>
                </c:pt>
                <c:pt idx="6374">
                  <c:v>778.60961899999995</c:v>
                </c:pt>
                <c:pt idx="6375">
                  <c:v>778.770264</c:v>
                </c:pt>
                <c:pt idx="6376">
                  <c:v>778.80664100000001</c:v>
                </c:pt>
                <c:pt idx="6377">
                  <c:v>779.01031499999999</c:v>
                </c:pt>
                <c:pt idx="6378">
                  <c:v>779.05358899999999</c:v>
                </c:pt>
                <c:pt idx="6379">
                  <c:v>779.223206</c:v>
                </c:pt>
                <c:pt idx="6380">
                  <c:v>779.27252199999998</c:v>
                </c:pt>
                <c:pt idx="6381">
                  <c:v>779.42224099999999</c:v>
                </c:pt>
                <c:pt idx="6382">
                  <c:v>779.48406999999997</c:v>
                </c:pt>
                <c:pt idx="6383">
                  <c:v>779.59625200000005</c:v>
                </c:pt>
                <c:pt idx="6384">
                  <c:v>779.92694100000006</c:v>
                </c:pt>
                <c:pt idx="6385">
                  <c:v>779.96130400000004</c:v>
                </c:pt>
                <c:pt idx="6386">
                  <c:v>779.99615500000004</c:v>
                </c:pt>
                <c:pt idx="6387">
                  <c:v>780.13018799999998</c:v>
                </c:pt>
                <c:pt idx="6388">
                  <c:v>780.28497300000004</c:v>
                </c:pt>
                <c:pt idx="6389">
                  <c:v>780.41882299999997</c:v>
                </c:pt>
                <c:pt idx="6390">
                  <c:v>780.583618</c:v>
                </c:pt>
                <c:pt idx="6391">
                  <c:v>780.65997300000004</c:v>
                </c:pt>
                <c:pt idx="6392">
                  <c:v>780.77838099999997</c:v>
                </c:pt>
                <c:pt idx="6393">
                  <c:v>780.90747099999999</c:v>
                </c:pt>
                <c:pt idx="6394">
                  <c:v>781.02972399999999</c:v>
                </c:pt>
                <c:pt idx="6395">
                  <c:v>781.10382100000004</c:v>
                </c:pt>
                <c:pt idx="6396">
                  <c:v>781.26812700000005</c:v>
                </c:pt>
                <c:pt idx="6397">
                  <c:v>781.32659899999999</c:v>
                </c:pt>
                <c:pt idx="6398">
                  <c:v>781.37493900000004</c:v>
                </c:pt>
                <c:pt idx="6399">
                  <c:v>781.55041500000004</c:v>
                </c:pt>
                <c:pt idx="6400">
                  <c:v>781.66400099999998</c:v>
                </c:pt>
                <c:pt idx="6401">
                  <c:v>781.79180899999994</c:v>
                </c:pt>
                <c:pt idx="6402">
                  <c:v>781.96527100000003</c:v>
                </c:pt>
                <c:pt idx="6403">
                  <c:v>781.99462900000003</c:v>
                </c:pt>
                <c:pt idx="6404">
                  <c:v>782.18969700000002</c:v>
                </c:pt>
                <c:pt idx="6405">
                  <c:v>782.28289800000005</c:v>
                </c:pt>
                <c:pt idx="6406">
                  <c:v>782.40673800000002</c:v>
                </c:pt>
                <c:pt idx="6407">
                  <c:v>782.38116500000001</c:v>
                </c:pt>
                <c:pt idx="6408">
                  <c:v>782.58557099999996</c:v>
                </c:pt>
                <c:pt idx="6409">
                  <c:v>782.64691200000004</c:v>
                </c:pt>
                <c:pt idx="6410">
                  <c:v>782.72851600000001</c:v>
                </c:pt>
                <c:pt idx="6411">
                  <c:v>782.89123500000005</c:v>
                </c:pt>
                <c:pt idx="6412">
                  <c:v>782.94726600000001</c:v>
                </c:pt>
                <c:pt idx="6413">
                  <c:v>783.13098100000002</c:v>
                </c:pt>
                <c:pt idx="6414">
                  <c:v>783.17602499999998</c:v>
                </c:pt>
                <c:pt idx="6415">
                  <c:v>783.35296600000004</c:v>
                </c:pt>
                <c:pt idx="6416">
                  <c:v>783.49823000000004</c:v>
                </c:pt>
                <c:pt idx="6417">
                  <c:v>783.51953100000003</c:v>
                </c:pt>
                <c:pt idx="6418">
                  <c:v>783.59826699999996</c:v>
                </c:pt>
                <c:pt idx="6419">
                  <c:v>783.86938499999997</c:v>
                </c:pt>
                <c:pt idx="6420">
                  <c:v>783.86193800000001</c:v>
                </c:pt>
                <c:pt idx="6421">
                  <c:v>783.97778300000004</c:v>
                </c:pt>
                <c:pt idx="6422">
                  <c:v>784.07122800000002</c:v>
                </c:pt>
                <c:pt idx="6423">
                  <c:v>784.245544</c:v>
                </c:pt>
                <c:pt idx="6424">
                  <c:v>784.32086200000003</c:v>
                </c:pt>
                <c:pt idx="6425">
                  <c:v>784.43524200000002</c:v>
                </c:pt>
                <c:pt idx="6426">
                  <c:v>784.55529799999999</c:v>
                </c:pt>
                <c:pt idx="6427">
                  <c:v>784.66497800000002</c:v>
                </c:pt>
                <c:pt idx="6428">
                  <c:v>784.79540999999995</c:v>
                </c:pt>
                <c:pt idx="6429">
                  <c:v>784.89245600000004</c:v>
                </c:pt>
                <c:pt idx="6430">
                  <c:v>785.01470900000004</c:v>
                </c:pt>
                <c:pt idx="6431">
                  <c:v>785.13757299999997</c:v>
                </c:pt>
                <c:pt idx="6432">
                  <c:v>785.18914800000005</c:v>
                </c:pt>
                <c:pt idx="6433">
                  <c:v>785.31982400000004</c:v>
                </c:pt>
                <c:pt idx="6434">
                  <c:v>785.42529300000001</c:v>
                </c:pt>
                <c:pt idx="6435">
                  <c:v>785.47485400000005</c:v>
                </c:pt>
                <c:pt idx="6436">
                  <c:v>785.60699499999998</c:v>
                </c:pt>
                <c:pt idx="6437">
                  <c:v>785.71478300000001</c:v>
                </c:pt>
                <c:pt idx="6438">
                  <c:v>785.83831799999996</c:v>
                </c:pt>
                <c:pt idx="6439">
                  <c:v>785.96557600000006</c:v>
                </c:pt>
                <c:pt idx="6440">
                  <c:v>786.09606900000006</c:v>
                </c:pt>
                <c:pt idx="6441">
                  <c:v>786.22448699999995</c:v>
                </c:pt>
                <c:pt idx="6442">
                  <c:v>786.27130099999999</c:v>
                </c:pt>
                <c:pt idx="6443">
                  <c:v>786.44976799999995</c:v>
                </c:pt>
                <c:pt idx="6444">
                  <c:v>786.55413799999997</c:v>
                </c:pt>
                <c:pt idx="6445">
                  <c:v>786.69164999999998</c:v>
                </c:pt>
                <c:pt idx="6446">
                  <c:v>786.78558299999997</c:v>
                </c:pt>
                <c:pt idx="6447">
                  <c:v>786.889771</c:v>
                </c:pt>
                <c:pt idx="6448">
                  <c:v>786.97070299999996</c:v>
                </c:pt>
                <c:pt idx="6449">
                  <c:v>787.07659899999999</c:v>
                </c:pt>
                <c:pt idx="6450">
                  <c:v>787.15801999999996</c:v>
                </c:pt>
                <c:pt idx="6451">
                  <c:v>787.331726</c:v>
                </c:pt>
                <c:pt idx="6452">
                  <c:v>787.50116000000003</c:v>
                </c:pt>
                <c:pt idx="6453">
                  <c:v>787.56664999999998</c:v>
                </c:pt>
                <c:pt idx="6454">
                  <c:v>787.641479</c:v>
                </c:pt>
                <c:pt idx="6455">
                  <c:v>787.77050799999995</c:v>
                </c:pt>
                <c:pt idx="6456">
                  <c:v>787.82122800000002</c:v>
                </c:pt>
                <c:pt idx="6457">
                  <c:v>788.00469999999996</c:v>
                </c:pt>
                <c:pt idx="6458">
                  <c:v>788.18548599999997</c:v>
                </c:pt>
                <c:pt idx="6459">
                  <c:v>788.23773200000005</c:v>
                </c:pt>
                <c:pt idx="6460">
                  <c:v>788.38555899999994</c:v>
                </c:pt>
                <c:pt idx="6461">
                  <c:v>788.41412400000002</c:v>
                </c:pt>
                <c:pt idx="6462">
                  <c:v>788.54846199999997</c:v>
                </c:pt>
                <c:pt idx="6463">
                  <c:v>788.63562000000002</c:v>
                </c:pt>
                <c:pt idx="6464">
                  <c:v>788.79321300000004</c:v>
                </c:pt>
                <c:pt idx="6465">
                  <c:v>788.90191700000003</c:v>
                </c:pt>
                <c:pt idx="6466">
                  <c:v>789.08184800000004</c:v>
                </c:pt>
                <c:pt idx="6467">
                  <c:v>789.08453399999996</c:v>
                </c:pt>
                <c:pt idx="6468">
                  <c:v>789.17889400000001</c:v>
                </c:pt>
                <c:pt idx="6469">
                  <c:v>789.29003899999998</c:v>
                </c:pt>
                <c:pt idx="6470">
                  <c:v>789.35223399999995</c:v>
                </c:pt>
                <c:pt idx="6471">
                  <c:v>789.49230999999997</c:v>
                </c:pt>
                <c:pt idx="6472">
                  <c:v>789.60681199999999</c:v>
                </c:pt>
                <c:pt idx="6473">
                  <c:v>789.77874799999995</c:v>
                </c:pt>
                <c:pt idx="6474">
                  <c:v>789.77624500000002</c:v>
                </c:pt>
                <c:pt idx="6475">
                  <c:v>789.91986099999997</c:v>
                </c:pt>
                <c:pt idx="6476">
                  <c:v>790.06048599999997</c:v>
                </c:pt>
                <c:pt idx="6477">
                  <c:v>790.19287099999997</c:v>
                </c:pt>
                <c:pt idx="6478">
                  <c:v>790.293091</c:v>
                </c:pt>
                <c:pt idx="6479">
                  <c:v>790.42895499999997</c:v>
                </c:pt>
                <c:pt idx="6480">
                  <c:v>790.54480000000001</c:v>
                </c:pt>
                <c:pt idx="6481">
                  <c:v>790.67517099999998</c:v>
                </c:pt>
                <c:pt idx="6482">
                  <c:v>790.78704800000003</c:v>
                </c:pt>
                <c:pt idx="6483">
                  <c:v>790.94287099999997</c:v>
                </c:pt>
                <c:pt idx="6484">
                  <c:v>791.09789999999998</c:v>
                </c:pt>
                <c:pt idx="6485">
                  <c:v>791.20715299999995</c:v>
                </c:pt>
                <c:pt idx="6486">
                  <c:v>791.30358899999999</c:v>
                </c:pt>
                <c:pt idx="6487">
                  <c:v>791.38970900000004</c:v>
                </c:pt>
                <c:pt idx="6488">
                  <c:v>791.52563499999997</c:v>
                </c:pt>
                <c:pt idx="6489">
                  <c:v>791.70147699999995</c:v>
                </c:pt>
                <c:pt idx="6490">
                  <c:v>791.84619099999998</c:v>
                </c:pt>
                <c:pt idx="6491">
                  <c:v>791.949341</c:v>
                </c:pt>
                <c:pt idx="6492">
                  <c:v>791.95983899999999</c:v>
                </c:pt>
                <c:pt idx="6493">
                  <c:v>792.07189900000003</c:v>
                </c:pt>
                <c:pt idx="6494">
                  <c:v>792.17571999999996</c:v>
                </c:pt>
                <c:pt idx="6495">
                  <c:v>792.24395800000002</c:v>
                </c:pt>
                <c:pt idx="6496">
                  <c:v>792.35858199999996</c:v>
                </c:pt>
                <c:pt idx="6497">
                  <c:v>792.41076699999996</c:v>
                </c:pt>
                <c:pt idx="6498">
                  <c:v>792.55731200000002</c:v>
                </c:pt>
                <c:pt idx="6499">
                  <c:v>792.69445800000005</c:v>
                </c:pt>
                <c:pt idx="6500">
                  <c:v>792.75903300000004</c:v>
                </c:pt>
                <c:pt idx="6501">
                  <c:v>792.85278300000004</c:v>
                </c:pt>
                <c:pt idx="6502">
                  <c:v>793.03332499999999</c:v>
                </c:pt>
                <c:pt idx="6503">
                  <c:v>793.06079099999999</c:v>
                </c:pt>
                <c:pt idx="6504">
                  <c:v>793.20910600000002</c:v>
                </c:pt>
                <c:pt idx="6505">
                  <c:v>793.35320999999999</c:v>
                </c:pt>
                <c:pt idx="6506">
                  <c:v>793.40679899999998</c:v>
                </c:pt>
                <c:pt idx="6507">
                  <c:v>793.55230700000004</c:v>
                </c:pt>
                <c:pt idx="6508">
                  <c:v>793.63580300000001</c:v>
                </c:pt>
                <c:pt idx="6509">
                  <c:v>793.75769000000003</c:v>
                </c:pt>
                <c:pt idx="6510">
                  <c:v>793.854919</c:v>
                </c:pt>
                <c:pt idx="6511">
                  <c:v>793.94622800000002</c:v>
                </c:pt>
                <c:pt idx="6512">
                  <c:v>794.10070800000005</c:v>
                </c:pt>
                <c:pt idx="6513">
                  <c:v>794.16473399999995</c:v>
                </c:pt>
                <c:pt idx="6514">
                  <c:v>794.20800799999995</c:v>
                </c:pt>
                <c:pt idx="6515">
                  <c:v>794.40741000000003</c:v>
                </c:pt>
                <c:pt idx="6516">
                  <c:v>794.53051800000003</c:v>
                </c:pt>
                <c:pt idx="6517">
                  <c:v>794.64654499999995</c:v>
                </c:pt>
                <c:pt idx="6518">
                  <c:v>794.73590100000001</c:v>
                </c:pt>
                <c:pt idx="6519">
                  <c:v>794.89099099999999</c:v>
                </c:pt>
                <c:pt idx="6520">
                  <c:v>794.94268799999998</c:v>
                </c:pt>
                <c:pt idx="6521">
                  <c:v>795.04394500000001</c:v>
                </c:pt>
                <c:pt idx="6522">
                  <c:v>795.206726</c:v>
                </c:pt>
                <c:pt idx="6523">
                  <c:v>795.24829099999999</c:v>
                </c:pt>
                <c:pt idx="6524">
                  <c:v>795.37591599999996</c:v>
                </c:pt>
                <c:pt idx="6525">
                  <c:v>795.48138400000005</c:v>
                </c:pt>
                <c:pt idx="6526">
                  <c:v>795.75231900000006</c:v>
                </c:pt>
                <c:pt idx="6527">
                  <c:v>795.70379600000001</c:v>
                </c:pt>
                <c:pt idx="6528">
                  <c:v>795.80932600000006</c:v>
                </c:pt>
                <c:pt idx="6529">
                  <c:v>795.949341</c:v>
                </c:pt>
                <c:pt idx="6530">
                  <c:v>796.11425799999995</c:v>
                </c:pt>
                <c:pt idx="6531">
                  <c:v>796.15521200000001</c:v>
                </c:pt>
                <c:pt idx="6532">
                  <c:v>796.27606200000002</c:v>
                </c:pt>
                <c:pt idx="6533">
                  <c:v>796.49267599999996</c:v>
                </c:pt>
                <c:pt idx="6534">
                  <c:v>796.54992700000003</c:v>
                </c:pt>
                <c:pt idx="6535">
                  <c:v>796.701233</c:v>
                </c:pt>
                <c:pt idx="6536">
                  <c:v>796.848206</c:v>
                </c:pt>
                <c:pt idx="6537">
                  <c:v>796.94519000000003</c:v>
                </c:pt>
                <c:pt idx="6538">
                  <c:v>797.092896</c:v>
                </c:pt>
                <c:pt idx="6539">
                  <c:v>797.18170199999997</c:v>
                </c:pt>
                <c:pt idx="6540">
                  <c:v>797.39135699999997</c:v>
                </c:pt>
                <c:pt idx="6541">
                  <c:v>797.44695999999999</c:v>
                </c:pt>
                <c:pt idx="6542">
                  <c:v>797.58709699999997</c:v>
                </c:pt>
                <c:pt idx="6543">
                  <c:v>797.75915499999996</c:v>
                </c:pt>
                <c:pt idx="6544">
                  <c:v>797.91772500000002</c:v>
                </c:pt>
                <c:pt idx="6545">
                  <c:v>797.96264599999995</c:v>
                </c:pt>
                <c:pt idx="6546">
                  <c:v>798.04394500000001</c:v>
                </c:pt>
                <c:pt idx="6547">
                  <c:v>798.208618</c:v>
                </c:pt>
                <c:pt idx="6548">
                  <c:v>798.21618699999999</c:v>
                </c:pt>
                <c:pt idx="6549">
                  <c:v>798.392517</c:v>
                </c:pt>
                <c:pt idx="6550">
                  <c:v>798.46270800000002</c:v>
                </c:pt>
                <c:pt idx="6551">
                  <c:v>798.64392099999998</c:v>
                </c:pt>
                <c:pt idx="6552">
                  <c:v>798.76849400000003</c:v>
                </c:pt>
                <c:pt idx="6553">
                  <c:v>798.79736300000002</c:v>
                </c:pt>
                <c:pt idx="6554">
                  <c:v>798.89520300000004</c:v>
                </c:pt>
                <c:pt idx="6555">
                  <c:v>799.06097399999999</c:v>
                </c:pt>
                <c:pt idx="6556">
                  <c:v>799.07940699999995</c:v>
                </c:pt>
                <c:pt idx="6557">
                  <c:v>799.17645300000004</c:v>
                </c:pt>
                <c:pt idx="6558">
                  <c:v>799.23767099999998</c:v>
                </c:pt>
                <c:pt idx="6559">
                  <c:v>799.42370600000004</c:v>
                </c:pt>
                <c:pt idx="6560">
                  <c:v>799.49414100000001</c:v>
                </c:pt>
                <c:pt idx="6561">
                  <c:v>799.64721699999996</c:v>
                </c:pt>
                <c:pt idx="6562">
                  <c:v>799.81817599999999</c:v>
                </c:pt>
                <c:pt idx="6563">
                  <c:v>799.83227499999998</c:v>
                </c:pt>
                <c:pt idx="6564">
                  <c:v>799.95105000000001</c:v>
                </c:pt>
                <c:pt idx="6565">
                  <c:v>800.05670199999997</c:v>
                </c:pt>
                <c:pt idx="6566">
                  <c:v>800.240906</c:v>
                </c:pt>
                <c:pt idx="6567">
                  <c:v>800.29553199999998</c:v>
                </c:pt>
                <c:pt idx="6568">
                  <c:v>800.39398200000005</c:v>
                </c:pt>
                <c:pt idx="6569">
                  <c:v>800.50207499999999</c:v>
                </c:pt>
                <c:pt idx="6570">
                  <c:v>800.59765600000003</c:v>
                </c:pt>
                <c:pt idx="6571">
                  <c:v>800.677368</c:v>
                </c:pt>
                <c:pt idx="6572">
                  <c:v>800.82128899999998</c:v>
                </c:pt>
                <c:pt idx="6573">
                  <c:v>800.91577099999995</c:v>
                </c:pt>
                <c:pt idx="6574">
                  <c:v>801.03601100000003</c:v>
                </c:pt>
                <c:pt idx="6575">
                  <c:v>801.10656700000004</c:v>
                </c:pt>
                <c:pt idx="6576">
                  <c:v>801.182007</c:v>
                </c:pt>
                <c:pt idx="6577">
                  <c:v>801.33538799999997</c:v>
                </c:pt>
                <c:pt idx="6578">
                  <c:v>801.47369400000002</c:v>
                </c:pt>
                <c:pt idx="6579">
                  <c:v>801.54180899999994</c:v>
                </c:pt>
                <c:pt idx="6580">
                  <c:v>801.752747</c:v>
                </c:pt>
                <c:pt idx="6581">
                  <c:v>801.91894500000001</c:v>
                </c:pt>
                <c:pt idx="6582">
                  <c:v>801.97589100000005</c:v>
                </c:pt>
                <c:pt idx="6583">
                  <c:v>802.09918200000004</c:v>
                </c:pt>
                <c:pt idx="6584">
                  <c:v>802.16430700000001</c:v>
                </c:pt>
                <c:pt idx="6585">
                  <c:v>802.29608199999996</c:v>
                </c:pt>
                <c:pt idx="6586">
                  <c:v>802.39392099999998</c:v>
                </c:pt>
                <c:pt idx="6587">
                  <c:v>802.52789299999995</c:v>
                </c:pt>
                <c:pt idx="6588">
                  <c:v>802.610229</c:v>
                </c:pt>
                <c:pt idx="6589">
                  <c:v>802.78582800000004</c:v>
                </c:pt>
                <c:pt idx="6590">
                  <c:v>802.86132799999996</c:v>
                </c:pt>
                <c:pt idx="6591">
                  <c:v>802.94519000000003</c:v>
                </c:pt>
                <c:pt idx="6592">
                  <c:v>803.20532200000002</c:v>
                </c:pt>
                <c:pt idx="6593">
                  <c:v>803.19909700000005</c:v>
                </c:pt>
                <c:pt idx="6594">
                  <c:v>803.23358199999996</c:v>
                </c:pt>
                <c:pt idx="6595">
                  <c:v>803.37561000000005</c:v>
                </c:pt>
                <c:pt idx="6596">
                  <c:v>803.41442900000004</c:v>
                </c:pt>
                <c:pt idx="6597">
                  <c:v>803.56982400000004</c:v>
                </c:pt>
                <c:pt idx="6598">
                  <c:v>803.65313700000002</c:v>
                </c:pt>
                <c:pt idx="6599">
                  <c:v>803.89648399999999</c:v>
                </c:pt>
                <c:pt idx="6600">
                  <c:v>803.89544699999999</c:v>
                </c:pt>
                <c:pt idx="6601">
                  <c:v>803.98858600000005</c:v>
                </c:pt>
                <c:pt idx="6602">
                  <c:v>804.05816700000003</c:v>
                </c:pt>
                <c:pt idx="6603">
                  <c:v>804.16717500000004</c:v>
                </c:pt>
                <c:pt idx="6604">
                  <c:v>804.19561799999997</c:v>
                </c:pt>
                <c:pt idx="6605">
                  <c:v>804.39373799999998</c:v>
                </c:pt>
                <c:pt idx="6606">
                  <c:v>804.42040999999995</c:v>
                </c:pt>
                <c:pt idx="6607">
                  <c:v>804.58416699999998</c:v>
                </c:pt>
                <c:pt idx="6608">
                  <c:v>804.83441200000004</c:v>
                </c:pt>
                <c:pt idx="6609">
                  <c:v>804.85534700000005</c:v>
                </c:pt>
                <c:pt idx="6610">
                  <c:v>805.01355000000001</c:v>
                </c:pt>
                <c:pt idx="6611">
                  <c:v>805.10528599999998</c:v>
                </c:pt>
                <c:pt idx="6612">
                  <c:v>805.27941899999996</c:v>
                </c:pt>
                <c:pt idx="6613">
                  <c:v>805.46313499999997</c:v>
                </c:pt>
                <c:pt idx="6614">
                  <c:v>805.57440199999996</c:v>
                </c:pt>
                <c:pt idx="6615">
                  <c:v>805.64379899999994</c:v>
                </c:pt>
                <c:pt idx="6616">
                  <c:v>805.75897199999997</c:v>
                </c:pt>
                <c:pt idx="6617">
                  <c:v>805.88531499999999</c:v>
                </c:pt>
                <c:pt idx="6618">
                  <c:v>805.98687700000005</c:v>
                </c:pt>
                <c:pt idx="6619">
                  <c:v>806.07586700000002</c:v>
                </c:pt>
                <c:pt idx="6620">
                  <c:v>806.12298599999997</c:v>
                </c:pt>
                <c:pt idx="6621">
                  <c:v>806.26300000000003</c:v>
                </c:pt>
                <c:pt idx="6622">
                  <c:v>806.36834699999997</c:v>
                </c:pt>
                <c:pt idx="6623">
                  <c:v>806.51757799999996</c:v>
                </c:pt>
                <c:pt idx="6624">
                  <c:v>806.58489999999995</c:v>
                </c:pt>
                <c:pt idx="6625">
                  <c:v>806.78527799999995</c:v>
                </c:pt>
                <c:pt idx="6626">
                  <c:v>806.87988299999995</c:v>
                </c:pt>
                <c:pt idx="6627">
                  <c:v>806.98779300000001</c:v>
                </c:pt>
                <c:pt idx="6628">
                  <c:v>807.15734899999995</c:v>
                </c:pt>
                <c:pt idx="6629">
                  <c:v>807.33679199999995</c:v>
                </c:pt>
                <c:pt idx="6630">
                  <c:v>807.36688200000003</c:v>
                </c:pt>
                <c:pt idx="6631">
                  <c:v>807.40741000000003</c:v>
                </c:pt>
                <c:pt idx="6632">
                  <c:v>807.60156300000006</c:v>
                </c:pt>
                <c:pt idx="6633">
                  <c:v>807.66345200000001</c:v>
                </c:pt>
                <c:pt idx="6634">
                  <c:v>807.83294699999999</c:v>
                </c:pt>
                <c:pt idx="6635">
                  <c:v>807.93414299999995</c:v>
                </c:pt>
                <c:pt idx="6636">
                  <c:v>808.05883800000004</c:v>
                </c:pt>
                <c:pt idx="6637">
                  <c:v>808.14801</c:v>
                </c:pt>
                <c:pt idx="6638">
                  <c:v>808.41143799999998</c:v>
                </c:pt>
                <c:pt idx="6639">
                  <c:v>808.53063999999995</c:v>
                </c:pt>
                <c:pt idx="6640">
                  <c:v>808.60876499999995</c:v>
                </c:pt>
                <c:pt idx="6641">
                  <c:v>808.73242200000004</c:v>
                </c:pt>
                <c:pt idx="6642">
                  <c:v>808.86407499999996</c:v>
                </c:pt>
                <c:pt idx="6643">
                  <c:v>808.91918899999996</c:v>
                </c:pt>
                <c:pt idx="6644">
                  <c:v>808.940247</c:v>
                </c:pt>
                <c:pt idx="6645">
                  <c:v>809.18719499999997</c:v>
                </c:pt>
                <c:pt idx="6646">
                  <c:v>809.13946499999997</c:v>
                </c:pt>
                <c:pt idx="6647">
                  <c:v>809.24719200000004</c:v>
                </c:pt>
                <c:pt idx="6648">
                  <c:v>809.33209199999999</c:v>
                </c:pt>
                <c:pt idx="6649">
                  <c:v>809.441101</c:v>
                </c:pt>
                <c:pt idx="6650">
                  <c:v>809.49102800000003</c:v>
                </c:pt>
                <c:pt idx="6651">
                  <c:v>809.69482400000004</c:v>
                </c:pt>
                <c:pt idx="6652">
                  <c:v>809.66418499999997</c:v>
                </c:pt>
                <c:pt idx="6653">
                  <c:v>809.80426</c:v>
                </c:pt>
                <c:pt idx="6654">
                  <c:v>809.90087900000003</c:v>
                </c:pt>
                <c:pt idx="6655">
                  <c:v>810.07208300000002</c:v>
                </c:pt>
                <c:pt idx="6656">
                  <c:v>810.15124500000002</c:v>
                </c:pt>
                <c:pt idx="6657">
                  <c:v>810.20526099999995</c:v>
                </c:pt>
                <c:pt idx="6658">
                  <c:v>810.34588599999995</c:v>
                </c:pt>
                <c:pt idx="6659">
                  <c:v>810.40972899999997</c:v>
                </c:pt>
                <c:pt idx="6660">
                  <c:v>810.64514199999996</c:v>
                </c:pt>
                <c:pt idx="6661">
                  <c:v>810.69219999999996</c:v>
                </c:pt>
                <c:pt idx="6662">
                  <c:v>810.76330599999994</c:v>
                </c:pt>
                <c:pt idx="6663">
                  <c:v>811.04754600000001</c:v>
                </c:pt>
                <c:pt idx="6664">
                  <c:v>811.09069799999997</c:v>
                </c:pt>
                <c:pt idx="6665">
                  <c:v>811.33978300000001</c:v>
                </c:pt>
                <c:pt idx="6666">
                  <c:v>811.40411400000005</c:v>
                </c:pt>
                <c:pt idx="6667">
                  <c:v>811.41821300000004</c:v>
                </c:pt>
                <c:pt idx="6668">
                  <c:v>811.655396</c:v>
                </c:pt>
                <c:pt idx="6669">
                  <c:v>811.699524</c:v>
                </c:pt>
                <c:pt idx="6670">
                  <c:v>811.79565400000001</c:v>
                </c:pt>
                <c:pt idx="6671">
                  <c:v>811.92797900000005</c:v>
                </c:pt>
                <c:pt idx="6672">
                  <c:v>811.99224900000002</c:v>
                </c:pt>
                <c:pt idx="6673">
                  <c:v>812.12023899999997</c:v>
                </c:pt>
                <c:pt idx="6674">
                  <c:v>812.191101</c:v>
                </c:pt>
                <c:pt idx="6675">
                  <c:v>812.33117700000003</c:v>
                </c:pt>
                <c:pt idx="6676">
                  <c:v>812.47778300000004</c:v>
                </c:pt>
                <c:pt idx="6677">
                  <c:v>812.61010699999997</c:v>
                </c:pt>
                <c:pt idx="6678">
                  <c:v>812.70343000000003</c:v>
                </c:pt>
                <c:pt idx="6679">
                  <c:v>812.90344200000004</c:v>
                </c:pt>
                <c:pt idx="6680">
                  <c:v>813.07830799999999</c:v>
                </c:pt>
                <c:pt idx="6681">
                  <c:v>813.18078600000001</c:v>
                </c:pt>
                <c:pt idx="6682">
                  <c:v>813.31298800000002</c:v>
                </c:pt>
                <c:pt idx="6683">
                  <c:v>813.39355499999999</c:v>
                </c:pt>
                <c:pt idx="6684">
                  <c:v>813.51403800000003</c:v>
                </c:pt>
                <c:pt idx="6685">
                  <c:v>813.65405299999998</c:v>
                </c:pt>
                <c:pt idx="6686">
                  <c:v>813.79540999999995</c:v>
                </c:pt>
                <c:pt idx="6687">
                  <c:v>813.919983</c:v>
                </c:pt>
                <c:pt idx="6688">
                  <c:v>814.01727300000005</c:v>
                </c:pt>
                <c:pt idx="6689">
                  <c:v>814.12799099999995</c:v>
                </c:pt>
                <c:pt idx="6690">
                  <c:v>814.26391599999999</c:v>
                </c:pt>
                <c:pt idx="6691">
                  <c:v>814.35290499999996</c:v>
                </c:pt>
                <c:pt idx="6692">
                  <c:v>814.54089399999998</c:v>
                </c:pt>
                <c:pt idx="6693">
                  <c:v>814.65838599999995</c:v>
                </c:pt>
                <c:pt idx="6694">
                  <c:v>814.72051999999996</c:v>
                </c:pt>
                <c:pt idx="6695">
                  <c:v>814.82116699999995</c:v>
                </c:pt>
                <c:pt idx="6696">
                  <c:v>814.96191399999998</c:v>
                </c:pt>
                <c:pt idx="6697">
                  <c:v>815.14746100000002</c:v>
                </c:pt>
                <c:pt idx="6698">
                  <c:v>815.20513900000003</c:v>
                </c:pt>
                <c:pt idx="6699">
                  <c:v>815.35418700000002</c:v>
                </c:pt>
                <c:pt idx="6700">
                  <c:v>815.43182400000001</c:v>
                </c:pt>
                <c:pt idx="6701">
                  <c:v>815.55169699999999</c:v>
                </c:pt>
                <c:pt idx="6702">
                  <c:v>815.68963599999995</c:v>
                </c:pt>
                <c:pt idx="6703">
                  <c:v>815.837402</c:v>
                </c:pt>
                <c:pt idx="6704">
                  <c:v>816.05419900000004</c:v>
                </c:pt>
                <c:pt idx="6705">
                  <c:v>816.15820299999996</c:v>
                </c:pt>
                <c:pt idx="6706">
                  <c:v>816.24511700000005</c:v>
                </c:pt>
                <c:pt idx="6707">
                  <c:v>816.40832499999999</c:v>
                </c:pt>
                <c:pt idx="6708">
                  <c:v>816.48584000000005</c:v>
                </c:pt>
                <c:pt idx="6709">
                  <c:v>816.67218000000003</c:v>
                </c:pt>
                <c:pt idx="6710">
                  <c:v>816.68432600000006</c:v>
                </c:pt>
                <c:pt idx="6711">
                  <c:v>816.78216599999996</c:v>
                </c:pt>
                <c:pt idx="6712">
                  <c:v>816.94561799999997</c:v>
                </c:pt>
                <c:pt idx="6713">
                  <c:v>817.01220699999999</c:v>
                </c:pt>
                <c:pt idx="6714">
                  <c:v>817.15588400000001</c:v>
                </c:pt>
                <c:pt idx="6715">
                  <c:v>817.16394000000003</c:v>
                </c:pt>
                <c:pt idx="6716">
                  <c:v>817.30517599999996</c:v>
                </c:pt>
                <c:pt idx="6717">
                  <c:v>817.25628700000004</c:v>
                </c:pt>
                <c:pt idx="6718">
                  <c:v>817.40881300000001</c:v>
                </c:pt>
                <c:pt idx="6719">
                  <c:v>817.48638900000003</c:v>
                </c:pt>
                <c:pt idx="6720">
                  <c:v>817.58404499999995</c:v>
                </c:pt>
                <c:pt idx="6721">
                  <c:v>817.70526099999995</c:v>
                </c:pt>
                <c:pt idx="6722">
                  <c:v>817.90960700000005</c:v>
                </c:pt>
                <c:pt idx="6723">
                  <c:v>818.07959000000005</c:v>
                </c:pt>
                <c:pt idx="6724">
                  <c:v>818.15679899999998</c:v>
                </c:pt>
                <c:pt idx="6725">
                  <c:v>818.31964100000005</c:v>
                </c:pt>
                <c:pt idx="6726">
                  <c:v>818.55767800000001</c:v>
                </c:pt>
                <c:pt idx="6727">
                  <c:v>818.55602999999996</c:v>
                </c:pt>
                <c:pt idx="6728">
                  <c:v>818.74243200000001</c:v>
                </c:pt>
                <c:pt idx="6729">
                  <c:v>818.83441200000004</c:v>
                </c:pt>
                <c:pt idx="6730">
                  <c:v>819.01312299999995</c:v>
                </c:pt>
                <c:pt idx="6731">
                  <c:v>819.11407499999996</c:v>
                </c:pt>
                <c:pt idx="6732">
                  <c:v>819.15741000000003</c:v>
                </c:pt>
                <c:pt idx="6733">
                  <c:v>819.37481700000001</c:v>
                </c:pt>
                <c:pt idx="6734">
                  <c:v>819.52398700000003</c:v>
                </c:pt>
                <c:pt idx="6735">
                  <c:v>819.60168499999997</c:v>
                </c:pt>
                <c:pt idx="6736">
                  <c:v>819.72558600000002</c:v>
                </c:pt>
                <c:pt idx="6737">
                  <c:v>819.86987299999998</c:v>
                </c:pt>
                <c:pt idx="6738">
                  <c:v>819.950378</c:v>
                </c:pt>
                <c:pt idx="6739">
                  <c:v>819.99060099999997</c:v>
                </c:pt>
                <c:pt idx="6740">
                  <c:v>820.06872599999997</c:v>
                </c:pt>
                <c:pt idx="6741">
                  <c:v>820.12884499999996</c:v>
                </c:pt>
                <c:pt idx="6742">
                  <c:v>820.28991699999995</c:v>
                </c:pt>
                <c:pt idx="6743">
                  <c:v>820.44708300000002</c:v>
                </c:pt>
                <c:pt idx="6744">
                  <c:v>820.58252000000005</c:v>
                </c:pt>
                <c:pt idx="6745">
                  <c:v>820.65741000000003</c:v>
                </c:pt>
                <c:pt idx="6746">
                  <c:v>820.75054899999998</c:v>
                </c:pt>
                <c:pt idx="6747">
                  <c:v>820.92645300000004</c:v>
                </c:pt>
                <c:pt idx="6748">
                  <c:v>820.96057099999996</c:v>
                </c:pt>
                <c:pt idx="6749">
                  <c:v>821.13385000000005</c:v>
                </c:pt>
                <c:pt idx="6750">
                  <c:v>821.28015100000005</c:v>
                </c:pt>
                <c:pt idx="6751">
                  <c:v>821.41888400000005</c:v>
                </c:pt>
                <c:pt idx="6752">
                  <c:v>821.55822799999999</c:v>
                </c:pt>
                <c:pt idx="6753">
                  <c:v>821.62921100000005</c:v>
                </c:pt>
                <c:pt idx="6754">
                  <c:v>821.81597899999997</c:v>
                </c:pt>
                <c:pt idx="6755">
                  <c:v>821.79608199999996</c:v>
                </c:pt>
                <c:pt idx="6756">
                  <c:v>821.92059300000005</c:v>
                </c:pt>
                <c:pt idx="6757">
                  <c:v>822.06030299999998</c:v>
                </c:pt>
                <c:pt idx="6758">
                  <c:v>822.08587599999998</c:v>
                </c:pt>
                <c:pt idx="6759">
                  <c:v>822.32153300000004</c:v>
                </c:pt>
                <c:pt idx="6760">
                  <c:v>822.38079800000003</c:v>
                </c:pt>
                <c:pt idx="6761">
                  <c:v>822.52239999999995</c:v>
                </c:pt>
                <c:pt idx="6762">
                  <c:v>822.61059599999999</c:v>
                </c:pt>
                <c:pt idx="6763">
                  <c:v>822.75201400000003</c:v>
                </c:pt>
                <c:pt idx="6764">
                  <c:v>822.87060499999995</c:v>
                </c:pt>
                <c:pt idx="6765">
                  <c:v>823.00537099999997</c:v>
                </c:pt>
                <c:pt idx="6766">
                  <c:v>822.96832300000005</c:v>
                </c:pt>
                <c:pt idx="6767">
                  <c:v>823.15124500000002</c:v>
                </c:pt>
                <c:pt idx="6768">
                  <c:v>823.29809599999999</c:v>
                </c:pt>
                <c:pt idx="6769">
                  <c:v>823.37591599999996</c:v>
                </c:pt>
                <c:pt idx="6770">
                  <c:v>823.46270800000002</c:v>
                </c:pt>
                <c:pt idx="6771">
                  <c:v>823.64245600000004</c:v>
                </c:pt>
                <c:pt idx="6772">
                  <c:v>823.725281</c:v>
                </c:pt>
                <c:pt idx="6773">
                  <c:v>823.823486</c:v>
                </c:pt>
                <c:pt idx="6774">
                  <c:v>823.91094999999996</c:v>
                </c:pt>
                <c:pt idx="6775">
                  <c:v>823.98498500000005</c:v>
                </c:pt>
                <c:pt idx="6776">
                  <c:v>824.07110599999999</c:v>
                </c:pt>
                <c:pt idx="6777">
                  <c:v>824.16229199999998</c:v>
                </c:pt>
                <c:pt idx="6778">
                  <c:v>824.25518799999998</c:v>
                </c:pt>
                <c:pt idx="6779">
                  <c:v>824.34265100000005</c:v>
                </c:pt>
                <c:pt idx="6780">
                  <c:v>824.50280799999996</c:v>
                </c:pt>
                <c:pt idx="6781">
                  <c:v>824.60125700000003</c:v>
                </c:pt>
                <c:pt idx="6782">
                  <c:v>824.714294</c:v>
                </c:pt>
                <c:pt idx="6783">
                  <c:v>824.79669200000001</c:v>
                </c:pt>
                <c:pt idx="6784">
                  <c:v>824.88147000000004</c:v>
                </c:pt>
                <c:pt idx="6785">
                  <c:v>825.09613000000002</c:v>
                </c:pt>
                <c:pt idx="6786">
                  <c:v>825.21423300000004</c:v>
                </c:pt>
                <c:pt idx="6787">
                  <c:v>825.26501499999995</c:v>
                </c:pt>
                <c:pt idx="6788">
                  <c:v>825.41790800000001</c:v>
                </c:pt>
                <c:pt idx="6789">
                  <c:v>825.51965299999995</c:v>
                </c:pt>
                <c:pt idx="6790">
                  <c:v>825.50238000000002</c:v>
                </c:pt>
                <c:pt idx="6791">
                  <c:v>825.76495399999999</c:v>
                </c:pt>
                <c:pt idx="6792">
                  <c:v>825.816101</c:v>
                </c:pt>
                <c:pt idx="6793">
                  <c:v>825.87817399999994</c:v>
                </c:pt>
                <c:pt idx="6794">
                  <c:v>826.01385500000004</c:v>
                </c:pt>
                <c:pt idx="6795">
                  <c:v>826.19061299999998</c:v>
                </c:pt>
                <c:pt idx="6796">
                  <c:v>826.33587599999998</c:v>
                </c:pt>
                <c:pt idx="6797">
                  <c:v>826.33062700000005</c:v>
                </c:pt>
                <c:pt idx="6798">
                  <c:v>826.56011999999998</c:v>
                </c:pt>
                <c:pt idx="6799">
                  <c:v>826.60760500000004</c:v>
                </c:pt>
                <c:pt idx="6800">
                  <c:v>826.75891100000001</c:v>
                </c:pt>
                <c:pt idx="6801">
                  <c:v>826.96966599999996</c:v>
                </c:pt>
                <c:pt idx="6802">
                  <c:v>826.95666500000004</c:v>
                </c:pt>
                <c:pt idx="6803">
                  <c:v>827.03601100000003</c:v>
                </c:pt>
                <c:pt idx="6804">
                  <c:v>827.123108</c:v>
                </c:pt>
                <c:pt idx="6805">
                  <c:v>827.25799600000005</c:v>
                </c:pt>
                <c:pt idx="6806">
                  <c:v>827.36639400000001</c:v>
                </c:pt>
                <c:pt idx="6807">
                  <c:v>827.42858899999999</c:v>
                </c:pt>
                <c:pt idx="6808">
                  <c:v>827.51031499999999</c:v>
                </c:pt>
                <c:pt idx="6809">
                  <c:v>827.66729699999996</c:v>
                </c:pt>
                <c:pt idx="6810">
                  <c:v>827.73937999999998</c:v>
                </c:pt>
                <c:pt idx="6811">
                  <c:v>827.85375999999997</c:v>
                </c:pt>
                <c:pt idx="6812">
                  <c:v>827.93066399999998</c:v>
                </c:pt>
                <c:pt idx="6813">
                  <c:v>828.09966999999995</c:v>
                </c:pt>
                <c:pt idx="6814">
                  <c:v>828.20422399999995</c:v>
                </c:pt>
                <c:pt idx="6815">
                  <c:v>828.23406999999997</c:v>
                </c:pt>
                <c:pt idx="6816">
                  <c:v>828.33294699999999</c:v>
                </c:pt>
                <c:pt idx="6817">
                  <c:v>828.560608</c:v>
                </c:pt>
                <c:pt idx="6818">
                  <c:v>828.72051999999996</c:v>
                </c:pt>
                <c:pt idx="6819">
                  <c:v>828.73791500000004</c:v>
                </c:pt>
                <c:pt idx="6820">
                  <c:v>828.80474900000002</c:v>
                </c:pt>
                <c:pt idx="6821">
                  <c:v>828.89624000000003</c:v>
                </c:pt>
                <c:pt idx="6822">
                  <c:v>829.04547100000002</c:v>
                </c:pt>
                <c:pt idx="6823">
                  <c:v>829.16625999999997</c:v>
                </c:pt>
                <c:pt idx="6824">
                  <c:v>829.23895300000004</c:v>
                </c:pt>
                <c:pt idx="6825">
                  <c:v>829.45544400000006</c:v>
                </c:pt>
                <c:pt idx="6826">
                  <c:v>829.526611</c:v>
                </c:pt>
                <c:pt idx="6827">
                  <c:v>829.66113299999995</c:v>
                </c:pt>
                <c:pt idx="6828">
                  <c:v>829.65197799999999</c:v>
                </c:pt>
                <c:pt idx="6829">
                  <c:v>829.757385</c:v>
                </c:pt>
                <c:pt idx="6830">
                  <c:v>829.83856200000002</c:v>
                </c:pt>
                <c:pt idx="6831">
                  <c:v>830.006531</c:v>
                </c:pt>
                <c:pt idx="6832">
                  <c:v>830.10913100000005</c:v>
                </c:pt>
                <c:pt idx="6833">
                  <c:v>830.20843500000001</c:v>
                </c:pt>
                <c:pt idx="6834">
                  <c:v>830.34039299999995</c:v>
                </c:pt>
                <c:pt idx="6835">
                  <c:v>830.47296100000005</c:v>
                </c:pt>
                <c:pt idx="6836">
                  <c:v>830.59863299999995</c:v>
                </c:pt>
                <c:pt idx="6837">
                  <c:v>830.63403300000004</c:v>
                </c:pt>
                <c:pt idx="6838">
                  <c:v>830.80450399999995</c:v>
                </c:pt>
                <c:pt idx="6839">
                  <c:v>830.85327099999995</c:v>
                </c:pt>
                <c:pt idx="6840">
                  <c:v>830.97021500000005</c:v>
                </c:pt>
                <c:pt idx="6841">
                  <c:v>831.09808299999997</c:v>
                </c:pt>
                <c:pt idx="6842">
                  <c:v>831.12658699999997</c:v>
                </c:pt>
                <c:pt idx="6843">
                  <c:v>831.34661900000003</c:v>
                </c:pt>
                <c:pt idx="6844">
                  <c:v>831.39984100000004</c:v>
                </c:pt>
                <c:pt idx="6845">
                  <c:v>831.49816899999996</c:v>
                </c:pt>
                <c:pt idx="6846">
                  <c:v>831.62628199999995</c:v>
                </c:pt>
                <c:pt idx="6847">
                  <c:v>831.74078399999996</c:v>
                </c:pt>
                <c:pt idx="6848">
                  <c:v>831.85931400000004</c:v>
                </c:pt>
                <c:pt idx="6849">
                  <c:v>831.95513900000003</c:v>
                </c:pt>
                <c:pt idx="6850">
                  <c:v>832.01110800000004</c:v>
                </c:pt>
                <c:pt idx="6851">
                  <c:v>832.17266800000004</c:v>
                </c:pt>
                <c:pt idx="6852">
                  <c:v>832.19641100000001</c:v>
                </c:pt>
                <c:pt idx="6853">
                  <c:v>832.41375700000003</c:v>
                </c:pt>
                <c:pt idx="6854">
                  <c:v>832.48980700000004</c:v>
                </c:pt>
                <c:pt idx="6855">
                  <c:v>832.59503199999995</c:v>
                </c:pt>
                <c:pt idx="6856">
                  <c:v>832.66101100000003</c:v>
                </c:pt>
                <c:pt idx="6857">
                  <c:v>832.80957000000001</c:v>
                </c:pt>
                <c:pt idx="6858">
                  <c:v>833.02984600000002</c:v>
                </c:pt>
                <c:pt idx="6859">
                  <c:v>833.10943599999996</c:v>
                </c:pt>
                <c:pt idx="6860">
                  <c:v>833.16046100000005</c:v>
                </c:pt>
                <c:pt idx="6861">
                  <c:v>833.29510500000004</c:v>
                </c:pt>
                <c:pt idx="6862">
                  <c:v>833.47747800000002</c:v>
                </c:pt>
                <c:pt idx="6863">
                  <c:v>833.52081299999998</c:v>
                </c:pt>
                <c:pt idx="6864">
                  <c:v>833.700378</c:v>
                </c:pt>
                <c:pt idx="6865">
                  <c:v>833.761169</c:v>
                </c:pt>
                <c:pt idx="6866">
                  <c:v>833.92248500000005</c:v>
                </c:pt>
                <c:pt idx="6867">
                  <c:v>834.01141399999995</c:v>
                </c:pt>
                <c:pt idx="6868">
                  <c:v>834.10412599999995</c:v>
                </c:pt>
                <c:pt idx="6869">
                  <c:v>834.18707300000005</c:v>
                </c:pt>
                <c:pt idx="6870">
                  <c:v>834.269409</c:v>
                </c:pt>
                <c:pt idx="6871">
                  <c:v>834.50372300000004</c:v>
                </c:pt>
                <c:pt idx="6872">
                  <c:v>834.51971400000002</c:v>
                </c:pt>
                <c:pt idx="6873">
                  <c:v>834.62072799999999</c:v>
                </c:pt>
                <c:pt idx="6874">
                  <c:v>834.77227800000003</c:v>
                </c:pt>
                <c:pt idx="6875">
                  <c:v>834.90936299999998</c:v>
                </c:pt>
                <c:pt idx="6876">
                  <c:v>834.96075399999995</c:v>
                </c:pt>
                <c:pt idx="6877">
                  <c:v>835.22222899999997</c:v>
                </c:pt>
                <c:pt idx="6878">
                  <c:v>835.28027299999997</c:v>
                </c:pt>
                <c:pt idx="6879">
                  <c:v>835.37957800000004</c:v>
                </c:pt>
                <c:pt idx="6880">
                  <c:v>835.48608400000001</c:v>
                </c:pt>
                <c:pt idx="6881">
                  <c:v>835.49993900000004</c:v>
                </c:pt>
                <c:pt idx="6882">
                  <c:v>835.63000499999998</c:v>
                </c:pt>
                <c:pt idx="6883">
                  <c:v>835.84619099999998</c:v>
                </c:pt>
                <c:pt idx="6884">
                  <c:v>835.84509300000002</c:v>
                </c:pt>
                <c:pt idx="6885">
                  <c:v>835.99938999999995</c:v>
                </c:pt>
                <c:pt idx="6886">
                  <c:v>836.08557099999996</c:v>
                </c:pt>
                <c:pt idx="6887">
                  <c:v>836.15765399999998</c:v>
                </c:pt>
                <c:pt idx="6888">
                  <c:v>836.28802499999995</c:v>
                </c:pt>
                <c:pt idx="6889">
                  <c:v>836.54888900000003</c:v>
                </c:pt>
                <c:pt idx="6890">
                  <c:v>836.58892800000001</c:v>
                </c:pt>
                <c:pt idx="6891">
                  <c:v>836.71118200000001</c:v>
                </c:pt>
                <c:pt idx="6892">
                  <c:v>836.78637700000002</c:v>
                </c:pt>
                <c:pt idx="6893">
                  <c:v>836.86968999999999</c:v>
                </c:pt>
                <c:pt idx="6894">
                  <c:v>836.92724599999997</c:v>
                </c:pt>
                <c:pt idx="6895">
                  <c:v>837.09698500000002</c:v>
                </c:pt>
                <c:pt idx="6896">
                  <c:v>837.19592299999999</c:v>
                </c:pt>
                <c:pt idx="6897">
                  <c:v>837.28112799999997</c:v>
                </c:pt>
                <c:pt idx="6898">
                  <c:v>837.35278300000004</c:v>
                </c:pt>
                <c:pt idx="6899">
                  <c:v>837.51605199999995</c:v>
                </c:pt>
                <c:pt idx="6900">
                  <c:v>837.69708300000002</c:v>
                </c:pt>
                <c:pt idx="6901">
                  <c:v>837.76855499999999</c:v>
                </c:pt>
                <c:pt idx="6902">
                  <c:v>837.98083499999996</c:v>
                </c:pt>
                <c:pt idx="6903">
                  <c:v>837.99578899999995</c:v>
                </c:pt>
                <c:pt idx="6904">
                  <c:v>838.00170900000001</c:v>
                </c:pt>
                <c:pt idx="6905">
                  <c:v>838.15478499999995</c:v>
                </c:pt>
                <c:pt idx="6906">
                  <c:v>838.30932600000006</c:v>
                </c:pt>
                <c:pt idx="6907">
                  <c:v>838.41290300000003</c:v>
                </c:pt>
                <c:pt idx="6908">
                  <c:v>838.58557099999996</c:v>
                </c:pt>
                <c:pt idx="6909">
                  <c:v>838.66369599999996</c:v>
                </c:pt>
                <c:pt idx="6910">
                  <c:v>838.80456500000003</c:v>
                </c:pt>
                <c:pt idx="6911">
                  <c:v>838.92065400000001</c:v>
                </c:pt>
                <c:pt idx="6912">
                  <c:v>839.01507600000002</c:v>
                </c:pt>
                <c:pt idx="6913">
                  <c:v>839.22680700000001</c:v>
                </c:pt>
                <c:pt idx="6914">
                  <c:v>839.29516599999999</c:v>
                </c:pt>
                <c:pt idx="6915">
                  <c:v>839.49041699999998</c:v>
                </c:pt>
                <c:pt idx="6916">
                  <c:v>839.55737299999998</c:v>
                </c:pt>
                <c:pt idx="6917">
                  <c:v>839.67913799999997</c:v>
                </c:pt>
                <c:pt idx="6918">
                  <c:v>839.79840100000001</c:v>
                </c:pt>
                <c:pt idx="6919">
                  <c:v>839.90661599999999</c:v>
                </c:pt>
                <c:pt idx="6920">
                  <c:v>840.13085899999999</c:v>
                </c:pt>
                <c:pt idx="6921">
                  <c:v>840.16375700000003</c:v>
                </c:pt>
                <c:pt idx="6922">
                  <c:v>840.27612299999998</c:v>
                </c:pt>
                <c:pt idx="6923">
                  <c:v>840.27593999999999</c:v>
                </c:pt>
                <c:pt idx="6924">
                  <c:v>840.40563999999995</c:v>
                </c:pt>
                <c:pt idx="6925">
                  <c:v>840.44274900000005</c:v>
                </c:pt>
                <c:pt idx="6926">
                  <c:v>840.61163299999998</c:v>
                </c:pt>
                <c:pt idx="6927">
                  <c:v>840.61358600000005</c:v>
                </c:pt>
                <c:pt idx="6928">
                  <c:v>840.79278599999998</c:v>
                </c:pt>
                <c:pt idx="6929">
                  <c:v>840.77929700000004</c:v>
                </c:pt>
                <c:pt idx="6930">
                  <c:v>841.04431199999999</c:v>
                </c:pt>
                <c:pt idx="6931">
                  <c:v>841.15234399999997</c:v>
                </c:pt>
                <c:pt idx="6932">
                  <c:v>841.20251499999995</c:v>
                </c:pt>
                <c:pt idx="6933">
                  <c:v>841.43414299999995</c:v>
                </c:pt>
                <c:pt idx="6934">
                  <c:v>841.56274399999995</c:v>
                </c:pt>
                <c:pt idx="6935">
                  <c:v>841.62011700000005</c:v>
                </c:pt>
                <c:pt idx="6936">
                  <c:v>841.83648700000003</c:v>
                </c:pt>
                <c:pt idx="6937">
                  <c:v>841.79943800000001</c:v>
                </c:pt>
                <c:pt idx="6938">
                  <c:v>841.88201900000001</c:v>
                </c:pt>
                <c:pt idx="6939">
                  <c:v>841.99377400000003</c:v>
                </c:pt>
                <c:pt idx="6940">
                  <c:v>842.19653300000004</c:v>
                </c:pt>
                <c:pt idx="6941">
                  <c:v>842.30364999999995</c:v>
                </c:pt>
                <c:pt idx="6942">
                  <c:v>842.31359899999995</c:v>
                </c:pt>
                <c:pt idx="6943">
                  <c:v>842.41375700000003</c:v>
                </c:pt>
                <c:pt idx="6944">
                  <c:v>842.56768799999998</c:v>
                </c:pt>
                <c:pt idx="6945">
                  <c:v>842.67199700000003</c:v>
                </c:pt>
                <c:pt idx="6946">
                  <c:v>842.82824700000003</c:v>
                </c:pt>
                <c:pt idx="6947">
                  <c:v>842.91516100000001</c:v>
                </c:pt>
                <c:pt idx="6948">
                  <c:v>842.95428500000003</c:v>
                </c:pt>
                <c:pt idx="6949">
                  <c:v>843.21227999999996</c:v>
                </c:pt>
                <c:pt idx="6950">
                  <c:v>843.28259300000002</c:v>
                </c:pt>
                <c:pt idx="6951">
                  <c:v>843.43841599999996</c:v>
                </c:pt>
                <c:pt idx="6952">
                  <c:v>843.54028300000004</c:v>
                </c:pt>
                <c:pt idx="6953">
                  <c:v>843.701233</c:v>
                </c:pt>
                <c:pt idx="6954">
                  <c:v>843.68603499999995</c:v>
                </c:pt>
                <c:pt idx="6955">
                  <c:v>843.97814900000003</c:v>
                </c:pt>
                <c:pt idx="6956">
                  <c:v>844.01800500000002</c:v>
                </c:pt>
                <c:pt idx="6957">
                  <c:v>844.12487799999997</c:v>
                </c:pt>
                <c:pt idx="6958">
                  <c:v>844.17309599999999</c:v>
                </c:pt>
                <c:pt idx="6959">
                  <c:v>844.33819600000004</c:v>
                </c:pt>
                <c:pt idx="6960">
                  <c:v>844.37738000000002</c:v>
                </c:pt>
                <c:pt idx="6961">
                  <c:v>844.44293200000004</c:v>
                </c:pt>
                <c:pt idx="6962">
                  <c:v>844.68457000000001</c:v>
                </c:pt>
                <c:pt idx="6963">
                  <c:v>844.73577899999998</c:v>
                </c:pt>
                <c:pt idx="6964">
                  <c:v>844.95446800000002</c:v>
                </c:pt>
                <c:pt idx="6965">
                  <c:v>845.03772000000004</c:v>
                </c:pt>
                <c:pt idx="6966">
                  <c:v>845.12365699999998</c:v>
                </c:pt>
                <c:pt idx="6967">
                  <c:v>845.16980000000001</c:v>
                </c:pt>
                <c:pt idx="6968">
                  <c:v>845.37597700000003</c:v>
                </c:pt>
                <c:pt idx="6969">
                  <c:v>845.53387499999997</c:v>
                </c:pt>
                <c:pt idx="6970">
                  <c:v>845.618652</c:v>
                </c:pt>
                <c:pt idx="6971">
                  <c:v>845.77410899999995</c:v>
                </c:pt>
                <c:pt idx="6972">
                  <c:v>845.81640600000003</c:v>
                </c:pt>
                <c:pt idx="6973">
                  <c:v>845.97735599999999</c:v>
                </c:pt>
                <c:pt idx="6974">
                  <c:v>846.16516100000001</c:v>
                </c:pt>
                <c:pt idx="6975">
                  <c:v>846.24823000000004</c:v>
                </c:pt>
                <c:pt idx="6976">
                  <c:v>846.32098399999995</c:v>
                </c:pt>
                <c:pt idx="6977">
                  <c:v>846.39324999999997</c:v>
                </c:pt>
                <c:pt idx="6978">
                  <c:v>846.512024</c:v>
                </c:pt>
                <c:pt idx="6979">
                  <c:v>846.71417199999996</c:v>
                </c:pt>
                <c:pt idx="6980">
                  <c:v>846.76324499999998</c:v>
                </c:pt>
                <c:pt idx="6981">
                  <c:v>846.85900900000001</c:v>
                </c:pt>
                <c:pt idx="6982">
                  <c:v>846.92639199999996</c:v>
                </c:pt>
                <c:pt idx="6983">
                  <c:v>847.193848</c:v>
                </c:pt>
                <c:pt idx="6984">
                  <c:v>847.34674099999995</c:v>
                </c:pt>
                <c:pt idx="6985">
                  <c:v>847.37719700000002</c:v>
                </c:pt>
                <c:pt idx="6986">
                  <c:v>847.50677499999995</c:v>
                </c:pt>
                <c:pt idx="6987">
                  <c:v>847.62396200000001</c:v>
                </c:pt>
                <c:pt idx="6988">
                  <c:v>847.75073199999997</c:v>
                </c:pt>
                <c:pt idx="6989">
                  <c:v>847.79742399999998</c:v>
                </c:pt>
                <c:pt idx="6990">
                  <c:v>847.77124000000003</c:v>
                </c:pt>
                <c:pt idx="6991">
                  <c:v>847.89538600000003</c:v>
                </c:pt>
                <c:pt idx="6992">
                  <c:v>847.87646500000005</c:v>
                </c:pt>
                <c:pt idx="6993">
                  <c:v>848.00531000000001</c:v>
                </c:pt>
                <c:pt idx="6994">
                  <c:v>848.16607699999997</c:v>
                </c:pt>
                <c:pt idx="6995">
                  <c:v>848.381531</c:v>
                </c:pt>
                <c:pt idx="6996">
                  <c:v>848.52648899999997</c:v>
                </c:pt>
                <c:pt idx="6997">
                  <c:v>848.59313999999995</c:v>
                </c:pt>
                <c:pt idx="6998">
                  <c:v>848.66882299999997</c:v>
                </c:pt>
                <c:pt idx="6999">
                  <c:v>848.79736300000002</c:v>
                </c:pt>
                <c:pt idx="7000">
                  <c:v>848.87085000000002</c:v>
                </c:pt>
                <c:pt idx="7001">
                  <c:v>849.04547100000002</c:v>
                </c:pt>
                <c:pt idx="7002">
                  <c:v>849.14843800000006</c:v>
                </c:pt>
                <c:pt idx="7003">
                  <c:v>849.25659199999996</c:v>
                </c:pt>
                <c:pt idx="7004">
                  <c:v>849.38305700000001</c:v>
                </c:pt>
                <c:pt idx="7005">
                  <c:v>849.38110400000005</c:v>
                </c:pt>
                <c:pt idx="7006">
                  <c:v>849.58270300000004</c:v>
                </c:pt>
                <c:pt idx="7007">
                  <c:v>849.71893299999999</c:v>
                </c:pt>
                <c:pt idx="7008">
                  <c:v>849.89868200000001</c:v>
                </c:pt>
                <c:pt idx="7009">
                  <c:v>849.81359899999995</c:v>
                </c:pt>
                <c:pt idx="7010">
                  <c:v>849.854919</c:v>
                </c:pt>
                <c:pt idx="7011">
                  <c:v>850.10345500000005</c:v>
                </c:pt>
                <c:pt idx="7012">
                  <c:v>850.11773700000003</c:v>
                </c:pt>
                <c:pt idx="7013">
                  <c:v>850.32128899999998</c:v>
                </c:pt>
                <c:pt idx="7014">
                  <c:v>850.32769800000005</c:v>
                </c:pt>
                <c:pt idx="7015">
                  <c:v>850.41619900000001</c:v>
                </c:pt>
                <c:pt idx="7016">
                  <c:v>850.58404499999995</c:v>
                </c:pt>
                <c:pt idx="7017">
                  <c:v>850.74627699999996</c:v>
                </c:pt>
                <c:pt idx="7018">
                  <c:v>850.89660600000002</c:v>
                </c:pt>
                <c:pt idx="7019">
                  <c:v>851.03241000000003</c:v>
                </c:pt>
                <c:pt idx="7020">
                  <c:v>851.18249500000002</c:v>
                </c:pt>
                <c:pt idx="7021">
                  <c:v>851.35320999999999</c:v>
                </c:pt>
                <c:pt idx="7022">
                  <c:v>851.34960899999999</c:v>
                </c:pt>
                <c:pt idx="7023">
                  <c:v>851.42132600000002</c:v>
                </c:pt>
                <c:pt idx="7024">
                  <c:v>851.58789100000001</c:v>
                </c:pt>
                <c:pt idx="7025">
                  <c:v>851.69647199999997</c:v>
                </c:pt>
                <c:pt idx="7026">
                  <c:v>851.80279499999995</c:v>
                </c:pt>
                <c:pt idx="7027">
                  <c:v>851.86267099999998</c:v>
                </c:pt>
                <c:pt idx="7028">
                  <c:v>852.02844200000004</c:v>
                </c:pt>
                <c:pt idx="7029">
                  <c:v>852.20355199999995</c:v>
                </c:pt>
                <c:pt idx="7030">
                  <c:v>852.30938700000002</c:v>
                </c:pt>
                <c:pt idx="7031">
                  <c:v>852.31494099999998</c:v>
                </c:pt>
                <c:pt idx="7032">
                  <c:v>852.39581299999998</c:v>
                </c:pt>
                <c:pt idx="7033">
                  <c:v>852.62072799999999</c:v>
                </c:pt>
                <c:pt idx="7034">
                  <c:v>852.76238999999998</c:v>
                </c:pt>
                <c:pt idx="7035">
                  <c:v>852.82476799999995</c:v>
                </c:pt>
                <c:pt idx="7036">
                  <c:v>852.972534</c:v>
                </c:pt>
                <c:pt idx="7037">
                  <c:v>853.10351600000001</c:v>
                </c:pt>
                <c:pt idx="7038">
                  <c:v>853.15917999999999</c:v>
                </c:pt>
                <c:pt idx="7039">
                  <c:v>853.23272699999995</c:v>
                </c:pt>
                <c:pt idx="7040">
                  <c:v>853.28442399999994</c:v>
                </c:pt>
                <c:pt idx="7041">
                  <c:v>853.53332499999999</c:v>
                </c:pt>
                <c:pt idx="7042">
                  <c:v>853.61041299999999</c:v>
                </c:pt>
                <c:pt idx="7043">
                  <c:v>853.65734899999995</c:v>
                </c:pt>
                <c:pt idx="7044">
                  <c:v>853.63885500000004</c:v>
                </c:pt>
                <c:pt idx="7045">
                  <c:v>853.75720200000001</c:v>
                </c:pt>
                <c:pt idx="7046">
                  <c:v>853.83435099999997</c:v>
                </c:pt>
                <c:pt idx="7047">
                  <c:v>854.01782200000002</c:v>
                </c:pt>
                <c:pt idx="7048">
                  <c:v>854.073486</c:v>
                </c:pt>
                <c:pt idx="7049">
                  <c:v>854.12341300000003</c:v>
                </c:pt>
                <c:pt idx="7050">
                  <c:v>854.272156</c:v>
                </c:pt>
                <c:pt idx="7051">
                  <c:v>854.31036400000005</c:v>
                </c:pt>
                <c:pt idx="7052">
                  <c:v>854.41345200000001</c:v>
                </c:pt>
                <c:pt idx="7053">
                  <c:v>854.53539999999998</c:v>
                </c:pt>
                <c:pt idx="7054">
                  <c:v>854.89331100000004</c:v>
                </c:pt>
                <c:pt idx="7055">
                  <c:v>854.80487100000005</c:v>
                </c:pt>
                <c:pt idx="7056">
                  <c:v>854.88171399999999</c:v>
                </c:pt>
                <c:pt idx="7057">
                  <c:v>854.94879200000003</c:v>
                </c:pt>
                <c:pt idx="7058">
                  <c:v>855.16540499999996</c:v>
                </c:pt>
                <c:pt idx="7059">
                  <c:v>855.37475600000005</c:v>
                </c:pt>
                <c:pt idx="7060">
                  <c:v>855.520264</c:v>
                </c:pt>
                <c:pt idx="7061">
                  <c:v>855.521118</c:v>
                </c:pt>
                <c:pt idx="7062">
                  <c:v>855.66400099999998</c:v>
                </c:pt>
                <c:pt idx="7063">
                  <c:v>855.787598</c:v>
                </c:pt>
                <c:pt idx="7064">
                  <c:v>855.91033900000002</c:v>
                </c:pt>
                <c:pt idx="7065">
                  <c:v>856.08563200000003</c:v>
                </c:pt>
                <c:pt idx="7066">
                  <c:v>856.21679700000004</c:v>
                </c:pt>
                <c:pt idx="7067">
                  <c:v>856.219604</c:v>
                </c:pt>
                <c:pt idx="7068">
                  <c:v>856.35430899999994</c:v>
                </c:pt>
                <c:pt idx="7069">
                  <c:v>856.48925799999995</c:v>
                </c:pt>
                <c:pt idx="7070">
                  <c:v>856.550659</c:v>
                </c:pt>
                <c:pt idx="7071">
                  <c:v>856.70452899999998</c:v>
                </c:pt>
                <c:pt idx="7072">
                  <c:v>856.80053699999996</c:v>
                </c:pt>
                <c:pt idx="7073">
                  <c:v>856.92535399999997</c:v>
                </c:pt>
                <c:pt idx="7074">
                  <c:v>857.01385500000004</c:v>
                </c:pt>
                <c:pt idx="7075">
                  <c:v>857.22808799999996</c:v>
                </c:pt>
                <c:pt idx="7076">
                  <c:v>857.31182899999999</c:v>
                </c:pt>
                <c:pt idx="7077">
                  <c:v>857.40313700000002</c:v>
                </c:pt>
                <c:pt idx="7078">
                  <c:v>857.37890600000003</c:v>
                </c:pt>
                <c:pt idx="7079">
                  <c:v>857.63000499999998</c:v>
                </c:pt>
                <c:pt idx="7080">
                  <c:v>857.700378</c:v>
                </c:pt>
                <c:pt idx="7081">
                  <c:v>858.029358</c:v>
                </c:pt>
                <c:pt idx="7082">
                  <c:v>857.97015399999998</c:v>
                </c:pt>
                <c:pt idx="7083">
                  <c:v>858.07385299999999</c:v>
                </c:pt>
                <c:pt idx="7084">
                  <c:v>858.09216300000003</c:v>
                </c:pt>
                <c:pt idx="7085">
                  <c:v>858.26635699999997</c:v>
                </c:pt>
                <c:pt idx="7086">
                  <c:v>858.47955300000001</c:v>
                </c:pt>
                <c:pt idx="7087">
                  <c:v>858.52734399999997</c:v>
                </c:pt>
                <c:pt idx="7088">
                  <c:v>858.74084500000004</c:v>
                </c:pt>
                <c:pt idx="7089">
                  <c:v>858.853882</c:v>
                </c:pt>
                <c:pt idx="7090">
                  <c:v>858.90618900000004</c:v>
                </c:pt>
                <c:pt idx="7091">
                  <c:v>858.97106900000006</c:v>
                </c:pt>
                <c:pt idx="7092">
                  <c:v>859.01086399999997</c:v>
                </c:pt>
                <c:pt idx="7093">
                  <c:v>859.23791500000004</c:v>
                </c:pt>
                <c:pt idx="7094">
                  <c:v>859.24737500000003</c:v>
                </c:pt>
                <c:pt idx="7095">
                  <c:v>859.43652299999997</c:v>
                </c:pt>
                <c:pt idx="7096">
                  <c:v>859.70983899999999</c:v>
                </c:pt>
                <c:pt idx="7097">
                  <c:v>859.76007100000004</c:v>
                </c:pt>
                <c:pt idx="7098">
                  <c:v>859.82672100000002</c:v>
                </c:pt>
                <c:pt idx="7099">
                  <c:v>859.82299799999998</c:v>
                </c:pt>
                <c:pt idx="7100">
                  <c:v>859.97686799999997</c:v>
                </c:pt>
                <c:pt idx="7101">
                  <c:v>860.10174600000005</c:v>
                </c:pt>
                <c:pt idx="7102">
                  <c:v>860.21710199999995</c:v>
                </c:pt>
                <c:pt idx="7103">
                  <c:v>860.22790499999996</c:v>
                </c:pt>
                <c:pt idx="7104">
                  <c:v>860.47357199999999</c:v>
                </c:pt>
                <c:pt idx="7105">
                  <c:v>860.51135299999999</c:v>
                </c:pt>
                <c:pt idx="7106">
                  <c:v>860.67358400000001</c:v>
                </c:pt>
                <c:pt idx="7107">
                  <c:v>860.80981399999996</c:v>
                </c:pt>
                <c:pt idx="7108">
                  <c:v>860.83630400000004</c:v>
                </c:pt>
                <c:pt idx="7109">
                  <c:v>861.02758800000004</c:v>
                </c:pt>
                <c:pt idx="7110">
                  <c:v>861.13281300000006</c:v>
                </c:pt>
                <c:pt idx="7111">
                  <c:v>861.22997999999995</c:v>
                </c:pt>
                <c:pt idx="7112">
                  <c:v>861.27716099999998</c:v>
                </c:pt>
                <c:pt idx="7113">
                  <c:v>861.43823199999997</c:v>
                </c:pt>
                <c:pt idx="7114">
                  <c:v>861.60406499999999</c:v>
                </c:pt>
                <c:pt idx="7115">
                  <c:v>861.70562700000005</c:v>
                </c:pt>
                <c:pt idx="7116">
                  <c:v>861.71069299999999</c:v>
                </c:pt>
                <c:pt idx="7117">
                  <c:v>861.824341</c:v>
                </c:pt>
                <c:pt idx="7118">
                  <c:v>861.83044400000006</c:v>
                </c:pt>
                <c:pt idx="7119">
                  <c:v>862.05310099999997</c:v>
                </c:pt>
                <c:pt idx="7120">
                  <c:v>862.02130099999999</c:v>
                </c:pt>
                <c:pt idx="7121">
                  <c:v>862.17230199999995</c:v>
                </c:pt>
                <c:pt idx="7122">
                  <c:v>862.32781999999997</c:v>
                </c:pt>
                <c:pt idx="7123">
                  <c:v>862.47229000000004</c:v>
                </c:pt>
                <c:pt idx="7124">
                  <c:v>862.565247</c:v>
                </c:pt>
                <c:pt idx="7125">
                  <c:v>862.66754200000003</c:v>
                </c:pt>
                <c:pt idx="7126">
                  <c:v>862.76434300000005</c:v>
                </c:pt>
                <c:pt idx="7127">
                  <c:v>862.91503899999998</c:v>
                </c:pt>
                <c:pt idx="7128">
                  <c:v>862.97106900000006</c:v>
                </c:pt>
                <c:pt idx="7129">
                  <c:v>863.14434800000004</c:v>
                </c:pt>
                <c:pt idx="7130">
                  <c:v>863.18365500000004</c:v>
                </c:pt>
                <c:pt idx="7131">
                  <c:v>863.37847899999997</c:v>
                </c:pt>
                <c:pt idx="7132">
                  <c:v>863.36547900000005</c:v>
                </c:pt>
                <c:pt idx="7133">
                  <c:v>863.65521200000001</c:v>
                </c:pt>
                <c:pt idx="7134">
                  <c:v>863.80914299999995</c:v>
                </c:pt>
                <c:pt idx="7135">
                  <c:v>863.90716599999996</c:v>
                </c:pt>
                <c:pt idx="7136">
                  <c:v>863.90832499999999</c:v>
                </c:pt>
                <c:pt idx="7137">
                  <c:v>863.97900400000003</c:v>
                </c:pt>
                <c:pt idx="7138">
                  <c:v>864.05206299999998</c:v>
                </c:pt>
                <c:pt idx="7139">
                  <c:v>864.18316700000003</c:v>
                </c:pt>
                <c:pt idx="7140">
                  <c:v>864.29559300000005</c:v>
                </c:pt>
                <c:pt idx="7141">
                  <c:v>864.35156300000006</c:v>
                </c:pt>
                <c:pt idx="7142">
                  <c:v>864.44036900000003</c:v>
                </c:pt>
                <c:pt idx="7143">
                  <c:v>864.54974400000003</c:v>
                </c:pt>
                <c:pt idx="7144">
                  <c:v>864.68237299999998</c:v>
                </c:pt>
                <c:pt idx="7145">
                  <c:v>864.77044699999999</c:v>
                </c:pt>
                <c:pt idx="7146">
                  <c:v>864.86547900000005</c:v>
                </c:pt>
                <c:pt idx="7147">
                  <c:v>865.03100600000005</c:v>
                </c:pt>
                <c:pt idx="7148">
                  <c:v>865.06512499999997</c:v>
                </c:pt>
                <c:pt idx="7149">
                  <c:v>865.15008499999999</c:v>
                </c:pt>
                <c:pt idx="7150">
                  <c:v>865.30688499999997</c:v>
                </c:pt>
                <c:pt idx="7151">
                  <c:v>865.442139</c:v>
                </c:pt>
                <c:pt idx="7152">
                  <c:v>865.61554000000001</c:v>
                </c:pt>
                <c:pt idx="7153">
                  <c:v>865.67077600000005</c:v>
                </c:pt>
                <c:pt idx="7154">
                  <c:v>865.82598900000005</c:v>
                </c:pt>
                <c:pt idx="7155">
                  <c:v>866.00964399999998</c:v>
                </c:pt>
                <c:pt idx="7156">
                  <c:v>866.07531700000004</c:v>
                </c:pt>
                <c:pt idx="7157">
                  <c:v>866.16717500000004</c:v>
                </c:pt>
                <c:pt idx="7158">
                  <c:v>866.31823699999995</c:v>
                </c:pt>
                <c:pt idx="7159">
                  <c:v>866.38116500000001</c:v>
                </c:pt>
                <c:pt idx="7160">
                  <c:v>866.56640600000003</c:v>
                </c:pt>
                <c:pt idx="7161">
                  <c:v>866.68048099999999</c:v>
                </c:pt>
                <c:pt idx="7162">
                  <c:v>866.78900099999998</c:v>
                </c:pt>
                <c:pt idx="7163">
                  <c:v>866.89227300000005</c:v>
                </c:pt>
                <c:pt idx="7164">
                  <c:v>866.97412099999997</c:v>
                </c:pt>
                <c:pt idx="7165">
                  <c:v>867.07867399999998</c:v>
                </c:pt>
                <c:pt idx="7166">
                  <c:v>867.24121100000002</c:v>
                </c:pt>
                <c:pt idx="7167">
                  <c:v>867.35583499999996</c:v>
                </c:pt>
                <c:pt idx="7168">
                  <c:v>867.47790499999996</c:v>
                </c:pt>
                <c:pt idx="7169">
                  <c:v>867.55383300000005</c:v>
                </c:pt>
                <c:pt idx="7170">
                  <c:v>867.62274200000002</c:v>
                </c:pt>
                <c:pt idx="7171">
                  <c:v>867.73620600000004</c:v>
                </c:pt>
                <c:pt idx="7172">
                  <c:v>867.76348900000005</c:v>
                </c:pt>
                <c:pt idx="7173">
                  <c:v>867.92309599999999</c:v>
                </c:pt>
                <c:pt idx="7174">
                  <c:v>867.99230999999997</c:v>
                </c:pt>
                <c:pt idx="7175">
                  <c:v>868.14007600000002</c:v>
                </c:pt>
                <c:pt idx="7176">
                  <c:v>868.294983</c:v>
                </c:pt>
                <c:pt idx="7177">
                  <c:v>868.28613299999995</c:v>
                </c:pt>
                <c:pt idx="7178">
                  <c:v>868.45642099999998</c:v>
                </c:pt>
                <c:pt idx="7179">
                  <c:v>868.55358899999999</c:v>
                </c:pt>
                <c:pt idx="7180">
                  <c:v>868.79400599999997</c:v>
                </c:pt>
                <c:pt idx="7181">
                  <c:v>868.82458499999996</c:v>
                </c:pt>
                <c:pt idx="7182">
                  <c:v>868.94732699999997</c:v>
                </c:pt>
                <c:pt idx="7183">
                  <c:v>868.98266599999999</c:v>
                </c:pt>
                <c:pt idx="7184">
                  <c:v>869.21813999999995</c:v>
                </c:pt>
                <c:pt idx="7185">
                  <c:v>869.28826900000001</c:v>
                </c:pt>
                <c:pt idx="7186">
                  <c:v>869.44311500000003</c:v>
                </c:pt>
                <c:pt idx="7187">
                  <c:v>869.68841599999996</c:v>
                </c:pt>
                <c:pt idx="7188">
                  <c:v>869.69189500000005</c:v>
                </c:pt>
                <c:pt idx="7189">
                  <c:v>869.81201199999998</c:v>
                </c:pt>
                <c:pt idx="7190">
                  <c:v>869.80926499999998</c:v>
                </c:pt>
                <c:pt idx="7191">
                  <c:v>870.20257600000002</c:v>
                </c:pt>
                <c:pt idx="7192">
                  <c:v>870.28747599999997</c:v>
                </c:pt>
                <c:pt idx="7193">
                  <c:v>870.20855700000004</c:v>
                </c:pt>
                <c:pt idx="7194">
                  <c:v>870.41680899999994</c:v>
                </c:pt>
                <c:pt idx="7195">
                  <c:v>870.377747</c:v>
                </c:pt>
                <c:pt idx="7196">
                  <c:v>870.68078600000001</c:v>
                </c:pt>
                <c:pt idx="7197">
                  <c:v>870.92749000000003</c:v>
                </c:pt>
                <c:pt idx="7198">
                  <c:v>870.828125</c:v>
                </c:pt>
                <c:pt idx="7199">
                  <c:v>870.89739999999995</c:v>
                </c:pt>
                <c:pt idx="7200">
                  <c:v>871.01788299999998</c:v>
                </c:pt>
                <c:pt idx="7201">
                  <c:v>871.06841999999995</c:v>
                </c:pt>
                <c:pt idx="7202">
                  <c:v>871.14801</c:v>
                </c:pt>
                <c:pt idx="7203">
                  <c:v>871.23150599999997</c:v>
                </c:pt>
                <c:pt idx="7204">
                  <c:v>871.32818599999996</c:v>
                </c:pt>
                <c:pt idx="7205">
                  <c:v>871.50915499999996</c:v>
                </c:pt>
                <c:pt idx="7206">
                  <c:v>871.68914800000005</c:v>
                </c:pt>
                <c:pt idx="7207">
                  <c:v>871.91717500000004</c:v>
                </c:pt>
                <c:pt idx="7208">
                  <c:v>872.03900099999998</c:v>
                </c:pt>
                <c:pt idx="7209">
                  <c:v>872.26574700000003</c:v>
                </c:pt>
                <c:pt idx="7210">
                  <c:v>872.42156999999997</c:v>
                </c:pt>
                <c:pt idx="7211">
                  <c:v>872.60320999999999</c:v>
                </c:pt>
                <c:pt idx="7212">
                  <c:v>872.65771500000005</c:v>
                </c:pt>
                <c:pt idx="7213">
                  <c:v>872.72033699999997</c:v>
                </c:pt>
                <c:pt idx="7214">
                  <c:v>872.97198500000002</c:v>
                </c:pt>
                <c:pt idx="7215">
                  <c:v>873.11090100000001</c:v>
                </c:pt>
                <c:pt idx="7216">
                  <c:v>873.21081500000003</c:v>
                </c:pt>
                <c:pt idx="7217">
                  <c:v>873.34436000000005</c:v>
                </c:pt>
                <c:pt idx="7218">
                  <c:v>873.47027600000001</c:v>
                </c:pt>
                <c:pt idx="7219">
                  <c:v>873.61218299999996</c:v>
                </c:pt>
                <c:pt idx="7220">
                  <c:v>873.77691700000003</c:v>
                </c:pt>
                <c:pt idx="7221">
                  <c:v>873.87548800000002</c:v>
                </c:pt>
                <c:pt idx="7222">
                  <c:v>873.978882</c:v>
                </c:pt>
                <c:pt idx="7223">
                  <c:v>874.06188999999995</c:v>
                </c:pt>
                <c:pt idx="7224">
                  <c:v>874.213257</c:v>
                </c:pt>
                <c:pt idx="7225">
                  <c:v>874.26678500000003</c:v>
                </c:pt>
                <c:pt idx="7226">
                  <c:v>874.52972399999999</c:v>
                </c:pt>
                <c:pt idx="7227">
                  <c:v>874.503601</c:v>
                </c:pt>
                <c:pt idx="7228">
                  <c:v>874.60925299999997</c:v>
                </c:pt>
                <c:pt idx="7229">
                  <c:v>874.75018299999999</c:v>
                </c:pt>
                <c:pt idx="7230">
                  <c:v>874.88018799999998</c:v>
                </c:pt>
                <c:pt idx="7231">
                  <c:v>875.00939900000003</c:v>
                </c:pt>
                <c:pt idx="7232">
                  <c:v>875.09887700000002</c:v>
                </c:pt>
                <c:pt idx="7233">
                  <c:v>875.19232199999999</c:v>
                </c:pt>
                <c:pt idx="7234">
                  <c:v>875.52349900000002</c:v>
                </c:pt>
                <c:pt idx="7235">
                  <c:v>875.40704300000004</c:v>
                </c:pt>
                <c:pt idx="7236">
                  <c:v>875.53912400000002</c:v>
                </c:pt>
                <c:pt idx="7237">
                  <c:v>875.73773200000005</c:v>
                </c:pt>
                <c:pt idx="7238">
                  <c:v>875.8125</c:v>
                </c:pt>
                <c:pt idx="7239">
                  <c:v>875.85675000000003</c:v>
                </c:pt>
                <c:pt idx="7240">
                  <c:v>876.00341800000001</c:v>
                </c:pt>
                <c:pt idx="7241">
                  <c:v>876.08227499999998</c:v>
                </c:pt>
                <c:pt idx="7242">
                  <c:v>876.09045400000002</c:v>
                </c:pt>
                <c:pt idx="7243">
                  <c:v>876.240906</c:v>
                </c:pt>
                <c:pt idx="7244">
                  <c:v>876.26977499999998</c:v>
                </c:pt>
                <c:pt idx="7245">
                  <c:v>876.42095900000004</c:v>
                </c:pt>
                <c:pt idx="7246">
                  <c:v>876.46618699999999</c:v>
                </c:pt>
                <c:pt idx="7247">
                  <c:v>876.51226799999995</c:v>
                </c:pt>
                <c:pt idx="7248">
                  <c:v>876.75183100000004</c:v>
                </c:pt>
                <c:pt idx="7249">
                  <c:v>876.913635</c:v>
                </c:pt>
                <c:pt idx="7250">
                  <c:v>876.97375499999998</c:v>
                </c:pt>
                <c:pt idx="7251">
                  <c:v>877.21520999999996</c:v>
                </c:pt>
                <c:pt idx="7252">
                  <c:v>877.30108600000005</c:v>
                </c:pt>
                <c:pt idx="7253">
                  <c:v>877.38848900000005</c:v>
                </c:pt>
                <c:pt idx="7254">
                  <c:v>877.51776099999995</c:v>
                </c:pt>
                <c:pt idx="7255">
                  <c:v>877.62896699999999</c:v>
                </c:pt>
                <c:pt idx="7256">
                  <c:v>877.75628700000004</c:v>
                </c:pt>
                <c:pt idx="7257">
                  <c:v>877.91400099999998</c:v>
                </c:pt>
                <c:pt idx="7258">
                  <c:v>878.05120799999997</c:v>
                </c:pt>
                <c:pt idx="7259">
                  <c:v>878.11016800000004</c:v>
                </c:pt>
                <c:pt idx="7260">
                  <c:v>878.17224099999999</c:v>
                </c:pt>
                <c:pt idx="7261">
                  <c:v>878.27484100000004</c:v>
                </c:pt>
                <c:pt idx="7262">
                  <c:v>878.33856200000002</c:v>
                </c:pt>
                <c:pt idx="7263">
                  <c:v>878.503601</c:v>
                </c:pt>
                <c:pt idx="7264">
                  <c:v>878.60845900000004</c:v>
                </c:pt>
                <c:pt idx="7265">
                  <c:v>878.60168499999997</c:v>
                </c:pt>
                <c:pt idx="7266">
                  <c:v>878.75885000000005</c:v>
                </c:pt>
                <c:pt idx="7267">
                  <c:v>878.99047900000005</c:v>
                </c:pt>
                <c:pt idx="7268">
                  <c:v>879.035706</c:v>
                </c:pt>
                <c:pt idx="7269">
                  <c:v>879.17871100000002</c:v>
                </c:pt>
                <c:pt idx="7270">
                  <c:v>879.27423099999999</c:v>
                </c:pt>
                <c:pt idx="7271">
                  <c:v>879.27032499999996</c:v>
                </c:pt>
                <c:pt idx="7272">
                  <c:v>879.42016599999999</c:v>
                </c:pt>
                <c:pt idx="7273">
                  <c:v>879.51684599999999</c:v>
                </c:pt>
                <c:pt idx="7274">
                  <c:v>879.59783900000002</c:v>
                </c:pt>
                <c:pt idx="7275">
                  <c:v>879.72314500000005</c:v>
                </c:pt>
                <c:pt idx="7276">
                  <c:v>879.91235400000005</c:v>
                </c:pt>
                <c:pt idx="7277">
                  <c:v>880.00567599999999</c:v>
                </c:pt>
                <c:pt idx="7278">
                  <c:v>880.10784899999999</c:v>
                </c:pt>
                <c:pt idx="7279">
                  <c:v>880.35906999999997</c:v>
                </c:pt>
                <c:pt idx="7280">
                  <c:v>880.558044</c:v>
                </c:pt>
                <c:pt idx="7281">
                  <c:v>880.61041299999999</c:v>
                </c:pt>
                <c:pt idx="7282">
                  <c:v>880.63110400000005</c:v>
                </c:pt>
                <c:pt idx="7283">
                  <c:v>880.71460000000002</c:v>
                </c:pt>
                <c:pt idx="7284">
                  <c:v>880.78063999999995</c:v>
                </c:pt>
                <c:pt idx="7285">
                  <c:v>880.89257799999996</c:v>
                </c:pt>
                <c:pt idx="7286">
                  <c:v>880.91644299999996</c:v>
                </c:pt>
                <c:pt idx="7287">
                  <c:v>881.05773899999997</c:v>
                </c:pt>
                <c:pt idx="7288">
                  <c:v>881.12542699999995</c:v>
                </c:pt>
                <c:pt idx="7289">
                  <c:v>881.327271</c:v>
                </c:pt>
                <c:pt idx="7290">
                  <c:v>881.40844700000002</c:v>
                </c:pt>
                <c:pt idx="7291">
                  <c:v>881.41229199999998</c:v>
                </c:pt>
                <c:pt idx="7292">
                  <c:v>881.51452600000005</c:v>
                </c:pt>
                <c:pt idx="7293">
                  <c:v>881.70336899999995</c:v>
                </c:pt>
                <c:pt idx="7294">
                  <c:v>881.75531000000001</c:v>
                </c:pt>
                <c:pt idx="7295">
                  <c:v>881.86492899999996</c:v>
                </c:pt>
                <c:pt idx="7296">
                  <c:v>882.04608199999996</c:v>
                </c:pt>
                <c:pt idx="7297">
                  <c:v>882.11804199999995</c:v>
                </c:pt>
                <c:pt idx="7298">
                  <c:v>882.211365</c:v>
                </c:pt>
                <c:pt idx="7299">
                  <c:v>882.39550799999995</c:v>
                </c:pt>
                <c:pt idx="7300">
                  <c:v>882.53857400000004</c:v>
                </c:pt>
                <c:pt idx="7301">
                  <c:v>882.64941399999998</c:v>
                </c:pt>
                <c:pt idx="7302">
                  <c:v>882.85467500000004</c:v>
                </c:pt>
                <c:pt idx="7303">
                  <c:v>883.11669900000004</c:v>
                </c:pt>
                <c:pt idx="7304">
                  <c:v>883.10882600000002</c:v>
                </c:pt>
                <c:pt idx="7305">
                  <c:v>883.24957300000005</c:v>
                </c:pt>
                <c:pt idx="7306">
                  <c:v>883.25354000000004</c:v>
                </c:pt>
                <c:pt idx="7307">
                  <c:v>883.38226299999997</c:v>
                </c:pt>
                <c:pt idx="7308">
                  <c:v>883.45379600000001</c:v>
                </c:pt>
                <c:pt idx="7309">
                  <c:v>883.63653599999998</c:v>
                </c:pt>
                <c:pt idx="7310">
                  <c:v>883.84716800000001</c:v>
                </c:pt>
                <c:pt idx="7311">
                  <c:v>883.91625999999997</c:v>
                </c:pt>
                <c:pt idx="7312">
                  <c:v>884.05230700000004</c:v>
                </c:pt>
                <c:pt idx="7313">
                  <c:v>884.03161599999999</c:v>
                </c:pt>
                <c:pt idx="7314">
                  <c:v>884.04528800000003</c:v>
                </c:pt>
                <c:pt idx="7315">
                  <c:v>884.11425799999995</c:v>
                </c:pt>
                <c:pt idx="7316">
                  <c:v>884.17993200000001</c:v>
                </c:pt>
                <c:pt idx="7317">
                  <c:v>884.3125</c:v>
                </c:pt>
                <c:pt idx="7318">
                  <c:v>884.39263900000003</c:v>
                </c:pt>
                <c:pt idx="7319">
                  <c:v>884.48602300000005</c:v>
                </c:pt>
                <c:pt idx="7320">
                  <c:v>884.52282700000001</c:v>
                </c:pt>
                <c:pt idx="7321">
                  <c:v>884.62469499999997</c:v>
                </c:pt>
                <c:pt idx="7322">
                  <c:v>884.70568800000001</c:v>
                </c:pt>
                <c:pt idx="7323">
                  <c:v>884.841858</c:v>
                </c:pt>
                <c:pt idx="7324">
                  <c:v>884.99700900000005</c:v>
                </c:pt>
                <c:pt idx="7325">
                  <c:v>885.151794</c:v>
                </c:pt>
                <c:pt idx="7326">
                  <c:v>885.22430399999996</c:v>
                </c:pt>
                <c:pt idx="7327">
                  <c:v>885.36102300000005</c:v>
                </c:pt>
                <c:pt idx="7328">
                  <c:v>885.49054000000001</c:v>
                </c:pt>
                <c:pt idx="7329">
                  <c:v>885.680115</c:v>
                </c:pt>
                <c:pt idx="7330">
                  <c:v>885.78320299999996</c:v>
                </c:pt>
                <c:pt idx="7331">
                  <c:v>885.89099099999999</c:v>
                </c:pt>
                <c:pt idx="7332">
                  <c:v>886.056152</c:v>
                </c:pt>
                <c:pt idx="7333">
                  <c:v>886.22570800000005</c:v>
                </c:pt>
                <c:pt idx="7334">
                  <c:v>886.27624500000002</c:v>
                </c:pt>
                <c:pt idx="7335">
                  <c:v>886.49792500000001</c:v>
                </c:pt>
                <c:pt idx="7336">
                  <c:v>886.53558299999997</c:v>
                </c:pt>
                <c:pt idx="7337">
                  <c:v>886.64849900000002</c:v>
                </c:pt>
                <c:pt idx="7338">
                  <c:v>886.73657200000002</c:v>
                </c:pt>
                <c:pt idx="7339">
                  <c:v>886.85333300000002</c:v>
                </c:pt>
                <c:pt idx="7340">
                  <c:v>886.90789800000005</c:v>
                </c:pt>
                <c:pt idx="7341">
                  <c:v>886.99786400000005</c:v>
                </c:pt>
                <c:pt idx="7342">
                  <c:v>887.12194799999997</c:v>
                </c:pt>
                <c:pt idx="7343">
                  <c:v>887.26336700000002</c:v>
                </c:pt>
                <c:pt idx="7344">
                  <c:v>887.38073699999995</c:v>
                </c:pt>
                <c:pt idx="7345">
                  <c:v>887.35675000000003</c:v>
                </c:pt>
                <c:pt idx="7346">
                  <c:v>887.544128</c:v>
                </c:pt>
                <c:pt idx="7347">
                  <c:v>887.74609399999997</c:v>
                </c:pt>
                <c:pt idx="7348">
                  <c:v>887.92120399999999</c:v>
                </c:pt>
                <c:pt idx="7349">
                  <c:v>887.99609399999997</c:v>
                </c:pt>
                <c:pt idx="7350">
                  <c:v>888.07354699999996</c:v>
                </c:pt>
                <c:pt idx="7351">
                  <c:v>888.18438700000002</c:v>
                </c:pt>
                <c:pt idx="7352">
                  <c:v>888.31579599999998</c:v>
                </c:pt>
                <c:pt idx="7353">
                  <c:v>888.41876200000002</c:v>
                </c:pt>
                <c:pt idx="7354">
                  <c:v>888.59454300000004</c:v>
                </c:pt>
                <c:pt idx="7355">
                  <c:v>888.64099099999999</c:v>
                </c:pt>
                <c:pt idx="7356">
                  <c:v>888.722351</c:v>
                </c:pt>
                <c:pt idx="7357">
                  <c:v>888.86047399999995</c:v>
                </c:pt>
                <c:pt idx="7358">
                  <c:v>888.93994099999998</c:v>
                </c:pt>
                <c:pt idx="7359">
                  <c:v>889.078979</c:v>
                </c:pt>
                <c:pt idx="7360">
                  <c:v>889.25262499999997</c:v>
                </c:pt>
                <c:pt idx="7361">
                  <c:v>889.35607900000002</c:v>
                </c:pt>
                <c:pt idx="7362">
                  <c:v>889.46490500000004</c:v>
                </c:pt>
                <c:pt idx="7363">
                  <c:v>889.595642</c:v>
                </c:pt>
                <c:pt idx="7364">
                  <c:v>889.64355499999999</c:v>
                </c:pt>
                <c:pt idx="7365">
                  <c:v>889.785034</c:v>
                </c:pt>
                <c:pt idx="7366">
                  <c:v>889.86389199999996</c:v>
                </c:pt>
                <c:pt idx="7367">
                  <c:v>889.95117200000004</c:v>
                </c:pt>
                <c:pt idx="7368">
                  <c:v>890.05822799999999</c:v>
                </c:pt>
                <c:pt idx="7369">
                  <c:v>890.173767</c:v>
                </c:pt>
                <c:pt idx="7370">
                  <c:v>890.33502199999998</c:v>
                </c:pt>
                <c:pt idx="7371">
                  <c:v>890.41332999999997</c:v>
                </c:pt>
                <c:pt idx="7372">
                  <c:v>890.45165999999995</c:v>
                </c:pt>
                <c:pt idx="7373">
                  <c:v>890.66601600000001</c:v>
                </c:pt>
                <c:pt idx="7374">
                  <c:v>890.59478799999999</c:v>
                </c:pt>
                <c:pt idx="7375">
                  <c:v>890.82617200000004</c:v>
                </c:pt>
                <c:pt idx="7376">
                  <c:v>890.83178699999996</c:v>
                </c:pt>
                <c:pt idx="7377">
                  <c:v>891.05816700000003</c:v>
                </c:pt>
                <c:pt idx="7378">
                  <c:v>891.168274</c:v>
                </c:pt>
                <c:pt idx="7379">
                  <c:v>891.28936799999997</c:v>
                </c:pt>
                <c:pt idx="7380">
                  <c:v>891.39532499999996</c:v>
                </c:pt>
                <c:pt idx="7381">
                  <c:v>891.63525400000003</c:v>
                </c:pt>
                <c:pt idx="7382">
                  <c:v>891.69433600000002</c:v>
                </c:pt>
                <c:pt idx="7383">
                  <c:v>891.79937700000005</c:v>
                </c:pt>
                <c:pt idx="7384">
                  <c:v>891.87652600000001</c:v>
                </c:pt>
                <c:pt idx="7385">
                  <c:v>891.91955599999994</c:v>
                </c:pt>
                <c:pt idx="7386">
                  <c:v>892.06823699999995</c:v>
                </c:pt>
                <c:pt idx="7387">
                  <c:v>892.14239499999996</c:v>
                </c:pt>
                <c:pt idx="7388">
                  <c:v>892.22503700000004</c:v>
                </c:pt>
                <c:pt idx="7389">
                  <c:v>892.37469499999997</c:v>
                </c:pt>
                <c:pt idx="7390">
                  <c:v>892.449341</c:v>
                </c:pt>
                <c:pt idx="7391">
                  <c:v>892.59258999999997</c:v>
                </c:pt>
                <c:pt idx="7392">
                  <c:v>892.74230999999997</c:v>
                </c:pt>
                <c:pt idx="7393">
                  <c:v>892.87188700000002</c:v>
                </c:pt>
                <c:pt idx="7394">
                  <c:v>892.99017300000003</c:v>
                </c:pt>
                <c:pt idx="7395">
                  <c:v>893.06268299999999</c:v>
                </c:pt>
                <c:pt idx="7396">
                  <c:v>893.18225099999995</c:v>
                </c:pt>
                <c:pt idx="7397">
                  <c:v>893.27105700000004</c:v>
                </c:pt>
                <c:pt idx="7398">
                  <c:v>893.43218999999999</c:v>
                </c:pt>
                <c:pt idx="7399">
                  <c:v>893.53015100000005</c:v>
                </c:pt>
                <c:pt idx="7400">
                  <c:v>893.72399900000005</c:v>
                </c:pt>
                <c:pt idx="7401">
                  <c:v>893.81298800000002</c:v>
                </c:pt>
                <c:pt idx="7402">
                  <c:v>893.93536400000005</c:v>
                </c:pt>
                <c:pt idx="7403">
                  <c:v>893.99194299999999</c:v>
                </c:pt>
                <c:pt idx="7404">
                  <c:v>894.10070800000005</c:v>
                </c:pt>
                <c:pt idx="7405">
                  <c:v>894.211365</c:v>
                </c:pt>
                <c:pt idx="7406">
                  <c:v>894.32147199999997</c:v>
                </c:pt>
                <c:pt idx="7407">
                  <c:v>894.34069799999997</c:v>
                </c:pt>
                <c:pt idx="7408">
                  <c:v>894.38073699999995</c:v>
                </c:pt>
                <c:pt idx="7409">
                  <c:v>894.48870799999997</c:v>
                </c:pt>
                <c:pt idx="7410">
                  <c:v>894.53057899999999</c:v>
                </c:pt>
                <c:pt idx="7411">
                  <c:v>894.61370799999997</c:v>
                </c:pt>
                <c:pt idx="7412">
                  <c:v>894.72906499999999</c:v>
                </c:pt>
                <c:pt idx="7413">
                  <c:v>894.74127199999998</c:v>
                </c:pt>
                <c:pt idx="7414">
                  <c:v>894.95422399999995</c:v>
                </c:pt>
                <c:pt idx="7415">
                  <c:v>895.24566700000003</c:v>
                </c:pt>
                <c:pt idx="7416">
                  <c:v>895.23638900000003</c:v>
                </c:pt>
                <c:pt idx="7417">
                  <c:v>895.33856200000002</c:v>
                </c:pt>
                <c:pt idx="7418">
                  <c:v>895.48999000000003</c:v>
                </c:pt>
                <c:pt idx="7419">
                  <c:v>895.61065699999995</c:v>
                </c:pt>
                <c:pt idx="7420">
                  <c:v>895.77874799999995</c:v>
                </c:pt>
                <c:pt idx="7421">
                  <c:v>895.86871299999996</c:v>
                </c:pt>
                <c:pt idx="7422">
                  <c:v>895.95739700000001</c:v>
                </c:pt>
                <c:pt idx="7423">
                  <c:v>896.09228499999995</c:v>
                </c:pt>
                <c:pt idx="7424">
                  <c:v>896.21215800000004</c:v>
                </c:pt>
                <c:pt idx="7425">
                  <c:v>896.242615</c:v>
                </c:pt>
                <c:pt idx="7426">
                  <c:v>896.423767</c:v>
                </c:pt>
                <c:pt idx="7427">
                  <c:v>896.50335700000005</c:v>
                </c:pt>
                <c:pt idx="7428">
                  <c:v>896.64636199999995</c:v>
                </c:pt>
                <c:pt idx="7429">
                  <c:v>896.76507600000002</c:v>
                </c:pt>
                <c:pt idx="7430">
                  <c:v>896.87030000000004</c:v>
                </c:pt>
                <c:pt idx="7431">
                  <c:v>896.93896500000005</c:v>
                </c:pt>
                <c:pt idx="7432">
                  <c:v>897.04650900000001</c:v>
                </c:pt>
                <c:pt idx="7433">
                  <c:v>897.10766599999999</c:v>
                </c:pt>
                <c:pt idx="7434">
                  <c:v>897.22869900000001</c:v>
                </c:pt>
                <c:pt idx="7435">
                  <c:v>897.28631600000006</c:v>
                </c:pt>
                <c:pt idx="7436">
                  <c:v>897.47387700000002</c:v>
                </c:pt>
                <c:pt idx="7437">
                  <c:v>897.50982699999997</c:v>
                </c:pt>
                <c:pt idx="7438">
                  <c:v>897.63915999999995</c:v>
                </c:pt>
                <c:pt idx="7439">
                  <c:v>897.78100600000005</c:v>
                </c:pt>
                <c:pt idx="7440">
                  <c:v>897.86908000000005</c:v>
                </c:pt>
                <c:pt idx="7441">
                  <c:v>897.96649200000002</c:v>
                </c:pt>
                <c:pt idx="7442">
                  <c:v>898.07928500000003</c:v>
                </c:pt>
                <c:pt idx="7443">
                  <c:v>898.12567100000001</c:v>
                </c:pt>
                <c:pt idx="7444">
                  <c:v>898.30706799999996</c:v>
                </c:pt>
                <c:pt idx="7445">
                  <c:v>898.510132</c:v>
                </c:pt>
                <c:pt idx="7446">
                  <c:v>898.55535899999995</c:v>
                </c:pt>
                <c:pt idx="7447">
                  <c:v>898.65124500000002</c:v>
                </c:pt>
                <c:pt idx="7448">
                  <c:v>898.83056599999998</c:v>
                </c:pt>
                <c:pt idx="7449">
                  <c:v>898.89056400000004</c:v>
                </c:pt>
                <c:pt idx="7450">
                  <c:v>899.07781999999997</c:v>
                </c:pt>
                <c:pt idx="7451">
                  <c:v>899.24011199999995</c:v>
                </c:pt>
                <c:pt idx="7452">
                  <c:v>899.28753700000004</c:v>
                </c:pt>
                <c:pt idx="7453">
                  <c:v>899.46502699999996</c:v>
                </c:pt>
                <c:pt idx="7454">
                  <c:v>899.67266800000004</c:v>
                </c:pt>
                <c:pt idx="7455">
                  <c:v>899.76178000000004</c:v>
                </c:pt>
                <c:pt idx="7456">
                  <c:v>899.79107699999997</c:v>
                </c:pt>
                <c:pt idx="7457">
                  <c:v>899.78265399999998</c:v>
                </c:pt>
                <c:pt idx="7458">
                  <c:v>899.808044</c:v>
                </c:pt>
                <c:pt idx="7459">
                  <c:v>899.89794900000004</c:v>
                </c:pt>
                <c:pt idx="7460">
                  <c:v>899.98492399999998</c:v>
                </c:pt>
                <c:pt idx="7461">
                  <c:v>900.20330799999999</c:v>
                </c:pt>
                <c:pt idx="7462">
                  <c:v>900.29443400000002</c:v>
                </c:pt>
                <c:pt idx="7463">
                  <c:v>900.27728300000001</c:v>
                </c:pt>
                <c:pt idx="7464">
                  <c:v>900.40039100000001</c:v>
                </c:pt>
                <c:pt idx="7465">
                  <c:v>900.47595200000001</c:v>
                </c:pt>
                <c:pt idx="7466">
                  <c:v>900.749146</c:v>
                </c:pt>
                <c:pt idx="7467">
                  <c:v>900.70788600000003</c:v>
                </c:pt>
                <c:pt idx="7468">
                  <c:v>900.92315699999995</c:v>
                </c:pt>
                <c:pt idx="7469">
                  <c:v>901.03198199999997</c:v>
                </c:pt>
                <c:pt idx="7470">
                  <c:v>901.10821499999997</c:v>
                </c:pt>
                <c:pt idx="7471">
                  <c:v>901.35003700000004</c:v>
                </c:pt>
                <c:pt idx="7472">
                  <c:v>901.47125200000005</c:v>
                </c:pt>
                <c:pt idx="7473">
                  <c:v>901.65838599999995</c:v>
                </c:pt>
                <c:pt idx="7474">
                  <c:v>901.66729699999996</c:v>
                </c:pt>
                <c:pt idx="7475">
                  <c:v>901.82605000000001</c:v>
                </c:pt>
                <c:pt idx="7476">
                  <c:v>901.87469499999997</c:v>
                </c:pt>
                <c:pt idx="7477">
                  <c:v>902.17944299999999</c:v>
                </c:pt>
                <c:pt idx="7478">
                  <c:v>902.21307400000001</c:v>
                </c:pt>
                <c:pt idx="7479">
                  <c:v>902.25726299999997</c:v>
                </c:pt>
                <c:pt idx="7480">
                  <c:v>902.395264</c:v>
                </c:pt>
                <c:pt idx="7481">
                  <c:v>902.44116199999996</c:v>
                </c:pt>
                <c:pt idx="7482">
                  <c:v>902.53552200000001</c:v>
                </c:pt>
                <c:pt idx="7483">
                  <c:v>902.64642300000003</c:v>
                </c:pt>
                <c:pt idx="7484">
                  <c:v>902.74444600000004</c:v>
                </c:pt>
                <c:pt idx="7485">
                  <c:v>902.76464799999997</c:v>
                </c:pt>
                <c:pt idx="7486">
                  <c:v>902.94171100000005</c:v>
                </c:pt>
                <c:pt idx="7487">
                  <c:v>903.15087900000003</c:v>
                </c:pt>
                <c:pt idx="7488">
                  <c:v>903.16033900000002</c:v>
                </c:pt>
                <c:pt idx="7489">
                  <c:v>903.30645800000002</c:v>
                </c:pt>
                <c:pt idx="7490">
                  <c:v>903.368469</c:v>
                </c:pt>
                <c:pt idx="7491">
                  <c:v>903.48614499999996</c:v>
                </c:pt>
                <c:pt idx="7492">
                  <c:v>903.63439900000003</c:v>
                </c:pt>
                <c:pt idx="7493">
                  <c:v>903.67968800000006</c:v>
                </c:pt>
                <c:pt idx="7494">
                  <c:v>903.83374000000003</c:v>
                </c:pt>
                <c:pt idx="7495">
                  <c:v>903.95153800000003</c:v>
                </c:pt>
                <c:pt idx="7496">
                  <c:v>904.17535399999997</c:v>
                </c:pt>
                <c:pt idx="7497">
                  <c:v>904.24877900000001</c:v>
                </c:pt>
                <c:pt idx="7498">
                  <c:v>904.20800799999995</c:v>
                </c:pt>
                <c:pt idx="7499">
                  <c:v>904.39190699999995</c:v>
                </c:pt>
                <c:pt idx="7500">
                  <c:v>904.47692900000004</c:v>
                </c:pt>
                <c:pt idx="7501">
                  <c:v>904.55865500000004</c:v>
                </c:pt>
                <c:pt idx="7502">
                  <c:v>904.72857699999997</c:v>
                </c:pt>
                <c:pt idx="7503">
                  <c:v>904.79595900000004</c:v>
                </c:pt>
                <c:pt idx="7504">
                  <c:v>904.85668899999996</c:v>
                </c:pt>
                <c:pt idx="7505">
                  <c:v>905.18884300000002</c:v>
                </c:pt>
                <c:pt idx="7506">
                  <c:v>905.20373500000005</c:v>
                </c:pt>
                <c:pt idx="7507">
                  <c:v>905.25689699999998</c:v>
                </c:pt>
                <c:pt idx="7508">
                  <c:v>905.39654499999995</c:v>
                </c:pt>
                <c:pt idx="7509">
                  <c:v>905.56756600000006</c:v>
                </c:pt>
                <c:pt idx="7510">
                  <c:v>905.61859100000004</c:v>
                </c:pt>
                <c:pt idx="7511">
                  <c:v>905.73315400000001</c:v>
                </c:pt>
                <c:pt idx="7512">
                  <c:v>905.86206100000004</c:v>
                </c:pt>
                <c:pt idx="7513">
                  <c:v>905.917236</c:v>
                </c:pt>
                <c:pt idx="7514">
                  <c:v>906.06726100000003</c:v>
                </c:pt>
                <c:pt idx="7515">
                  <c:v>906.13909899999999</c:v>
                </c:pt>
                <c:pt idx="7516">
                  <c:v>906.30200200000002</c:v>
                </c:pt>
                <c:pt idx="7517">
                  <c:v>906.39013699999998</c:v>
                </c:pt>
                <c:pt idx="7518">
                  <c:v>906.50762899999995</c:v>
                </c:pt>
                <c:pt idx="7519">
                  <c:v>906.54187000000002</c:v>
                </c:pt>
                <c:pt idx="7520">
                  <c:v>906.66210899999999</c:v>
                </c:pt>
                <c:pt idx="7521">
                  <c:v>906.78723100000002</c:v>
                </c:pt>
                <c:pt idx="7522">
                  <c:v>906.83032200000002</c:v>
                </c:pt>
                <c:pt idx="7523">
                  <c:v>907.04766800000004</c:v>
                </c:pt>
                <c:pt idx="7524">
                  <c:v>907.11334199999999</c:v>
                </c:pt>
                <c:pt idx="7525">
                  <c:v>907.18908699999997</c:v>
                </c:pt>
                <c:pt idx="7526">
                  <c:v>907.27282700000001</c:v>
                </c:pt>
                <c:pt idx="7527">
                  <c:v>907.23242200000004</c:v>
                </c:pt>
                <c:pt idx="7528">
                  <c:v>907.47070299999996</c:v>
                </c:pt>
                <c:pt idx="7529">
                  <c:v>907.47192399999994</c:v>
                </c:pt>
                <c:pt idx="7530">
                  <c:v>907.537598</c:v>
                </c:pt>
                <c:pt idx="7531">
                  <c:v>907.57885699999997</c:v>
                </c:pt>
                <c:pt idx="7532">
                  <c:v>907.68218999999999</c:v>
                </c:pt>
                <c:pt idx="7533">
                  <c:v>907.77600099999995</c:v>
                </c:pt>
                <c:pt idx="7534">
                  <c:v>907.94049099999995</c:v>
                </c:pt>
                <c:pt idx="7535">
                  <c:v>908.03845200000001</c:v>
                </c:pt>
                <c:pt idx="7536">
                  <c:v>908.14855999999997</c:v>
                </c:pt>
                <c:pt idx="7537">
                  <c:v>908.36767599999996</c:v>
                </c:pt>
                <c:pt idx="7538">
                  <c:v>908.63757299999997</c:v>
                </c:pt>
                <c:pt idx="7539">
                  <c:v>908.65777600000001</c:v>
                </c:pt>
                <c:pt idx="7540">
                  <c:v>908.77343800000006</c:v>
                </c:pt>
                <c:pt idx="7541">
                  <c:v>908.86785899999995</c:v>
                </c:pt>
                <c:pt idx="7542">
                  <c:v>909.00988800000005</c:v>
                </c:pt>
                <c:pt idx="7543">
                  <c:v>909.26306199999999</c:v>
                </c:pt>
                <c:pt idx="7544">
                  <c:v>909.149902</c:v>
                </c:pt>
                <c:pt idx="7545">
                  <c:v>909.37365699999998</c:v>
                </c:pt>
                <c:pt idx="7546">
                  <c:v>909.35613999999998</c:v>
                </c:pt>
                <c:pt idx="7547">
                  <c:v>909.49212599999998</c:v>
                </c:pt>
                <c:pt idx="7548">
                  <c:v>909.66308600000002</c:v>
                </c:pt>
                <c:pt idx="7549">
                  <c:v>909.74371299999996</c:v>
                </c:pt>
                <c:pt idx="7550">
                  <c:v>909.78344700000002</c:v>
                </c:pt>
                <c:pt idx="7551">
                  <c:v>909.95019500000001</c:v>
                </c:pt>
                <c:pt idx="7552">
                  <c:v>910.07446300000004</c:v>
                </c:pt>
                <c:pt idx="7553">
                  <c:v>910.23761000000002</c:v>
                </c:pt>
                <c:pt idx="7554">
                  <c:v>910.31744400000002</c:v>
                </c:pt>
                <c:pt idx="7555">
                  <c:v>910.43383800000004</c:v>
                </c:pt>
                <c:pt idx="7556">
                  <c:v>910.51415999999995</c:v>
                </c:pt>
                <c:pt idx="7557">
                  <c:v>910.59851100000003</c:v>
                </c:pt>
                <c:pt idx="7558">
                  <c:v>910.67425500000002</c:v>
                </c:pt>
                <c:pt idx="7559">
                  <c:v>910.91528300000004</c:v>
                </c:pt>
                <c:pt idx="7560">
                  <c:v>911.06396500000005</c:v>
                </c:pt>
                <c:pt idx="7561">
                  <c:v>911.09442100000001</c:v>
                </c:pt>
                <c:pt idx="7562">
                  <c:v>911.38159199999996</c:v>
                </c:pt>
                <c:pt idx="7563">
                  <c:v>911.33654799999999</c:v>
                </c:pt>
                <c:pt idx="7564">
                  <c:v>911.46331799999996</c:v>
                </c:pt>
                <c:pt idx="7565">
                  <c:v>911.47412099999997</c:v>
                </c:pt>
                <c:pt idx="7566">
                  <c:v>911.74218699999994</c:v>
                </c:pt>
                <c:pt idx="7567">
                  <c:v>911.71929899999998</c:v>
                </c:pt>
                <c:pt idx="7568">
                  <c:v>911.81237799999997</c:v>
                </c:pt>
                <c:pt idx="7569">
                  <c:v>912.03381300000001</c:v>
                </c:pt>
                <c:pt idx="7570">
                  <c:v>912.10620100000006</c:v>
                </c:pt>
                <c:pt idx="7571">
                  <c:v>912.11096199999997</c:v>
                </c:pt>
                <c:pt idx="7572">
                  <c:v>912.36621100000002</c:v>
                </c:pt>
                <c:pt idx="7573">
                  <c:v>912.31933600000002</c:v>
                </c:pt>
                <c:pt idx="7574">
                  <c:v>912.48828100000003</c:v>
                </c:pt>
                <c:pt idx="7575">
                  <c:v>912.64782700000001</c:v>
                </c:pt>
                <c:pt idx="7576">
                  <c:v>912.76971400000002</c:v>
                </c:pt>
                <c:pt idx="7577">
                  <c:v>912.885132</c:v>
                </c:pt>
                <c:pt idx="7578">
                  <c:v>913.08074999999997</c:v>
                </c:pt>
                <c:pt idx="7579">
                  <c:v>913.24609399999997</c:v>
                </c:pt>
                <c:pt idx="7580">
                  <c:v>913.333618</c:v>
                </c:pt>
                <c:pt idx="7581">
                  <c:v>913.42895499999997</c:v>
                </c:pt>
                <c:pt idx="7582">
                  <c:v>913.48071300000004</c:v>
                </c:pt>
                <c:pt idx="7583">
                  <c:v>913.77770999999996</c:v>
                </c:pt>
                <c:pt idx="7584">
                  <c:v>913.79229699999996</c:v>
                </c:pt>
                <c:pt idx="7585">
                  <c:v>913.80694600000004</c:v>
                </c:pt>
                <c:pt idx="7586">
                  <c:v>913.99566700000003</c:v>
                </c:pt>
                <c:pt idx="7587">
                  <c:v>914.10125700000003</c:v>
                </c:pt>
                <c:pt idx="7588">
                  <c:v>914.13940400000001</c:v>
                </c:pt>
                <c:pt idx="7589">
                  <c:v>914.34198000000004</c:v>
                </c:pt>
                <c:pt idx="7590">
                  <c:v>914.44158900000002</c:v>
                </c:pt>
                <c:pt idx="7591">
                  <c:v>914.64733899999999</c:v>
                </c:pt>
                <c:pt idx="7592">
                  <c:v>914.71252400000003</c:v>
                </c:pt>
                <c:pt idx="7593">
                  <c:v>914.86370799999997</c:v>
                </c:pt>
                <c:pt idx="7594">
                  <c:v>914.933716</c:v>
                </c:pt>
                <c:pt idx="7595">
                  <c:v>915.182007</c:v>
                </c:pt>
                <c:pt idx="7596">
                  <c:v>915.24371299999996</c:v>
                </c:pt>
                <c:pt idx="7597">
                  <c:v>915.23773200000005</c:v>
                </c:pt>
                <c:pt idx="7598">
                  <c:v>915.39917000000003</c:v>
                </c:pt>
                <c:pt idx="7599">
                  <c:v>915.448486</c:v>
                </c:pt>
                <c:pt idx="7600">
                  <c:v>915.62976100000003</c:v>
                </c:pt>
                <c:pt idx="7601">
                  <c:v>915.64605700000004</c:v>
                </c:pt>
                <c:pt idx="7602">
                  <c:v>915.800476</c:v>
                </c:pt>
                <c:pt idx="7603">
                  <c:v>915.81329300000004</c:v>
                </c:pt>
                <c:pt idx="7604">
                  <c:v>915.92022699999995</c:v>
                </c:pt>
                <c:pt idx="7605">
                  <c:v>916.07171600000004</c:v>
                </c:pt>
                <c:pt idx="7606">
                  <c:v>916.19738800000005</c:v>
                </c:pt>
                <c:pt idx="7607">
                  <c:v>916.30304000000001</c:v>
                </c:pt>
                <c:pt idx="7608">
                  <c:v>916.42022699999995</c:v>
                </c:pt>
                <c:pt idx="7609">
                  <c:v>916.46081500000003</c:v>
                </c:pt>
                <c:pt idx="7610">
                  <c:v>916.57788100000005</c:v>
                </c:pt>
                <c:pt idx="7611">
                  <c:v>916.69635000000005</c:v>
                </c:pt>
                <c:pt idx="7612">
                  <c:v>916.74835199999995</c:v>
                </c:pt>
                <c:pt idx="7613">
                  <c:v>916.94482400000004</c:v>
                </c:pt>
                <c:pt idx="7614">
                  <c:v>917.029358</c:v>
                </c:pt>
                <c:pt idx="7615">
                  <c:v>917.155396</c:v>
                </c:pt>
                <c:pt idx="7616">
                  <c:v>917.19732699999997</c:v>
                </c:pt>
                <c:pt idx="7617">
                  <c:v>917.361267</c:v>
                </c:pt>
                <c:pt idx="7618">
                  <c:v>917.45752000000005</c:v>
                </c:pt>
                <c:pt idx="7619">
                  <c:v>917.56426999999996</c:v>
                </c:pt>
                <c:pt idx="7620">
                  <c:v>917.65307600000006</c:v>
                </c:pt>
                <c:pt idx="7621">
                  <c:v>917.86614999999995</c:v>
                </c:pt>
                <c:pt idx="7622">
                  <c:v>917.87676999999996</c:v>
                </c:pt>
                <c:pt idx="7623">
                  <c:v>918.09594700000002</c:v>
                </c:pt>
                <c:pt idx="7624">
                  <c:v>918.21630900000002</c:v>
                </c:pt>
                <c:pt idx="7625">
                  <c:v>918.32104500000003</c:v>
                </c:pt>
                <c:pt idx="7626">
                  <c:v>918.34466599999996</c:v>
                </c:pt>
                <c:pt idx="7627">
                  <c:v>918.34680200000003</c:v>
                </c:pt>
                <c:pt idx="7628">
                  <c:v>918.49426300000005</c:v>
                </c:pt>
                <c:pt idx="7629">
                  <c:v>918.57006799999999</c:v>
                </c:pt>
                <c:pt idx="7630">
                  <c:v>918.70434599999999</c:v>
                </c:pt>
                <c:pt idx="7631">
                  <c:v>918.72918700000002</c:v>
                </c:pt>
                <c:pt idx="7632">
                  <c:v>918.80071999999996</c:v>
                </c:pt>
                <c:pt idx="7633">
                  <c:v>918.92938200000003</c:v>
                </c:pt>
                <c:pt idx="7634">
                  <c:v>918.95989999999995</c:v>
                </c:pt>
                <c:pt idx="7635">
                  <c:v>919.13793899999996</c:v>
                </c:pt>
                <c:pt idx="7636">
                  <c:v>919.12377900000001</c:v>
                </c:pt>
                <c:pt idx="7637">
                  <c:v>919.27435300000002</c:v>
                </c:pt>
                <c:pt idx="7638">
                  <c:v>919.37176499999998</c:v>
                </c:pt>
                <c:pt idx="7639">
                  <c:v>919.59417699999995</c:v>
                </c:pt>
                <c:pt idx="7640">
                  <c:v>919.72076400000003</c:v>
                </c:pt>
                <c:pt idx="7641">
                  <c:v>919.72753899999998</c:v>
                </c:pt>
                <c:pt idx="7642">
                  <c:v>919.80029300000001</c:v>
                </c:pt>
                <c:pt idx="7643">
                  <c:v>920.01147500000002</c:v>
                </c:pt>
                <c:pt idx="7644">
                  <c:v>920.14562999999998</c:v>
                </c:pt>
                <c:pt idx="7645">
                  <c:v>920.26153599999998</c:v>
                </c:pt>
                <c:pt idx="7646">
                  <c:v>920.36852999999996</c:v>
                </c:pt>
                <c:pt idx="7647">
                  <c:v>920.55755599999998</c:v>
                </c:pt>
                <c:pt idx="7648">
                  <c:v>920.62506099999996</c:v>
                </c:pt>
                <c:pt idx="7649">
                  <c:v>920.59851100000003</c:v>
                </c:pt>
                <c:pt idx="7650">
                  <c:v>920.79992700000003</c:v>
                </c:pt>
                <c:pt idx="7651">
                  <c:v>921.00476100000003</c:v>
                </c:pt>
                <c:pt idx="7652">
                  <c:v>921.07568400000002</c:v>
                </c:pt>
                <c:pt idx="7653">
                  <c:v>921.16418499999997</c:v>
                </c:pt>
                <c:pt idx="7654">
                  <c:v>921.27972399999999</c:v>
                </c:pt>
                <c:pt idx="7655">
                  <c:v>921.42871100000002</c:v>
                </c:pt>
                <c:pt idx="7656">
                  <c:v>921.52551300000005</c:v>
                </c:pt>
                <c:pt idx="7657">
                  <c:v>921.63641399999995</c:v>
                </c:pt>
                <c:pt idx="7658">
                  <c:v>921.73266599999999</c:v>
                </c:pt>
                <c:pt idx="7659">
                  <c:v>921.79980499999999</c:v>
                </c:pt>
                <c:pt idx="7660">
                  <c:v>921.95111099999997</c:v>
                </c:pt>
                <c:pt idx="7661">
                  <c:v>922.00579800000003</c:v>
                </c:pt>
                <c:pt idx="7662">
                  <c:v>922.14874299999997</c:v>
                </c:pt>
                <c:pt idx="7663">
                  <c:v>922.15570100000002</c:v>
                </c:pt>
                <c:pt idx="7664">
                  <c:v>922.22735599999999</c:v>
                </c:pt>
                <c:pt idx="7665">
                  <c:v>922.35656700000004</c:v>
                </c:pt>
                <c:pt idx="7666">
                  <c:v>922.48571800000002</c:v>
                </c:pt>
                <c:pt idx="7667">
                  <c:v>922.521118</c:v>
                </c:pt>
                <c:pt idx="7668">
                  <c:v>922.88458300000002</c:v>
                </c:pt>
                <c:pt idx="7669">
                  <c:v>922.89245600000004</c:v>
                </c:pt>
                <c:pt idx="7670">
                  <c:v>922.94854699999996</c:v>
                </c:pt>
                <c:pt idx="7671">
                  <c:v>923.07232699999997</c:v>
                </c:pt>
                <c:pt idx="7672">
                  <c:v>923.05419900000004</c:v>
                </c:pt>
                <c:pt idx="7673">
                  <c:v>923.24847399999999</c:v>
                </c:pt>
                <c:pt idx="7674">
                  <c:v>923.38366699999995</c:v>
                </c:pt>
                <c:pt idx="7675">
                  <c:v>923.38037099999997</c:v>
                </c:pt>
                <c:pt idx="7676">
                  <c:v>923.50366199999996</c:v>
                </c:pt>
                <c:pt idx="7677">
                  <c:v>923.52612299999998</c:v>
                </c:pt>
                <c:pt idx="7678">
                  <c:v>923.698486</c:v>
                </c:pt>
                <c:pt idx="7679">
                  <c:v>923.706909</c:v>
                </c:pt>
                <c:pt idx="7680">
                  <c:v>923.84423800000002</c:v>
                </c:pt>
                <c:pt idx="7681">
                  <c:v>924.00262499999997</c:v>
                </c:pt>
                <c:pt idx="7682">
                  <c:v>923.99633800000004</c:v>
                </c:pt>
                <c:pt idx="7683">
                  <c:v>924.10382100000004</c:v>
                </c:pt>
                <c:pt idx="7684">
                  <c:v>924.30731200000002</c:v>
                </c:pt>
                <c:pt idx="7685">
                  <c:v>924.40521200000001</c:v>
                </c:pt>
                <c:pt idx="7686">
                  <c:v>924.47522000000004</c:v>
                </c:pt>
                <c:pt idx="7687">
                  <c:v>924.70831299999998</c:v>
                </c:pt>
                <c:pt idx="7688">
                  <c:v>924.80957000000001</c:v>
                </c:pt>
                <c:pt idx="7689">
                  <c:v>924.87292500000001</c:v>
                </c:pt>
                <c:pt idx="7690">
                  <c:v>924.96588099999997</c:v>
                </c:pt>
                <c:pt idx="7691">
                  <c:v>925.15283199999999</c:v>
                </c:pt>
                <c:pt idx="7692">
                  <c:v>925.24401899999998</c:v>
                </c:pt>
                <c:pt idx="7693">
                  <c:v>925.239014</c:v>
                </c:pt>
                <c:pt idx="7694">
                  <c:v>925.46142599999996</c:v>
                </c:pt>
                <c:pt idx="7695">
                  <c:v>925.503601</c:v>
                </c:pt>
                <c:pt idx="7696">
                  <c:v>925.70892300000003</c:v>
                </c:pt>
                <c:pt idx="7697">
                  <c:v>925.88006600000006</c:v>
                </c:pt>
                <c:pt idx="7698">
                  <c:v>925.98382600000002</c:v>
                </c:pt>
                <c:pt idx="7699">
                  <c:v>926.14794900000004</c:v>
                </c:pt>
                <c:pt idx="7700">
                  <c:v>926.12219200000004</c:v>
                </c:pt>
                <c:pt idx="7701">
                  <c:v>926.230774</c:v>
                </c:pt>
                <c:pt idx="7702">
                  <c:v>926.30578600000001</c:v>
                </c:pt>
                <c:pt idx="7703">
                  <c:v>926.40612799999997</c:v>
                </c:pt>
                <c:pt idx="7704">
                  <c:v>926.59393299999999</c:v>
                </c:pt>
                <c:pt idx="7705">
                  <c:v>926.66772500000002</c:v>
                </c:pt>
                <c:pt idx="7706">
                  <c:v>926.62670900000001</c:v>
                </c:pt>
                <c:pt idx="7707">
                  <c:v>926.74200399999995</c:v>
                </c:pt>
                <c:pt idx="7708">
                  <c:v>926.89984100000004</c:v>
                </c:pt>
                <c:pt idx="7709">
                  <c:v>927.00048800000002</c:v>
                </c:pt>
                <c:pt idx="7710">
                  <c:v>927.00573699999995</c:v>
                </c:pt>
                <c:pt idx="7711">
                  <c:v>927.08026099999995</c:v>
                </c:pt>
                <c:pt idx="7712">
                  <c:v>927.178406</c:v>
                </c:pt>
                <c:pt idx="7713">
                  <c:v>927.38324</c:v>
                </c:pt>
                <c:pt idx="7714">
                  <c:v>927.43255599999998</c:v>
                </c:pt>
                <c:pt idx="7715">
                  <c:v>927.53723100000002</c:v>
                </c:pt>
                <c:pt idx="7716">
                  <c:v>927.61669900000004</c:v>
                </c:pt>
                <c:pt idx="7717">
                  <c:v>927.79486099999997</c:v>
                </c:pt>
                <c:pt idx="7718">
                  <c:v>927.93988000000002</c:v>
                </c:pt>
                <c:pt idx="7719">
                  <c:v>928.04986599999995</c:v>
                </c:pt>
                <c:pt idx="7720">
                  <c:v>928.055115</c:v>
                </c:pt>
                <c:pt idx="7721">
                  <c:v>928.24408000000005</c:v>
                </c:pt>
                <c:pt idx="7722">
                  <c:v>928.34472700000003</c:v>
                </c:pt>
                <c:pt idx="7723">
                  <c:v>928.54455599999994</c:v>
                </c:pt>
                <c:pt idx="7724">
                  <c:v>928.68505900000002</c:v>
                </c:pt>
                <c:pt idx="7725">
                  <c:v>928.78369099999998</c:v>
                </c:pt>
                <c:pt idx="7726">
                  <c:v>928.926514</c:v>
                </c:pt>
                <c:pt idx="7727">
                  <c:v>928.92040999999995</c:v>
                </c:pt>
                <c:pt idx="7728">
                  <c:v>929.03881799999999</c:v>
                </c:pt>
                <c:pt idx="7729">
                  <c:v>929.17199700000003</c:v>
                </c:pt>
                <c:pt idx="7730">
                  <c:v>929.22399900000005</c:v>
                </c:pt>
                <c:pt idx="7731">
                  <c:v>929.33654799999999</c:v>
                </c:pt>
                <c:pt idx="7732">
                  <c:v>929.46063200000003</c:v>
                </c:pt>
                <c:pt idx="7733">
                  <c:v>929.54473900000005</c:v>
                </c:pt>
                <c:pt idx="7734">
                  <c:v>929.73559599999999</c:v>
                </c:pt>
                <c:pt idx="7735">
                  <c:v>929.81481900000006</c:v>
                </c:pt>
                <c:pt idx="7736">
                  <c:v>929.97454800000003</c:v>
                </c:pt>
                <c:pt idx="7737">
                  <c:v>930.05175799999995</c:v>
                </c:pt>
                <c:pt idx="7738">
                  <c:v>930.14495799999997</c:v>
                </c:pt>
                <c:pt idx="7739">
                  <c:v>930.23083499999996</c:v>
                </c:pt>
                <c:pt idx="7740">
                  <c:v>930.33813499999997</c:v>
                </c:pt>
                <c:pt idx="7741">
                  <c:v>930.42578100000003</c:v>
                </c:pt>
                <c:pt idx="7742">
                  <c:v>930.50390600000003</c:v>
                </c:pt>
                <c:pt idx="7743">
                  <c:v>930.62078899999995</c:v>
                </c:pt>
                <c:pt idx="7744">
                  <c:v>930.71527100000003</c:v>
                </c:pt>
                <c:pt idx="7745">
                  <c:v>930.77734399999997</c:v>
                </c:pt>
                <c:pt idx="7746">
                  <c:v>930.93450900000005</c:v>
                </c:pt>
                <c:pt idx="7747">
                  <c:v>931.01593000000003</c:v>
                </c:pt>
                <c:pt idx="7748">
                  <c:v>931.15197799999999</c:v>
                </c:pt>
                <c:pt idx="7749">
                  <c:v>931.17382799999996</c:v>
                </c:pt>
                <c:pt idx="7750">
                  <c:v>931.31390399999998</c:v>
                </c:pt>
                <c:pt idx="7751">
                  <c:v>931.42730700000004</c:v>
                </c:pt>
                <c:pt idx="7752">
                  <c:v>931.61639400000001</c:v>
                </c:pt>
                <c:pt idx="7753">
                  <c:v>931.64917000000003</c:v>
                </c:pt>
                <c:pt idx="7754">
                  <c:v>931.72070299999996</c:v>
                </c:pt>
                <c:pt idx="7755">
                  <c:v>931.92578100000003</c:v>
                </c:pt>
                <c:pt idx="7756">
                  <c:v>931.94360400000005</c:v>
                </c:pt>
                <c:pt idx="7757">
                  <c:v>932.03900099999998</c:v>
                </c:pt>
                <c:pt idx="7758">
                  <c:v>932.30316200000004</c:v>
                </c:pt>
                <c:pt idx="7759">
                  <c:v>932.37469499999997</c:v>
                </c:pt>
                <c:pt idx="7760">
                  <c:v>932.45544400000006</c:v>
                </c:pt>
                <c:pt idx="7761">
                  <c:v>932.527649</c:v>
                </c:pt>
                <c:pt idx="7762">
                  <c:v>932.79980499999999</c:v>
                </c:pt>
                <c:pt idx="7763">
                  <c:v>932.91351299999997</c:v>
                </c:pt>
                <c:pt idx="7764">
                  <c:v>932.97839399999998</c:v>
                </c:pt>
                <c:pt idx="7765">
                  <c:v>933.07397500000002</c:v>
                </c:pt>
                <c:pt idx="7766">
                  <c:v>933.13635299999999</c:v>
                </c:pt>
                <c:pt idx="7767">
                  <c:v>933.17852800000003</c:v>
                </c:pt>
                <c:pt idx="7768">
                  <c:v>933.42364499999996</c:v>
                </c:pt>
                <c:pt idx="7769">
                  <c:v>933.38745100000006</c:v>
                </c:pt>
                <c:pt idx="7770">
                  <c:v>933.69482400000004</c:v>
                </c:pt>
                <c:pt idx="7771">
                  <c:v>933.74182099999996</c:v>
                </c:pt>
                <c:pt idx="7772">
                  <c:v>933.91735800000004</c:v>
                </c:pt>
                <c:pt idx="7773">
                  <c:v>934.02313200000003</c:v>
                </c:pt>
                <c:pt idx="7774">
                  <c:v>934.03601100000003</c:v>
                </c:pt>
                <c:pt idx="7775">
                  <c:v>934.05670199999997</c:v>
                </c:pt>
                <c:pt idx="7776">
                  <c:v>934.03301999999996</c:v>
                </c:pt>
                <c:pt idx="7777">
                  <c:v>934.18212900000003</c:v>
                </c:pt>
                <c:pt idx="7778">
                  <c:v>934.21081500000003</c:v>
                </c:pt>
                <c:pt idx="7779">
                  <c:v>934.45568800000001</c:v>
                </c:pt>
                <c:pt idx="7780">
                  <c:v>934.47607400000004</c:v>
                </c:pt>
                <c:pt idx="7781">
                  <c:v>934.61468500000001</c:v>
                </c:pt>
                <c:pt idx="7782">
                  <c:v>934.62481700000001</c:v>
                </c:pt>
                <c:pt idx="7783">
                  <c:v>934.86047399999995</c:v>
                </c:pt>
                <c:pt idx="7784">
                  <c:v>934.96606399999996</c:v>
                </c:pt>
                <c:pt idx="7785">
                  <c:v>935.10437000000002</c:v>
                </c:pt>
                <c:pt idx="7786">
                  <c:v>935.26910399999997</c:v>
                </c:pt>
                <c:pt idx="7787">
                  <c:v>935.32977300000005</c:v>
                </c:pt>
                <c:pt idx="7788">
                  <c:v>935.45111099999997</c:v>
                </c:pt>
                <c:pt idx="7789">
                  <c:v>935.54968299999996</c:v>
                </c:pt>
                <c:pt idx="7790">
                  <c:v>935.578125</c:v>
                </c:pt>
                <c:pt idx="7791">
                  <c:v>935.74871800000005</c:v>
                </c:pt>
                <c:pt idx="7792">
                  <c:v>935.83978300000001</c:v>
                </c:pt>
                <c:pt idx="7793">
                  <c:v>935.91619900000001</c:v>
                </c:pt>
                <c:pt idx="7794">
                  <c:v>935.98132299999997</c:v>
                </c:pt>
                <c:pt idx="7795">
                  <c:v>936.12451199999998</c:v>
                </c:pt>
                <c:pt idx="7796">
                  <c:v>936.23022500000002</c:v>
                </c:pt>
                <c:pt idx="7797">
                  <c:v>936.38018799999998</c:v>
                </c:pt>
                <c:pt idx="7798">
                  <c:v>936.58489999999995</c:v>
                </c:pt>
                <c:pt idx="7799">
                  <c:v>936.78295900000001</c:v>
                </c:pt>
                <c:pt idx="7800">
                  <c:v>936.85900900000001</c:v>
                </c:pt>
                <c:pt idx="7801">
                  <c:v>936.89013699999998</c:v>
                </c:pt>
                <c:pt idx="7802">
                  <c:v>937.04669200000001</c:v>
                </c:pt>
                <c:pt idx="7803">
                  <c:v>937.21575900000005</c:v>
                </c:pt>
                <c:pt idx="7804">
                  <c:v>937.22564699999998</c:v>
                </c:pt>
                <c:pt idx="7805">
                  <c:v>937.40679899999998</c:v>
                </c:pt>
                <c:pt idx="7806">
                  <c:v>937.41601600000001</c:v>
                </c:pt>
                <c:pt idx="7807">
                  <c:v>937.43670699999996</c:v>
                </c:pt>
                <c:pt idx="7808">
                  <c:v>937.58862299999998</c:v>
                </c:pt>
                <c:pt idx="7809">
                  <c:v>937.64538600000003</c:v>
                </c:pt>
                <c:pt idx="7810">
                  <c:v>937.73461899999995</c:v>
                </c:pt>
                <c:pt idx="7811">
                  <c:v>937.78686500000003</c:v>
                </c:pt>
                <c:pt idx="7812">
                  <c:v>937.915527</c:v>
                </c:pt>
                <c:pt idx="7813">
                  <c:v>938.03100600000005</c:v>
                </c:pt>
                <c:pt idx="7814">
                  <c:v>938.25213599999995</c:v>
                </c:pt>
                <c:pt idx="7815">
                  <c:v>938.20251499999995</c:v>
                </c:pt>
                <c:pt idx="7816">
                  <c:v>938.22375499999998</c:v>
                </c:pt>
                <c:pt idx="7817">
                  <c:v>938.36456299999998</c:v>
                </c:pt>
                <c:pt idx="7818">
                  <c:v>938.57421899999997</c:v>
                </c:pt>
                <c:pt idx="7819">
                  <c:v>938.58734100000004</c:v>
                </c:pt>
                <c:pt idx="7820">
                  <c:v>938.82739300000003</c:v>
                </c:pt>
                <c:pt idx="7821">
                  <c:v>938.90020800000002</c:v>
                </c:pt>
                <c:pt idx="7822">
                  <c:v>938.94061299999998</c:v>
                </c:pt>
                <c:pt idx="7823">
                  <c:v>939.15136700000005</c:v>
                </c:pt>
                <c:pt idx="7824">
                  <c:v>939.17181400000004</c:v>
                </c:pt>
                <c:pt idx="7825">
                  <c:v>939.27246100000002</c:v>
                </c:pt>
                <c:pt idx="7826">
                  <c:v>939.55932600000006</c:v>
                </c:pt>
                <c:pt idx="7827">
                  <c:v>939.48394800000005</c:v>
                </c:pt>
                <c:pt idx="7828">
                  <c:v>939.63531499999999</c:v>
                </c:pt>
                <c:pt idx="7829">
                  <c:v>939.68176300000005</c:v>
                </c:pt>
                <c:pt idx="7830">
                  <c:v>939.96026600000005</c:v>
                </c:pt>
                <c:pt idx="7831">
                  <c:v>939.97564699999998</c:v>
                </c:pt>
                <c:pt idx="7832">
                  <c:v>940.05639599999995</c:v>
                </c:pt>
                <c:pt idx="7833">
                  <c:v>940.26904300000001</c:v>
                </c:pt>
                <c:pt idx="7834">
                  <c:v>940.30059800000004</c:v>
                </c:pt>
                <c:pt idx="7835">
                  <c:v>940.40618900000004</c:v>
                </c:pt>
                <c:pt idx="7836">
                  <c:v>940.515625</c:v>
                </c:pt>
                <c:pt idx="7837">
                  <c:v>940.55480999999997</c:v>
                </c:pt>
                <c:pt idx="7838">
                  <c:v>940.71264599999995</c:v>
                </c:pt>
                <c:pt idx="7839">
                  <c:v>940.79748500000005</c:v>
                </c:pt>
                <c:pt idx="7840">
                  <c:v>940.90612799999997</c:v>
                </c:pt>
                <c:pt idx="7841">
                  <c:v>940.98266599999999</c:v>
                </c:pt>
                <c:pt idx="7842">
                  <c:v>941.26525900000001</c:v>
                </c:pt>
                <c:pt idx="7843">
                  <c:v>941.19006300000001</c:v>
                </c:pt>
                <c:pt idx="7844">
                  <c:v>941.38525400000003</c:v>
                </c:pt>
                <c:pt idx="7845">
                  <c:v>941.48388699999998</c:v>
                </c:pt>
                <c:pt idx="7846">
                  <c:v>941.60437000000002</c:v>
                </c:pt>
                <c:pt idx="7847">
                  <c:v>941.75903300000004</c:v>
                </c:pt>
                <c:pt idx="7848">
                  <c:v>941.76257299999997</c:v>
                </c:pt>
                <c:pt idx="7849">
                  <c:v>941.79162599999995</c:v>
                </c:pt>
                <c:pt idx="7850">
                  <c:v>941.92297399999995</c:v>
                </c:pt>
                <c:pt idx="7851">
                  <c:v>942.03576699999996</c:v>
                </c:pt>
                <c:pt idx="7852">
                  <c:v>942.12847899999997</c:v>
                </c:pt>
                <c:pt idx="7853">
                  <c:v>942.22570800000005</c:v>
                </c:pt>
                <c:pt idx="7854">
                  <c:v>942.29583700000001</c:v>
                </c:pt>
                <c:pt idx="7855">
                  <c:v>942.33337400000005</c:v>
                </c:pt>
                <c:pt idx="7856">
                  <c:v>942.55401600000005</c:v>
                </c:pt>
                <c:pt idx="7857">
                  <c:v>942.58667000000003</c:v>
                </c:pt>
                <c:pt idx="7858">
                  <c:v>942.65026899999998</c:v>
                </c:pt>
                <c:pt idx="7859">
                  <c:v>942.88091999999995</c:v>
                </c:pt>
                <c:pt idx="7860">
                  <c:v>942.89215100000001</c:v>
                </c:pt>
                <c:pt idx="7861">
                  <c:v>943.04528800000003</c:v>
                </c:pt>
                <c:pt idx="7862">
                  <c:v>943.14416500000004</c:v>
                </c:pt>
                <c:pt idx="7863">
                  <c:v>943.18847700000003</c:v>
                </c:pt>
                <c:pt idx="7864">
                  <c:v>943.43395999999996</c:v>
                </c:pt>
                <c:pt idx="7865">
                  <c:v>943.58727999999996</c:v>
                </c:pt>
                <c:pt idx="7866">
                  <c:v>943.78241000000003</c:v>
                </c:pt>
                <c:pt idx="7867">
                  <c:v>943.86132799999996</c:v>
                </c:pt>
                <c:pt idx="7868">
                  <c:v>944.02081299999998</c:v>
                </c:pt>
                <c:pt idx="7869">
                  <c:v>944.07659899999999</c:v>
                </c:pt>
                <c:pt idx="7870">
                  <c:v>944.17291299999999</c:v>
                </c:pt>
                <c:pt idx="7871">
                  <c:v>944.27044699999999</c:v>
                </c:pt>
                <c:pt idx="7872">
                  <c:v>944.33819600000004</c:v>
                </c:pt>
                <c:pt idx="7873">
                  <c:v>944.38385000000005</c:v>
                </c:pt>
                <c:pt idx="7874">
                  <c:v>944.50842299999999</c:v>
                </c:pt>
                <c:pt idx="7875">
                  <c:v>944.53106700000001</c:v>
                </c:pt>
                <c:pt idx="7876">
                  <c:v>944.70245399999999</c:v>
                </c:pt>
                <c:pt idx="7877">
                  <c:v>944.79296899999997</c:v>
                </c:pt>
                <c:pt idx="7878">
                  <c:v>944.99731399999996</c:v>
                </c:pt>
                <c:pt idx="7879">
                  <c:v>945.14257799999996</c:v>
                </c:pt>
                <c:pt idx="7880">
                  <c:v>945.11334199999999</c:v>
                </c:pt>
                <c:pt idx="7881">
                  <c:v>945.18676800000003</c:v>
                </c:pt>
                <c:pt idx="7882">
                  <c:v>945.26690699999995</c:v>
                </c:pt>
                <c:pt idx="7883">
                  <c:v>945.40588400000001</c:v>
                </c:pt>
                <c:pt idx="7884">
                  <c:v>945.71850600000005</c:v>
                </c:pt>
                <c:pt idx="7885">
                  <c:v>945.73681599999998</c:v>
                </c:pt>
                <c:pt idx="7886">
                  <c:v>945.88122599999997</c:v>
                </c:pt>
                <c:pt idx="7887">
                  <c:v>945.93511999999998</c:v>
                </c:pt>
                <c:pt idx="7888">
                  <c:v>946.07531700000004</c:v>
                </c:pt>
                <c:pt idx="7889">
                  <c:v>946.02642800000001</c:v>
                </c:pt>
                <c:pt idx="7890">
                  <c:v>946.135132</c:v>
                </c:pt>
                <c:pt idx="7891">
                  <c:v>946.29107699999997</c:v>
                </c:pt>
                <c:pt idx="7892">
                  <c:v>946.46832300000005</c:v>
                </c:pt>
                <c:pt idx="7893">
                  <c:v>946.60272199999997</c:v>
                </c:pt>
                <c:pt idx="7894">
                  <c:v>946.69421399999999</c:v>
                </c:pt>
                <c:pt idx="7895">
                  <c:v>946.76654099999996</c:v>
                </c:pt>
                <c:pt idx="7896">
                  <c:v>946.96472200000005</c:v>
                </c:pt>
                <c:pt idx="7897">
                  <c:v>947.00964399999998</c:v>
                </c:pt>
                <c:pt idx="7898">
                  <c:v>947.08856200000002</c:v>
                </c:pt>
                <c:pt idx="7899">
                  <c:v>947.18988000000002</c:v>
                </c:pt>
                <c:pt idx="7900">
                  <c:v>947.33789100000001</c:v>
                </c:pt>
                <c:pt idx="7901">
                  <c:v>947.45159899999999</c:v>
                </c:pt>
                <c:pt idx="7902">
                  <c:v>947.57116699999995</c:v>
                </c:pt>
                <c:pt idx="7903">
                  <c:v>947.69476299999997</c:v>
                </c:pt>
                <c:pt idx="7904">
                  <c:v>947.89514199999996</c:v>
                </c:pt>
                <c:pt idx="7905">
                  <c:v>948.00305200000003</c:v>
                </c:pt>
                <c:pt idx="7906">
                  <c:v>947.98889199999996</c:v>
                </c:pt>
                <c:pt idx="7907">
                  <c:v>948.07763699999998</c:v>
                </c:pt>
                <c:pt idx="7908">
                  <c:v>948.13751200000002</c:v>
                </c:pt>
                <c:pt idx="7909">
                  <c:v>948.14642300000003</c:v>
                </c:pt>
                <c:pt idx="7910">
                  <c:v>948.22088599999995</c:v>
                </c:pt>
                <c:pt idx="7911">
                  <c:v>948.31463599999995</c:v>
                </c:pt>
                <c:pt idx="7912">
                  <c:v>948.48406999999997</c:v>
                </c:pt>
                <c:pt idx="7913">
                  <c:v>948.51654099999996</c:v>
                </c:pt>
                <c:pt idx="7914">
                  <c:v>948.67175299999997</c:v>
                </c:pt>
                <c:pt idx="7915">
                  <c:v>948.69854699999996</c:v>
                </c:pt>
                <c:pt idx="7916">
                  <c:v>948.72479199999998</c:v>
                </c:pt>
                <c:pt idx="7917">
                  <c:v>948.71734600000002</c:v>
                </c:pt>
                <c:pt idx="7918">
                  <c:v>948.80755599999998</c:v>
                </c:pt>
                <c:pt idx="7919">
                  <c:v>948.90905799999996</c:v>
                </c:pt>
                <c:pt idx="7920">
                  <c:v>949.01238999999998</c:v>
                </c:pt>
                <c:pt idx="7921">
                  <c:v>949.21069299999999</c:v>
                </c:pt>
                <c:pt idx="7922">
                  <c:v>949.25707999999997</c:v>
                </c:pt>
                <c:pt idx="7923">
                  <c:v>949.23846400000002</c:v>
                </c:pt>
                <c:pt idx="7924">
                  <c:v>949.39977999999996</c:v>
                </c:pt>
                <c:pt idx="7925">
                  <c:v>949.39648399999999</c:v>
                </c:pt>
                <c:pt idx="7926">
                  <c:v>949.67956500000003</c:v>
                </c:pt>
                <c:pt idx="7927">
                  <c:v>949.66980000000001</c:v>
                </c:pt>
                <c:pt idx="7928">
                  <c:v>949.84411599999999</c:v>
                </c:pt>
                <c:pt idx="7929">
                  <c:v>949.96069299999999</c:v>
                </c:pt>
                <c:pt idx="7930">
                  <c:v>950.05419900000004</c:v>
                </c:pt>
                <c:pt idx="7931">
                  <c:v>950.11755400000004</c:v>
                </c:pt>
                <c:pt idx="7932">
                  <c:v>950.27691700000003</c:v>
                </c:pt>
                <c:pt idx="7933">
                  <c:v>950.34875499999998</c:v>
                </c:pt>
                <c:pt idx="7934">
                  <c:v>950.48644999999999</c:v>
                </c:pt>
                <c:pt idx="7935">
                  <c:v>950.62091099999998</c:v>
                </c:pt>
                <c:pt idx="7936">
                  <c:v>950.66705300000001</c:v>
                </c:pt>
                <c:pt idx="7937">
                  <c:v>950.90124500000002</c:v>
                </c:pt>
                <c:pt idx="7938">
                  <c:v>951.07745399999999</c:v>
                </c:pt>
                <c:pt idx="7939">
                  <c:v>951.270081</c:v>
                </c:pt>
                <c:pt idx="7940">
                  <c:v>951.44812000000002</c:v>
                </c:pt>
                <c:pt idx="7941">
                  <c:v>951.61291500000004</c:v>
                </c:pt>
                <c:pt idx="7942">
                  <c:v>951.69354199999998</c:v>
                </c:pt>
                <c:pt idx="7943">
                  <c:v>951.85968000000003</c:v>
                </c:pt>
                <c:pt idx="7944">
                  <c:v>951.84136999999998</c:v>
                </c:pt>
                <c:pt idx="7945">
                  <c:v>951.91815199999996</c:v>
                </c:pt>
                <c:pt idx="7946">
                  <c:v>952.110229</c:v>
                </c:pt>
                <c:pt idx="7947">
                  <c:v>952.21337900000003</c:v>
                </c:pt>
                <c:pt idx="7948">
                  <c:v>952.24993900000004</c:v>
                </c:pt>
                <c:pt idx="7949">
                  <c:v>952.51238999999998</c:v>
                </c:pt>
                <c:pt idx="7950">
                  <c:v>952.478882</c:v>
                </c:pt>
                <c:pt idx="7951">
                  <c:v>952.50866699999995</c:v>
                </c:pt>
                <c:pt idx="7952">
                  <c:v>952.651611</c:v>
                </c:pt>
                <c:pt idx="7953">
                  <c:v>952.72167999999999</c:v>
                </c:pt>
                <c:pt idx="7954">
                  <c:v>952.82995600000004</c:v>
                </c:pt>
                <c:pt idx="7955">
                  <c:v>952.86657700000001</c:v>
                </c:pt>
                <c:pt idx="7956">
                  <c:v>953.06897000000004</c:v>
                </c:pt>
                <c:pt idx="7957">
                  <c:v>953.08416699999998</c:v>
                </c:pt>
                <c:pt idx="7958">
                  <c:v>953.20959500000004</c:v>
                </c:pt>
                <c:pt idx="7959">
                  <c:v>953.250854</c:v>
                </c:pt>
                <c:pt idx="7960">
                  <c:v>953.40270999999996</c:v>
                </c:pt>
                <c:pt idx="7961">
                  <c:v>953.43908699999997</c:v>
                </c:pt>
                <c:pt idx="7962">
                  <c:v>953.53411900000003</c:v>
                </c:pt>
                <c:pt idx="7963">
                  <c:v>953.66137700000002</c:v>
                </c:pt>
                <c:pt idx="7964">
                  <c:v>953.90704300000004</c:v>
                </c:pt>
                <c:pt idx="7965">
                  <c:v>954.02716099999998</c:v>
                </c:pt>
                <c:pt idx="7966">
                  <c:v>954.10382100000004</c:v>
                </c:pt>
                <c:pt idx="7967">
                  <c:v>954.16760299999999</c:v>
                </c:pt>
                <c:pt idx="7968">
                  <c:v>954.19329800000003</c:v>
                </c:pt>
                <c:pt idx="7969">
                  <c:v>954.34149200000002</c:v>
                </c:pt>
                <c:pt idx="7970">
                  <c:v>954.47997999999995</c:v>
                </c:pt>
                <c:pt idx="7971">
                  <c:v>954.61053500000003</c:v>
                </c:pt>
                <c:pt idx="7972">
                  <c:v>954.62371800000005</c:v>
                </c:pt>
                <c:pt idx="7973">
                  <c:v>954.75689699999998</c:v>
                </c:pt>
                <c:pt idx="7974">
                  <c:v>954.845642</c:v>
                </c:pt>
                <c:pt idx="7975">
                  <c:v>955.00024399999995</c:v>
                </c:pt>
                <c:pt idx="7976">
                  <c:v>955.10790999999995</c:v>
                </c:pt>
                <c:pt idx="7977">
                  <c:v>955.29949999999997</c:v>
                </c:pt>
                <c:pt idx="7978">
                  <c:v>955.24945100000002</c:v>
                </c:pt>
                <c:pt idx="7979">
                  <c:v>955.43786599999999</c:v>
                </c:pt>
                <c:pt idx="7980">
                  <c:v>955.57360800000004</c:v>
                </c:pt>
                <c:pt idx="7981">
                  <c:v>955.76660200000003</c:v>
                </c:pt>
                <c:pt idx="7982">
                  <c:v>955.76135299999999</c:v>
                </c:pt>
                <c:pt idx="7983">
                  <c:v>955.99475099999995</c:v>
                </c:pt>
                <c:pt idx="7984">
                  <c:v>956.08019999999999</c:v>
                </c:pt>
                <c:pt idx="7985">
                  <c:v>956.16052200000001</c:v>
                </c:pt>
                <c:pt idx="7986">
                  <c:v>956.290527</c:v>
                </c:pt>
                <c:pt idx="7987">
                  <c:v>956.26672399999995</c:v>
                </c:pt>
                <c:pt idx="7988">
                  <c:v>956.43566899999996</c:v>
                </c:pt>
                <c:pt idx="7989">
                  <c:v>956.52368200000001</c:v>
                </c:pt>
                <c:pt idx="7990">
                  <c:v>956.52154499999995</c:v>
                </c:pt>
                <c:pt idx="7991">
                  <c:v>956.67718500000001</c:v>
                </c:pt>
                <c:pt idx="7992">
                  <c:v>956.77276600000005</c:v>
                </c:pt>
                <c:pt idx="7993">
                  <c:v>956.84912099999997</c:v>
                </c:pt>
                <c:pt idx="7994">
                  <c:v>957.02142300000003</c:v>
                </c:pt>
                <c:pt idx="7995">
                  <c:v>957.04333499999996</c:v>
                </c:pt>
                <c:pt idx="7996">
                  <c:v>957.25769000000003</c:v>
                </c:pt>
                <c:pt idx="7997">
                  <c:v>957.34997599999997</c:v>
                </c:pt>
                <c:pt idx="7998">
                  <c:v>957.34362799999997</c:v>
                </c:pt>
                <c:pt idx="7999">
                  <c:v>957.60192900000004</c:v>
                </c:pt>
                <c:pt idx="8000">
                  <c:v>957.55822799999999</c:v>
                </c:pt>
                <c:pt idx="8001">
                  <c:v>957.67034899999999</c:v>
                </c:pt>
                <c:pt idx="8002">
                  <c:v>957.77313200000003</c:v>
                </c:pt>
                <c:pt idx="8003">
                  <c:v>957.92163100000005</c:v>
                </c:pt>
                <c:pt idx="8004">
                  <c:v>958.03228799999999</c:v>
                </c:pt>
                <c:pt idx="8005">
                  <c:v>958.24035600000002</c:v>
                </c:pt>
                <c:pt idx="8006">
                  <c:v>958.25659199999996</c:v>
                </c:pt>
                <c:pt idx="8007">
                  <c:v>958.40325900000005</c:v>
                </c:pt>
                <c:pt idx="8008">
                  <c:v>958.53173800000002</c:v>
                </c:pt>
                <c:pt idx="8009">
                  <c:v>958.79235800000004</c:v>
                </c:pt>
                <c:pt idx="8010">
                  <c:v>958.76959199999999</c:v>
                </c:pt>
                <c:pt idx="8011">
                  <c:v>959.00103799999999</c:v>
                </c:pt>
                <c:pt idx="8012">
                  <c:v>959.05102499999998</c:v>
                </c:pt>
                <c:pt idx="8013">
                  <c:v>959.16113299999995</c:v>
                </c:pt>
                <c:pt idx="8014">
                  <c:v>959.36645499999997</c:v>
                </c:pt>
                <c:pt idx="8015">
                  <c:v>959.46716300000003</c:v>
                </c:pt>
                <c:pt idx="8016">
                  <c:v>959.55426</c:v>
                </c:pt>
                <c:pt idx="8017">
                  <c:v>959.591858</c:v>
                </c:pt>
                <c:pt idx="8018">
                  <c:v>959.63378899999998</c:v>
                </c:pt>
                <c:pt idx="8019">
                  <c:v>959.78857400000004</c:v>
                </c:pt>
                <c:pt idx="8020">
                  <c:v>959.85015899999996</c:v>
                </c:pt>
                <c:pt idx="8021">
                  <c:v>959.96929899999998</c:v>
                </c:pt>
                <c:pt idx="8022">
                  <c:v>960.04229699999996</c:v>
                </c:pt>
                <c:pt idx="8023">
                  <c:v>960.22351100000003</c:v>
                </c:pt>
                <c:pt idx="8024">
                  <c:v>960.29296899999997</c:v>
                </c:pt>
                <c:pt idx="8025">
                  <c:v>960.50885000000005</c:v>
                </c:pt>
                <c:pt idx="8026">
                  <c:v>960.56738299999995</c:v>
                </c:pt>
                <c:pt idx="8027">
                  <c:v>960.62872300000004</c:v>
                </c:pt>
                <c:pt idx="8028">
                  <c:v>960.73370399999999</c:v>
                </c:pt>
                <c:pt idx="8029">
                  <c:v>960.83056599999998</c:v>
                </c:pt>
                <c:pt idx="8030">
                  <c:v>960.96093699999994</c:v>
                </c:pt>
                <c:pt idx="8031">
                  <c:v>960.85772699999995</c:v>
                </c:pt>
                <c:pt idx="8032">
                  <c:v>960.940247</c:v>
                </c:pt>
                <c:pt idx="8033">
                  <c:v>961.06109600000002</c:v>
                </c:pt>
                <c:pt idx="8034">
                  <c:v>961.13293499999997</c:v>
                </c:pt>
                <c:pt idx="8035">
                  <c:v>961.29907200000002</c:v>
                </c:pt>
                <c:pt idx="8036">
                  <c:v>961.44348100000002</c:v>
                </c:pt>
                <c:pt idx="8037">
                  <c:v>961.51068099999998</c:v>
                </c:pt>
                <c:pt idx="8038">
                  <c:v>961.73156700000004</c:v>
                </c:pt>
                <c:pt idx="8039">
                  <c:v>961.75421100000005</c:v>
                </c:pt>
                <c:pt idx="8040">
                  <c:v>961.87951699999996</c:v>
                </c:pt>
                <c:pt idx="8041">
                  <c:v>962.07019000000003</c:v>
                </c:pt>
                <c:pt idx="8042">
                  <c:v>962.08386199999995</c:v>
                </c:pt>
                <c:pt idx="8043">
                  <c:v>962.30127000000005</c:v>
                </c:pt>
                <c:pt idx="8044">
                  <c:v>962.37530500000003</c:v>
                </c:pt>
                <c:pt idx="8045">
                  <c:v>962.41052200000001</c:v>
                </c:pt>
                <c:pt idx="8046">
                  <c:v>962.54669200000001</c:v>
                </c:pt>
                <c:pt idx="8047">
                  <c:v>962.59912099999997</c:v>
                </c:pt>
                <c:pt idx="8048">
                  <c:v>962.73309300000005</c:v>
                </c:pt>
                <c:pt idx="8049">
                  <c:v>962.94928000000004</c:v>
                </c:pt>
                <c:pt idx="8050">
                  <c:v>963.00231900000006</c:v>
                </c:pt>
                <c:pt idx="8051">
                  <c:v>963.16412400000002</c:v>
                </c:pt>
                <c:pt idx="8052">
                  <c:v>963.360229</c:v>
                </c:pt>
                <c:pt idx="8053">
                  <c:v>963.41442900000004</c:v>
                </c:pt>
                <c:pt idx="8054">
                  <c:v>963.53558299999997</c:v>
                </c:pt>
                <c:pt idx="8055">
                  <c:v>963.59655799999996</c:v>
                </c:pt>
                <c:pt idx="8056">
                  <c:v>963.69451900000001</c:v>
                </c:pt>
                <c:pt idx="8057">
                  <c:v>963.75982699999997</c:v>
                </c:pt>
                <c:pt idx="8058">
                  <c:v>963.83551</c:v>
                </c:pt>
                <c:pt idx="8059">
                  <c:v>963.91925000000003</c:v>
                </c:pt>
                <c:pt idx="8060">
                  <c:v>964.04119900000001</c:v>
                </c:pt>
                <c:pt idx="8061">
                  <c:v>964.01605199999995</c:v>
                </c:pt>
                <c:pt idx="8062">
                  <c:v>964.21875</c:v>
                </c:pt>
                <c:pt idx="8063">
                  <c:v>964.23577899999998</c:v>
                </c:pt>
                <c:pt idx="8064">
                  <c:v>964.37719700000002</c:v>
                </c:pt>
                <c:pt idx="8065">
                  <c:v>964.58105499999999</c:v>
                </c:pt>
                <c:pt idx="8066">
                  <c:v>964.60101299999997</c:v>
                </c:pt>
                <c:pt idx="8067">
                  <c:v>964.87097200000005</c:v>
                </c:pt>
                <c:pt idx="8068">
                  <c:v>964.925659</c:v>
                </c:pt>
                <c:pt idx="8069">
                  <c:v>965.17279099999996</c:v>
                </c:pt>
                <c:pt idx="8070">
                  <c:v>965.19494599999996</c:v>
                </c:pt>
                <c:pt idx="8071">
                  <c:v>965.25250200000005</c:v>
                </c:pt>
                <c:pt idx="8072">
                  <c:v>965.51861599999995</c:v>
                </c:pt>
                <c:pt idx="8073">
                  <c:v>965.44506799999999</c:v>
                </c:pt>
                <c:pt idx="8074">
                  <c:v>965.57855199999995</c:v>
                </c:pt>
                <c:pt idx="8075">
                  <c:v>965.76367200000004</c:v>
                </c:pt>
                <c:pt idx="8076">
                  <c:v>965.86035200000003</c:v>
                </c:pt>
                <c:pt idx="8077">
                  <c:v>966.06390399999998</c:v>
                </c:pt>
                <c:pt idx="8078">
                  <c:v>966.11303699999996</c:v>
                </c:pt>
                <c:pt idx="8079">
                  <c:v>966.238159</c:v>
                </c:pt>
                <c:pt idx="8080">
                  <c:v>966.359375</c:v>
                </c:pt>
                <c:pt idx="8081">
                  <c:v>966.49163799999997</c:v>
                </c:pt>
                <c:pt idx="8082">
                  <c:v>966.57647699999995</c:v>
                </c:pt>
                <c:pt idx="8083">
                  <c:v>966.66882299999997</c:v>
                </c:pt>
                <c:pt idx="8084">
                  <c:v>966.73596199999997</c:v>
                </c:pt>
                <c:pt idx="8085">
                  <c:v>966.902466</c:v>
                </c:pt>
                <c:pt idx="8086">
                  <c:v>966.97460899999999</c:v>
                </c:pt>
                <c:pt idx="8087">
                  <c:v>967.05273399999999</c:v>
                </c:pt>
                <c:pt idx="8088">
                  <c:v>967.11462400000005</c:v>
                </c:pt>
                <c:pt idx="8089">
                  <c:v>967.26397699999995</c:v>
                </c:pt>
                <c:pt idx="8090">
                  <c:v>967.31384300000002</c:v>
                </c:pt>
                <c:pt idx="8091">
                  <c:v>967.59130900000002</c:v>
                </c:pt>
                <c:pt idx="8092">
                  <c:v>967.52880900000002</c:v>
                </c:pt>
                <c:pt idx="8093">
                  <c:v>967.59857199999999</c:v>
                </c:pt>
                <c:pt idx="8094">
                  <c:v>967.81567399999994</c:v>
                </c:pt>
                <c:pt idx="8095">
                  <c:v>967.85717799999998</c:v>
                </c:pt>
                <c:pt idx="8096">
                  <c:v>967.89227300000005</c:v>
                </c:pt>
                <c:pt idx="8097">
                  <c:v>968.04821800000002</c:v>
                </c:pt>
                <c:pt idx="8098">
                  <c:v>968.026794</c:v>
                </c:pt>
                <c:pt idx="8099">
                  <c:v>968.13830599999994</c:v>
                </c:pt>
                <c:pt idx="8100">
                  <c:v>968.29437299999995</c:v>
                </c:pt>
                <c:pt idx="8101">
                  <c:v>968.52618399999994</c:v>
                </c:pt>
                <c:pt idx="8102">
                  <c:v>968.45330799999999</c:v>
                </c:pt>
                <c:pt idx="8103">
                  <c:v>968.52917500000001</c:v>
                </c:pt>
                <c:pt idx="8104">
                  <c:v>968.77301</c:v>
                </c:pt>
                <c:pt idx="8105">
                  <c:v>968.86669900000004</c:v>
                </c:pt>
                <c:pt idx="8106">
                  <c:v>968.94830300000001</c:v>
                </c:pt>
                <c:pt idx="8107">
                  <c:v>969.09704599999998</c:v>
                </c:pt>
                <c:pt idx="8108">
                  <c:v>969.33966099999998</c:v>
                </c:pt>
                <c:pt idx="8109">
                  <c:v>969.57116699999995</c:v>
                </c:pt>
                <c:pt idx="8110">
                  <c:v>969.70953399999996</c:v>
                </c:pt>
                <c:pt idx="8111">
                  <c:v>969.92004399999996</c:v>
                </c:pt>
                <c:pt idx="8112">
                  <c:v>970.15551800000003</c:v>
                </c:pt>
                <c:pt idx="8113">
                  <c:v>970.23449700000003</c:v>
                </c:pt>
                <c:pt idx="8114">
                  <c:v>970.30737299999998</c:v>
                </c:pt>
                <c:pt idx="8115">
                  <c:v>970.50915499999996</c:v>
                </c:pt>
                <c:pt idx="8116">
                  <c:v>970.69000200000005</c:v>
                </c:pt>
                <c:pt idx="8117">
                  <c:v>970.84497099999999</c:v>
                </c:pt>
                <c:pt idx="8118">
                  <c:v>970.94885299999999</c:v>
                </c:pt>
                <c:pt idx="8119">
                  <c:v>971.05181900000002</c:v>
                </c:pt>
                <c:pt idx="8120">
                  <c:v>971.20135500000004</c:v>
                </c:pt>
                <c:pt idx="8121">
                  <c:v>971.42687999999998</c:v>
                </c:pt>
                <c:pt idx="8122">
                  <c:v>971.519226</c:v>
                </c:pt>
                <c:pt idx="8123">
                  <c:v>971.68426499999998</c:v>
                </c:pt>
                <c:pt idx="8124">
                  <c:v>971.74011199999995</c:v>
                </c:pt>
                <c:pt idx="8125">
                  <c:v>971.942139</c:v>
                </c:pt>
                <c:pt idx="8126">
                  <c:v>972.03607199999999</c:v>
                </c:pt>
                <c:pt idx="8127">
                  <c:v>972.08471699999996</c:v>
                </c:pt>
                <c:pt idx="8128">
                  <c:v>972.20831299999998</c:v>
                </c:pt>
                <c:pt idx="8129">
                  <c:v>972.34265100000005</c:v>
                </c:pt>
                <c:pt idx="8130">
                  <c:v>972.42291299999999</c:v>
                </c:pt>
                <c:pt idx="8131">
                  <c:v>972.69439699999998</c:v>
                </c:pt>
                <c:pt idx="8132">
                  <c:v>972.66540499999996</c:v>
                </c:pt>
                <c:pt idx="8133">
                  <c:v>972.85595699999999</c:v>
                </c:pt>
                <c:pt idx="8134">
                  <c:v>972.77276600000005</c:v>
                </c:pt>
                <c:pt idx="8135">
                  <c:v>972.99603300000001</c:v>
                </c:pt>
                <c:pt idx="8136">
                  <c:v>973.08727999999996</c:v>
                </c:pt>
                <c:pt idx="8137">
                  <c:v>973.20703100000003</c:v>
                </c:pt>
                <c:pt idx="8138">
                  <c:v>973.29522699999995</c:v>
                </c:pt>
                <c:pt idx="8139">
                  <c:v>973.490723</c:v>
                </c:pt>
                <c:pt idx="8140">
                  <c:v>973.39221199999997</c:v>
                </c:pt>
                <c:pt idx="8141">
                  <c:v>973.65692100000001</c:v>
                </c:pt>
                <c:pt idx="8142">
                  <c:v>973.67657499999996</c:v>
                </c:pt>
                <c:pt idx="8143">
                  <c:v>973.92456100000004</c:v>
                </c:pt>
                <c:pt idx="8144">
                  <c:v>974.10961899999995</c:v>
                </c:pt>
                <c:pt idx="8145">
                  <c:v>974.15801999999996</c:v>
                </c:pt>
                <c:pt idx="8146">
                  <c:v>974.412598</c:v>
                </c:pt>
                <c:pt idx="8147">
                  <c:v>974.57257100000004</c:v>
                </c:pt>
                <c:pt idx="8148">
                  <c:v>974.82934599999999</c:v>
                </c:pt>
                <c:pt idx="8149">
                  <c:v>974.87792999999999</c:v>
                </c:pt>
                <c:pt idx="8150">
                  <c:v>974.99694799999997</c:v>
                </c:pt>
                <c:pt idx="8151">
                  <c:v>975.11004600000001</c:v>
                </c:pt>
                <c:pt idx="8152">
                  <c:v>975.18768299999999</c:v>
                </c:pt>
                <c:pt idx="8153">
                  <c:v>975.33441200000004</c:v>
                </c:pt>
                <c:pt idx="8154">
                  <c:v>975.45532200000002</c:v>
                </c:pt>
                <c:pt idx="8155">
                  <c:v>975.61877400000003</c:v>
                </c:pt>
                <c:pt idx="8156">
                  <c:v>975.67724599999997</c:v>
                </c:pt>
                <c:pt idx="8157">
                  <c:v>975.75671399999999</c:v>
                </c:pt>
                <c:pt idx="8158">
                  <c:v>975.88458300000002</c:v>
                </c:pt>
                <c:pt idx="8159">
                  <c:v>976.025757</c:v>
                </c:pt>
                <c:pt idx="8160">
                  <c:v>976.11144999999999</c:v>
                </c:pt>
                <c:pt idx="8161">
                  <c:v>976.17449999999997</c:v>
                </c:pt>
                <c:pt idx="8162">
                  <c:v>976.42968699999994</c:v>
                </c:pt>
                <c:pt idx="8163">
                  <c:v>976.43811000000005</c:v>
                </c:pt>
                <c:pt idx="8164">
                  <c:v>976.57775900000001</c:v>
                </c:pt>
                <c:pt idx="8165">
                  <c:v>976.76220699999999</c:v>
                </c:pt>
                <c:pt idx="8166">
                  <c:v>976.76220699999999</c:v>
                </c:pt>
                <c:pt idx="8167">
                  <c:v>976.92895499999997</c:v>
                </c:pt>
                <c:pt idx="8168">
                  <c:v>977.06018099999994</c:v>
                </c:pt>
                <c:pt idx="8169">
                  <c:v>977.18609600000002</c:v>
                </c:pt>
                <c:pt idx="8170">
                  <c:v>977.46093699999994</c:v>
                </c:pt>
                <c:pt idx="8171">
                  <c:v>977.48370399999999</c:v>
                </c:pt>
                <c:pt idx="8172">
                  <c:v>977.62738000000002</c:v>
                </c:pt>
                <c:pt idx="8173">
                  <c:v>977.80096400000002</c:v>
                </c:pt>
                <c:pt idx="8174">
                  <c:v>977.81457499999999</c:v>
                </c:pt>
                <c:pt idx="8175">
                  <c:v>978.00860599999999</c:v>
                </c:pt>
                <c:pt idx="8176">
                  <c:v>978.087402</c:v>
                </c:pt>
                <c:pt idx="8177">
                  <c:v>978.18231200000002</c:v>
                </c:pt>
                <c:pt idx="8178">
                  <c:v>978.46173099999999</c:v>
                </c:pt>
                <c:pt idx="8179">
                  <c:v>978.51934800000004</c:v>
                </c:pt>
                <c:pt idx="8180">
                  <c:v>978.61688200000003</c:v>
                </c:pt>
                <c:pt idx="8181">
                  <c:v>978.87884499999996</c:v>
                </c:pt>
                <c:pt idx="8182">
                  <c:v>979.06841999999995</c:v>
                </c:pt>
                <c:pt idx="8183">
                  <c:v>979.10827600000005</c:v>
                </c:pt>
                <c:pt idx="8184">
                  <c:v>979.26135299999999</c:v>
                </c:pt>
                <c:pt idx="8185">
                  <c:v>979.50323500000002</c:v>
                </c:pt>
                <c:pt idx="8186">
                  <c:v>979.54211399999997</c:v>
                </c:pt>
                <c:pt idx="8187">
                  <c:v>979.84124799999995</c:v>
                </c:pt>
                <c:pt idx="8188">
                  <c:v>979.77343800000006</c:v>
                </c:pt>
                <c:pt idx="8189">
                  <c:v>980.06463599999995</c:v>
                </c:pt>
                <c:pt idx="8190">
                  <c:v>980.06469700000002</c:v>
                </c:pt>
                <c:pt idx="8191">
                  <c:v>980.17663600000003</c:v>
                </c:pt>
                <c:pt idx="8192">
                  <c:v>980.21026600000005</c:v>
                </c:pt>
                <c:pt idx="8193">
                  <c:v>980.39392099999998</c:v>
                </c:pt>
                <c:pt idx="8194">
                  <c:v>980.40673800000002</c:v>
                </c:pt>
                <c:pt idx="8195">
                  <c:v>980.63269000000003</c:v>
                </c:pt>
                <c:pt idx="8196">
                  <c:v>980.76574700000003</c:v>
                </c:pt>
                <c:pt idx="8197">
                  <c:v>980.86798099999999</c:v>
                </c:pt>
                <c:pt idx="8198">
                  <c:v>980.93670699999996</c:v>
                </c:pt>
                <c:pt idx="8199">
                  <c:v>981.05542000000003</c:v>
                </c:pt>
                <c:pt idx="8200">
                  <c:v>981.17669699999999</c:v>
                </c:pt>
                <c:pt idx="8201">
                  <c:v>981.25280799999996</c:v>
                </c:pt>
                <c:pt idx="8202">
                  <c:v>981.41528300000004</c:v>
                </c:pt>
                <c:pt idx="8203">
                  <c:v>981.50494400000002</c:v>
                </c:pt>
                <c:pt idx="8204">
                  <c:v>981.63433799999996</c:v>
                </c:pt>
                <c:pt idx="8205">
                  <c:v>981.75262499999997</c:v>
                </c:pt>
                <c:pt idx="8206">
                  <c:v>981.85479699999996</c:v>
                </c:pt>
                <c:pt idx="8207">
                  <c:v>982.04174799999998</c:v>
                </c:pt>
                <c:pt idx="8208">
                  <c:v>982.45446800000002</c:v>
                </c:pt>
                <c:pt idx="8209">
                  <c:v>982.532104</c:v>
                </c:pt>
                <c:pt idx="8210">
                  <c:v>982.65393099999994</c:v>
                </c:pt>
                <c:pt idx="8211">
                  <c:v>982.70513900000003</c:v>
                </c:pt>
                <c:pt idx="8212">
                  <c:v>982.92486599999995</c:v>
                </c:pt>
                <c:pt idx="8213">
                  <c:v>983.04797399999995</c:v>
                </c:pt>
                <c:pt idx="8214">
                  <c:v>983.11029099999996</c:v>
                </c:pt>
                <c:pt idx="8215">
                  <c:v>983.30432099999996</c:v>
                </c:pt>
                <c:pt idx="8216">
                  <c:v>983.50622599999997</c:v>
                </c:pt>
                <c:pt idx="8217">
                  <c:v>983.40869099999998</c:v>
                </c:pt>
                <c:pt idx="8218">
                  <c:v>983.53167699999995</c:v>
                </c:pt>
                <c:pt idx="8219">
                  <c:v>983.71588099999997</c:v>
                </c:pt>
                <c:pt idx="8220">
                  <c:v>983.85919200000001</c:v>
                </c:pt>
                <c:pt idx="8221">
                  <c:v>983.97308299999997</c:v>
                </c:pt>
                <c:pt idx="8222">
                  <c:v>984.04437299999995</c:v>
                </c:pt>
                <c:pt idx="8223">
                  <c:v>984.18505900000002</c:v>
                </c:pt>
                <c:pt idx="8224">
                  <c:v>984.21331799999996</c:v>
                </c:pt>
                <c:pt idx="8225">
                  <c:v>984.22088599999995</c:v>
                </c:pt>
                <c:pt idx="8226">
                  <c:v>984.29864499999996</c:v>
                </c:pt>
                <c:pt idx="8227">
                  <c:v>984.39410399999997</c:v>
                </c:pt>
                <c:pt idx="8228">
                  <c:v>984.74249299999997</c:v>
                </c:pt>
                <c:pt idx="8229">
                  <c:v>984.798767</c:v>
                </c:pt>
                <c:pt idx="8230">
                  <c:v>985.04187000000002</c:v>
                </c:pt>
                <c:pt idx="8231">
                  <c:v>985.06103499999995</c:v>
                </c:pt>
                <c:pt idx="8232">
                  <c:v>985.25305200000003</c:v>
                </c:pt>
                <c:pt idx="8233">
                  <c:v>985.40655500000003</c:v>
                </c:pt>
                <c:pt idx="8234">
                  <c:v>985.509094</c:v>
                </c:pt>
                <c:pt idx="8235">
                  <c:v>985.663635</c:v>
                </c:pt>
                <c:pt idx="8236">
                  <c:v>985.83727999999996</c:v>
                </c:pt>
                <c:pt idx="8237">
                  <c:v>985.83990500000004</c:v>
                </c:pt>
                <c:pt idx="8238">
                  <c:v>986.09368900000004</c:v>
                </c:pt>
                <c:pt idx="8239">
                  <c:v>986.09558100000004</c:v>
                </c:pt>
                <c:pt idx="8240">
                  <c:v>986.212402</c:v>
                </c:pt>
                <c:pt idx="8241">
                  <c:v>986.25958300000002</c:v>
                </c:pt>
                <c:pt idx="8242">
                  <c:v>986.415344</c:v>
                </c:pt>
                <c:pt idx="8243">
                  <c:v>986.55767800000001</c:v>
                </c:pt>
                <c:pt idx="8244">
                  <c:v>986.67498799999998</c:v>
                </c:pt>
                <c:pt idx="8245">
                  <c:v>986.694885</c:v>
                </c:pt>
                <c:pt idx="8246">
                  <c:v>986.97924799999998</c:v>
                </c:pt>
                <c:pt idx="8247">
                  <c:v>987.03247099999999</c:v>
                </c:pt>
                <c:pt idx="8248">
                  <c:v>987.23535200000003</c:v>
                </c:pt>
                <c:pt idx="8249">
                  <c:v>987.299622</c:v>
                </c:pt>
                <c:pt idx="8250">
                  <c:v>987.49359100000004</c:v>
                </c:pt>
                <c:pt idx="8251">
                  <c:v>987.60314900000003</c:v>
                </c:pt>
                <c:pt idx="8252">
                  <c:v>987.59472700000003</c:v>
                </c:pt>
                <c:pt idx="8253">
                  <c:v>987.79199200000005</c:v>
                </c:pt>
                <c:pt idx="8254">
                  <c:v>987.86596699999996</c:v>
                </c:pt>
                <c:pt idx="8255">
                  <c:v>987.97418200000004</c:v>
                </c:pt>
                <c:pt idx="8256">
                  <c:v>988.14782700000001</c:v>
                </c:pt>
                <c:pt idx="8257">
                  <c:v>988.315247</c:v>
                </c:pt>
                <c:pt idx="8258">
                  <c:v>988.47302200000001</c:v>
                </c:pt>
                <c:pt idx="8259">
                  <c:v>988.70513900000003</c:v>
                </c:pt>
                <c:pt idx="8260">
                  <c:v>988.84313999999995</c:v>
                </c:pt>
                <c:pt idx="8261">
                  <c:v>988.94134499999996</c:v>
                </c:pt>
                <c:pt idx="8262">
                  <c:v>989.03131099999996</c:v>
                </c:pt>
                <c:pt idx="8263">
                  <c:v>989.17248500000005</c:v>
                </c:pt>
                <c:pt idx="8264">
                  <c:v>989.29058799999996</c:v>
                </c:pt>
                <c:pt idx="8265">
                  <c:v>989.55505400000004</c:v>
                </c:pt>
                <c:pt idx="8266">
                  <c:v>989.66149900000005</c:v>
                </c:pt>
                <c:pt idx="8267">
                  <c:v>989.73095699999999</c:v>
                </c:pt>
                <c:pt idx="8268">
                  <c:v>990.07641599999999</c:v>
                </c:pt>
                <c:pt idx="8269">
                  <c:v>990.01971400000002</c:v>
                </c:pt>
                <c:pt idx="8270">
                  <c:v>990.16815199999996</c:v>
                </c:pt>
                <c:pt idx="8271">
                  <c:v>990.32220500000005</c:v>
                </c:pt>
                <c:pt idx="8272">
                  <c:v>990.513733</c:v>
                </c:pt>
                <c:pt idx="8273">
                  <c:v>990.63855000000001</c:v>
                </c:pt>
                <c:pt idx="8274">
                  <c:v>990.805969</c:v>
                </c:pt>
                <c:pt idx="8275">
                  <c:v>990.84234600000002</c:v>
                </c:pt>
                <c:pt idx="8276">
                  <c:v>990.85357699999997</c:v>
                </c:pt>
                <c:pt idx="8277">
                  <c:v>991.00128199999995</c:v>
                </c:pt>
                <c:pt idx="8278">
                  <c:v>991.09631300000001</c:v>
                </c:pt>
                <c:pt idx="8279">
                  <c:v>991.27740500000004</c:v>
                </c:pt>
                <c:pt idx="8280">
                  <c:v>991.30145300000004</c:v>
                </c:pt>
                <c:pt idx="8281">
                  <c:v>991.44287099999997</c:v>
                </c:pt>
                <c:pt idx="8282">
                  <c:v>991.65911900000003</c:v>
                </c:pt>
                <c:pt idx="8283">
                  <c:v>991.68102999999996</c:v>
                </c:pt>
                <c:pt idx="8284">
                  <c:v>991.84619099999998</c:v>
                </c:pt>
                <c:pt idx="8285">
                  <c:v>991.83422900000005</c:v>
                </c:pt>
                <c:pt idx="8286">
                  <c:v>992.09960899999999</c:v>
                </c:pt>
                <c:pt idx="8287">
                  <c:v>992.14794900000004</c:v>
                </c:pt>
                <c:pt idx="8288">
                  <c:v>992.29180899999994</c:v>
                </c:pt>
                <c:pt idx="8289">
                  <c:v>992.54821800000002</c:v>
                </c:pt>
                <c:pt idx="8290">
                  <c:v>992.71337900000003</c:v>
                </c:pt>
                <c:pt idx="8291">
                  <c:v>992.76129200000003</c:v>
                </c:pt>
                <c:pt idx="8292">
                  <c:v>992.88738999999998</c:v>
                </c:pt>
                <c:pt idx="8293">
                  <c:v>993.245544</c:v>
                </c:pt>
                <c:pt idx="8294">
                  <c:v>993.27423099999999</c:v>
                </c:pt>
                <c:pt idx="8295">
                  <c:v>993.52911400000005</c:v>
                </c:pt>
                <c:pt idx="8296">
                  <c:v>993.57550000000003</c:v>
                </c:pt>
                <c:pt idx="8297">
                  <c:v>993.59393299999999</c:v>
                </c:pt>
                <c:pt idx="8298">
                  <c:v>993.86737100000005</c:v>
                </c:pt>
                <c:pt idx="8299">
                  <c:v>993.89410399999997</c:v>
                </c:pt>
                <c:pt idx="8300">
                  <c:v>993.92834500000004</c:v>
                </c:pt>
                <c:pt idx="8301">
                  <c:v>994.04132100000004</c:v>
                </c:pt>
                <c:pt idx="8302">
                  <c:v>994.10613999999998</c:v>
                </c:pt>
                <c:pt idx="8303">
                  <c:v>994.15332000000001</c:v>
                </c:pt>
                <c:pt idx="8304">
                  <c:v>994.17761199999995</c:v>
                </c:pt>
                <c:pt idx="8305">
                  <c:v>994.40240500000004</c:v>
                </c:pt>
                <c:pt idx="8306">
                  <c:v>994.44885299999999</c:v>
                </c:pt>
                <c:pt idx="8307">
                  <c:v>994.65997300000004</c:v>
                </c:pt>
                <c:pt idx="8308">
                  <c:v>994.69451900000001</c:v>
                </c:pt>
                <c:pt idx="8309">
                  <c:v>994.81091300000003</c:v>
                </c:pt>
                <c:pt idx="8310">
                  <c:v>994.88855000000001</c:v>
                </c:pt>
                <c:pt idx="8311">
                  <c:v>994.98364300000003</c:v>
                </c:pt>
                <c:pt idx="8312">
                  <c:v>995.17047100000002</c:v>
                </c:pt>
                <c:pt idx="8313">
                  <c:v>995.23309300000005</c:v>
                </c:pt>
                <c:pt idx="8314">
                  <c:v>995.47070299999996</c:v>
                </c:pt>
                <c:pt idx="8315">
                  <c:v>995.53692599999999</c:v>
                </c:pt>
                <c:pt idx="8316">
                  <c:v>995.63098100000002</c:v>
                </c:pt>
                <c:pt idx="8317">
                  <c:v>995.74316399999998</c:v>
                </c:pt>
                <c:pt idx="8318">
                  <c:v>995.87298599999997</c:v>
                </c:pt>
                <c:pt idx="8319">
                  <c:v>996.12060499999995</c:v>
                </c:pt>
                <c:pt idx="8320">
                  <c:v>996.14300500000002</c:v>
                </c:pt>
                <c:pt idx="8321">
                  <c:v>996.21392800000001</c:v>
                </c:pt>
                <c:pt idx="8322">
                  <c:v>996.31787099999997</c:v>
                </c:pt>
                <c:pt idx="8323">
                  <c:v>996.47186299999998</c:v>
                </c:pt>
                <c:pt idx="8324">
                  <c:v>996.74304199999995</c:v>
                </c:pt>
                <c:pt idx="8325">
                  <c:v>996.85797100000002</c:v>
                </c:pt>
                <c:pt idx="8326">
                  <c:v>997.09558100000004</c:v>
                </c:pt>
                <c:pt idx="8327">
                  <c:v>997.05694600000004</c:v>
                </c:pt>
                <c:pt idx="8328">
                  <c:v>997.31115699999998</c:v>
                </c:pt>
                <c:pt idx="8329">
                  <c:v>997.55865500000004</c:v>
                </c:pt>
                <c:pt idx="8330">
                  <c:v>997.54394500000001</c:v>
                </c:pt>
                <c:pt idx="8331">
                  <c:v>997.72137499999997</c:v>
                </c:pt>
                <c:pt idx="8332">
                  <c:v>997.91449</c:v>
                </c:pt>
                <c:pt idx="8333">
                  <c:v>997.91503899999998</c:v>
                </c:pt>
                <c:pt idx="8334">
                  <c:v>998.09350600000005</c:v>
                </c:pt>
                <c:pt idx="8335">
                  <c:v>998.23584000000005</c:v>
                </c:pt>
                <c:pt idx="8336">
                  <c:v>998.30316200000004</c:v>
                </c:pt>
                <c:pt idx="8337">
                  <c:v>998.36090100000001</c:v>
                </c:pt>
                <c:pt idx="8338">
                  <c:v>998.32659899999999</c:v>
                </c:pt>
                <c:pt idx="8339">
                  <c:v>998.53906199999994</c:v>
                </c:pt>
                <c:pt idx="8340">
                  <c:v>998.40557899999999</c:v>
                </c:pt>
                <c:pt idx="8341">
                  <c:v>998.57385299999999</c:v>
                </c:pt>
                <c:pt idx="8342">
                  <c:v>998.65356399999996</c:v>
                </c:pt>
                <c:pt idx="8343">
                  <c:v>998.78228799999999</c:v>
                </c:pt>
                <c:pt idx="8344">
                  <c:v>998.96307400000001</c:v>
                </c:pt>
                <c:pt idx="8345">
                  <c:v>999.07781999999997</c:v>
                </c:pt>
                <c:pt idx="8346">
                  <c:v>999.21844499999997</c:v>
                </c:pt>
                <c:pt idx="8347">
                  <c:v>999.34191899999996</c:v>
                </c:pt>
                <c:pt idx="8348">
                  <c:v>999.30505400000004</c:v>
                </c:pt>
                <c:pt idx="8349">
                  <c:v>999.40093999999999</c:v>
                </c:pt>
                <c:pt idx="8350">
                  <c:v>999.64196800000002</c:v>
                </c:pt>
                <c:pt idx="8351">
                  <c:v>999.63543700000002</c:v>
                </c:pt>
                <c:pt idx="8352">
                  <c:v>999.94787599999995</c:v>
                </c:pt>
                <c:pt idx="8353">
                  <c:v>1000.01215</c:v>
                </c:pt>
                <c:pt idx="8354">
                  <c:v>1000.16187</c:v>
                </c:pt>
                <c:pt idx="8355">
                  <c:v>1000.20367</c:v>
                </c:pt>
                <c:pt idx="8356">
                  <c:v>1000.40796</c:v>
                </c:pt>
                <c:pt idx="8357">
                  <c:v>1000.55225</c:v>
                </c:pt>
                <c:pt idx="8358">
                  <c:v>1000.599</c:v>
                </c:pt>
                <c:pt idx="8359">
                  <c:v>1000.81323</c:v>
                </c:pt>
                <c:pt idx="8360">
                  <c:v>1000.82733</c:v>
                </c:pt>
                <c:pt idx="8361">
                  <c:v>1001.24103</c:v>
                </c:pt>
                <c:pt idx="8362">
                  <c:v>1001.34479</c:v>
                </c:pt>
                <c:pt idx="8363">
                  <c:v>1001.79956</c:v>
                </c:pt>
                <c:pt idx="8364">
                  <c:v>1001.68958</c:v>
                </c:pt>
                <c:pt idx="8365">
                  <c:v>1001.77429</c:v>
                </c:pt>
                <c:pt idx="8366">
                  <c:v>1001.92053</c:v>
                </c:pt>
                <c:pt idx="8367">
                  <c:v>1002.133</c:v>
                </c:pt>
                <c:pt idx="8368">
                  <c:v>1002.25317</c:v>
                </c:pt>
                <c:pt idx="8369">
                  <c:v>1002.2081899999999</c:v>
                </c:pt>
                <c:pt idx="8370">
                  <c:v>1002.36932</c:v>
                </c:pt>
                <c:pt idx="8371">
                  <c:v>1002.4846199999999</c:v>
                </c:pt>
                <c:pt idx="8372">
                  <c:v>1002.6214</c:v>
                </c:pt>
                <c:pt idx="8373">
                  <c:v>1002.70782</c:v>
                </c:pt>
                <c:pt idx="8374">
                  <c:v>1002.8264799999999</c:v>
                </c:pt>
                <c:pt idx="8375">
                  <c:v>1002.9917</c:v>
                </c:pt>
                <c:pt idx="8376">
                  <c:v>1003.26526</c:v>
                </c:pt>
                <c:pt idx="8377">
                  <c:v>1003.17218</c:v>
                </c:pt>
                <c:pt idx="8378">
                  <c:v>1003.39954</c:v>
                </c:pt>
                <c:pt idx="8379">
                  <c:v>1003.56879</c:v>
                </c:pt>
                <c:pt idx="8380">
                  <c:v>1003.7833900000001</c:v>
                </c:pt>
                <c:pt idx="8381">
                  <c:v>1003.81476</c:v>
                </c:pt>
                <c:pt idx="8382">
                  <c:v>1003.86481</c:v>
                </c:pt>
                <c:pt idx="8383">
                  <c:v>1004.0556</c:v>
                </c:pt>
                <c:pt idx="8384">
                  <c:v>1003.97357</c:v>
                </c:pt>
                <c:pt idx="8385">
                  <c:v>1004.13861</c:v>
                </c:pt>
                <c:pt idx="8386">
                  <c:v>1004.27509</c:v>
                </c:pt>
                <c:pt idx="8387">
                  <c:v>1004.52612</c:v>
                </c:pt>
                <c:pt idx="8388">
                  <c:v>1004.53845</c:v>
                </c:pt>
                <c:pt idx="8389">
                  <c:v>1004.7348</c:v>
                </c:pt>
                <c:pt idx="8390">
                  <c:v>1004.95673</c:v>
                </c:pt>
                <c:pt idx="8391">
                  <c:v>1004.99341</c:v>
                </c:pt>
                <c:pt idx="8392">
                  <c:v>1005.19574</c:v>
                </c:pt>
                <c:pt idx="8393">
                  <c:v>1005.2626299999999</c:v>
                </c:pt>
                <c:pt idx="8394">
                  <c:v>1005.50037</c:v>
                </c:pt>
                <c:pt idx="8395">
                  <c:v>1005.61798</c:v>
                </c:pt>
                <c:pt idx="8396">
                  <c:v>1005.76868</c:v>
                </c:pt>
                <c:pt idx="8397">
                  <c:v>1005.89203</c:v>
                </c:pt>
                <c:pt idx="8398">
                  <c:v>1006.0631100000001</c:v>
                </c:pt>
                <c:pt idx="8399">
                  <c:v>1006.10724</c:v>
                </c:pt>
                <c:pt idx="8400">
                  <c:v>1006.30914</c:v>
                </c:pt>
                <c:pt idx="8401">
                  <c:v>1006.39001</c:v>
                </c:pt>
                <c:pt idx="8402">
                  <c:v>1006.59912</c:v>
                </c:pt>
                <c:pt idx="8403">
                  <c:v>1006.6839</c:v>
                </c:pt>
                <c:pt idx="8404">
                  <c:v>1006.8347199999999</c:v>
                </c:pt>
                <c:pt idx="8405">
                  <c:v>1006.90063</c:v>
                </c:pt>
                <c:pt idx="8406">
                  <c:v>1006.99677</c:v>
                </c:pt>
                <c:pt idx="8407">
                  <c:v>1007.2052</c:v>
                </c:pt>
                <c:pt idx="8408">
                  <c:v>1007.31451</c:v>
                </c:pt>
                <c:pt idx="8409">
                  <c:v>1007.3125</c:v>
                </c:pt>
                <c:pt idx="8410">
                  <c:v>1007.40735</c:v>
                </c:pt>
                <c:pt idx="8411">
                  <c:v>1007.5667099999999</c:v>
                </c:pt>
                <c:pt idx="8412">
                  <c:v>1007.71753</c:v>
                </c:pt>
                <c:pt idx="8413">
                  <c:v>1007.87616</c:v>
                </c:pt>
                <c:pt idx="8414">
                  <c:v>1008.06097</c:v>
                </c:pt>
                <c:pt idx="8415">
                  <c:v>1008.0329</c:v>
                </c:pt>
                <c:pt idx="8416">
                  <c:v>1008.17438</c:v>
                </c:pt>
                <c:pt idx="8417">
                  <c:v>1008.21051</c:v>
                </c:pt>
                <c:pt idx="8418">
                  <c:v>1008.23932</c:v>
                </c:pt>
                <c:pt idx="8419">
                  <c:v>1008.4774200000001</c:v>
                </c:pt>
                <c:pt idx="8420">
                  <c:v>1008.63708</c:v>
                </c:pt>
                <c:pt idx="8421">
                  <c:v>1008.7478599999999</c:v>
                </c:pt>
                <c:pt idx="8422">
                  <c:v>1008.93085</c:v>
                </c:pt>
                <c:pt idx="8423">
                  <c:v>1008.97229</c:v>
                </c:pt>
                <c:pt idx="8424">
                  <c:v>1009.2147200000001</c:v>
                </c:pt>
                <c:pt idx="8425">
                  <c:v>1009.26257</c:v>
                </c:pt>
                <c:pt idx="8426">
                  <c:v>1009.59131</c:v>
                </c:pt>
                <c:pt idx="8427">
                  <c:v>1009.59821</c:v>
                </c:pt>
                <c:pt idx="8428">
                  <c:v>1009.62329</c:v>
                </c:pt>
                <c:pt idx="8429">
                  <c:v>1009.83105</c:v>
                </c:pt>
                <c:pt idx="8430">
                  <c:v>1010.06531</c:v>
                </c:pt>
                <c:pt idx="8431">
                  <c:v>1010.08984</c:v>
                </c:pt>
                <c:pt idx="8432">
                  <c:v>1010.258</c:v>
                </c:pt>
                <c:pt idx="8433">
                  <c:v>1010.53436</c:v>
                </c:pt>
                <c:pt idx="8434">
                  <c:v>1010.62799</c:v>
                </c:pt>
                <c:pt idx="8435">
                  <c:v>1010.5744</c:v>
                </c:pt>
                <c:pt idx="8436">
                  <c:v>1010.92932</c:v>
                </c:pt>
                <c:pt idx="8437">
                  <c:v>1010.88239</c:v>
                </c:pt>
                <c:pt idx="8438">
                  <c:v>1011.07196</c:v>
                </c:pt>
                <c:pt idx="8439">
                  <c:v>1011.2833900000001</c:v>
                </c:pt>
                <c:pt idx="8440">
                  <c:v>1011.36829</c:v>
                </c:pt>
                <c:pt idx="8441">
                  <c:v>1011.3477799999999</c:v>
                </c:pt>
                <c:pt idx="8442">
                  <c:v>1011.4418899999999</c:v>
                </c:pt>
                <c:pt idx="8443">
                  <c:v>1011.66724</c:v>
                </c:pt>
                <c:pt idx="8444">
                  <c:v>1011.76813</c:v>
                </c:pt>
                <c:pt idx="8445">
                  <c:v>1011.95789</c:v>
                </c:pt>
                <c:pt idx="8446">
                  <c:v>1012.00336</c:v>
                </c:pt>
                <c:pt idx="8447">
                  <c:v>1012.2162499999999</c:v>
                </c:pt>
                <c:pt idx="8448">
                  <c:v>1012.33087</c:v>
                </c:pt>
                <c:pt idx="8449">
                  <c:v>1012.53583</c:v>
                </c:pt>
                <c:pt idx="8450">
                  <c:v>1012.48889</c:v>
                </c:pt>
                <c:pt idx="8451">
                  <c:v>1012.42371</c:v>
                </c:pt>
                <c:pt idx="8452">
                  <c:v>1012.78516</c:v>
                </c:pt>
                <c:pt idx="8453">
                  <c:v>1012.79651</c:v>
                </c:pt>
                <c:pt idx="8454">
                  <c:v>1013.08557</c:v>
                </c:pt>
                <c:pt idx="8455">
                  <c:v>1013.03131</c:v>
                </c:pt>
                <c:pt idx="8456">
                  <c:v>1013.15234</c:v>
                </c:pt>
                <c:pt idx="8457">
                  <c:v>1013.2464</c:v>
                </c:pt>
                <c:pt idx="8458">
                  <c:v>1013.49048</c:v>
                </c:pt>
                <c:pt idx="8459">
                  <c:v>1013.5684199999999</c:v>
                </c:pt>
                <c:pt idx="8460">
                  <c:v>1013.8468</c:v>
                </c:pt>
                <c:pt idx="8461">
                  <c:v>1013.78131</c:v>
                </c:pt>
                <c:pt idx="8462">
                  <c:v>1013.90894</c:v>
                </c:pt>
                <c:pt idx="8463">
                  <c:v>1013.99683</c:v>
                </c:pt>
                <c:pt idx="8464">
                  <c:v>1014.14063</c:v>
                </c:pt>
                <c:pt idx="8465">
                  <c:v>1014.31873</c:v>
                </c:pt>
                <c:pt idx="8466">
                  <c:v>1014.5859400000001</c:v>
                </c:pt>
                <c:pt idx="8467">
                  <c:v>1014.69391</c:v>
                </c:pt>
                <c:pt idx="8468">
                  <c:v>1014.90863</c:v>
                </c:pt>
                <c:pt idx="8469">
                  <c:v>1014.86951</c:v>
                </c:pt>
                <c:pt idx="8470">
                  <c:v>1014.98865</c:v>
                </c:pt>
                <c:pt idx="8471">
                  <c:v>1015.12817</c:v>
                </c:pt>
                <c:pt idx="8472">
                  <c:v>1015.17078</c:v>
                </c:pt>
                <c:pt idx="8473">
                  <c:v>1015.46014</c:v>
                </c:pt>
                <c:pt idx="8474">
                  <c:v>1015.59216</c:v>
                </c:pt>
                <c:pt idx="8475">
                  <c:v>1015.54218</c:v>
                </c:pt>
                <c:pt idx="8476">
                  <c:v>1015.69183</c:v>
                </c:pt>
                <c:pt idx="8477">
                  <c:v>1015.88641</c:v>
                </c:pt>
                <c:pt idx="8478">
                  <c:v>1015.7854599999999</c:v>
                </c:pt>
                <c:pt idx="8479">
                  <c:v>1016.08905</c:v>
                </c:pt>
                <c:pt idx="8480">
                  <c:v>1016.06317</c:v>
                </c:pt>
                <c:pt idx="8481">
                  <c:v>1016.31268</c:v>
                </c:pt>
                <c:pt idx="8482">
                  <c:v>1016.23694</c:v>
                </c:pt>
                <c:pt idx="8483">
                  <c:v>1016.37744</c:v>
                </c:pt>
                <c:pt idx="8484">
                  <c:v>1016.58966</c:v>
                </c:pt>
                <c:pt idx="8485">
                  <c:v>1016.49707</c:v>
                </c:pt>
                <c:pt idx="8486">
                  <c:v>1016.67908</c:v>
                </c:pt>
                <c:pt idx="8487">
                  <c:v>1016.79797</c:v>
                </c:pt>
                <c:pt idx="8488">
                  <c:v>1017.01971</c:v>
                </c:pt>
                <c:pt idx="8489">
                  <c:v>1017.03278</c:v>
                </c:pt>
                <c:pt idx="8490">
                  <c:v>1017.25018</c:v>
                </c:pt>
                <c:pt idx="8491">
                  <c:v>1017.44598</c:v>
                </c:pt>
                <c:pt idx="8492">
                  <c:v>1017.48669</c:v>
                </c:pt>
                <c:pt idx="8493">
                  <c:v>1017.5307</c:v>
                </c:pt>
                <c:pt idx="8494">
                  <c:v>1017.84363</c:v>
                </c:pt>
                <c:pt idx="8495">
                  <c:v>1017.84338</c:v>
                </c:pt>
                <c:pt idx="8496">
                  <c:v>1018.05121</c:v>
                </c:pt>
                <c:pt idx="8497">
                  <c:v>1018.00287</c:v>
                </c:pt>
                <c:pt idx="8498">
                  <c:v>1018.32971</c:v>
                </c:pt>
                <c:pt idx="8499">
                  <c:v>1018.29688</c:v>
                </c:pt>
                <c:pt idx="8500">
                  <c:v>1018.41174</c:v>
                </c:pt>
                <c:pt idx="8501">
                  <c:v>1018.56152</c:v>
                </c:pt>
                <c:pt idx="8502">
                  <c:v>1018.7162499999999</c:v>
                </c:pt>
                <c:pt idx="8503">
                  <c:v>1019.00159</c:v>
                </c:pt>
                <c:pt idx="8504">
                  <c:v>1019.13153</c:v>
                </c:pt>
                <c:pt idx="8505">
                  <c:v>1019.18292</c:v>
                </c:pt>
                <c:pt idx="8506">
                  <c:v>1019.31024</c:v>
                </c:pt>
                <c:pt idx="8507">
                  <c:v>1019.54651</c:v>
                </c:pt>
                <c:pt idx="8508">
                  <c:v>1019.71863</c:v>
                </c:pt>
                <c:pt idx="8509">
                  <c:v>1019.6013799999999</c:v>
                </c:pt>
                <c:pt idx="8510">
                  <c:v>1019.71368</c:v>
                </c:pt>
                <c:pt idx="8511">
                  <c:v>1020.0057399999999</c:v>
                </c:pt>
                <c:pt idx="8512">
                  <c:v>1020.22882</c:v>
                </c:pt>
                <c:pt idx="8513">
                  <c:v>1020.28424</c:v>
                </c:pt>
                <c:pt idx="8514">
                  <c:v>1020.2746</c:v>
                </c:pt>
                <c:pt idx="8515">
                  <c:v>1020.41431</c:v>
                </c:pt>
                <c:pt idx="8516">
                  <c:v>1020.43506</c:v>
                </c:pt>
                <c:pt idx="8517">
                  <c:v>1020.60034</c:v>
                </c:pt>
                <c:pt idx="8518">
                  <c:v>1020.7793</c:v>
                </c:pt>
                <c:pt idx="8519">
                  <c:v>1020.79285</c:v>
                </c:pt>
                <c:pt idx="8520">
                  <c:v>1020.85437</c:v>
                </c:pt>
                <c:pt idx="8521">
                  <c:v>1020.9940800000001</c:v>
                </c:pt>
                <c:pt idx="8522">
                  <c:v>1021.12805</c:v>
                </c:pt>
                <c:pt idx="8523">
                  <c:v>1021.29913</c:v>
                </c:pt>
                <c:pt idx="8524">
                  <c:v>1021.37775</c:v>
                </c:pt>
                <c:pt idx="8525">
                  <c:v>1021.4743</c:v>
                </c:pt>
                <c:pt idx="8526">
                  <c:v>1021.71417</c:v>
                </c:pt>
                <c:pt idx="8527">
                  <c:v>1021.83362</c:v>
                </c:pt>
                <c:pt idx="8528">
                  <c:v>1021.94434</c:v>
                </c:pt>
                <c:pt idx="8529">
                  <c:v>1022.1522200000001</c:v>
                </c:pt>
                <c:pt idx="8530">
                  <c:v>1022.06744</c:v>
                </c:pt>
                <c:pt idx="8531">
                  <c:v>1022.34277</c:v>
                </c:pt>
                <c:pt idx="8532">
                  <c:v>1022.63098</c:v>
                </c:pt>
                <c:pt idx="8533">
                  <c:v>1022.57471</c:v>
                </c:pt>
                <c:pt idx="8534">
                  <c:v>1022.76636</c:v>
                </c:pt>
                <c:pt idx="8535">
                  <c:v>1022.89258</c:v>
                </c:pt>
                <c:pt idx="8536">
                  <c:v>1022.97992</c:v>
                </c:pt>
                <c:pt idx="8537">
                  <c:v>1023.05151</c:v>
                </c:pt>
                <c:pt idx="8538">
                  <c:v>1023.25842</c:v>
                </c:pt>
                <c:pt idx="8539">
                  <c:v>1023.30029</c:v>
                </c:pt>
                <c:pt idx="8540">
                  <c:v>1023.38068</c:v>
                </c:pt>
                <c:pt idx="8541">
                  <c:v>1023.6108400000001</c:v>
                </c:pt>
                <c:pt idx="8542">
                  <c:v>1023.797</c:v>
                </c:pt>
                <c:pt idx="8543">
                  <c:v>1024.0167200000001</c:v>
                </c:pt>
                <c:pt idx="8544">
                  <c:v>1024.27332</c:v>
                </c:pt>
                <c:pt idx="8545">
                  <c:v>1024.4425000000001</c:v>
                </c:pt>
                <c:pt idx="8546">
                  <c:v>1024.49377</c:v>
                </c:pt>
                <c:pt idx="8547">
                  <c:v>1024.5824</c:v>
                </c:pt>
                <c:pt idx="8548">
                  <c:v>1024.67578</c:v>
                </c:pt>
                <c:pt idx="8549">
                  <c:v>1024.7629400000001</c:v>
                </c:pt>
                <c:pt idx="8550">
                  <c:v>1024.9811999999999</c:v>
                </c:pt>
                <c:pt idx="8551">
                  <c:v>1025.1505099999999</c:v>
                </c:pt>
                <c:pt idx="8552">
                  <c:v>1025.2058099999999</c:v>
                </c:pt>
                <c:pt idx="8553">
                  <c:v>1025.46838</c:v>
                </c:pt>
                <c:pt idx="8554">
                  <c:v>1025.52673</c:v>
                </c:pt>
                <c:pt idx="8555">
                  <c:v>1025.7595200000001</c:v>
                </c:pt>
                <c:pt idx="8556">
                  <c:v>1025.7907700000001</c:v>
                </c:pt>
                <c:pt idx="8557">
                  <c:v>1025.87805</c:v>
                </c:pt>
                <c:pt idx="8558">
                  <c:v>1026.0111099999999</c:v>
                </c:pt>
                <c:pt idx="8559">
                  <c:v>1025.9777799999999</c:v>
                </c:pt>
                <c:pt idx="8560">
                  <c:v>1026.2147199999999</c:v>
                </c:pt>
                <c:pt idx="8561">
                  <c:v>1026.3875700000001</c:v>
                </c:pt>
                <c:pt idx="8562">
                  <c:v>1026.5444299999999</c:v>
                </c:pt>
                <c:pt idx="8563">
                  <c:v>1026.7481700000001</c:v>
                </c:pt>
                <c:pt idx="8564">
                  <c:v>1026.84863</c:v>
                </c:pt>
                <c:pt idx="8565">
                  <c:v>1026.89429</c:v>
                </c:pt>
                <c:pt idx="8566">
                  <c:v>1026.92761</c:v>
                </c:pt>
                <c:pt idx="8567">
                  <c:v>1027.08728</c:v>
                </c:pt>
                <c:pt idx="8568">
                  <c:v>1027.3105499999999</c:v>
                </c:pt>
                <c:pt idx="8569">
                  <c:v>1027.3269</c:v>
                </c:pt>
                <c:pt idx="8570">
                  <c:v>1027.4019800000001</c:v>
                </c:pt>
                <c:pt idx="8571">
                  <c:v>1027.8709699999999</c:v>
                </c:pt>
                <c:pt idx="8572">
                  <c:v>1027.8731700000001</c:v>
                </c:pt>
                <c:pt idx="8573">
                  <c:v>1027.97253</c:v>
                </c:pt>
                <c:pt idx="8574">
                  <c:v>1028.1635699999999</c:v>
                </c:pt>
                <c:pt idx="8575">
                  <c:v>1028.2983400000001</c:v>
                </c:pt>
                <c:pt idx="8576">
                  <c:v>1028.5214800000001</c:v>
                </c:pt>
                <c:pt idx="8577">
                  <c:v>1028.5318600000001</c:v>
                </c:pt>
                <c:pt idx="8578">
                  <c:v>1028.8676800000001</c:v>
                </c:pt>
                <c:pt idx="8579">
                  <c:v>1028.80798</c:v>
                </c:pt>
                <c:pt idx="8580">
                  <c:v>1028.88696</c:v>
                </c:pt>
                <c:pt idx="8581">
                  <c:v>1029.02478</c:v>
                </c:pt>
                <c:pt idx="8582">
                  <c:v>1029.04919</c:v>
                </c:pt>
                <c:pt idx="8583">
                  <c:v>1029.15137</c:v>
                </c:pt>
                <c:pt idx="8584">
                  <c:v>1029.3593699999999</c:v>
                </c:pt>
                <c:pt idx="8585">
                  <c:v>1029.35681</c:v>
                </c:pt>
                <c:pt idx="8586">
                  <c:v>1029.3006600000001</c:v>
                </c:pt>
                <c:pt idx="8587">
                  <c:v>1029.57581</c:v>
                </c:pt>
                <c:pt idx="8588">
                  <c:v>1029.55603</c:v>
                </c:pt>
                <c:pt idx="8589">
                  <c:v>1029.6419699999999</c:v>
                </c:pt>
                <c:pt idx="8590">
                  <c:v>1029.8332499999999</c:v>
                </c:pt>
                <c:pt idx="8591">
                  <c:v>1029.87708</c:v>
                </c:pt>
                <c:pt idx="8592">
                  <c:v>1029.9744900000001</c:v>
                </c:pt>
                <c:pt idx="8593">
                  <c:v>1030.1711399999999</c:v>
                </c:pt>
                <c:pt idx="8594">
                  <c:v>1030.19983</c:v>
                </c:pt>
                <c:pt idx="8595">
                  <c:v>1030.39221</c:v>
                </c:pt>
                <c:pt idx="8596">
                  <c:v>1030.42615</c:v>
                </c:pt>
                <c:pt idx="8597">
                  <c:v>1030.65417</c:v>
                </c:pt>
                <c:pt idx="8598">
                  <c:v>1030.8033399999999</c:v>
                </c:pt>
                <c:pt idx="8599">
                  <c:v>1030.8106700000001</c:v>
                </c:pt>
                <c:pt idx="8600">
                  <c:v>1030.9747299999999</c:v>
                </c:pt>
                <c:pt idx="8601">
                  <c:v>1031.1104700000001</c:v>
                </c:pt>
                <c:pt idx="8602">
                  <c:v>1031.2771</c:v>
                </c:pt>
                <c:pt idx="8603">
                  <c:v>1031.3970899999999</c:v>
                </c:pt>
                <c:pt idx="8604">
                  <c:v>1031.49207</c:v>
                </c:pt>
                <c:pt idx="8605">
                  <c:v>1031.6804199999999</c:v>
                </c:pt>
                <c:pt idx="8606">
                  <c:v>1031.74316</c:v>
                </c:pt>
                <c:pt idx="8607">
                  <c:v>1032.0830100000001</c:v>
                </c:pt>
                <c:pt idx="8608">
                  <c:v>1032.1302499999999</c:v>
                </c:pt>
                <c:pt idx="8609">
                  <c:v>1032.3544899999999</c:v>
                </c:pt>
                <c:pt idx="8610">
                  <c:v>1032.4298100000001</c:v>
                </c:pt>
                <c:pt idx="8611">
                  <c:v>1032.5417500000001</c:v>
                </c:pt>
                <c:pt idx="8612">
                  <c:v>1032.58215</c:v>
                </c:pt>
                <c:pt idx="8613">
                  <c:v>1032.7786900000001</c:v>
                </c:pt>
                <c:pt idx="8614">
                  <c:v>1032.7985799999999</c:v>
                </c:pt>
                <c:pt idx="8615">
                  <c:v>1033.06177</c:v>
                </c:pt>
                <c:pt idx="8616">
                  <c:v>1033.14221</c:v>
                </c:pt>
                <c:pt idx="8617">
                  <c:v>1033.19226</c:v>
                </c:pt>
                <c:pt idx="8618">
                  <c:v>1033.3933099999999</c:v>
                </c:pt>
                <c:pt idx="8619">
                  <c:v>1033.50793</c:v>
                </c:pt>
                <c:pt idx="8620">
                  <c:v>1033.65906</c:v>
                </c:pt>
                <c:pt idx="8621">
                  <c:v>1033.91785</c:v>
                </c:pt>
                <c:pt idx="8622">
                  <c:v>1033.8775599999999</c:v>
                </c:pt>
                <c:pt idx="8623">
                  <c:v>1033.91895</c:v>
                </c:pt>
                <c:pt idx="8624">
                  <c:v>1034.12012</c:v>
                </c:pt>
                <c:pt idx="8625">
                  <c:v>1034.2873500000001</c:v>
                </c:pt>
                <c:pt idx="8626">
                  <c:v>1034.5286900000001</c:v>
                </c:pt>
                <c:pt idx="8627">
                  <c:v>1034.5008499999999</c:v>
                </c:pt>
                <c:pt idx="8628">
                  <c:v>1034.6110799999999</c:v>
                </c:pt>
                <c:pt idx="8629">
                  <c:v>1034.82251</c:v>
                </c:pt>
                <c:pt idx="8630">
                  <c:v>1034.9665500000001</c:v>
                </c:pt>
                <c:pt idx="8631">
                  <c:v>1035.0571299999999</c:v>
                </c:pt>
                <c:pt idx="8632">
                  <c:v>1035.2222899999999</c:v>
                </c:pt>
                <c:pt idx="8633">
                  <c:v>1035.30225</c:v>
                </c:pt>
                <c:pt idx="8634">
                  <c:v>1035.4146699999999</c:v>
                </c:pt>
                <c:pt idx="8635">
                  <c:v>1035.7058099999999</c:v>
                </c:pt>
                <c:pt idx="8636">
                  <c:v>1035.8641399999999</c:v>
                </c:pt>
                <c:pt idx="8637">
                  <c:v>1035.8699999999999</c:v>
                </c:pt>
                <c:pt idx="8638">
                  <c:v>1036.2147199999999</c:v>
                </c:pt>
                <c:pt idx="8639">
                  <c:v>1036.13501</c:v>
                </c:pt>
                <c:pt idx="8640">
                  <c:v>1036.4548299999999</c:v>
                </c:pt>
                <c:pt idx="8641">
                  <c:v>1036.52881</c:v>
                </c:pt>
                <c:pt idx="8642">
                  <c:v>1036.5849599999999</c:v>
                </c:pt>
                <c:pt idx="8643">
                  <c:v>1036.7974899999999</c:v>
                </c:pt>
                <c:pt idx="8644">
                  <c:v>1036.8081099999999</c:v>
                </c:pt>
                <c:pt idx="8645">
                  <c:v>1037.1402599999999</c:v>
                </c:pt>
                <c:pt idx="8646">
                  <c:v>1037.19336</c:v>
                </c:pt>
                <c:pt idx="8647">
                  <c:v>1037.26208</c:v>
                </c:pt>
                <c:pt idx="8648">
                  <c:v>1037.43469</c:v>
                </c:pt>
                <c:pt idx="8649">
                  <c:v>1037.54285</c:v>
                </c:pt>
                <c:pt idx="8650">
                  <c:v>1037.67371</c:v>
                </c:pt>
                <c:pt idx="8651">
                  <c:v>1037.8590099999999</c:v>
                </c:pt>
                <c:pt idx="8652">
                  <c:v>1037.91113</c:v>
                </c:pt>
                <c:pt idx="8653">
                  <c:v>1038.14258</c:v>
                </c:pt>
                <c:pt idx="8654">
                  <c:v>1038.0822800000001</c:v>
                </c:pt>
                <c:pt idx="8655">
                  <c:v>1038.2130099999999</c:v>
                </c:pt>
                <c:pt idx="8656">
                  <c:v>1038.2628199999999</c:v>
                </c:pt>
                <c:pt idx="8657">
                  <c:v>1038.4936499999999</c:v>
                </c:pt>
                <c:pt idx="8658">
                  <c:v>1038.4822999999999</c:v>
                </c:pt>
                <c:pt idx="8659">
                  <c:v>1038.5974100000001</c:v>
                </c:pt>
                <c:pt idx="8660">
                  <c:v>1038.8678</c:v>
                </c:pt>
                <c:pt idx="8661">
                  <c:v>1038.9108900000001</c:v>
                </c:pt>
                <c:pt idx="8662">
                  <c:v>1039.03015</c:v>
                </c:pt>
                <c:pt idx="8663">
                  <c:v>1039.0943600000001</c:v>
                </c:pt>
                <c:pt idx="8664">
                  <c:v>1039.2381600000001</c:v>
                </c:pt>
                <c:pt idx="8665">
                  <c:v>1039.3734099999999</c:v>
                </c:pt>
                <c:pt idx="8666">
                  <c:v>1039.57593</c:v>
                </c:pt>
                <c:pt idx="8667">
                  <c:v>1039.7020299999999</c:v>
                </c:pt>
                <c:pt idx="8668">
                  <c:v>1039.8347200000001</c:v>
                </c:pt>
                <c:pt idx="8669">
                  <c:v>1040.0959499999999</c:v>
                </c:pt>
                <c:pt idx="8670">
                  <c:v>1040.1881100000001</c:v>
                </c:pt>
                <c:pt idx="8671">
                  <c:v>1040.24512</c:v>
                </c:pt>
                <c:pt idx="8672">
                  <c:v>1040.3610799999999</c:v>
                </c:pt>
                <c:pt idx="8673">
                  <c:v>1040.6029100000001</c:v>
                </c:pt>
                <c:pt idx="8674">
                  <c:v>1040.8095699999999</c:v>
                </c:pt>
                <c:pt idx="8675">
                  <c:v>1041.0061000000001</c:v>
                </c:pt>
                <c:pt idx="8676">
                  <c:v>1041.3160399999999</c:v>
                </c:pt>
                <c:pt idx="8677">
                  <c:v>1041.33716</c:v>
                </c:pt>
                <c:pt idx="8678">
                  <c:v>1041.6790800000001</c:v>
                </c:pt>
                <c:pt idx="8679">
                  <c:v>1041.9044200000001</c:v>
                </c:pt>
                <c:pt idx="8680">
                  <c:v>1042.0637200000001</c:v>
                </c:pt>
                <c:pt idx="8681">
                  <c:v>1042.40588</c:v>
                </c:pt>
                <c:pt idx="8682">
                  <c:v>1042.46948</c:v>
                </c:pt>
                <c:pt idx="8683">
                  <c:v>1042.69849</c:v>
                </c:pt>
                <c:pt idx="8684">
                  <c:v>1042.9123500000001</c:v>
                </c:pt>
                <c:pt idx="8685">
                  <c:v>1043.0531000000001</c:v>
                </c:pt>
                <c:pt idx="8686">
                  <c:v>1043.2627</c:v>
                </c:pt>
                <c:pt idx="8687">
                  <c:v>1043.4060099999999</c:v>
                </c:pt>
                <c:pt idx="8688">
                  <c:v>1043.4105199999999</c:v>
                </c:pt>
                <c:pt idx="8689">
                  <c:v>1043.521</c:v>
                </c:pt>
                <c:pt idx="8690">
                  <c:v>1043.6828599999999</c:v>
                </c:pt>
                <c:pt idx="8691">
                  <c:v>1043.8241</c:v>
                </c:pt>
                <c:pt idx="8692">
                  <c:v>1043.8271500000001</c:v>
                </c:pt>
                <c:pt idx="8693">
                  <c:v>1043.9754600000001</c:v>
                </c:pt>
                <c:pt idx="8694">
                  <c:v>1043.99683</c:v>
                </c:pt>
                <c:pt idx="8695">
                  <c:v>1044.1746800000001</c:v>
                </c:pt>
                <c:pt idx="8696">
                  <c:v>1044.2302199999999</c:v>
                </c:pt>
                <c:pt idx="8697">
                  <c:v>1044.3186000000001</c:v>
                </c:pt>
                <c:pt idx="8698">
                  <c:v>1044.45117</c:v>
                </c:pt>
                <c:pt idx="8699">
                  <c:v>1044.5891099999999</c:v>
                </c:pt>
                <c:pt idx="8700">
                  <c:v>1044.7864999999999</c:v>
                </c:pt>
                <c:pt idx="8701">
                  <c:v>1044.82446</c:v>
                </c:pt>
                <c:pt idx="8702">
                  <c:v>1045.05835</c:v>
                </c:pt>
                <c:pt idx="8703">
                  <c:v>1045.19739</c:v>
                </c:pt>
                <c:pt idx="8704">
                  <c:v>1045.1400100000001</c:v>
                </c:pt>
                <c:pt idx="8705">
                  <c:v>1045.4444599999999</c:v>
                </c:pt>
                <c:pt idx="8706">
                  <c:v>1045.4169899999999</c:v>
                </c:pt>
                <c:pt idx="8707">
                  <c:v>1045.46558</c:v>
                </c:pt>
                <c:pt idx="8708">
                  <c:v>1045.60095</c:v>
                </c:pt>
                <c:pt idx="8709">
                  <c:v>1045.6207300000001</c:v>
                </c:pt>
                <c:pt idx="8710">
                  <c:v>1045.68164</c:v>
                </c:pt>
                <c:pt idx="8711">
                  <c:v>1045.8033399999999</c:v>
                </c:pt>
                <c:pt idx="8712">
                  <c:v>1045.9150400000001</c:v>
                </c:pt>
                <c:pt idx="8713">
                  <c:v>1046.0908199999999</c:v>
                </c:pt>
                <c:pt idx="8714">
                  <c:v>1046.11841</c:v>
                </c:pt>
                <c:pt idx="8715">
                  <c:v>1046.27576</c:v>
                </c:pt>
                <c:pt idx="8716">
                  <c:v>1046.4232199999999</c:v>
                </c:pt>
                <c:pt idx="8717">
                  <c:v>1046.57996</c:v>
                </c:pt>
                <c:pt idx="8718">
                  <c:v>1046.7934600000001</c:v>
                </c:pt>
                <c:pt idx="8719">
                  <c:v>1046.8709699999999</c:v>
                </c:pt>
                <c:pt idx="8720">
                  <c:v>1046.87427</c:v>
                </c:pt>
                <c:pt idx="8721">
                  <c:v>1047.12634</c:v>
                </c:pt>
                <c:pt idx="8722">
                  <c:v>1046.99011</c:v>
                </c:pt>
                <c:pt idx="8723">
                  <c:v>1047.25476</c:v>
                </c:pt>
                <c:pt idx="8724">
                  <c:v>1047.3088399999999</c:v>
                </c:pt>
                <c:pt idx="8725">
                  <c:v>1047.4027100000001</c:v>
                </c:pt>
                <c:pt idx="8726">
                  <c:v>1047.63489</c:v>
                </c:pt>
                <c:pt idx="8727">
                  <c:v>1047.6434300000001</c:v>
                </c:pt>
                <c:pt idx="8728">
                  <c:v>1047.6762699999999</c:v>
                </c:pt>
                <c:pt idx="8729">
                  <c:v>1047.84827</c:v>
                </c:pt>
                <c:pt idx="8730">
                  <c:v>1047.91418</c:v>
                </c:pt>
                <c:pt idx="8731">
                  <c:v>1048.0188000000001</c:v>
                </c:pt>
                <c:pt idx="8732">
                  <c:v>1048.0931399999999</c:v>
                </c:pt>
                <c:pt idx="8733">
                  <c:v>1048.27405</c:v>
                </c:pt>
                <c:pt idx="8734">
                  <c:v>1048.3604700000001</c:v>
                </c:pt>
                <c:pt idx="8735">
                  <c:v>1048.54224</c:v>
                </c:pt>
                <c:pt idx="8736">
                  <c:v>1048.6230499999999</c:v>
                </c:pt>
                <c:pt idx="8737">
                  <c:v>1048.7701400000001</c:v>
                </c:pt>
                <c:pt idx="8738">
                  <c:v>1048.8283699999999</c:v>
                </c:pt>
                <c:pt idx="8739">
                  <c:v>1048.9315200000001</c:v>
                </c:pt>
                <c:pt idx="8740">
                  <c:v>1048.94983</c:v>
                </c:pt>
                <c:pt idx="8741">
                  <c:v>1049.1752899999999</c:v>
                </c:pt>
                <c:pt idx="8742">
                  <c:v>1049.2126499999999</c:v>
                </c:pt>
                <c:pt idx="8743">
                  <c:v>1049.4235799999999</c:v>
                </c:pt>
                <c:pt idx="8744">
                  <c:v>1049.6203599999999</c:v>
                </c:pt>
                <c:pt idx="8745">
                  <c:v>1049.77576</c:v>
                </c:pt>
                <c:pt idx="8746">
                  <c:v>1049.9118699999999</c:v>
                </c:pt>
                <c:pt idx="8747">
                  <c:v>1050.11475</c:v>
                </c:pt>
                <c:pt idx="8748">
                  <c:v>1050.23633</c:v>
                </c:pt>
                <c:pt idx="8749">
                  <c:v>1050.4091800000001</c:v>
                </c:pt>
                <c:pt idx="8750">
                  <c:v>1050.41931</c:v>
                </c:pt>
                <c:pt idx="8751">
                  <c:v>1050.65002</c:v>
                </c:pt>
                <c:pt idx="8752">
                  <c:v>1050.6341600000001</c:v>
                </c:pt>
                <c:pt idx="8753">
                  <c:v>1050.9122299999999</c:v>
                </c:pt>
                <c:pt idx="8754">
                  <c:v>1050.9623999999999</c:v>
                </c:pt>
                <c:pt idx="8755">
                  <c:v>1051.0351599999999</c:v>
                </c:pt>
                <c:pt idx="8756">
                  <c:v>1051.19543</c:v>
                </c:pt>
                <c:pt idx="8757">
                  <c:v>1051.48206</c:v>
                </c:pt>
                <c:pt idx="8758">
                  <c:v>1051.6633300000001</c:v>
                </c:pt>
                <c:pt idx="8759">
                  <c:v>1051.66077</c:v>
                </c:pt>
                <c:pt idx="8760">
                  <c:v>1051.78601</c:v>
                </c:pt>
                <c:pt idx="8761">
                  <c:v>1052.0400400000001</c:v>
                </c:pt>
                <c:pt idx="8762">
                  <c:v>1052.12952</c:v>
                </c:pt>
                <c:pt idx="8763">
                  <c:v>1052.16687</c:v>
                </c:pt>
                <c:pt idx="8764">
                  <c:v>1052.3034700000001</c:v>
                </c:pt>
                <c:pt idx="8765">
                  <c:v>1052.2515900000001</c:v>
                </c:pt>
                <c:pt idx="8766">
                  <c:v>1052.4287099999999</c:v>
                </c:pt>
                <c:pt idx="8767">
                  <c:v>1052.56287</c:v>
                </c:pt>
                <c:pt idx="8768">
                  <c:v>1052.82581</c:v>
                </c:pt>
                <c:pt idx="8769">
                  <c:v>1052.85889</c:v>
                </c:pt>
                <c:pt idx="8770">
                  <c:v>1052.7670900000001</c:v>
                </c:pt>
                <c:pt idx="8771">
                  <c:v>1052.94946</c:v>
                </c:pt>
                <c:pt idx="8772">
                  <c:v>1053.07141</c:v>
                </c:pt>
                <c:pt idx="8773">
                  <c:v>1053.1900599999999</c:v>
                </c:pt>
                <c:pt idx="8774">
                  <c:v>1053.4631300000001</c:v>
                </c:pt>
                <c:pt idx="8775">
                  <c:v>1053.6131600000001</c:v>
                </c:pt>
                <c:pt idx="8776">
                  <c:v>1053.80835</c:v>
                </c:pt>
                <c:pt idx="8777">
                  <c:v>1054.0052499999999</c:v>
                </c:pt>
                <c:pt idx="8778">
                  <c:v>1054.2603799999999</c:v>
                </c:pt>
                <c:pt idx="8779">
                  <c:v>1054.5555400000001</c:v>
                </c:pt>
                <c:pt idx="8780">
                  <c:v>1054.65173</c:v>
                </c:pt>
                <c:pt idx="8781">
                  <c:v>1054.68652</c:v>
                </c:pt>
                <c:pt idx="8782">
                  <c:v>1054.90356</c:v>
                </c:pt>
                <c:pt idx="8783">
                  <c:v>1055.1110799999999</c:v>
                </c:pt>
                <c:pt idx="8784">
                  <c:v>1055.27637</c:v>
                </c:pt>
                <c:pt idx="8785">
                  <c:v>1055.2889399999999</c:v>
                </c:pt>
                <c:pt idx="8786">
                  <c:v>1055.46057</c:v>
                </c:pt>
                <c:pt idx="8787">
                  <c:v>1055.4362799999999</c:v>
                </c:pt>
                <c:pt idx="8788">
                  <c:v>1055.7316900000001</c:v>
                </c:pt>
                <c:pt idx="8789">
                  <c:v>1055.7998</c:v>
                </c:pt>
                <c:pt idx="8790">
                  <c:v>1056.0039099999999</c:v>
                </c:pt>
                <c:pt idx="8791">
                  <c:v>1056.03125</c:v>
                </c:pt>
                <c:pt idx="8792">
                  <c:v>1056.22864</c:v>
                </c:pt>
                <c:pt idx="8793">
                  <c:v>1056.28674</c:v>
                </c:pt>
                <c:pt idx="8794">
                  <c:v>1056.42102</c:v>
                </c:pt>
                <c:pt idx="8795">
                  <c:v>1056.5402799999999</c:v>
                </c:pt>
                <c:pt idx="8796">
                  <c:v>1056.7257099999999</c:v>
                </c:pt>
                <c:pt idx="8797">
                  <c:v>1056.7038600000001</c:v>
                </c:pt>
                <c:pt idx="8798">
                  <c:v>1056.8264200000001</c:v>
                </c:pt>
                <c:pt idx="8799">
                  <c:v>1057.1118200000001</c:v>
                </c:pt>
                <c:pt idx="8800">
                  <c:v>1057.05627</c:v>
                </c:pt>
                <c:pt idx="8801">
                  <c:v>1057.12878</c:v>
                </c:pt>
                <c:pt idx="8802">
                  <c:v>1057.37952</c:v>
                </c:pt>
                <c:pt idx="8803">
                  <c:v>1057.35889</c:v>
                </c:pt>
                <c:pt idx="8804">
                  <c:v>1057.62048</c:v>
                </c:pt>
                <c:pt idx="8805">
                  <c:v>1057.6688200000001</c:v>
                </c:pt>
                <c:pt idx="8806">
                  <c:v>1057.9390900000001</c:v>
                </c:pt>
                <c:pt idx="8807">
                  <c:v>1058.1328100000001</c:v>
                </c:pt>
                <c:pt idx="8808">
                  <c:v>1058.1550299999999</c:v>
                </c:pt>
                <c:pt idx="8809">
                  <c:v>1058.2648899999999</c:v>
                </c:pt>
                <c:pt idx="8810">
                  <c:v>1058.5413799999999</c:v>
                </c:pt>
                <c:pt idx="8811">
                  <c:v>1058.68066</c:v>
                </c:pt>
                <c:pt idx="8812">
                  <c:v>1058.7959000000001</c:v>
                </c:pt>
                <c:pt idx="8813">
                  <c:v>1058.86609</c:v>
                </c:pt>
                <c:pt idx="8814">
                  <c:v>1059.0668900000001</c:v>
                </c:pt>
                <c:pt idx="8815">
                  <c:v>1059.07935</c:v>
                </c:pt>
                <c:pt idx="8816">
                  <c:v>1059.2981</c:v>
                </c:pt>
                <c:pt idx="8817">
                  <c:v>1059.33618</c:v>
                </c:pt>
                <c:pt idx="8818">
                  <c:v>1059.42822</c:v>
                </c:pt>
                <c:pt idx="8819">
                  <c:v>1059.63257</c:v>
                </c:pt>
                <c:pt idx="8820">
                  <c:v>1059.83447</c:v>
                </c:pt>
                <c:pt idx="8821">
                  <c:v>1059.92236</c:v>
                </c:pt>
                <c:pt idx="8822">
                  <c:v>1060.0317399999999</c:v>
                </c:pt>
                <c:pt idx="8823">
                  <c:v>1060.2722200000001</c:v>
                </c:pt>
                <c:pt idx="8824">
                  <c:v>1060.4184600000001</c:v>
                </c:pt>
                <c:pt idx="8825">
                  <c:v>1060.60266</c:v>
                </c:pt>
                <c:pt idx="8826">
                  <c:v>1060.89258</c:v>
                </c:pt>
                <c:pt idx="8827">
                  <c:v>1060.9018599999999</c:v>
                </c:pt>
                <c:pt idx="8828">
                  <c:v>1061.21985</c:v>
                </c:pt>
                <c:pt idx="8829">
                  <c:v>1061.3349599999999</c:v>
                </c:pt>
                <c:pt idx="8830">
                  <c:v>1061.45544</c:v>
                </c:pt>
                <c:pt idx="8831">
                  <c:v>1061.5548100000001</c:v>
                </c:pt>
                <c:pt idx="8832">
                  <c:v>1061.70813</c:v>
                </c:pt>
                <c:pt idx="8833">
                  <c:v>1061.83203</c:v>
                </c:pt>
                <c:pt idx="8834">
                  <c:v>1061.95471</c:v>
                </c:pt>
                <c:pt idx="8835">
                  <c:v>1062.1231700000001</c:v>
                </c:pt>
                <c:pt idx="8836">
                  <c:v>1062.3194599999999</c:v>
                </c:pt>
                <c:pt idx="8837">
                  <c:v>1062.3292200000001</c:v>
                </c:pt>
                <c:pt idx="8838">
                  <c:v>1062.40625</c:v>
                </c:pt>
                <c:pt idx="8839">
                  <c:v>1062.5069599999999</c:v>
                </c:pt>
                <c:pt idx="8840">
                  <c:v>1062.66309</c:v>
                </c:pt>
                <c:pt idx="8841">
                  <c:v>1062.7553700000001</c:v>
                </c:pt>
                <c:pt idx="8842">
                  <c:v>1062.7130099999999</c:v>
                </c:pt>
                <c:pt idx="8843">
                  <c:v>1062.8419200000001</c:v>
                </c:pt>
                <c:pt idx="8844">
                  <c:v>1063.09094</c:v>
                </c:pt>
                <c:pt idx="8845">
                  <c:v>1063.18335</c:v>
                </c:pt>
                <c:pt idx="8846">
                  <c:v>1063.4394500000001</c:v>
                </c:pt>
                <c:pt idx="8847">
                  <c:v>1063.41553</c:v>
                </c:pt>
                <c:pt idx="8848">
                  <c:v>1063.6796899999999</c:v>
                </c:pt>
                <c:pt idx="8849">
                  <c:v>1063.6991</c:v>
                </c:pt>
                <c:pt idx="8850">
                  <c:v>1063.92065</c:v>
                </c:pt>
                <c:pt idx="8851">
                  <c:v>1064.00964</c:v>
                </c:pt>
                <c:pt idx="8852">
                  <c:v>1064.2443800000001</c:v>
                </c:pt>
                <c:pt idx="8853">
                  <c:v>1064.28748</c:v>
                </c:pt>
                <c:pt idx="8854">
                  <c:v>1064.5426</c:v>
                </c:pt>
                <c:pt idx="8855">
                  <c:v>1064.73865</c:v>
                </c:pt>
                <c:pt idx="8856">
                  <c:v>1065.1608900000001</c:v>
                </c:pt>
                <c:pt idx="8857">
                  <c:v>1065.22217</c:v>
                </c:pt>
                <c:pt idx="8858">
                  <c:v>1065.2195999999999</c:v>
                </c:pt>
                <c:pt idx="8859">
                  <c:v>1065.4646</c:v>
                </c:pt>
                <c:pt idx="8860">
                  <c:v>1065.6042500000001</c:v>
                </c:pt>
                <c:pt idx="8861">
                  <c:v>1065.8038300000001</c:v>
                </c:pt>
                <c:pt idx="8862">
                  <c:v>1065.8164099999999</c:v>
                </c:pt>
                <c:pt idx="8863">
                  <c:v>1066.0658000000001</c:v>
                </c:pt>
                <c:pt idx="8864">
                  <c:v>1066.2296100000001</c:v>
                </c:pt>
                <c:pt idx="8865">
                  <c:v>1066.38159</c:v>
                </c:pt>
                <c:pt idx="8866">
                  <c:v>1066.4135699999999</c:v>
                </c:pt>
                <c:pt idx="8867">
                  <c:v>1066.61157</c:v>
                </c:pt>
                <c:pt idx="8868">
                  <c:v>1066.7622100000001</c:v>
                </c:pt>
                <c:pt idx="8869">
                  <c:v>1067.02136</c:v>
                </c:pt>
                <c:pt idx="8870">
                  <c:v>1067.0167200000001</c:v>
                </c:pt>
                <c:pt idx="8871">
                  <c:v>1067.0665300000001</c:v>
                </c:pt>
                <c:pt idx="8872">
                  <c:v>1067.22498</c:v>
                </c:pt>
                <c:pt idx="8873">
                  <c:v>1067.3068800000001</c:v>
                </c:pt>
                <c:pt idx="8874">
                  <c:v>1067.6035199999999</c:v>
                </c:pt>
                <c:pt idx="8875">
                  <c:v>1067.4871800000001</c:v>
                </c:pt>
                <c:pt idx="8876">
                  <c:v>1067.83557</c:v>
                </c:pt>
                <c:pt idx="8877">
                  <c:v>1067.9093</c:v>
                </c:pt>
                <c:pt idx="8878">
                  <c:v>1068.1508799999999</c:v>
                </c:pt>
                <c:pt idx="8879">
                  <c:v>1068.3313000000001</c:v>
                </c:pt>
                <c:pt idx="8880">
                  <c:v>1068.4215099999999</c:v>
                </c:pt>
                <c:pt idx="8881">
                  <c:v>1068.5465099999999</c:v>
                </c:pt>
                <c:pt idx="8882">
                  <c:v>1068.6180400000001</c:v>
                </c:pt>
                <c:pt idx="8883">
                  <c:v>1068.8335</c:v>
                </c:pt>
                <c:pt idx="8884">
                  <c:v>1068.9447</c:v>
                </c:pt>
                <c:pt idx="8885">
                  <c:v>1069.1856700000001</c:v>
                </c:pt>
                <c:pt idx="8886">
                  <c:v>1069.3524199999999</c:v>
                </c:pt>
                <c:pt idx="8887">
                  <c:v>1069.6243899999999</c:v>
                </c:pt>
                <c:pt idx="8888">
                  <c:v>1069.59131</c:v>
                </c:pt>
                <c:pt idx="8889">
                  <c:v>1069.7539099999999</c:v>
                </c:pt>
                <c:pt idx="8890">
                  <c:v>1069.97766</c:v>
                </c:pt>
                <c:pt idx="8891">
                  <c:v>1070.1563699999999</c:v>
                </c:pt>
                <c:pt idx="8892">
                  <c:v>1070.22534</c:v>
                </c:pt>
                <c:pt idx="8893">
                  <c:v>1070.44946</c:v>
                </c:pt>
                <c:pt idx="8894">
                  <c:v>1070.50647</c:v>
                </c:pt>
                <c:pt idx="8895">
                  <c:v>1070.76379</c:v>
                </c:pt>
                <c:pt idx="8896">
                  <c:v>1070.8109099999999</c:v>
                </c:pt>
                <c:pt idx="8897">
                  <c:v>1070.8302000000001</c:v>
                </c:pt>
                <c:pt idx="8898">
                  <c:v>1070.9359099999999</c:v>
                </c:pt>
                <c:pt idx="8899">
                  <c:v>1071.2302199999999</c:v>
                </c:pt>
                <c:pt idx="8900">
                  <c:v>1071.46594</c:v>
                </c:pt>
                <c:pt idx="8901">
                  <c:v>1071.5908199999999</c:v>
                </c:pt>
                <c:pt idx="8902">
                  <c:v>1071.51404</c:v>
                </c:pt>
                <c:pt idx="8903">
                  <c:v>1071.7192399999999</c:v>
                </c:pt>
                <c:pt idx="8904">
                  <c:v>1071.95984</c:v>
                </c:pt>
                <c:pt idx="8905">
                  <c:v>1071.89978</c:v>
                </c:pt>
                <c:pt idx="8906">
                  <c:v>1072.16211</c:v>
                </c:pt>
                <c:pt idx="8907">
                  <c:v>1072.1307400000001</c:v>
                </c:pt>
                <c:pt idx="8908">
                  <c:v>1072.30908</c:v>
                </c:pt>
                <c:pt idx="8909">
                  <c:v>1072.4396999999999</c:v>
                </c:pt>
                <c:pt idx="8910">
                  <c:v>1072.47729</c:v>
                </c:pt>
                <c:pt idx="8911">
                  <c:v>1072.6203599999999</c:v>
                </c:pt>
                <c:pt idx="8912">
                  <c:v>1072.7965099999999</c:v>
                </c:pt>
                <c:pt idx="8913">
                  <c:v>1072.94067</c:v>
                </c:pt>
                <c:pt idx="8914">
                  <c:v>1073.2144800000001</c:v>
                </c:pt>
                <c:pt idx="8915">
                  <c:v>1073.35168</c:v>
                </c:pt>
                <c:pt idx="8916">
                  <c:v>1073.3325199999999</c:v>
                </c:pt>
                <c:pt idx="8917">
                  <c:v>1073.51575</c:v>
                </c:pt>
                <c:pt idx="8918">
                  <c:v>1073.6430700000001</c:v>
                </c:pt>
                <c:pt idx="8919">
                  <c:v>1073.95715</c:v>
                </c:pt>
                <c:pt idx="8920">
                  <c:v>1073.9614300000001</c:v>
                </c:pt>
                <c:pt idx="8921">
                  <c:v>1074.22803</c:v>
                </c:pt>
                <c:pt idx="8922">
                  <c:v>1074.22766</c:v>
                </c:pt>
                <c:pt idx="8923">
                  <c:v>1074.29736</c:v>
                </c:pt>
                <c:pt idx="8924">
                  <c:v>1074.53809</c:v>
                </c:pt>
                <c:pt idx="8925">
                  <c:v>1074.8527799999999</c:v>
                </c:pt>
                <c:pt idx="8926">
                  <c:v>1075.0043900000001</c:v>
                </c:pt>
                <c:pt idx="8927">
                  <c:v>1075.12573</c:v>
                </c:pt>
                <c:pt idx="8928">
                  <c:v>1075.21533</c:v>
                </c:pt>
                <c:pt idx="8929">
                  <c:v>1075.36572</c:v>
                </c:pt>
                <c:pt idx="8930">
                  <c:v>1075.4012499999999</c:v>
                </c:pt>
                <c:pt idx="8931">
                  <c:v>1075.58997</c:v>
                </c:pt>
                <c:pt idx="8932">
                  <c:v>1075.80981</c:v>
                </c:pt>
                <c:pt idx="8933">
                  <c:v>1075.9527599999999</c:v>
                </c:pt>
                <c:pt idx="8934">
                  <c:v>1076.12598</c:v>
                </c:pt>
                <c:pt idx="8935">
                  <c:v>1076.18274</c:v>
                </c:pt>
                <c:pt idx="8936">
                  <c:v>1076.3034700000001</c:v>
                </c:pt>
                <c:pt idx="8937">
                  <c:v>1076.3254400000001</c:v>
                </c:pt>
                <c:pt idx="8938">
                  <c:v>1076.46985</c:v>
                </c:pt>
                <c:pt idx="8939">
                  <c:v>1076.6292699999999</c:v>
                </c:pt>
                <c:pt idx="8940">
                  <c:v>1076.69714</c:v>
                </c:pt>
                <c:pt idx="8941">
                  <c:v>1076.90967</c:v>
                </c:pt>
                <c:pt idx="8942">
                  <c:v>1076.9376199999999</c:v>
                </c:pt>
                <c:pt idx="8943">
                  <c:v>1077.1739500000001</c:v>
                </c:pt>
                <c:pt idx="8944">
                  <c:v>1077.2982199999999</c:v>
                </c:pt>
                <c:pt idx="8945">
                  <c:v>1077.3042</c:v>
                </c:pt>
                <c:pt idx="8946">
                  <c:v>1077.4792500000001</c:v>
                </c:pt>
                <c:pt idx="8947">
                  <c:v>1077.78271</c:v>
                </c:pt>
                <c:pt idx="8948">
                  <c:v>1077.86292</c:v>
                </c:pt>
                <c:pt idx="8949">
                  <c:v>1078.05017</c:v>
                </c:pt>
                <c:pt idx="8950">
                  <c:v>1078.14429</c:v>
                </c:pt>
                <c:pt idx="8951">
                  <c:v>1078.3820800000001</c:v>
                </c:pt>
                <c:pt idx="8952">
                  <c:v>1078.53638</c:v>
                </c:pt>
                <c:pt idx="8953">
                  <c:v>1078.7996800000001</c:v>
                </c:pt>
                <c:pt idx="8954">
                  <c:v>1078.79675</c:v>
                </c:pt>
                <c:pt idx="8955">
                  <c:v>1078.9112500000001</c:v>
                </c:pt>
                <c:pt idx="8956">
                  <c:v>1079.05261</c:v>
                </c:pt>
                <c:pt idx="8957">
                  <c:v>1079.15454</c:v>
                </c:pt>
                <c:pt idx="8958">
                  <c:v>1079.42444</c:v>
                </c:pt>
                <c:pt idx="8959">
                  <c:v>1079.6082799999999</c:v>
                </c:pt>
                <c:pt idx="8960">
                  <c:v>1079.87122</c:v>
                </c:pt>
                <c:pt idx="8961">
                  <c:v>1080.0606700000001</c:v>
                </c:pt>
                <c:pt idx="8962">
                  <c:v>1080.0980199999999</c:v>
                </c:pt>
                <c:pt idx="8963">
                  <c:v>1080.2161900000001</c:v>
                </c:pt>
                <c:pt idx="8964">
                  <c:v>1080.49731</c:v>
                </c:pt>
                <c:pt idx="8965">
                  <c:v>1080.7961399999999</c:v>
                </c:pt>
                <c:pt idx="8966">
                  <c:v>1080.7474400000001</c:v>
                </c:pt>
                <c:pt idx="8967">
                  <c:v>1080.96838</c:v>
                </c:pt>
                <c:pt idx="8968">
                  <c:v>1080.98633</c:v>
                </c:pt>
                <c:pt idx="8969">
                  <c:v>1081.09888</c:v>
                </c:pt>
                <c:pt idx="8970">
                  <c:v>1081.2899199999999</c:v>
                </c:pt>
                <c:pt idx="8971">
                  <c:v>1081.2652599999999</c:v>
                </c:pt>
                <c:pt idx="8972">
                  <c:v>1081.4489699999999</c:v>
                </c:pt>
                <c:pt idx="8973">
                  <c:v>1081.4578899999999</c:v>
                </c:pt>
                <c:pt idx="8974">
                  <c:v>1081.56323</c:v>
                </c:pt>
                <c:pt idx="8975">
                  <c:v>1081.6320800000001</c:v>
                </c:pt>
                <c:pt idx="8976">
                  <c:v>1081.6458700000001</c:v>
                </c:pt>
                <c:pt idx="8977">
                  <c:v>1082.1148700000001</c:v>
                </c:pt>
                <c:pt idx="8978">
                  <c:v>1081.9877899999999</c:v>
                </c:pt>
                <c:pt idx="8979">
                  <c:v>1082.1107199999999</c:v>
                </c:pt>
                <c:pt idx="8980">
                  <c:v>1082.4768099999999</c:v>
                </c:pt>
                <c:pt idx="8981">
                  <c:v>1082.4493399999999</c:v>
                </c:pt>
                <c:pt idx="8982">
                  <c:v>1082.49036</c:v>
                </c:pt>
                <c:pt idx="8983">
                  <c:v>1082.7144800000001</c:v>
                </c:pt>
                <c:pt idx="8984">
                  <c:v>1082.85742</c:v>
                </c:pt>
                <c:pt idx="8985">
                  <c:v>1083.0053700000001</c:v>
                </c:pt>
                <c:pt idx="8986">
                  <c:v>1083.07385</c:v>
                </c:pt>
                <c:pt idx="8987">
                  <c:v>1083.4305400000001</c:v>
                </c:pt>
                <c:pt idx="8988">
                  <c:v>1083.36682</c:v>
                </c:pt>
                <c:pt idx="8989">
                  <c:v>1083.5650599999999</c:v>
                </c:pt>
                <c:pt idx="8990">
                  <c:v>1083.7116699999999</c:v>
                </c:pt>
                <c:pt idx="8991">
                  <c:v>1083.8201899999999</c:v>
                </c:pt>
                <c:pt idx="8992">
                  <c:v>1083.94031</c:v>
                </c:pt>
                <c:pt idx="8993">
                  <c:v>1084.19568</c:v>
                </c:pt>
                <c:pt idx="8994">
                  <c:v>1084.37842</c:v>
                </c:pt>
                <c:pt idx="8995">
                  <c:v>1084.5960700000001</c:v>
                </c:pt>
                <c:pt idx="8996">
                  <c:v>1084.6542999999999</c:v>
                </c:pt>
                <c:pt idx="8997">
                  <c:v>1084.7951700000001</c:v>
                </c:pt>
                <c:pt idx="8998">
                  <c:v>1084.8328899999999</c:v>
                </c:pt>
                <c:pt idx="8999">
                  <c:v>1085.07068</c:v>
                </c:pt>
                <c:pt idx="9000">
                  <c:v>1085.4091800000001</c:v>
                </c:pt>
                <c:pt idx="9001">
                  <c:v>1085.3136</c:v>
                </c:pt>
                <c:pt idx="9002">
                  <c:v>1085.45715</c:v>
                </c:pt>
                <c:pt idx="9003">
                  <c:v>1085.48804</c:v>
                </c:pt>
                <c:pt idx="9004">
                  <c:v>1085.8048100000001</c:v>
                </c:pt>
                <c:pt idx="9005">
                  <c:v>1085.9084499999999</c:v>
                </c:pt>
                <c:pt idx="9006">
                  <c:v>1086.2158199999999</c:v>
                </c:pt>
                <c:pt idx="9007">
                  <c:v>1086.3833</c:v>
                </c:pt>
                <c:pt idx="9008">
                  <c:v>1086.4304199999999</c:v>
                </c:pt>
                <c:pt idx="9009">
                  <c:v>1086.61267</c:v>
                </c:pt>
                <c:pt idx="9010">
                  <c:v>1086.6343999999999</c:v>
                </c:pt>
                <c:pt idx="9011">
                  <c:v>1086.7523200000001</c:v>
                </c:pt>
                <c:pt idx="9012">
                  <c:v>1086.9338399999999</c:v>
                </c:pt>
                <c:pt idx="9013">
                  <c:v>1086.7474400000001</c:v>
                </c:pt>
                <c:pt idx="9014">
                  <c:v>1086.81458</c:v>
                </c:pt>
                <c:pt idx="9015">
                  <c:v>1086.98792</c:v>
                </c:pt>
                <c:pt idx="9016">
                  <c:v>1086.87646</c:v>
                </c:pt>
                <c:pt idx="9017">
                  <c:v>1086.7843</c:v>
                </c:pt>
                <c:pt idx="9018">
                  <c:v>1086.70569</c:v>
                </c:pt>
                <c:pt idx="9019">
                  <c:v>1086.80627</c:v>
                </c:pt>
                <c:pt idx="9020">
                  <c:v>1086.76331</c:v>
                </c:pt>
                <c:pt idx="9021">
                  <c:v>1086.68713</c:v>
                </c:pt>
                <c:pt idx="9022">
                  <c:v>1086.6118200000001</c:v>
                </c:pt>
                <c:pt idx="9023">
                  <c:v>1086.5743399999999</c:v>
                </c:pt>
                <c:pt idx="9024">
                  <c:v>1086.47839</c:v>
                </c:pt>
                <c:pt idx="9025">
                  <c:v>1086.4984099999999</c:v>
                </c:pt>
                <c:pt idx="9026">
                  <c:v>1086.60742</c:v>
                </c:pt>
                <c:pt idx="9027">
                  <c:v>1086.6146200000001</c:v>
                </c:pt>
                <c:pt idx="9028">
                  <c:v>1086.6506300000001</c:v>
                </c:pt>
                <c:pt idx="9029">
                  <c:v>1086.6313500000001</c:v>
                </c:pt>
                <c:pt idx="9030">
                  <c:v>1086.7705100000001</c:v>
                </c:pt>
                <c:pt idx="9031">
                  <c:v>1086.7557400000001</c:v>
                </c:pt>
                <c:pt idx="9032">
                  <c:v>1086.7305899999999</c:v>
                </c:pt>
                <c:pt idx="9033">
                  <c:v>1086.6300000000001</c:v>
                </c:pt>
                <c:pt idx="9034">
                  <c:v>1086.67383</c:v>
                </c:pt>
                <c:pt idx="9035">
                  <c:v>1086.76855</c:v>
                </c:pt>
                <c:pt idx="9036">
                  <c:v>1086.68164</c:v>
                </c:pt>
                <c:pt idx="9037">
                  <c:v>1086.6934799999999</c:v>
                </c:pt>
                <c:pt idx="9038">
                  <c:v>1086.50171</c:v>
                </c:pt>
                <c:pt idx="9039">
                  <c:v>1086.74487</c:v>
                </c:pt>
                <c:pt idx="9040">
                  <c:v>1086.69714</c:v>
                </c:pt>
                <c:pt idx="9041">
                  <c:v>1086.5832499999999</c:v>
                </c:pt>
                <c:pt idx="9042">
                  <c:v>1086.63599</c:v>
                </c:pt>
                <c:pt idx="9043">
                  <c:v>1086.61438</c:v>
                </c:pt>
                <c:pt idx="9044">
                  <c:v>1086.62842</c:v>
                </c:pt>
                <c:pt idx="9045">
                  <c:v>1086.66418</c:v>
                </c:pt>
                <c:pt idx="9046">
                  <c:v>1086.7089800000001</c:v>
                </c:pt>
                <c:pt idx="9047">
                  <c:v>1086.6657700000001</c:v>
                </c:pt>
                <c:pt idx="9048">
                  <c:v>1086.7158199999999</c:v>
                </c:pt>
                <c:pt idx="9049">
                  <c:v>1086.6007099999999</c:v>
                </c:pt>
                <c:pt idx="9050">
                  <c:v>1086.7385300000001</c:v>
                </c:pt>
                <c:pt idx="9051">
                  <c:v>1086.7866200000001</c:v>
                </c:pt>
                <c:pt idx="9052">
                  <c:v>1086.63501</c:v>
                </c:pt>
                <c:pt idx="9053">
                  <c:v>1086.93103</c:v>
                </c:pt>
                <c:pt idx="9054">
                  <c:v>1086.8118899999999</c:v>
                </c:pt>
                <c:pt idx="9055">
                  <c:v>1086.9249299999999</c:v>
                </c:pt>
                <c:pt idx="9056">
                  <c:v>1086.76819</c:v>
                </c:pt>
                <c:pt idx="9057">
                  <c:v>1086.7561000000001</c:v>
                </c:pt>
                <c:pt idx="9058">
                  <c:v>1086.9322500000001</c:v>
                </c:pt>
                <c:pt idx="9059">
                  <c:v>1086.8716999999999</c:v>
                </c:pt>
                <c:pt idx="9060">
                  <c:v>1087.0534700000001</c:v>
                </c:pt>
                <c:pt idx="9061">
                  <c:v>1086.89795</c:v>
                </c:pt>
                <c:pt idx="9062">
                  <c:v>1086.89282</c:v>
                </c:pt>
                <c:pt idx="9063">
                  <c:v>1086.9497100000001</c:v>
                </c:pt>
                <c:pt idx="9064">
                  <c:v>1087.0155</c:v>
                </c:pt>
                <c:pt idx="9065">
                  <c:v>1087.0061000000001</c:v>
                </c:pt>
                <c:pt idx="9066">
                  <c:v>1087.1307400000001</c:v>
                </c:pt>
                <c:pt idx="9067">
                  <c:v>1087.0396699999999</c:v>
                </c:pt>
                <c:pt idx="9068">
                  <c:v>1087.14355</c:v>
                </c:pt>
                <c:pt idx="9069">
                  <c:v>1087.03809</c:v>
                </c:pt>
                <c:pt idx="9070">
                  <c:v>1087.0314900000001</c:v>
                </c:pt>
                <c:pt idx="9071">
                  <c:v>1087.25549</c:v>
                </c:pt>
                <c:pt idx="9072">
                  <c:v>1087.1317100000001</c:v>
                </c:pt>
                <c:pt idx="9073">
                  <c:v>1087.01648</c:v>
                </c:pt>
                <c:pt idx="9074">
                  <c:v>1087.02295</c:v>
                </c:pt>
                <c:pt idx="9075">
                  <c:v>1087.07068</c:v>
                </c:pt>
                <c:pt idx="9076">
                  <c:v>1087.0029300000001</c:v>
                </c:pt>
                <c:pt idx="9077">
                  <c:v>1087.10193</c:v>
                </c:pt>
                <c:pt idx="9078">
                  <c:v>1087.0400400000001</c:v>
                </c:pt>
                <c:pt idx="9079">
                  <c:v>1087.16797</c:v>
                </c:pt>
                <c:pt idx="9080">
                  <c:v>1087.15039</c:v>
                </c:pt>
                <c:pt idx="9081">
                  <c:v>1087.1458700000001</c:v>
                </c:pt>
                <c:pt idx="9082">
                  <c:v>1087.18652</c:v>
                </c:pt>
                <c:pt idx="9083">
                  <c:v>1087.2828400000001</c:v>
                </c:pt>
                <c:pt idx="9084">
                  <c:v>1087.28809</c:v>
                </c:pt>
                <c:pt idx="9085">
                  <c:v>1087.21594</c:v>
                </c:pt>
                <c:pt idx="9086">
                  <c:v>1087.2529300000001</c:v>
                </c:pt>
                <c:pt idx="9087">
                  <c:v>1087.27808</c:v>
                </c:pt>
                <c:pt idx="9088">
                  <c:v>1087.28955</c:v>
                </c:pt>
                <c:pt idx="9089">
                  <c:v>1087.31104</c:v>
                </c:pt>
                <c:pt idx="9090">
                  <c:v>1087.3203100000001</c:v>
                </c:pt>
                <c:pt idx="9091">
                  <c:v>1087.3895299999999</c:v>
                </c:pt>
                <c:pt idx="9092">
                  <c:v>1087.4748500000001</c:v>
                </c:pt>
                <c:pt idx="9093">
                  <c:v>1087.49243</c:v>
                </c:pt>
                <c:pt idx="9094">
                  <c:v>1087.50171</c:v>
                </c:pt>
                <c:pt idx="9095">
                  <c:v>1087.3891599999999</c:v>
                </c:pt>
                <c:pt idx="9096">
                  <c:v>1087.3754899999999</c:v>
                </c:pt>
                <c:pt idx="9097">
                  <c:v>1087.34644</c:v>
                </c:pt>
                <c:pt idx="9098">
                  <c:v>1087.3143299999999</c:v>
                </c:pt>
                <c:pt idx="9099">
                  <c:v>1087.3391099999999</c:v>
                </c:pt>
                <c:pt idx="9100">
                  <c:v>1087.4060099999999</c:v>
                </c:pt>
                <c:pt idx="9101">
                  <c:v>1087.48621</c:v>
                </c:pt>
                <c:pt idx="9102">
                  <c:v>1087.4099100000001</c:v>
                </c:pt>
                <c:pt idx="9103">
                  <c:v>1087.4904799999999</c:v>
                </c:pt>
                <c:pt idx="9104">
                  <c:v>1087.60754</c:v>
                </c:pt>
                <c:pt idx="9105">
                  <c:v>1087.60022</c:v>
                </c:pt>
                <c:pt idx="9106">
                  <c:v>1087.55225</c:v>
                </c:pt>
                <c:pt idx="9107">
                  <c:v>1087.5567599999999</c:v>
                </c:pt>
                <c:pt idx="9108">
                  <c:v>1087.5053700000001</c:v>
                </c:pt>
                <c:pt idx="9109">
                  <c:v>1087.5035399999999</c:v>
                </c:pt>
                <c:pt idx="9110">
                  <c:v>1087.6206099999999</c:v>
                </c:pt>
                <c:pt idx="9111">
                  <c:v>1087.46606</c:v>
                </c:pt>
                <c:pt idx="9112">
                  <c:v>1087.51233</c:v>
                </c:pt>
                <c:pt idx="9113">
                  <c:v>1087.4499499999999</c:v>
                </c:pt>
                <c:pt idx="9114">
                  <c:v>1087.41858</c:v>
                </c:pt>
                <c:pt idx="9115">
                  <c:v>1087.5867900000001</c:v>
                </c:pt>
                <c:pt idx="9116">
                  <c:v>1087.4393299999999</c:v>
                </c:pt>
                <c:pt idx="9117">
                  <c:v>1087.49207</c:v>
                </c:pt>
                <c:pt idx="9118">
                  <c:v>1087.4840099999999</c:v>
                </c:pt>
                <c:pt idx="9119">
                  <c:v>1087.37329</c:v>
                </c:pt>
                <c:pt idx="9120">
                  <c:v>1087.4760699999999</c:v>
                </c:pt>
                <c:pt idx="9121">
                  <c:v>1087.3786600000001</c:v>
                </c:pt>
                <c:pt idx="9122">
                  <c:v>1087.41443</c:v>
                </c:pt>
                <c:pt idx="9123">
                  <c:v>1087.4373800000001</c:v>
                </c:pt>
                <c:pt idx="9124">
                  <c:v>1087.3667</c:v>
                </c:pt>
                <c:pt idx="9125">
                  <c:v>1087.32727</c:v>
                </c:pt>
                <c:pt idx="9126">
                  <c:v>1087.2154499999999</c:v>
                </c:pt>
                <c:pt idx="9127">
                  <c:v>1087.2756300000001</c:v>
                </c:pt>
                <c:pt idx="9128">
                  <c:v>1087.2146</c:v>
                </c:pt>
                <c:pt idx="9129">
                  <c:v>1086.9874299999999</c:v>
                </c:pt>
                <c:pt idx="9130">
                  <c:v>1086.85608</c:v>
                </c:pt>
                <c:pt idx="9131">
                  <c:v>1086.82141</c:v>
                </c:pt>
                <c:pt idx="9132">
                  <c:v>1086.6522199999999</c:v>
                </c:pt>
                <c:pt idx="9133">
                  <c:v>1086.7017800000001</c:v>
                </c:pt>
                <c:pt idx="9134">
                  <c:v>1086.54565</c:v>
                </c:pt>
                <c:pt idx="9135">
                  <c:v>1086.3472899999999</c:v>
                </c:pt>
                <c:pt idx="9136">
                  <c:v>1086.15283</c:v>
                </c:pt>
                <c:pt idx="9137">
                  <c:v>1086.02124</c:v>
                </c:pt>
                <c:pt idx="9138">
                  <c:v>1085.8518099999999</c:v>
                </c:pt>
                <c:pt idx="9139">
                  <c:v>1085.7006799999999</c:v>
                </c:pt>
                <c:pt idx="9140">
                  <c:v>1085.5328400000001</c:v>
                </c:pt>
                <c:pt idx="9141">
                  <c:v>1085.4023400000001</c:v>
                </c:pt>
                <c:pt idx="9142">
                  <c:v>1085.3987999999999</c:v>
                </c:pt>
                <c:pt idx="9143">
                  <c:v>1085.23218</c:v>
                </c:pt>
                <c:pt idx="9144">
                  <c:v>1085.2717299999999</c:v>
                </c:pt>
                <c:pt idx="9145">
                  <c:v>1084.8370399999999</c:v>
                </c:pt>
                <c:pt idx="9146">
                  <c:v>1084.8050499999999</c:v>
                </c:pt>
                <c:pt idx="9147">
                  <c:v>1084.5833700000001</c:v>
                </c:pt>
                <c:pt idx="9148">
                  <c:v>1084.3728000000001</c:v>
                </c:pt>
                <c:pt idx="9149">
                  <c:v>1084.2751499999999</c:v>
                </c:pt>
                <c:pt idx="9150">
                  <c:v>1083.96252</c:v>
                </c:pt>
                <c:pt idx="9151">
                  <c:v>1083.9224899999999</c:v>
                </c:pt>
                <c:pt idx="9152">
                  <c:v>1083.65381</c:v>
                </c:pt>
                <c:pt idx="9153">
                  <c:v>1083.5373500000001</c:v>
                </c:pt>
                <c:pt idx="9154">
                  <c:v>1083.4491</c:v>
                </c:pt>
                <c:pt idx="9155">
                  <c:v>1083.2493899999999</c:v>
                </c:pt>
                <c:pt idx="9156">
                  <c:v>1083.0792200000001</c:v>
                </c:pt>
                <c:pt idx="9157">
                  <c:v>1082.90137</c:v>
                </c:pt>
                <c:pt idx="9158">
                  <c:v>1082.90454</c:v>
                </c:pt>
                <c:pt idx="9159">
                  <c:v>1082.6487999999999</c:v>
                </c:pt>
                <c:pt idx="9160">
                  <c:v>1082.55762</c:v>
                </c:pt>
                <c:pt idx="9161">
                  <c:v>1082.39453</c:v>
                </c:pt>
                <c:pt idx="9162">
                  <c:v>1082.2114300000001</c:v>
                </c:pt>
                <c:pt idx="9163">
                  <c:v>1082.125</c:v>
                </c:pt>
                <c:pt idx="9164">
                  <c:v>1081.84851</c:v>
                </c:pt>
                <c:pt idx="9165">
                  <c:v>1081.7247299999999</c:v>
                </c:pt>
                <c:pt idx="9166">
                  <c:v>1081.6563699999999</c:v>
                </c:pt>
                <c:pt idx="9167">
                  <c:v>1081.51196</c:v>
                </c:pt>
                <c:pt idx="9168">
                  <c:v>1081.3459499999999</c:v>
                </c:pt>
                <c:pt idx="9169">
                  <c:v>1081.25317</c:v>
                </c:pt>
                <c:pt idx="9170">
                  <c:v>1081.10718</c:v>
                </c:pt>
                <c:pt idx="9171">
                  <c:v>1080.9239500000001</c:v>
                </c:pt>
                <c:pt idx="9172">
                  <c:v>1080.8435099999999</c:v>
                </c:pt>
                <c:pt idx="9173">
                  <c:v>1080.70117</c:v>
                </c:pt>
                <c:pt idx="9174">
                  <c:v>1080.5850800000001</c:v>
                </c:pt>
                <c:pt idx="9175">
                  <c:v>1080.48767</c:v>
                </c:pt>
                <c:pt idx="9176">
                  <c:v>1080.28271</c:v>
                </c:pt>
                <c:pt idx="9177">
                  <c:v>1080.07422</c:v>
                </c:pt>
                <c:pt idx="9178">
                  <c:v>1080.03503</c:v>
                </c:pt>
                <c:pt idx="9179">
                  <c:v>1080.02808</c:v>
                </c:pt>
                <c:pt idx="9180">
                  <c:v>1079.65906</c:v>
                </c:pt>
                <c:pt idx="9181">
                  <c:v>1079.56348</c:v>
                </c:pt>
                <c:pt idx="9182">
                  <c:v>1079.4685099999999</c:v>
                </c:pt>
                <c:pt idx="9183">
                  <c:v>1079.4112500000001</c:v>
                </c:pt>
                <c:pt idx="9184">
                  <c:v>1079.16516</c:v>
                </c:pt>
                <c:pt idx="9185">
                  <c:v>1078.9830300000001</c:v>
                </c:pt>
                <c:pt idx="9186">
                  <c:v>1078.94739</c:v>
                </c:pt>
                <c:pt idx="9187">
                  <c:v>1078.77368</c:v>
                </c:pt>
                <c:pt idx="9188">
                  <c:v>1078.5563999999999</c:v>
                </c:pt>
                <c:pt idx="9189">
                  <c:v>1078.3587600000001</c:v>
                </c:pt>
                <c:pt idx="9190">
                  <c:v>1078.1450199999999</c:v>
                </c:pt>
                <c:pt idx="9191">
                  <c:v>1077.92273</c:v>
                </c:pt>
                <c:pt idx="9192">
                  <c:v>1077.93506</c:v>
                </c:pt>
                <c:pt idx="9193">
                  <c:v>1077.7080100000001</c:v>
                </c:pt>
                <c:pt idx="9194">
                  <c:v>1077.57068</c:v>
                </c:pt>
                <c:pt idx="9195">
                  <c:v>1077.4085700000001</c:v>
                </c:pt>
                <c:pt idx="9196">
                  <c:v>1077.2915</c:v>
                </c:pt>
                <c:pt idx="9197">
                  <c:v>1077.12219</c:v>
                </c:pt>
                <c:pt idx="9198">
                  <c:v>1077.21045</c:v>
                </c:pt>
                <c:pt idx="9199">
                  <c:v>1076.92517</c:v>
                </c:pt>
                <c:pt idx="9200">
                  <c:v>1076.73999</c:v>
                </c:pt>
                <c:pt idx="9201">
                  <c:v>1076.6811499999999</c:v>
                </c:pt>
                <c:pt idx="9202">
                  <c:v>1076.64246</c:v>
                </c:pt>
                <c:pt idx="9203">
                  <c:v>1076.4453100000001</c:v>
                </c:pt>
                <c:pt idx="9204">
                  <c:v>1076.1739500000001</c:v>
                </c:pt>
                <c:pt idx="9205">
                  <c:v>1076.0766599999999</c:v>
                </c:pt>
                <c:pt idx="9206">
                  <c:v>1075.94409</c:v>
                </c:pt>
                <c:pt idx="9207">
                  <c:v>1075.85059</c:v>
                </c:pt>
                <c:pt idx="9208">
                  <c:v>1075.5980199999999</c:v>
                </c:pt>
                <c:pt idx="9209">
                  <c:v>1075.55566</c:v>
                </c:pt>
                <c:pt idx="9210">
                  <c:v>1075.453</c:v>
                </c:pt>
                <c:pt idx="9211">
                  <c:v>1075.2768599999999</c:v>
                </c:pt>
                <c:pt idx="9212">
                  <c:v>1075.15515</c:v>
                </c:pt>
                <c:pt idx="9213">
                  <c:v>1075.0153800000001</c:v>
                </c:pt>
                <c:pt idx="9214">
                  <c:v>1074.9381100000001</c:v>
                </c:pt>
                <c:pt idx="9215">
                  <c:v>1074.78467</c:v>
                </c:pt>
                <c:pt idx="9216">
                  <c:v>1074.6834699999999</c:v>
                </c:pt>
                <c:pt idx="9217">
                  <c:v>1074.5601799999999</c:v>
                </c:pt>
                <c:pt idx="9218">
                  <c:v>1074.30774</c:v>
                </c:pt>
                <c:pt idx="9219">
                  <c:v>1074.17383</c:v>
                </c:pt>
                <c:pt idx="9220">
                  <c:v>1074.0224599999999</c:v>
                </c:pt>
                <c:pt idx="9221">
                  <c:v>1073.6914099999999</c:v>
                </c:pt>
                <c:pt idx="9222">
                  <c:v>1073.57141</c:v>
                </c:pt>
                <c:pt idx="9223">
                  <c:v>1073.43848</c:v>
                </c:pt>
                <c:pt idx="9224">
                  <c:v>1073.3125</c:v>
                </c:pt>
                <c:pt idx="9225">
                  <c:v>1073.2387699999999</c:v>
                </c:pt>
                <c:pt idx="9226">
                  <c:v>1072.8957499999999</c:v>
                </c:pt>
                <c:pt idx="9227">
                  <c:v>1072.89905</c:v>
                </c:pt>
                <c:pt idx="9228">
                  <c:v>1072.73254</c:v>
                </c:pt>
                <c:pt idx="9229">
                  <c:v>1072.75305</c:v>
                </c:pt>
                <c:pt idx="9230">
                  <c:v>1072.6142600000001</c:v>
                </c:pt>
                <c:pt idx="9231">
                  <c:v>1072.4516599999999</c:v>
                </c:pt>
                <c:pt idx="9232">
                  <c:v>1072.4375</c:v>
                </c:pt>
                <c:pt idx="9233">
                  <c:v>1072.27197</c:v>
                </c:pt>
                <c:pt idx="9234">
                  <c:v>1072.2690399999999</c:v>
                </c:pt>
                <c:pt idx="9235">
                  <c:v>1072.0393099999999</c:v>
                </c:pt>
                <c:pt idx="9236">
                  <c:v>1072.1417200000001</c:v>
                </c:pt>
                <c:pt idx="9237">
                  <c:v>1071.8563200000001</c:v>
                </c:pt>
                <c:pt idx="9238">
                  <c:v>1071.7059300000001</c:v>
                </c:pt>
                <c:pt idx="9239">
                  <c:v>1071.43652</c:v>
                </c:pt>
                <c:pt idx="9240">
                  <c:v>1071.35034</c:v>
                </c:pt>
                <c:pt idx="9241">
                  <c:v>1071.12292</c:v>
                </c:pt>
                <c:pt idx="9242">
                  <c:v>1070.9499499999999</c:v>
                </c:pt>
                <c:pt idx="9243">
                  <c:v>1070.8546100000001</c:v>
                </c:pt>
                <c:pt idx="9244">
                  <c:v>1070.6794400000001</c:v>
                </c:pt>
                <c:pt idx="9245">
                  <c:v>1070.61438</c:v>
                </c:pt>
                <c:pt idx="9246">
                  <c:v>1070.5678700000001</c:v>
                </c:pt>
                <c:pt idx="9247">
                  <c:v>1070.36877</c:v>
                </c:pt>
                <c:pt idx="9248">
                  <c:v>1070.2195999999999</c:v>
                </c:pt>
                <c:pt idx="9249">
                  <c:v>1070.0750700000001</c:v>
                </c:pt>
                <c:pt idx="9250">
                  <c:v>1069.93091</c:v>
                </c:pt>
                <c:pt idx="9251">
                  <c:v>1069.83411</c:v>
                </c:pt>
                <c:pt idx="9252">
                  <c:v>1069.6760300000001</c:v>
                </c:pt>
                <c:pt idx="9253">
                  <c:v>1069.5067100000001</c:v>
                </c:pt>
                <c:pt idx="9254">
                  <c:v>1069.59106</c:v>
                </c:pt>
                <c:pt idx="9255">
                  <c:v>1069.3429000000001</c:v>
                </c:pt>
                <c:pt idx="9256">
                  <c:v>1069.2123999999999</c:v>
                </c:pt>
                <c:pt idx="9257">
                  <c:v>1069.1106</c:v>
                </c:pt>
                <c:pt idx="9258">
                  <c:v>1068.9364</c:v>
                </c:pt>
                <c:pt idx="9259">
                  <c:v>1068.80969</c:v>
                </c:pt>
                <c:pt idx="9260">
                  <c:v>1068.5095200000001</c:v>
                </c:pt>
                <c:pt idx="9261">
                  <c:v>1068.4692399999999</c:v>
                </c:pt>
                <c:pt idx="9262">
                  <c:v>1068.2006799999999</c:v>
                </c:pt>
                <c:pt idx="9263">
                  <c:v>1068.1148700000001</c:v>
                </c:pt>
                <c:pt idx="9264">
                  <c:v>1067.9635000000001</c:v>
                </c:pt>
                <c:pt idx="9265">
                  <c:v>1067.80261</c:v>
                </c:pt>
                <c:pt idx="9266">
                  <c:v>1067.6781000000001</c:v>
                </c:pt>
                <c:pt idx="9267">
                  <c:v>1067.5159900000001</c:v>
                </c:pt>
                <c:pt idx="9268">
                  <c:v>1067.3168900000001</c:v>
                </c:pt>
                <c:pt idx="9269">
                  <c:v>1067.23767</c:v>
                </c:pt>
                <c:pt idx="9270">
                  <c:v>1067.0383300000001</c:v>
                </c:pt>
                <c:pt idx="9271">
                  <c:v>1066.9997599999999</c:v>
                </c:pt>
                <c:pt idx="9272">
                  <c:v>1066.7282700000001</c:v>
                </c:pt>
                <c:pt idx="9273">
                  <c:v>1066.6163300000001</c:v>
                </c:pt>
                <c:pt idx="9274">
                  <c:v>1066.50647</c:v>
                </c:pt>
                <c:pt idx="9275">
                  <c:v>1066.4156499999999</c:v>
                </c:pt>
                <c:pt idx="9276">
                  <c:v>1066.1623500000001</c:v>
                </c:pt>
                <c:pt idx="9277">
                  <c:v>1066.0400400000001</c:v>
                </c:pt>
                <c:pt idx="9278">
                  <c:v>1065.9377400000001</c:v>
                </c:pt>
                <c:pt idx="9279">
                  <c:v>1065.7864999999999</c:v>
                </c:pt>
                <c:pt idx="9280">
                  <c:v>1065.7040999999999</c:v>
                </c:pt>
                <c:pt idx="9281">
                  <c:v>1065.4936499999999</c:v>
                </c:pt>
                <c:pt idx="9282">
                  <c:v>1065.3326400000001</c:v>
                </c:pt>
                <c:pt idx="9283">
                  <c:v>1065.30981</c:v>
                </c:pt>
                <c:pt idx="9284">
                  <c:v>1065.0385699999999</c:v>
                </c:pt>
                <c:pt idx="9285">
                  <c:v>1064.7817399999999</c:v>
                </c:pt>
                <c:pt idx="9286">
                  <c:v>1064.6529499999999</c:v>
                </c:pt>
                <c:pt idx="9287">
                  <c:v>1064.4489699999999</c:v>
                </c:pt>
                <c:pt idx="9288">
                  <c:v>1064.29944</c:v>
                </c:pt>
                <c:pt idx="9289">
                  <c:v>1064.14661</c:v>
                </c:pt>
                <c:pt idx="9290">
                  <c:v>1064.02136</c:v>
                </c:pt>
                <c:pt idx="9291">
                  <c:v>1063.8019999999999</c:v>
                </c:pt>
                <c:pt idx="9292">
                  <c:v>1063.7171599999999</c:v>
                </c:pt>
                <c:pt idx="9293">
                  <c:v>1063.65723</c:v>
                </c:pt>
                <c:pt idx="9294">
                  <c:v>1063.4482399999999</c:v>
                </c:pt>
                <c:pt idx="9295">
                  <c:v>1063.26379</c:v>
                </c:pt>
                <c:pt idx="9296">
                  <c:v>1063.26953</c:v>
                </c:pt>
                <c:pt idx="9297">
                  <c:v>1063.0163600000001</c:v>
                </c:pt>
                <c:pt idx="9298">
                  <c:v>1062.8072500000001</c:v>
                </c:pt>
                <c:pt idx="9299">
                  <c:v>1062.6876199999999</c:v>
                </c:pt>
                <c:pt idx="9300">
                  <c:v>1062.4764399999999</c:v>
                </c:pt>
                <c:pt idx="9301">
                  <c:v>1062.4101599999999</c:v>
                </c:pt>
                <c:pt idx="9302">
                  <c:v>1062.3514399999999</c:v>
                </c:pt>
                <c:pt idx="9303">
                  <c:v>1062.0775100000001</c:v>
                </c:pt>
                <c:pt idx="9304">
                  <c:v>1061.9133300000001</c:v>
                </c:pt>
                <c:pt idx="9305">
                  <c:v>1061.8487500000001</c:v>
                </c:pt>
                <c:pt idx="9306">
                  <c:v>1061.59546</c:v>
                </c:pt>
                <c:pt idx="9307">
                  <c:v>1061.58728</c:v>
                </c:pt>
                <c:pt idx="9308">
                  <c:v>1061.48425</c:v>
                </c:pt>
                <c:pt idx="9309">
                  <c:v>1061.2893099999999</c:v>
                </c:pt>
                <c:pt idx="9310">
                  <c:v>1061.2745399999999</c:v>
                </c:pt>
                <c:pt idx="9311">
                  <c:v>1060.9754600000001</c:v>
                </c:pt>
                <c:pt idx="9312">
                  <c:v>1060.95544</c:v>
                </c:pt>
                <c:pt idx="9313">
                  <c:v>1060.75452</c:v>
                </c:pt>
                <c:pt idx="9314">
                  <c:v>1060.6968999999999</c:v>
                </c:pt>
                <c:pt idx="9315">
                  <c:v>1060.47693</c:v>
                </c:pt>
                <c:pt idx="9316">
                  <c:v>1060.4201700000001</c:v>
                </c:pt>
                <c:pt idx="9317">
                  <c:v>1060.1873800000001</c:v>
                </c:pt>
                <c:pt idx="9318">
                  <c:v>1060.04358</c:v>
                </c:pt>
                <c:pt idx="9319">
                  <c:v>1059.9499499999999</c:v>
                </c:pt>
                <c:pt idx="9320">
                  <c:v>1059.9811999999999</c:v>
                </c:pt>
                <c:pt idx="9321">
                  <c:v>1059.63257</c:v>
                </c:pt>
                <c:pt idx="9322">
                  <c:v>1059.4408000000001</c:v>
                </c:pt>
                <c:pt idx="9323">
                  <c:v>1059.4353000000001</c:v>
                </c:pt>
                <c:pt idx="9324">
                  <c:v>1059.0529799999999</c:v>
                </c:pt>
                <c:pt idx="9325">
                  <c:v>1058.95471</c:v>
                </c:pt>
                <c:pt idx="9326">
                  <c:v>1058.8579099999999</c:v>
                </c:pt>
                <c:pt idx="9327">
                  <c:v>1058.71606</c:v>
                </c:pt>
                <c:pt idx="9328">
                  <c:v>1058.4578899999999</c:v>
                </c:pt>
                <c:pt idx="9329">
                  <c:v>1058.29773</c:v>
                </c:pt>
                <c:pt idx="9330">
                  <c:v>1058.2737999999999</c:v>
                </c:pt>
                <c:pt idx="9331">
                  <c:v>1058.09058</c:v>
                </c:pt>
                <c:pt idx="9332">
                  <c:v>1057.8538799999999</c:v>
                </c:pt>
                <c:pt idx="9333">
                  <c:v>1057.6353799999999</c:v>
                </c:pt>
                <c:pt idx="9334">
                  <c:v>1057.55115</c:v>
                </c:pt>
                <c:pt idx="9335">
                  <c:v>1057.3362999999999</c:v>
                </c:pt>
                <c:pt idx="9336">
                  <c:v>1057.2546400000001</c:v>
                </c:pt>
                <c:pt idx="9337">
                  <c:v>1057.0006100000001</c:v>
                </c:pt>
                <c:pt idx="9338">
                  <c:v>1056.8790300000001</c:v>
                </c:pt>
                <c:pt idx="9339">
                  <c:v>1056.7741699999999</c:v>
                </c:pt>
                <c:pt idx="9340">
                  <c:v>1056.75</c:v>
                </c:pt>
                <c:pt idx="9341">
                  <c:v>1056.4830300000001</c:v>
                </c:pt>
                <c:pt idx="9342">
                  <c:v>1056.24487</c:v>
                </c:pt>
                <c:pt idx="9343">
                  <c:v>1056.2186300000001</c:v>
                </c:pt>
                <c:pt idx="9344">
                  <c:v>1056.0883799999999</c:v>
                </c:pt>
                <c:pt idx="9345">
                  <c:v>1055.9404300000001</c:v>
                </c:pt>
                <c:pt idx="9346">
                  <c:v>1055.93884</c:v>
                </c:pt>
                <c:pt idx="9347">
                  <c:v>1055.7357199999999</c:v>
                </c:pt>
                <c:pt idx="9348">
                  <c:v>1055.7612300000001</c:v>
                </c:pt>
                <c:pt idx="9349">
                  <c:v>1055.55457</c:v>
                </c:pt>
                <c:pt idx="9350">
                  <c:v>1055.3891599999999</c:v>
                </c:pt>
                <c:pt idx="9351">
                  <c:v>1055.3237300000001</c:v>
                </c:pt>
                <c:pt idx="9352">
                  <c:v>1055.1427000000001</c:v>
                </c:pt>
                <c:pt idx="9353">
                  <c:v>1054.9525100000001</c:v>
                </c:pt>
                <c:pt idx="9354">
                  <c:v>1054.74072</c:v>
                </c:pt>
                <c:pt idx="9355">
                  <c:v>1054.6336699999999</c:v>
                </c:pt>
                <c:pt idx="9356">
                  <c:v>1054.49927</c:v>
                </c:pt>
                <c:pt idx="9357">
                  <c:v>1054.1779799999999</c:v>
                </c:pt>
                <c:pt idx="9358">
                  <c:v>1054.0557899999999</c:v>
                </c:pt>
                <c:pt idx="9359">
                  <c:v>1053.9410399999999</c:v>
                </c:pt>
                <c:pt idx="9360">
                  <c:v>1053.82629</c:v>
                </c:pt>
                <c:pt idx="9361">
                  <c:v>1053.7662399999999</c:v>
                </c:pt>
                <c:pt idx="9362">
                  <c:v>1053.2907700000001</c:v>
                </c:pt>
                <c:pt idx="9363">
                  <c:v>1053.0987500000001</c:v>
                </c:pt>
                <c:pt idx="9364">
                  <c:v>1052.9894999999999</c:v>
                </c:pt>
                <c:pt idx="9365">
                  <c:v>1052.87805</c:v>
                </c:pt>
                <c:pt idx="9366">
                  <c:v>1052.66553</c:v>
                </c:pt>
                <c:pt idx="9367">
                  <c:v>1052.7408399999999</c:v>
                </c:pt>
                <c:pt idx="9368">
                  <c:v>1052.5345500000001</c:v>
                </c:pt>
                <c:pt idx="9369">
                  <c:v>1052.3955100000001</c:v>
                </c:pt>
                <c:pt idx="9370">
                  <c:v>1052.3215299999999</c:v>
                </c:pt>
                <c:pt idx="9371">
                  <c:v>1052.24963</c:v>
                </c:pt>
                <c:pt idx="9372">
                  <c:v>1051.9005099999999</c:v>
                </c:pt>
                <c:pt idx="9373">
                  <c:v>1051.7772199999999</c:v>
                </c:pt>
                <c:pt idx="9374">
                  <c:v>1051.55225</c:v>
                </c:pt>
                <c:pt idx="9375">
                  <c:v>1051.47534</c:v>
                </c:pt>
                <c:pt idx="9376">
                  <c:v>1051.4235799999999</c:v>
                </c:pt>
                <c:pt idx="9377">
                  <c:v>1051.23242</c:v>
                </c:pt>
                <c:pt idx="9378">
                  <c:v>1051.13672</c:v>
                </c:pt>
                <c:pt idx="9379">
                  <c:v>1050.96082</c:v>
                </c:pt>
                <c:pt idx="9380">
                  <c:v>1050.76746</c:v>
                </c:pt>
                <c:pt idx="9381">
                  <c:v>1050.6108400000001</c:v>
                </c:pt>
                <c:pt idx="9382">
                  <c:v>1050.43237</c:v>
                </c:pt>
                <c:pt idx="9383">
                  <c:v>1050.2474400000001</c:v>
                </c:pt>
                <c:pt idx="9384">
                  <c:v>1050.2147199999999</c:v>
                </c:pt>
                <c:pt idx="9385">
                  <c:v>1050.12012</c:v>
                </c:pt>
                <c:pt idx="9386">
                  <c:v>1050.0509</c:v>
                </c:pt>
                <c:pt idx="9387">
                  <c:v>1049.78918</c:v>
                </c:pt>
                <c:pt idx="9388">
                  <c:v>1049.6228000000001</c:v>
                </c:pt>
                <c:pt idx="9389">
                  <c:v>1049.39905</c:v>
                </c:pt>
                <c:pt idx="9390">
                  <c:v>1049.37781</c:v>
                </c:pt>
                <c:pt idx="9391">
                  <c:v>1049.0544400000001</c:v>
                </c:pt>
                <c:pt idx="9392">
                  <c:v>1048.95667</c:v>
                </c:pt>
                <c:pt idx="9393">
                  <c:v>1048.8833</c:v>
                </c:pt>
                <c:pt idx="9394">
                  <c:v>1048.64905</c:v>
                </c:pt>
                <c:pt idx="9395">
                  <c:v>1048.59277</c:v>
                </c:pt>
                <c:pt idx="9396">
                  <c:v>1048.35718</c:v>
                </c:pt>
                <c:pt idx="9397">
                  <c:v>1048.2655</c:v>
                </c:pt>
                <c:pt idx="9398">
                  <c:v>1048.13013</c:v>
                </c:pt>
                <c:pt idx="9399">
                  <c:v>1047.92139</c:v>
                </c:pt>
                <c:pt idx="9400">
                  <c:v>1047.6962900000001</c:v>
                </c:pt>
                <c:pt idx="9401">
                  <c:v>1047.6505099999999</c:v>
                </c:pt>
                <c:pt idx="9402">
                  <c:v>1047.3878199999999</c:v>
                </c:pt>
                <c:pt idx="9403">
                  <c:v>1047.2347400000001</c:v>
                </c:pt>
                <c:pt idx="9404">
                  <c:v>1047.0434600000001</c:v>
                </c:pt>
                <c:pt idx="9405">
                  <c:v>1046.86572</c:v>
                </c:pt>
                <c:pt idx="9406">
                  <c:v>1046.71216</c:v>
                </c:pt>
                <c:pt idx="9407">
                  <c:v>1046.58008</c:v>
                </c:pt>
                <c:pt idx="9408">
                  <c:v>1046.3501000000001</c:v>
                </c:pt>
                <c:pt idx="9409">
                  <c:v>1046.1890900000001</c:v>
                </c:pt>
                <c:pt idx="9410">
                  <c:v>1046.1197500000001</c:v>
                </c:pt>
                <c:pt idx="9411">
                  <c:v>1046.0118399999999</c:v>
                </c:pt>
                <c:pt idx="9412">
                  <c:v>1045.8021200000001</c:v>
                </c:pt>
                <c:pt idx="9413">
                  <c:v>1045.60889</c:v>
                </c:pt>
                <c:pt idx="9414">
                  <c:v>1045.4785199999999</c:v>
                </c:pt>
                <c:pt idx="9415">
                  <c:v>1045.29919</c:v>
                </c:pt>
                <c:pt idx="9416">
                  <c:v>1045.17175</c:v>
                </c:pt>
                <c:pt idx="9417">
                  <c:v>1045.11169</c:v>
                </c:pt>
                <c:pt idx="9418">
                  <c:v>1044.9118699999999</c:v>
                </c:pt>
                <c:pt idx="9419">
                  <c:v>1044.71216</c:v>
                </c:pt>
                <c:pt idx="9420">
                  <c:v>1044.53809</c:v>
                </c:pt>
                <c:pt idx="9421">
                  <c:v>1044.38806</c:v>
                </c:pt>
                <c:pt idx="9422">
                  <c:v>1044.1767600000001</c:v>
                </c:pt>
                <c:pt idx="9423">
                  <c:v>1044.1896999999999</c:v>
                </c:pt>
                <c:pt idx="9424">
                  <c:v>1043.9462900000001</c:v>
                </c:pt>
                <c:pt idx="9425">
                  <c:v>1043.58386</c:v>
                </c:pt>
                <c:pt idx="9426">
                  <c:v>1043.5387000000001</c:v>
                </c:pt>
                <c:pt idx="9427">
                  <c:v>1043.4005099999999</c:v>
                </c:pt>
                <c:pt idx="9428">
                  <c:v>1043.2021500000001</c:v>
                </c:pt>
                <c:pt idx="9429">
                  <c:v>1043.0523700000001</c:v>
                </c:pt>
                <c:pt idx="9430">
                  <c:v>1042.9791299999999</c:v>
                </c:pt>
                <c:pt idx="9431">
                  <c:v>1042.7907700000001</c:v>
                </c:pt>
                <c:pt idx="9432">
                  <c:v>1042.5563999999999</c:v>
                </c:pt>
                <c:pt idx="9433">
                  <c:v>1042.43677</c:v>
                </c:pt>
                <c:pt idx="9434">
                  <c:v>1042.25317</c:v>
                </c:pt>
                <c:pt idx="9435">
                  <c:v>1042.1144999999999</c:v>
                </c:pt>
                <c:pt idx="9436">
                  <c:v>1041.9296899999999</c:v>
                </c:pt>
                <c:pt idx="9437">
                  <c:v>1041.7358400000001</c:v>
                </c:pt>
                <c:pt idx="9438">
                  <c:v>1041.6733400000001</c:v>
                </c:pt>
                <c:pt idx="9439">
                  <c:v>1041.4434799999999</c:v>
                </c:pt>
                <c:pt idx="9440">
                  <c:v>1041.2428</c:v>
                </c:pt>
                <c:pt idx="9441">
                  <c:v>1041.0911900000001</c:v>
                </c:pt>
                <c:pt idx="9442">
                  <c:v>1040.8563200000001</c:v>
                </c:pt>
                <c:pt idx="9443">
                  <c:v>1040.729</c:v>
                </c:pt>
                <c:pt idx="9444">
                  <c:v>1040.6639399999999</c:v>
                </c:pt>
                <c:pt idx="9445">
                  <c:v>1040.33032</c:v>
                </c:pt>
                <c:pt idx="9446">
                  <c:v>1040.11682</c:v>
                </c:pt>
                <c:pt idx="9447">
                  <c:v>1039.9476299999999</c:v>
                </c:pt>
                <c:pt idx="9448">
                  <c:v>1039.9411600000001</c:v>
                </c:pt>
                <c:pt idx="9449">
                  <c:v>1039.7226599999999</c:v>
                </c:pt>
                <c:pt idx="9450">
                  <c:v>1039.6574700000001</c:v>
                </c:pt>
                <c:pt idx="9451">
                  <c:v>1039.34924</c:v>
                </c:pt>
                <c:pt idx="9452">
                  <c:v>1039.06909</c:v>
                </c:pt>
                <c:pt idx="9453">
                  <c:v>1038.9726599999999</c:v>
                </c:pt>
                <c:pt idx="9454">
                  <c:v>1038.8391099999999</c:v>
                </c:pt>
                <c:pt idx="9455">
                  <c:v>1038.6568600000001</c:v>
                </c:pt>
                <c:pt idx="9456">
                  <c:v>1038.46948</c:v>
                </c:pt>
                <c:pt idx="9457">
                  <c:v>1038.39246</c:v>
                </c:pt>
                <c:pt idx="9458">
                  <c:v>1038.23352</c:v>
                </c:pt>
                <c:pt idx="9459">
                  <c:v>1037.98694</c:v>
                </c:pt>
                <c:pt idx="9460">
                  <c:v>1037.88733</c:v>
                </c:pt>
                <c:pt idx="9461">
                  <c:v>1037.6585700000001</c:v>
                </c:pt>
                <c:pt idx="9462">
                  <c:v>1037.5421100000001</c:v>
                </c:pt>
                <c:pt idx="9463">
                  <c:v>1037.40479</c:v>
                </c:pt>
                <c:pt idx="9464">
                  <c:v>1037.11328</c:v>
                </c:pt>
                <c:pt idx="9465">
                  <c:v>1036.90479</c:v>
                </c:pt>
                <c:pt idx="9466">
                  <c:v>1036.8315399999999</c:v>
                </c:pt>
                <c:pt idx="9467">
                  <c:v>1036.7112999999999</c:v>
                </c:pt>
                <c:pt idx="9468">
                  <c:v>1036.5311300000001</c:v>
                </c:pt>
                <c:pt idx="9469">
                  <c:v>1036.3978300000001</c:v>
                </c:pt>
                <c:pt idx="9470">
                  <c:v>1036.2641599999999</c:v>
                </c:pt>
                <c:pt idx="9471">
                  <c:v>1036.0290500000001</c:v>
                </c:pt>
                <c:pt idx="9472">
                  <c:v>1035.8637699999999</c:v>
                </c:pt>
                <c:pt idx="9473">
                  <c:v>1035.7616</c:v>
                </c:pt>
                <c:pt idx="9474">
                  <c:v>1035.6156000000001</c:v>
                </c:pt>
                <c:pt idx="9475">
                  <c:v>1035.2999299999999</c:v>
                </c:pt>
                <c:pt idx="9476">
                  <c:v>1035.23804</c:v>
                </c:pt>
                <c:pt idx="9477">
                  <c:v>1035.06726</c:v>
                </c:pt>
                <c:pt idx="9478">
                  <c:v>1034.8773200000001</c:v>
                </c:pt>
                <c:pt idx="9479">
                  <c:v>1034.66272</c:v>
                </c:pt>
                <c:pt idx="9480">
                  <c:v>1034.58276</c:v>
                </c:pt>
                <c:pt idx="9481">
                  <c:v>1034.5454099999999</c:v>
                </c:pt>
                <c:pt idx="9482">
                  <c:v>1034.27441</c:v>
                </c:pt>
                <c:pt idx="9483">
                  <c:v>1034.17065</c:v>
                </c:pt>
                <c:pt idx="9484">
                  <c:v>1033.9489699999999</c:v>
                </c:pt>
                <c:pt idx="9485">
                  <c:v>1033.7893099999999</c:v>
                </c:pt>
                <c:pt idx="9486">
                  <c:v>1033.6870100000001</c:v>
                </c:pt>
                <c:pt idx="9487">
                  <c:v>1033.5266099999999</c:v>
                </c:pt>
                <c:pt idx="9488">
                  <c:v>1033.3091999999999</c:v>
                </c:pt>
                <c:pt idx="9489">
                  <c:v>1033.15588</c:v>
                </c:pt>
                <c:pt idx="9490">
                  <c:v>1033.0747100000001</c:v>
                </c:pt>
                <c:pt idx="9491">
                  <c:v>1032.96423</c:v>
                </c:pt>
                <c:pt idx="9492">
                  <c:v>1032.7274199999999</c:v>
                </c:pt>
                <c:pt idx="9493">
                  <c:v>1032.73975</c:v>
                </c:pt>
                <c:pt idx="9494">
                  <c:v>1032.4689900000001</c:v>
                </c:pt>
                <c:pt idx="9495">
                  <c:v>1032.3353300000001</c:v>
                </c:pt>
                <c:pt idx="9496">
                  <c:v>1032.19885</c:v>
                </c:pt>
                <c:pt idx="9497">
                  <c:v>1032.12183</c:v>
                </c:pt>
                <c:pt idx="9498">
                  <c:v>1032.00793</c:v>
                </c:pt>
                <c:pt idx="9499">
                  <c:v>1031.84546</c:v>
                </c:pt>
                <c:pt idx="9500">
                  <c:v>1031.72974</c:v>
                </c:pt>
                <c:pt idx="9501">
                  <c:v>1031.30322</c:v>
                </c:pt>
                <c:pt idx="9502">
                  <c:v>1031.1614999999999</c:v>
                </c:pt>
                <c:pt idx="9503">
                  <c:v>1031.10205</c:v>
                </c:pt>
                <c:pt idx="9504">
                  <c:v>1030.95056</c:v>
                </c:pt>
                <c:pt idx="9505">
                  <c:v>1030.6087600000001</c:v>
                </c:pt>
                <c:pt idx="9506">
                  <c:v>1030.50586</c:v>
                </c:pt>
                <c:pt idx="9507">
                  <c:v>1030.2790500000001</c:v>
                </c:pt>
                <c:pt idx="9508">
                  <c:v>1030.23792</c:v>
                </c:pt>
                <c:pt idx="9509">
                  <c:v>1029.94397</c:v>
                </c:pt>
                <c:pt idx="9510">
                  <c:v>1029.7508499999999</c:v>
                </c:pt>
                <c:pt idx="9511">
                  <c:v>1029.53918</c:v>
                </c:pt>
                <c:pt idx="9512">
                  <c:v>1029.37292</c:v>
                </c:pt>
                <c:pt idx="9513">
                  <c:v>1029.0660399999999</c:v>
                </c:pt>
                <c:pt idx="9514">
                  <c:v>1029.03918</c:v>
                </c:pt>
                <c:pt idx="9515">
                  <c:v>1028.6978799999999</c:v>
                </c:pt>
                <c:pt idx="9516">
                  <c:v>1028.6163300000001</c:v>
                </c:pt>
                <c:pt idx="9517">
                  <c:v>1028.5739699999999</c:v>
                </c:pt>
                <c:pt idx="9518">
                  <c:v>1028.54846</c:v>
                </c:pt>
                <c:pt idx="9519">
                  <c:v>1028.3758499999999</c:v>
                </c:pt>
                <c:pt idx="9520">
                  <c:v>1028.23657</c:v>
                </c:pt>
                <c:pt idx="9521">
                  <c:v>1027.8652300000001</c:v>
                </c:pt>
                <c:pt idx="9522">
                  <c:v>1027.91724</c:v>
                </c:pt>
                <c:pt idx="9523">
                  <c:v>1027.61951</c:v>
                </c:pt>
                <c:pt idx="9524">
                  <c:v>1027.3896500000001</c:v>
                </c:pt>
                <c:pt idx="9525">
                  <c:v>1027.30432</c:v>
                </c:pt>
                <c:pt idx="9526">
                  <c:v>1027.3435099999999</c:v>
                </c:pt>
                <c:pt idx="9527">
                  <c:v>1027.05286</c:v>
                </c:pt>
                <c:pt idx="9528">
                  <c:v>1026.87085</c:v>
                </c:pt>
                <c:pt idx="9529">
                  <c:v>1026.7497599999999</c:v>
                </c:pt>
                <c:pt idx="9530">
                  <c:v>1026.4652100000001</c:v>
                </c:pt>
                <c:pt idx="9531">
                  <c:v>1026.50208</c:v>
                </c:pt>
                <c:pt idx="9532">
                  <c:v>1026.1688200000001</c:v>
                </c:pt>
                <c:pt idx="9533">
                  <c:v>1026.13013</c:v>
                </c:pt>
                <c:pt idx="9534">
                  <c:v>1025.8896500000001</c:v>
                </c:pt>
                <c:pt idx="9535">
                  <c:v>1025.93616</c:v>
                </c:pt>
                <c:pt idx="9536">
                  <c:v>1025.55359</c:v>
                </c:pt>
                <c:pt idx="9537">
                  <c:v>1025.3927000000001</c:v>
                </c:pt>
                <c:pt idx="9538">
                  <c:v>1025.17517</c:v>
                </c:pt>
                <c:pt idx="9539">
                  <c:v>1025.1472200000001</c:v>
                </c:pt>
                <c:pt idx="9540">
                  <c:v>1024.7313200000001</c:v>
                </c:pt>
                <c:pt idx="9541">
                  <c:v>1024.58997</c:v>
                </c:pt>
                <c:pt idx="9542">
                  <c:v>1024.49353</c:v>
                </c:pt>
                <c:pt idx="9543">
                  <c:v>1024.2095899999999</c:v>
                </c:pt>
                <c:pt idx="9544">
                  <c:v>1024.06873</c:v>
                </c:pt>
                <c:pt idx="9545">
                  <c:v>1023.93262</c:v>
                </c:pt>
                <c:pt idx="9546">
                  <c:v>1023.67889</c:v>
                </c:pt>
                <c:pt idx="9547">
                  <c:v>1023.82739</c:v>
                </c:pt>
                <c:pt idx="9548">
                  <c:v>1023.5320400000001</c:v>
                </c:pt>
                <c:pt idx="9549">
                  <c:v>1023.4119899999999</c:v>
                </c:pt>
                <c:pt idx="9550">
                  <c:v>1023.10022</c:v>
                </c:pt>
                <c:pt idx="9551">
                  <c:v>1023.08069</c:v>
                </c:pt>
                <c:pt idx="9552">
                  <c:v>1022.87183</c:v>
                </c:pt>
                <c:pt idx="9553">
                  <c:v>1022.73285</c:v>
                </c:pt>
                <c:pt idx="9554">
                  <c:v>1022.34302</c:v>
                </c:pt>
                <c:pt idx="9555">
                  <c:v>1022.29047</c:v>
                </c:pt>
                <c:pt idx="9556">
                  <c:v>1022.17682</c:v>
                </c:pt>
                <c:pt idx="9557">
                  <c:v>1021.8858</c:v>
                </c:pt>
                <c:pt idx="9558">
                  <c:v>1021.70782</c:v>
                </c:pt>
                <c:pt idx="9559">
                  <c:v>1021.4964</c:v>
                </c:pt>
                <c:pt idx="9560">
                  <c:v>1021.28723</c:v>
                </c:pt>
                <c:pt idx="9561">
                  <c:v>1021.20642</c:v>
                </c:pt>
                <c:pt idx="9562">
                  <c:v>1021.02264</c:v>
                </c:pt>
                <c:pt idx="9563">
                  <c:v>1020.81085</c:v>
                </c:pt>
                <c:pt idx="9564">
                  <c:v>1020.70557</c:v>
                </c:pt>
                <c:pt idx="9565">
                  <c:v>1020.5156899999999</c:v>
                </c:pt>
                <c:pt idx="9566">
                  <c:v>1020.43414</c:v>
                </c:pt>
                <c:pt idx="9567">
                  <c:v>1020.22461</c:v>
                </c:pt>
                <c:pt idx="9568">
                  <c:v>1020.22156</c:v>
                </c:pt>
                <c:pt idx="9569">
                  <c:v>1020.10358</c:v>
                </c:pt>
                <c:pt idx="9570">
                  <c:v>1019.91553</c:v>
                </c:pt>
                <c:pt idx="9571">
                  <c:v>1019.67291</c:v>
                </c:pt>
                <c:pt idx="9572">
                  <c:v>1019.3706100000001</c:v>
                </c:pt>
                <c:pt idx="9573">
                  <c:v>1019.26782</c:v>
                </c:pt>
                <c:pt idx="9574">
                  <c:v>1019.0536499999999</c:v>
                </c:pt>
                <c:pt idx="9575">
                  <c:v>1018.91907</c:v>
                </c:pt>
                <c:pt idx="9576">
                  <c:v>1018.80951</c:v>
                </c:pt>
                <c:pt idx="9577">
                  <c:v>1018.53638</c:v>
                </c:pt>
                <c:pt idx="9578">
                  <c:v>1018.50653</c:v>
                </c:pt>
                <c:pt idx="9579">
                  <c:v>1018.40057</c:v>
                </c:pt>
                <c:pt idx="9580">
                  <c:v>1018.07257</c:v>
                </c:pt>
                <c:pt idx="9581">
                  <c:v>1017.92206</c:v>
                </c:pt>
                <c:pt idx="9582">
                  <c:v>1017.83276</c:v>
                </c:pt>
                <c:pt idx="9583">
                  <c:v>1017.80884</c:v>
                </c:pt>
                <c:pt idx="9584">
                  <c:v>1017.59363</c:v>
                </c:pt>
                <c:pt idx="9585">
                  <c:v>1017.34857</c:v>
                </c:pt>
                <c:pt idx="9586">
                  <c:v>1017.24927</c:v>
                </c:pt>
                <c:pt idx="9587">
                  <c:v>1017.02649</c:v>
                </c:pt>
                <c:pt idx="9588">
                  <c:v>1016.91925</c:v>
                </c:pt>
                <c:pt idx="9589">
                  <c:v>1016.7061200000001</c:v>
                </c:pt>
                <c:pt idx="9590">
                  <c:v>1016.37604</c:v>
                </c:pt>
                <c:pt idx="9591">
                  <c:v>1016.32025</c:v>
                </c:pt>
                <c:pt idx="9592">
                  <c:v>1016.24573</c:v>
                </c:pt>
                <c:pt idx="9593">
                  <c:v>1016.15759</c:v>
                </c:pt>
                <c:pt idx="9594">
                  <c:v>1016.00519</c:v>
                </c:pt>
                <c:pt idx="9595">
                  <c:v>1015.9336499999999</c:v>
                </c:pt>
                <c:pt idx="9596">
                  <c:v>1015.93201</c:v>
                </c:pt>
                <c:pt idx="9597">
                  <c:v>1015.6570400000001</c:v>
                </c:pt>
                <c:pt idx="9598">
                  <c:v>1015.36505</c:v>
                </c:pt>
                <c:pt idx="9599">
                  <c:v>1015.31812</c:v>
                </c:pt>
                <c:pt idx="9600">
                  <c:v>1015.09076</c:v>
                </c:pt>
                <c:pt idx="9601">
                  <c:v>1014.94385</c:v>
                </c:pt>
                <c:pt idx="9602">
                  <c:v>1014.8902</c:v>
                </c:pt>
                <c:pt idx="9603">
                  <c:v>1014.9461700000001</c:v>
                </c:pt>
                <c:pt idx="9604">
                  <c:v>1014.59052</c:v>
                </c:pt>
                <c:pt idx="9605">
                  <c:v>1014.52417</c:v>
                </c:pt>
                <c:pt idx="9606">
                  <c:v>1014.29572</c:v>
                </c:pt>
                <c:pt idx="9607">
                  <c:v>1013.91675</c:v>
                </c:pt>
                <c:pt idx="9608">
                  <c:v>1013.70105</c:v>
                </c:pt>
                <c:pt idx="9609">
                  <c:v>1013.59277</c:v>
                </c:pt>
                <c:pt idx="9610">
                  <c:v>1013.37305</c:v>
                </c:pt>
                <c:pt idx="9611">
                  <c:v>1013.12909</c:v>
                </c:pt>
                <c:pt idx="9612">
                  <c:v>1013.01355</c:v>
                </c:pt>
                <c:pt idx="9613">
                  <c:v>1012.79065</c:v>
                </c:pt>
                <c:pt idx="9614">
                  <c:v>1012.70587</c:v>
                </c:pt>
                <c:pt idx="9615">
                  <c:v>1012.54486</c:v>
                </c:pt>
                <c:pt idx="9616">
                  <c:v>1012.23254</c:v>
                </c:pt>
                <c:pt idx="9617">
                  <c:v>1012.11896</c:v>
                </c:pt>
                <c:pt idx="9618">
                  <c:v>1012.05591</c:v>
                </c:pt>
                <c:pt idx="9619">
                  <c:v>1011.72858</c:v>
                </c:pt>
                <c:pt idx="9620">
                  <c:v>1011.47076</c:v>
                </c:pt>
                <c:pt idx="9621">
                  <c:v>1011.36572</c:v>
                </c:pt>
                <c:pt idx="9622">
                  <c:v>1011.25623</c:v>
                </c:pt>
                <c:pt idx="9623">
                  <c:v>1011.10236</c:v>
                </c:pt>
                <c:pt idx="9624">
                  <c:v>1011.2218</c:v>
                </c:pt>
                <c:pt idx="9625">
                  <c:v>1010.9600799999999</c:v>
                </c:pt>
                <c:pt idx="9626">
                  <c:v>1010.88806</c:v>
                </c:pt>
                <c:pt idx="9627">
                  <c:v>1010.9544100000001</c:v>
                </c:pt>
                <c:pt idx="9628">
                  <c:v>1010.7627</c:v>
                </c:pt>
                <c:pt idx="9629">
                  <c:v>1010.60461</c:v>
                </c:pt>
                <c:pt idx="9630">
                  <c:v>1010.33569</c:v>
                </c:pt>
                <c:pt idx="9631">
                  <c:v>1010.06604</c:v>
                </c:pt>
                <c:pt idx="9632">
                  <c:v>1009.79138</c:v>
                </c:pt>
                <c:pt idx="9633">
                  <c:v>1009.8889799999999</c:v>
                </c:pt>
                <c:pt idx="9634">
                  <c:v>1009.66516</c:v>
                </c:pt>
                <c:pt idx="9635">
                  <c:v>1009.4877300000001</c:v>
                </c:pt>
                <c:pt idx="9636">
                  <c:v>1009.44061</c:v>
                </c:pt>
                <c:pt idx="9637">
                  <c:v>1009.04279</c:v>
                </c:pt>
                <c:pt idx="9638">
                  <c:v>1008.93323</c:v>
                </c:pt>
                <c:pt idx="9639">
                  <c:v>1008.89618</c:v>
                </c:pt>
                <c:pt idx="9640">
                  <c:v>1008.57843</c:v>
                </c:pt>
                <c:pt idx="9641">
                  <c:v>1008.39447</c:v>
                </c:pt>
                <c:pt idx="9642">
                  <c:v>1008.21924</c:v>
                </c:pt>
                <c:pt idx="9643">
                  <c:v>1007.97614</c:v>
                </c:pt>
                <c:pt idx="9644">
                  <c:v>1007.9956100000001</c:v>
                </c:pt>
                <c:pt idx="9645">
                  <c:v>1007.58154</c:v>
                </c:pt>
                <c:pt idx="9646">
                  <c:v>1007.57062</c:v>
                </c:pt>
                <c:pt idx="9647">
                  <c:v>1007.42584</c:v>
                </c:pt>
                <c:pt idx="9648">
                  <c:v>1007.3294100000001</c:v>
                </c:pt>
                <c:pt idx="9649">
                  <c:v>1007.10107</c:v>
                </c:pt>
                <c:pt idx="9650">
                  <c:v>1006.85114</c:v>
                </c:pt>
                <c:pt idx="9651">
                  <c:v>1006.99048</c:v>
                </c:pt>
                <c:pt idx="9652">
                  <c:v>1006.78925</c:v>
                </c:pt>
                <c:pt idx="9653">
                  <c:v>1006.5565800000001</c:v>
                </c:pt>
                <c:pt idx="9654">
                  <c:v>1006.3462500000001</c:v>
                </c:pt>
                <c:pt idx="9655">
                  <c:v>1006.1095</c:v>
                </c:pt>
                <c:pt idx="9656">
                  <c:v>1006.12085</c:v>
                </c:pt>
                <c:pt idx="9657">
                  <c:v>1005.8432</c:v>
                </c:pt>
                <c:pt idx="9658">
                  <c:v>1005.94159</c:v>
                </c:pt>
                <c:pt idx="9659">
                  <c:v>1005.5206899999999</c:v>
                </c:pt>
                <c:pt idx="9660">
                  <c:v>1005.37366</c:v>
                </c:pt>
                <c:pt idx="9661">
                  <c:v>1005.3103599999999</c:v>
                </c:pt>
                <c:pt idx="9662">
                  <c:v>1005.1338500000001</c:v>
                </c:pt>
                <c:pt idx="9663">
                  <c:v>1005.04193</c:v>
                </c:pt>
                <c:pt idx="9664">
                  <c:v>1004.93164</c:v>
                </c:pt>
                <c:pt idx="9665">
                  <c:v>1004.70807</c:v>
                </c:pt>
                <c:pt idx="9666">
                  <c:v>1004.59058</c:v>
                </c:pt>
                <c:pt idx="9667">
                  <c:v>1004.37628</c:v>
                </c:pt>
                <c:pt idx="9668">
                  <c:v>1004.24573</c:v>
                </c:pt>
                <c:pt idx="9669">
                  <c:v>1004.09253</c:v>
                </c:pt>
                <c:pt idx="9670">
                  <c:v>1003.99414</c:v>
                </c:pt>
                <c:pt idx="9671">
                  <c:v>1003.8034699999999</c:v>
                </c:pt>
                <c:pt idx="9672">
                  <c:v>1003.82062</c:v>
                </c:pt>
                <c:pt idx="9673">
                  <c:v>1003.6159699999999</c:v>
                </c:pt>
                <c:pt idx="9674">
                  <c:v>1003.20715</c:v>
                </c:pt>
                <c:pt idx="9675">
                  <c:v>1003.11731</c:v>
                </c:pt>
                <c:pt idx="9676">
                  <c:v>1002.91339</c:v>
                </c:pt>
                <c:pt idx="9677">
                  <c:v>1002.7735</c:v>
                </c:pt>
                <c:pt idx="9678">
                  <c:v>1002.6181</c:v>
                </c:pt>
                <c:pt idx="9679">
                  <c:v>1002.43384</c:v>
                </c:pt>
                <c:pt idx="9680">
                  <c:v>1002.24292</c:v>
                </c:pt>
                <c:pt idx="9681">
                  <c:v>1002.211</c:v>
                </c:pt>
                <c:pt idx="9682">
                  <c:v>1001.8836700000001</c:v>
                </c:pt>
                <c:pt idx="9683">
                  <c:v>1001.79437</c:v>
                </c:pt>
                <c:pt idx="9684">
                  <c:v>1001.58362</c:v>
                </c:pt>
                <c:pt idx="9685">
                  <c:v>1001.45276</c:v>
                </c:pt>
                <c:pt idx="9686">
                  <c:v>1001.30438</c:v>
                </c:pt>
                <c:pt idx="9687">
                  <c:v>1001.18555</c:v>
                </c:pt>
                <c:pt idx="9688">
                  <c:v>1001.10474</c:v>
                </c:pt>
                <c:pt idx="9689">
                  <c:v>1000.75549</c:v>
                </c:pt>
                <c:pt idx="9690">
                  <c:v>1000.61176</c:v>
                </c:pt>
                <c:pt idx="9691">
                  <c:v>1000.55109</c:v>
                </c:pt>
                <c:pt idx="9692">
                  <c:v>1000.45209</c:v>
                </c:pt>
                <c:pt idx="9693">
                  <c:v>1000.35144</c:v>
                </c:pt>
                <c:pt idx="9694">
                  <c:v>1000.17932</c:v>
                </c:pt>
                <c:pt idx="9695">
                  <c:v>999.95269800000005</c:v>
                </c:pt>
                <c:pt idx="9696">
                  <c:v>999.90197799999999</c:v>
                </c:pt>
                <c:pt idx="9697">
                  <c:v>999.78546100000005</c:v>
                </c:pt>
                <c:pt idx="9698">
                  <c:v>999.61639400000001</c:v>
                </c:pt>
                <c:pt idx="9699">
                  <c:v>999.41564900000003</c:v>
                </c:pt>
                <c:pt idx="9700">
                  <c:v>999.19909700000005</c:v>
                </c:pt>
                <c:pt idx="9701">
                  <c:v>999.16839600000003</c:v>
                </c:pt>
                <c:pt idx="9702">
                  <c:v>999.06573500000002</c:v>
                </c:pt>
                <c:pt idx="9703">
                  <c:v>998.96441700000003</c:v>
                </c:pt>
                <c:pt idx="9704">
                  <c:v>998.88995399999999</c:v>
                </c:pt>
                <c:pt idx="9705">
                  <c:v>998.78417999999999</c:v>
                </c:pt>
                <c:pt idx="9706">
                  <c:v>998.48358199999996</c:v>
                </c:pt>
                <c:pt idx="9707">
                  <c:v>998.40557899999999</c:v>
                </c:pt>
                <c:pt idx="9708">
                  <c:v>998.17407200000002</c:v>
                </c:pt>
                <c:pt idx="9709">
                  <c:v>998.13085899999999</c:v>
                </c:pt>
                <c:pt idx="9710">
                  <c:v>997.99652100000003</c:v>
                </c:pt>
                <c:pt idx="9711">
                  <c:v>997.77960199999995</c:v>
                </c:pt>
                <c:pt idx="9712">
                  <c:v>997.58422900000005</c:v>
                </c:pt>
                <c:pt idx="9713">
                  <c:v>997.54040499999996</c:v>
                </c:pt>
                <c:pt idx="9714">
                  <c:v>997.35070800000005</c:v>
                </c:pt>
                <c:pt idx="9715">
                  <c:v>997.23742700000003</c:v>
                </c:pt>
                <c:pt idx="9716">
                  <c:v>997.01428199999998</c:v>
                </c:pt>
                <c:pt idx="9717">
                  <c:v>996.94000200000005</c:v>
                </c:pt>
                <c:pt idx="9718">
                  <c:v>996.64532499999996</c:v>
                </c:pt>
                <c:pt idx="9719">
                  <c:v>996.45929000000001</c:v>
                </c:pt>
                <c:pt idx="9720">
                  <c:v>996.248108</c:v>
                </c:pt>
                <c:pt idx="9721">
                  <c:v>996.05285600000002</c:v>
                </c:pt>
                <c:pt idx="9722">
                  <c:v>996.06384300000002</c:v>
                </c:pt>
                <c:pt idx="9723">
                  <c:v>995.938354</c:v>
                </c:pt>
                <c:pt idx="9724">
                  <c:v>995.72729500000003</c:v>
                </c:pt>
                <c:pt idx="9725">
                  <c:v>995.51898200000005</c:v>
                </c:pt>
                <c:pt idx="9726">
                  <c:v>995.35497999999995</c:v>
                </c:pt>
                <c:pt idx="9727">
                  <c:v>995.20050000000003</c:v>
                </c:pt>
                <c:pt idx="9728">
                  <c:v>995.05371100000002</c:v>
                </c:pt>
                <c:pt idx="9729">
                  <c:v>994.91967799999998</c:v>
                </c:pt>
                <c:pt idx="9730">
                  <c:v>994.85443099999998</c:v>
                </c:pt>
                <c:pt idx="9731">
                  <c:v>994.55377199999998</c:v>
                </c:pt>
                <c:pt idx="9732">
                  <c:v>994.55487100000005</c:v>
                </c:pt>
                <c:pt idx="9733">
                  <c:v>994.28479000000004</c:v>
                </c:pt>
                <c:pt idx="9734">
                  <c:v>994.21838400000001</c:v>
                </c:pt>
                <c:pt idx="9735">
                  <c:v>993.98303199999998</c:v>
                </c:pt>
                <c:pt idx="9736">
                  <c:v>993.94635000000005</c:v>
                </c:pt>
                <c:pt idx="9737">
                  <c:v>993.91119400000002</c:v>
                </c:pt>
                <c:pt idx="9738">
                  <c:v>993.72210700000005</c:v>
                </c:pt>
                <c:pt idx="9739">
                  <c:v>993.71313499999997</c:v>
                </c:pt>
                <c:pt idx="9740">
                  <c:v>993.52966300000003</c:v>
                </c:pt>
                <c:pt idx="9741">
                  <c:v>993.36108400000001</c:v>
                </c:pt>
                <c:pt idx="9742">
                  <c:v>993.39184599999999</c:v>
                </c:pt>
                <c:pt idx="9743">
                  <c:v>993.0625</c:v>
                </c:pt>
                <c:pt idx="9744">
                  <c:v>993.04724099999999</c:v>
                </c:pt>
                <c:pt idx="9745">
                  <c:v>992.87951699999996</c:v>
                </c:pt>
                <c:pt idx="9746">
                  <c:v>992.73205599999994</c:v>
                </c:pt>
                <c:pt idx="9747">
                  <c:v>992.43554700000004</c:v>
                </c:pt>
                <c:pt idx="9748">
                  <c:v>992.29168700000002</c:v>
                </c:pt>
                <c:pt idx="9749">
                  <c:v>992.19232199999999</c:v>
                </c:pt>
                <c:pt idx="9750">
                  <c:v>991.98992899999996</c:v>
                </c:pt>
                <c:pt idx="9751">
                  <c:v>991.88366699999995</c:v>
                </c:pt>
                <c:pt idx="9752">
                  <c:v>991.67974900000002</c:v>
                </c:pt>
                <c:pt idx="9753">
                  <c:v>991.45764199999996</c:v>
                </c:pt>
                <c:pt idx="9754">
                  <c:v>991.29986599999995</c:v>
                </c:pt>
                <c:pt idx="9755">
                  <c:v>991.08264199999996</c:v>
                </c:pt>
                <c:pt idx="9756">
                  <c:v>990.97094700000002</c:v>
                </c:pt>
                <c:pt idx="9757">
                  <c:v>990.70214799999997</c:v>
                </c:pt>
                <c:pt idx="9758">
                  <c:v>990.48046899999997</c:v>
                </c:pt>
                <c:pt idx="9759">
                  <c:v>990.41821300000004</c:v>
                </c:pt>
                <c:pt idx="9760">
                  <c:v>990.316956</c:v>
                </c:pt>
                <c:pt idx="9761">
                  <c:v>990.04834000000005</c:v>
                </c:pt>
                <c:pt idx="9762">
                  <c:v>990.10681199999999</c:v>
                </c:pt>
                <c:pt idx="9763">
                  <c:v>989.82324200000005</c:v>
                </c:pt>
                <c:pt idx="9764">
                  <c:v>989.67364499999996</c:v>
                </c:pt>
                <c:pt idx="9765">
                  <c:v>989.50256300000001</c:v>
                </c:pt>
                <c:pt idx="9766">
                  <c:v>989.38781700000004</c:v>
                </c:pt>
                <c:pt idx="9767">
                  <c:v>989.11932400000001</c:v>
                </c:pt>
                <c:pt idx="9768">
                  <c:v>989.06951900000001</c:v>
                </c:pt>
                <c:pt idx="9769">
                  <c:v>988.82672100000002</c:v>
                </c:pt>
                <c:pt idx="9770">
                  <c:v>988.67968699999994</c:v>
                </c:pt>
                <c:pt idx="9771">
                  <c:v>988.58972200000005</c:v>
                </c:pt>
                <c:pt idx="9772">
                  <c:v>988.52313200000003</c:v>
                </c:pt>
                <c:pt idx="9773">
                  <c:v>988.43139599999995</c:v>
                </c:pt>
                <c:pt idx="9774">
                  <c:v>988.21575900000005</c:v>
                </c:pt>
                <c:pt idx="9775">
                  <c:v>988.22204599999998</c:v>
                </c:pt>
                <c:pt idx="9776">
                  <c:v>988.03381300000001</c:v>
                </c:pt>
                <c:pt idx="9777">
                  <c:v>988.02343800000006</c:v>
                </c:pt>
                <c:pt idx="9778">
                  <c:v>987.88940400000001</c:v>
                </c:pt>
                <c:pt idx="9779">
                  <c:v>987.71722399999999</c:v>
                </c:pt>
                <c:pt idx="9780">
                  <c:v>987.573486</c:v>
                </c:pt>
                <c:pt idx="9781">
                  <c:v>987.433899</c:v>
                </c:pt>
                <c:pt idx="9782">
                  <c:v>987.26507600000002</c:v>
                </c:pt>
                <c:pt idx="9783">
                  <c:v>987.11456299999998</c:v>
                </c:pt>
                <c:pt idx="9784">
                  <c:v>986.92089799999997</c:v>
                </c:pt>
                <c:pt idx="9785">
                  <c:v>986.69372599999997</c:v>
                </c:pt>
                <c:pt idx="9786">
                  <c:v>986.66516100000001</c:v>
                </c:pt>
                <c:pt idx="9787">
                  <c:v>986.53167699999995</c:v>
                </c:pt>
                <c:pt idx="9788">
                  <c:v>986.28698699999995</c:v>
                </c:pt>
                <c:pt idx="9789">
                  <c:v>986.18542500000001</c:v>
                </c:pt>
                <c:pt idx="9790">
                  <c:v>986.03668200000004</c:v>
                </c:pt>
                <c:pt idx="9791">
                  <c:v>985.99078399999996</c:v>
                </c:pt>
                <c:pt idx="9792">
                  <c:v>985.70404099999996</c:v>
                </c:pt>
                <c:pt idx="9793">
                  <c:v>985.56073000000004</c:v>
                </c:pt>
                <c:pt idx="9794">
                  <c:v>985.23455799999999</c:v>
                </c:pt>
                <c:pt idx="9795">
                  <c:v>985.15423599999997</c:v>
                </c:pt>
                <c:pt idx="9796">
                  <c:v>984.97979699999996</c:v>
                </c:pt>
                <c:pt idx="9797">
                  <c:v>984.74078399999996</c:v>
                </c:pt>
                <c:pt idx="9798">
                  <c:v>984.69171100000005</c:v>
                </c:pt>
                <c:pt idx="9799">
                  <c:v>984.50817900000004</c:v>
                </c:pt>
                <c:pt idx="9800">
                  <c:v>984.51415999999995</c:v>
                </c:pt>
                <c:pt idx="9801">
                  <c:v>984.19683799999996</c:v>
                </c:pt>
                <c:pt idx="9802">
                  <c:v>984.09875499999998</c:v>
                </c:pt>
                <c:pt idx="9803">
                  <c:v>983.94635000000005</c:v>
                </c:pt>
                <c:pt idx="9804">
                  <c:v>983.82934599999999</c:v>
                </c:pt>
                <c:pt idx="9805">
                  <c:v>983.74157700000001</c:v>
                </c:pt>
                <c:pt idx="9806">
                  <c:v>983.54406700000004</c:v>
                </c:pt>
                <c:pt idx="9807">
                  <c:v>983.486267</c:v>
                </c:pt>
                <c:pt idx="9808">
                  <c:v>983.23675500000002</c:v>
                </c:pt>
                <c:pt idx="9809">
                  <c:v>983.22344999999996</c:v>
                </c:pt>
                <c:pt idx="9810">
                  <c:v>982.94970699999999</c:v>
                </c:pt>
                <c:pt idx="9811">
                  <c:v>982.92279099999996</c:v>
                </c:pt>
                <c:pt idx="9812">
                  <c:v>982.75408900000002</c:v>
                </c:pt>
                <c:pt idx="9813">
                  <c:v>982.64031999999997</c:v>
                </c:pt>
                <c:pt idx="9814">
                  <c:v>982.518372</c:v>
                </c:pt>
                <c:pt idx="9815">
                  <c:v>982.40399200000002</c:v>
                </c:pt>
                <c:pt idx="9816">
                  <c:v>982.16900599999997</c:v>
                </c:pt>
                <c:pt idx="9817">
                  <c:v>982.07147199999997</c:v>
                </c:pt>
                <c:pt idx="9818">
                  <c:v>981.84466599999996</c:v>
                </c:pt>
                <c:pt idx="9819">
                  <c:v>981.74493399999994</c:v>
                </c:pt>
                <c:pt idx="9820">
                  <c:v>981.59313999999995</c:v>
                </c:pt>
                <c:pt idx="9821">
                  <c:v>981.38000499999998</c:v>
                </c:pt>
                <c:pt idx="9822">
                  <c:v>981.24615500000004</c:v>
                </c:pt>
                <c:pt idx="9823">
                  <c:v>981.08343500000001</c:v>
                </c:pt>
                <c:pt idx="9824">
                  <c:v>980.94964600000003</c:v>
                </c:pt>
                <c:pt idx="9825">
                  <c:v>980.66357400000004</c:v>
                </c:pt>
                <c:pt idx="9826">
                  <c:v>980.57690400000001</c:v>
                </c:pt>
                <c:pt idx="9827">
                  <c:v>980.45605499999999</c:v>
                </c:pt>
                <c:pt idx="9828">
                  <c:v>980.34307899999999</c:v>
                </c:pt>
                <c:pt idx="9829">
                  <c:v>980.10888699999998</c:v>
                </c:pt>
                <c:pt idx="9830">
                  <c:v>979.96197500000005</c:v>
                </c:pt>
                <c:pt idx="9831">
                  <c:v>979.847534</c:v>
                </c:pt>
                <c:pt idx="9832">
                  <c:v>979.63763400000005</c:v>
                </c:pt>
                <c:pt idx="9833">
                  <c:v>979.46276899999998</c:v>
                </c:pt>
                <c:pt idx="9834">
                  <c:v>979.37017800000001</c:v>
                </c:pt>
                <c:pt idx="9835">
                  <c:v>979.33306900000002</c:v>
                </c:pt>
                <c:pt idx="9836">
                  <c:v>979.13812299999995</c:v>
                </c:pt>
                <c:pt idx="9837">
                  <c:v>978.995544</c:v>
                </c:pt>
                <c:pt idx="9838">
                  <c:v>978.81890899999996</c:v>
                </c:pt>
                <c:pt idx="9839">
                  <c:v>978.56738299999995</c:v>
                </c:pt>
                <c:pt idx="9840">
                  <c:v>978.47656300000006</c:v>
                </c:pt>
                <c:pt idx="9841">
                  <c:v>978.34124799999995</c:v>
                </c:pt>
                <c:pt idx="9842">
                  <c:v>978.21783400000004</c:v>
                </c:pt>
                <c:pt idx="9843">
                  <c:v>978.058716</c:v>
                </c:pt>
                <c:pt idx="9844">
                  <c:v>977.89416500000004</c:v>
                </c:pt>
                <c:pt idx="9845">
                  <c:v>977.87463400000001</c:v>
                </c:pt>
                <c:pt idx="9846">
                  <c:v>977.71118200000001</c:v>
                </c:pt>
                <c:pt idx="9847">
                  <c:v>977.53259300000002</c:v>
                </c:pt>
                <c:pt idx="9848">
                  <c:v>977.49279799999999</c:v>
                </c:pt>
                <c:pt idx="9849">
                  <c:v>977.24963400000001</c:v>
                </c:pt>
                <c:pt idx="9850">
                  <c:v>977.22875999999997</c:v>
                </c:pt>
                <c:pt idx="9851">
                  <c:v>977.04705799999999</c:v>
                </c:pt>
                <c:pt idx="9852">
                  <c:v>976.89648399999999</c:v>
                </c:pt>
                <c:pt idx="9853">
                  <c:v>976.67028800000003</c:v>
                </c:pt>
                <c:pt idx="9854">
                  <c:v>976.57720900000004</c:v>
                </c:pt>
                <c:pt idx="9855">
                  <c:v>976.451233</c:v>
                </c:pt>
                <c:pt idx="9856">
                  <c:v>976.18487500000003</c:v>
                </c:pt>
                <c:pt idx="9857">
                  <c:v>976.183044</c:v>
                </c:pt>
                <c:pt idx="9858">
                  <c:v>975.97747800000002</c:v>
                </c:pt>
                <c:pt idx="9859">
                  <c:v>975.80755599999998</c:v>
                </c:pt>
                <c:pt idx="9860">
                  <c:v>975.72454800000003</c:v>
                </c:pt>
                <c:pt idx="9861">
                  <c:v>975.438354</c:v>
                </c:pt>
                <c:pt idx="9862">
                  <c:v>975.392517</c:v>
                </c:pt>
                <c:pt idx="9863">
                  <c:v>975.24108899999999</c:v>
                </c:pt>
                <c:pt idx="9864">
                  <c:v>975.02392599999996</c:v>
                </c:pt>
                <c:pt idx="9865">
                  <c:v>974.80664100000001</c:v>
                </c:pt>
                <c:pt idx="9866">
                  <c:v>974.65533400000004</c:v>
                </c:pt>
                <c:pt idx="9867">
                  <c:v>974.37512200000003</c:v>
                </c:pt>
                <c:pt idx="9868">
                  <c:v>974.36431900000002</c:v>
                </c:pt>
                <c:pt idx="9869">
                  <c:v>974.24865699999998</c:v>
                </c:pt>
                <c:pt idx="9870">
                  <c:v>974.07476799999995</c:v>
                </c:pt>
                <c:pt idx="9871">
                  <c:v>973.87738000000002</c:v>
                </c:pt>
                <c:pt idx="9872">
                  <c:v>973.88464399999998</c:v>
                </c:pt>
                <c:pt idx="9873">
                  <c:v>973.72473100000002</c:v>
                </c:pt>
                <c:pt idx="9874">
                  <c:v>973.72302200000001</c:v>
                </c:pt>
                <c:pt idx="9875">
                  <c:v>973.64776600000005</c:v>
                </c:pt>
                <c:pt idx="9876">
                  <c:v>973.58905000000004</c:v>
                </c:pt>
                <c:pt idx="9877">
                  <c:v>973.54351799999995</c:v>
                </c:pt>
                <c:pt idx="9878">
                  <c:v>973.48175000000003</c:v>
                </c:pt>
                <c:pt idx="9879">
                  <c:v>973.29730199999995</c:v>
                </c:pt>
                <c:pt idx="9880">
                  <c:v>973.29553199999998</c:v>
                </c:pt>
                <c:pt idx="9881">
                  <c:v>973.38031000000001</c:v>
                </c:pt>
                <c:pt idx="9882">
                  <c:v>973.17077600000005</c:v>
                </c:pt>
                <c:pt idx="9883">
                  <c:v>973.14074700000003</c:v>
                </c:pt>
                <c:pt idx="9884">
                  <c:v>973.104736</c:v>
                </c:pt>
                <c:pt idx="9885">
                  <c:v>973.04504399999996</c:v>
                </c:pt>
                <c:pt idx="9886">
                  <c:v>972.86138900000003</c:v>
                </c:pt>
                <c:pt idx="9887">
                  <c:v>972.90508999999997</c:v>
                </c:pt>
                <c:pt idx="9888">
                  <c:v>972.74151600000005</c:v>
                </c:pt>
                <c:pt idx="9889">
                  <c:v>972.72003199999995</c:v>
                </c:pt>
                <c:pt idx="9890">
                  <c:v>972.52233899999999</c:v>
                </c:pt>
                <c:pt idx="9891">
                  <c:v>972.44317599999999</c:v>
                </c:pt>
                <c:pt idx="9892">
                  <c:v>972.32940699999995</c:v>
                </c:pt>
                <c:pt idx="9893">
                  <c:v>972.12353499999995</c:v>
                </c:pt>
                <c:pt idx="9894">
                  <c:v>972.09906000000001</c:v>
                </c:pt>
                <c:pt idx="9895">
                  <c:v>971.96392800000001</c:v>
                </c:pt>
                <c:pt idx="9896">
                  <c:v>971.71441700000003</c:v>
                </c:pt>
                <c:pt idx="9897">
                  <c:v>971.53411900000003</c:v>
                </c:pt>
                <c:pt idx="9898">
                  <c:v>971.45898399999999</c:v>
                </c:pt>
                <c:pt idx="9899">
                  <c:v>971.38055399999996</c:v>
                </c:pt>
                <c:pt idx="9900">
                  <c:v>971.22399900000005</c:v>
                </c:pt>
                <c:pt idx="9901">
                  <c:v>971.12969999999996</c:v>
                </c:pt>
                <c:pt idx="9902">
                  <c:v>971.03875700000003</c:v>
                </c:pt>
                <c:pt idx="9903">
                  <c:v>970.81463599999995</c:v>
                </c:pt>
                <c:pt idx="9904">
                  <c:v>970.68457000000001</c:v>
                </c:pt>
                <c:pt idx="9905">
                  <c:v>970.89355499999999</c:v>
                </c:pt>
                <c:pt idx="9906">
                  <c:v>970.57360800000004</c:v>
                </c:pt>
                <c:pt idx="9907">
                  <c:v>970.39324999999997</c:v>
                </c:pt>
                <c:pt idx="9908">
                  <c:v>970.25482199999999</c:v>
                </c:pt>
                <c:pt idx="9909">
                  <c:v>970.17681900000002</c:v>
                </c:pt>
                <c:pt idx="9910">
                  <c:v>970.14086899999995</c:v>
                </c:pt>
                <c:pt idx="9911">
                  <c:v>969.90655500000003</c:v>
                </c:pt>
                <c:pt idx="9912">
                  <c:v>969.78137200000003</c:v>
                </c:pt>
                <c:pt idx="9913">
                  <c:v>969.54217500000004</c:v>
                </c:pt>
                <c:pt idx="9914">
                  <c:v>969.59844999999996</c:v>
                </c:pt>
                <c:pt idx="9915">
                  <c:v>969.31115699999998</c:v>
                </c:pt>
                <c:pt idx="9916">
                  <c:v>969.301514</c:v>
                </c:pt>
                <c:pt idx="9917">
                  <c:v>969.11065699999995</c:v>
                </c:pt>
                <c:pt idx="9918">
                  <c:v>969.06726100000003</c:v>
                </c:pt>
                <c:pt idx="9919">
                  <c:v>968.82360800000004</c:v>
                </c:pt>
                <c:pt idx="9920">
                  <c:v>968.72180200000003</c:v>
                </c:pt>
                <c:pt idx="9921">
                  <c:v>968.59417699999995</c:v>
                </c:pt>
                <c:pt idx="9922">
                  <c:v>968.47479199999998</c:v>
                </c:pt>
                <c:pt idx="9923">
                  <c:v>968.26122999999995</c:v>
                </c:pt>
                <c:pt idx="9924">
                  <c:v>968.21795699999996</c:v>
                </c:pt>
                <c:pt idx="9925">
                  <c:v>968.18701199999998</c:v>
                </c:pt>
                <c:pt idx="9926">
                  <c:v>967.928223</c:v>
                </c:pt>
                <c:pt idx="9927">
                  <c:v>967.81219499999997</c:v>
                </c:pt>
                <c:pt idx="9928">
                  <c:v>967.77612299999998</c:v>
                </c:pt>
                <c:pt idx="9929">
                  <c:v>967.60583499999996</c:v>
                </c:pt>
                <c:pt idx="9930">
                  <c:v>967.35583499999996</c:v>
                </c:pt>
                <c:pt idx="9931">
                  <c:v>967.26055899999994</c:v>
                </c:pt>
                <c:pt idx="9932">
                  <c:v>967.15069600000004</c:v>
                </c:pt>
                <c:pt idx="9933">
                  <c:v>967.06237799999997</c:v>
                </c:pt>
                <c:pt idx="9934">
                  <c:v>966.88720699999999</c:v>
                </c:pt>
                <c:pt idx="9935">
                  <c:v>966.807861</c:v>
                </c:pt>
                <c:pt idx="9936">
                  <c:v>966.56957999999997</c:v>
                </c:pt>
                <c:pt idx="9937">
                  <c:v>966.34332300000005</c:v>
                </c:pt>
                <c:pt idx="9938">
                  <c:v>966.30023200000005</c:v>
                </c:pt>
                <c:pt idx="9939">
                  <c:v>966.11077899999998</c:v>
                </c:pt>
                <c:pt idx="9940">
                  <c:v>966.08673099999999</c:v>
                </c:pt>
                <c:pt idx="9941">
                  <c:v>966.02294900000004</c:v>
                </c:pt>
                <c:pt idx="9942">
                  <c:v>965.896973</c:v>
                </c:pt>
                <c:pt idx="9943">
                  <c:v>965.71289100000001</c:v>
                </c:pt>
                <c:pt idx="9944">
                  <c:v>965.55438200000003</c:v>
                </c:pt>
                <c:pt idx="9945">
                  <c:v>965.53741500000001</c:v>
                </c:pt>
                <c:pt idx="9946">
                  <c:v>965.51623500000005</c:v>
                </c:pt>
                <c:pt idx="9947">
                  <c:v>965.23449700000003</c:v>
                </c:pt>
                <c:pt idx="9948">
                  <c:v>965.05853300000001</c:v>
                </c:pt>
                <c:pt idx="9949">
                  <c:v>964.96936000000005</c:v>
                </c:pt>
                <c:pt idx="9950">
                  <c:v>964.70855700000004</c:v>
                </c:pt>
                <c:pt idx="9951">
                  <c:v>964.61218299999996</c:v>
                </c:pt>
                <c:pt idx="9952">
                  <c:v>964.52917500000001</c:v>
                </c:pt>
                <c:pt idx="9953">
                  <c:v>964.41980000000001</c:v>
                </c:pt>
                <c:pt idx="9954">
                  <c:v>964.16613800000005</c:v>
                </c:pt>
                <c:pt idx="9955">
                  <c:v>964.10046399999999</c:v>
                </c:pt>
                <c:pt idx="9956">
                  <c:v>963.81964100000005</c:v>
                </c:pt>
                <c:pt idx="9957">
                  <c:v>963.74249299999997</c:v>
                </c:pt>
                <c:pt idx="9958">
                  <c:v>963.65216099999998</c:v>
                </c:pt>
                <c:pt idx="9959">
                  <c:v>963.50878899999998</c:v>
                </c:pt>
                <c:pt idx="9960">
                  <c:v>963.35949700000003</c:v>
                </c:pt>
                <c:pt idx="9961">
                  <c:v>963.21722399999999</c:v>
                </c:pt>
                <c:pt idx="9962">
                  <c:v>963.05816700000003</c:v>
                </c:pt>
                <c:pt idx="9963">
                  <c:v>963.13226299999997</c:v>
                </c:pt>
                <c:pt idx="9964">
                  <c:v>962.79785200000003</c:v>
                </c:pt>
                <c:pt idx="9965">
                  <c:v>962.58709699999997</c:v>
                </c:pt>
                <c:pt idx="9966">
                  <c:v>962.44830300000001</c:v>
                </c:pt>
                <c:pt idx="9967">
                  <c:v>962.27081299999998</c:v>
                </c:pt>
                <c:pt idx="9968">
                  <c:v>962.21319600000004</c:v>
                </c:pt>
                <c:pt idx="9969">
                  <c:v>961.93505900000002</c:v>
                </c:pt>
                <c:pt idx="9970">
                  <c:v>961.77081299999998</c:v>
                </c:pt>
                <c:pt idx="9971">
                  <c:v>961.68969700000002</c:v>
                </c:pt>
                <c:pt idx="9972">
                  <c:v>961.449341</c:v>
                </c:pt>
                <c:pt idx="9973">
                  <c:v>961.31475799999998</c:v>
                </c:pt>
                <c:pt idx="9974">
                  <c:v>961.17791699999998</c:v>
                </c:pt>
                <c:pt idx="9975">
                  <c:v>961.07342500000004</c:v>
                </c:pt>
                <c:pt idx="9976">
                  <c:v>960.90661599999999</c:v>
                </c:pt>
                <c:pt idx="9977">
                  <c:v>960.77343699999994</c:v>
                </c:pt>
                <c:pt idx="9978">
                  <c:v>960.62866199999996</c:v>
                </c:pt>
                <c:pt idx="9979">
                  <c:v>960.50299099999995</c:v>
                </c:pt>
                <c:pt idx="9980">
                  <c:v>960.44470200000001</c:v>
                </c:pt>
                <c:pt idx="9981">
                  <c:v>960.32861300000002</c:v>
                </c:pt>
                <c:pt idx="9982">
                  <c:v>960.14123500000005</c:v>
                </c:pt>
                <c:pt idx="9983">
                  <c:v>960.01251200000002</c:v>
                </c:pt>
                <c:pt idx="9984">
                  <c:v>959.80127000000005</c:v>
                </c:pt>
                <c:pt idx="9985">
                  <c:v>959.66564900000003</c:v>
                </c:pt>
                <c:pt idx="9986">
                  <c:v>959.52557400000001</c:v>
                </c:pt>
                <c:pt idx="9987">
                  <c:v>959.37109399999997</c:v>
                </c:pt>
                <c:pt idx="9988">
                  <c:v>959.17279099999996</c:v>
                </c:pt>
                <c:pt idx="9989">
                  <c:v>959.16369599999996</c:v>
                </c:pt>
                <c:pt idx="9990">
                  <c:v>958.93072500000005</c:v>
                </c:pt>
                <c:pt idx="9991">
                  <c:v>958.79565400000001</c:v>
                </c:pt>
                <c:pt idx="9992">
                  <c:v>958.72491500000001</c:v>
                </c:pt>
                <c:pt idx="9993">
                  <c:v>958.46704099999999</c:v>
                </c:pt>
                <c:pt idx="9994">
                  <c:v>958.308899</c:v>
                </c:pt>
                <c:pt idx="9995">
                  <c:v>958.21551499999998</c:v>
                </c:pt>
                <c:pt idx="9996">
                  <c:v>958.019226</c:v>
                </c:pt>
                <c:pt idx="9997">
                  <c:v>957.89550799999995</c:v>
                </c:pt>
                <c:pt idx="9998">
                  <c:v>957.771118</c:v>
                </c:pt>
                <c:pt idx="9999">
                  <c:v>957.52630599999998</c:v>
                </c:pt>
                <c:pt idx="10000">
                  <c:v>957.55108600000005</c:v>
                </c:pt>
                <c:pt idx="10001">
                  <c:v>957.42242399999998</c:v>
                </c:pt>
                <c:pt idx="10002">
                  <c:v>957.40472399999999</c:v>
                </c:pt>
                <c:pt idx="10003">
                  <c:v>957.32684300000005</c:v>
                </c:pt>
                <c:pt idx="10004">
                  <c:v>957.08038299999998</c:v>
                </c:pt>
                <c:pt idx="10005">
                  <c:v>956.86895800000002</c:v>
                </c:pt>
                <c:pt idx="10006">
                  <c:v>956.69445800000005</c:v>
                </c:pt>
                <c:pt idx="10007">
                  <c:v>956.50067100000001</c:v>
                </c:pt>
                <c:pt idx="10008">
                  <c:v>956.33886700000005</c:v>
                </c:pt>
                <c:pt idx="10009">
                  <c:v>956.20684800000004</c:v>
                </c:pt>
                <c:pt idx="10010">
                  <c:v>956.10369900000001</c:v>
                </c:pt>
                <c:pt idx="10011">
                  <c:v>955.85235599999999</c:v>
                </c:pt>
                <c:pt idx="10012">
                  <c:v>955.72564699999998</c:v>
                </c:pt>
                <c:pt idx="10013">
                  <c:v>955.63287400000002</c:v>
                </c:pt>
                <c:pt idx="10014">
                  <c:v>955.527466</c:v>
                </c:pt>
                <c:pt idx="10015">
                  <c:v>955.17230199999995</c:v>
                </c:pt>
                <c:pt idx="10016">
                  <c:v>955.09918200000004</c:v>
                </c:pt>
                <c:pt idx="10017">
                  <c:v>955.00964399999998</c:v>
                </c:pt>
                <c:pt idx="10018">
                  <c:v>954.74188200000003</c:v>
                </c:pt>
                <c:pt idx="10019">
                  <c:v>954.69818099999998</c:v>
                </c:pt>
                <c:pt idx="10020">
                  <c:v>954.573669</c:v>
                </c:pt>
                <c:pt idx="10021">
                  <c:v>954.39929199999995</c:v>
                </c:pt>
                <c:pt idx="10022">
                  <c:v>954.29595900000004</c:v>
                </c:pt>
                <c:pt idx="10023">
                  <c:v>954.24011199999995</c:v>
                </c:pt>
                <c:pt idx="10024">
                  <c:v>954.20239300000003</c:v>
                </c:pt>
                <c:pt idx="10025">
                  <c:v>954.01269500000001</c:v>
                </c:pt>
                <c:pt idx="10026">
                  <c:v>953.87811299999998</c:v>
                </c:pt>
                <c:pt idx="10027">
                  <c:v>953.67327899999998</c:v>
                </c:pt>
                <c:pt idx="10028">
                  <c:v>953.355591</c:v>
                </c:pt>
                <c:pt idx="10029">
                  <c:v>953.16577099999995</c:v>
                </c:pt>
                <c:pt idx="10030">
                  <c:v>952.97937000000002</c:v>
                </c:pt>
                <c:pt idx="10031">
                  <c:v>952.56091300000003</c:v>
                </c:pt>
                <c:pt idx="10032">
                  <c:v>952.18658400000004</c:v>
                </c:pt>
                <c:pt idx="10033">
                  <c:v>951.86883499999999</c:v>
                </c:pt>
                <c:pt idx="10034">
                  <c:v>951.52258300000005</c:v>
                </c:pt>
                <c:pt idx="10035">
                  <c:v>951.05090299999995</c:v>
                </c:pt>
                <c:pt idx="10036">
                  <c:v>950.61688200000003</c:v>
                </c:pt>
                <c:pt idx="10037">
                  <c:v>950.29480000000001</c:v>
                </c:pt>
                <c:pt idx="10038">
                  <c:v>949.915344</c:v>
                </c:pt>
                <c:pt idx="10039">
                  <c:v>949.40563999999995</c:v>
                </c:pt>
                <c:pt idx="10040">
                  <c:v>948.975098</c:v>
                </c:pt>
                <c:pt idx="10041">
                  <c:v>948.51196300000004</c:v>
                </c:pt>
                <c:pt idx="10042">
                  <c:v>948.20696999999996</c:v>
                </c:pt>
                <c:pt idx="10043">
                  <c:v>947.74023399999999</c:v>
                </c:pt>
                <c:pt idx="10044">
                  <c:v>947.38348399999995</c:v>
                </c:pt>
                <c:pt idx="10045">
                  <c:v>946.95074499999998</c:v>
                </c:pt>
                <c:pt idx="10046">
                  <c:v>946.57116699999995</c:v>
                </c:pt>
                <c:pt idx="10047">
                  <c:v>946.24908400000004</c:v>
                </c:pt>
                <c:pt idx="10048">
                  <c:v>945.77777100000003</c:v>
                </c:pt>
                <c:pt idx="10049">
                  <c:v>945.41961700000002</c:v>
                </c:pt>
                <c:pt idx="10050">
                  <c:v>944.99798599999997</c:v>
                </c:pt>
                <c:pt idx="10051">
                  <c:v>944.58618200000001</c:v>
                </c:pt>
                <c:pt idx="10052">
                  <c:v>944.19732699999997</c:v>
                </c:pt>
                <c:pt idx="10053">
                  <c:v>943.85320999999999</c:v>
                </c:pt>
                <c:pt idx="10054">
                  <c:v>943.48535200000003</c:v>
                </c:pt>
                <c:pt idx="10055">
                  <c:v>943.10900900000001</c:v>
                </c:pt>
                <c:pt idx="10056">
                  <c:v>942.73046899999997</c:v>
                </c:pt>
                <c:pt idx="10057">
                  <c:v>942.202271</c:v>
                </c:pt>
                <c:pt idx="10058">
                  <c:v>941.88018799999998</c:v>
                </c:pt>
                <c:pt idx="10059">
                  <c:v>941.59094200000004</c:v>
                </c:pt>
                <c:pt idx="10060">
                  <c:v>941.089111</c:v>
                </c:pt>
                <c:pt idx="10061">
                  <c:v>940.64086899999995</c:v>
                </c:pt>
                <c:pt idx="10062">
                  <c:v>940.25537099999997</c:v>
                </c:pt>
                <c:pt idx="10063">
                  <c:v>939.83429000000001</c:v>
                </c:pt>
                <c:pt idx="10064">
                  <c:v>939.44366500000001</c:v>
                </c:pt>
                <c:pt idx="10065">
                  <c:v>939.088257</c:v>
                </c:pt>
                <c:pt idx="10066">
                  <c:v>938.70599400000003</c:v>
                </c:pt>
                <c:pt idx="10067">
                  <c:v>938.33160399999997</c:v>
                </c:pt>
                <c:pt idx="10068">
                  <c:v>937.87048300000004</c:v>
                </c:pt>
                <c:pt idx="10069">
                  <c:v>937.58850099999995</c:v>
                </c:pt>
                <c:pt idx="10070">
                  <c:v>937.18359399999997</c:v>
                </c:pt>
                <c:pt idx="10071">
                  <c:v>936.65747099999999</c:v>
                </c:pt>
                <c:pt idx="10072">
                  <c:v>936.27551300000005</c:v>
                </c:pt>
                <c:pt idx="10073">
                  <c:v>935.92913799999997</c:v>
                </c:pt>
                <c:pt idx="10074">
                  <c:v>935.59173599999997</c:v>
                </c:pt>
                <c:pt idx="10075">
                  <c:v>935.25958300000002</c:v>
                </c:pt>
                <c:pt idx="10076">
                  <c:v>934.97692900000004</c:v>
                </c:pt>
                <c:pt idx="10077">
                  <c:v>934.48309300000005</c:v>
                </c:pt>
                <c:pt idx="10078">
                  <c:v>934.11309800000004</c:v>
                </c:pt>
                <c:pt idx="10079">
                  <c:v>933.67071499999997</c:v>
                </c:pt>
                <c:pt idx="10080">
                  <c:v>933.15393099999994</c:v>
                </c:pt>
                <c:pt idx="10081">
                  <c:v>932.90631099999996</c:v>
                </c:pt>
                <c:pt idx="10082">
                  <c:v>932.497253</c:v>
                </c:pt>
                <c:pt idx="10083">
                  <c:v>931.99749799999995</c:v>
                </c:pt>
                <c:pt idx="10084">
                  <c:v>931.67578100000003</c:v>
                </c:pt>
                <c:pt idx="10085">
                  <c:v>931.23168899999996</c:v>
                </c:pt>
                <c:pt idx="10086">
                  <c:v>930.81689500000005</c:v>
                </c:pt>
                <c:pt idx="10087">
                  <c:v>930.54742399999998</c:v>
                </c:pt>
                <c:pt idx="10088">
                  <c:v>930.09655799999996</c:v>
                </c:pt>
                <c:pt idx="10089">
                  <c:v>929.67749000000003</c:v>
                </c:pt>
                <c:pt idx="10090">
                  <c:v>929.20477300000005</c:v>
                </c:pt>
                <c:pt idx="10091">
                  <c:v>929.009094</c:v>
                </c:pt>
                <c:pt idx="10092">
                  <c:v>928.543091</c:v>
                </c:pt>
                <c:pt idx="10093">
                  <c:v>928.08984399999997</c:v>
                </c:pt>
                <c:pt idx="10094">
                  <c:v>927.86718800000006</c:v>
                </c:pt>
                <c:pt idx="10095">
                  <c:v>927.42218000000003</c:v>
                </c:pt>
                <c:pt idx="10096">
                  <c:v>926.881531</c:v>
                </c:pt>
                <c:pt idx="10097">
                  <c:v>926.49200399999995</c:v>
                </c:pt>
                <c:pt idx="10098">
                  <c:v>926.05505400000004</c:v>
                </c:pt>
                <c:pt idx="10099">
                  <c:v>925.68890399999998</c:v>
                </c:pt>
                <c:pt idx="10100">
                  <c:v>925.25195299999996</c:v>
                </c:pt>
                <c:pt idx="10101">
                  <c:v>924.83209199999999</c:v>
                </c:pt>
                <c:pt idx="10102">
                  <c:v>924.50024399999995</c:v>
                </c:pt>
                <c:pt idx="10103">
                  <c:v>924.16705300000001</c:v>
                </c:pt>
                <c:pt idx="10104">
                  <c:v>923.72070299999996</c:v>
                </c:pt>
                <c:pt idx="10105">
                  <c:v>923.28991699999995</c:v>
                </c:pt>
                <c:pt idx="10106">
                  <c:v>922.93817100000001</c:v>
                </c:pt>
                <c:pt idx="10107">
                  <c:v>922.600098</c:v>
                </c:pt>
                <c:pt idx="10108">
                  <c:v>922.09912099999997</c:v>
                </c:pt>
                <c:pt idx="10109">
                  <c:v>921.72503700000004</c:v>
                </c:pt>
                <c:pt idx="10110">
                  <c:v>921.31481900000006</c:v>
                </c:pt>
                <c:pt idx="10111">
                  <c:v>920.94683799999996</c:v>
                </c:pt>
                <c:pt idx="10112">
                  <c:v>920.45953399999996</c:v>
                </c:pt>
                <c:pt idx="10113">
                  <c:v>920.05273399999999</c:v>
                </c:pt>
                <c:pt idx="10114">
                  <c:v>919.76824999999997</c:v>
                </c:pt>
                <c:pt idx="10115">
                  <c:v>919.30926499999998</c:v>
                </c:pt>
                <c:pt idx="10116">
                  <c:v>918.76422100000002</c:v>
                </c:pt>
                <c:pt idx="10117">
                  <c:v>918.43316700000003</c:v>
                </c:pt>
                <c:pt idx="10118">
                  <c:v>918.050476</c:v>
                </c:pt>
                <c:pt idx="10119">
                  <c:v>917.58813499999997</c:v>
                </c:pt>
                <c:pt idx="10120">
                  <c:v>917.261169</c:v>
                </c:pt>
                <c:pt idx="10121">
                  <c:v>916.83007799999996</c:v>
                </c:pt>
                <c:pt idx="10122">
                  <c:v>916.52130099999999</c:v>
                </c:pt>
                <c:pt idx="10123">
                  <c:v>916.12982199999999</c:v>
                </c:pt>
                <c:pt idx="10124">
                  <c:v>915.89849900000002</c:v>
                </c:pt>
                <c:pt idx="10125">
                  <c:v>915.63629200000003</c:v>
                </c:pt>
                <c:pt idx="10126">
                  <c:v>915.21758999999997</c:v>
                </c:pt>
                <c:pt idx="10127">
                  <c:v>914.774902</c:v>
                </c:pt>
                <c:pt idx="10128">
                  <c:v>914.38073699999995</c:v>
                </c:pt>
                <c:pt idx="10129">
                  <c:v>913.82098399999995</c:v>
                </c:pt>
                <c:pt idx="10130">
                  <c:v>913.45452899999998</c:v>
                </c:pt>
                <c:pt idx="10131">
                  <c:v>913.12854000000004</c:v>
                </c:pt>
                <c:pt idx="10132">
                  <c:v>912.54211399999997</c:v>
                </c:pt>
                <c:pt idx="10133">
                  <c:v>912.16381799999999</c:v>
                </c:pt>
                <c:pt idx="10134">
                  <c:v>911.84551999999996</c:v>
                </c:pt>
                <c:pt idx="10135">
                  <c:v>911.44842500000004</c:v>
                </c:pt>
                <c:pt idx="10136">
                  <c:v>910.93060300000002</c:v>
                </c:pt>
                <c:pt idx="10137">
                  <c:v>910.53411900000003</c:v>
                </c:pt>
                <c:pt idx="10138">
                  <c:v>910.27288799999997</c:v>
                </c:pt>
                <c:pt idx="10139">
                  <c:v>909.64587400000005</c:v>
                </c:pt>
                <c:pt idx="10140">
                  <c:v>909.26611300000002</c:v>
                </c:pt>
                <c:pt idx="10141">
                  <c:v>908.80059800000004</c:v>
                </c:pt>
                <c:pt idx="10142">
                  <c:v>908.37866199999996</c:v>
                </c:pt>
                <c:pt idx="10143">
                  <c:v>907.96655299999998</c:v>
                </c:pt>
                <c:pt idx="10144">
                  <c:v>907.535034</c:v>
                </c:pt>
                <c:pt idx="10145">
                  <c:v>907.12597700000003</c:v>
                </c:pt>
                <c:pt idx="10146">
                  <c:v>906.59881600000006</c:v>
                </c:pt>
                <c:pt idx="10147">
                  <c:v>906.24688700000002</c:v>
                </c:pt>
                <c:pt idx="10148">
                  <c:v>905.76251200000002</c:v>
                </c:pt>
                <c:pt idx="10149">
                  <c:v>905.33758499999999</c:v>
                </c:pt>
                <c:pt idx="10150">
                  <c:v>904.90576199999998</c:v>
                </c:pt>
                <c:pt idx="10151">
                  <c:v>904.54180899999994</c:v>
                </c:pt>
                <c:pt idx="10152">
                  <c:v>904.19311500000003</c:v>
                </c:pt>
                <c:pt idx="10153">
                  <c:v>903.75793499999997</c:v>
                </c:pt>
                <c:pt idx="10154">
                  <c:v>903.34906000000001</c:v>
                </c:pt>
                <c:pt idx="10155">
                  <c:v>903.12683100000004</c:v>
                </c:pt>
                <c:pt idx="10156">
                  <c:v>902.63494900000001</c:v>
                </c:pt>
                <c:pt idx="10157">
                  <c:v>902.25866699999995</c:v>
                </c:pt>
                <c:pt idx="10158">
                  <c:v>901.80249000000003</c:v>
                </c:pt>
                <c:pt idx="10159">
                  <c:v>901.49462900000003</c:v>
                </c:pt>
                <c:pt idx="10160">
                  <c:v>900.99108899999999</c:v>
                </c:pt>
                <c:pt idx="10161">
                  <c:v>900.59588599999995</c:v>
                </c:pt>
                <c:pt idx="10162">
                  <c:v>900.28973399999995</c:v>
                </c:pt>
                <c:pt idx="10163">
                  <c:v>899.87402299999997</c:v>
                </c:pt>
                <c:pt idx="10164">
                  <c:v>899.51898200000005</c:v>
                </c:pt>
                <c:pt idx="10165">
                  <c:v>899.15716599999996</c:v>
                </c:pt>
                <c:pt idx="10166">
                  <c:v>898.75292999999999</c:v>
                </c:pt>
                <c:pt idx="10167">
                  <c:v>898.32128899999998</c:v>
                </c:pt>
                <c:pt idx="10168">
                  <c:v>897.75408900000002</c:v>
                </c:pt>
                <c:pt idx="10169">
                  <c:v>897.43786599999999</c:v>
                </c:pt>
                <c:pt idx="10170">
                  <c:v>897.02105700000004</c:v>
                </c:pt>
                <c:pt idx="10171">
                  <c:v>896.61755400000004</c:v>
                </c:pt>
                <c:pt idx="10172">
                  <c:v>896.22808799999996</c:v>
                </c:pt>
                <c:pt idx="10173">
                  <c:v>895.90887499999997</c:v>
                </c:pt>
                <c:pt idx="10174">
                  <c:v>895.42138699999998</c:v>
                </c:pt>
                <c:pt idx="10175">
                  <c:v>894.94695999999999</c:v>
                </c:pt>
                <c:pt idx="10176">
                  <c:v>894.55346699999996</c:v>
                </c:pt>
                <c:pt idx="10177">
                  <c:v>894.12811299999998</c:v>
                </c:pt>
                <c:pt idx="10178">
                  <c:v>893.71441700000003</c:v>
                </c:pt>
                <c:pt idx="10179">
                  <c:v>893.29247999999995</c:v>
                </c:pt>
                <c:pt idx="10180">
                  <c:v>892.89929199999995</c:v>
                </c:pt>
                <c:pt idx="10181">
                  <c:v>892.44250499999998</c:v>
                </c:pt>
                <c:pt idx="10182">
                  <c:v>891.91772500000002</c:v>
                </c:pt>
                <c:pt idx="10183">
                  <c:v>891.53387499999997</c:v>
                </c:pt>
                <c:pt idx="10184">
                  <c:v>891.08196999999996</c:v>
                </c:pt>
                <c:pt idx="10185">
                  <c:v>890.73852499999998</c:v>
                </c:pt>
                <c:pt idx="10186">
                  <c:v>890.25714100000005</c:v>
                </c:pt>
                <c:pt idx="10187">
                  <c:v>889.82397500000002</c:v>
                </c:pt>
                <c:pt idx="10188">
                  <c:v>889.48388699999998</c:v>
                </c:pt>
                <c:pt idx="10189">
                  <c:v>889.02972399999999</c:v>
                </c:pt>
                <c:pt idx="10190">
                  <c:v>888.69757100000004</c:v>
                </c:pt>
                <c:pt idx="10191">
                  <c:v>888.26788299999998</c:v>
                </c:pt>
                <c:pt idx="10192">
                  <c:v>887.96820100000002</c:v>
                </c:pt>
                <c:pt idx="10193">
                  <c:v>887.42712400000005</c:v>
                </c:pt>
                <c:pt idx="10194">
                  <c:v>887.09606900000006</c:v>
                </c:pt>
                <c:pt idx="10195">
                  <c:v>886.73944100000006</c:v>
                </c:pt>
                <c:pt idx="10196">
                  <c:v>886.173767</c:v>
                </c:pt>
                <c:pt idx="10197">
                  <c:v>885.89801</c:v>
                </c:pt>
                <c:pt idx="10198">
                  <c:v>885.49408000000005</c:v>
                </c:pt>
                <c:pt idx="10199">
                  <c:v>885.06774900000005</c:v>
                </c:pt>
                <c:pt idx="10200">
                  <c:v>884.613159</c:v>
                </c:pt>
                <c:pt idx="10201">
                  <c:v>884.378784</c:v>
                </c:pt>
                <c:pt idx="10202">
                  <c:v>883.91870100000006</c:v>
                </c:pt>
                <c:pt idx="10203">
                  <c:v>883.50152600000001</c:v>
                </c:pt>
                <c:pt idx="10204">
                  <c:v>883.20471199999997</c:v>
                </c:pt>
                <c:pt idx="10205">
                  <c:v>882.79937700000005</c:v>
                </c:pt>
                <c:pt idx="10206">
                  <c:v>882.47607400000004</c:v>
                </c:pt>
                <c:pt idx="10207">
                  <c:v>881.89825399999995</c:v>
                </c:pt>
                <c:pt idx="10208">
                  <c:v>881.56243900000004</c:v>
                </c:pt>
                <c:pt idx="10209">
                  <c:v>881.14648399999999</c:v>
                </c:pt>
                <c:pt idx="10210">
                  <c:v>880.68365500000004</c:v>
                </c:pt>
                <c:pt idx="10211">
                  <c:v>880.19250499999998</c:v>
                </c:pt>
                <c:pt idx="10212">
                  <c:v>879.80096400000002</c:v>
                </c:pt>
                <c:pt idx="10213">
                  <c:v>879.43536400000005</c:v>
                </c:pt>
                <c:pt idx="10214">
                  <c:v>878.92718500000001</c:v>
                </c:pt>
                <c:pt idx="10215">
                  <c:v>878.702271</c:v>
                </c:pt>
                <c:pt idx="10216">
                  <c:v>878.27581799999996</c:v>
                </c:pt>
                <c:pt idx="10217">
                  <c:v>877.87994400000002</c:v>
                </c:pt>
                <c:pt idx="10218">
                  <c:v>877.44018600000004</c:v>
                </c:pt>
                <c:pt idx="10219">
                  <c:v>877.14312700000005</c:v>
                </c:pt>
                <c:pt idx="10220">
                  <c:v>876.67321800000002</c:v>
                </c:pt>
                <c:pt idx="10221">
                  <c:v>876.21026600000005</c:v>
                </c:pt>
                <c:pt idx="10222">
                  <c:v>875.94397000000004</c:v>
                </c:pt>
                <c:pt idx="10223">
                  <c:v>875.47619599999996</c:v>
                </c:pt>
                <c:pt idx="10224">
                  <c:v>875.037598</c:v>
                </c:pt>
                <c:pt idx="10225">
                  <c:v>874.62219200000004</c:v>
                </c:pt>
                <c:pt idx="10226">
                  <c:v>874.29894999999999</c:v>
                </c:pt>
                <c:pt idx="10227">
                  <c:v>873.77459699999997</c:v>
                </c:pt>
                <c:pt idx="10228">
                  <c:v>873.56384300000002</c:v>
                </c:pt>
                <c:pt idx="10229">
                  <c:v>873.07720900000004</c:v>
                </c:pt>
                <c:pt idx="10230">
                  <c:v>872.63214100000005</c:v>
                </c:pt>
                <c:pt idx="10231">
                  <c:v>872.21954300000004</c:v>
                </c:pt>
                <c:pt idx="10232">
                  <c:v>871.79303000000004</c:v>
                </c:pt>
                <c:pt idx="10233">
                  <c:v>871.55450399999995</c:v>
                </c:pt>
                <c:pt idx="10234">
                  <c:v>871.14953600000001</c:v>
                </c:pt>
                <c:pt idx="10235">
                  <c:v>870.57568400000002</c:v>
                </c:pt>
                <c:pt idx="10236">
                  <c:v>870.22137499999997</c:v>
                </c:pt>
                <c:pt idx="10237">
                  <c:v>869.79187000000002</c:v>
                </c:pt>
                <c:pt idx="10238">
                  <c:v>869.36908000000005</c:v>
                </c:pt>
                <c:pt idx="10239">
                  <c:v>869.01879899999994</c:v>
                </c:pt>
                <c:pt idx="10240">
                  <c:v>868.50061000000005</c:v>
                </c:pt>
                <c:pt idx="10241">
                  <c:v>868.05853300000001</c:v>
                </c:pt>
                <c:pt idx="10242">
                  <c:v>867.71624799999995</c:v>
                </c:pt>
                <c:pt idx="10243">
                  <c:v>867.31213400000001</c:v>
                </c:pt>
                <c:pt idx="10244">
                  <c:v>866.90210000000002</c:v>
                </c:pt>
                <c:pt idx="10245">
                  <c:v>866.53247099999999</c:v>
                </c:pt>
                <c:pt idx="10246">
                  <c:v>866.29699700000003</c:v>
                </c:pt>
                <c:pt idx="10247">
                  <c:v>865.82135000000005</c:v>
                </c:pt>
                <c:pt idx="10248">
                  <c:v>865.397156</c:v>
                </c:pt>
                <c:pt idx="10249">
                  <c:v>864.99102800000003</c:v>
                </c:pt>
                <c:pt idx="10250">
                  <c:v>864.53796399999999</c:v>
                </c:pt>
                <c:pt idx="10251">
                  <c:v>864.09039299999995</c:v>
                </c:pt>
                <c:pt idx="10252">
                  <c:v>863.72161900000003</c:v>
                </c:pt>
                <c:pt idx="10253">
                  <c:v>863.31133999999997</c:v>
                </c:pt>
                <c:pt idx="10254">
                  <c:v>862.95654300000001</c:v>
                </c:pt>
                <c:pt idx="10255">
                  <c:v>862.47570800000005</c:v>
                </c:pt>
                <c:pt idx="10256">
                  <c:v>862.13159199999996</c:v>
                </c:pt>
                <c:pt idx="10257">
                  <c:v>861.69970699999999</c:v>
                </c:pt>
                <c:pt idx="10258">
                  <c:v>861.367615</c:v>
                </c:pt>
                <c:pt idx="10259">
                  <c:v>860.90979000000004</c:v>
                </c:pt>
                <c:pt idx="10260">
                  <c:v>860.43530299999998</c:v>
                </c:pt>
                <c:pt idx="10261">
                  <c:v>860.05102499999998</c:v>
                </c:pt>
                <c:pt idx="10262">
                  <c:v>859.70159899999999</c:v>
                </c:pt>
                <c:pt idx="10263">
                  <c:v>859.26965299999995</c:v>
                </c:pt>
                <c:pt idx="10264">
                  <c:v>858.71783400000004</c:v>
                </c:pt>
                <c:pt idx="10265">
                  <c:v>858.40533400000004</c:v>
                </c:pt>
                <c:pt idx="10266">
                  <c:v>857.94317599999999</c:v>
                </c:pt>
                <c:pt idx="10267">
                  <c:v>857.591858</c:v>
                </c:pt>
                <c:pt idx="10268">
                  <c:v>857.24041699999998</c:v>
                </c:pt>
                <c:pt idx="10269">
                  <c:v>856.80859399999997</c:v>
                </c:pt>
                <c:pt idx="10270">
                  <c:v>856.34466599999996</c:v>
                </c:pt>
                <c:pt idx="10271">
                  <c:v>856.00488299999995</c:v>
                </c:pt>
                <c:pt idx="10272">
                  <c:v>855.60504200000003</c:v>
                </c:pt>
                <c:pt idx="10273">
                  <c:v>855.23394800000005</c:v>
                </c:pt>
                <c:pt idx="10274">
                  <c:v>854.72778300000004</c:v>
                </c:pt>
                <c:pt idx="10275">
                  <c:v>854.24285899999995</c:v>
                </c:pt>
                <c:pt idx="10276">
                  <c:v>853.87872300000004</c:v>
                </c:pt>
                <c:pt idx="10277">
                  <c:v>853.38555899999994</c:v>
                </c:pt>
                <c:pt idx="10278">
                  <c:v>853.18963599999995</c:v>
                </c:pt>
                <c:pt idx="10279">
                  <c:v>852.71392800000001</c:v>
                </c:pt>
                <c:pt idx="10280">
                  <c:v>852.30261199999995</c:v>
                </c:pt>
                <c:pt idx="10281">
                  <c:v>851.99212599999998</c:v>
                </c:pt>
                <c:pt idx="10282">
                  <c:v>851.62847899999997</c:v>
                </c:pt>
                <c:pt idx="10283">
                  <c:v>851.33111599999995</c:v>
                </c:pt>
                <c:pt idx="10284">
                  <c:v>850.70062299999995</c:v>
                </c:pt>
                <c:pt idx="10285">
                  <c:v>850.35199</c:v>
                </c:pt>
                <c:pt idx="10286">
                  <c:v>849.88250700000003</c:v>
                </c:pt>
                <c:pt idx="10287">
                  <c:v>849.54388400000005</c:v>
                </c:pt>
                <c:pt idx="10288">
                  <c:v>849.082764</c:v>
                </c:pt>
                <c:pt idx="10289">
                  <c:v>848.61785899999995</c:v>
                </c:pt>
                <c:pt idx="10290">
                  <c:v>848.13165300000003</c:v>
                </c:pt>
                <c:pt idx="10291">
                  <c:v>847.84698500000002</c:v>
                </c:pt>
                <c:pt idx="10292">
                  <c:v>847.32714799999997</c:v>
                </c:pt>
                <c:pt idx="10293">
                  <c:v>847.00891100000001</c:v>
                </c:pt>
                <c:pt idx="10294">
                  <c:v>846.53997800000002</c:v>
                </c:pt>
                <c:pt idx="10295">
                  <c:v>846.22009300000002</c:v>
                </c:pt>
                <c:pt idx="10296">
                  <c:v>845.76397699999995</c:v>
                </c:pt>
                <c:pt idx="10297">
                  <c:v>845.30175799999995</c:v>
                </c:pt>
                <c:pt idx="10298">
                  <c:v>844.95611599999995</c:v>
                </c:pt>
                <c:pt idx="10299">
                  <c:v>844.47088599999995</c:v>
                </c:pt>
                <c:pt idx="10300">
                  <c:v>844.10052499999995</c:v>
                </c:pt>
                <c:pt idx="10301">
                  <c:v>843.67218000000003</c:v>
                </c:pt>
                <c:pt idx="10302">
                  <c:v>843.33111599999995</c:v>
                </c:pt>
                <c:pt idx="10303">
                  <c:v>842.92083700000001</c:v>
                </c:pt>
                <c:pt idx="10304">
                  <c:v>842.49127199999998</c:v>
                </c:pt>
                <c:pt idx="10305">
                  <c:v>842.00341800000001</c:v>
                </c:pt>
                <c:pt idx="10306">
                  <c:v>841.81066899999996</c:v>
                </c:pt>
                <c:pt idx="10307">
                  <c:v>841.27630599999998</c:v>
                </c:pt>
                <c:pt idx="10308">
                  <c:v>840.91937299999995</c:v>
                </c:pt>
                <c:pt idx="10309">
                  <c:v>840.50335700000005</c:v>
                </c:pt>
                <c:pt idx="10310">
                  <c:v>840.13525400000003</c:v>
                </c:pt>
                <c:pt idx="10311">
                  <c:v>839.73571800000002</c:v>
                </c:pt>
                <c:pt idx="10312">
                  <c:v>839.34497099999999</c:v>
                </c:pt>
                <c:pt idx="10313">
                  <c:v>839.08752400000003</c:v>
                </c:pt>
                <c:pt idx="10314">
                  <c:v>838.60076900000001</c:v>
                </c:pt>
                <c:pt idx="10315">
                  <c:v>838.19543499999997</c:v>
                </c:pt>
                <c:pt idx="10316">
                  <c:v>837.77514599999995</c:v>
                </c:pt>
                <c:pt idx="10317">
                  <c:v>837.32665999999995</c:v>
                </c:pt>
                <c:pt idx="10318">
                  <c:v>836.93457000000001</c:v>
                </c:pt>
                <c:pt idx="10319">
                  <c:v>836.50213599999995</c:v>
                </c:pt>
                <c:pt idx="10320">
                  <c:v>836.11004600000001</c:v>
                </c:pt>
                <c:pt idx="10321">
                  <c:v>835.71313499999997</c:v>
                </c:pt>
                <c:pt idx="10322">
                  <c:v>835.20086700000002</c:v>
                </c:pt>
                <c:pt idx="10323">
                  <c:v>834.81073000000004</c:v>
                </c:pt>
                <c:pt idx="10324">
                  <c:v>834.45904499999995</c:v>
                </c:pt>
                <c:pt idx="10325">
                  <c:v>833.99047900000005</c:v>
                </c:pt>
                <c:pt idx="10326">
                  <c:v>833.62512200000003</c:v>
                </c:pt>
                <c:pt idx="10327">
                  <c:v>833.11309800000004</c:v>
                </c:pt>
                <c:pt idx="10328">
                  <c:v>832.81073000000004</c:v>
                </c:pt>
                <c:pt idx="10329">
                  <c:v>832.39001499999995</c:v>
                </c:pt>
                <c:pt idx="10330">
                  <c:v>831.99493399999994</c:v>
                </c:pt>
                <c:pt idx="10331">
                  <c:v>831.53442399999994</c:v>
                </c:pt>
                <c:pt idx="10332">
                  <c:v>831.18841599999996</c:v>
                </c:pt>
                <c:pt idx="10333">
                  <c:v>830.74359100000004</c:v>
                </c:pt>
                <c:pt idx="10334">
                  <c:v>830.42883300000005</c:v>
                </c:pt>
                <c:pt idx="10335">
                  <c:v>829.90667699999995</c:v>
                </c:pt>
                <c:pt idx="10336">
                  <c:v>829.51525900000001</c:v>
                </c:pt>
                <c:pt idx="10337">
                  <c:v>829.10095200000001</c:v>
                </c:pt>
                <c:pt idx="10338">
                  <c:v>828.78070100000002</c:v>
                </c:pt>
                <c:pt idx="10339">
                  <c:v>828.37676999999996</c:v>
                </c:pt>
                <c:pt idx="10340">
                  <c:v>827.90039100000001</c:v>
                </c:pt>
                <c:pt idx="10341">
                  <c:v>827.49133300000005</c:v>
                </c:pt>
                <c:pt idx="10342">
                  <c:v>827.12420699999996</c:v>
                </c:pt>
                <c:pt idx="10343">
                  <c:v>826.74829099999999</c:v>
                </c:pt>
                <c:pt idx="10344">
                  <c:v>826.32940699999995</c:v>
                </c:pt>
                <c:pt idx="10345">
                  <c:v>825.932861</c:v>
                </c:pt>
                <c:pt idx="10346">
                  <c:v>825.60931400000004</c:v>
                </c:pt>
                <c:pt idx="10347">
                  <c:v>825.14367700000003</c:v>
                </c:pt>
                <c:pt idx="10348">
                  <c:v>824.78448500000002</c:v>
                </c:pt>
                <c:pt idx="10349">
                  <c:v>824.31079099999999</c:v>
                </c:pt>
                <c:pt idx="10350">
                  <c:v>823.93170199999997</c:v>
                </c:pt>
                <c:pt idx="10351">
                  <c:v>823.47106900000006</c:v>
                </c:pt>
                <c:pt idx="10352">
                  <c:v>823.06366000000003</c:v>
                </c:pt>
                <c:pt idx="10353">
                  <c:v>822.67114300000003</c:v>
                </c:pt>
                <c:pt idx="10354">
                  <c:v>822.308899</c:v>
                </c:pt>
                <c:pt idx="10355">
                  <c:v>821.78442399999994</c:v>
                </c:pt>
                <c:pt idx="10356">
                  <c:v>821.32665999999995</c:v>
                </c:pt>
                <c:pt idx="10357">
                  <c:v>820.94305399999996</c:v>
                </c:pt>
                <c:pt idx="10358">
                  <c:v>820.58203100000003</c:v>
                </c:pt>
                <c:pt idx="10359">
                  <c:v>820.12005599999998</c:v>
                </c:pt>
                <c:pt idx="10360">
                  <c:v>819.81237799999997</c:v>
                </c:pt>
                <c:pt idx="10361">
                  <c:v>819.39959699999997</c:v>
                </c:pt>
                <c:pt idx="10362">
                  <c:v>819.00341800000001</c:v>
                </c:pt>
                <c:pt idx="10363">
                  <c:v>818.67785600000002</c:v>
                </c:pt>
                <c:pt idx="10364">
                  <c:v>818.20709199999999</c:v>
                </c:pt>
                <c:pt idx="10365">
                  <c:v>817.81841999999995</c:v>
                </c:pt>
                <c:pt idx="10366">
                  <c:v>817.410034</c:v>
                </c:pt>
                <c:pt idx="10367">
                  <c:v>817.01074200000005</c:v>
                </c:pt>
                <c:pt idx="10368">
                  <c:v>816.63256799999999</c:v>
                </c:pt>
                <c:pt idx="10369">
                  <c:v>816.16595500000005</c:v>
                </c:pt>
                <c:pt idx="10370">
                  <c:v>815.76428199999998</c:v>
                </c:pt>
                <c:pt idx="10371">
                  <c:v>815.34381099999996</c:v>
                </c:pt>
                <c:pt idx="10372">
                  <c:v>814.91937299999995</c:v>
                </c:pt>
                <c:pt idx="10373">
                  <c:v>814.51538100000005</c:v>
                </c:pt>
                <c:pt idx="10374">
                  <c:v>814.09198000000004</c:v>
                </c:pt>
                <c:pt idx="10375">
                  <c:v>813.661743</c:v>
                </c:pt>
                <c:pt idx="10376">
                  <c:v>813.30633499999999</c:v>
                </c:pt>
                <c:pt idx="10377">
                  <c:v>812.92138699999998</c:v>
                </c:pt>
                <c:pt idx="10378">
                  <c:v>812.488831</c:v>
                </c:pt>
                <c:pt idx="10379">
                  <c:v>812.09637499999997</c:v>
                </c:pt>
                <c:pt idx="10380">
                  <c:v>811.71368399999994</c:v>
                </c:pt>
                <c:pt idx="10381">
                  <c:v>811.27117899999996</c:v>
                </c:pt>
                <c:pt idx="10382">
                  <c:v>810.94372599999997</c:v>
                </c:pt>
                <c:pt idx="10383">
                  <c:v>810.51251200000002</c:v>
                </c:pt>
                <c:pt idx="10384">
                  <c:v>810.11932400000001</c:v>
                </c:pt>
                <c:pt idx="10385">
                  <c:v>809.72229000000004</c:v>
                </c:pt>
                <c:pt idx="10386">
                  <c:v>809.26977499999998</c:v>
                </c:pt>
                <c:pt idx="10387">
                  <c:v>808.90185499999995</c:v>
                </c:pt>
                <c:pt idx="10388">
                  <c:v>808.40618900000004</c:v>
                </c:pt>
                <c:pt idx="10389">
                  <c:v>808.03576699999996</c:v>
                </c:pt>
                <c:pt idx="10390">
                  <c:v>807.54748500000005</c:v>
                </c:pt>
                <c:pt idx="10391">
                  <c:v>807.14410399999997</c:v>
                </c:pt>
                <c:pt idx="10392">
                  <c:v>806.737976</c:v>
                </c:pt>
                <c:pt idx="10393">
                  <c:v>806.359375</c:v>
                </c:pt>
                <c:pt idx="10394">
                  <c:v>805.923767</c:v>
                </c:pt>
                <c:pt idx="10395">
                  <c:v>805.59521500000005</c:v>
                </c:pt>
                <c:pt idx="10396">
                  <c:v>805.10571300000004</c:v>
                </c:pt>
                <c:pt idx="10397">
                  <c:v>804.76037599999995</c:v>
                </c:pt>
                <c:pt idx="10398">
                  <c:v>804.31664999999998</c:v>
                </c:pt>
                <c:pt idx="10399">
                  <c:v>803.90771500000005</c:v>
                </c:pt>
                <c:pt idx="10400">
                  <c:v>803.45452899999998</c:v>
                </c:pt>
                <c:pt idx="10401">
                  <c:v>803.05383300000005</c:v>
                </c:pt>
                <c:pt idx="10402">
                  <c:v>802.66717500000004</c:v>
                </c:pt>
                <c:pt idx="10403">
                  <c:v>802.32678199999998</c:v>
                </c:pt>
                <c:pt idx="10404">
                  <c:v>801.87219200000004</c:v>
                </c:pt>
                <c:pt idx="10405">
                  <c:v>801.53692599999999</c:v>
                </c:pt>
                <c:pt idx="10406">
                  <c:v>801.13903800000003</c:v>
                </c:pt>
                <c:pt idx="10407">
                  <c:v>800.67687999999998</c:v>
                </c:pt>
                <c:pt idx="10408">
                  <c:v>800.23156700000004</c:v>
                </c:pt>
                <c:pt idx="10409">
                  <c:v>799.84533699999997</c:v>
                </c:pt>
                <c:pt idx="10410">
                  <c:v>799.53851299999997</c:v>
                </c:pt>
                <c:pt idx="10411">
                  <c:v>799.09301800000003</c:v>
                </c:pt>
                <c:pt idx="10412">
                  <c:v>798.70562700000005</c:v>
                </c:pt>
                <c:pt idx="10413">
                  <c:v>798.34576400000003</c:v>
                </c:pt>
                <c:pt idx="10414">
                  <c:v>797.88500999999997</c:v>
                </c:pt>
                <c:pt idx="10415">
                  <c:v>797.50067100000001</c:v>
                </c:pt>
                <c:pt idx="10416">
                  <c:v>797.101135</c:v>
                </c:pt>
                <c:pt idx="10417">
                  <c:v>796.68914800000005</c:v>
                </c:pt>
                <c:pt idx="10418">
                  <c:v>796.31054700000004</c:v>
                </c:pt>
                <c:pt idx="10419">
                  <c:v>795.93280000000004</c:v>
                </c:pt>
                <c:pt idx="10420">
                  <c:v>795.43438700000002</c:v>
                </c:pt>
                <c:pt idx="10421">
                  <c:v>795.03112799999997</c:v>
                </c:pt>
                <c:pt idx="10422">
                  <c:v>794.62383999999997</c:v>
                </c:pt>
                <c:pt idx="10423">
                  <c:v>794.27044699999999</c:v>
                </c:pt>
                <c:pt idx="10424">
                  <c:v>793.81579599999998</c:v>
                </c:pt>
                <c:pt idx="10425">
                  <c:v>793.39599599999997</c:v>
                </c:pt>
                <c:pt idx="10426">
                  <c:v>792.95867899999996</c:v>
                </c:pt>
                <c:pt idx="10427">
                  <c:v>792.56188999999995</c:v>
                </c:pt>
                <c:pt idx="10428">
                  <c:v>792.16491699999995</c:v>
                </c:pt>
                <c:pt idx="10429">
                  <c:v>791.76849400000003</c:v>
                </c:pt>
                <c:pt idx="10430">
                  <c:v>791.37030000000004</c:v>
                </c:pt>
                <c:pt idx="10431">
                  <c:v>791.02423099999999</c:v>
                </c:pt>
                <c:pt idx="10432">
                  <c:v>790.690247</c:v>
                </c:pt>
                <c:pt idx="10433">
                  <c:v>790.31274399999995</c:v>
                </c:pt>
                <c:pt idx="10434">
                  <c:v>789.88738999999998</c:v>
                </c:pt>
                <c:pt idx="10435">
                  <c:v>789.53405799999996</c:v>
                </c:pt>
                <c:pt idx="10436">
                  <c:v>789.09594700000002</c:v>
                </c:pt>
                <c:pt idx="10437">
                  <c:v>788.59729000000004</c:v>
                </c:pt>
                <c:pt idx="10438">
                  <c:v>788.19494599999996</c:v>
                </c:pt>
                <c:pt idx="10439">
                  <c:v>787.79736300000002</c:v>
                </c:pt>
                <c:pt idx="10440">
                  <c:v>787.41180399999996</c:v>
                </c:pt>
                <c:pt idx="10441">
                  <c:v>786.94390899999996</c:v>
                </c:pt>
                <c:pt idx="10442">
                  <c:v>786.59503199999995</c:v>
                </c:pt>
                <c:pt idx="10443">
                  <c:v>786.16558799999996</c:v>
                </c:pt>
                <c:pt idx="10444">
                  <c:v>785.84893799999998</c:v>
                </c:pt>
                <c:pt idx="10445">
                  <c:v>785.47540300000003</c:v>
                </c:pt>
                <c:pt idx="10446">
                  <c:v>785.051331</c:v>
                </c:pt>
                <c:pt idx="10447">
                  <c:v>784.73193400000002</c:v>
                </c:pt>
                <c:pt idx="10448">
                  <c:v>784.23669400000006</c:v>
                </c:pt>
                <c:pt idx="10449">
                  <c:v>783.90533400000004</c:v>
                </c:pt>
                <c:pt idx="10450">
                  <c:v>783.37219200000004</c:v>
                </c:pt>
                <c:pt idx="10451">
                  <c:v>783.037781</c:v>
                </c:pt>
                <c:pt idx="10452">
                  <c:v>782.53729199999998</c:v>
                </c:pt>
                <c:pt idx="10453">
                  <c:v>782.14495799999997</c:v>
                </c:pt>
                <c:pt idx="10454">
                  <c:v>781.70550500000002</c:v>
                </c:pt>
                <c:pt idx="10455">
                  <c:v>781.42919900000004</c:v>
                </c:pt>
                <c:pt idx="10456">
                  <c:v>780.87756300000001</c:v>
                </c:pt>
                <c:pt idx="10457">
                  <c:v>780.53289800000005</c:v>
                </c:pt>
                <c:pt idx="10458">
                  <c:v>780.15393099999994</c:v>
                </c:pt>
                <c:pt idx="10459">
                  <c:v>779.71820100000002</c:v>
                </c:pt>
                <c:pt idx="10460">
                  <c:v>779.25665300000003</c:v>
                </c:pt>
                <c:pt idx="10461">
                  <c:v>778.96008300000005</c:v>
                </c:pt>
                <c:pt idx="10462">
                  <c:v>778.48394800000005</c:v>
                </c:pt>
                <c:pt idx="10463">
                  <c:v>778.05883800000004</c:v>
                </c:pt>
                <c:pt idx="10464">
                  <c:v>777.62518299999999</c:v>
                </c:pt>
                <c:pt idx="10465">
                  <c:v>777.28094499999997</c:v>
                </c:pt>
                <c:pt idx="10466">
                  <c:v>776.87402299999997</c:v>
                </c:pt>
                <c:pt idx="10467">
                  <c:v>776.50848399999995</c:v>
                </c:pt>
                <c:pt idx="10468">
                  <c:v>776.178406</c:v>
                </c:pt>
                <c:pt idx="10469">
                  <c:v>775.69415300000003</c:v>
                </c:pt>
                <c:pt idx="10470">
                  <c:v>775.25988800000005</c:v>
                </c:pt>
                <c:pt idx="10471">
                  <c:v>774.82641599999999</c:v>
                </c:pt>
                <c:pt idx="10472">
                  <c:v>774.41320800000005</c:v>
                </c:pt>
                <c:pt idx="10473">
                  <c:v>774.04272500000002</c:v>
                </c:pt>
                <c:pt idx="10474">
                  <c:v>773.67334000000005</c:v>
                </c:pt>
                <c:pt idx="10475">
                  <c:v>773.20135500000004</c:v>
                </c:pt>
                <c:pt idx="10476">
                  <c:v>772.82202099999995</c:v>
                </c:pt>
                <c:pt idx="10477">
                  <c:v>772.42242399999998</c:v>
                </c:pt>
                <c:pt idx="10478">
                  <c:v>772.11651600000005</c:v>
                </c:pt>
                <c:pt idx="10479">
                  <c:v>771.69085700000005</c:v>
                </c:pt>
                <c:pt idx="10480">
                  <c:v>771.28527799999995</c:v>
                </c:pt>
                <c:pt idx="10481">
                  <c:v>770.91345200000001</c:v>
                </c:pt>
                <c:pt idx="10482">
                  <c:v>770.43847700000003</c:v>
                </c:pt>
                <c:pt idx="10483">
                  <c:v>770.03320299999996</c:v>
                </c:pt>
                <c:pt idx="10484">
                  <c:v>769.61499000000003</c:v>
                </c:pt>
                <c:pt idx="10485">
                  <c:v>769.13494900000001</c:v>
                </c:pt>
                <c:pt idx="10486">
                  <c:v>768.81103499999995</c:v>
                </c:pt>
                <c:pt idx="10487">
                  <c:v>768.33099400000003</c:v>
                </c:pt>
                <c:pt idx="10488">
                  <c:v>767.92614700000001</c:v>
                </c:pt>
                <c:pt idx="10489">
                  <c:v>767.519226</c:v>
                </c:pt>
                <c:pt idx="10490">
                  <c:v>767.14660600000002</c:v>
                </c:pt>
                <c:pt idx="10491">
                  <c:v>766.77410899999995</c:v>
                </c:pt>
                <c:pt idx="10492">
                  <c:v>766.30853300000001</c:v>
                </c:pt>
                <c:pt idx="10493">
                  <c:v>765.91894500000001</c:v>
                </c:pt>
                <c:pt idx="10494">
                  <c:v>765.47997999999995</c:v>
                </c:pt>
                <c:pt idx="10495">
                  <c:v>765.05712900000003</c:v>
                </c:pt>
                <c:pt idx="10496">
                  <c:v>764.628784</c:v>
                </c:pt>
                <c:pt idx="10497">
                  <c:v>764.24627699999996</c:v>
                </c:pt>
                <c:pt idx="10498">
                  <c:v>763.84063700000002</c:v>
                </c:pt>
                <c:pt idx="10499">
                  <c:v>763.47125200000005</c:v>
                </c:pt>
                <c:pt idx="10500">
                  <c:v>763.11389199999996</c:v>
                </c:pt>
                <c:pt idx="10501">
                  <c:v>762.69177200000001</c:v>
                </c:pt>
                <c:pt idx="10502">
                  <c:v>762.27117899999996</c:v>
                </c:pt>
                <c:pt idx="10503">
                  <c:v>761.87335199999995</c:v>
                </c:pt>
                <c:pt idx="10504">
                  <c:v>761.57183799999996</c:v>
                </c:pt>
                <c:pt idx="10505">
                  <c:v>761.13275099999998</c:v>
                </c:pt>
                <c:pt idx="10506">
                  <c:v>760.69799799999998</c:v>
                </c:pt>
                <c:pt idx="10507">
                  <c:v>760.30291699999998</c:v>
                </c:pt>
                <c:pt idx="10508">
                  <c:v>759.885986</c:v>
                </c:pt>
                <c:pt idx="10509">
                  <c:v>759.55017099999998</c:v>
                </c:pt>
                <c:pt idx="10510">
                  <c:v>759.100281</c:v>
                </c:pt>
                <c:pt idx="10511">
                  <c:v>758.67895499999997</c:v>
                </c:pt>
                <c:pt idx="10512">
                  <c:v>758.33343500000001</c:v>
                </c:pt>
                <c:pt idx="10513">
                  <c:v>757.91503899999998</c:v>
                </c:pt>
                <c:pt idx="10514">
                  <c:v>757.51983600000005</c:v>
                </c:pt>
                <c:pt idx="10515">
                  <c:v>757.13439900000003</c:v>
                </c:pt>
                <c:pt idx="10516">
                  <c:v>756.62207000000001</c:v>
                </c:pt>
                <c:pt idx="10517">
                  <c:v>756.25073199999997</c:v>
                </c:pt>
                <c:pt idx="10518">
                  <c:v>755.75720200000001</c:v>
                </c:pt>
                <c:pt idx="10519">
                  <c:v>755.37872300000004</c:v>
                </c:pt>
                <c:pt idx="10520">
                  <c:v>754.99877900000001</c:v>
                </c:pt>
                <c:pt idx="10521">
                  <c:v>754.51263400000005</c:v>
                </c:pt>
                <c:pt idx="10522">
                  <c:v>754.12329099999999</c:v>
                </c:pt>
                <c:pt idx="10523">
                  <c:v>753.823486</c:v>
                </c:pt>
                <c:pt idx="10524">
                  <c:v>753.32617200000004</c:v>
                </c:pt>
                <c:pt idx="10525">
                  <c:v>753.01196300000004</c:v>
                </c:pt>
                <c:pt idx="10526">
                  <c:v>752.63037099999997</c:v>
                </c:pt>
                <c:pt idx="10527">
                  <c:v>752.14276099999995</c:v>
                </c:pt>
                <c:pt idx="10528">
                  <c:v>751.83679199999995</c:v>
                </c:pt>
                <c:pt idx="10529">
                  <c:v>751.401611</c:v>
                </c:pt>
                <c:pt idx="10530">
                  <c:v>750.95550500000002</c:v>
                </c:pt>
                <c:pt idx="10531">
                  <c:v>750.60681199999999</c:v>
                </c:pt>
                <c:pt idx="10532">
                  <c:v>750.11132799999996</c:v>
                </c:pt>
                <c:pt idx="10533">
                  <c:v>749.70300299999997</c:v>
                </c:pt>
                <c:pt idx="10534">
                  <c:v>749.32458499999996</c:v>
                </c:pt>
                <c:pt idx="10535">
                  <c:v>748.90716599999996</c:v>
                </c:pt>
                <c:pt idx="10536">
                  <c:v>748.47436500000003</c:v>
                </c:pt>
                <c:pt idx="10537">
                  <c:v>748.00518799999998</c:v>
                </c:pt>
                <c:pt idx="10538">
                  <c:v>747.67614700000001</c:v>
                </c:pt>
                <c:pt idx="10539">
                  <c:v>747.16589399999998</c:v>
                </c:pt>
                <c:pt idx="10540">
                  <c:v>746.79620399999999</c:v>
                </c:pt>
                <c:pt idx="10541">
                  <c:v>746.46887200000003</c:v>
                </c:pt>
                <c:pt idx="10542">
                  <c:v>746.00793499999997</c:v>
                </c:pt>
                <c:pt idx="10543">
                  <c:v>745.55023200000005</c:v>
                </c:pt>
                <c:pt idx="10544">
                  <c:v>745.18493699999999</c:v>
                </c:pt>
                <c:pt idx="10545">
                  <c:v>744.79937700000005</c:v>
                </c:pt>
                <c:pt idx="10546">
                  <c:v>744.42773399999999</c:v>
                </c:pt>
                <c:pt idx="10547">
                  <c:v>744.06121800000005</c:v>
                </c:pt>
                <c:pt idx="10548">
                  <c:v>743.60607900000002</c:v>
                </c:pt>
                <c:pt idx="10549">
                  <c:v>743.26623500000005</c:v>
                </c:pt>
                <c:pt idx="10550">
                  <c:v>742.83325200000002</c:v>
                </c:pt>
                <c:pt idx="10551">
                  <c:v>742.42523200000005</c:v>
                </c:pt>
                <c:pt idx="10552">
                  <c:v>741.98821999999996</c:v>
                </c:pt>
                <c:pt idx="10553">
                  <c:v>741.57098399999995</c:v>
                </c:pt>
                <c:pt idx="10554">
                  <c:v>741.13855000000001</c:v>
                </c:pt>
                <c:pt idx="10555">
                  <c:v>740.71252400000003</c:v>
                </c:pt>
                <c:pt idx="10556">
                  <c:v>740.25317399999994</c:v>
                </c:pt>
                <c:pt idx="10557">
                  <c:v>739.811646</c:v>
                </c:pt>
                <c:pt idx="10558">
                  <c:v>739.35919200000001</c:v>
                </c:pt>
                <c:pt idx="10559">
                  <c:v>739.03173800000002</c:v>
                </c:pt>
                <c:pt idx="10560">
                  <c:v>738.56829800000003</c:v>
                </c:pt>
                <c:pt idx="10561">
                  <c:v>738.191956</c:v>
                </c:pt>
                <c:pt idx="10562">
                  <c:v>737.79455599999994</c:v>
                </c:pt>
                <c:pt idx="10563">
                  <c:v>737.36743200000001</c:v>
                </c:pt>
                <c:pt idx="10564">
                  <c:v>737.019226</c:v>
                </c:pt>
                <c:pt idx="10565">
                  <c:v>736.68158000000005</c:v>
                </c:pt>
                <c:pt idx="10566">
                  <c:v>736.144409</c:v>
                </c:pt>
                <c:pt idx="10567">
                  <c:v>735.84045400000002</c:v>
                </c:pt>
                <c:pt idx="10568">
                  <c:v>735.38433799999996</c:v>
                </c:pt>
                <c:pt idx="10569">
                  <c:v>734.91326900000001</c:v>
                </c:pt>
                <c:pt idx="10570">
                  <c:v>734.511841</c:v>
                </c:pt>
                <c:pt idx="10571">
                  <c:v>734.07971199999997</c:v>
                </c:pt>
                <c:pt idx="10572">
                  <c:v>733.66510000000005</c:v>
                </c:pt>
                <c:pt idx="10573">
                  <c:v>733.20855700000004</c:v>
                </c:pt>
                <c:pt idx="10574">
                  <c:v>732.75116000000003</c:v>
                </c:pt>
                <c:pt idx="10575">
                  <c:v>732.32049600000005</c:v>
                </c:pt>
                <c:pt idx="10576">
                  <c:v>731.91735800000004</c:v>
                </c:pt>
                <c:pt idx="10577">
                  <c:v>731.49566700000003</c:v>
                </c:pt>
                <c:pt idx="10578">
                  <c:v>731.09985400000005</c:v>
                </c:pt>
                <c:pt idx="10579">
                  <c:v>730.68670699999996</c:v>
                </c:pt>
                <c:pt idx="10580">
                  <c:v>730.270081</c:v>
                </c:pt>
                <c:pt idx="10581">
                  <c:v>729.86828600000001</c:v>
                </c:pt>
                <c:pt idx="10582">
                  <c:v>729.43322799999999</c:v>
                </c:pt>
                <c:pt idx="10583">
                  <c:v>728.95233199999996</c:v>
                </c:pt>
                <c:pt idx="10584">
                  <c:v>728.62316899999996</c:v>
                </c:pt>
                <c:pt idx="10585">
                  <c:v>728.17480499999999</c:v>
                </c:pt>
                <c:pt idx="10586">
                  <c:v>727.75720200000001</c:v>
                </c:pt>
                <c:pt idx="10587">
                  <c:v>727.32830799999999</c:v>
                </c:pt>
                <c:pt idx="10588">
                  <c:v>726.86737100000005</c:v>
                </c:pt>
                <c:pt idx="10589">
                  <c:v>726.44268799999998</c:v>
                </c:pt>
                <c:pt idx="10590">
                  <c:v>726.02319299999999</c:v>
                </c:pt>
                <c:pt idx="10591">
                  <c:v>725.58483899999999</c:v>
                </c:pt>
                <c:pt idx="10592">
                  <c:v>725.09375</c:v>
                </c:pt>
                <c:pt idx="10593">
                  <c:v>724.68603499999995</c:v>
                </c:pt>
                <c:pt idx="10594">
                  <c:v>724.31158400000004</c:v>
                </c:pt>
                <c:pt idx="10595">
                  <c:v>723.868652</c:v>
                </c:pt>
                <c:pt idx="10596">
                  <c:v>723.48492399999998</c:v>
                </c:pt>
                <c:pt idx="10597">
                  <c:v>723.03918499999997</c:v>
                </c:pt>
                <c:pt idx="10598">
                  <c:v>722.59759499999996</c:v>
                </c:pt>
                <c:pt idx="10599">
                  <c:v>722.13891599999999</c:v>
                </c:pt>
                <c:pt idx="10600">
                  <c:v>721.71594200000004</c:v>
                </c:pt>
                <c:pt idx="10601">
                  <c:v>721.287598</c:v>
                </c:pt>
                <c:pt idx="10602">
                  <c:v>720.88989300000003</c:v>
                </c:pt>
                <c:pt idx="10603">
                  <c:v>720.39831500000003</c:v>
                </c:pt>
                <c:pt idx="10604">
                  <c:v>720.02673300000004</c:v>
                </c:pt>
                <c:pt idx="10605">
                  <c:v>719.615723</c:v>
                </c:pt>
                <c:pt idx="10606">
                  <c:v>719.137024</c:v>
                </c:pt>
                <c:pt idx="10607">
                  <c:v>718.67883300000005</c:v>
                </c:pt>
                <c:pt idx="10608">
                  <c:v>718.40106200000002</c:v>
                </c:pt>
                <c:pt idx="10609">
                  <c:v>717.90997300000004</c:v>
                </c:pt>
                <c:pt idx="10610">
                  <c:v>717.52624500000002</c:v>
                </c:pt>
                <c:pt idx="10611">
                  <c:v>717.04064900000003</c:v>
                </c:pt>
                <c:pt idx="10612">
                  <c:v>716.56366000000003</c:v>
                </c:pt>
                <c:pt idx="10613">
                  <c:v>716.19641100000001</c:v>
                </c:pt>
                <c:pt idx="10614">
                  <c:v>715.70196499999997</c:v>
                </c:pt>
                <c:pt idx="10615">
                  <c:v>715.24865699999998</c:v>
                </c:pt>
                <c:pt idx="10616">
                  <c:v>714.824341</c:v>
                </c:pt>
                <c:pt idx="10617">
                  <c:v>714.41326900000001</c:v>
                </c:pt>
                <c:pt idx="10618">
                  <c:v>714.08215299999995</c:v>
                </c:pt>
                <c:pt idx="10619">
                  <c:v>713.60565199999996</c:v>
                </c:pt>
                <c:pt idx="10620">
                  <c:v>713.26678500000003</c:v>
                </c:pt>
                <c:pt idx="10621">
                  <c:v>712.82025099999998</c:v>
                </c:pt>
                <c:pt idx="10622">
                  <c:v>712.41570999999999</c:v>
                </c:pt>
                <c:pt idx="10623">
                  <c:v>711.95709199999999</c:v>
                </c:pt>
                <c:pt idx="10624">
                  <c:v>711.54449499999998</c:v>
                </c:pt>
                <c:pt idx="10625">
                  <c:v>711.13622999999995</c:v>
                </c:pt>
                <c:pt idx="10626">
                  <c:v>710.77325399999995</c:v>
                </c:pt>
                <c:pt idx="10627">
                  <c:v>710.39123500000005</c:v>
                </c:pt>
                <c:pt idx="10628">
                  <c:v>710.04156499999999</c:v>
                </c:pt>
                <c:pt idx="10629">
                  <c:v>709.54315199999996</c:v>
                </c:pt>
                <c:pt idx="10630">
                  <c:v>709.12261999999998</c:v>
                </c:pt>
                <c:pt idx="10631">
                  <c:v>708.69897500000002</c:v>
                </c:pt>
                <c:pt idx="10632">
                  <c:v>708.26422100000002</c:v>
                </c:pt>
                <c:pt idx="10633">
                  <c:v>707.80749500000002</c:v>
                </c:pt>
                <c:pt idx="10634">
                  <c:v>707.36199999999997</c:v>
                </c:pt>
                <c:pt idx="10635">
                  <c:v>706.94805899999994</c:v>
                </c:pt>
                <c:pt idx="10636">
                  <c:v>706.48065199999996</c:v>
                </c:pt>
                <c:pt idx="10637">
                  <c:v>706.04418899999996</c:v>
                </c:pt>
                <c:pt idx="10638">
                  <c:v>705.68554700000004</c:v>
                </c:pt>
                <c:pt idx="10639">
                  <c:v>705.27636700000005</c:v>
                </c:pt>
                <c:pt idx="10640">
                  <c:v>704.87847899999997</c:v>
                </c:pt>
                <c:pt idx="10641">
                  <c:v>704.40142800000001</c:v>
                </c:pt>
                <c:pt idx="10642">
                  <c:v>703.98754899999994</c:v>
                </c:pt>
                <c:pt idx="10643">
                  <c:v>703.59802200000001</c:v>
                </c:pt>
                <c:pt idx="10644">
                  <c:v>703.21734600000002</c:v>
                </c:pt>
                <c:pt idx="10645">
                  <c:v>702.733521</c:v>
                </c:pt>
                <c:pt idx="10646">
                  <c:v>702.32733199999996</c:v>
                </c:pt>
                <c:pt idx="10647">
                  <c:v>701.96539299999995</c:v>
                </c:pt>
                <c:pt idx="10648">
                  <c:v>701.49060099999997</c:v>
                </c:pt>
                <c:pt idx="10649">
                  <c:v>701.09570299999996</c:v>
                </c:pt>
                <c:pt idx="10650">
                  <c:v>700.668091</c:v>
                </c:pt>
                <c:pt idx="10651">
                  <c:v>700.33221400000002</c:v>
                </c:pt>
                <c:pt idx="10652">
                  <c:v>699.89648399999999</c:v>
                </c:pt>
                <c:pt idx="10653">
                  <c:v>699.46850600000005</c:v>
                </c:pt>
                <c:pt idx="10654">
                  <c:v>699.07525599999997</c:v>
                </c:pt>
                <c:pt idx="10655">
                  <c:v>698.69775400000003</c:v>
                </c:pt>
                <c:pt idx="10656">
                  <c:v>698.23687700000005</c:v>
                </c:pt>
                <c:pt idx="10657">
                  <c:v>697.74883999999997</c:v>
                </c:pt>
                <c:pt idx="10658">
                  <c:v>697.34295699999996</c:v>
                </c:pt>
                <c:pt idx="10659">
                  <c:v>696.88073699999995</c:v>
                </c:pt>
                <c:pt idx="10660">
                  <c:v>696.50848399999995</c:v>
                </c:pt>
                <c:pt idx="10661">
                  <c:v>696.08648700000003</c:v>
                </c:pt>
                <c:pt idx="10662">
                  <c:v>695.64007600000002</c:v>
                </c:pt>
                <c:pt idx="10663">
                  <c:v>695.18707300000005</c:v>
                </c:pt>
                <c:pt idx="10664">
                  <c:v>694.76721199999997</c:v>
                </c:pt>
                <c:pt idx="10665">
                  <c:v>694.34765600000003</c:v>
                </c:pt>
                <c:pt idx="10666">
                  <c:v>693.90240500000004</c:v>
                </c:pt>
                <c:pt idx="10667">
                  <c:v>693.49615500000004</c:v>
                </c:pt>
                <c:pt idx="10668">
                  <c:v>693.02770999999996</c:v>
                </c:pt>
                <c:pt idx="10669">
                  <c:v>692.62896699999999</c:v>
                </c:pt>
                <c:pt idx="10670">
                  <c:v>692.24737500000003</c:v>
                </c:pt>
                <c:pt idx="10671">
                  <c:v>691.857483</c:v>
                </c:pt>
                <c:pt idx="10672">
                  <c:v>691.38458300000002</c:v>
                </c:pt>
                <c:pt idx="10673">
                  <c:v>690.94598399999995</c:v>
                </c:pt>
                <c:pt idx="10674">
                  <c:v>690.57971199999997</c:v>
                </c:pt>
                <c:pt idx="10675">
                  <c:v>690.167236</c:v>
                </c:pt>
                <c:pt idx="10676">
                  <c:v>689.67608600000005</c:v>
                </c:pt>
                <c:pt idx="10677">
                  <c:v>689.29760699999997</c:v>
                </c:pt>
                <c:pt idx="10678">
                  <c:v>688.88543700000002</c:v>
                </c:pt>
                <c:pt idx="10679">
                  <c:v>688.38391100000001</c:v>
                </c:pt>
                <c:pt idx="10680">
                  <c:v>688.01684599999999</c:v>
                </c:pt>
                <c:pt idx="10681">
                  <c:v>687.65252699999996</c:v>
                </c:pt>
                <c:pt idx="10682">
                  <c:v>687.18890399999998</c:v>
                </c:pt>
                <c:pt idx="10683">
                  <c:v>686.826233</c:v>
                </c:pt>
                <c:pt idx="10684">
                  <c:v>686.416382</c:v>
                </c:pt>
                <c:pt idx="10685">
                  <c:v>685.93579099999999</c:v>
                </c:pt>
                <c:pt idx="10686">
                  <c:v>685.51605199999995</c:v>
                </c:pt>
                <c:pt idx="10687">
                  <c:v>685.05071999999996</c:v>
                </c:pt>
                <c:pt idx="10688">
                  <c:v>684.60516399999995</c:v>
                </c:pt>
                <c:pt idx="10689">
                  <c:v>684.24163799999997</c:v>
                </c:pt>
                <c:pt idx="10690">
                  <c:v>683.79486099999997</c:v>
                </c:pt>
                <c:pt idx="10691">
                  <c:v>683.32592799999998</c:v>
                </c:pt>
                <c:pt idx="10692">
                  <c:v>682.96545400000002</c:v>
                </c:pt>
                <c:pt idx="10693">
                  <c:v>682.52893099999994</c:v>
                </c:pt>
                <c:pt idx="10694">
                  <c:v>682.07959000000005</c:v>
                </c:pt>
                <c:pt idx="10695">
                  <c:v>681.63293499999997</c:v>
                </c:pt>
                <c:pt idx="10696">
                  <c:v>681.22357199999999</c:v>
                </c:pt>
                <c:pt idx="10697">
                  <c:v>680.90936299999998</c:v>
                </c:pt>
                <c:pt idx="10698">
                  <c:v>680.47961399999997</c:v>
                </c:pt>
                <c:pt idx="10699">
                  <c:v>679.95184300000005</c:v>
                </c:pt>
                <c:pt idx="10700">
                  <c:v>679.550659</c:v>
                </c:pt>
                <c:pt idx="10701">
                  <c:v>679.18158000000005</c:v>
                </c:pt>
                <c:pt idx="10702">
                  <c:v>678.80676300000005</c:v>
                </c:pt>
                <c:pt idx="10703">
                  <c:v>678.34094200000004</c:v>
                </c:pt>
                <c:pt idx="10704">
                  <c:v>677.89013699999998</c:v>
                </c:pt>
                <c:pt idx="10705">
                  <c:v>677.46917699999995</c:v>
                </c:pt>
                <c:pt idx="10706">
                  <c:v>677.06878700000004</c:v>
                </c:pt>
                <c:pt idx="10707">
                  <c:v>676.67449999999997</c:v>
                </c:pt>
                <c:pt idx="10708">
                  <c:v>676.27270499999997</c:v>
                </c:pt>
                <c:pt idx="10709">
                  <c:v>675.77239999999995</c:v>
                </c:pt>
                <c:pt idx="10710">
                  <c:v>675.39276099999995</c:v>
                </c:pt>
                <c:pt idx="10711">
                  <c:v>674.92309599999999</c:v>
                </c:pt>
                <c:pt idx="10712">
                  <c:v>674.52496299999996</c:v>
                </c:pt>
                <c:pt idx="10713">
                  <c:v>674.09674099999995</c:v>
                </c:pt>
                <c:pt idx="10714">
                  <c:v>673.65527299999997</c:v>
                </c:pt>
                <c:pt idx="10715">
                  <c:v>673.22448699999995</c:v>
                </c:pt>
                <c:pt idx="10716">
                  <c:v>672.81414800000005</c:v>
                </c:pt>
                <c:pt idx="10717">
                  <c:v>672.37927200000001</c:v>
                </c:pt>
                <c:pt idx="10718">
                  <c:v>672.00482199999999</c:v>
                </c:pt>
                <c:pt idx="10719">
                  <c:v>671.56433100000004</c:v>
                </c:pt>
                <c:pt idx="10720">
                  <c:v>671.17767300000003</c:v>
                </c:pt>
                <c:pt idx="10721">
                  <c:v>670.78887899999995</c:v>
                </c:pt>
                <c:pt idx="10722">
                  <c:v>670.42120399999999</c:v>
                </c:pt>
                <c:pt idx="10723">
                  <c:v>670.02221699999996</c:v>
                </c:pt>
                <c:pt idx="10724">
                  <c:v>669.59899900000005</c:v>
                </c:pt>
                <c:pt idx="10725">
                  <c:v>669.21124299999997</c:v>
                </c:pt>
                <c:pt idx="10726">
                  <c:v>668.79577600000005</c:v>
                </c:pt>
                <c:pt idx="10727">
                  <c:v>668.31640600000003</c:v>
                </c:pt>
                <c:pt idx="10728">
                  <c:v>667.84710700000005</c:v>
                </c:pt>
                <c:pt idx="10729">
                  <c:v>667.43725600000005</c:v>
                </c:pt>
                <c:pt idx="10730">
                  <c:v>667.01159700000005</c:v>
                </c:pt>
                <c:pt idx="10731">
                  <c:v>666.58960000000002</c:v>
                </c:pt>
                <c:pt idx="10732">
                  <c:v>666.14581299999998</c:v>
                </c:pt>
                <c:pt idx="10733">
                  <c:v>665.75518799999998</c:v>
                </c:pt>
                <c:pt idx="10734">
                  <c:v>665.30181900000002</c:v>
                </c:pt>
                <c:pt idx="10735">
                  <c:v>664.90270999999996</c:v>
                </c:pt>
                <c:pt idx="10736">
                  <c:v>664.39758300000005</c:v>
                </c:pt>
                <c:pt idx="10737">
                  <c:v>663.95593299999996</c:v>
                </c:pt>
                <c:pt idx="10738">
                  <c:v>663.52789299999995</c:v>
                </c:pt>
                <c:pt idx="10739">
                  <c:v>663.09613000000002</c:v>
                </c:pt>
                <c:pt idx="10740">
                  <c:v>662.74682600000006</c:v>
                </c:pt>
                <c:pt idx="10741">
                  <c:v>662.19531300000006</c:v>
                </c:pt>
                <c:pt idx="10742">
                  <c:v>661.80377199999998</c:v>
                </c:pt>
                <c:pt idx="10743">
                  <c:v>661.42004399999996</c:v>
                </c:pt>
                <c:pt idx="10744">
                  <c:v>660.95983899999999</c:v>
                </c:pt>
                <c:pt idx="10745">
                  <c:v>660.54571499999997</c:v>
                </c:pt>
                <c:pt idx="10746">
                  <c:v>660.11175500000002</c:v>
                </c:pt>
                <c:pt idx="10747">
                  <c:v>659.73956299999998</c:v>
                </c:pt>
                <c:pt idx="10748">
                  <c:v>659.287598</c:v>
                </c:pt>
                <c:pt idx="10749">
                  <c:v>658.83245799999997</c:v>
                </c:pt>
                <c:pt idx="10750">
                  <c:v>658.37719700000002</c:v>
                </c:pt>
                <c:pt idx="10751">
                  <c:v>657.99578899999995</c:v>
                </c:pt>
                <c:pt idx="10752">
                  <c:v>657.55059800000004</c:v>
                </c:pt>
                <c:pt idx="10753">
                  <c:v>657.08770800000002</c:v>
                </c:pt>
                <c:pt idx="10754">
                  <c:v>656.67010500000004</c:v>
                </c:pt>
                <c:pt idx="10755">
                  <c:v>656.34484899999995</c:v>
                </c:pt>
                <c:pt idx="10756">
                  <c:v>655.894226</c:v>
                </c:pt>
                <c:pt idx="10757">
                  <c:v>655.51190199999996</c:v>
                </c:pt>
                <c:pt idx="10758">
                  <c:v>655.097351</c:v>
                </c:pt>
                <c:pt idx="10759">
                  <c:v>654.69476299999997</c:v>
                </c:pt>
                <c:pt idx="10760">
                  <c:v>654.26782200000002</c:v>
                </c:pt>
                <c:pt idx="10761">
                  <c:v>653.88690199999996</c:v>
                </c:pt>
                <c:pt idx="10762">
                  <c:v>653.466858</c:v>
                </c:pt>
                <c:pt idx="10763">
                  <c:v>652.98962400000005</c:v>
                </c:pt>
                <c:pt idx="10764">
                  <c:v>652.60675000000003</c:v>
                </c:pt>
                <c:pt idx="10765">
                  <c:v>652.20495600000004</c:v>
                </c:pt>
                <c:pt idx="10766">
                  <c:v>651.71710199999995</c:v>
                </c:pt>
                <c:pt idx="10767">
                  <c:v>651.37231399999996</c:v>
                </c:pt>
                <c:pt idx="10768">
                  <c:v>650.95092799999998</c:v>
                </c:pt>
                <c:pt idx="10769">
                  <c:v>650.54040499999996</c:v>
                </c:pt>
                <c:pt idx="10770">
                  <c:v>650.09240699999998</c:v>
                </c:pt>
                <c:pt idx="10771">
                  <c:v>649.68328899999995</c:v>
                </c:pt>
                <c:pt idx="10772">
                  <c:v>649.27288799999997</c:v>
                </c:pt>
                <c:pt idx="10773">
                  <c:v>648.88763400000005</c:v>
                </c:pt>
                <c:pt idx="10774">
                  <c:v>648.42919900000004</c:v>
                </c:pt>
                <c:pt idx="10775">
                  <c:v>648.02838099999997</c:v>
                </c:pt>
                <c:pt idx="10776">
                  <c:v>647.59307899999999</c:v>
                </c:pt>
                <c:pt idx="10777">
                  <c:v>647.18731700000001</c:v>
                </c:pt>
                <c:pt idx="10778">
                  <c:v>646.77710000000002</c:v>
                </c:pt>
                <c:pt idx="10779">
                  <c:v>646.36987299999998</c:v>
                </c:pt>
                <c:pt idx="10780">
                  <c:v>645.97760000000005</c:v>
                </c:pt>
                <c:pt idx="10781">
                  <c:v>645.52179000000001</c:v>
                </c:pt>
                <c:pt idx="10782">
                  <c:v>645.113159</c:v>
                </c:pt>
                <c:pt idx="10783">
                  <c:v>644.71313499999997</c:v>
                </c:pt>
                <c:pt idx="10784">
                  <c:v>644.27551300000005</c:v>
                </c:pt>
                <c:pt idx="10785">
                  <c:v>643.83142099999998</c:v>
                </c:pt>
                <c:pt idx="10786">
                  <c:v>643.35955799999999</c:v>
                </c:pt>
                <c:pt idx="10787">
                  <c:v>642.95770300000004</c:v>
                </c:pt>
                <c:pt idx="10788">
                  <c:v>642.52636700000005</c:v>
                </c:pt>
                <c:pt idx="10789">
                  <c:v>642.12316899999996</c:v>
                </c:pt>
                <c:pt idx="10790">
                  <c:v>641.66339100000005</c:v>
                </c:pt>
                <c:pt idx="10791">
                  <c:v>641.24408000000005</c:v>
                </c:pt>
                <c:pt idx="10792">
                  <c:v>640.84722899999997</c:v>
                </c:pt>
                <c:pt idx="10793">
                  <c:v>640.38665800000001</c:v>
                </c:pt>
                <c:pt idx="10794">
                  <c:v>639.962402</c:v>
                </c:pt>
                <c:pt idx="10795">
                  <c:v>639.48211700000002</c:v>
                </c:pt>
                <c:pt idx="10796">
                  <c:v>639.09246800000005</c:v>
                </c:pt>
                <c:pt idx="10797">
                  <c:v>638.68786599999999</c:v>
                </c:pt>
                <c:pt idx="10798">
                  <c:v>638.28186000000005</c:v>
                </c:pt>
                <c:pt idx="10799">
                  <c:v>637.82116699999995</c:v>
                </c:pt>
                <c:pt idx="10800">
                  <c:v>637.42340100000001</c:v>
                </c:pt>
                <c:pt idx="10801">
                  <c:v>636.98529099999996</c:v>
                </c:pt>
                <c:pt idx="10802">
                  <c:v>636.62170400000002</c:v>
                </c:pt>
                <c:pt idx="10803">
                  <c:v>636.19799799999998</c:v>
                </c:pt>
                <c:pt idx="10804">
                  <c:v>635.76782200000002</c:v>
                </c:pt>
                <c:pt idx="10805">
                  <c:v>635.33252000000005</c:v>
                </c:pt>
                <c:pt idx="10806">
                  <c:v>634.91375700000003</c:v>
                </c:pt>
                <c:pt idx="10807">
                  <c:v>634.47650099999998</c:v>
                </c:pt>
                <c:pt idx="10808">
                  <c:v>634.11102300000005</c:v>
                </c:pt>
                <c:pt idx="10809">
                  <c:v>633.66790800000001</c:v>
                </c:pt>
                <c:pt idx="10810">
                  <c:v>633.26757799999996</c:v>
                </c:pt>
                <c:pt idx="10811">
                  <c:v>632.79846199999997</c:v>
                </c:pt>
                <c:pt idx="10812">
                  <c:v>632.32934599999999</c:v>
                </c:pt>
                <c:pt idx="10813">
                  <c:v>631.97912599999995</c:v>
                </c:pt>
                <c:pt idx="10814">
                  <c:v>631.55542000000003</c:v>
                </c:pt>
                <c:pt idx="10815">
                  <c:v>631.09594700000002</c:v>
                </c:pt>
                <c:pt idx="10816">
                  <c:v>630.71160899999995</c:v>
                </c:pt>
                <c:pt idx="10817">
                  <c:v>630.30999799999995</c:v>
                </c:pt>
                <c:pt idx="10818">
                  <c:v>629.85406499999999</c:v>
                </c:pt>
                <c:pt idx="10819">
                  <c:v>629.50408900000002</c:v>
                </c:pt>
                <c:pt idx="10820">
                  <c:v>629.05487100000005</c:v>
                </c:pt>
                <c:pt idx="10821">
                  <c:v>628.60699499999998</c:v>
                </c:pt>
                <c:pt idx="10822">
                  <c:v>628.24835199999995</c:v>
                </c:pt>
                <c:pt idx="10823">
                  <c:v>627.82800299999997</c:v>
                </c:pt>
                <c:pt idx="10824">
                  <c:v>627.40502900000001</c:v>
                </c:pt>
                <c:pt idx="10825">
                  <c:v>627.06372099999999</c:v>
                </c:pt>
                <c:pt idx="10826">
                  <c:v>626.67034899999999</c:v>
                </c:pt>
                <c:pt idx="10827">
                  <c:v>626.16467299999999</c:v>
                </c:pt>
                <c:pt idx="10828">
                  <c:v>625.72564699999998</c:v>
                </c:pt>
                <c:pt idx="10829">
                  <c:v>625.36499000000003</c:v>
                </c:pt>
                <c:pt idx="10830">
                  <c:v>624.90405299999998</c:v>
                </c:pt>
                <c:pt idx="10831">
                  <c:v>624.49414100000001</c:v>
                </c:pt>
                <c:pt idx="10832">
                  <c:v>624.04180899999994</c:v>
                </c:pt>
                <c:pt idx="10833">
                  <c:v>623.68225099999995</c:v>
                </c:pt>
                <c:pt idx="10834">
                  <c:v>623.25628700000004</c:v>
                </c:pt>
                <c:pt idx="10835">
                  <c:v>622.84997599999997</c:v>
                </c:pt>
                <c:pt idx="10836">
                  <c:v>622.42016599999999</c:v>
                </c:pt>
                <c:pt idx="10837">
                  <c:v>622.03045699999996</c:v>
                </c:pt>
                <c:pt idx="10838">
                  <c:v>621.66705300000001</c:v>
                </c:pt>
                <c:pt idx="10839">
                  <c:v>621.21472200000005</c:v>
                </c:pt>
                <c:pt idx="10840">
                  <c:v>620.77929700000004</c:v>
                </c:pt>
                <c:pt idx="10841">
                  <c:v>620.33734100000004</c:v>
                </c:pt>
                <c:pt idx="10842">
                  <c:v>619.92962599999998</c:v>
                </c:pt>
                <c:pt idx="10843">
                  <c:v>619.46301300000005</c:v>
                </c:pt>
                <c:pt idx="10844">
                  <c:v>618.99548300000004</c:v>
                </c:pt>
                <c:pt idx="10845">
                  <c:v>618.60833700000001</c:v>
                </c:pt>
                <c:pt idx="10846">
                  <c:v>618.23150599999997</c:v>
                </c:pt>
                <c:pt idx="10847">
                  <c:v>617.71038799999997</c:v>
                </c:pt>
                <c:pt idx="10848">
                  <c:v>617.31329300000004</c:v>
                </c:pt>
                <c:pt idx="10849">
                  <c:v>616.84539800000005</c:v>
                </c:pt>
                <c:pt idx="10850">
                  <c:v>616.42474400000003</c:v>
                </c:pt>
                <c:pt idx="10851">
                  <c:v>615.99761999999998</c:v>
                </c:pt>
                <c:pt idx="10852">
                  <c:v>615.60150099999998</c:v>
                </c:pt>
                <c:pt idx="10853">
                  <c:v>615.13299600000005</c:v>
                </c:pt>
                <c:pt idx="10854">
                  <c:v>614.71460000000002</c:v>
                </c:pt>
                <c:pt idx="10855">
                  <c:v>614.31372099999999</c:v>
                </c:pt>
                <c:pt idx="10856">
                  <c:v>613.95782499999996</c:v>
                </c:pt>
                <c:pt idx="10857">
                  <c:v>613.475098</c:v>
                </c:pt>
                <c:pt idx="10858">
                  <c:v>613.05664100000001</c:v>
                </c:pt>
                <c:pt idx="10859">
                  <c:v>612.64599599999997</c:v>
                </c:pt>
                <c:pt idx="10860">
                  <c:v>612.18829300000004</c:v>
                </c:pt>
                <c:pt idx="10861">
                  <c:v>611.78527799999995</c:v>
                </c:pt>
                <c:pt idx="10862">
                  <c:v>611.37676999999996</c:v>
                </c:pt>
                <c:pt idx="10863">
                  <c:v>610.97979699999996</c:v>
                </c:pt>
                <c:pt idx="10864">
                  <c:v>610.49548300000004</c:v>
                </c:pt>
                <c:pt idx="10865">
                  <c:v>610.04113800000005</c:v>
                </c:pt>
                <c:pt idx="10866">
                  <c:v>609.62707499999999</c:v>
                </c:pt>
                <c:pt idx="10867">
                  <c:v>609.23974599999997</c:v>
                </c:pt>
                <c:pt idx="10868">
                  <c:v>608.77642800000001</c:v>
                </c:pt>
                <c:pt idx="10869">
                  <c:v>608.32525599999997</c:v>
                </c:pt>
                <c:pt idx="10870">
                  <c:v>607.98602300000005</c:v>
                </c:pt>
                <c:pt idx="10871">
                  <c:v>607.46862799999997</c:v>
                </c:pt>
                <c:pt idx="10872">
                  <c:v>607.10144000000003</c:v>
                </c:pt>
                <c:pt idx="10873">
                  <c:v>606.715149</c:v>
                </c:pt>
                <c:pt idx="10874">
                  <c:v>606.29571499999997</c:v>
                </c:pt>
                <c:pt idx="10875">
                  <c:v>605.84362799999997</c:v>
                </c:pt>
                <c:pt idx="10876">
                  <c:v>605.490723</c:v>
                </c:pt>
                <c:pt idx="10877">
                  <c:v>605.11749299999997</c:v>
                </c:pt>
                <c:pt idx="10878">
                  <c:v>604.64007600000002</c:v>
                </c:pt>
                <c:pt idx="10879">
                  <c:v>604.22503700000004</c:v>
                </c:pt>
                <c:pt idx="10880">
                  <c:v>603.82482900000002</c:v>
                </c:pt>
                <c:pt idx="10881">
                  <c:v>603.40893600000004</c:v>
                </c:pt>
                <c:pt idx="10882">
                  <c:v>602.98968500000001</c:v>
                </c:pt>
                <c:pt idx="10883">
                  <c:v>602.53558299999997</c:v>
                </c:pt>
                <c:pt idx="10884">
                  <c:v>602.14331100000004</c:v>
                </c:pt>
                <c:pt idx="10885">
                  <c:v>601.70519999999999</c:v>
                </c:pt>
                <c:pt idx="10886">
                  <c:v>601.28375200000005</c:v>
                </c:pt>
                <c:pt idx="10887">
                  <c:v>600.82488999999998</c:v>
                </c:pt>
                <c:pt idx="10888">
                  <c:v>600.41033900000002</c:v>
                </c:pt>
                <c:pt idx="10889">
                  <c:v>599.93969700000002</c:v>
                </c:pt>
                <c:pt idx="10890">
                  <c:v>599.53063999999995</c:v>
                </c:pt>
                <c:pt idx="10891">
                  <c:v>599.14044200000001</c:v>
                </c:pt>
                <c:pt idx="10892">
                  <c:v>598.79095500000005</c:v>
                </c:pt>
                <c:pt idx="10893">
                  <c:v>598.379639</c:v>
                </c:pt>
                <c:pt idx="10894">
                  <c:v>597.859375</c:v>
                </c:pt>
                <c:pt idx="10895">
                  <c:v>597.53356900000006</c:v>
                </c:pt>
                <c:pt idx="10896">
                  <c:v>597.11163299999998</c:v>
                </c:pt>
                <c:pt idx="10897">
                  <c:v>596.73730499999999</c:v>
                </c:pt>
                <c:pt idx="10898">
                  <c:v>596.30468699999994</c:v>
                </c:pt>
                <c:pt idx="10899">
                  <c:v>595.86175500000002</c:v>
                </c:pt>
                <c:pt idx="10900">
                  <c:v>595.39941399999998</c:v>
                </c:pt>
                <c:pt idx="10901">
                  <c:v>594.98925799999995</c:v>
                </c:pt>
                <c:pt idx="10902">
                  <c:v>594.47918700000002</c:v>
                </c:pt>
                <c:pt idx="10903">
                  <c:v>594.15844700000002</c:v>
                </c:pt>
                <c:pt idx="10904">
                  <c:v>593.69879200000003</c:v>
                </c:pt>
                <c:pt idx="10905">
                  <c:v>593.33526600000005</c:v>
                </c:pt>
                <c:pt idx="10906">
                  <c:v>592.83898899999997</c:v>
                </c:pt>
                <c:pt idx="10907">
                  <c:v>592.42864999999995</c:v>
                </c:pt>
                <c:pt idx="10908">
                  <c:v>592.03576699999996</c:v>
                </c:pt>
                <c:pt idx="10909">
                  <c:v>591.58288600000003</c:v>
                </c:pt>
                <c:pt idx="10910">
                  <c:v>591.14361599999995</c:v>
                </c:pt>
                <c:pt idx="10911">
                  <c:v>590.72686799999997</c:v>
                </c:pt>
                <c:pt idx="10912">
                  <c:v>590.34222399999999</c:v>
                </c:pt>
                <c:pt idx="10913">
                  <c:v>589.85888699999998</c:v>
                </c:pt>
                <c:pt idx="10914">
                  <c:v>589.45892300000003</c:v>
                </c:pt>
                <c:pt idx="10915">
                  <c:v>589.05627400000003</c:v>
                </c:pt>
                <c:pt idx="10916">
                  <c:v>588.59899900000005</c:v>
                </c:pt>
                <c:pt idx="10917">
                  <c:v>588.20477300000005</c:v>
                </c:pt>
                <c:pt idx="10918">
                  <c:v>587.76879899999994</c:v>
                </c:pt>
                <c:pt idx="10919">
                  <c:v>587.31005900000002</c:v>
                </c:pt>
                <c:pt idx="10920">
                  <c:v>586.89086899999995</c:v>
                </c:pt>
                <c:pt idx="10921">
                  <c:v>586.47485400000005</c:v>
                </c:pt>
                <c:pt idx="10922">
                  <c:v>585.91607699999997</c:v>
                </c:pt>
                <c:pt idx="10923">
                  <c:v>585.58196999999996</c:v>
                </c:pt>
                <c:pt idx="10924">
                  <c:v>585.17089799999997</c:v>
                </c:pt>
                <c:pt idx="10925">
                  <c:v>584.767517</c:v>
                </c:pt>
                <c:pt idx="10926">
                  <c:v>584.36181599999998</c:v>
                </c:pt>
                <c:pt idx="10927">
                  <c:v>583.98004200000003</c:v>
                </c:pt>
                <c:pt idx="10928">
                  <c:v>583.65118399999994</c:v>
                </c:pt>
                <c:pt idx="10929">
                  <c:v>583.261841</c:v>
                </c:pt>
                <c:pt idx="10930">
                  <c:v>582.90942399999994</c:v>
                </c:pt>
                <c:pt idx="10931">
                  <c:v>582.63751200000002</c:v>
                </c:pt>
                <c:pt idx="10932">
                  <c:v>582.30602999999996</c:v>
                </c:pt>
                <c:pt idx="10933">
                  <c:v>582.13476600000001</c:v>
                </c:pt>
                <c:pt idx="10934">
                  <c:v>581.86035200000003</c:v>
                </c:pt>
                <c:pt idx="10935">
                  <c:v>581.67590299999995</c:v>
                </c:pt>
                <c:pt idx="10936">
                  <c:v>581.43090800000004</c:v>
                </c:pt>
                <c:pt idx="10937">
                  <c:v>581.18505900000002</c:v>
                </c:pt>
                <c:pt idx="10938">
                  <c:v>580.96112100000005</c:v>
                </c:pt>
                <c:pt idx="10939">
                  <c:v>580.77069100000006</c:v>
                </c:pt>
                <c:pt idx="10940">
                  <c:v>580.53656000000001</c:v>
                </c:pt>
                <c:pt idx="10941">
                  <c:v>580.36407499999996</c:v>
                </c:pt>
                <c:pt idx="10942">
                  <c:v>580.16137700000002</c:v>
                </c:pt>
                <c:pt idx="10943">
                  <c:v>579.93225099999995</c:v>
                </c:pt>
                <c:pt idx="10944">
                  <c:v>579.85534700000005</c:v>
                </c:pt>
                <c:pt idx="10945">
                  <c:v>579.62927200000001</c:v>
                </c:pt>
                <c:pt idx="10946">
                  <c:v>579.45257600000002</c:v>
                </c:pt>
                <c:pt idx="10947">
                  <c:v>579.32189900000003</c:v>
                </c:pt>
                <c:pt idx="10948">
                  <c:v>579.16296399999999</c:v>
                </c:pt>
                <c:pt idx="10949">
                  <c:v>579.05529799999999</c:v>
                </c:pt>
                <c:pt idx="10950">
                  <c:v>578.90033000000005</c:v>
                </c:pt>
                <c:pt idx="10951">
                  <c:v>578.77606200000002</c:v>
                </c:pt>
                <c:pt idx="10952">
                  <c:v>578.68048099999999</c:v>
                </c:pt>
                <c:pt idx="10953">
                  <c:v>578.45391800000004</c:v>
                </c:pt>
                <c:pt idx="10954">
                  <c:v>578.33502199999998</c:v>
                </c:pt>
                <c:pt idx="10955">
                  <c:v>578.23907499999996</c:v>
                </c:pt>
                <c:pt idx="10956">
                  <c:v>578.09960899999999</c:v>
                </c:pt>
                <c:pt idx="10957">
                  <c:v>577.88952600000005</c:v>
                </c:pt>
                <c:pt idx="10958">
                  <c:v>577.82214399999998</c:v>
                </c:pt>
                <c:pt idx="10959">
                  <c:v>577.70214799999997</c:v>
                </c:pt>
                <c:pt idx="10960">
                  <c:v>577.54742399999998</c:v>
                </c:pt>
                <c:pt idx="10961">
                  <c:v>577.44531300000006</c:v>
                </c:pt>
                <c:pt idx="10962">
                  <c:v>577.30853300000001</c:v>
                </c:pt>
                <c:pt idx="10963">
                  <c:v>577.21765100000005</c:v>
                </c:pt>
                <c:pt idx="10964">
                  <c:v>577.14636199999995</c:v>
                </c:pt>
                <c:pt idx="10965">
                  <c:v>576.979736</c:v>
                </c:pt>
                <c:pt idx="10966">
                  <c:v>576.79260299999999</c:v>
                </c:pt>
                <c:pt idx="10967">
                  <c:v>576.68933100000004</c:v>
                </c:pt>
                <c:pt idx="10968">
                  <c:v>576.55645800000002</c:v>
                </c:pt>
                <c:pt idx="10969">
                  <c:v>576.44274900000005</c:v>
                </c:pt>
                <c:pt idx="10970">
                  <c:v>576.28814699999998</c:v>
                </c:pt>
                <c:pt idx="10971">
                  <c:v>576.147156</c:v>
                </c:pt>
                <c:pt idx="10972">
                  <c:v>576.03686500000003</c:v>
                </c:pt>
                <c:pt idx="10973">
                  <c:v>575.89996299999996</c:v>
                </c:pt>
                <c:pt idx="10974">
                  <c:v>575.76409899999999</c:v>
                </c:pt>
                <c:pt idx="10975">
                  <c:v>575.65734899999995</c:v>
                </c:pt>
                <c:pt idx="10976">
                  <c:v>575.55810499999995</c:v>
                </c:pt>
                <c:pt idx="10977">
                  <c:v>575.450378</c:v>
                </c:pt>
                <c:pt idx="10978">
                  <c:v>575.29827899999998</c:v>
                </c:pt>
                <c:pt idx="10979">
                  <c:v>575.20892300000003</c:v>
                </c:pt>
                <c:pt idx="10980">
                  <c:v>575.07965100000001</c:v>
                </c:pt>
                <c:pt idx="10981">
                  <c:v>574.98644999999999</c:v>
                </c:pt>
                <c:pt idx="10982">
                  <c:v>574.84893799999998</c:v>
                </c:pt>
                <c:pt idx="10983">
                  <c:v>574.69494599999996</c:v>
                </c:pt>
                <c:pt idx="10984">
                  <c:v>574.52337599999998</c:v>
                </c:pt>
                <c:pt idx="10985">
                  <c:v>574.39733899999999</c:v>
                </c:pt>
                <c:pt idx="10986">
                  <c:v>574.30718999999999</c:v>
                </c:pt>
                <c:pt idx="10987">
                  <c:v>574.14556900000002</c:v>
                </c:pt>
                <c:pt idx="10988">
                  <c:v>574.04070999999999</c:v>
                </c:pt>
                <c:pt idx="10989">
                  <c:v>573.96142599999996</c:v>
                </c:pt>
                <c:pt idx="10990">
                  <c:v>573.86499000000003</c:v>
                </c:pt>
                <c:pt idx="10991">
                  <c:v>573.71038799999997</c:v>
                </c:pt>
                <c:pt idx="10992">
                  <c:v>573.62634300000002</c:v>
                </c:pt>
                <c:pt idx="10993">
                  <c:v>573.480774</c:v>
                </c:pt>
                <c:pt idx="10994">
                  <c:v>573.37030000000004</c:v>
                </c:pt>
                <c:pt idx="10995">
                  <c:v>573.21337900000003</c:v>
                </c:pt>
                <c:pt idx="10996">
                  <c:v>573.10412599999995</c:v>
                </c:pt>
                <c:pt idx="10997">
                  <c:v>572.97033699999997</c:v>
                </c:pt>
                <c:pt idx="10998">
                  <c:v>572.858521</c:v>
                </c:pt>
                <c:pt idx="10999">
                  <c:v>572.76660200000003</c:v>
                </c:pt>
                <c:pt idx="11000">
                  <c:v>572.56823699999995</c:v>
                </c:pt>
                <c:pt idx="11001">
                  <c:v>572.50384499999996</c:v>
                </c:pt>
                <c:pt idx="11002">
                  <c:v>572.42077600000005</c:v>
                </c:pt>
                <c:pt idx="11003">
                  <c:v>572.30792199999996</c:v>
                </c:pt>
                <c:pt idx="11004">
                  <c:v>572.18988000000002</c:v>
                </c:pt>
                <c:pt idx="11005">
                  <c:v>572.10961899999995</c:v>
                </c:pt>
                <c:pt idx="11006">
                  <c:v>571.96362299999998</c:v>
                </c:pt>
                <c:pt idx="11007">
                  <c:v>571.83129899999994</c:v>
                </c:pt>
                <c:pt idx="11008">
                  <c:v>571.75201400000003</c:v>
                </c:pt>
                <c:pt idx="11009">
                  <c:v>571.686646</c:v>
                </c:pt>
                <c:pt idx="11010">
                  <c:v>571.53228799999999</c:v>
                </c:pt>
                <c:pt idx="11011">
                  <c:v>571.45898399999999</c:v>
                </c:pt>
                <c:pt idx="11012">
                  <c:v>571.33410600000002</c:v>
                </c:pt>
                <c:pt idx="11013">
                  <c:v>571.229919</c:v>
                </c:pt>
                <c:pt idx="11014">
                  <c:v>571.10247800000002</c:v>
                </c:pt>
                <c:pt idx="11015">
                  <c:v>571.00091599999996</c:v>
                </c:pt>
                <c:pt idx="11016">
                  <c:v>570.87573199999997</c:v>
                </c:pt>
                <c:pt idx="11017">
                  <c:v>570.73529099999996</c:v>
                </c:pt>
                <c:pt idx="11018">
                  <c:v>570.64538600000003</c:v>
                </c:pt>
                <c:pt idx="11019">
                  <c:v>570.49652100000003</c:v>
                </c:pt>
                <c:pt idx="11020">
                  <c:v>570.41766399999995</c:v>
                </c:pt>
                <c:pt idx="11021">
                  <c:v>570.26165800000001</c:v>
                </c:pt>
                <c:pt idx="11022">
                  <c:v>570.20526099999995</c:v>
                </c:pt>
                <c:pt idx="11023">
                  <c:v>570.04980499999999</c:v>
                </c:pt>
                <c:pt idx="11024">
                  <c:v>569.94500700000003</c:v>
                </c:pt>
                <c:pt idx="11025">
                  <c:v>569.77160600000002</c:v>
                </c:pt>
                <c:pt idx="11026">
                  <c:v>569.63745100000006</c:v>
                </c:pt>
                <c:pt idx="11027">
                  <c:v>569.51550299999997</c:v>
                </c:pt>
                <c:pt idx="11028">
                  <c:v>569.41351299999997</c:v>
                </c:pt>
                <c:pt idx="11029">
                  <c:v>569.31848100000002</c:v>
                </c:pt>
                <c:pt idx="11030">
                  <c:v>569.18902600000001</c:v>
                </c:pt>
                <c:pt idx="11031">
                  <c:v>569.02398700000003</c:v>
                </c:pt>
                <c:pt idx="11032">
                  <c:v>568.93377699999996</c:v>
                </c:pt>
                <c:pt idx="11033">
                  <c:v>568.79504399999996</c:v>
                </c:pt>
                <c:pt idx="11034">
                  <c:v>568.72637899999995</c:v>
                </c:pt>
                <c:pt idx="11035">
                  <c:v>568.68023700000003</c:v>
                </c:pt>
                <c:pt idx="11036">
                  <c:v>568.52105700000004</c:v>
                </c:pt>
                <c:pt idx="11037">
                  <c:v>568.37652600000001</c:v>
                </c:pt>
                <c:pt idx="11038">
                  <c:v>568.26361099999997</c:v>
                </c:pt>
                <c:pt idx="11039">
                  <c:v>568.12725799999998</c:v>
                </c:pt>
                <c:pt idx="11040">
                  <c:v>568.02801499999998</c:v>
                </c:pt>
                <c:pt idx="11041">
                  <c:v>567.87792999999999</c:v>
                </c:pt>
                <c:pt idx="11042">
                  <c:v>567.75732400000004</c:v>
                </c:pt>
                <c:pt idx="11043">
                  <c:v>567.58892800000001</c:v>
                </c:pt>
                <c:pt idx="11044">
                  <c:v>567.53149399999995</c:v>
                </c:pt>
                <c:pt idx="11045">
                  <c:v>567.38348399999995</c:v>
                </c:pt>
                <c:pt idx="11046">
                  <c:v>567.28851299999997</c:v>
                </c:pt>
                <c:pt idx="11047">
                  <c:v>567.11218299999996</c:v>
                </c:pt>
                <c:pt idx="11048">
                  <c:v>566.99230999999997</c:v>
                </c:pt>
                <c:pt idx="11049">
                  <c:v>566.84210199999995</c:v>
                </c:pt>
                <c:pt idx="11050">
                  <c:v>566.72418200000004</c:v>
                </c:pt>
                <c:pt idx="11051">
                  <c:v>566.66119400000002</c:v>
                </c:pt>
                <c:pt idx="11052">
                  <c:v>566.54675299999997</c:v>
                </c:pt>
                <c:pt idx="11053">
                  <c:v>566.38940400000001</c:v>
                </c:pt>
                <c:pt idx="11054">
                  <c:v>566.24139400000001</c:v>
                </c:pt>
                <c:pt idx="11055">
                  <c:v>566.13635299999999</c:v>
                </c:pt>
                <c:pt idx="11056">
                  <c:v>565.970642</c:v>
                </c:pt>
                <c:pt idx="11057">
                  <c:v>565.86163299999998</c:v>
                </c:pt>
                <c:pt idx="11058">
                  <c:v>565.74859600000002</c:v>
                </c:pt>
                <c:pt idx="11059">
                  <c:v>565.65747099999999</c:v>
                </c:pt>
                <c:pt idx="11060">
                  <c:v>565.55621299999996</c:v>
                </c:pt>
                <c:pt idx="11061">
                  <c:v>565.42285200000003</c:v>
                </c:pt>
                <c:pt idx="11062">
                  <c:v>565.33013900000003</c:v>
                </c:pt>
                <c:pt idx="11063">
                  <c:v>565.30249000000003</c:v>
                </c:pt>
                <c:pt idx="11064">
                  <c:v>565.15570100000002</c:v>
                </c:pt>
                <c:pt idx="11065">
                  <c:v>565.03417999999999</c:v>
                </c:pt>
                <c:pt idx="11066">
                  <c:v>564.94757100000004</c:v>
                </c:pt>
                <c:pt idx="11067">
                  <c:v>564.82336399999997</c:v>
                </c:pt>
                <c:pt idx="11068">
                  <c:v>564.72466999999995</c:v>
                </c:pt>
                <c:pt idx="11069">
                  <c:v>564.54406700000004</c:v>
                </c:pt>
                <c:pt idx="11070">
                  <c:v>564.40618900000004</c:v>
                </c:pt>
                <c:pt idx="11071">
                  <c:v>564.25933799999996</c:v>
                </c:pt>
                <c:pt idx="11072">
                  <c:v>564.177368</c:v>
                </c:pt>
                <c:pt idx="11073">
                  <c:v>564.094604</c:v>
                </c:pt>
                <c:pt idx="11074">
                  <c:v>563.89276099999995</c:v>
                </c:pt>
                <c:pt idx="11075">
                  <c:v>563.80310099999997</c:v>
                </c:pt>
                <c:pt idx="11076">
                  <c:v>563.66332999999997</c:v>
                </c:pt>
                <c:pt idx="11077">
                  <c:v>563.586365</c:v>
                </c:pt>
                <c:pt idx="11078">
                  <c:v>563.44958499999996</c:v>
                </c:pt>
                <c:pt idx="11079">
                  <c:v>563.32788100000005</c:v>
                </c:pt>
                <c:pt idx="11080">
                  <c:v>563.19610599999999</c:v>
                </c:pt>
                <c:pt idx="11081">
                  <c:v>563.10864300000003</c:v>
                </c:pt>
                <c:pt idx="11082">
                  <c:v>563.01489300000003</c:v>
                </c:pt>
                <c:pt idx="11083">
                  <c:v>562.89532499999996</c:v>
                </c:pt>
                <c:pt idx="11084">
                  <c:v>562.73242200000004</c:v>
                </c:pt>
                <c:pt idx="11085">
                  <c:v>562.67779499999995</c:v>
                </c:pt>
                <c:pt idx="11086">
                  <c:v>562.51586899999995</c:v>
                </c:pt>
                <c:pt idx="11087">
                  <c:v>562.38622999999995</c:v>
                </c:pt>
                <c:pt idx="11088">
                  <c:v>562.30316200000004</c:v>
                </c:pt>
                <c:pt idx="11089">
                  <c:v>562.20556599999998</c:v>
                </c:pt>
                <c:pt idx="11090">
                  <c:v>562.08050500000002</c:v>
                </c:pt>
                <c:pt idx="11091">
                  <c:v>561.89581299999998</c:v>
                </c:pt>
                <c:pt idx="11092">
                  <c:v>561.80120799999997</c:v>
                </c:pt>
                <c:pt idx="11093">
                  <c:v>561.61975099999995</c:v>
                </c:pt>
                <c:pt idx="11094">
                  <c:v>561.53539999999998</c:v>
                </c:pt>
                <c:pt idx="11095">
                  <c:v>561.40649399999995</c:v>
                </c:pt>
                <c:pt idx="11096">
                  <c:v>561.28753700000004</c:v>
                </c:pt>
                <c:pt idx="11097">
                  <c:v>561.20117200000004</c:v>
                </c:pt>
                <c:pt idx="11098">
                  <c:v>561.103882</c:v>
                </c:pt>
                <c:pt idx="11099">
                  <c:v>561.00067100000001</c:v>
                </c:pt>
                <c:pt idx="11100">
                  <c:v>560.878601</c:v>
                </c:pt>
                <c:pt idx="11101">
                  <c:v>560.76440400000001</c:v>
                </c:pt>
                <c:pt idx="11102">
                  <c:v>560.64801</c:v>
                </c:pt>
                <c:pt idx="11103">
                  <c:v>560.56396500000005</c:v>
                </c:pt>
                <c:pt idx="11104">
                  <c:v>560.34362799999997</c:v>
                </c:pt>
                <c:pt idx="11105">
                  <c:v>560.240723</c:v>
                </c:pt>
                <c:pt idx="11106">
                  <c:v>560.09936500000003</c:v>
                </c:pt>
                <c:pt idx="11107">
                  <c:v>560.01190199999996</c:v>
                </c:pt>
                <c:pt idx="11108">
                  <c:v>559.88665800000001</c:v>
                </c:pt>
                <c:pt idx="11109">
                  <c:v>559.81823699999995</c:v>
                </c:pt>
                <c:pt idx="11110">
                  <c:v>559.73791500000004</c:v>
                </c:pt>
                <c:pt idx="11111">
                  <c:v>559.61041299999999</c:v>
                </c:pt>
                <c:pt idx="11112">
                  <c:v>559.56231700000001</c:v>
                </c:pt>
                <c:pt idx="11113">
                  <c:v>559.42175299999997</c:v>
                </c:pt>
                <c:pt idx="11114">
                  <c:v>559.30932600000006</c:v>
                </c:pt>
                <c:pt idx="11115">
                  <c:v>559.19958499999996</c:v>
                </c:pt>
                <c:pt idx="11116">
                  <c:v>559.04418899999996</c:v>
                </c:pt>
                <c:pt idx="11117">
                  <c:v>558.93048099999999</c:v>
                </c:pt>
                <c:pt idx="11118">
                  <c:v>558.79455599999994</c:v>
                </c:pt>
                <c:pt idx="11119">
                  <c:v>558.66497800000002</c:v>
                </c:pt>
                <c:pt idx="11120">
                  <c:v>558.56646699999999</c:v>
                </c:pt>
                <c:pt idx="11121">
                  <c:v>558.44940199999996</c:v>
                </c:pt>
                <c:pt idx="11122">
                  <c:v>558.27124000000003</c:v>
                </c:pt>
                <c:pt idx="11123">
                  <c:v>558.16241500000001</c:v>
                </c:pt>
                <c:pt idx="11124">
                  <c:v>558.00762899999995</c:v>
                </c:pt>
                <c:pt idx="11125">
                  <c:v>557.89520300000004</c:v>
                </c:pt>
                <c:pt idx="11126">
                  <c:v>557.78125</c:v>
                </c:pt>
                <c:pt idx="11127">
                  <c:v>557.63958700000001</c:v>
                </c:pt>
                <c:pt idx="11128">
                  <c:v>557.54125999999997</c:v>
                </c:pt>
                <c:pt idx="11129">
                  <c:v>557.40551800000003</c:v>
                </c:pt>
                <c:pt idx="11130">
                  <c:v>557.321594</c:v>
                </c:pt>
                <c:pt idx="11131">
                  <c:v>557.21734600000002</c:v>
                </c:pt>
                <c:pt idx="11132">
                  <c:v>557.07464600000003</c:v>
                </c:pt>
                <c:pt idx="11133">
                  <c:v>556.94958499999996</c:v>
                </c:pt>
                <c:pt idx="11134">
                  <c:v>556.81591800000001</c:v>
                </c:pt>
                <c:pt idx="11135">
                  <c:v>556.63989300000003</c:v>
                </c:pt>
                <c:pt idx="11136">
                  <c:v>556.56073000000004</c:v>
                </c:pt>
                <c:pt idx="11137">
                  <c:v>556.43188499999997</c:v>
                </c:pt>
                <c:pt idx="11138">
                  <c:v>556.29821800000002</c:v>
                </c:pt>
                <c:pt idx="11139">
                  <c:v>556.15142800000001</c:v>
                </c:pt>
                <c:pt idx="11140">
                  <c:v>556.036743</c:v>
                </c:pt>
                <c:pt idx="11141">
                  <c:v>555.90570100000002</c:v>
                </c:pt>
                <c:pt idx="11142">
                  <c:v>555.76531999999997</c:v>
                </c:pt>
                <c:pt idx="11143">
                  <c:v>555.66943400000002</c:v>
                </c:pt>
                <c:pt idx="11144">
                  <c:v>555.47589100000005</c:v>
                </c:pt>
                <c:pt idx="11145">
                  <c:v>555.355774</c:v>
                </c:pt>
                <c:pt idx="11146">
                  <c:v>555.36669900000004</c:v>
                </c:pt>
                <c:pt idx="11147">
                  <c:v>555.19476299999997</c:v>
                </c:pt>
                <c:pt idx="11148">
                  <c:v>555.05346699999996</c:v>
                </c:pt>
                <c:pt idx="11149">
                  <c:v>555.04968299999996</c:v>
                </c:pt>
                <c:pt idx="11150">
                  <c:v>554.93524200000002</c:v>
                </c:pt>
                <c:pt idx="11151">
                  <c:v>554.68133499999999</c:v>
                </c:pt>
                <c:pt idx="11152">
                  <c:v>554.60070800000005</c:v>
                </c:pt>
                <c:pt idx="11153">
                  <c:v>554.48187299999995</c:v>
                </c:pt>
                <c:pt idx="11154">
                  <c:v>554.29400599999997</c:v>
                </c:pt>
                <c:pt idx="11155">
                  <c:v>554.21002199999998</c:v>
                </c:pt>
                <c:pt idx="11156">
                  <c:v>554.06133999999997</c:v>
                </c:pt>
                <c:pt idx="11157">
                  <c:v>553.91497800000002</c:v>
                </c:pt>
                <c:pt idx="11158">
                  <c:v>553.746399</c:v>
                </c:pt>
                <c:pt idx="11159">
                  <c:v>553.63360599999999</c:v>
                </c:pt>
                <c:pt idx="11160">
                  <c:v>553.57031300000006</c:v>
                </c:pt>
                <c:pt idx="11161">
                  <c:v>553.45239300000003</c:v>
                </c:pt>
                <c:pt idx="11162">
                  <c:v>553.34491000000003</c:v>
                </c:pt>
                <c:pt idx="11163">
                  <c:v>553.19805899999994</c:v>
                </c:pt>
                <c:pt idx="11164">
                  <c:v>553.18646200000001</c:v>
                </c:pt>
                <c:pt idx="11165">
                  <c:v>552.977844</c:v>
                </c:pt>
                <c:pt idx="11166">
                  <c:v>552.83941700000003</c:v>
                </c:pt>
                <c:pt idx="11167">
                  <c:v>552.712402</c:v>
                </c:pt>
                <c:pt idx="11168">
                  <c:v>552.58532700000001</c:v>
                </c:pt>
                <c:pt idx="11169">
                  <c:v>552.53155500000003</c:v>
                </c:pt>
                <c:pt idx="11170">
                  <c:v>552.44476299999997</c:v>
                </c:pt>
                <c:pt idx="11171">
                  <c:v>552.28393600000004</c:v>
                </c:pt>
                <c:pt idx="11172">
                  <c:v>552.22296100000005</c:v>
                </c:pt>
                <c:pt idx="11173">
                  <c:v>552.11395300000004</c:v>
                </c:pt>
                <c:pt idx="11174">
                  <c:v>552.01031499999999</c:v>
                </c:pt>
                <c:pt idx="11175">
                  <c:v>551.91479500000003</c:v>
                </c:pt>
                <c:pt idx="11176">
                  <c:v>551.75231900000006</c:v>
                </c:pt>
                <c:pt idx="11177">
                  <c:v>551.702271</c:v>
                </c:pt>
                <c:pt idx="11178">
                  <c:v>551.658997</c:v>
                </c:pt>
                <c:pt idx="11179">
                  <c:v>551.44860800000004</c:v>
                </c:pt>
                <c:pt idx="11180">
                  <c:v>551.31585700000005</c:v>
                </c:pt>
                <c:pt idx="11181">
                  <c:v>551.21679700000004</c:v>
                </c:pt>
                <c:pt idx="11182">
                  <c:v>551.12658699999997</c:v>
                </c:pt>
                <c:pt idx="11183">
                  <c:v>550.94146699999999</c:v>
                </c:pt>
                <c:pt idx="11184">
                  <c:v>550.85821499999997</c:v>
                </c:pt>
                <c:pt idx="11185">
                  <c:v>550.76043700000002</c:v>
                </c:pt>
                <c:pt idx="11186">
                  <c:v>550.61554000000001</c:v>
                </c:pt>
                <c:pt idx="11187">
                  <c:v>550.49951199999998</c:v>
                </c:pt>
                <c:pt idx="11188">
                  <c:v>550.38915999999995</c:v>
                </c:pt>
                <c:pt idx="11189">
                  <c:v>550.18530299999998</c:v>
                </c:pt>
                <c:pt idx="11190">
                  <c:v>550.12707499999999</c:v>
                </c:pt>
                <c:pt idx="11191">
                  <c:v>549.97851600000001</c:v>
                </c:pt>
                <c:pt idx="11192">
                  <c:v>549.83123799999998</c:v>
                </c:pt>
                <c:pt idx="11193">
                  <c:v>549.71606399999996</c:v>
                </c:pt>
                <c:pt idx="11194">
                  <c:v>549.63543700000002</c:v>
                </c:pt>
                <c:pt idx="11195">
                  <c:v>549.55456500000003</c:v>
                </c:pt>
                <c:pt idx="11196">
                  <c:v>549.40399200000002</c:v>
                </c:pt>
                <c:pt idx="11197">
                  <c:v>549.27435300000002</c:v>
                </c:pt>
                <c:pt idx="11198">
                  <c:v>549.22631799999999</c:v>
                </c:pt>
                <c:pt idx="11199">
                  <c:v>549.03112799999997</c:v>
                </c:pt>
                <c:pt idx="11200">
                  <c:v>548.92571999999996</c:v>
                </c:pt>
                <c:pt idx="11201">
                  <c:v>548.790344</c:v>
                </c:pt>
                <c:pt idx="11202">
                  <c:v>548.735229</c:v>
                </c:pt>
                <c:pt idx="11203">
                  <c:v>548.60693400000002</c:v>
                </c:pt>
                <c:pt idx="11204">
                  <c:v>548.55078100000003</c:v>
                </c:pt>
                <c:pt idx="11205">
                  <c:v>548.37145999999996</c:v>
                </c:pt>
                <c:pt idx="11206">
                  <c:v>548.28918499999997</c:v>
                </c:pt>
                <c:pt idx="11207">
                  <c:v>548.14416500000004</c:v>
                </c:pt>
                <c:pt idx="11208">
                  <c:v>548.09088099999997</c:v>
                </c:pt>
                <c:pt idx="11209">
                  <c:v>547.97021500000005</c:v>
                </c:pt>
                <c:pt idx="11210">
                  <c:v>547.82220500000005</c:v>
                </c:pt>
                <c:pt idx="11211">
                  <c:v>547.69049099999995</c:v>
                </c:pt>
                <c:pt idx="11212">
                  <c:v>547.60308799999996</c:v>
                </c:pt>
                <c:pt idx="11213">
                  <c:v>547.47637899999995</c:v>
                </c:pt>
                <c:pt idx="11214">
                  <c:v>547.34161400000005</c:v>
                </c:pt>
                <c:pt idx="11215">
                  <c:v>547.20538299999998</c:v>
                </c:pt>
                <c:pt idx="11216">
                  <c:v>547.07739300000003</c:v>
                </c:pt>
                <c:pt idx="11217">
                  <c:v>546.96569799999997</c:v>
                </c:pt>
                <c:pt idx="11218">
                  <c:v>546.81890899999996</c:v>
                </c:pt>
                <c:pt idx="11219">
                  <c:v>546.73004200000003</c:v>
                </c:pt>
                <c:pt idx="11220">
                  <c:v>546.64379899999994</c:v>
                </c:pt>
                <c:pt idx="11221">
                  <c:v>546.46752900000001</c:v>
                </c:pt>
                <c:pt idx="11222">
                  <c:v>546.37030000000004</c:v>
                </c:pt>
                <c:pt idx="11223">
                  <c:v>546.25</c:v>
                </c:pt>
                <c:pt idx="11224">
                  <c:v>546.15649399999995</c:v>
                </c:pt>
                <c:pt idx="11225">
                  <c:v>546.046875</c:v>
                </c:pt>
                <c:pt idx="11226">
                  <c:v>545.99389599999995</c:v>
                </c:pt>
                <c:pt idx="11227">
                  <c:v>545.82055700000001</c:v>
                </c:pt>
                <c:pt idx="11228">
                  <c:v>545.67889400000001</c:v>
                </c:pt>
                <c:pt idx="11229">
                  <c:v>545.59851100000003</c:v>
                </c:pt>
                <c:pt idx="11230">
                  <c:v>545.45434599999999</c:v>
                </c:pt>
                <c:pt idx="11231">
                  <c:v>545.31530799999996</c:v>
                </c:pt>
                <c:pt idx="11232">
                  <c:v>545.18975799999998</c:v>
                </c:pt>
                <c:pt idx="11233">
                  <c:v>545.02105700000004</c:v>
                </c:pt>
                <c:pt idx="11234">
                  <c:v>544.94323699999995</c:v>
                </c:pt>
                <c:pt idx="11235">
                  <c:v>544.85125700000003</c:v>
                </c:pt>
                <c:pt idx="11236">
                  <c:v>544.77160600000002</c:v>
                </c:pt>
                <c:pt idx="11237">
                  <c:v>544.61694299999999</c:v>
                </c:pt>
                <c:pt idx="11238">
                  <c:v>544.49615500000004</c:v>
                </c:pt>
                <c:pt idx="11239">
                  <c:v>544.37347399999999</c:v>
                </c:pt>
                <c:pt idx="11240">
                  <c:v>544.28625499999998</c:v>
                </c:pt>
                <c:pt idx="11241">
                  <c:v>544.14178500000003</c:v>
                </c:pt>
                <c:pt idx="11242">
                  <c:v>543.992615</c:v>
                </c:pt>
                <c:pt idx="11243">
                  <c:v>543.90484600000002</c:v>
                </c:pt>
                <c:pt idx="11244">
                  <c:v>543.76818800000001</c:v>
                </c:pt>
                <c:pt idx="11245">
                  <c:v>543.655396</c:v>
                </c:pt>
                <c:pt idx="11246">
                  <c:v>543.55822799999999</c:v>
                </c:pt>
                <c:pt idx="11247">
                  <c:v>543.51196300000004</c:v>
                </c:pt>
                <c:pt idx="11248">
                  <c:v>543.33136000000002</c:v>
                </c:pt>
                <c:pt idx="11249">
                  <c:v>543.24591099999998</c:v>
                </c:pt>
                <c:pt idx="11250">
                  <c:v>543.13507100000004</c:v>
                </c:pt>
                <c:pt idx="11251">
                  <c:v>543.00524900000005</c:v>
                </c:pt>
                <c:pt idx="11252">
                  <c:v>542.87341300000003</c:v>
                </c:pt>
                <c:pt idx="11253">
                  <c:v>542.70172100000002</c:v>
                </c:pt>
                <c:pt idx="11254">
                  <c:v>542.57855199999995</c:v>
                </c:pt>
                <c:pt idx="11255">
                  <c:v>542.50384499999996</c:v>
                </c:pt>
                <c:pt idx="11256">
                  <c:v>542.34057600000006</c:v>
                </c:pt>
                <c:pt idx="11257">
                  <c:v>542.23364300000003</c:v>
                </c:pt>
                <c:pt idx="11258">
                  <c:v>542.08215299999995</c:v>
                </c:pt>
                <c:pt idx="11259">
                  <c:v>541.895264</c:v>
                </c:pt>
                <c:pt idx="11260">
                  <c:v>541.82025099999998</c:v>
                </c:pt>
                <c:pt idx="11261">
                  <c:v>541.71417199999996</c:v>
                </c:pt>
                <c:pt idx="11262">
                  <c:v>541.60247800000002</c:v>
                </c:pt>
                <c:pt idx="11263">
                  <c:v>541.47851600000001</c:v>
                </c:pt>
                <c:pt idx="11264">
                  <c:v>541.42895499999997</c:v>
                </c:pt>
                <c:pt idx="11265">
                  <c:v>541.27886999999998</c:v>
                </c:pt>
                <c:pt idx="11266">
                  <c:v>541.21105999999997</c:v>
                </c:pt>
                <c:pt idx="11267">
                  <c:v>541.14373799999998</c:v>
                </c:pt>
                <c:pt idx="11268">
                  <c:v>541.00238000000002</c:v>
                </c:pt>
                <c:pt idx="11269">
                  <c:v>540.79113800000005</c:v>
                </c:pt>
                <c:pt idx="11270">
                  <c:v>540.73223900000005</c:v>
                </c:pt>
                <c:pt idx="11271">
                  <c:v>540.65594499999997</c:v>
                </c:pt>
                <c:pt idx="11272">
                  <c:v>540.55249000000003</c:v>
                </c:pt>
                <c:pt idx="11273">
                  <c:v>540.39984100000004</c:v>
                </c:pt>
                <c:pt idx="11274">
                  <c:v>540.26251200000002</c:v>
                </c:pt>
                <c:pt idx="11275">
                  <c:v>540.11926300000005</c:v>
                </c:pt>
                <c:pt idx="11276">
                  <c:v>540.02124000000003</c:v>
                </c:pt>
                <c:pt idx="11277">
                  <c:v>539.85974099999999</c:v>
                </c:pt>
                <c:pt idx="11278">
                  <c:v>539.76214600000003</c:v>
                </c:pt>
                <c:pt idx="11279">
                  <c:v>539.63525400000003</c:v>
                </c:pt>
                <c:pt idx="11280">
                  <c:v>539.52557400000001</c:v>
                </c:pt>
                <c:pt idx="11281">
                  <c:v>539.38678000000004</c:v>
                </c:pt>
                <c:pt idx="11282">
                  <c:v>539.24322500000005</c:v>
                </c:pt>
                <c:pt idx="11283">
                  <c:v>539.14300500000002</c:v>
                </c:pt>
                <c:pt idx="11284">
                  <c:v>539.00439500000005</c:v>
                </c:pt>
                <c:pt idx="11285">
                  <c:v>538.862122</c:v>
                </c:pt>
                <c:pt idx="11286">
                  <c:v>538.83508300000005</c:v>
                </c:pt>
                <c:pt idx="11287">
                  <c:v>538.67474400000003</c:v>
                </c:pt>
                <c:pt idx="11288">
                  <c:v>538.50799600000005</c:v>
                </c:pt>
                <c:pt idx="11289">
                  <c:v>538.39031999999997</c:v>
                </c:pt>
                <c:pt idx="11290">
                  <c:v>538.24352999999996</c:v>
                </c:pt>
                <c:pt idx="11291">
                  <c:v>538.19805899999994</c:v>
                </c:pt>
                <c:pt idx="11292">
                  <c:v>538.074341</c:v>
                </c:pt>
                <c:pt idx="11293">
                  <c:v>537.964111</c:v>
                </c:pt>
                <c:pt idx="11294">
                  <c:v>537.85864300000003</c:v>
                </c:pt>
                <c:pt idx="11295">
                  <c:v>537.66235400000005</c:v>
                </c:pt>
                <c:pt idx="11296">
                  <c:v>537.51721199999997</c:v>
                </c:pt>
                <c:pt idx="11297">
                  <c:v>537.45959500000004</c:v>
                </c:pt>
                <c:pt idx="11298">
                  <c:v>537.30572500000005</c:v>
                </c:pt>
                <c:pt idx="11299">
                  <c:v>537.20202600000005</c:v>
                </c:pt>
                <c:pt idx="11300">
                  <c:v>537.01739499999996</c:v>
                </c:pt>
                <c:pt idx="11301">
                  <c:v>537.01446499999997</c:v>
                </c:pt>
                <c:pt idx="11302">
                  <c:v>536.91253700000004</c:v>
                </c:pt>
                <c:pt idx="11303">
                  <c:v>536.87695299999996</c:v>
                </c:pt>
                <c:pt idx="11304">
                  <c:v>536.74700900000005</c:v>
                </c:pt>
                <c:pt idx="11305">
                  <c:v>536.62170400000002</c:v>
                </c:pt>
                <c:pt idx="11306">
                  <c:v>536.47601299999997</c:v>
                </c:pt>
                <c:pt idx="11307">
                  <c:v>536.28985599999999</c:v>
                </c:pt>
                <c:pt idx="11308">
                  <c:v>536.18518099999994</c:v>
                </c:pt>
                <c:pt idx="11309">
                  <c:v>535.99731399999996</c:v>
                </c:pt>
                <c:pt idx="11310">
                  <c:v>535.88183600000002</c:v>
                </c:pt>
                <c:pt idx="11311">
                  <c:v>535.74627699999996</c:v>
                </c:pt>
                <c:pt idx="11312">
                  <c:v>535.65692100000001</c:v>
                </c:pt>
                <c:pt idx="11313">
                  <c:v>535.49182099999996</c:v>
                </c:pt>
                <c:pt idx="11314">
                  <c:v>535.38244599999996</c:v>
                </c:pt>
                <c:pt idx="11315">
                  <c:v>535.26965299999995</c:v>
                </c:pt>
                <c:pt idx="11316">
                  <c:v>535.14520300000004</c:v>
                </c:pt>
                <c:pt idx="11317">
                  <c:v>535.03576699999996</c:v>
                </c:pt>
                <c:pt idx="11318">
                  <c:v>534.90112299999998</c:v>
                </c:pt>
                <c:pt idx="11319">
                  <c:v>534.77185099999997</c:v>
                </c:pt>
                <c:pt idx="11320">
                  <c:v>534.66247599999997</c:v>
                </c:pt>
                <c:pt idx="11321">
                  <c:v>534.53912400000002</c:v>
                </c:pt>
                <c:pt idx="11322">
                  <c:v>534.38098100000002</c:v>
                </c:pt>
                <c:pt idx="11323">
                  <c:v>534.26757799999996</c:v>
                </c:pt>
                <c:pt idx="11324">
                  <c:v>534.16717500000004</c:v>
                </c:pt>
                <c:pt idx="11325">
                  <c:v>534.05419900000004</c:v>
                </c:pt>
                <c:pt idx="11326">
                  <c:v>534.00622599999997</c:v>
                </c:pt>
                <c:pt idx="11327">
                  <c:v>533.839966</c:v>
                </c:pt>
                <c:pt idx="11328">
                  <c:v>533.68072500000005</c:v>
                </c:pt>
                <c:pt idx="11329">
                  <c:v>533.581726</c:v>
                </c:pt>
                <c:pt idx="11330">
                  <c:v>533.46527100000003</c:v>
                </c:pt>
                <c:pt idx="11331">
                  <c:v>533.29516599999999</c:v>
                </c:pt>
                <c:pt idx="11332">
                  <c:v>533.14843699999994</c:v>
                </c:pt>
                <c:pt idx="11333">
                  <c:v>533.08215299999995</c:v>
                </c:pt>
                <c:pt idx="11334">
                  <c:v>532.89318800000001</c:v>
                </c:pt>
                <c:pt idx="11335">
                  <c:v>532.75988800000005</c:v>
                </c:pt>
                <c:pt idx="11336">
                  <c:v>532.64904799999999</c:v>
                </c:pt>
                <c:pt idx="11337">
                  <c:v>532.54010000000005</c:v>
                </c:pt>
                <c:pt idx="11338">
                  <c:v>532.40942399999994</c:v>
                </c:pt>
                <c:pt idx="11339">
                  <c:v>532.22796600000004</c:v>
                </c:pt>
                <c:pt idx="11340">
                  <c:v>532.15124500000002</c:v>
                </c:pt>
                <c:pt idx="11341">
                  <c:v>532.13244599999996</c:v>
                </c:pt>
                <c:pt idx="11342">
                  <c:v>532.00476100000003</c:v>
                </c:pt>
                <c:pt idx="11343">
                  <c:v>531.92181400000004</c:v>
                </c:pt>
                <c:pt idx="11344">
                  <c:v>531.77014199999996</c:v>
                </c:pt>
                <c:pt idx="11345">
                  <c:v>531.66180399999996</c:v>
                </c:pt>
                <c:pt idx="11346">
                  <c:v>531.58099400000003</c:v>
                </c:pt>
                <c:pt idx="11347">
                  <c:v>531.42614700000001</c:v>
                </c:pt>
                <c:pt idx="11348">
                  <c:v>531.29589799999997</c:v>
                </c:pt>
                <c:pt idx="11349">
                  <c:v>531.21893299999999</c:v>
                </c:pt>
                <c:pt idx="11350">
                  <c:v>531.07720900000004</c:v>
                </c:pt>
                <c:pt idx="11351">
                  <c:v>530.96618699999999</c:v>
                </c:pt>
                <c:pt idx="11352">
                  <c:v>530.83990500000004</c:v>
                </c:pt>
                <c:pt idx="11353">
                  <c:v>530.74237100000005</c:v>
                </c:pt>
                <c:pt idx="11354">
                  <c:v>530.62561000000005</c:v>
                </c:pt>
                <c:pt idx="11355">
                  <c:v>530.54827899999998</c:v>
                </c:pt>
                <c:pt idx="11356">
                  <c:v>530.417236</c:v>
                </c:pt>
                <c:pt idx="11357">
                  <c:v>530.31707800000004</c:v>
                </c:pt>
                <c:pt idx="11358">
                  <c:v>530.12994400000002</c:v>
                </c:pt>
                <c:pt idx="11359">
                  <c:v>530.07788100000005</c:v>
                </c:pt>
                <c:pt idx="11360">
                  <c:v>529.98461899999995</c:v>
                </c:pt>
                <c:pt idx="11361">
                  <c:v>529.84661900000003</c:v>
                </c:pt>
                <c:pt idx="11362">
                  <c:v>529.75604199999998</c:v>
                </c:pt>
                <c:pt idx="11363">
                  <c:v>529.68151899999998</c:v>
                </c:pt>
                <c:pt idx="11364">
                  <c:v>529.512878</c:v>
                </c:pt>
                <c:pt idx="11365">
                  <c:v>529.424622</c:v>
                </c:pt>
                <c:pt idx="11366">
                  <c:v>529.35217299999999</c:v>
                </c:pt>
                <c:pt idx="11367">
                  <c:v>529.15734899999995</c:v>
                </c:pt>
                <c:pt idx="11368">
                  <c:v>529.01977499999998</c:v>
                </c:pt>
                <c:pt idx="11369">
                  <c:v>528.91436799999997</c:v>
                </c:pt>
                <c:pt idx="11370">
                  <c:v>528.776611</c:v>
                </c:pt>
                <c:pt idx="11371">
                  <c:v>528.64959699999997</c:v>
                </c:pt>
                <c:pt idx="11372">
                  <c:v>528.540344</c:v>
                </c:pt>
                <c:pt idx="11373">
                  <c:v>528.35351600000001</c:v>
                </c:pt>
                <c:pt idx="11374">
                  <c:v>528.28259300000002</c:v>
                </c:pt>
                <c:pt idx="11375">
                  <c:v>528.18676800000003</c:v>
                </c:pt>
                <c:pt idx="11376">
                  <c:v>528.04522699999995</c:v>
                </c:pt>
                <c:pt idx="11377">
                  <c:v>527.90661599999999</c:v>
                </c:pt>
                <c:pt idx="11378">
                  <c:v>527.78167699999995</c:v>
                </c:pt>
                <c:pt idx="11379">
                  <c:v>527.77624500000002</c:v>
                </c:pt>
                <c:pt idx="11380">
                  <c:v>527.67388900000003</c:v>
                </c:pt>
                <c:pt idx="11381">
                  <c:v>527.56848100000002</c:v>
                </c:pt>
                <c:pt idx="11382">
                  <c:v>527.43017599999996</c:v>
                </c:pt>
                <c:pt idx="11383">
                  <c:v>527.30468800000006</c:v>
                </c:pt>
                <c:pt idx="11384">
                  <c:v>527.20214799999997</c:v>
                </c:pt>
                <c:pt idx="11385">
                  <c:v>527.10790999999995</c:v>
                </c:pt>
                <c:pt idx="11386">
                  <c:v>527.00061000000005</c:v>
                </c:pt>
                <c:pt idx="11387">
                  <c:v>526.83129899999994</c:v>
                </c:pt>
                <c:pt idx="11388">
                  <c:v>526.72930899999994</c:v>
                </c:pt>
                <c:pt idx="11389">
                  <c:v>526.65020800000002</c:v>
                </c:pt>
                <c:pt idx="11390">
                  <c:v>526.49395800000002</c:v>
                </c:pt>
                <c:pt idx="11391">
                  <c:v>526.44305399999996</c:v>
                </c:pt>
                <c:pt idx="11392">
                  <c:v>526.33593800000006</c:v>
                </c:pt>
                <c:pt idx="11393">
                  <c:v>526.17718500000001</c:v>
                </c:pt>
                <c:pt idx="11394">
                  <c:v>526.06054700000004</c:v>
                </c:pt>
                <c:pt idx="11395">
                  <c:v>525.89520300000004</c:v>
                </c:pt>
                <c:pt idx="11396">
                  <c:v>525.837402</c:v>
                </c:pt>
                <c:pt idx="11397">
                  <c:v>525.717896</c:v>
                </c:pt>
                <c:pt idx="11398">
                  <c:v>525.578125</c:v>
                </c:pt>
                <c:pt idx="11399">
                  <c:v>525.47619599999996</c:v>
                </c:pt>
                <c:pt idx="11400">
                  <c:v>525.34954800000003</c:v>
                </c:pt>
                <c:pt idx="11401">
                  <c:v>525.293274</c:v>
                </c:pt>
                <c:pt idx="11402">
                  <c:v>525.073486</c:v>
                </c:pt>
                <c:pt idx="11403">
                  <c:v>525.00958300000002</c:v>
                </c:pt>
                <c:pt idx="11404">
                  <c:v>524.93316700000003</c:v>
                </c:pt>
                <c:pt idx="11405">
                  <c:v>524.75286900000003</c:v>
                </c:pt>
                <c:pt idx="11406">
                  <c:v>524.64007600000002</c:v>
                </c:pt>
                <c:pt idx="11407">
                  <c:v>524.54284700000005</c:v>
                </c:pt>
                <c:pt idx="11408">
                  <c:v>524.36047399999995</c:v>
                </c:pt>
                <c:pt idx="11409">
                  <c:v>524.31494099999998</c:v>
                </c:pt>
                <c:pt idx="11410">
                  <c:v>524.15588400000001</c:v>
                </c:pt>
                <c:pt idx="11411">
                  <c:v>524.04187000000002</c:v>
                </c:pt>
                <c:pt idx="11412">
                  <c:v>523.96179199999995</c:v>
                </c:pt>
                <c:pt idx="11413">
                  <c:v>523.90417500000001</c:v>
                </c:pt>
                <c:pt idx="11414">
                  <c:v>523.701233</c:v>
                </c:pt>
                <c:pt idx="11415">
                  <c:v>523.507385</c:v>
                </c:pt>
                <c:pt idx="11416">
                  <c:v>523.41540499999996</c:v>
                </c:pt>
                <c:pt idx="11417">
                  <c:v>523.30090299999995</c:v>
                </c:pt>
                <c:pt idx="11418">
                  <c:v>523.16821300000004</c:v>
                </c:pt>
                <c:pt idx="11419">
                  <c:v>523.07879600000001</c:v>
                </c:pt>
                <c:pt idx="11420">
                  <c:v>522.95825200000002</c:v>
                </c:pt>
                <c:pt idx="11421">
                  <c:v>522.908997</c:v>
                </c:pt>
                <c:pt idx="11422">
                  <c:v>522.80120799999997</c:v>
                </c:pt>
                <c:pt idx="11423">
                  <c:v>522.58667000000003</c:v>
                </c:pt>
                <c:pt idx="11424">
                  <c:v>522.52331500000003</c:v>
                </c:pt>
                <c:pt idx="11425">
                  <c:v>522.417236</c:v>
                </c:pt>
                <c:pt idx="11426">
                  <c:v>522.32428000000004</c:v>
                </c:pt>
                <c:pt idx="11427">
                  <c:v>522.23553500000003</c:v>
                </c:pt>
                <c:pt idx="11428">
                  <c:v>522.06512499999997</c:v>
                </c:pt>
                <c:pt idx="11429">
                  <c:v>521.91406300000006</c:v>
                </c:pt>
                <c:pt idx="11430">
                  <c:v>521.76879899999994</c:v>
                </c:pt>
                <c:pt idx="11431">
                  <c:v>521.72082499999999</c:v>
                </c:pt>
                <c:pt idx="11432">
                  <c:v>521.57513400000005</c:v>
                </c:pt>
                <c:pt idx="11433">
                  <c:v>521.53277600000001</c:v>
                </c:pt>
                <c:pt idx="11434">
                  <c:v>521.37701400000003</c:v>
                </c:pt>
                <c:pt idx="11435">
                  <c:v>521.22540300000003</c:v>
                </c:pt>
                <c:pt idx="11436">
                  <c:v>521.05725099999995</c:v>
                </c:pt>
                <c:pt idx="11437">
                  <c:v>520.92993200000001</c:v>
                </c:pt>
                <c:pt idx="11438">
                  <c:v>520.76904300000001</c:v>
                </c:pt>
                <c:pt idx="11439">
                  <c:v>520.64556900000002</c:v>
                </c:pt>
                <c:pt idx="11440">
                  <c:v>520.56488000000002</c:v>
                </c:pt>
                <c:pt idx="11441">
                  <c:v>520.48089600000003</c:v>
                </c:pt>
                <c:pt idx="11442">
                  <c:v>520.28564500000005</c:v>
                </c:pt>
                <c:pt idx="11443">
                  <c:v>520.13195800000005</c:v>
                </c:pt>
                <c:pt idx="11444">
                  <c:v>520.04748500000005</c:v>
                </c:pt>
                <c:pt idx="11445">
                  <c:v>519.96252400000003</c:v>
                </c:pt>
                <c:pt idx="11446">
                  <c:v>519.81793200000004</c:v>
                </c:pt>
                <c:pt idx="11447">
                  <c:v>519.66992200000004</c:v>
                </c:pt>
                <c:pt idx="11448">
                  <c:v>519.56866500000001</c:v>
                </c:pt>
                <c:pt idx="11449">
                  <c:v>519.492615</c:v>
                </c:pt>
                <c:pt idx="11450">
                  <c:v>519.29779099999996</c:v>
                </c:pt>
                <c:pt idx="11451">
                  <c:v>519.18542500000001</c:v>
                </c:pt>
                <c:pt idx="11452">
                  <c:v>519.06109600000002</c:v>
                </c:pt>
                <c:pt idx="11453">
                  <c:v>518.88269000000003</c:v>
                </c:pt>
                <c:pt idx="11454">
                  <c:v>518.75604199999998</c:v>
                </c:pt>
                <c:pt idx="11455">
                  <c:v>518.68432600000006</c:v>
                </c:pt>
                <c:pt idx="11456">
                  <c:v>518.59020999999996</c:v>
                </c:pt>
                <c:pt idx="11457">
                  <c:v>518.49206500000003</c:v>
                </c:pt>
                <c:pt idx="11458">
                  <c:v>518.31781000000001</c:v>
                </c:pt>
                <c:pt idx="11459">
                  <c:v>518.21942100000001</c:v>
                </c:pt>
                <c:pt idx="11460">
                  <c:v>518.08404499999995</c:v>
                </c:pt>
                <c:pt idx="11461">
                  <c:v>517.92437700000005</c:v>
                </c:pt>
                <c:pt idx="11462">
                  <c:v>517.81048599999997</c:v>
                </c:pt>
                <c:pt idx="11463">
                  <c:v>517.76593000000003</c:v>
                </c:pt>
                <c:pt idx="11464">
                  <c:v>517.64135699999997</c:v>
                </c:pt>
                <c:pt idx="11465">
                  <c:v>517.47326699999996</c:v>
                </c:pt>
                <c:pt idx="11466">
                  <c:v>517.31292699999995</c:v>
                </c:pt>
                <c:pt idx="11467">
                  <c:v>517.24975600000005</c:v>
                </c:pt>
                <c:pt idx="11468">
                  <c:v>517.13287400000002</c:v>
                </c:pt>
                <c:pt idx="11469">
                  <c:v>516.96838400000001</c:v>
                </c:pt>
                <c:pt idx="11470">
                  <c:v>516.90625</c:v>
                </c:pt>
                <c:pt idx="11471">
                  <c:v>516.82916299999999</c:v>
                </c:pt>
                <c:pt idx="11472">
                  <c:v>516.59625200000005</c:v>
                </c:pt>
                <c:pt idx="11473">
                  <c:v>516.54699700000003</c:v>
                </c:pt>
                <c:pt idx="11474">
                  <c:v>516.41845699999999</c:v>
                </c:pt>
                <c:pt idx="11475">
                  <c:v>516.31793200000004</c:v>
                </c:pt>
                <c:pt idx="11476">
                  <c:v>516.18890399999998</c:v>
                </c:pt>
                <c:pt idx="11477">
                  <c:v>516.09228499999995</c:v>
                </c:pt>
                <c:pt idx="11478">
                  <c:v>515.93774399999995</c:v>
                </c:pt>
                <c:pt idx="11479">
                  <c:v>515.88214100000005</c:v>
                </c:pt>
                <c:pt idx="11480">
                  <c:v>515.78619400000002</c:v>
                </c:pt>
                <c:pt idx="11481">
                  <c:v>515.63769500000001</c:v>
                </c:pt>
                <c:pt idx="11482">
                  <c:v>515.44134499999996</c:v>
                </c:pt>
                <c:pt idx="11483">
                  <c:v>515.36444100000006</c:v>
                </c:pt>
                <c:pt idx="11484">
                  <c:v>515.19256600000006</c:v>
                </c:pt>
                <c:pt idx="11485">
                  <c:v>515.12383999999997</c:v>
                </c:pt>
                <c:pt idx="11486">
                  <c:v>514.99255400000004</c:v>
                </c:pt>
                <c:pt idx="11487">
                  <c:v>514.916382</c:v>
                </c:pt>
                <c:pt idx="11488">
                  <c:v>514.77911400000005</c:v>
                </c:pt>
                <c:pt idx="11489">
                  <c:v>514.61010699999997</c:v>
                </c:pt>
                <c:pt idx="11490">
                  <c:v>514.53796399999999</c:v>
                </c:pt>
                <c:pt idx="11491">
                  <c:v>514.38482699999997</c:v>
                </c:pt>
                <c:pt idx="11492">
                  <c:v>514.26055899999994</c:v>
                </c:pt>
                <c:pt idx="11493">
                  <c:v>514.12713599999995</c:v>
                </c:pt>
                <c:pt idx="11494">
                  <c:v>513.97180200000003</c:v>
                </c:pt>
                <c:pt idx="11495">
                  <c:v>513.88653599999998</c:v>
                </c:pt>
                <c:pt idx="11496">
                  <c:v>513.80224599999997</c:v>
                </c:pt>
                <c:pt idx="11497">
                  <c:v>513.68206799999996</c:v>
                </c:pt>
                <c:pt idx="11498">
                  <c:v>513.556152</c:v>
                </c:pt>
                <c:pt idx="11499">
                  <c:v>513.419983</c:v>
                </c:pt>
                <c:pt idx="11500">
                  <c:v>513.27880900000002</c:v>
                </c:pt>
                <c:pt idx="11501">
                  <c:v>513.20251499999995</c:v>
                </c:pt>
                <c:pt idx="11502">
                  <c:v>513.03063999999995</c:v>
                </c:pt>
                <c:pt idx="11503">
                  <c:v>512.91784700000005</c:v>
                </c:pt>
                <c:pt idx="11504">
                  <c:v>512.76110800000004</c:v>
                </c:pt>
                <c:pt idx="11505">
                  <c:v>512.61785899999995</c:v>
                </c:pt>
                <c:pt idx="11506">
                  <c:v>512.60064699999998</c:v>
                </c:pt>
                <c:pt idx="11507">
                  <c:v>512.49060099999997</c:v>
                </c:pt>
                <c:pt idx="11508">
                  <c:v>512.43035899999995</c:v>
                </c:pt>
                <c:pt idx="11509">
                  <c:v>512.24401899999998</c:v>
                </c:pt>
                <c:pt idx="11510">
                  <c:v>512.16076699999996</c:v>
                </c:pt>
                <c:pt idx="11511">
                  <c:v>511.98596199999997</c:v>
                </c:pt>
                <c:pt idx="11512">
                  <c:v>511.885895</c:v>
                </c:pt>
                <c:pt idx="11513">
                  <c:v>511.88803100000001</c:v>
                </c:pt>
                <c:pt idx="11514">
                  <c:v>511.78152499999999</c:v>
                </c:pt>
                <c:pt idx="11515">
                  <c:v>511.60742199999999</c:v>
                </c:pt>
                <c:pt idx="11516">
                  <c:v>511.49517800000001</c:v>
                </c:pt>
                <c:pt idx="11517">
                  <c:v>511.409851</c:v>
                </c:pt>
                <c:pt idx="11518">
                  <c:v>511.25753800000001</c:v>
                </c:pt>
                <c:pt idx="11519">
                  <c:v>511.11669899999998</c:v>
                </c:pt>
                <c:pt idx="11520">
                  <c:v>510.94808999999998</c:v>
                </c:pt>
                <c:pt idx="11521">
                  <c:v>510.85543799999999</c:v>
                </c:pt>
                <c:pt idx="11522">
                  <c:v>510.72882099999998</c:v>
                </c:pt>
                <c:pt idx="11523">
                  <c:v>510.60623199999998</c:v>
                </c:pt>
                <c:pt idx="11524">
                  <c:v>510.55557299999998</c:v>
                </c:pt>
                <c:pt idx="11525">
                  <c:v>510.47479199999998</c:v>
                </c:pt>
                <c:pt idx="11526">
                  <c:v>510.28762799999998</c:v>
                </c:pt>
                <c:pt idx="11527">
                  <c:v>510.17666600000001</c:v>
                </c:pt>
                <c:pt idx="11528">
                  <c:v>510.06787100000003</c:v>
                </c:pt>
                <c:pt idx="11529">
                  <c:v>510.01348899999999</c:v>
                </c:pt>
                <c:pt idx="11530">
                  <c:v>509.86395299999998</c:v>
                </c:pt>
                <c:pt idx="11531">
                  <c:v>509.72607399999998</c:v>
                </c:pt>
                <c:pt idx="11532">
                  <c:v>509.59063700000002</c:v>
                </c:pt>
                <c:pt idx="11533">
                  <c:v>509.48727400000001</c:v>
                </c:pt>
                <c:pt idx="11534">
                  <c:v>509.37808200000001</c:v>
                </c:pt>
                <c:pt idx="11535">
                  <c:v>509.24215700000002</c:v>
                </c:pt>
                <c:pt idx="11536">
                  <c:v>509.17095899999998</c:v>
                </c:pt>
                <c:pt idx="11537">
                  <c:v>509.02792399999998</c:v>
                </c:pt>
                <c:pt idx="11538">
                  <c:v>508.89074699999998</c:v>
                </c:pt>
                <c:pt idx="11539">
                  <c:v>508.79248000000001</c:v>
                </c:pt>
                <c:pt idx="11540">
                  <c:v>508.64364599999999</c:v>
                </c:pt>
                <c:pt idx="11541">
                  <c:v>508.505157</c:v>
                </c:pt>
                <c:pt idx="11542">
                  <c:v>508.41549700000002</c:v>
                </c:pt>
                <c:pt idx="11543">
                  <c:v>508.304687</c:v>
                </c:pt>
                <c:pt idx="11544">
                  <c:v>508.18463100000002</c:v>
                </c:pt>
                <c:pt idx="11545">
                  <c:v>508.096161</c:v>
                </c:pt>
                <c:pt idx="11546">
                  <c:v>507.97177099999999</c:v>
                </c:pt>
                <c:pt idx="11547">
                  <c:v>507.90219100000002</c:v>
                </c:pt>
                <c:pt idx="11548">
                  <c:v>507.76718099999999</c:v>
                </c:pt>
                <c:pt idx="11549">
                  <c:v>507.63165299999997</c:v>
                </c:pt>
                <c:pt idx="11550">
                  <c:v>507.57232699999997</c:v>
                </c:pt>
                <c:pt idx="11551">
                  <c:v>507.38485700000001</c:v>
                </c:pt>
                <c:pt idx="11552">
                  <c:v>507.24099699999999</c:v>
                </c:pt>
                <c:pt idx="11553">
                  <c:v>507.03323399999999</c:v>
                </c:pt>
                <c:pt idx="11554">
                  <c:v>506.92907700000001</c:v>
                </c:pt>
                <c:pt idx="11555">
                  <c:v>506.84442100000001</c:v>
                </c:pt>
                <c:pt idx="11556">
                  <c:v>506.71203600000001</c:v>
                </c:pt>
                <c:pt idx="11557">
                  <c:v>506.56863399999997</c:v>
                </c:pt>
                <c:pt idx="11558">
                  <c:v>506.42559799999998</c:v>
                </c:pt>
                <c:pt idx="11559">
                  <c:v>506.416382</c:v>
                </c:pt>
                <c:pt idx="11560">
                  <c:v>506.27139299999999</c:v>
                </c:pt>
                <c:pt idx="11561">
                  <c:v>506.10415599999999</c:v>
                </c:pt>
                <c:pt idx="11562">
                  <c:v>505.96112099999999</c:v>
                </c:pt>
                <c:pt idx="11563">
                  <c:v>505.83145100000002</c:v>
                </c:pt>
                <c:pt idx="11564">
                  <c:v>505.67852799999997</c:v>
                </c:pt>
                <c:pt idx="11565">
                  <c:v>505.61108400000001</c:v>
                </c:pt>
                <c:pt idx="11566">
                  <c:v>505.54357900000002</c:v>
                </c:pt>
                <c:pt idx="11567">
                  <c:v>505.38980099999998</c:v>
                </c:pt>
                <c:pt idx="11568">
                  <c:v>505.30737299999998</c:v>
                </c:pt>
                <c:pt idx="11569">
                  <c:v>505.07888800000001</c:v>
                </c:pt>
                <c:pt idx="11570">
                  <c:v>505.00878899999998</c:v>
                </c:pt>
                <c:pt idx="11571">
                  <c:v>504.85968000000003</c:v>
                </c:pt>
                <c:pt idx="11572">
                  <c:v>504.88104199999998</c:v>
                </c:pt>
                <c:pt idx="11573">
                  <c:v>504.68301400000001</c:v>
                </c:pt>
                <c:pt idx="11574">
                  <c:v>504.531342</c:v>
                </c:pt>
                <c:pt idx="11575">
                  <c:v>504.45718399999998</c:v>
                </c:pt>
                <c:pt idx="11576">
                  <c:v>504.28381300000001</c:v>
                </c:pt>
                <c:pt idx="11577">
                  <c:v>504.21560699999998</c:v>
                </c:pt>
                <c:pt idx="11578">
                  <c:v>504.17120399999999</c:v>
                </c:pt>
                <c:pt idx="11579">
                  <c:v>503.99377399999997</c:v>
                </c:pt>
                <c:pt idx="11580">
                  <c:v>503.91897599999999</c:v>
                </c:pt>
                <c:pt idx="11581">
                  <c:v>503.76299999999998</c:v>
                </c:pt>
                <c:pt idx="11582">
                  <c:v>503.65286300000002</c:v>
                </c:pt>
                <c:pt idx="11583">
                  <c:v>503.46414199999998</c:v>
                </c:pt>
                <c:pt idx="11584">
                  <c:v>503.33416699999998</c:v>
                </c:pt>
                <c:pt idx="11585">
                  <c:v>503.24288899999999</c:v>
                </c:pt>
                <c:pt idx="11586">
                  <c:v>503.185089</c:v>
                </c:pt>
                <c:pt idx="11587">
                  <c:v>503.03424100000001</c:v>
                </c:pt>
                <c:pt idx="11588">
                  <c:v>502.95101899999997</c:v>
                </c:pt>
                <c:pt idx="11589">
                  <c:v>502.77066000000002</c:v>
                </c:pt>
                <c:pt idx="11590">
                  <c:v>502.71716300000003</c:v>
                </c:pt>
                <c:pt idx="11591">
                  <c:v>502.61996499999998</c:v>
                </c:pt>
                <c:pt idx="11592">
                  <c:v>502.51556399999998</c:v>
                </c:pt>
                <c:pt idx="11593">
                  <c:v>502.38845800000001</c:v>
                </c:pt>
                <c:pt idx="11594">
                  <c:v>502.23941000000002</c:v>
                </c:pt>
                <c:pt idx="11595">
                  <c:v>502.10263099999997</c:v>
                </c:pt>
                <c:pt idx="11596">
                  <c:v>501.96673600000003</c:v>
                </c:pt>
                <c:pt idx="11597">
                  <c:v>501.888306</c:v>
                </c:pt>
                <c:pt idx="11598">
                  <c:v>501.70797700000003</c:v>
                </c:pt>
                <c:pt idx="11599">
                  <c:v>501.60461400000003</c:v>
                </c:pt>
                <c:pt idx="11600">
                  <c:v>501.46826199999998</c:v>
                </c:pt>
                <c:pt idx="11601">
                  <c:v>501.34274299999998</c:v>
                </c:pt>
                <c:pt idx="11602">
                  <c:v>501.17202800000001</c:v>
                </c:pt>
                <c:pt idx="11603">
                  <c:v>501.07028200000002</c:v>
                </c:pt>
                <c:pt idx="11604">
                  <c:v>500.903839</c:v>
                </c:pt>
                <c:pt idx="11605">
                  <c:v>500.83511399999998</c:v>
                </c:pt>
                <c:pt idx="11606">
                  <c:v>500.73492399999998</c:v>
                </c:pt>
                <c:pt idx="11607">
                  <c:v>500.58340500000003</c:v>
                </c:pt>
                <c:pt idx="11608">
                  <c:v>500.51666299999999</c:v>
                </c:pt>
                <c:pt idx="11609">
                  <c:v>500.33819599999998</c:v>
                </c:pt>
                <c:pt idx="11610">
                  <c:v>500.239532</c:v>
                </c:pt>
                <c:pt idx="11611">
                  <c:v>500.13790899999998</c:v>
                </c:pt>
                <c:pt idx="11612">
                  <c:v>500.00344799999999</c:v>
                </c:pt>
                <c:pt idx="11613">
                  <c:v>499.90515099999999</c:v>
                </c:pt>
                <c:pt idx="11614">
                  <c:v>499.74786399999999</c:v>
                </c:pt>
                <c:pt idx="11615">
                  <c:v>499.62136800000002</c:v>
                </c:pt>
                <c:pt idx="11616">
                  <c:v>499.503601</c:v>
                </c:pt>
                <c:pt idx="11617">
                  <c:v>499.40167200000002</c:v>
                </c:pt>
                <c:pt idx="11618">
                  <c:v>499.350708</c:v>
                </c:pt>
                <c:pt idx="11619">
                  <c:v>499.13751200000002</c:v>
                </c:pt>
                <c:pt idx="11620">
                  <c:v>499.090057</c:v>
                </c:pt>
                <c:pt idx="11621">
                  <c:v>498.93627900000001</c:v>
                </c:pt>
                <c:pt idx="11622">
                  <c:v>498.91570999999999</c:v>
                </c:pt>
                <c:pt idx="11623">
                  <c:v>498.81375100000002</c:v>
                </c:pt>
                <c:pt idx="11624">
                  <c:v>498.74087500000002</c:v>
                </c:pt>
                <c:pt idx="11625">
                  <c:v>498.63092</c:v>
                </c:pt>
                <c:pt idx="11626">
                  <c:v>498.46630900000002</c:v>
                </c:pt>
                <c:pt idx="11627">
                  <c:v>498.314392</c:v>
                </c:pt>
                <c:pt idx="11628">
                  <c:v>498.20547499999998</c:v>
                </c:pt>
                <c:pt idx="11629">
                  <c:v>498.08966099999998</c:v>
                </c:pt>
                <c:pt idx="11630">
                  <c:v>497.94158900000002</c:v>
                </c:pt>
                <c:pt idx="11631">
                  <c:v>497.856537</c:v>
                </c:pt>
                <c:pt idx="11632">
                  <c:v>497.71923800000002</c:v>
                </c:pt>
                <c:pt idx="11633">
                  <c:v>497.55181900000002</c:v>
                </c:pt>
                <c:pt idx="11634">
                  <c:v>497.42645299999998</c:v>
                </c:pt>
                <c:pt idx="11635">
                  <c:v>497.35818499999999</c:v>
                </c:pt>
                <c:pt idx="11636">
                  <c:v>497.20254499999999</c:v>
                </c:pt>
                <c:pt idx="11637">
                  <c:v>497.09713699999998</c:v>
                </c:pt>
                <c:pt idx="11638">
                  <c:v>496.97052000000002</c:v>
                </c:pt>
                <c:pt idx="11639">
                  <c:v>496.88284299999998</c:v>
                </c:pt>
                <c:pt idx="11640">
                  <c:v>496.79068000000001</c:v>
                </c:pt>
                <c:pt idx="11641">
                  <c:v>496.71914700000002</c:v>
                </c:pt>
                <c:pt idx="11642">
                  <c:v>496.51828</c:v>
                </c:pt>
                <c:pt idx="11643">
                  <c:v>496.43273900000003</c:v>
                </c:pt>
                <c:pt idx="11644">
                  <c:v>496.32644699999997</c:v>
                </c:pt>
                <c:pt idx="11645">
                  <c:v>496.12884500000001</c:v>
                </c:pt>
                <c:pt idx="11646">
                  <c:v>496.014771</c:v>
                </c:pt>
                <c:pt idx="11647">
                  <c:v>495.91143799999998</c:v>
                </c:pt>
                <c:pt idx="11648">
                  <c:v>495.81024200000002</c:v>
                </c:pt>
                <c:pt idx="11649">
                  <c:v>495.74069200000002</c:v>
                </c:pt>
                <c:pt idx="11650">
                  <c:v>495.59307899999999</c:v>
                </c:pt>
                <c:pt idx="11651">
                  <c:v>495.39996300000001</c:v>
                </c:pt>
                <c:pt idx="11652">
                  <c:v>495.34613000000002</c:v>
                </c:pt>
                <c:pt idx="11653">
                  <c:v>495.19613600000002</c:v>
                </c:pt>
                <c:pt idx="11654">
                  <c:v>495.11285400000003</c:v>
                </c:pt>
                <c:pt idx="11655">
                  <c:v>494.99343900000002</c:v>
                </c:pt>
                <c:pt idx="11656">
                  <c:v>494.898346</c:v>
                </c:pt>
                <c:pt idx="11657">
                  <c:v>494.72451799999999</c:v>
                </c:pt>
                <c:pt idx="11658">
                  <c:v>494.66726699999998</c:v>
                </c:pt>
                <c:pt idx="11659">
                  <c:v>494.55267300000003</c:v>
                </c:pt>
                <c:pt idx="11660">
                  <c:v>494.404785</c:v>
                </c:pt>
                <c:pt idx="11661">
                  <c:v>494.307343</c:v>
                </c:pt>
                <c:pt idx="11662">
                  <c:v>494.20272799999998</c:v>
                </c:pt>
                <c:pt idx="11663">
                  <c:v>494.009613</c:v>
                </c:pt>
                <c:pt idx="11664">
                  <c:v>493.990723</c:v>
                </c:pt>
                <c:pt idx="11665">
                  <c:v>493.82888800000001</c:v>
                </c:pt>
                <c:pt idx="11666">
                  <c:v>493.69635</c:v>
                </c:pt>
                <c:pt idx="11667">
                  <c:v>493.55874599999999</c:v>
                </c:pt>
                <c:pt idx="11668">
                  <c:v>493.47720299999997</c:v>
                </c:pt>
                <c:pt idx="11669">
                  <c:v>493.41729700000002</c:v>
                </c:pt>
                <c:pt idx="11670">
                  <c:v>493.24911500000002</c:v>
                </c:pt>
                <c:pt idx="11671">
                  <c:v>493.10186800000002</c:v>
                </c:pt>
                <c:pt idx="11672">
                  <c:v>492.99331699999999</c:v>
                </c:pt>
                <c:pt idx="11673">
                  <c:v>492.85913099999999</c:v>
                </c:pt>
                <c:pt idx="11674">
                  <c:v>492.79669200000001</c:v>
                </c:pt>
                <c:pt idx="11675">
                  <c:v>492.58914199999998</c:v>
                </c:pt>
                <c:pt idx="11676">
                  <c:v>492.514771</c:v>
                </c:pt>
                <c:pt idx="11677">
                  <c:v>492.40386999999998</c:v>
                </c:pt>
                <c:pt idx="11678">
                  <c:v>492.31057700000002</c:v>
                </c:pt>
                <c:pt idx="11679">
                  <c:v>492.16162100000003</c:v>
                </c:pt>
                <c:pt idx="11680">
                  <c:v>492.11801100000002</c:v>
                </c:pt>
                <c:pt idx="11681">
                  <c:v>491.97903400000001</c:v>
                </c:pt>
                <c:pt idx="11682">
                  <c:v>491.85217299999999</c:v>
                </c:pt>
                <c:pt idx="11683">
                  <c:v>491.77401700000001</c:v>
                </c:pt>
                <c:pt idx="11684">
                  <c:v>491.55874599999999</c:v>
                </c:pt>
                <c:pt idx="11685">
                  <c:v>491.39181500000001</c:v>
                </c:pt>
                <c:pt idx="11686">
                  <c:v>491.28988600000002</c:v>
                </c:pt>
                <c:pt idx="11687">
                  <c:v>491.17373700000002</c:v>
                </c:pt>
                <c:pt idx="11688">
                  <c:v>491.03784200000001</c:v>
                </c:pt>
                <c:pt idx="11689">
                  <c:v>490.88696299999998</c:v>
                </c:pt>
                <c:pt idx="11690">
                  <c:v>490.78057899999999</c:v>
                </c:pt>
                <c:pt idx="11691">
                  <c:v>490.64257800000001</c:v>
                </c:pt>
                <c:pt idx="11692">
                  <c:v>490.59429899999998</c:v>
                </c:pt>
                <c:pt idx="11693">
                  <c:v>490.49212599999998</c:v>
                </c:pt>
                <c:pt idx="11694">
                  <c:v>490.37359600000002</c:v>
                </c:pt>
                <c:pt idx="11695">
                  <c:v>490.28213499999998</c:v>
                </c:pt>
                <c:pt idx="11696">
                  <c:v>490.18499800000001</c:v>
                </c:pt>
                <c:pt idx="11697">
                  <c:v>489.99856599999998</c:v>
                </c:pt>
                <c:pt idx="11698">
                  <c:v>489.89443999999997</c:v>
                </c:pt>
                <c:pt idx="11699">
                  <c:v>489.83728000000002</c:v>
                </c:pt>
                <c:pt idx="11700">
                  <c:v>489.667664</c:v>
                </c:pt>
                <c:pt idx="11701">
                  <c:v>489.49041699999998</c:v>
                </c:pt>
                <c:pt idx="11702">
                  <c:v>489.45693999999997</c:v>
                </c:pt>
                <c:pt idx="11703">
                  <c:v>489.295929</c:v>
                </c:pt>
                <c:pt idx="11704">
                  <c:v>489.20190400000001</c:v>
                </c:pt>
                <c:pt idx="11705">
                  <c:v>489.11679099999998</c:v>
                </c:pt>
                <c:pt idx="11706">
                  <c:v>488.96463</c:v>
                </c:pt>
                <c:pt idx="11707">
                  <c:v>488.77212500000002</c:v>
                </c:pt>
                <c:pt idx="11708">
                  <c:v>488.67630000000003</c:v>
                </c:pt>
                <c:pt idx="11709">
                  <c:v>488.607574</c:v>
                </c:pt>
                <c:pt idx="11710">
                  <c:v>488.42498799999998</c:v>
                </c:pt>
                <c:pt idx="11711">
                  <c:v>488.29321299999998</c:v>
                </c:pt>
                <c:pt idx="11712">
                  <c:v>488.13284299999998</c:v>
                </c:pt>
                <c:pt idx="11713">
                  <c:v>488.11737099999999</c:v>
                </c:pt>
                <c:pt idx="11714">
                  <c:v>487.95373499999999</c:v>
                </c:pt>
                <c:pt idx="11715">
                  <c:v>487.79379299999999</c:v>
                </c:pt>
                <c:pt idx="11716">
                  <c:v>487.68905599999999</c:v>
                </c:pt>
                <c:pt idx="11717">
                  <c:v>487.550995</c:v>
                </c:pt>
                <c:pt idx="11718">
                  <c:v>487.50473</c:v>
                </c:pt>
                <c:pt idx="11719">
                  <c:v>487.38510100000002</c:v>
                </c:pt>
                <c:pt idx="11720">
                  <c:v>487.182526</c:v>
                </c:pt>
                <c:pt idx="11721">
                  <c:v>487.04336499999999</c:v>
                </c:pt>
                <c:pt idx="11722">
                  <c:v>486.97860700000001</c:v>
                </c:pt>
                <c:pt idx="11723">
                  <c:v>486.82208300000002</c:v>
                </c:pt>
                <c:pt idx="11724">
                  <c:v>486.75891100000001</c:v>
                </c:pt>
                <c:pt idx="11725">
                  <c:v>486.58648699999998</c:v>
                </c:pt>
                <c:pt idx="11726">
                  <c:v>486.43383799999998</c:v>
                </c:pt>
                <c:pt idx="11727">
                  <c:v>486.32244900000001</c:v>
                </c:pt>
                <c:pt idx="11728">
                  <c:v>486.14770499999997</c:v>
                </c:pt>
                <c:pt idx="11729">
                  <c:v>486.08407599999998</c:v>
                </c:pt>
                <c:pt idx="11730">
                  <c:v>486.01535000000001</c:v>
                </c:pt>
                <c:pt idx="11731">
                  <c:v>485.85232500000001</c:v>
                </c:pt>
                <c:pt idx="11732">
                  <c:v>485.70083599999998</c:v>
                </c:pt>
                <c:pt idx="11733">
                  <c:v>485.51489299999997</c:v>
                </c:pt>
                <c:pt idx="11734">
                  <c:v>485.459045</c:v>
                </c:pt>
                <c:pt idx="11735">
                  <c:v>485.34457400000002</c:v>
                </c:pt>
                <c:pt idx="11736">
                  <c:v>485.28653000000003</c:v>
                </c:pt>
                <c:pt idx="11737">
                  <c:v>485.17392000000001</c:v>
                </c:pt>
                <c:pt idx="11738">
                  <c:v>485.09271200000001</c:v>
                </c:pt>
                <c:pt idx="11739">
                  <c:v>484.89511099999999</c:v>
                </c:pt>
                <c:pt idx="11740">
                  <c:v>484.75659200000001</c:v>
                </c:pt>
                <c:pt idx="11741">
                  <c:v>484.62744099999998</c:v>
                </c:pt>
                <c:pt idx="11742">
                  <c:v>484.53372200000001</c:v>
                </c:pt>
                <c:pt idx="11743">
                  <c:v>484.41729700000002</c:v>
                </c:pt>
                <c:pt idx="11744">
                  <c:v>484.347351</c:v>
                </c:pt>
                <c:pt idx="11745">
                  <c:v>484.20907599999998</c:v>
                </c:pt>
                <c:pt idx="11746">
                  <c:v>484.06460600000003</c:v>
                </c:pt>
                <c:pt idx="11747">
                  <c:v>483.94799799999998</c:v>
                </c:pt>
                <c:pt idx="11748">
                  <c:v>483.85607900000002</c:v>
                </c:pt>
                <c:pt idx="11749">
                  <c:v>483.77123999999998</c:v>
                </c:pt>
                <c:pt idx="11750">
                  <c:v>483.65933200000001</c:v>
                </c:pt>
                <c:pt idx="11751">
                  <c:v>483.57748400000003</c:v>
                </c:pt>
                <c:pt idx="11752">
                  <c:v>483.47775300000001</c:v>
                </c:pt>
                <c:pt idx="11753">
                  <c:v>483.36447099999998</c:v>
                </c:pt>
                <c:pt idx="11754">
                  <c:v>483.22967499999999</c:v>
                </c:pt>
                <c:pt idx="11755">
                  <c:v>483.09063700000002</c:v>
                </c:pt>
                <c:pt idx="11756">
                  <c:v>482.999146</c:v>
                </c:pt>
                <c:pt idx="11757">
                  <c:v>482.87979100000001</c:v>
                </c:pt>
                <c:pt idx="11758">
                  <c:v>482.80264299999999</c:v>
                </c:pt>
                <c:pt idx="11759">
                  <c:v>482.70968599999998</c:v>
                </c:pt>
                <c:pt idx="11760">
                  <c:v>482.56088299999999</c:v>
                </c:pt>
                <c:pt idx="11761">
                  <c:v>482.37332199999997</c:v>
                </c:pt>
                <c:pt idx="11762">
                  <c:v>482.308716</c:v>
                </c:pt>
                <c:pt idx="11763">
                  <c:v>482.16058299999997</c:v>
                </c:pt>
                <c:pt idx="11764">
                  <c:v>482.04312099999999</c:v>
                </c:pt>
                <c:pt idx="11765">
                  <c:v>481.93469199999998</c:v>
                </c:pt>
                <c:pt idx="11766">
                  <c:v>481.79083300000002</c:v>
                </c:pt>
                <c:pt idx="11767">
                  <c:v>481.685272</c:v>
                </c:pt>
                <c:pt idx="11768">
                  <c:v>481.53051799999997</c:v>
                </c:pt>
                <c:pt idx="11769">
                  <c:v>481.42297400000001</c:v>
                </c:pt>
                <c:pt idx="11770">
                  <c:v>481.24728399999998</c:v>
                </c:pt>
                <c:pt idx="11771">
                  <c:v>481.157196</c:v>
                </c:pt>
                <c:pt idx="11772">
                  <c:v>481.05407700000001</c:v>
                </c:pt>
                <c:pt idx="11773">
                  <c:v>480.93917800000003</c:v>
                </c:pt>
                <c:pt idx="11774">
                  <c:v>480.81933600000002</c:v>
                </c:pt>
                <c:pt idx="11775">
                  <c:v>480.68627900000001</c:v>
                </c:pt>
                <c:pt idx="11776">
                  <c:v>480.559845</c:v>
                </c:pt>
                <c:pt idx="11777">
                  <c:v>480.48062099999999</c:v>
                </c:pt>
                <c:pt idx="11778">
                  <c:v>480.394409</c:v>
                </c:pt>
                <c:pt idx="11779">
                  <c:v>480.26251200000002</c:v>
                </c:pt>
                <c:pt idx="11780">
                  <c:v>480.08105499999999</c:v>
                </c:pt>
                <c:pt idx="11781">
                  <c:v>480.01086400000003</c:v>
                </c:pt>
                <c:pt idx="11782">
                  <c:v>479.89880399999998</c:v>
                </c:pt>
                <c:pt idx="11783">
                  <c:v>479.81771900000001</c:v>
                </c:pt>
                <c:pt idx="11784">
                  <c:v>479.743042</c:v>
                </c:pt>
                <c:pt idx="11785">
                  <c:v>479.56762700000002</c:v>
                </c:pt>
                <c:pt idx="11786">
                  <c:v>479.46521000000001</c:v>
                </c:pt>
                <c:pt idx="11787">
                  <c:v>479.32122800000002</c:v>
                </c:pt>
                <c:pt idx="11788">
                  <c:v>479.20178199999998</c:v>
                </c:pt>
                <c:pt idx="11789">
                  <c:v>479.18429600000002</c:v>
                </c:pt>
                <c:pt idx="11790">
                  <c:v>478.97125199999999</c:v>
                </c:pt>
                <c:pt idx="11791">
                  <c:v>478.90399200000002</c:v>
                </c:pt>
                <c:pt idx="11792">
                  <c:v>478.81369000000001</c:v>
                </c:pt>
                <c:pt idx="11793">
                  <c:v>478.63198899999998</c:v>
                </c:pt>
                <c:pt idx="11794">
                  <c:v>478.57043499999997</c:v>
                </c:pt>
                <c:pt idx="11795">
                  <c:v>478.44482399999998</c:v>
                </c:pt>
                <c:pt idx="11796">
                  <c:v>478.20556599999998</c:v>
                </c:pt>
                <c:pt idx="11797">
                  <c:v>478.09588600000001</c:v>
                </c:pt>
                <c:pt idx="11798">
                  <c:v>478.05093399999998</c:v>
                </c:pt>
                <c:pt idx="11799">
                  <c:v>477.85833700000001</c:v>
                </c:pt>
                <c:pt idx="11800">
                  <c:v>477.80154399999998</c:v>
                </c:pt>
                <c:pt idx="11801">
                  <c:v>477.72943099999998</c:v>
                </c:pt>
                <c:pt idx="11802">
                  <c:v>477.56582600000002</c:v>
                </c:pt>
                <c:pt idx="11803">
                  <c:v>477.48071299999998</c:v>
                </c:pt>
                <c:pt idx="11804">
                  <c:v>477.343842</c:v>
                </c:pt>
                <c:pt idx="11805">
                  <c:v>477.25521900000001</c:v>
                </c:pt>
                <c:pt idx="11806">
                  <c:v>477.18103000000002</c:v>
                </c:pt>
                <c:pt idx="11807">
                  <c:v>477.01943999999997</c:v>
                </c:pt>
                <c:pt idx="11808">
                  <c:v>476.90521200000001</c:v>
                </c:pt>
                <c:pt idx="11809">
                  <c:v>476.72818000000001</c:v>
                </c:pt>
                <c:pt idx="11810">
                  <c:v>476.687073</c:v>
                </c:pt>
                <c:pt idx="11811">
                  <c:v>476.50689699999998</c:v>
                </c:pt>
                <c:pt idx="11812">
                  <c:v>476.325378</c:v>
                </c:pt>
                <c:pt idx="11813">
                  <c:v>476.23864700000001</c:v>
                </c:pt>
                <c:pt idx="11814">
                  <c:v>476.15795900000001</c:v>
                </c:pt>
                <c:pt idx="11815">
                  <c:v>476.08474699999999</c:v>
                </c:pt>
                <c:pt idx="11816">
                  <c:v>475.979218</c:v>
                </c:pt>
                <c:pt idx="11817">
                  <c:v>475.87368800000002</c:v>
                </c:pt>
                <c:pt idx="11818">
                  <c:v>475.76535000000001</c:v>
                </c:pt>
                <c:pt idx="11819">
                  <c:v>475.64987200000002</c:v>
                </c:pt>
                <c:pt idx="11820">
                  <c:v>475.49392699999999</c:v>
                </c:pt>
                <c:pt idx="11821">
                  <c:v>475.38812300000001</c:v>
                </c:pt>
                <c:pt idx="11822">
                  <c:v>475.26062000000002</c:v>
                </c:pt>
                <c:pt idx="11823">
                  <c:v>475.12912</c:v>
                </c:pt>
                <c:pt idx="11824">
                  <c:v>474.99087500000002</c:v>
                </c:pt>
                <c:pt idx="11825">
                  <c:v>474.84097300000002</c:v>
                </c:pt>
                <c:pt idx="11826">
                  <c:v>474.63729899999998</c:v>
                </c:pt>
                <c:pt idx="11827">
                  <c:v>474.53832999999997</c:v>
                </c:pt>
                <c:pt idx="11828">
                  <c:v>474.35415599999999</c:v>
                </c:pt>
                <c:pt idx="11829">
                  <c:v>474.20385700000003</c:v>
                </c:pt>
                <c:pt idx="11830">
                  <c:v>473.97763099999997</c:v>
                </c:pt>
                <c:pt idx="11831">
                  <c:v>473.86245700000001</c:v>
                </c:pt>
                <c:pt idx="11832">
                  <c:v>473.74066199999999</c:v>
                </c:pt>
                <c:pt idx="11833">
                  <c:v>473.58401500000002</c:v>
                </c:pt>
                <c:pt idx="11834">
                  <c:v>473.39453099999997</c:v>
                </c:pt>
                <c:pt idx="11835">
                  <c:v>473.28042599999998</c:v>
                </c:pt>
                <c:pt idx="11836">
                  <c:v>473.146118</c:v>
                </c:pt>
                <c:pt idx="11837">
                  <c:v>472.99136399999998</c:v>
                </c:pt>
                <c:pt idx="11838">
                  <c:v>472.84487899999999</c:v>
                </c:pt>
                <c:pt idx="11839">
                  <c:v>472.66430700000001</c:v>
                </c:pt>
                <c:pt idx="11840">
                  <c:v>472.57046500000001</c:v>
                </c:pt>
                <c:pt idx="11841">
                  <c:v>472.44729599999999</c:v>
                </c:pt>
                <c:pt idx="11842">
                  <c:v>472.28753699999999</c:v>
                </c:pt>
                <c:pt idx="11843">
                  <c:v>472.16153000000003</c:v>
                </c:pt>
                <c:pt idx="11844">
                  <c:v>472.00119000000001</c:v>
                </c:pt>
                <c:pt idx="11845">
                  <c:v>471.91357399999998</c:v>
                </c:pt>
                <c:pt idx="11846">
                  <c:v>471.702698</c:v>
                </c:pt>
                <c:pt idx="11847">
                  <c:v>471.60595699999999</c:v>
                </c:pt>
                <c:pt idx="11848">
                  <c:v>471.503174</c:v>
                </c:pt>
                <c:pt idx="11849">
                  <c:v>471.36560100000003</c:v>
                </c:pt>
                <c:pt idx="11850">
                  <c:v>471.32336400000003</c:v>
                </c:pt>
                <c:pt idx="11851">
                  <c:v>471.142944</c:v>
                </c:pt>
                <c:pt idx="11852">
                  <c:v>470.99468999999999</c:v>
                </c:pt>
                <c:pt idx="11853">
                  <c:v>470.87280299999998</c:v>
                </c:pt>
                <c:pt idx="11854">
                  <c:v>470.700806</c:v>
                </c:pt>
                <c:pt idx="11855">
                  <c:v>470.59008799999998</c:v>
                </c:pt>
                <c:pt idx="11856">
                  <c:v>470.48092700000001</c:v>
                </c:pt>
                <c:pt idx="11857">
                  <c:v>470.38421599999998</c:v>
                </c:pt>
                <c:pt idx="11858">
                  <c:v>470.29931599999998</c:v>
                </c:pt>
                <c:pt idx="11859">
                  <c:v>470.16451999999998</c:v>
                </c:pt>
                <c:pt idx="11860">
                  <c:v>470.059845</c:v>
                </c:pt>
                <c:pt idx="11861">
                  <c:v>469.93963600000001</c:v>
                </c:pt>
                <c:pt idx="11862">
                  <c:v>469.79785199999998</c:v>
                </c:pt>
                <c:pt idx="11863">
                  <c:v>469.596405</c:v>
                </c:pt>
                <c:pt idx="11864">
                  <c:v>469.50448599999999</c:v>
                </c:pt>
                <c:pt idx="11865">
                  <c:v>469.30627399999997</c:v>
                </c:pt>
                <c:pt idx="11866">
                  <c:v>469.25079299999999</c:v>
                </c:pt>
                <c:pt idx="11867">
                  <c:v>469.13964800000002</c:v>
                </c:pt>
                <c:pt idx="11868">
                  <c:v>469.05688500000002</c:v>
                </c:pt>
                <c:pt idx="11869">
                  <c:v>468.95022599999999</c:v>
                </c:pt>
                <c:pt idx="11870">
                  <c:v>468.83038299999998</c:v>
                </c:pt>
                <c:pt idx="11871">
                  <c:v>468.69238300000001</c:v>
                </c:pt>
                <c:pt idx="11872">
                  <c:v>468.58038299999998</c:v>
                </c:pt>
                <c:pt idx="11873">
                  <c:v>468.49807700000002</c:v>
                </c:pt>
                <c:pt idx="11874">
                  <c:v>468.41387900000001</c:v>
                </c:pt>
                <c:pt idx="11875">
                  <c:v>468.245026</c:v>
                </c:pt>
                <c:pt idx="11876">
                  <c:v>468.09747299999998</c:v>
                </c:pt>
                <c:pt idx="11877">
                  <c:v>468.00253300000003</c:v>
                </c:pt>
                <c:pt idx="11878">
                  <c:v>467.86944599999998</c:v>
                </c:pt>
                <c:pt idx="11879">
                  <c:v>467.70199600000001</c:v>
                </c:pt>
                <c:pt idx="11880">
                  <c:v>467.60992399999998</c:v>
                </c:pt>
                <c:pt idx="11881">
                  <c:v>467.44354199999998</c:v>
                </c:pt>
                <c:pt idx="11882">
                  <c:v>467.37493899999998</c:v>
                </c:pt>
                <c:pt idx="11883">
                  <c:v>467.23837300000002</c:v>
                </c:pt>
                <c:pt idx="11884">
                  <c:v>467.10494999999997</c:v>
                </c:pt>
                <c:pt idx="11885">
                  <c:v>466.98770100000002</c:v>
                </c:pt>
                <c:pt idx="11886">
                  <c:v>466.80343599999998</c:v>
                </c:pt>
                <c:pt idx="11887">
                  <c:v>466.71218900000002</c:v>
                </c:pt>
                <c:pt idx="11888">
                  <c:v>466.51864599999999</c:v>
                </c:pt>
                <c:pt idx="11889">
                  <c:v>466.404785</c:v>
                </c:pt>
                <c:pt idx="11890">
                  <c:v>466.34780899999998</c:v>
                </c:pt>
                <c:pt idx="11891">
                  <c:v>466.233521</c:v>
                </c:pt>
                <c:pt idx="11892">
                  <c:v>466.13595600000002</c:v>
                </c:pt>
                <c:pt idx="11893">
                  <c:v>465.96664399999997</c:v>
                </c:pt>
                <c:pt idx="11894">
                  <c:v>465.85717799999998</c:v>
                </c:pt>
                <c:pt idx="11895">
                  <c:v>465.69619799999998</c:v>
                </c:pt>
                <c:pt idx="11896">
                  <c:v>465.61291499999999</c:v>
                </c:pt>
                <c:pt idx="11897">
                  <c:v>465.505585</c:v>
                </c:pt>
                <c:pt idx="11898">
                  <c:v>465.37109400000003</c:v>
                </c:pt>
                <c:pt idx="11899">
                  <c:v>465.28628500000002</c:v>
                </c:pt>
                <c:pt idx="11900">
                  <c:v>465.18084700000003</c:v>
                </c:pt>
                <c:pt idx="11901">
                  <c:v>464.971924</c:v>
                </c:pt>
                <c:pt idx="11902">
                  <c:v>464.87344400000001</c:v>
                </c:pt>
                <c:pt idx="11903">
                  <c:v>464.80294800000001</c:v>
                </c:pt>
                <c:pt idx="11904">
                  <c:v>464.70962500000002</c:v>
                </c:pt>
                <c:pt idx="11905">
                  <c:v>464.57006799999999</c:v>
                </c:pt>
                <c:pt idx="11906">
                  <c:v>464.42858899999999</c:v>
                </c:pt>
                <c:pt idx="11907">
                  <c:v>464.30502300000001</c:v>
                </c:pt>
                <c:pt idx="11908">
                  <c:v>464.14849900000002</c:v>
                </c:pt>
                <c:pt idx="11909">
                  <c:v>464.07119799999998</c:v>
                </c:pt>
                <c:pt idx="11910">
                  <c:v>463.93963600000001</c:v>
                </c:pt>
                <c:pt idx="11911">
                  <c:v>463.83312999999998</c:v>
                </c:pt>
                <c:pt idx="11912">
                  <c:v>463.70120200000002</c:v>
                </c:pt>
                <c:pt idx="11913">
                  <c:v>463.60739100000001</c:v>
                </c:pt>
                <c:pt idx="11914">
                  <c:v>463.45791600000001</c:v>
                </c:pt>
                <c:pt idx="11915">
                  <c:v>463.329498</c:v>
                </c:pt>
                <c:pt idx="11916">
                  <c:v>463.22979700000002</c:v>
                </c:pt>
                <c:pt idx="11917">
                  <c:v>463.16958599999998</c:v>
                </c:pt>
                <c:pt idx="11918">
                  <c:v>462.95510899999999</c:v>
                </c:pt>
                <c:pt idx="11919">
                  <c:v>462.84567299999998</c:v>
                </c:pt>
                <c:pt idx="11920">
                  <c:v>462.64211999999998</c:v>
                </c:pt>
                <c:pt idx="11921">
                  <c:v>462.58004799999998</c:v>
                </c:pt>
                <c:pt idx="11922">
                  <c:v>462.46792599999998</c:v>
                </c:pt>
                <c:pt idx="11923">
                  <c:v>462.35510299999999</c:v>
                </c:pt>
                <c:pt idx="11924">
                  <c:v>462.22241200000002</c:v>
                </c:pt>
                <c:pt idx="11925">
                  <c:v>462.16198700000001</c:v>
                </c:pt>
                <c:pt idx="11926">
                  <c:v>462.00628699999999</c:v>
                </c:pt>
                <c:pt idx="11927">
                  <c:v>461.86462399999999</c:v>
                </c:pt>
                <c:pt idx="11928">
                  <c:v>461.76687600000002</c:v>
                </c:pt>
                <c:pt idx="11929">
                  <c:v>461.65185500000001</c:v>
                </c:pt>
                <c:pt idx="11930">
                  <c:v>461.55081200000001</c:v>
                </c:pt>
                <c:pt idx="11931">
                  <c:v>461.37033100000002</c:v>
                </c:pt>
                <c:pt idx="11932">
                  <c:v>461.24945100000002</c:v>
                </c:pt>
                <c:pt idx="11933">
                  <c:v>461.20065299999999</c:v>
                </c:pt>
                <c:pt idx="11934">
                  <c:v>461.002838</c:v>
                </c:pt>
                <c:pt idx="11935">
                  <c:v>460.92379799999998</c:v>
                </c:pt>
                <c:pt idx="11936">
                  <c:v>460.80902099999997</c:v>
                </c:pt>
                <c:pt idx="11937">
                  <c:v>460.65249599999999</c:v>
                </c:pt>
                <c:pt idx="11938">
                  <c:v>460.53671300000002</c:v>
                </c:pt>
                <c:pt idx="11939">
                  <c:v>460.44332900000001</c:v>
                </c:pt>
                <c:pt idx="11940">
                  <c:v>460.32015999999999</c:v>
                </c:pt>
                <c:pt idx="11941">
                  <c:v>460.19250499999998</c:v>
                </c:pt>
                <c:pt idx="11942">
                  <c:v>460.06555200000003</c:v>
                </c:pt>
                <c:pt idx="11943">
                  <c:v>459.99517800000001</c:v>
                </c:pt>
                <c:pt idx="11944">
                  <c:v>459.93069500000001</c:v>
                </c:pt>
                <c:pt idx="11945">
                  <c:v>459.76904300000001</c:v>
                </c:pt>
                <c:pt idx="11946">
                  <c:v>459.67639200000002</c:v>
                </c:pt>
                <c:pt idx="11947">
                  <c:v>459.54434199999997</c:v>
                </c:pt>
                <c:pt idx="11948">
                  <c:v>459.40304600000002</c:v>
                </c:pt>
                <c:pt idx="11949">
                  <c:v>459.27307100000002</c:v>
                </c:pt>
                <c:pt idx="11950">
                  <c:v>459.15277099999997</c:v>
                </c:pt>
                <c:pt idx="11951">
                  <c:v>459.02612299999998</c:v>
                </c:pt>
                <c:pt idx="11952">
                  <c:v>458.90112299999998</c:v>
                </c:pt>
                <c:pt idx="11953">
                  <c:v>458.765533</c:v>
                </c:pt>
                <c:pt idx="11954">
                  <c:v>458.61923200000001</c:v>
                </c:pt>
                <c:pt idx="11955">
                  <c:v>458.50045799999998</c:v>
                </c:pt>
                <c:pt idx="11956">
                  <c:v>458.453979</c:v>
                </c:pt>
                <c:pt idx="11957">
                  <c:v>458.34726000000001</c:v>
                </c:pt>
                <c:pt idx="11958">
                  <c:v>458.212402</c:v>
                </c:pt>
                <c:pt idx="11959">
                  <c:v>458.02621499999998</c:v>
                </c:pt>
                <c:pt idx="11960">
                  <c:v>457.88699300000002</c:v>
                </c:pt>
                <c:pt idx="11961">
                  <c:v>457.80746499999998</c:v>
                </c:pt>
                <c:pt idx="11962">
                  <c:v>457.70459</c:v>
                </c:pt>
                <c:pt idx="11963">
                  <c:v>457.61419699999999</c:v>
                </c:pt>
                <c:pt idx="11964">
                  <c:v>457.36807299999998</c:v>
                </c:pt>
                <c:pt idx="11965">
                  <c:v>457.25228900000002</c:v>
                </c:pt>
                <c:pt idx="11966">
                  <c:v>457.20938100000001</c:v>
                </c:pt>
                <c:pt idx="11967">
                  <c:v>457.02426100000002</c:v>
                </c:pt>
                <c:pt idx="11968">
                  <c:v>456.96224999999998</c:v>
                </c:pt>
                <c:pt idx="11969">
                  <c:v>456.82107500000001</c:v>
                </c:pt>
                <c:pt idx="11970">
                  <c:v>456.63946499999997</c:v>
                </c:pt>
                <c:pt idx="11971">
                  <c:v>456.55914300000001</c:v>
                </c:pt>
                <c:pt idx="11972">
                  <c:v>456.43734699999999</c:v>
                </c:pt>
                <c:pt idx="11973">
                  <c:v>456.32104500000003</c:v>
                </c:pt>
                <c:pt idx="11974">
                  <c:v>456.24487299999998</c:v>
                </c:pt>
                <c:pt idx="11975">
                  <c:v>456.120453</c:v>
                </c:pt>
                <c:pt idx="11976">
                  <c:v>455.96502700000002</c:v>
                </c:pt>
                <c:pt idx="11977">
                  <c:v>455.89614899999998</c:v>
                </c:pt>
                <c:pt idx="11978">
                  <c:v>455.77066000000002</c:v>
                </c:pt>
                <c:pt idx="11979">
                  <c:v>455.71615600000001</c:v>
                </c:pt>
                <c:pt idx="11980">
                  <c:v>455.56310999999999</c:v>
                </c:pt>
                <c:pt idx="11981">
                  <c:v>455.35125699999998</c:v>
                </c:pt>
                <c:pt idx="11982">
                  <c:v>455.28964200000001</c:v>
                </c:pt>
                <c:pt idx="11983">
                  <c:v>455.08325200000002</c:v>
                </c:pt>
                <c:pt idx="11984">
                  <c:v>454.98535199999998</c:v>
                </c:pt>
                <c:pt idx="11985">
                  <c:v>454.92254600000001</c:v>
                </c:pt>
                <c:pt idx="11986">
                  <c:v>454.80258199999997</c:v>
                </c:pt>
                <c:pt idx="11987">
                  <c:v>454.68441799999999</c:v>
                </c:pt>
                <c:pt idx="11988">
                  <c:v>454.594696</c:v>
                </c:pt>
                <c:pt idx="11989">
                  <c:v>454.51318400000002</c:v>
                </c:pt>
                <c:pt idx="11990">
                  <c:v>454.33422899999999</c:v>
                </c:pt>
                <c:pt idx="11991">
                  <c:v>454.220551</c:v>
                </c:pt>
                <c:pt idx="11992">
                  <c:v>454.13909899999999</c:v>
                </c:pt>
                <c:pt idx="11993">
                  <c:v>454.01211499999999</c:v>
                </c:pt>
                <c:pt idx="11994">
                  <c:v>453.87341300000003</c:v>
                </c:pt>
                <c:pt idx="11995">
                  <c:v>453.72531099999998</c:v>
                </c:pt>
                <c:pt idx="11996">
                  <c:v>453.56213400000001</c:v>
                </c:pt>
                <c:pt idx="11997">
                  <c:v>453.46038800000002</c:v>
                </c:pt>
                <c:pt idx="11998">
                  <c:v>453.36343399999998</c:v>
                </c:pt>
                <c:pt idx="11999">
                  <c:v>453.24655200000001</c:v>
                </c:pt>
                <c:pt idx="12000">
                  <c:v>453.19775399999997</c:v>
                </c:pt>
                <c:pt idx="12001">
                  <c:v>453.06042500000001</c:v>
                </c:pt>
                <c:pt idx="12002">
                  <c:v>452.88287400000002</c:v>
                </c:pt>
                <c:pt idx="12003">
                  <c:v>452.76461799999998</c:v>
                </c:pt>
                <c:pt idx="12004">
                  <c:v>452.66888399999999</c:v>
                </c:pt>
                <c:pt idx="12005">
                  <c:v>452.52694700000001</c:v>
                </c:pt>
                <c:pt idx="12006">
                  <c:v>452.42248499999999</c:v>
                </c:pt>
                <c:pt idx="12007">
                  <c:v>452.27456699999999</c:v>
                </c:pt>
                <c:pt idx="12008">
                  <c:v>452.19250499999998</c:v>
                </c:pt>
                <c:pt idx="12009">
                  <c:v>452.079071</c:v>
                </c:pt>
                <c:pt idx="12010">
                  <c:v>451.94760100000002</c:v>
                </c:pt>
                <c:pt idx="12011">
                  <c:v>451.819366</c:v>
                </c:pt>
                <c:pt idx="12012">
                  <c:v>451.71563700000002</c:v>
                </c:pt>
                <c:pt idx="12013">
                  <c:v>451.57922400000001</c:v>
                </c:pt>
                <c:pt idx="12014">
                  <c:v>451.47958399999999</c:v>
                </c:pt>
                <c:pt idx="12015">
                  <c:v>451.390961</c:v>
                </c:pt>
                <c:pt idx="12016">
                  <c:v>451.29898100000003</c:v>
                </c:pt>
                <c:pt idx="12017">
                  <c:v>451.12808200000001</c:v>
                </c:pt>
                <c:pt idx="12018">
                  <c:v>450.99664300000001</c:v>
                </c:pt>
                <c:pt idx="12019">
                  <c:v>450.93511999999998</c:v>
                </c:pt>
                <c:pt idx="12020">
                  <c:v>450.79418900000002</c:v>
                </c:pt>
                <c:pt idx="12021">
                  <c:v>450.65609699999999</c:v>
                </c:pt>
                <c:pt idx="12022">
                  <c:v>450.58160400000003</c:v>
                </c:pt>
                <c:pt idx="12023">
                  <c:v>450.47717299999999</c:v>
                </c:pt>
                <c:pt idx="12024">
                  <c:v>450.35269199999999</c:v>
                </c:pt>
                <c:pt idx="12025">
                  <c:v>450.225281</c:v>
                </c:pt>
                <c:pt idx="12026">
                  <c:v>450.15200800000002</c:v>
                </c:pt>
                <c:pt idx="12027">
                  <c:v>450.009277</c:v>
                </c:pt>
                <c:pt idx="12028">
                  <c:v>449.89230300000003</c:v>
                </c:pt>
                <c:pt idx="12029">
                  <c:v>449.727081</c:v>
                </c:pt>
                <c:pt idx="12030">
                  <c:v>449.68359400000003</c:v>
                </c:pt>
                <c:pt idx="12031">
                  <c:v>449.55740400000002</c:v>
                </c:pt>
                <c:pt idx="12032">
                  <c:v>449.509705</c:v>
                </c:pt>
                <c:pt idx="12033">
                  <c:v>449.286224</c:v>
                </c:pt>
                <c:pt idx="12034">
                  <c:v>449.175049</c:v>
                </c:pt>
                <c:pt idx="12035">
                  <c:v>449.04342700000001</c:v>
                </c:pt>
                <c:pt idx="12036">
                  <c:v>448.86196899999999</c:v>
                </c:pt>
                <c:pt idx="12037">
                  <c:v>448.74099699999999</c:v>
                </c:pt>
                <c:pt idx="12038">
                  <c:v>448.66455100000002</c:v>
                </c:pt>
                <c:pt idx="12039">
                  <c:v>448.49331699999999</c:v>
                </c:pt>
                <c:pt idx="12040">
                  <c:v>448.333618</c:v>
                </c:pt>
                <c:pt idx="12041">
                  <c:v>448.21536300000002</c:v>
                </c:pt>
                <c:pt idx="12042">
                  <c:v>448.08575400000001</c:v>
                </c:pt>
                <c:pt idx="12043">
                  <c:v>447.93649299999998</c:v>
                </c:pt>
                <c:pt idx="12044">
                  <c:v>447.84240699999998</c:v>
                </c:pt>
                <c:pt idx="12045">
                  <c:v>447.71502700000002</c:v>
                </c:pt>
                <c:pt idx="12046">
                  <c:v>447.57186899999999</c:v>
                </c:pt>
                <c:pt idx="12047">
                  <c:v>447.49670400000002</c:v>
                </c:pt>
                <c:pt idx="12048">
                  <c:v>447.36776700000001</c:v>
                </c:pt>
                <c:pt idx="12049">
                  <c:v>447.24258400000002</c:v>
                </c:pt>
                <c:pt idx="12050">
                  <c:v>447.12014799999997</c:v>
                </c:pt>
                <c:pt idx="12051">
                  <c:v>446.95709199999999</c:v>
                </c:pt>
                <c:pt idx="12052">
                  <c:v>446.89025900000001</c:v>
                </c:pt>
                <c:pt idx="12053">
                  <c:v>446.73492399999998</c:v>
                </c:pt>
                <c:pt idx="12054">
                  <c:v>446.64370700000001</c:v>
                </c:pt>
                <c:pt idx="12055">
                  <c:v>446.51181000000003</c:v>
                </c:pt>
                <c:pt idx="12056">
                  <c:v>446.33685300000002</c:v>
                </c:pt>
                <c:pt idx="12057">
                  <c:v>446.24755900000002</c:v>
                </c:pt>
                <c:pt idx="12058">
                  <c:v>446.098907</c:v>
                </c:pt>
                <c:pt idx="12059">
                  <c:v>446.01211499999999</c:v>
                </c:pt>
                <c:pt idx="12060">
                  <c:v>445.90594499999997</c:v>
                </c:pt>
                <c:pt idx="12061">
                  <c:v>445.82360799999998</c:v>
                </c:pt>
                <c:pt idx="12062">
                  <c:v>445.69723499999998</c:v>
                </c:pt>
                <c:pt idx="12063">
                  <c:v>445.52011099999999</c:v>
                </c:pt>
                <c:pt idx="12064">
                  <c:v>445.38018799999998</c:v>
                </c:pt>
                <c:pt idx="12065">
                  <c:v>445.29690599999998</c:v>
                </c:pt>
                <c:pt idx="12066">
                  <c:v>445.18292200000002</c:v>
                </c:pt>
                <c:pt idx="12067">
                  <c:v>445.04187000000002</c:v>
                </c:pt>
                <c:pt idx="12068">
                  <c:v>444.96224999999998</c:v>
                </c:pt>
                <c:pt idx="12069">
                  <c:v>444.82833900000003</c:v>
                </c:pt>
                <c:pt idx="12070">
                  <c:v>444.70974699999999</c:v>
                </c:pt>
                <c:pt idx="12071">
                  <c:v>444.55575599999997</c:v>
                </c:pt>
                <c:pt idx="12072">
                  <c:v>444.40322900000001</c:v>
                </c:pt>
                <c:pt idx="12073">
                  <c:v>444.35546900000003</c:v>
                </c:pt>
                <c:pt idx="12074">
                  <c:v>444.24939000000001</c:v>
                </c:pt>
                <c:pt idx="12075">
                  <c:v>444.100708</c:v>
                </c:pt>
                <c:pt idx="12076">
                  <c:v>444.01196299999998</c:v>
                </c:pt>
                <c:pt idx="12077">
                  <c:v>443.885986</c:v>
                </c:pt>
                <c:pt idx="12078">
                  <c:v>443.71057100000002</c:v>
                </c:pt>
                <c:pt idx="12079">
                  <c:v>443.57843000000003</c:v>
                </c:pt>
                <c:pt idx="12080">
                  <c:v>443.49224900000002</c:v>
                </c:pt>
                <c:pt idx="12081">
                  <c:v>443.36868299999998</c:v>
                </c:pt>
                <c:pt idx="12082">
                  <c:v>443.31558200000001</c:v>
                </c:pt>
                <c:pt idx="12083">
                  <c:v>443.21261600000003</c:v>
                </c:pt>
                <c:pt idx="12084">
                  <c:v>443.07525600000002</c:v>
                </c:pt>
                <c:pt idx="12085">
                  <c:v>442.91015599999997</c:v>
                </c:pt>
                <c:pt idx="12086">
                  <c:v>442.81436200000002</c:v>
                </c:pt>
                <c:pt idx="12087">
                  <c:v>442.70098899999999</c:v>
                </c:pt>
                <c:pt idx="12088">
                  <c:v>442.57876599999997</c:v>
                </c:pt>
                <c:pt idx="12089">
                  <c:v>442.47387700000002</c:v>
                </c:pt>
                <c:pt idx="12090">
                  <c:v>442.307343</c:v>
                </c:pt>
                <c:pt idx="12091">
                  <c:v>442.17099000000002</c:v>
                </c:pt>
                <c:pt idx="12092">
                  <c:v>442.10730000000001</c:v>
                </c:pt>
                <c:pt idx="12093">
                  <c:v>441.98828099999997</c:v>
                </c:pt>
                <c:pt idx="12094">
                  <c:v>441.88497899999999</c:v>
                </c:pt>
                <c:pt idx="12095">
                  <c:v>441.75076300000001</c:v>
                </c:pt>
                <c:pt idx="12096">
                  <c:v>441.63296500000001</c:v>
                </c:pt>
                <c:pt idx="12097">
                  <c:v>441.45474200000001</c:v>
                </c:pt>
                <c:pt idx="12098">
                  <c:v>441.29629499999999</c:v>
                </c:pt>
                <c:pt idx="12099">
                  <c:v>441.20523100000003</c:v>
                </c:pt>
                <c:pt idx="12100">
                  <c:v>441.130493</c:v>
                </c:pt>
                <c:pt idx="12101">
                  <c:v>441.01217700000001</c:v>
                </c:pt>
                <c:pt idx="12102">
                  <c:v>440.85812399999998</c:v>
                </c:pt>
                <c:pt idx="12103">
                  <c:v>440.73544299999998</c:v>
                </c:pt>
                <c:pt idx="12104">
                  <c:v>440.60549900000001</c:v>
                </c:pt>
                <c:pt idx="12105">
                  <c:v>440.56674199999998</c:v>
                </c:pt>
                <c:pt idx="12106">
                  <c:v>440.45373499999999</c:v>
                </c:pt>
                <c:pt idx="12107">
                  <c:v>440.26416</c:v>
                </c:pt>
                <c:pt idx="12108">
                  <c:v>440.140961</c:v>
                </c:pt>
                <c:pt idx="12109">
                  <c:v>440.00707999999997</c:v>
                </c:pt>
                <c:pt idx="12110">
                  <c:v>439.88104199999998</c:v>
                </c:pt>
                <c:pt idx="12111">
                  <c:v>439.81658900000002</c:v>
                </c:pt>
                <c:pt idx="12112">
                  <c:v>439.67691000000002</c:v>
                </c:pt>
                <c:pt idx="12113">
                  <c:v>439.49636800000002</c:v>
                </c:pt>
                <c:pt idx="12114">
                  <c:v>439.38723800000002</c:v>
                </c:pt>
                <c:pt idx="12115">
                  <c:v>439.30007899999998</c:v>
                </c:pt>
                <c:pt idx="12116">
                  <c:v>439.08709700000003</c:v>
                </c:pt>
                <c:pt idx="12117">
                  <c:v>438.997345</c:v>
                </c:pt>
                <c:pt idx="12118">
                  <c:v>438.871735</c:v>
                </c:pt>
                <c:pt idx="12119">
                  <c:v>438.76342799999998</c:v>
                </c:pt>
                <c:pt idx="12120">
                  <c:v>438.59231599999998</c:v>
                </c:pt>
                <c:pt idx="12121">
                  <c:v>438.45602400000001</c:v>
                </c:pt>
                <c:pt idx="12122">
                  <c:v>438.35034200000001</c:v>
                </c:pt>
                <c:pt idx="12123">
                  <c:v>438.24807700000002</c:v>
                </c:pt>
                <c:pt idx="12124">
                  <c:v>438.16610700000001</c:v>
                </c:pt>
                <c:pt idx="12125">
                  <c:v>437.96346999999997</c:v>
                </c:pt>
                <c:pt idx="12126">
                  <c:v>437.85537699999998</c:v>
                </c:pt>
                <c:pt idx="12127">
                  <c:v>437.76119999999997</c:v>
                </c:pt>
                <c:pt idx="12128">
                  <c:v>437.59472699999998</c:v>
                </c:pt>
                <c:pt idx="12129">
                  <c:v>437.490906</c:v>
                </c:pt>
                <c:pt idx="12130">
                  <c:v>437.40210000000002</c:v>
                </c:pt>
                <c:pt idx="12131">
                  <c:v>437.320312</c:v>
                </c:pt>
                <c:pt idx="12132">
                  <c:v>437.18884300000002</c:v>
                </c:pt>
                <c:pt idx="12133">
                  <c:v>437.04959100000002</c:v>
                </c:pt>
                <c:pt idx="12134">
                  <c:v>436.948395</c:v>
                </c:pt>
                <c:pt idx="12135">
                  <c:v>436.852509</c:v>
                </c:pt>
                <c:pt idx="12136">
                  <c:v>436.68335000000002</c:v>
                </c:pt>
                <c:pt idx="12137">
                  <c:v>436.55670199999997</c:v>
                </c:pt>
                <c:pt idx="12138">
                  <c:v>436.461029</c:v>
                </c:pt>
                <c:pt idx="12139">
                  <c:v>436.28372200000001</c:v>
                </c:pt>
                <c:pt idx="12140">
                  <c:v>436.26187099999999</c:v>
                </c:pt>
                <c:pt idx="12141">
                  <c:v>436.09155299999998</c:v>
                </c:pt>
                <c:pt idx="12142">
                  <c:v>435.99969499999997</c:v>
                </c:pt>
                <c:pt idx="12143">
                  <c:v>435.93167099999999</c:v>
                </c:pt>
                <c:pt idx="12144">
                  <c:v>435.85092200000003</c:v>
                </c:pt>
                <c:pt idx="12145">
                  <c:v>435.66644300000002</c:v>
                </c:pt>
                <c:pt idx="12146">
                  <c:v>435.61563100000001</c:v>
                </c:pt>
                <c:pt idx="12147">
                  <c:v>435.511078</c:v>
                </c:pt>
                <c:pt idx="12148">
                  <c:v>435.36334199999999</c:v>
                </c:pt>
                <c:pt idx="12149">
                  <c:v>435.24020400000001</c:v>
                </c:pt>
                <c:pt idx="12150">
                  <c:v>435.10327100000001</c:v>
                </c:pt>
                <c:pt idx="12151">
                  <c:v>434.99804699999999</c:v>
                </c:pt>
                <c:pt idx="12152">
                  <c:v>434.82757600000002</c:v>
                </c:pt>
                <c:pt idx="12153">
                  <c:v>434.70788599999997</c:v>
                </c:pt>
                <c:pt idx="12154">
                  <c:v>434.61389200000002</c:v>
                </c:pt>
                <c:pt idx="12155">
                  <c:v>434.49240099999997</c:v>
                </c:pt>
                <c:pt idx="12156">
                  <c:v>434.36053500000003</c:v>
                </c:pt>
                <c:pt idx="12157">
                  <c:v>434.21386699999999</c:v>
                </c:pt>
                <c:pt idx="12158">
                  <c:v>434.078217</c:v>
                </c:pt>
                <c:pt idx="12159">
                  <c:v>433.99755900000002</c:v>
                </c:pt>
                <c:pt idx="12160">
                  <c:v>433.87109400000003</c:v>
                </c:pt>
                <c:pt idx="12161">
                  <c:v>433.75079299999999</c:v>
                </c:pt>
                <c:pt idx="12162">
                  <c:v>433.57427999999999</c:v>
                </c:pt>
                <c:pt idx="12163">
                  <c:v>433.483002</c:v>
                </c:pt>
                <c:pt idx="12164">
                  <c:v>433.36938500000002</c:v>
                </c:pt>
                <c:pt idx="12165">
                  <c:v>433.24719199999998</c:v>
                </c:pt>
                <c:pt idx="12166">
                  <c:v>433.110748</c:v>
                </c:pt>
                <c:pt idx="12167">
                  <c:v>433.05590799999999</c:v>
                </c:pt>
                <c:pt idx="12168">
                  <c:v>432.93658399999998</c:v>
                </c:pt>
                <c:pt idx="12169">
                  <c:v>432.80664100000001</c:v>
                </c:pt>
                <c:pt idx="12170">
                  <c:v>432.707581</c:v>
                </c:pt>
                <c:pt idx="12171">
                  <c:v>432.45916699999998</c:v>
                </c:pt>
                <c:pt idx="12172">
                  <c:v>432.35205100000002</c:v>
                </c:pt>
                <c:pt idx="12173">
                  <c:v>432.28396600000002</c:v>
                </c:pt>
                <c:pt idx="12174">
                  <c:v>432.23245200000002</c:v>
                </c:pt>
                <c:pt idx="12175">
                  <c:v>432.09860200000003</c:v>
                </c:pt>
                <c:pt idx="12176">
                  <c:v>431.97876000000002</c:v>
                </c:pt>
                <c:pt idx="12177">
                  <c:v>431.87322999999998</c:v>
                </c:pt>
                <c:pt idx="12178">
                  <c:v>431.74676499999998</c:v>
                </c:pt>
                <c:pt idx="12179">
                  <c:v>431.71270800000002</c:v>
                </c:pt>
                <c:pt idx="12180">
                  <c:v>431.50646999999998</c:v>
                </c:pt>
                <c:pt idx="12181">
                  <c:v>431.40643299999999</c:v>
                </c:pt>
                <c:pt idx="12182">
                  <c:v>431.26745599999998</c:v>
                </c:pt>
                <c:pt idx="12183">
                  <c:v>431.13275099999998</c:v>
                </c:pt>
                <c:pt idx="12184">
                  <c:v>430.96991000000003</c:v>
                </c:pt>
                <c:pt idx="12185">
                  <c:v>430.91326900000001</c:v>
                </c:pt>
                <c:pt idx="12186">
                  <c:v>430.77212500000002</c:v>
                </c:pt>
                <c:pt idx="12187">
                  <c:v>430.63955700000002</c:v>
                </c:pt>
                <c:pt idx="12188">
                  <c:v>430.53653000000003</c:v>
                </c:pt>
                <c:pt idx="12189">
                  <c:v>430.39035000000001</c:v>
                </c:pt>
                <c:pt idx="12190">
                  <c:v>430.28909299999998</c:v>
                </c:pt>
                <c:pt idx="12191">
                  <c:v>430.19390900000002</c:v>
                </c:pt>
                <c:pt idx="12192">
                  <c:v>430.050476</c:v>
                </c:pt>
                <c:pt idx="12193">
                  <c:v>429.89447000000001</c:v>
                </c:pt>
                <c:pt idx="12194">
                  <c:v>429.80609099999998</c:v>
                </c:pt>
                <c:pt idx="12195">
                  <c:v>429.694794</c:v>
                </c:pt>
                <c:pt idx="12196">
                  <c:v>429.613495</c:v>
                </c:pt>
                <c:pt idx="12197">
                  <c:v>429.51293900000002</c:v>
                </c:pt>
                <c:pt idx="12198">
                  <c:v>429.31201199999998</c:v>
                </c:pt>
                <c:pt idx="12199">
                  <c:v>429.13421599999998</c:v>
                </c:pt>
                <c:pt idx="12200">
                  <c:v>429.021973</c:v>
                </c:pt>
                <c:pt idx="12201">
                  <c:v>428.95111100000003</c:v>
                </c:pt>
                <c:pt idx="12202">
                  <c:v>428.77355999999997</c:v>
                </c:pt>
                <c:pt idx="12203">
                  <c:v>428.66192599999999</c:v>
                </c:pt>
                <c:pt idx="12204">
                  <c:v>428.578644</c:v>
                </c:pt>
                <c:pt idx="12205">
                  <c:v>428.53173800000002</c:v>
                </c:pt>
                <c:pt idx="12206">
                  <c:v>428.324341</c:v>
                </c:pt>
                <c:pt idx="12207">
                  <c:v>428.21438599999999</c:v>
                </c:pt>
                <c:pt idx="12208">
                  <c:v>428.068939</c:v>
                </c:pt>
                <c:pt idx="12209">
                  <c:v>427.983429</c:v>
                </c:pt>
                <c:pt idx="12210">
                  <c:v>427.80731200000002</c:v>
                </c:pt>
                <c:pt idx="12211">
                  <c:v>427.68975799999998</c:v>
                </c:pt>
                <c:pt idx="12212">
                  <c:v>427.57607999999999</c:v>
                </c:pt>
                <c:pt idx="12213">
                  <c:v>427.42904700000003</c:v>
                </c:pt>
                <c:pt idx="12214">
                  <c:v>427.32165500000002</c:v>
                </c:pt>
                <c:pt idx="12215">
                  <c:v>427.20822099999998</c:v>
                </c:pt>
                <c:pt idx="12216">
                  <c:v>427.08325200000002</c:v>
                </c:pt>
                <c:pt idx="12217">
                  <c:v>426.92352299999999</c:v>
                </c:pt>
                <c:pt idx="12218">
                  <c:v>426.84112499999998</c:v>
                </c:pt>
                <c:pt idx="12219">
                  <c:v>426.69854700000002</c:v>
                </c:pt>
                <c:pt idx="12220">
                  <c:v>426.57861300000002</c:v>
                </c:pt>
                <c:pt idx="12221">
                  <c:v>426.41101099999997</c:v>
                </c:pt>
                <c:pt idx="12222">
                  <c:v>426.325897</c:v>
                </c:pt>
                <c:pt idx="12223">
                  <c:v>426.23101800000001</c:v>
                </c:pt>
                <c:pt idx="12224">
                  <c:v>426.06369000000001</c:v>
                </c:pt>
                <c:pt idx="12225">
                  <c:v>425.90734900000001</c:v>
                </c:pt>
                <c:pt idx="12226">
                  <c:v>425.803223</c:v>
                </c:pt>
                <c:pt idx="12227">
                  <c:v>425.741669</c:v>
                </c:pt>
                <c:pt idx="12228">
                  <c:v>425.60055499999999</c:v>
                </c:pt>
                <c:pt idx="12229">
                  <c:v>425.51767000000001</c:v>
                </c:pt>
                <c:pt idx="12230">
                  <c:v>425.347443</c:v>
                </c:pt>
                <c:pt idx="12231">
                  <c:v>425.21829200000002</c:v>
                </c:pt>
                <c:pt idx="12232">
                  <c:v>425.06506300000001</c:v>
                </c:pt>
                <c:pt idx="12233">
                  <c:v>425.01019300000002</c:v>
                </c:pt>
                <c:pt idx="12234">
                  <c:v>424.79806500000001</c:v>
                </c:pt>
                <c:pt idx="12235">
                  <c:v>424.73382600000002</c:v>
                </c:pt>
                <c:pt idx="12236">
                  <c:v>424.64733899999999</c:v>
                </c:pt>
                <c:pt idx="12237">
                  <c:v>424.52172899999999</c:v>
                </c:pt>
                <c:pt idx="12238">
                  <c:v>424.40313700000002</c:v>
                </c:pt>
                <c:pt idx="12239">
                  <c:v>424.25811800000002</c:v>
                </c:pt>
                <c:pt idx="12240">
                  <c:v>424.07742300000001</c:v>
                </c:pt>
                <c:pt idx="12241">
                  <c:v>424.073669</c:v>
                </c:pt>
                <c:pt idx="12242">
                  <c:v>423.97247299999998</c:v>
                </c:pt>
                <c:pt idx="12243">
                  <c:v>423.79968300000002</c:v>
                </c:pt>
                <c:pt idx="12244">
                  <c:v>423.63748199999998</c:v>
                </c:pt>
                <c:pt idx="12245">
                  <c:v>423.53729199999998</c:v>
                </c:pt>
                <c:pt idx="12246">
                  <c:v>423.411835</c:v>
                </c:pt>
                <c:pt idx="12247">
                  <c:v>423.28826900000001</c:v>
                </c:pt>
                <c:pt idx="12248">
                  <c:v>423.16735799999998</c:v>
                </c:pt>
                <c:pt idx="12249">
                  <c:v>422.99130200000002</c:v>
                </c:pt>
                <c:pt idx="12250">
                  <c:v>422.87286399999999</c:v>
                </c:pt>
                <c:pt idx="12251">
                  <c:v>422.702179</c:v>
                </c:pt>
                <c:pt idx="12252">
                  <c:v>422.63223299999999</c:v>
                </c:pt>
                <c:pt idx="12253">
                  <c:v>422.47824100000003</c:v>
                </c:pt>
                <c:pt idx="12254">
                  <c:v>422.434845</c:v>
                </c:pt>
                <c:pt idx="12255">
                  <c:v>422.35296599999998</c:v>
                </c:pt>
                <c:pt idx="12256">
                  <c:v>422.179596</c:v>
                </c:pt>
                <c:pt idx="12257">
                  <c:v>422.10446200000001</c:v>
                </c:pt>
                <c:pt idx="12258">
                  <c:v>421.97357199999999</c:v>
                </c:pt>
                <c:pt idx="12259">
                  <c:v>421.800659</c:v>
                </c:pt>
                <c:pt idx="12260">
                  <c:v>421.66445900000002</c:v>
                </c:pt>
                <c:pt idx="12261">
                  <c:v>421.49191300000001</c:v>
                </c:pt>
                <c:pt idx="12262">
                  <c:v>421.47457900000001</c:v>
                </c:pt>
                <c:pt idx="12263">
                  <c:v>421.30737299999998</c:v>
                </c:pt>
                <c:pt idx="12264">
                  <c:v>421.178741</c:v>
                </c:pt>
                <c:pt idx="12265">
                  <c:v>421.06231700000001</c:v>
                </c:pt>
                <c:pt idx="12266">
                  <c:v>420.96899400000001</c:v>
                </c:pt>
                <c:pt idx="12267">
                  <c:v>420.84301799999997</c:v>
                </c:pt>
                <c:pt idx="12268">
                  <c:v>420.757294</c:v>
                </c:pt>
                <c:pt idx="12269">
                  <c:v>420.563354</c:v>
                </c:pt>
                <c:pt idx="12270">
                  <c:v>420.46301299999999</c:v>
                </c:pt>
                <c:pt idx="12271">
                  <c:v>420.32064800000001</c:v>
                </c:pt>
                <c:pt idx="12272">
                  <c:v>420.21493500000003</c:v>
                </c:pt>
                <c:pt idx="12273">
                  <c:v>420.08029199999999</c:v>
                </c:pt>
                <c:pt idx="12274">
                  <c:v>420.02224699999999</c:v>
                </c:pt>
                <c:pt idx="12275">
                  <c:v>419.89941399999998</c:v>
                </c:pt>
                <c:pt idx="12276">
                  <c:v>419.772583</c:v>
                </c:pt>
                <c:pt idx="12277">
                  <c:v>419.67401100000001</c:v>
                </c:pt>
                <c:pt idx="12278">
                  <c:v>419.518372</c:v>
                </c:pt>
                <c:pt idx="12279">
                  <c:v>419.33862299999998</c:v>
                </c:pt>
                <c:pt idx="12280">
                  <c:v>419.27108800000002</c:v>
                </c:pt>
                <c:pt idx="12281">
                  <c:v>419.12554899999998</c:v>
                </c:pt>
                <c:pt idx="12282">
                  <c:v>419.02313199999998</c:v>
                </c:pt>
                <c:pt idx="12283">
                  <c:v>418.93032799999997</c:v>
                </c:pt>
                <c:pt idx="12284">
                  <c:v>418.82504299999999</c:v>
                </c:pt>
                <c:pt idx="12285">
                  <c:v>418.62887599999999</c:v>
                </c:pt>
                <c:pt idx="12286">
                  <c:v>418.56976300000002</c:v>
                </c:pt>
                <c:pt idx="12287">
                  <c:v>418.47052000000002</c:v>
                </c:pt>
                <c:pt idx="12288">
                  <c:v>418.33770800000002</c:v>
                </c:pt>
                <c:pt idx="12289">
                  <c:v>418.16772500000002</c:v>
                </c:pt>
                <c:pt idx="12290">
                  <c:v>418.05728099999999</c:v>
                </c:pt>
                <c:pt idx="12291">
                  <c:v>417.91067500000003</c:v>
                </c:pt>
                <c:pt idx="12292">
                  <c:v>417.81649800000002</c:v>
                </c:pt>
                <c:pt idx="12293">
                  <c:v>417.69979899999998</c:v>
                </c:pt>
                <c:pt idx="12294">
                  <c:v>417.61694299999999</c:v>
                </c:pt>
                <c:pt idx="12295">
                  <c:v>417.46951300000001</c:v>
                </c:pt>
                <c:pt idx="12296">
                  <c:v>417.32406600000002</c:v>
                </c:pt>
                <c:pt idx="12297">
                  <c:v>417.19549599999999</c:v>
                </c:pt>
                <c:pt idx="12298">
                  <c:v>417.12066700000003</c:v>
                </c:pt>
                <c:pt idx="12299">
                  <c:v>417.00164799999999</c:v>
                </c:pt>
                <c:pt idx="12300">
                  <c:v>416.89456200000001</c:v>
                </c:pt>
                <c:pt idx="12301">
                  <c:v>416.68118299999998</c:v>
                </c:pt>
                <c:pt idx="12302">
                  <c:v>416.446594</c:v>
                </c:pt>
                <c:pt idx="12303">
                  <c:v>416.34191900000002</c:v>
                </c:pt>
                <c:pt idx="12304">
                  <c:v>416.27044699999999</c:v>
                </c:pt>
                <c:pt idx="12305">
                  <c:v>416.204498</c:v>
                </c:pt>
                <c:pt idx="12306">
                  <c:v>416.07742300000001</c:v>
                </c:pt>
                <c:pt idx="12307">
                  <c:v>415.923248</c:v>
                </c:pt>
                <c:pt idx="12308">
                  <c:v>415.80435199999999</c:v>
                </c:pt>
                <c:pt idx="12309">
                  <c:v>415.697632</c:v>
                </c:pt>
                <c:pt idx="12310">
                  <c:v>415.54373199999998</c:v>
                </c:pt>
                <c:pt idx="12311">
                  <c:v>415.41485599999999</c:v>
                </c:pt>
                <c:pt idx="12312">
                  <c:v>415.257812</c:v>
                </c:pt>
                <c:pt idx="12313">
                  <c:v>415.16247600000003</c:v>
                </c:pt>
                <c:pt idx="12314">
                  <c:v>415.01391599999999</c:v>
                </c:pt>
                <c:pt idx="12315">
                  <c:v>414.91696200000001</c:v>
                </c:pt>
                <c:pt idx="12316">
                  <c:v>414.80325299999998</c:v>
                </c:pt>
                <c:pt idx="12317">
                  <c:v>414.704071</c:v>
                </c:pt>
                <c:pt idx="12318">
                  <c:v>414.58468599999998</c:v>
                </c:pt>
                <c:pt idx="12319">
                  <c:v>414.41033900000002</c:v>
                </c:pt>
                <c:pt idx="12320">
                  <c:v>414.27966300000003</c:v>
                </c:pt>
                <c:pt idx="12321">
                  <c:v>414.13168300000001</c:v>
                </c:pt>
                <c:pt idx="12322">
                  <c:v>413.98074300000002</c:v>
                </c:pt>
                <c:pt idx="12323">
                  <c:v>413.86563100000001</c:v>
                </c:pt>
                <c:pt idx="12324">
                  <c:v>413.79187000000002</c:v>
                </c:pt>
                <c:pt idx="12325">
                  <c:v>413.61395299999998</c:v>
                </c:pt>
                <c:pt idx="12326">
                  <c:v>413.48095699999999</c:v>
                </c:pt>
                <c:pt idx="12327">
                  <c:v>413.34494000000001</c:v>
                </c:pt>
                <c:pt idx="12328">
                  <c:v>413.20931999999999</c:v>
                </c:pt>
                <c:pt idx="12329">
                  <c:v>413.14013699999998</c:v>
                </c:pt>
                <c:pt idx="12330">
                  <c:v>413.02682499999997</c:v>
                </c:pt>
                <c:pt idx="12331">
                  <c:v>412.85760499999998</c:v>
                </c:pt>
                <c:pt idx="12332">
                  <c:v>412.76989700000001</c:v>
                </c:pt>
                <c:pt idx="12333">
                  <c:v>412.63159200000001</c:v>
                </c:pt>
                <c:pt idx="12334">
                  <c:v>412.52593999999999</c:v>
                </c:pt>
                <c:pt idx="12335">
                  <c:v>412.41763300000002</c:v>
                </c:pt>
                <c:pt idx="12336">
                  <c:v>412.30090300000001</c:v>
                </c:pt>
                <c:pt idx="12337">
                  <c:v>412.20636000000002</c:v>
                </c:pt>
                <c:pt idx="12338">
                  <c:v>412.02981599999998</c:v>
                </c:pt>
                <c:pt idx="12339">
                  <c:v>411.89581299999998</c:v>
                </c:pt>
                <c:pt idx="12340">
                  <c:v>411.77224699999999</c:v>
                </c:pt>
                <c:pt idx="12341">
                  <c:v>411.65304600000002</c:v>
                </c:pt>
                <c:pt idx="12342">
                  <c:v>411.535706</c:v>
                </c:pt>
                <c:pt idx="12343">
                  <c:v>411.352081</c:v>
                </c:pt>
                <c:pt idx="12344">
                  <c:v>411.24496499999998</c:v>
                </c:pt>
                <c:pt idx="12345">
                  <c:v>411.09390300000001</c:v>
                </c:pt>
                <c:pt idx="12346">
                  <c:v>410.98837300000002</c:v>
                </c:pt>
                <c:pt idx="12347">
                  <c:v>410.87179600000002</c:v>
                </c:pt>
                <c:pt idx="12348">
                  <c:v>410.79547100000002</c:v>
                </c:pt>
                <c:pt idx="12349">
                  <c:v>410.67358400000001</c:v>
                </c:pt>
                <c:pt idx="12350">
                  <c:v>410.62805200000003</c:v>
                </c:pt>
                <c:pt idx="12351">
                  <c:v>410.48168900000002</c:v>
                </c:pt>
                <c:pt idx="12352">
                  <c:v>410.36917099999999</c:v>
                </c:pt>
                <c:pt idx="12353">
                  <c:v>410.23553500000003</c:v>
                </c:pt>
                <c:pt idx="12354">
                  <c:v>410.069275</c:v>
                </c:pt>
                <c:pt idx="12355">
                  <c:v>409.95263699999998</c:v>
                </c:pt>
                <c:pt idx="12356">
                  <c:v>409.78308099999998</c:v>
                </c:pt>
                <c:pt idx="12357">
                  <c:v>409.618988</c:v>
                </c:pt>
                <c:pt idx="12358">
                  <c:v>409.56857300000001</c:v>
                </c:pt>
                <c:pt idx="12359">
                  <c:v>409.38098100000002</c:v>
                </c:pt>
                <c:pt idx="12360">
                  <c:v>409.29983499999997</c:v>
                </c:pt>
                <c:pt idx="12361">
                  <c:v>409.17343099999999</c:v>
                </c:pt>
                <c:pt idx="12362">
                  <c:v>409.05825800000002</c:v>
                </c:pt>
                <c:pt idx="12363">
                  <c:v>408.932007</c:v>
                </c:pt>
                <c:pt idx="12364">
                  <c:v>408.87942500000003</c:v>
                </c:pt>
                <c:pt idx="12365">
                  <c:v>408.713593</c:v>
                </c:pt>
                <c:pt idx="12366">
                  <c:v>408.59686299999998</c:v>
                </c:pt>
                <c:pt idx="12367">
                  <c:v>408.48052999999999</c:v>
                </c:pt>
                <c:pt idx="12368">
                  <c:v>408.36880500000001</c:v>
                </c:pt>
                <c:pt idx="12369">
                  <c:v>408.24255399999998</c:v>
                </c:pt>
                <c:pt idx="12370">
                  <c:v>408.12664799999999</c:v>
                </c:pt>
                <c:pt idx="12371">
                  <c:v>407.94360399999999</c:v>
                </c:pt>
                <c:pt idx="12372">
                  <c:v>407.83883700000001</c:v>
                </c:pt>
                <c:pt idx="12373">
                  <c:v>407.75100700000002</c:v>
                </c:pt>
                <c:pt idx="12374">
                  <c:v>407.63992300000001</c:v>
                </c:pt>
                <c:pt idx="12375">
                  <c:v>407.50039700000002</c:v>
                </c:pt>
                <c:pt idx="12376">
                  <c:v>407.40957600000002</c:v>
                </c:pt>
                <c:pt idx="12377">
                  <c:v>407.274811</c:v>
                </c:pt>
                <c:pt idx="12378">
                  <c:v>407.17526199999998</c:v>
                </c:pt>
                <c:pt idx="12379">
                  <c:v>407.02508499999999</c:v>
                </c:pt>
                <c:pt idx="12380">
                  <c:v>406.88815299999999</c:v>
                </c:pt>
                <c:pt idx="12381">
                  <c:v>406.77642800000001</c:v>
                </c:pt>
                <c:pt idx="12382">
                  <c:v>406.62136800000002</c:v>
                </c:pt>
                <c:pt idx="12383">
                  <c:v>406.50030500000003</c:v>
                </c:pt>
                <c:pt idx="12384">
                  <c:v>406.347015</c:v>
                </c:pt>
                <c:pt idx="12385">
                  <c:v>406.24548299999998</c:v>
                </c:pt>
                <c:pt idx="12386">
                  <c:v>406.10455300000001</c:v>
                </c:pt>
                <c:pt idx="12387">
                  <c:v>406.00082400000002</c:v>
                </c:pt>
                <c:pt idx="12388">
                  <c:v>405.88165299999997</c:v>
                </c:pt>
                <c:pt idx="12389">
                  <c:v>405.74456800000002</c:v>
                </c:pt>
                <c:pt idx="12390">
                  <c:v>405.58111600000001</c:v>
                </c:pt>
                <c:pt idx="12391">
                  <c:v>405.51446499999997</c:v>
                </c:pt>
                <c:pt idx="12392">
                  <c:v>405.39401199999998</c:v>
                </c:pt>
                <c:pt idx="12393">
                  <c:v>405.28448500000002</c:v>
                </c:pt>
                <c:pt idx="12394">
                  <c:v>405.18127399999997</c:v>
                </c:pt>
                <c:pt idx="12395">
                  <c:v>405.08123799999998</c:v>
                </c:pt>
                <c:pt idx="12396">
                  <c:v>404.89623999999998</c:v>
                </c:pt>
                <c:pt idx="12397">
                  <c:v>404.76693699999998</c:v>
                </c:pt>
                <c:pt idx="12398">
                  <c:v>404.637878</c:v>
                </c:pt>
                <c:pt idx="12399">
                  <c:v>404.50826999999998</c:v>
                </c:pt>
                <c:pt idx="12400">
                  <c:v>404.33651700000001</c:v>
                </c:pt>
                <c:pt idx="12401">
                  <c:v>404.26397700000001</c:v>
                </c:pt>
                <c:pt idx="12402">
                  <c:v>404.126282</c:v>
                </c:pt>
                <c:pt idx="12403">
                  <c:v>404.00216699999999</c:v>
                </c:pt>
                <c:pt idx="12404">
                  <c:v>403.777039</c:v>
                </c:pt>
                <c:pt idx="12405">
                  <c:v>403.71826199999998</c:v>
                </c:pt>
                <c:pt idx="12406">
                  <c:v>403.60226399999999</c:v>
                </c:pt>
                <c:pt idx="12407">
                  <c:v>403.53414900000001</c:v>
                </c:pt>
                <c:pt idx="12408">
                  <c:v>403.40048200000001</c:v>
                </c:pt>
                <c:pt idx="12409">
                  <c:v>403.31189000000001</c:v>
                </c:pt>
                <c:pt idx="12410">
                  <c:v>403.17398100000003</c:v>
                </c:pt>
                <c:pt idx="12411">
                  <c:v>403.03695699999997</c:v>
                </c:pt>
                <c:pt idx="12412">
                  <c:v>402.925476</c:v>
                </c:pt>
                <c:pt idx="12413">
                  <c:v>402.77993800000002</c:v>
                </c:pt>
                <c:pt idx="12414">
                  <c:v>402.669556</c:v>
                </c:pt>
                <c:pt idx="12415">
                  <c:v>402.54888899999997</c:v>
                </c:pt>
                <c:pt idx="12416">
                  <c:v>402.42330900000002</c:v>
                </c:pt>
                <c:pt idx="12417">
                  <c:v>402.28601099999997</c:v>
                </c:pt>
                <c:pt idx="12418">
                  <c:v>402.090057</c:v>
                </c:pt>
                <c:pt idx="12419">
                  <c:v>402.00888099999997</c:v>
                </c:pt>
                <c:pt idx="12420">
                  <c:v>401.90637199999998</c:v>
                </c:pt>
                <c:pt idx="12421">
                  <c:v>401.77298000000002</c:v>
                </c:pt>
                <c:pt idx="12422">
                  <c:v>401.62332199999997</c:v>
                </c:pt>
                <c:pt idx="12423">
                  <c:v>401.49508700000001</c:v>
                </c:pt>
                <c:pt idx="12424">
                  <c:v>401.381958</c:v>
                </c:pt>
                <c:pt idx="12425">
                  <c:v>401.31674199999998</c:v>
                </c:pt>
                <c:pt idx="12426">
                  <c:v>401.13198899999998</c:v>
                </c:pt>
                <c:pt idx="12427">
                  <c:v>401.07488999999998</c:v>
                </c:pt>
                <c:pt idx="12428">
                  <c:v>400.92309599999999</c:v>
                </c:pt>
                <c:pt idx="12429">
                  <c:v>400.79339599999997</c:v>
                </c:pt>
                <c:pt idx="12430">
                  <c:v>400.66204800000003</c:v>
                </c:pt>
                <c:pt idx="12431">
                  <c:v>400.56509399999999</c:v>
                </c:pt>
                <c:pt idx="12432">
                  <c:v>400.50784299999998</c:v>
                </c:pt>
                <c:pt idx="12433">
                  <c:v>400.35131799999999</c:v>
                </c:pt>
                <c:pt idx="12434">
                  <c:v>400.25967400000002</c:v>
                </c:pt>
                <c:pt idx="12435">
                  <c:v>400.157532</c:v>
                </c:pt>
                <c:pt idx="12436">
                  <c:v>400.03164700000002</c:v>
                </c:pt>
                <c:pt idx="12437">
                  <c:v>399.92392000000001</c:v>
                </c:pt>
                <c:pt idx="12438">
                  <c:v>399.75720200000001</c:v>
                </c:pt>
                <c:pt idx="12439">
                  <c:v>399.68808000000001</c:v>
                </c:pt>
                <c:pt idx="12440">
                  <c:v>399.59921300000002</c:v>
                </c:pt>
                <c:pt idx="12441">
                  <c:v>399.49963400000001</c:v>
                </c:pt>
                <c:pt idx="12442">
                  <c:v>399.34506199999998</c:v>
                </c:pt>
                <c:pt idx="12443">
                  <c:v>399.26458700000001</c:v>
                </c:pt>
                <c:pt idx="12444">
                  <c:v>399.17666600000001</c:v>
                </c:pt>
                <c:pt idx="12445">
                  <c:v>399.02404799999999</c:v>
                </c:pt>
                <c:pt idx="12446">
                  <c:v>398.89248700000002</c:v>
                </c:pt>
                <c:pt idx="12447">
                  <c:v>398.77713</c:v>
                </c:pt>
                <c:pt idx="12448">
                  <c:v>398.64086900000001</c:v>
                </c:pt>
                <c:pt idx="12449">
                  <c:v>398.47418199999998</c:v>
                </c:pt>
                <c:pt idx="12450">
                  <c:v>398.37347399999999</c:v>
                </c:pt>
                <c:pt idx="12451">
                  <c:v>398.09173600000003</c:v>
                </c:pt>
                <c:pt idx="12452">
                  <c:v>398.029877</c:v>
                </c:pt>
                <c:pt idx="12453">
                  <c:v>397.906342</c:v>
                </c:pt>
                <c:pt idx="12454">
                  <c:v>397.84060699999998</c:v>
                </c:pt>
                <c:pt idx="12455">
                  <c:v>397.74111900000003</c:v>
                </c:pt>
                <c:pt idx="12456">
                  <c:v>397.55908199999999</c:v>
                </c:pt>
                <c:pt idx="12457">
                  <c:v>397.33429000000001</c:v>
                </c:pt>
                <c:pt idx="12458">
                  <c:v>397.21929899999998</c:v>
                </c:pt>
                <c:pt idx="12459">
                  <c:v>397.08486900000003</c:v>
                </c:pt>
                <c:pt idx="12460">
                  <c:v>397.087402</c:v>
                </c:pt>
                <c:pt idx="12461">
                  <c:v>396.95446800000002</c:v>
                </c:pt>
                <c:pt idx="12462">
                  <c:v>396.74008199999997</c:v>
                </c:pt>
                <c:pt idx="12463">
                  <c:v>396.62554899999998</c:v>
                </c:pt>
                <c:pt idx="12464">
                  <c:v>396.510223</c:v>
                </c:pt>
                <c:pt idx="12465">
                  <c:v>396.37905899999998</c:v>
                </c:pt>
                <c:pt idx="12466">
                  <c:v>396.18325800000002</c:v>
                </c:pt>
                <c:pt idx="12467">
                  <c:v>396.169556</c:v>
                </c:pt>
                <c:pt idx="12468">
                  <c:v>396.014252</c:v>
                </c:pt>
                <c:pt idx="12469">
                  <c:v>395.84667999999999</c:v>
                </c:pt>
                <c:pt idx="12470">
                  <c:v>395.73742700000003</c:v>
                </c:pt>
                <c:pt idx="12471">
                  <c:v>395.65640300000001</c:v>
                </c:pt>
                <c:pt idx="12472">
                  <c:v>395.560089</c:v>
                </c:pt>
                <c:pt idx="12473">
                  <c:v>395.35754400000002</c:v>
                </c:pt>
                <c:pt idx="12474">
                  <c:v>395.29345699999999</c:v>
                </c:pt>
                <c:pt idx="12475">
                  <c:v>395.16012599999999</c:v>
                </c:pt>
                <c:pt idx="12476">
                  <c:v>395.01870700000001</c:v>
                </c:pt>
                <c:pt idx="12477">
                  <c:v>394.90405299999998</c:v>
                </c:pt>
                <c:pt idx="12478">
                  <c:v>394.77856400000002</c:v>
                </c:pt>
                <c:pt idx="12479">
                  <c:v>394.73190299999999</c:v>
                </c:pt>
                <c:pt idx="12480">
                  <c:v>394.606537</c:v>
                </c:pt>
                <c:pt idx="12481">
                  <c:v>394.45239299999997</c:v>
                </c:pt>
                <c:pt idx="12482">
                  <c:v>394.37692299999998</c:v>
                </c:pt>
                <c:pt idx="12483">
                  <c:v>394.239014</c:v>
                </c:pt>
                <c:pt idx="12484">
                  <c:v>394.06985500000002</c:v>
                </c:pt>
                <c:pt idx="12485">
                  <c:v>393.879211</c:v>
                </c:pt>
                <c:pt idx="12486">
                  <c:v>393.84249899999998</c:v>
                </c:pt>
                <c:pt idx="12487">
                  <c:v>393.72521999999998</c:v>
                </c:pt>
                <c:pt idx="12488">
                  <c:v>393.55429099999998</c:v>
                </c:pt>
                <c:pt idx="12489">
                  <c:v>393.415863</c:v>
                </c:pt>
                <c:pt idx="12490">
                  <c:v>393.236694</c:v>
                </c:pt>
                <c:pt idx="12491">
                  <c:v>393.18090799999999</c:v>
                </c:pt>
                <c:pt idx="12492">
                  <c:v>393.06021099999998</c:v>
                </c:pt>
                <c:pt idx="12493">
                  <c:v>392.84997600000003</c:v>
                </c:pt>
                <c:pt idx="12494">
                  <c:v>392.81640599999997</c:v>
                </c:pt>
                <c:pt idx="12495">
                  <c:v>392.728027</c:v>
                </c:pt>
                <c:pt idx="12496">
                  <c:v>392.59567299999998</c:v>
                </c:pt>
                <c:pt idx="12497">
                  <c:v>392.489441</c:v>
                </c:pt>
                <c:pt idx="12498">
                  <c:v>392.29861499999998</c:v>
                </c:pt>
                <c:pt idx="12499">
                  <c:v>392.14755200000002</c:v>
                </c:pt>
                <c:pt idx="12500">
                  <c:v>392.03680400000002</c:v>
                </c:pt>
                <c:pt idx="12501">
                  <c:v>391.95983899999999</c:v>
                </c:pt>
                <c:pt idx="12502">
                  <c:v>391.78817700000002</c:v>
                </c:pt>
                <c:pt idx="12503">
                  <c:v>391.75598100000002</c:v>
                </c:pt>
                <c:pt idx="12504">
                  <c:v>391.58886699999999</c:v>
                </c:pt>
                <c:pt idx="12505">
                  <c:v>391.45513899999997</c:v>
                </c:pt>
                <c:pt idx="12506">
                  <c:v>391.28033399999998</c:v>
                </c:pt>
                <c:pt idx="12507">
                  <c:v>391.15664700000002</c:v>
                </c:pt>
                <c:pt idx="12508">
                  <c:v>391.09667999999999</c:v>
                </c:pt>
                <c:pt idx="12509">
                  <c:v>390.94137599999999</c:v>
                </c:pt>
                <c:pt idx="12510">
                  <c:v>390.86257899999998</c:v>
                </c:pt>
                <c:pt idx="12511">
                  <c:v>390.73291</c:v>
                </c:pt>
                <c:pt idx="12512">
                  <c:v>390.59112499999998</c:v>
                </c:pt>
                <c:pt idx="12513">
                  <c:v>390.48001099999999</c:v>
                </c:pt>
                <c:pt idx="12514">
                  <c:v>390.34487899999999</c:v>
                </c:pt>
                <c:pt idx="12515">
                  <c:v>390.23370399999999</c:v>
                </c:pt>
                <c:pt idx="12516">
                  <c:v>390.173248</c:v>
                </c:pt>
                <c:pt idx="12517">
                  <c:v>390.07464599999997</c:v>
                </c:pt>
                <c:pt idx="12518">
                  <c:v>389.89538599999997</c:v>
                </c:pt>
                <c:pt idx="12519">
                  <c:v>389.76458700000001</c:v>
                </c:pt>
                <c:pt idx="12520">
                  <c:v>389.691101</c:v>
                </c:pt>
                <c:pt idx="12521">
                  <c:v>389.52294899999998</c:v>
                </c:pt>
                <c:pt idx="12522">
                  <c:v>389.35263099999997</c:v>
                </c:pt>
                <c:pt idx="12523">
                  <c:v>389.24005099999999</c:v>
                </c:pt>
                <c:pt idx="12524">
                  <c:v>389.15081800000002</c:v>
                </c:pt>
                <c:pt idx="12525">
                  <c:v>389.01678500000003</c:v>
                </c:pt>
                <c:pt idx="12526">
                  <c:v>388.88757299999997</c:v>
                </c:pt>
                <c:pt idx="12527">
                  <c:v>388.72955300000001</c:v>
                </c:pt>
                <c:pt idx="12528">
                  <c:v>388.65380900000002</c:v>
                </c:pt>
                <c:pt idx="12529">
                  <c:v>388.57867399999998</c:v>
                </c:pt>
                <c:pt idx="12530">
                  <c:v>388.38540599999999</c:v>
                </c:pt>
                <c:pt idx="12531">
                  <c:v>388.297211</c:v>
                </c:pt>
                <c:pt idx="12532">
                  <c:v>388.12091099999998</c:v>
                </c:pt>
                <c:pt idx="12533">
                  <c:v>388.004211</c:v>
                </c:pt>
                <c:pt idx="12534">
                  <c:v>387.83651700000001</c:v>
                </c:pt>
                <c:pt idx="12535">
                  <c:v>387.73718300000002</c:v>
                </c:pt>
                <c:pt idx="12536">
                  <c:v>387.61901899999998</c:v>
                </c:pt>
                <c:pt idx="12537">
                  <c:v>387.43627900000001</c:v>
                </c:pt>
                <c:pt idx="12538">
                  <c:v>387.33065800000003</c:v>
                </c:pt>
                <c:pt idx="12539">
                  <c:v>387.19326799999999</c:v>
                </c:pt>
                <c:pt idx="12540">
                  <c:v>387.09115600000001</c:v>
                </c:pt>
                <c:pt idx="12541">
                  <c:v>386.961975</c:v>
                </c:pt>
                <c:pt idx="12542">
                  <c:v>386.78625499999998</c:v>
                </c:pt>
                <c:pt idx="12543">
                  <c:v>386.69372600000003</c:v>
                </c:pt>
                <c:pt idx="12544">
                  <c:v>386.55169699999999</c:v>
                </c:pt>
                <c:pt idx="12545">
                  <c:v>386.45886200000001</c:v>
                </c:pt>
                <c:pt idx="12546">
                  <c:v>386.34680200000003</c:v>
                </c:pt>
                <c:pt idx="12547">
                  <c:v>386.176941</c:v>
                </c:pt>
                <c:pt idx="12548">
                  <c:v>386.00054899999998</c:v>
                </c:pt>
                <c:pt idx="12549">
                  <c:v>385.89779700000003</c:v>
                </c:pt>
                <c:pt idx="12550">
                  <c:v>385.78842200000003</c:v>
                </c:pt>
                <c:pt idx="12551">
                  <c:v>385.57742300000001</c:v>
                </c:pt>
                <c:pt idx="12552">
                  <c:v>385.50704999999999</c:v>
                </c:pt>
                <c:pt idx="12553">
                  <c:v>385.43823200000003</c:v>
                </c:pt>
                <c:pt idx="12554">
                  <c:v>385.34600799999998</c:v>
                </c:pt>
                <c:pt idx="12555">
                  <c:v>385.23464999999999</c:v>
                </c:pt>
                <c:pt idx="12556">
                  <c:v>385.16091899999998</c:v>
                </c:pt>
                <c:pt idx="12557">
                  <c:v>384.96170000000001</c:v>
                </c:pt>
                <c:pt idx="12558">
                  <c:v>384.86114500000002</c:v>
                </c:pt>
                <c:pt idx="12559">
                  <c:v>384.73278800000003</c:v>
                </c:pt>
                <c:pt idx="12560">
                  <c:v>384.63336199999998</c:v>
                </c:pt>
                <c:pt idx="12561">
                  <c:v>384.49362200000002</c:v>
                </c:pt>
                <c:pt idx="12562">
                  <c:v>384.34017899999998</c:v>
                </c:pt>
                <c:pt idx="12563">
                  <c:v>384.17077599999999</c:v>
                </c:pt>
                <c:pt idx="12564">
                  <c:v>384.08575400000001</c:v>
                </c:pt>
                <c:pt idx="12565">
                  <c:v>383.97122200000001</c:v>
                </c:pt>
                <c:pt idx="12566">
                  <c:v>383.84939600000001</c:v>
                </c:pt>
                <c:pt idx="12567">
                  <c:v>383.75485200000003</c:v>
                </c:pt>
                <c:pt idx="12568">
                  <c:v>383.65774499999998</c:v>
                </c:pt>
                <c:pt idx="12569">
                  <c:v>383.555115</c:v>
                </c:pt>
                <c:pt idx="12570">
                  <c:v>383.41861</c:v>
                </c:pt>
                <c:pt idx="12571">
                  <c:v>383.28424100000001</c:v>
                </c:pt>
                <c:pt idx="12572">
                  <c:v>383.15081800000002</c:v>
                </c:pt>
                <c:pt idx="12573">
                  <c:v>382.95471199999997</c:v>
                </c:pt>
                <c:pt idx="12574">
                  <c:v>382.85562099999999</c:v>
                </c:pt>
                <c:pt idx="12575">
                  <c:v>382.753265</c:v>
                </c:pt>
                <c:pt idx="12576">
                  <c:v>382.61437999999998</c:v>
                </c:pt>
                <c:pt idx="12577">
                  <c:v>382.51168799999999</c:v>
                </c:pt>
                <c:pt idx="12578">
                  <c:v>382.43591300000003</c:v>
                </c:pt>
                <c:pt idx="12579">
                  <c:v>382.28369099999998</c:v>
                </c:pt>
                <c:pt idx="12580">
                  <c:v>382.176849</c:v>
                </c:pt>
                <c:pt idx="12581">
                  <c:v>382.00689699999998</c:v>
                </c:pt>
                <c:pt idx="12582">
                  <c:v>381.94421399999999</c:v>
                </c:pt>
                <c:pt idx="12583">
                  <c:v>381.797729</c:v>
                </c:pt>
                <c:pt idx="12584">
                  <c:v>381.697113</c:v>
                </c:pt>
                <c:pt idx="12585">
                  <c:v>381.58019999999999</c:v>
                </c:pt>
                <c:pt idx="12586">
                  <c:v>381.46521000000001</c:v>
                </c:pt>
                <c:pt idx="12587">
                  <c:v>381.243225</c:v>
                </c:pt>
                <c:pt idx="12588">
                  <c:v>381.18899499999998</c:v>
                </c:pt>
                <c:pt idx="12589">
                  <c:v>381.074005</c:v>
                </c:pt>
                <c:pt idx="12590">
                  <c:v>380.91134599999998</c:v>
                </c:pt>
                <c:pt idx="12591">
                  <c:v>380.78274499999998</c:v>
                </c:pt>
                <c:pt idx="12592">
                  <c:v>380.65362499999998</c:v>
                </c:pt>
                <c:pt idx="12593">
                  <c:v>380.52359000000001</c:v>
                </c:pt>
                <c:pt idx="12594">
                  <c:v>380.42492700000003</c:v>
                </c:pt>
                <c:pt idx="12595">
                  <c:v>380.33264200000002</c:v>
                </c:pt>
                <c:pt idx="12596">
                  <c:v>380.16812099999999</c:v>
                </c:pt>
                <c:pt idx="12597">
                  <c:v>379.986694</c:v>
                </c:pt>
                <c:pt idx="12598">
                  <c:v>379.836792</c:v>
                </c:pt>
                <c:pt idx="12599">
                  <c:v>379.769318</c:v>
                </c:pt>
                <c:pt idx="12600">
                  <c:v>379.61114500000002</c:v>
                </c:pt>
                <c:pt idx="12601">
                  <c:v>379.49176</c:v>
                </c:pt>
                <c:pt idx="12602">
                  <c:v>379.35217299999999</c:v>
                </c:pt>
                <c:pt idx="12603">
                  <c:v>379.276276</c:v>
                </c:pt>
                <c:pt idx="12604">
                  <c:v>379.13845800000001</c:v>
                </c:pt>
                <c:pt idx="12605">
                  <c:v>378.99838299999999</c:v>
                </c:pt>
                <c:pt idx="12606">
                  <c:v>378.855255</c:v>
                </c:pt>
                <c:pt idx="12607">
                  <c:v>378.69986</c:v>
                </c:pt>
                <c:pt idx="12608">
                  <c:v>378.66262799999998</c:v>
                </c:pt>
                <c:pt idx="12609">
                  <c:v>378.471588</c:v>
                </c:pt>
                <c:pt idx="12610">
                  <c:v>378.37927200000001</c:v>
                </c:pt>
                <c:pt idx="12611">
                  <c:v>378.259613</c:v>
                </c:pt>
                <c:pt idx="12612">
                  <c:v>378.13803100000001</c:v>
                </c:pt>
                <c:pt idx="12613">
                  <c:v>377.99786399999999</c:v>
                </c:pt>
                <c:pt idx="12614">
                  <c:v>377.87545799999998</c:v>
                </c:pt>
                <c:pt idx="12615">
                  <c:v>377.74386600000003</c:v>
                </c:pt>
                <c:pt idx="12616">
                  <c:v>377.64556900000002</c:v>
                </c:pt>
                <c:pt idx="12617">
                  <c:v>377.53033399999998</c:v>
                </c:pt>
                <c:pt idx="12618">
                  <c:v>377.32086199999998</c:v>
                </c:pt>
                <c:pt idx="12619">
                  <c:v>377.22549400000003</c:v>
                </c:pt>
                <c:pt idx="12620">
                  <c:v>377.06271400000003</c:v>
                </c:pt>
                <c:pt idx="12621">
                  <c:v>376.960846</c:v>
                </c:pt>
                <c:pt idx="12622">
                  <c:v>376.82666</c:v>
                </c:pt>
                <c:pt idx="12623">
                  <c:v>376.73431399999998</c:v>
                </c:pt>
                <c:pt idx="12624">
                  <c:v>376.59811400000001</c:v>
                </c:pt>
                <c:pt idx="12625">
                  <c:v>376.473297</c:v>
                </c:pt>
                <c:pt idx="12626">
                  <c:v>376.38662699999998</c:v>
                </c:pt>
                <c:pt idx="12627">
                  <c:v>376.24771099999998</c:v>
                </c:pt>
                <c:pt idx="12628">
                  <c:v>376.14108299999998</c:v>
                </c:pt>
                <c:pt idx="12629">
                  <c:v>376.08178700000002</c:v>
                </c:pt>
                <c:pt idx="12630">
                  <c:v>375.89392099999998</c:v>
                </c:pt>
                <c:pt idx="12631">
                  <c:v>375.76217700000001</c:v>
                </c:pt>
                <c:pt idx="12632">
                  <c:v>375.66037</c:v>
                </c:pt>
                <c:pt idx="12633">
                  <c:v>375.47763099999997</c:v>
                </c:pt>
                <c:pt idx="12634">
                  <c:v>375.33346599999999</c:v>
                </c:pt>
                <c:pt idx="12635">
                  <c:v>375.18539399999997</c:v>
                </c:pt>
                <c:pt idx="12636">
                  <c:v>375.03317299999998</c:v>
                </c:pt>
                <c:pt idx="12637">
                  <c:v>374.96148699999998</c:v>
                </c:pt>
                <c:pt idx="12638">
                  <c:v>374.82666</c:v>
                </c:pt>
                <c:pt idx="12639">
                  <c:v>374.69241299999999</c:v>
                </c:pt>
                <c:pt idx="12640">
                  <c:v>374.58187900000001</c:v>
                </c:pt>
                <c:pt idx="12641">
                  <c:v>374.38354500000003</c:v>
                </c:pt>
                <c:pt idx="12642">
                  <c:v>374.24078400000002</c:v>
                </c:pt>
                <c:pt idx="12643">
                  <c:v>374.10043300000001</c:v>
                </c:pt>
                <c:pt idx="12644">
                  <c:v>374.05908199999999</c:v>
                </c:pt>
                <c:pt idx="12645">
                  <c:v>373.90911899999998</c:v>
                </c:pt>
                <c:pt idx="12646">
                  <c:v>373.823395</c:v>
                </c:pt>
                <c:pt idx="12647">
                  <c:v>373.70275900000001</c:v>
                </c:pt>
                <c:pt idx="12648">
                  <c:v>373.583618</c:v>
                </c:pt>
                <c:pt idx="12649">
                  <c:v>373.412781</c:v>
                </c:pt>
                <c:pt idx="12650">
                  <c:v>373.309326</c:v>
                </c:pt>
                <c:pt idx="12651">
                  <c:v>373.158142</c:v>
                </c:pt>
                <c:pt idx="12652">
                  <c:v>373.00723299999999</c:v>
                </c:pt>
                <c:pt idx="12653">
                  <c:v>372.89538599999997</c:v>
                </c:pt>
                <c:pt idx="12654">
                  <c:v>372.803741</c:v>
                </c:pt>
                <c:pt idx="12655">
                  <c:v>372.635651</c:v>
                </c:pt>
                <c:pt idx="12656">
                  <c:v>372.43215900000001</c:v>
                </c:pt>
                <c:pt idx="12657">
                  <c:v>372.375092</c:v>
                </c:pt>
                <c:pt idx="12658">
                  <c:v>372.23010299999999</c:v>
                </c:pt>
                <c:pt idx="12659">
                  <c:v>372.18246499999998</c:v>
                </c:pt>
                <c:pt idx="12660">
                  <c:v>372.006958</c:v>
                </c:pt>
                <c:pt idx="12661">
                  <c:v>371.95983899999999</c:v>
                </c:pt>
                <c:pt idx="12662">
                  <c:v>371.69790599999999</c:v>
                </c:pt>
                <c:pt idx="12663">
                  <c:v>371.61508199999997</c:v>
                </c:pt>
                <c:pt idx="12664">
                  <c:v>371.53753699999999</c:v>
                </c:pt>
                <c:pt idx="12665">
                  <c:v>371.33700599999997</c:v>
                </c:pt>
                <c:pt idx="12666">
                  <c:v>371.27810699999998</c:v>
                </c:pt>
                <c:pt idx="12667">
                  <c:v>371.17214999999999</c:v>
                </c:pt>
                <c:pt idx="12668">
                  <c:v>370.99069200000002</c:v>
                </c:pt>
                <c:pt idx="12669">
                  <c:v>370.91995200000002</c:v>
                </c:pt>
                <c:pt idx="12670">
                  <c:v>370.79959100000002</c:v>
                </c:pt>
                <c:pt idx="12671">
                  <c:v>370.686035</c:v>
                </c:pt>
                <c:pt idx="12672">
                  <c:v>370.582581</c:v>
                </c:pt>
                <c:pt idx="12673">
                  <c:v>370.41180400000002</c:v>
                </c:pt>
                <c:pt idx="12674">
                  <c:v>370.32885700000003</c:v>
                </c:pt>
                <c:pt idx="12675">
                  <c:v>370.21444700000001</c:v>
                </c:pt>
                <c:pt idx="12676">
                  <c:v>370.11029100000002</c:v>
                </c:pt>
                <c:pt idx="12677">
                  <c:v>369.91668700000002</c:v>
                </c:pt>
                <c:pt idx="12678">
                  <c:v>369.78478999999999</c:v>
                </c:pt>
                <c:pt idx="12679">
                  <c:v>369.73623700000002</c:v>
                </c:pt>
                <c:pt idx="12680">
                  <c:v>369.63604700000002</c:v>
                </c:pt>
                <c:pt idx="12681">
                  <c:v>369.444275</c:v>
                </c:pt>
                <c:pt idx="12682">
                  <c:v>369.35742199999999</c:v>
                </c:pt>
                <c:pt idx="12683">
                  <c:v>369.15145899999999</c:v>
                </c:pt>
                <c:pt idx="12684">
                  <c:v>369.02169800000001</c:v>
                </c:pt>
                <c:pt idx="12685">
                  <c:v>368.79443400000002</c:v>
                </c:pt>
                <c:pt idx="12686">
                  <c:v>368.70687900000001</c:v>
                </c:pt>
                <c:pt idx="12687">
                  <c:v>368.66757200000001</c:v>
                </c:pt>
                <c:pt idx="12688">
                  <c:v>368.51495399999999</c:v>
                </c:pt>
                <c:pt idx="12689">
                  <c:v>368.39334100000002</c:v>
                </c:pt>
                <c:pt idx="12690">
                  <c:v>368.28292800000003</c:v>
                </c:pt>
                <c:pt idx="12691">
                  <c:v>368.229736</c:v>
                </c:pt>
                <c:pt idx="12692">
                  <c:v>368.12591600000002</c:v>
                </c:pt>
                <c:pt idx="12693">
                  <c:v>367.95486499999998</c:v>
                </c:pt>
                <c:pt idx="12694">
                  <c:v>367.83532700000001</c:v>
                </c:pt>
                <c:pt idx="12695">
                  <c:v>367.73086499999999</c:v>
                </c:pt>
                <c:pt idx="12696">
                  <c:v>367.60128800000001</c:v>
                </c:pt>
                <c:pt idx="12697">
                  <c:v>367.45816000000002</c:v>
                </c:pt>
                <c:pt idx="12698">
                  <c:v>367.37463400000001</c:v>
                </c:pt>
                <c:pt idx="12699">
                  <c:v>367.23107900000002</c:v>
                </c:pt>
                <c:pt idx="12700">
                  <c:v>367.10983299999998</c:v>
                </c:pt>
                <c:pt idx="12701">
                  <c:v>366.96646099999998</c:v>
                </c:pt>
                <c:pt idx="12702">
                  <c:v>366.88519300000002</c:v>
                </c:pt>
                <c:pt idx="12703">
                  <c:v>366.698578</c:v>
                </c:pt>
                <c:pt idx="12704">
                  <c:v>366.51980600000002</c:v>
                </c:pt>
                <c:pt idx="12705">
                  <c:v>366.46237200000002</c:v>
                </c:pt>
                <c:pt idx="12706">
                  <c:v>366.353363</c:v>
                </c:pt>
                <c:pt idx="12707">
                  <c:v>366.217377</c:v>
                </c:pt>
                <c:pt idx="12708">
                  <c:v>365.96618699999999</c:v>
                </c:pt>
                <c:pt idx="12709">
                  <c:v>365.906769</c:v>
                </c:pt>
                <c:pt idx="12710">
                  <c:v>365.80310100000003</c:v>
                </c:pt>
                <c:pt idx="12711">
                  <c:v>365.668701</c:v>
                </c:pt>
                <c:pt idx="12712">
                  <c:v>365.55258199999997</c:v>
                </c:pt>
                <c:pt idx="12713">
                  <c:v>365.44284099999999</c:v>
                </c:pt>
                <c:pt idx="12714">
                  <c:v>365.317993</c:v>
                </c:pt>
                <c:pt idx="12715">
                  <c:v>365.16470299999997</c:v>
                </c:pt>
                <c:pt idx="12716">
                  <c:v>365.06146200000001</c:v>
                </c:pt>
                <c:pt idx="12717">
                  <c:v>364.97781400000002</c:v>
                </c:pt>
                <c:pt idx="12718">
                  <c:v>364.81976300000002</c:v>
                </c:pt>
                <c:pt idx="12719">
                  <c:v>364.68429600000002</c:v>
                </c:pt>
                <c:pt idx="12720">
                  <c:v>364.57501200000002</c:v>
                </c:pt>
                <c:pt idx="12721">
                  <c:v>364.46554600000002</c:v>
                </c:pt>
                <c:pt idx="12722">
                  <c:v>364.306488</c:v>
                </c:pt>
                <c:pt idx="12723">
                  <c:v>364.19705199999999</c:v>
                </c:pt>
                <c:pt idx="12724">
                  <c:v>364.13674900000001</c:v>
                </c:pt>
                <c:pt idx="12725">
                  <c:v>363.90093999999999</c:v>
                </c:pt>
                <c:pt idx="12726">
                  <c:v>363.73422199999999</c:v>
                </c:pt>
                <c:pt idx="12727">
                  <c:v>363.63214099999999</c:v>
                </c:pt>
                <c:pt idx="12728">
                  <c:v>363.480774</c:v>
                </c:pt>
                <c:pt idx="12729">
                  <c:v>363.28439300000002</c:v>
                </c:pt>
                <c:pt idx="12730">
                  <c:v>363.12863199999998</c:v>
                </c:pt>
                <c:pt idx="12731">
                  <c:v>363.02758799999998</c:v>
                </c:pt>
                <c:pt idx="12732">
                  <c:v>362.905731</c:v>
                </c:pt>
                <c:pt idx="12733">
                  <c:v>362.73959400000001</c:v>
                </c:pt>
                <c:pt idx="12734">
                  <c:v>362.58395400000001</c:v>
                </c:pt>
                <c:pt idx="12735">
                  <c:v>362.41897599999999</c:v>
                </c:pt>
                <c:pt idx="12736">
                  <c:v>362.27771000000001</c:v>
                </c:pt>
                <c:pt idx="12737">
                  <c:v>362.083527</c:v>
                </c:pt>
                <c:pt idx="12738">
                  <c:v>361.93301400000001</c:v>
                </c:pt>
                <c:pt idx="12739">
                  <c:v>361.85137900000001</c:v>
                </c:pt>
                <c:pt idx="12740">
                  <c:v>361.78195199999999</c:v>
                </c:pt>
                <c:pt idx="12741">
                  <c:v>361.61837800000001</c:v>
                </c:pt>
                <c:pt idx="12742">
                  <c:v>361.42156999999997</c:v>
                </c:pt>
                <c:pt idx="12743">
                  <c:v>361.29623400000003</c:v>
                </c:pt>
                <c:pt idx="12744">
                  <c:v>361.11508199999997</c:v>
                </c:pt>
                <c:pt idx="12745">
                  <c:v>360.986694</c:v>
                </c:pt>
                <c:pt idx="12746">
                  <c:v>360.803223</c:v>
                </c:pt>
                <c:pt idx="12747">
                  <c:v>360.62744099999998</c:v>
                </c:pt>
                <c:pt idx="12748">
                  <c:v>360.50903299999999</c:v>
                </c:pt>
                <c:pt idx="12749">
                  <c:v>360.336884</c:v>
                </c:pt>
                <c:pt idx="12750">
                  <c:v>360.23010299999999</c:v>
                </c:pt>
                <c:pt idx="12751">
                  <c:v>360.12908900000002</c:v>
                </c:pt>
                <c:pt idx="12752">
                  <c:v>359.95047</c:v>
                </c:pt>
                <c:pt idx="12753">
                  <c:v>359.80621300000001</c:v>
                </c:pt>
                <c:pt idx="12754">
                  <c:v>359.64575200000002</c:v>
                </c:pt>
                <c:pt idx="12755">
                  <c:v>359.57132000000001</c:v>
                </c:pt>
                <c:pt idx="12756">
                  <c:v>359.42630000000003</c:v>
                </c:pt>
                <c:pt idx="12757">
                  <c:v>359.36694299999999</c:v>
                </c:pt>
                <c:pt idx="12758">
                  <c:v>359.229309</c:v>
                </c:pt>
                <c:pt idx="12759">
                  <c:v>359.07476800000001</c:v>
                </c:pt>
                <c:pt idx="12760">
                  <c:v>358.96826199999998</c:v>
                </c:pt>
                <c:pt idx="12761">
                  <c:v>358.79660000000001</c:v>
                </c:pt>
                <c:pt idx="12762">
                  <c:v>358.61682100000002</c:v>
                </c:pt>
                <c:pt idx="12763">
                  <c:v>358.50762900000001</c:v>
                </c:pt>
                <c:pt idx="12764">
                  <c:v>358.33596799999998</c:v>
                </c:pt>
                <c:pt idx="12765">
                  <c:v>358.29870599999998</c:v>
                </c:pt>
                <c:pt idx="12766">
                  <c:v>358.12899800000002</c:v>
                </c:pt>
                <c:pt idx="12767">
                  <c:v>358.00900300000001</c:v>
                </c:pt>
                <c:pt idx="12768">
                  <c:v>357.87445100000002</c:v>
                </c:pt>
                <c:pt idx="12769">
                  <c:v>357.761841</c:v>
                </c:pt>
                <c:pt idx="12770">
                  <c:v>357.653595</c:v>
                </c:pt>
                <c:pt idx="12771">
                  <c:v>357.50155599999999</c:v>
                </c:pt>
                <c:pt idx="12772">
                  <c:v>357.34713699999998</c:v>
                </c:pt>
                <c:pt idx="12773">
                  <c:v>357.26220699999999</c:v>
                </c:pt>
                <c:pt idx="12774">
                  <c:v>357.13797</c:v>
                </c:pt>
                <c:pt idx="12775">
                  <c:v>356.92236300000002</c:v>
                </c:pt>
                <c:pt idx="12776">
                  <c:v>356.78094499999997</c:v>
                </c:pt>
                <c:pt idx="12777">
                  <c:v>356.590057</c:v>
                </c:pt>
                <c:pt idx="12778">
                  <c:v>356.46435500000001</c:v>
                </c:pt>
                <c:pt idx="12779">
                  <c:v>356.36605800000001</c:v>
                </c:pt>
                <c:pt idx="12780">
                  <c:v>356.232483</c:v>
                </c:pt>
                <c:pt idx="12781">
                  <c:v>356.11999500000002</c:v>
                </c:pt>
                <c:pt idx="12782">
                  <c:v>356.04165599999999</c:v>
                </c:pt>
                <c:pt idx="12783">
                  <c:v>355.934235</c:v>
                </c:pt>
                <c:pt idx="12784">
                  <c:v>355.76187099999999</c:v>
                </c:pt>
                <c:pt idx="12785">
                  <c:v>355.61364700000001</c:v>
                </c:pt>
                <c:pt idx="12786">
                  <c:v>355.53576700000002</c:v>
                </c:pt>
                <c:pt idx="12787">
                  <c:v>355.38104199999998</c:v>
                </c:pt>
                <c:pt idx="12788">
                  <c:v>355.25543199999998</c:v>
                </c:pt>
                <c:pt idx="12789">
                  <c:v>355.15750100000002</c:v>
                </c:pt>
                <c:pt idx="12790">
                  <c:v>355.03195199999999</c:v>
                </c:pt>
                <c:pt idx="12791">
                  <c:v>354.75414999999998</c:v>
                </c:pt>
                <c:pt idx="12792">
                  <c:v>354.65231299999999</c:v>
                </c:pt>
                <c:pt idx="12793">
                  <c:v>354.52410900000001</c:v>
                </c:pt>
                <c:pt idx="12794">
                  <c:v>354.44662499999998</c:v>
                </c:pt>
                <c:pt idx="12795">
                  <c:v>354.27572600000002</c:v>
                </c:pt>
                <c:pt idx="12796">
                  <c:v>354.18392899999998</c:v>
                </c:pt>
                <c:pt idx="12797">
                  <c:v>353.95636000000002</c:v>
                </c:pt>
                <c:pt idx="12798">
                  <c:v>353.87710600000003</c:v>
                </c:pt>
                <c:pt idx="12799">
                  <c:v>353.81057700000002</c:v>
                </c:pt>
                <c:pt idx="12800">
                  <c:v>353.68246499999998</c:v>
                </c:pt>
                <c:pt idx="12801">
                  <c:v>353.58386200000001</c:v>
                </c:pt>
                <c:pt idx="12802">
                  <c:v>353.48111</c:v>
                </c:pt>
                <c:pt idx="12803">
                  <c:v>353.350098</c:v>
                </c:pt>
                <c:pt idx="12804">
                  <c:v>353.17944299999999</c:v>
                </c:pt>
                <c:pt idx="12805">
                  <c:v>353.00564600000001</c:v>
                </c:pt>
                <c:pt idx="12806">
                  <c:v>352.90646400000003</c:v>
                </c:pt>
                <c:pt idx="12807">
                  <c:v>352.77636699999999</c:v>
                </c:pt>
                <c:pt idx="12808">
                  <c:v>352.700897</c:v>
                </c:pt>
                <c:pt idx="12809">
                  <c:v>352.669983</c:v>
                </c:pt>
                <c:pt idx="12810">
                  <c:v>352.45730600000002</c:v>
                </c:pt>
                <c:pt idx="12811">
                  <c:v>352.31042500000001</c:v>
                </c:pt>
                <c:pt idx="12812">
                  <c:v>352.21527099999997</c:v>
                </c:pt>
                <c:pt idx="12813">
                  <c:v>352.04901100000001</c:v>
                </c:pt>
                <c:pt idx="12814">
                  <c:v>351.90399200000002</c:v>
                </c:pt>
                <c:pt idx="12815">
                  <c:v>351.831726</c:v>
                </c:pt>
                <c:pt idx="12816">
                  <c:v>351.73419200000001</c:v>
                </c:pt>
                <c:pt idx="12817">
                  <c:v>351.56176799999997</c:v>
                </c:pt>
                <c:pt idx="12818">
                  <c:v>351.52545199999997</c:v>
                </c:pt>
                <c:pt idx="12819">
                  <c:v>351.32406600000002</c:v>
                </c:pt>
                <c:pt idx="12820">
                  <c:v>351.21658300000001</c:v>
                </c:pt>
                <c:pt idx="12821">
                  <c:v>351.150757</c:v>
                </c:pt>
                <c:pt idx="12822">
                  <c:v>351.040344</c:v>
                </c:pt>
                <c:pt idx="12823">
                  <c:v>350.92791699999998</c:v>
                </c:pt>
                <c:pt idx="12824">
                  <c:v>350.80197099999998</c:v>
                </c:pt>
                <c:pt idx="12825">
                  <c:v>350.65322900000001</c:v>
                </c:pt>
                <c:pt idx="12826">
                  <c:v>350.57238799999999</c:v>
                </c:pt>
                <c:pt idx="12827">
                  <c:v>350.48190299999999</c:v>
                </c:pt>
                <c:pt idx="12828">
                  <c:v>350.29595899999998</c:v>
                </c:pt>
                <c:pt idx="12829">
                  <c:v>350.12872299999998</c:v>
                </c:pt>
                <c:pt idx="12830">
                  <c:v>350.03982500000001</c:v>
                </c:pt>
                <c:pt idx="12831">
                  <c:v>349.94360399999999</c:v>
                </c:pt>
                <c:pt idx="12832">
                  <c:v>349.82830799999999</c:v>
                </c:pt>
                <c:pt idx="12833">
                  <c:v>349.66842700000001</c:v>
                </c:pt>
                <c:pt idx="12834">
                  <c:v>349.53201300000001</c:v>
                </c:pt>
                <c:pt idx="12835">
                  <c:v>349.47439600000001</c:v>
                </c:pt>
                <c:pt idx="12836">
                  <c:v>349.34741200000002</c:v>
                </c:pt>
                <c:pt idx="12837">
                  <c:v>349.145691</c:v>
                </c:pt>
                <c:pt idx="12838">
                  <c:v>349.04156499999999</c:v>
                </c:pt>
                <c:pt idx="12839">
                  <c:v>348.79562399999998</c:v>
                </c:pt>
                <c:pt idx="12840">
                  <c:v>348.63150000000002</c:v>
                </c:pt>
                <c:pt idx="12841">
                  <c:v>348.61975100000001</c:v>
                </c:pt>
                <c:pt idx="12842">
                  <c:v>348.44790599999999</c:v>
                </c:pt>
                <c:pt idx="12843">
                  <c:v>348.30206299999998</c:v>
                </c:pt>
                <c:pt idx="12844">
                  <c:v>348.219086</c:v>
                </c:pt>
                <c:pt idx="12845">
                  <c:v>348.10861199999999</c:v>
                </c:pt>
                <c:pt idx="12846">
                  <c:v>347.91317700000002</c:v>
                </c:pt>
                <c:pt idx="12847">
                  <c:v>347.79187000000002</c:v>
                </c:pt>
                <c:pt idx="12848">
                  <c:v>347.69152800000001</c:v>
                </c:pt>
                <c:pt idx="12849">
                  <c:v>347.56478900000002</c:v>
                </c:pt>
                <c:pt idx="12850">
                  <c:v>347.46099900000002</c:v>
                </c:pt>
                <c:pt idx="12851">
                  <c:v>347.34188799999998</c:v>
                </c:pt>
                <c:pt idx="12852">
                  <c:v>347.14703400000002</c:v>
                </c:pt>
                <c:pt idx="12853">
                  <c:v>347.08856200000002</c:v>
                </c:pt>
                <c:pt idx="12854">
                  <c:v>346.96075400000001</c:v>
                </c:pt>
                <c:pt idx="12855">
                  <c:v>346.83312999999998</c:v>
                </c:pt>
                <c:pt idx="12856">
                  <c:v>346.67742900000002</c:v>
                </c:pt>
                <c:pt idx="12857">
                  <c:v>346.54235799999998</c:v>
                </c:pt>
                <c:pt idx="12858">
                  <c:v>346.40447999999998</c:v>
                </c:pt>
                <c:pt idx="12859">
                  <c:v>346.272491</c:v>
                </c:pt>
                <c:pt idx="12860">
                  <c:v>346.12460299999998</c:v>
                </c:pt>
                <c:pt idx="12861">
                  <c:v>346.06500199999999</c:v>
                </c:pt>
                <c:pt idx="12862">
                  <c:v>345.86584499999998</c:v>
                </c:pt>
                <c:pt idx="12863">
                  <c:v>345.722534</c:v>
                </c:pt>
                <c:pt idx="12864">
                  <c:v>345.64325000000002</c:v>
                </c:pt>
                <c:pt idx="12865">
                  <c:v>345.49615499999999</c:v>
                </c:pt>
                <c:pt idx="12866">
                  <c:v>345.40606700000001</c:v>
                </c:pt>
                <c:pt idx="12867">
                  <c:v>345.26123000000001</c:v>
                </c:pt>
                <c:pt idx="12868">
                  <c:v>345.11825599999997</c:v>
                </c:pt>
                <c:pt idx="12869">
                  <c:v>345.04714999999999</c:v>
                </c:pt>
                <c:pt idx="12870">
                  <c:v>344.91076700000002</c:v>
                </c:pt>
                <c:pt idx="12871">
                  <c:v>344.73996</c:v>
                </c:pt>
                <c:pt idx="12872">
                  <c:v>344.632294</c:v>
                </c:pt>
                <c:pt idx="12873">
                  <c:v>344.53106700000001</c:v>
                </c:pt>
                <c:pt idx="12874">
                  <c:v>344.396637</c:v>
                </c:pt>
                <c:pt idx="12875">
                  <c:v>344.22027600000001</c:v>
                </c:pt>
                <c:pt idx="12876">
                  <c:v>344.092804</c:v>
                </c:pt>
                <c:pt idx="12877">
                  <c:v>344.00122099999999</c:v>
                </c:pt>
                <c:pt idx="12878">
                  <c:v>343.858093</c:v>
                </c:pt>
                <c:pt idx="12879">
                  <c:v>343.725708</c:v>
                </c:pt>
                <c:pt idx="12880">
                  <c:v>343.60452299999997</c:v>
                </c:pt>
                <c:pt idx="12881">
                  <c:v>343.47790500000002</c:v>
                </c:pt>
                <c:pt idx="12882">
                  <c:v>343.35330199999999</c:v>
                </c:pt>
                <c:pt idx="12883">
                  <c:v>343.23190299999999</c:v>
                </c:pt>
                <c:pt idx="12884">
                  <c:v>343.05865499999999</c:v>
                </c:pt>
                <c:pt idx="12885">
                  <c:v>342.941284</c:v>
                </c:pt>
                <c:pt idx="12886">
                  <c:v>342.81204200000002</c:v>
                </c:pt>
                <c:pt idx="12887">
                  <c:v>342.71392800000001</c:v>
                </c:pt>
                <c:pt idx="12888">
                  <c:v>342.56195100000002</c:v>
                </c:pt>
                <c:pt idx="12889">
                  <c:v>342.47308299999997</c:v>
                </c:pt>
                <c:pt idx="12890">
                  <c:v>342.33938599999999</c:v>
                </c:pt>
                <c:pt idx="12891">
                  <c:v>342.22872899999999</c:v>
                </c:pt>
                <c:pt idx="12892">
                  <c:v>342.07653800000003</c:v>
                </c:pt>
                <c:pt idx="12893">
                  <c:v>341.97851600000001</c:v>
                </c:pt>
                <c:pt idx="12894">
                  <c:v>341.84637500000002</c:v>
                </c:pt>
                <c:pt idx="12895">
                  <c:v>341.764343</c:v>
                </c:pt>
                <c:pt idx="12896">
                  <c:v>341.687836</c:v>
                </c:pt>
                <c:pt idx="12897">
                  <c:v>341.54418900000002</c:v>
                </c:pt>
                <c:pt idx="12898">
                  <c:v>341.398346</c:v>
                </c:pt>
                <c:pt idx="12899">
                  <c:v>341.25616500000001</c:v>
                </c:pt>
                <c:pt idx="12900">
                  <c:v>341.11975100000001</c:v>
                </c:pt>
                <c:pt idx="12901">
                  <c:v>340.94317599999999</c:v>
                </c:pt>
                <c:pt idx="12902">
                  <c:v>340.85372899999999</c:v>
                </c:pt>
                <c:pt idx="12903">
                  <c:v>340.69921900000003</c:v>
                </c:pt>
                <c:pt idx="12904">
                  <c:v>340.59652699999998</c:v>
                </c:pt>
                <c:pt idx="12905">
                  <c:v>340.472351</c:v>
                </c:pt>
                <c:pt idx="12906">
                  <c:v>340.38793900000002</c:v>
                </c:pt>
                <c:pt idx="12907">
                  <c:v>340.28112800000002</c:v>
                </c:pt>
                <c:pt idx="12908">
                  <c:v>340.180206</c:v>
                </c:pt>
                <c:pt idx="12909">
                  <c:v>340.10134900000003</c:v>
                </c:pt>
                <c:pt idx="12910">
                  <c:v>340.01299999999998</c:v>
                </c:pt>
                <c:pt idx="12911">
                  <c:v>339.86691300000001</c:v>
                </c:pt>
                <c:pt idx="12912">
                  <c:v>339.80191000000002</c:v>
                </c:pt>
                <c:pt idx="12913">
                  <c:v>339.561035</c:v>
                </c:pt>
                <c:pt idx="12914">
                  <c:v>339.39230300000003</c:v>
                </c:pt>
                <c:pt idx="12915">
                  <c:v>339.32659899999999</c:v>
                </c:pt>
                <c:pt idx="12916">
                  <c:v>339.23666400000002</c:v>
                </c:pt>
                <c:pt idx="12917">
                  <c:v>339.17562900000001</c:v>
                </c:pt>
                <c:pt idx="12918">
                  <c:v>339.00707999999997</c:v>
                </c:pt>
                <c:pt idx="12919">
                  <c:v>338.88681000000003</c:v>
                </c:pt>
                <c:pt idx="12920">
                  <c:v>338.79238900000001</c:v>
                </c:pt>
                <c:pt idx="12921">
                  <c:v>338.65808099999998</c:v>
                </c:pt>
                <c:pt idx="12922">
                  <c:v>338.56686400000001</c:v>
                </c:pt>
                <c:pt idx="12923">
                  <c:v>338.46624800000001</c:v>
                </c:pt>
                <c:pt idx="12924">
                  <c:v>338.32791099999997</c:v>
                </c:pt>
                <c:pt idx="12925">
                  <c:v>338.17492700000003</c:v>
                </c:pt>
                <c:pt idx="12926">
                  <c:v>338.06088299999999</c:v>
                </c:pt>
                <c:pt idx="12927">
                  <c:v>337.93566900000002</c:v>
                </c:pt>
                <c:pt idx="12928">
                  <c:v>337.82833900000003</c:v>
                </c:pt>
                <c:pt idx="12929">
                  <c:v>337.70486499999998</c:v>
                </c:pt>
                <c:pt idx="12930">
                  <c:v>337.57647700000001</c:v>
                </c:pt>
                <c:pt idx="12931">
                  <c:v>337.46017499999999</c:v>
                </c:pt>
                <c:pt idx="12932">
                  <c:v>337.334564</c:v>
                </c:pt>
                <c:pt idx="12933">
                  <c:v>337.26299999999998</c:v>
                </c:pt>
                <c:pt idx="12934">
                  <c:v>337.07766700000002</c:v>
                </c:pt>
                <c:pt idx="12935">
                  <c:v>337.01034499999997</c:v>
                </c:pt>
                <c:pt idx="12936">
                  <c:v>336.88491800000003</c:v>
                </c:pt>
                <c:pt idx="12937">
                  <c:v>336.734039</c:v>
                </c:pt>
                <c:pt idx="12938">
                  <c:v>336.66781600000002</c:v>
                </c:pt>
                <c:pt idx="12939">
                  <c:v>336.45873999999998</c:v>
                </c:pt>
                <c:pt idx="12940">
                  <c:v>336.36157200000002</c:v>
                </c:pt>
                <c:pt idx="12941">
                  <c:v>336.21447799999999</c:v>
                </c:pt>
                <c:pt idx="12942">
                  <c:v>336.04974399999998</c:v>
                </c:pt>
                <c:pt idx="12943">
                  <c:v>335.89904799999999</c:v>
                </c:pt>
                <c:pt idx="12944">
                  <c:v>335.82519500000001</c:v>
                </c:pt>
                <c:pt idx="12945">
                  <c:v>335.757721</c:v>
                </c:pt>
                <c:pt idx="12946">
                  <c:v>335.52740499999999</c:v>
                </c:pt>
                <c:pt idx="12947">
                  <c:v>335.44424400000003</c:v>
                </c:pt>
                <c:pt idx="12948">
                  <c:v>335.29852299999999</c:v>
                </c:pt>
                <c:pt idx="12949">
                  <c:v>335.20825200000002</c:v>
                </c:pt>
                <c:pt idx="12950">
                  <c:v>335.06338499999998</c:v>
                </c:pt>
                <c:pt idx="12951">
                  <c:v>334.83746300000001</c:v>
                </c:pt>
                <c:pt idx="12952">
                  <c:v>334.800995</c:v>
                </c:pt>
                <c:pt idx="12953">
                  <c:v>334.72241200000002</c:v>
                </c:pt>
                <c:pt idx="12954">
                  <c:v>334.586792</c:v>
                </c:pt>
                <c:pt idx="12955">
                  <c:v>334.43948399999999</c:v>
                </c:pt>
                <c:pt idx="12956">
                  <c:v>334.347015</c:v>
                </c:pt>
                <c:pt idx="12957">
                  <c:v>334.19021600000002</c:v>
                </c:pt>
                <c:pt idx="12958">
                  <c:v>334.02130099999999</c:v>
                </c:pt>
                <c:pt idx="12959">
                  <c:v>333.84396400000003</c:v>
                </c:pt>
                <c:pt idx="12960">
                  <c:v>333.674103</c:v>
                </c:pt>
                <c:pt idx="12961">
                  <c:v>333.58923299999998</c:v>
                </c:pt>
                <c:pt idx="12962">
                  <c:v>333.49462899999997</c:v>
                </c:pt>
                <c:pt idx="12963">
                  <c:v>333.351135</c:v>
                </c:pt>
                <c:pt idx="12964">
                  <c:v>333.22439600000001</c:v>
                </c:pt>
                <c:pt idx="12965">
                  <c:v>333.09045400000002</c:v>
                </c:pt>
                <c:pt idx="12966">
                  <c:v>332.99111900000003</c:v>
                </c:pt>
                <c:pt idx="12967">
                  <c:v>332.82440200000002</c:v>
                </c:pt>
                <c:pt idx="12968">
                  <c:v>332.78317299999998</c:v>
                </c:pt>
                <c:pt idx="12969">
                  <c:v>332.687073</c:v>
                </c:pt>
                <c:pt idx="12970">
                  <c:v>332.56503300000003</c:v>
                </c:pt>
                <c:pt idx="12971">
                  <c:v>332.46206699999999</c:v>
                </c:pt>
                <c:pt idx="12972">
                  <c:v>332.25857500000001</c:v>
                </c:pt>
                <c:pt idx="12973">
                  <c:v>332.14492799999999</c:v>
                </c:pt>
                <c:pt idx="12974">
                  <c:v>332.05850199999998</c:v>
                </c:pt>
                <c:pt idx="12975">
                  <c:v>331.91519199999999</c:v>
                </c:pt>
                <c:pt idx="12976">
                  <c:v>331.719177</c:v>
                </c:pt>
                <c:pt idx="12977">
                  <c:v>331.61602799999997</c:v>
                </c:pt>
                <c:pt idx="12978">
                  <c:v>331.48397799999998</c:v>
                </c:pt>
                <c:pt idx="12979">
                  <c:v>331.29333500000001</c:v>
                </c:pt>
                <c:pt idx="12980">
                  <c:v>331.16439800000001</c:v>
                </c:pt>
                <c:pt idx="12981">
                  <c:v>331.03195199999999</c:v>
                </c:pt>
                <c:pt idx="12982">
                  <c:v>330.93069500000001</c:v>
                </c:pt>
                <c:pt idx="12983">
                  <c:v>330.761169</c:v>
                </c:pt>
                <c:pt idx="12984">
                  <c:v>330.62118500000003</c:v>
                </c:pt>
                <c:pt idx="12985">
                  <c:v>330.55496199999999</c:v>
                </c:pt>
                <c:pt idx="12986">
                  <c:v>330.409851</c:v>
                </c:pt>
                <c:pt idx="12987">
                  <c:v>330.22644000000003</c:v>
                </c:pt>
                <c:pt idx="12988">
                  <c:v>330.128265</c:v>
                </c:pt>
                <c:pt idx="12989">
                  <c:v>330.05807499999997</c:v>
                </c:pt>
                <c:pt idx="12990">
                  <c:v>329.87344400000001</c:v>
                </c:pt>
                <c:pt idx="12991">
                  <c:v>329.71417200000002</c:v>
                </c:pt>
                <c:pt idx="12992">
                  <c:v>329.60043300000001</c:v>
                </c:pt>
                <c:pt idx="12993">
                  <c:v>329.46649200000002</c:v>
                </c:pt>
                <c:pt idx="12994">
                  <c:v>329.33438100000001</c:v>
                </c:pt>
                <c:pt idx="12995">
                  <c:v>329.23980699999998</c:v>
                </c:pt>
                <c:pt idx="12996">
                  <c:v>329.03894000000003</c:v>
                </c:pt>
                <c:pt idx="12997">
                  <c:v>328.87570199999999</c:v>
                </c:pt>
                <c:pt idx="12998">
                  <c:v>328.74935900000003</c:v>
                </c:pt>
                <c:pt idx="12999">
                  <c:v>328.66351300000002</c:v>
                </c:pt>
                <c:pt idx="13000">
                  <c:v>328.53100599999999</c:v>
                </c:pt>
                <c:pt idx="13001">
                  <c:v>328.41021699999999</c:v>
                </c:pt>
                <c:pt idx="13002">
                  <c:v>328.33483899999999</c:v>
                </c:pt>
                <c:pt idx="13003">
                  <c:v>328.20370500000001</c:v>
                </c:pt>
                <c:pt idx="13004">
                  <c:v>327.96807899999999</c:v>
                </c:pt>
                <c:pt idx="13005">
                  <c:v>327.814301</c:v>
                </c:pt>
                <c:pt idx="13006">
                  <c:v>327.74652099999997</c:v>
                </c:pt>
                <c:pt idx="13007">
                  <c:v>327.562164</c:v>
                </c:pt>
                <c:pt idx="13008">
                  <c:v>327.466431</c:v>
                </c:pt>
                <c:pt idx="13009">
                  <c:v>327.36361699999998</c:v>
                </c:pt>
                <c:pt idx="13010">
                  <c:v>327.23452800000001</c:v>
                </c:pt>
                <c:pt idx="13011">
                  <c:v>327.13171399999999</c:v>
                </c:pt>
                <c:pt idx="13012">
                  <c:v>327.00808699999999</c:v>
                </c:pt>
                <c:pt idx="13013">
                  <c:v>326.77694700000001</c:v>
                </c:pt>
                <c:pt idx="13014">
                  <c:v>326.658569</c:v>
                </c:pt>
                <c:pt idx="13015">
                  <c:v>326.59350599999999</c:v>
                </c:pt>
                <c:pt idx="13016">
                  <c:v>326.51190200000002</c:v>
                </c:pt>
                <c:pt idx="13017">
                  <c:v>326.36910999999998</c:v>
                </c:pt>
                <c:pt idx="13018">
                  <c:v>326.10934400000002</c:v>
                </c:pt>
                <c:pt idx="13019">
                  <c:v>325.96054099999998</c:v>
                </c:pt>
                <c:pt idx="13020">
                  <c:v>325.90927099999999</c:v>
                </c:pt>
                <c:pt idx="13021">
                  <c:v>325.79904199999999</c:v>
                </c:pt>
                <c:pt idx="13022">
                  <c:v>325.69396999999998</c:v>
                </c:pt>
                <c:pt idx="13023">
                  <c:v>325.590576</c:v>
                </c:pt>
                <c:pt idx="13024">
                  <c:v>325.44686899999999</c:v>
                </c:pt>
                <c:pt idx="13025">
                  <c:v>325.23620599999998</c:v>
                </c:pt>
                <c:pt idx="13026">
                  <c:v>325.15380900000002</c:v>
                </c:pt>
                <c:pt idx="13027">
                  <c:v>324.94152800000001</c:v>
                </c:pt>
                <c:pt idx="13028">
                  <c:v>324.85467499999999</c:v>
                </c:pt>
                <c:pt idx="13029">
                  <c:v>324.72464000000002</c:v>
                </c:pt>
                <c:pt idx="13030">
                  <c:v>324.61447099999998</c:v>
                </c:pt>
                <c:pt idx="13031">
                  <c:v>324.41744999999997</c:v>
                </c:pt>
                <c:pt idx="13032">
                  <c:v>324.357056</c:v>
                </c:pt>
                <c:pt idx="13033">
                  <c:v>324.24117999999999</c:v>
                </c:pt>
                <c:pt idx="13034">
                  <c:v>324.16561899999999</c:v>
                </c:pt>
                <c:pt idx="13035">
                  <c:v>324.04769900000002</c:v>
                </c:pt>
                <c:pt idx="13036">
                  <c:v>323.956726</c:v>
                </c:pt>
                <c:pt idx="13037">
                  <c:v>323.82919299999998</c:v>
                </c:pt>
                <c:pt idx="13038">
                  <c:v>323.73608400000001</c:v>
                </c:pt>
                <c:pt idx="13039">
                  <c:v>323.49783300000001</c:v>
                </c:pt>
                <c:pt idx="13040">
                  <c:v>323.43350199999998</c:v>
                </c:pt>
                <c:pt idx="13041">
                  <c:v>323.30603000000002</c:v>
                </c:pt>
                <c:pt idx="13042">
                  <c:v>323.18661500000002</c:v>
                </c:pt>
                <c:pt idx="13043">
                  <c:v>323.07601899999997</c:v>
                </c:pt>
                <c:pt idx="13044">
                  <c:v>322.93780500000003</c:v>
                </c:pt>
                <c:pt idx="13045">
                  <c:v>322.75271600000002</c:v>
                </c:pt>
                <c:pt idx="13046">
                  <c:v>322.6651</c:v>
                </c:pt>
                <c:pt idx="13047">
                  <c:v>322.60586499999999</c:v>
                </c:pt>
                <c:pt idx="13048">
                  <c:v>322.50939899999997</c:v>
                </c:pt>
                <c:pt idx="13049">
                  <c:v>322.37970000000001</c:v>
                </c:pt>
                <c:pt idx="13050">
                  <c:v>322.25769000000003</c:v>
                </c:pt>
                <c:pt idx="13051">
                  <c:v>322.13394199999999</c:v>
                </c:pt>
                <c:pt idx="13052">
                  <c:v>321.996307</c:v>
                </c:pt>
                <c:pt idx="13053">
                  <c:v>321.82961999999998</c:v>
                </c:pt>
                <c:pt idx="13054">
                  <c:v>321.76010100000002</c:v>
                </c:pt>
                <c:pt idx="13055">
                  <c:v>321.59738199999998</c:v>
                </c:pt>
                <c:pt idx="13056">
                  <c:v>321.43048099999999</c:v>
                </c:pt>
                <c:pt idx="13057">
                  <c:v>321.30813599999999</c:v>
                </c:pt>
                <c:pt idx="13058">
                  <c:v>321.19888300000002</c:v>
                </c:pt>
                <c:pt idx="13059">
                  <c:v>321.04083300000002</c:v>
                </c:pt>
                <c:pt idx="13060">
                  <c:v>320.959137</c:v>
                </c:pt>
                <c:pt idx="13061">
                  <c:v>320.830872</c:v>
                </c:pt>
                <c:pt idx="13062">
                  <c:v>320.71270800000002</c:v>
                </c:pt>
                <c:pt idx="13063">
                  <c:v>320.60543799999999</c:v>
                </c:pt>
                <c:pt idx="13064">
                  <c:v>320.47094700000002</c:v>
                </c:pt>
                <c:pt idx="13065">
                  <c:v>320.40408300000001</c:v>
                </c:pt>
                <c:pt idx="13066">
                  <c:v>320.28277600000001</c:v>
                </c:pt>
                <c:pt idx="13067">
                  <c:v>320.14953600000001</c:v>
                </c:pt>
                <c:pt idx="13068">
                  <c:v>319.99224900000002</c:v>
                </c:pt>
                <c:pt idx="13069">
                  <c:v>319.85177599999997</c:v>
                </c:pt>
                <c:pt idx="13070">
                  <c:v>319.70794699999999</c:v>
                </c:pt>
                <c:pt idx="13071">
                  <c:v>319.468658</c:v>
                </c:pt>
                <c:pt idx="13072">
                  <c:v>319.32852200000002</c:v>
                </c:pt>
                <c:pt idx="13073">
                  <c:v>319.286316</c:v>
                </c:pt>
                <c:pt idx="13074">
                  <c:v>319.20779399999998</c:v>
                </c:pt>
                <c:pt idx="13075">
                  <c:v>319.00817899999998</c:v>
                </c:pt>
                <c:pt idx="13076">
                  <c:v>318.93704200000002</c:v>
                </c:pt>
                <c:pt idx="13077">
                  <c:v>318.74191300000001</c:v>
                </c:pt>
                <c:pt idx="13078">
                  <c:v>318.56466699999999</c:v>
                </c:pt>
                <c:pt idx="13079">
                  <c:v>318.47555499999999</c:v>
                </c:pt>
                <c:pt idx="13080">
                  <c:v>318.311554</c:v>
                </c:pt>
                <c:pt idx="13081">
                  <c:v>318.20379600000001</c:v>
                </c:pt>
                <c:pt idx="13082">
                  <c:v>318.031158</c:v>
                </c:pt>
                <c:pt idx="13083">
                  <c:v>317.98159800000002</c:v>
                </c:pt>
                <c:pt idx="13084">
                  <c:v>317.82104500000003</c:v>
                </c:pt>
                <c:pt idx="13085">
                  <c:v>317.68630999999999</c:v>
                </c:pt>
                <c:pt idx="13086">
                  <c:v>317.55014</c:v>
                </c:pt>
                <c:pt idx="13087">
                  <c:v>317.49435399999999</c:v>
                </c:pt>
                <c:pt idx="13088">
                  <c:v>317.33615099999997</c:v>
                </c:pt>
                <c:pt idx="13089">
                  <c:v>317.21020499999997</c:v>
                </c:pt>
                <c:pt idx="13090">
                  <c:v>317.13662699999998</c:v>
                </c:pt>
                <c:pt idx="13091">
                  <c:v>316.99371300000001</c:v>
                </c:pt>
                <c:pt idx="13092">
                  <c:v>316.89831500000003</c:v>
                </c:pt>
                <c:pt idx="13093">
                  <c:v>316.78231799999998</c:v>
                </c:pt>
                <c:pt idx="13094">
                  <c:v>316.57904100000002</c:v>
                </c:pt>
                <c:pt idx="13095">
                  <c:v>316.46044899999998</c:v>
                </c:pt>
                <c:pt idx="13096">
                  <c:v>316.39614899999998</c:v>
                </c:pt>
                <c:pt idx="13097">
                  <c:v>316.32226600000001</c:v>
                </c:pt>
                <c:pt idx="13098">
                  <c:v>316.165863</c:v>
                </c:pt>
                <c:pt idx="13099">
                  <c:v>316.13308699999999</c:v>
                </c:pt>
                <c:pt idx="13100">
                  <c:v>315.998627</c:v>
                </c:pt>
                <c:pt idx="13101">
                  <c:v>315.81976300000002</c:v>
                </c:pt>
                <c:pt idx="13102">
                  <c:v>315.73013300000002</c:v>
                </c:pt>
                <c:pt idx="13103">
                  <c:v>315.56781000000001</c:v>
                </c:pt>
                <c:pt idx="13104">
                  <c:v>315.436646</c:v>
                </c:pt>
                <c:pt idx="13105">
                  <c:v>315.31512500000002</c:v>
                </c:pt>
                <c:pt idx="13106">
                  <c:v>315.24276700000001</c:v>
                </c:pt>
                <c:pt idx="13107">
                  <c:v>315.04434199999997</c:v>
                </c:pt>
                <c:pt idx="13108">
                  <c:v>314.98980699999998</c:v>
                </c:pt>
                <c:pt idx="13109">
                  <c:v>314.89837599999998</c:v>
                </c:pt>
                <c:pt idx="13110">
                  <c:v>314.76187099999999</c:v>
                </c:pt>
                <c:pt idx="13111">
                  <c:v>314.55407700000001</c:v>
                </c:pt>
                <c:pt idx="13112">
                  <c:v>314.414062</c:v>
                </c:pt>
                <c:pt idx="13113">
                  <c:v>314.26687600000002</c:v>
                </c:pt>
                <c:pt idx="13114">
                  <c:v>314.19345099999998</c:v>
                </c:pt>
                <c:pt idx="13115">
                  <c:v>314.06774899999999</c:v>
                </c:pt>
                <c:pt idx="13116">
                  <c:v>313.97100799999998</c:v>
                </c:pt>
                <c:pt idx="13117">
                  <c:v>313.77868699999999</c:v>
                </c:pt>
                <c:pt idx="13118">
                  <c:v>313.663208</c:v>
                </c:pt>
                <c:pt idx="13119">
                  <c:v>313.59887700000002</c:v>
                </c:pt>
                <c:pt idx="13120">
                  <c:v>313.45837399999999</c:v>
                </c:pt>
                <c:pt idx="13121">
                  <c:v>313.32736199999999</c:v>
                </c:pt>
                <c:pt idx="13122">
                  <c:v>313.22186299999998</c:v>
                </c:pt>
                <c:pt idx="13123">
                  <c:v>313.07849099999999</c:v>
                </c:pt>
                <c:pt idx="13124">
                  <c:v>312.95437600000002</c:v>
                </c:pt>
                <c:pt idx="13125">
                  <c:v>312.84255999999999</c:v>
                </c:pt>
                <c:pt idx="13126">
                  <c:v>312.71148699999998</c:v>
                </c:pt>
                <c:pt idx="13127">
                  <c:v>312.599243</c:v>
                </c:pt>
                <c:pt idx="13128">
                  <c:v>312.44467200000003</c:v>
                </c:pt>
                <c:pt idx="13129">
                  <c:v>312.33615099999997</c:v>
                </c:pt>
                <c:pt idx="13130">
                  <c:v>312.24423200000001</c:v>
                </c:pt>
                <c:pt idx="13131">
                  <c:v>312.07696499999997</c:v>
                </c:pt>
                <c:pt idx="13132">
                  <c:v>311.94039900000001</c:v>
                </c:pt>
                <c:pt idx="13133">
                  <c:v>311.83660900000001</c:v>
                </c:pt>
                <c:pt idx="13134">
                  <c:v>311.675659</c:v>
                </c:pt>
                <c:pt idx="13135">
                  <c:v>311.540863</c:v>
                </c:pt>
                <c:pt idx="13136">
                  <c:v>311.39996300000001</c:v>
                </c:pt>
                <c:pt idx="13137">
                  <c:v>311.30902099999997</c:v>
                </c:pt>
                <c:pt idx="13138">
                  <c:v>311.20242300000001</c:v>
                </c:pt>
                <c:pt idx="13139">
                  <c:v>311.08212300000002</c:v>
                </c:pt>
                <c:pt idx="13140">
                  <c:v>311.04836999999998</c:v>
                </c:pt>
                <c:pt idx="13141">
                  <c:v>310.858521</c:v>
                </c:pt>
                <c:pt idx="13142">
                  <c:v>310.67056300000002</c:v>
                </c:pt>
                <c:pt idx="13143">
                  <c:v>310.59283399999998</c:v>
                </c:pt>
                <c:pt idx="13144">
                  <c:v>310.43112200000002</c:v>
                </c:pt>
                <c:pt idx="13145">
                  <c:v>310.33160400000003</c:v>
                </c:pt>
                <c:pt idx="13146">
                  <c:v>310.15322900000001</c:v>
                </c:pt>
                <c:pt idx="13147">
                  <c:v>310.04113799999999</c:v>
                </c:pt>
                <c:pt idx="13148">
                  <c:v>309.907532</c:v>
                </c:pt>
                <c:pt idx="13149">
                  <c:v>309.83300800000001</c:v>
                </c:pt>
                <c:pt idx="13150">
                  <c:v>309.70178199999998</c:v>
                </c:pt>
                <c:pt idx="13151">
                  <c:v>309.53643799999998</c:v>
                </c:pt>
                <c:pt idx="13152">
                  <c:v>309.47625699999998</c:v>
                </c:pt>
                <c:pt idx="13153">
                  <c:v>309.32656900000001</c:v>
                </c:pt>
                <c:pt idx="13154">
                  <c:v>309.21258499999999</c:v>
                </c:pt>
                <c:pt idx="13155">
                  <c:v>309.04211400000003</c:v>
                </c:pt>
                <c:pt idx="13156">
                  <c:v>308.96133400000002</c:v>
                </c:pt>
                <c:pt idx="13157">
                  <c:v>308.78201300000001</c:v>
                </c:pt>
                <c:pt idx="13158">
                  <c:v>308.70849600000003</c:v>
                </c:pt>
                <c:pt idx="13159">
                  <c:v>308.57733200000001</c:v>
                </c:pt>
                <c:pt idx="13160">
                  <c:v>308.49786399999999</c:v>
                </c:pt>
                <c:pt idx="13161">
                  <c:v>308.36441000000002</c:v>
                </c:pt>
                <c:pt idx="13162">
                  <c:v>308.18237299999998</c:v>
                </c:pt>
                <c:pt idx="13163">
                  <c:v>308.06634500000001</c:v>
                </c:pt>
                <c:pt idx="13164">
                  <c:v>307.98159800000002</c:v>
                </c:pt>
                <c:pt idx="13165">
                  <c:v>307.87475599999999</c:v>
                </c:pt>
                <c:pt idx="13166">
                  <c:v>307.744934</c:v>
                </c:pt>
                <c:pt idx="13167">
                  <c:v>307.56280500000003</c:v>
                </c:pt>
                <c:pt idx="13168">
                  <c:v>307.44998199999998</c:v>
                </c:pt>
                <c:pt idx="13169">
                  <c:v>307.32980300000003</c:v>
                </c:pt>
                <c:pt idx="13170">
                  <c:v>307.206909</c:v>
                </c:pt>
                <c:pt idx="13171">
                  <c:v>307.151794</c:v>
                </c:pt>
                <c:pt idx="13172">
                  <c:v>306.985229</c:v>
                </c:pt>
                <c:pt idx="13173">
                  <c:v>306.81237800000002</c:v>
                </c:pt>
                <c:pt idx="13174">
                  <c:v>306.69021600000002</c:v>
                </c:pt>
                <c:pt idx="13175">
                  <c:v>306.54995700000001</c:v>
                </c:pt>
                <c:pt idx="13176">
                  <c:v>306.47085600000003</c:v>
                </c:pt>
                <c:pt idx="13177">
                  <c:v>306.29424999999998</c:v>
                </c:pt>
                <c:pt idx="13178">
                  <c:v>306.21655299999998</c:v>
                </c:pt>
                <c:pt idx="13179">
                  <c:v>306.10732999999999</c:v>
                </c:pt>
                <c:pt idx="13180">
                  <c:v>305.95538299999998</c:v>
                </c:pt>
                <c:pt idx="13181">
                  <c:v>305.84991500000001</c:v>
                </c:pt>
                <c:pt idx="13182">
                  <c:v>305.72607399999998</c:v>
                </c:pt>
                <c:pt idx="13183">
                  <c:v>305.664154</c:v>
                </c:pt>
                <c:pt idx="13184">
                  <c:v>305.54858400000001</c:v>
                </c:pt>
                <c:pt idx="13185">
                  <c:v>305.330353</c:v>
                </c:pt>
                <c:pt idx="13186">
                  <c:v>305.240723</c:v>
                </c:pt>
                <c:pt idx="13187">
                  <c:v>305.12383999999997</c:v>
                </c:pt>
                <c:pt idx="13188">
                  <c:v>305.01483200000001</c:v>
                </c:pt>
                <c:pt idx="13189">
                  <c:v>304.888306</c:v>
                </c:pt>
                <c:pt idx="13190">
                  <c:v>304.78982500000001</c:v>
                </c:pt>
                <c:pt idx="13191">
                  <c:v>304.66918900000002</c:v>
                </c:pt>
                <c:pt idx="13192">
                  <c:v>304.534088</c:v>
                </c:pt>
                <c:pt idx="13193">
                  <c:v>304.44686899999999</c:v>
                </c:pt>
                <c:pt idx="13194">
                  <c:v>304.328552</c:v>
                </c:pt>
                <c:pt idx="13195">
                  <c:v>304.13531499999999</c:v>
                </c:pt>
                <c:pt idx="13196">
                  <c:v>304.05444299999999</c:v>
                </c:pt>
                <c:pt idx="13197">
                  <c:v>303.92214999999999</c:v>
                </c:pt>
                <c:pt idx="13198">
                  <c:v>303.79623400000003</c:v>
                </c:pt>
                <c:pt idx="13199">
                  <c:v>303.66409299999998</c:v>
                </c:pt>
                <c:pt idx="13200">
                  <c:v>303.56478900000002</c:v>
                </c:pt>
                <c:pt idx="13201">
                  <c:v>303.44149800000002</c:v>
                </c:pt>
                <c:pt idx="13202">
                  <c:v>303.375092</c:v>
                </c:pt>
                <c:pt idx="13203">
                  <c:v>303.24185199999999</c:v>
                </c:pt>
                <c:pt idx="13204">
                  <c:v>303.14529399999998</c:v>
                </c:pt>
                <c:pt idx="13205">
                  <c:v>303.036224</c:v>
                </c:pt>
                <c:pt idx="13206">
                  <c:v>302.90701300000001</c:v>
                </c:pt>
                <c:pt idx="13207">
                  <c:v>302.70336900000001</c:v>
                </c:pt>
                <c:pt idx="13208">
                  <c:v>302.56466699999999</c:v>
                </c:pt>
                <c:pt idx="13209">
                  <c:v>302.44894399999998</c:v>
                </c:pt>
                <c:pt idx="13210">
                  <c:v>302.38287400000002</c:v>
                </c:pt>
                <c:pt idx="13211">
                  <c:v>302.28298999999998</c:v>
                </c:pt>
                <c:pt idx="13212">
                  <c:v>302.15020800000002</c:v>
                </c:pt>
                <c:pt idx="13213">
                  <c:v>302.055542</c:v>
                </c:pt>
                <c:pt idx="13214">
                  <c:v>301.87545799999998</c:v>
                </c:pt>
                <c:pt idx="13215">
                  <c:v>301.733521</c:v>
                </c:pt>
                <c:pt idx="13216">
                  <c:v>301.63510100000002</c:v>
                </c:pt>
                <c:pt idx="13217">
                  <c:v>301.505585</c:v>
                </c:pt>
                <c:pt idx="13218">
                  <c:v>301.375</c:v>
                </c:pt>
                <c:pt idx="13219">
                  <c:v>301.21935999999999</c:v>
                </c:pt>
                <c:pt idx="13220">
                  <c:v>301.11233499999997</c:v>
                </c:pt>
                <c:pt idx="13221">
                  <c:v>300.99117999999999</c:v>
                </c:pt>
                <c:pt idx="13222">
                  <c:v>300.84591699999999</c:v>
                </c:pt>
                <c:pt idx="13223">
                  <c:v>300.777557</c:v>
                </c:pt>
                <c:pt idx="13224">
                  <c:v>300.612976</c:v>
                </c:pt>
                <c:pt idx="13225">
                  <c:v>300.43325800000002</c:v>
                </c:pt>
                <c:pt idx="13226">
                  <c:v>300.35791</c:v>
                </c:pt>
                <c:pt idx="13227">
                  <c:v>300.238831</c:v>
                </c:pt>
                <c:pt idx="13228">
                  <c:v>300.06079099999999</c:v>
                </c:pt>
                <c:pt idx="13229">
                  <c:v>299.97155800000002</c:v>
                </c:pt>
                <c:pt idx="13230">
                  <c:v>299.790863</c:v>
                </c:pt>
                <c:pt idx="13231">
                  <c:v>299.70483400000001</c:v>
                </c:pt>
                <c:pt idx="13232">
                  <c:v>299.635468</c:v>
                </c:pt>
                <c:pt idx="13233">
                  <c:v>299.51919600000002</c:v>
                </c:pt>
                <c:pt idx="13234">
                  <c:v>299.27899200000002</c:v>
                </c:pt>
                <c:pt idx="13235">
                  <c:v>299.22314499999999</c:v>
                </c:pt>
                <c:pt idx="13236">
                  <c:v>298.99075299999998</c:v>
                </c:pt>
                <c:pt idx="13237">
                  <c:v>298.94390900000002</c:v>
                </c:pt>
                <c:pt idx="13238">
                  <c:v>298.80191000000002</c:v>
                </c:pt>
                <c:pt idx="13239">
                  <c:v>298.67214999999999</c:v>
                </c:pt>
                <c:pt idx="13240">
                  <c:v>298.54492199999999</c:v>
                </c:pt>
                <c:pt idx="13241">
                  <c:v>298.42861900000003</c:v>
                </c:pt>
                <c:pt idx="13242">
                  <c:v>298.29330399999998</c:v>
                </c:pt>
                <c:pt idx="13243">
                  <c:v>298.158905</c:v>
                </c:pt>
                <c:pt idx="13244">
                  <c:v>298.027557</c:v>
                </c:pt>
                <c:pt idx="13245">
                  <c:v>297.89880399999998</c:v>
                </c:pt>
                <c:pt idx="13246">
                  <c:v>297.803314</c:v>
                </c:pt>
                <c:pt idx="13247">
                  <c:v>297.66464200000001</c:v>
                </c:pt>
                <c:pt idx="13248">
                  <c:v>297.55001800000002</c:v>
                </c:pt>
                <c:pt idx="13249">
                  <c:v>297.42520100000002</c:v>
                </c:pt>
                <c:pt idx="13250">
                  <c:v>297.29595899999998</c:v>
                </c:pt>
                <c:pt idx="13251">
                  <c:v>297.15206899999998</c:v>
                </c:pt>
                <c:pt idx="13252">
                  <c:v>297.01126099999999</c:v>
                </c:pt>
                <c:pt idx="13253">
                  <c:v>296.96801799999997</c:v>
                </c:pt>
                <c:pt idx="13254">
                  <c:v>296.89263899999997</c:v>
                </c:pt>
                <c:pt idx="13255">
                  <c:v>296.74642899999998</c:v>
                </c:pt>
                <c:pt idx="13256">
                  <c:v>296.54748499999999</c:v>
                </c:pt>
                <c:pt idx="13257">
                  <c:v>296.41485599999999</c:v>
                </c:pt>
                <c:pt idx="13258">
                  <c:v>296.32873499999999</c:v>
                </c:pt>
                <c:pt idx="13259">
                  <c:v>296.19946299999998</c:v>
                </c:pt>
                <c:pt idx="13260">
                  <c:v>296.01538099999999</c:v>
                </c:pt>
                <c:pt idx="13261">
                  <c:v>295.90362499999998</c:v>
                </c:pt>
                <c:pt idx="13262">
                  <c:v>295.79077100000001</c:v>
                </c:pt>
                <c:pt idx="13263">
                  <c:v>295.64434799999998</c:v>
                </c:pt>
                <c:pt idx="13264">
                  <c:v>295.54980499999999</c:v>
                </c:pt>
                <c:pt idx="13265">
                  <c:v>295.49932899999999</c:v>
                </c:pt>
                <c:pt idx="13266">
                  <c:v>295.351135</c:v>
                </c:pt>
                <c:pt idx="13267">
                  <c:v>295.24902300000002</c:v>
                </c:pt>
                <c:pt idx="13268">
                  <c:v>295.11975100000001</c:v>
                </c:pt>
                <c:pt idx="13269">
                  <c:v>295.00314300000002</c:v>
                </c:pt>
                <c:pt idx="13270">
                  <c:v>294.86840799999999</c:v>
                </c:pt>
                <c:pt idx="13271">
                  <c:v>294.80429099999998</c:v>
                </c:pt>
                <c:pt idx="13272">
                  <c:v>294.63180499999999</c:v>
                </c:pt>
                <c:pt idx="13273">
                  <c:v>294.54272500000002</c:v>
                </c:pt>
                <c:pt idx="13274">
                  <c:v>294.46044899999998</c:v>
                </c:pt>
                <c:pt idx="13275">
                  <c:v>294.32965100000001</c:v>
                </c:pt>
                <c:pt idx="13276">
                  <c:v>294.22302200000001</c:v>
                </c:pt>
                <c:pt idx="13277">
                  <c:v>294.08389299999999</c:v>
                </c:pt>
                <c:pt idx="13278">
                  <c:v>293.99429300000003</c:v>
                </c:pt>
                <c:pt idx="13279">
                  <c:v>293.87463400000001</c:v>
                </c:pt>
                <c:pt idx="13280">
                  <c:v>293.68496699999997</c:v>
                </c:pt>
                <c:pt idx="13281">
                  <c:v>293.60992399999998</c:v>
                </c:pt>
                <c:pt idx="13282">
                  <c:v>293.39660600000002</c:v>
                </c:pt>
                <c:pt idx="13283">
                  <c:v>293.32003800000001</c:v>
                </c:pt>
                <c:pt idx="13284">
                  <c:v>293.16528299999999</c:v>
                </c:pt>
                <c:pt idx="13285">
                  <c:v>293.04007000000001</c:v>
                </c:pt>
                <c:pt idx="13286">
                  <c:v>292.90112299999998</c:v>
                </c:pt>
                <c:pt idx="13287">
                  <c:v>292.75414999999998</c:v>
                </c:pt>
                <c:pt idx="13288">
                  <c:v>292.66735799999998</c:v>
                </c:pt>
                <c:pt idx="13289">
                  <c:v>292.56839000000002</c:v>
                </c:pt>
                <c:pt idx="13290">
                  <c:v>292.46340900000001</c:v>
                </c:pt>
                <c:pt idx="13291">
                  <c:v>292.33389299999999</c:v>
                </c:pt>
                <c:pt idx="13292">
                  <c:v>292.18338</c:v>
                </c:pt>
                <c:pt idx="13293">
                  <c:v>292.03463699999998</c:v>
                </c:pt>
                <c:pt idx="13294">
                  <c:v>291.90035999999998</c:v>
                </c:pt>
                <c:pt idx="13295">
                  <c:v>291.79217499999999</c:v>
                </c:pt>
                <c:pt idx="13296">
                  <c:v>291.68014499999998</c:v>
                </c:pt>
                <c:pt idx="13297">
                  <c:v>291.55224600000003</c:v>
                </c:pt>
                <c:pt idx="13298">
                  <c:v>291.43496699999997</c:v>
                </c:pt>
                <c:pt idx="13299">
                  <c:v>291.30059799999998</c:v>
                </c:pt>
                <c:pt idx="13300">
                  <c:v>291.135132</c:v>
                </c:pt>
                <c:pt idx="13301">
                  <c:v>291.02417000000003</c:v>
                </c:pt>
                <c:pt idx="13302">
                  <c:v>290.94448899999998</c:v>
                </c:pt>
                <c:pt idx="13303">
                  <c:v>290.816101</c:v>
                </c:pt>
                <c:pt idx="13304">
                  <c:v>290.70376599999997</c:v>
                </c:pt>
                <c:pt idx="13305">
                  <c:v>290.55670199999997</c:v>
                </c:pt>
                <c:pt idx="13306">
                  <c:v>290.45327800000001</c:v>
                </c:pt>
                <c:pt idx="13307">
                  <c:v>290.29238900000001</c:v>
                </c:pt>
                <c:pt idx="13308">
                  <c:v>290.20791600000001</c:v>
                </c:pt>
                <c:pt idx="13309">
                  <c:v>290.046356</c:v>
                </c:pt>
                <c:pt idx="13310">
                  <c:v>289.92202800000001</c:v>
                </c:pt>
                <c:pt idx="13311">
                  <c:v>289.79974399999998</c:v>
                </c:pt>
                <c:pt idx="13312">
                  <c:v>289.62939499999999</c:v>
                </c:pt>
                <c:pt idx="13313">
                  <c:v>289.574524</c:v>
                </c:pt>
                <c:pt idx="13314">
                  <c:v>289.459564</c:v>
                </c:pt>
                <c:pt idx="13315">
                  <c:v>289.25058000000001</c:v>
                </c:pt>
                <c:pt idx="13316">
                  <c:v>289.121307</c:v>
                </c:pt>
                <c:pt idx="13317">
                  <c:v>289.08187900000001</c:v>
                </c:pt>
                <c:pt idx="13318">
                  <c:v>288.971588</c:v>
                </c:pt>
                <c:pt idx="13319">
                  <c:v>288.76769999999999</c:v>
                </c:pt>
                <c:pt idx="13320">
                  <c:v>288.72531099999998</c:v>
                </c:pt>
                <c:pt idx="13321">
                  <c:v>288.61935399999999</c:v>
                </c:pt>
                <c:pt idx="13322">
                  <c:v>288.49597199999999</c:v>
                </c:pt>
                <c:pt idx="13323">
                  <c:v>288.38107300000001</c:v>
                </c:pt>
                <c:pt idx="13324">
                  <c:v>288.222443</c:v>
                </c:pt>
                <c:pt idx="13325">
                  <c:v>288.14144900000002</c:v>
                </c:pt>
                <c:pt idx="13326">
                  <c:v>288.02410900000001</c:v>
                </c:pt>
                <c:pt idx="13327">
                  <c:v>287.905823</c:v>
                </c:pt>
                <c:pt idx="13328">
                  <c:v>287.80896000000001</c:v>
                </c:pt>
                <c:pt idx="13329">
                  <c:v>287.67468300000002</c:v>
                </c:pt>
                <c:pt idx="13330">
                  <c:v>287.53417999999999</c:v>
                </c:pt>
                <c:pt idx="13331">
                  <c:v>287.36257899999998</c:v>
                </c:pt>
                <c:pt idx="13332">
                  <c:v>287.27545199999997</c:v>
                </c:pt>
                <c:pt idx="13333">
                  <c:v>287.13073700000001</c:v>
                </c:pt>
                <c:pt idx="13334">
                  <c:v>287.01907299999999</c:v>
                </c:pt>
                <c:pt idx="13335">
                  <c:v>286.83685300000002</c:v>
                </c:pt>
                <c:pt idx="13336">
                  <c:v>286.67907700000001</c:v>
                </c:pt>
                <c:pt idx="13337">
                  <c:v>286.64086900000001</c:v>
                </c:pt>
                <c:pt idx="13338">
                  <c:v>286.56631499999997</c:v>
                </c:pt>
                <c:pt idx="13339">
                  <c:v>286.410034</c:v>
                </c:pt>
                <c:pt idx="13340">
                  <c:v>286.27145400000001</c:v>
                </c:pt>
                <c:pt idx="13341">
                  <c:v>286.13275099999998</c:v>
                </c:pt>
                <c:pt idx="13342">
                  <c:v>286.04836999999998</c:v>
                </c:pt>
                <c:pt idx="13343">
                  <c:v>285.910706</c:v>
                </c:pt>
                <c:pt idx="13344">
                  <c:v>285.78323399999999</c:v>
                </c:pt>
                <c:pt idx="13345">
                  <c:v>285.63464399999998</c:v>
                </c:pt>
                <c:pt idx="13346">
                  <c:v>285.49408</c:v>
                </c:pt>
                <c:pt idx="13347">
                  <c:v>285.36459400000001</c:v>
                </c:pt>
                <c:pt idx="13348">
                  <c:v>285.192566</c:v>
                </c:pt>
                <c:pt idx="13349">
                  <c:v>285.09347500000001</c:v>
                </c:pt>
                <c:pt idx="13350">
                  <c:v>285.01925699999998</c:v>
                </c:pt>
                <c:pt idx="13351">
                  <c:v>284.85437000000002</c:v>
                </c:pt>
                <c:pt idx="13352">
                  <c:v>284.72113000000002</c:v>
                </c:pt>
                <c:pt idx="13353">
                  <c:v>284.65713499999998</c:v>
                </c:pt>
                <c:pt idx="13354">
                  <c:v>284.56640599999997</c:v>
                </c:pt>
                <c:pt idx="13355">
                  <c:v>284.36947600000002</c:v>
                </c:pt>
                <c:pt idx="13356">
                  <c:v>284.298676</c:v>
                </c:pt>
                <c:pt idx="13357">
                  <c:v>284.17392000000001</c:v>
                </c:pt>
                <c:pt idx="13358">
                  <c:v>284.06231700000001</c:v>
                </c:pt>
                <c:pt idx="13359">
                  <c:v>283.95992999999999</c:v>
                </c:pt>
                <c:pt idx="13360">
                  <c:v>283.828552</c:v>
                </c:pt>
                <c:pt idx="13361">
                  <c:v>283.62127700000002</c:v>
                </c:pt>
                <c:pt idx="13362">
                  <c:v>283.57791099999997</c:v>
                </c:pt>
                <c:pt idx="13363">
                  <c:v>283.43521099999998</c:v>
                </c:pt>
                <c:pt idx="13364">
                  <c:v>283.24444599999998</c:v>
                </c:pt>
                <c:pt idx="13365">
                  <c:v>283.16039999999998</c:v>
                </c:pt>
                <c:pt idx="13366">
                  <c:v>282.988586</c:v>
                </c:pt>
                <c:pt idx="13367">
                  <c:v>282.87170400000002</c:v>
                </c:pt>
                <c:pt idx="13368">
                  <c:v>282.76971400000002</c:v>
                </c:pt>
                <c:pt idx="13369">
                  <c:v>282.69006300000001</c:v>
                </c:pt>
                <c:pt idx="13370">
                  <c:v>282.57241800000003</c:v>
                </c:pt>
                <c:pt idx="13371">
                  <c:v>282.45712300000002</c:v>
                </c:pt>
                <c:pt idx="13372">
                  <c:v>282.33770800000002</c:v>
                </c:pt>
                <c:pt idx="13373">
                  <c:v>282.19528200000002</c:v>
                </c:pt>
                <c:pt idx="13374">
                  <c:v>282.05456500000003</c:v>
                </c:pt>
                <c:pt idx="13375">
                  <c:v>281.983093</c:v>
                </c:pt>
                <c:pt idx="13376">
                  <c:v>281.85122699999999</c:v>
                </c:pt>
                <c:pt idx="13377">
                  <c:v>281.717285</c:v>
                </c:pt>
                <c:pt idx="13378">
                  <c:v>281.58889799999997</c:v>
                </c:pt>
                <c:pt idx="13379">
                  <c:v>281.45648199999999</c:v>
                </c:pt>
                <c:pt idx="13380">
                  <c:v>281.37158199999999</c:v>
                </c:pt>
                <c:pt idx="13381">
                  <c:v>281.16159099999999</c:v>
                </c:pt>
                <c:pt idx="13382">
                  <c:v>281.08395400000001</c:v>
                </c:pt>
                <c:pt idx="13383">
                  <c:v>280.96404999999999</c:v>
                </c:pt>
                <c:pt idx="13384">
                  <c:v>280.80267300000003</c:v>
                </c:pt>
                <c:pt idx="13385">
                  <c:v>280.68142699999999</c:v>
                </c:pt>
                <c:pt idx="13386">
                  <c:v>280.60125699999998</c:v>
                </c:pt>
                <c:pt idx="13387">
                  <c:v>280.37057499999997</c:v>
                </c:pt>
                <c:pt idx="13388">
                  <c:v>280.22216800000001</c:v>
                </c:pt>
                <c:pt idx="13389">
                  <c:v>280.13403299999999</c:v>
                </c:pt>
                <c:pt idx="13390">
                  <c:v>279.96762100000001</c:v>
                </c:pt>
                <c:pt idx="13391">
                  <c:v>279.78707900000001</c:v>
                </c:pt>
                <c:pt idx="13392">
                  <c:v>279.70642099999998</c:v>
                </c:pt>
                <c:pt idx="13393">
                  <c:v>279.60025000000002</c:v>
                </c:pt>
                <c:pt idx="13394">
                  <c:v>279.49066199999999</c:v>
                </c:pt>
                <c:pt idx="13395">
                  <c:v>279.39965799999999</c:v>
                </c:pt>
                <c:pt idx="13396">
                  <c:v>279.26629600000001</c:v>
                </c:pt>
                <c:pt idx="13397">
                  <c:v>279.120453</c:v>
                </c:pt>
                <c:pt idx="13398">
                  <c:v>279.05963100000002</c:v>
                </c:pt>
                <c:pt idx="13399">
                  <c:v>278.92910799999999</c:v>
                </c:pt>
                <c:pt idx="13400">
                  <c:v>278.80136099999999</c:v>
                </c:pt>
                <c:pt idx="13401">
                  <c:v>278.69702100000001</c:v>
                </c:pt>
                <c:pt idx="13402">
                  <c:v>278.54168700000002</c:v>
                </c:pt>
                <c:pt idx="13403">
                  <c:v>278.46081500000003</c:v>
                </c:pt>
                <c:pt idx="13404">
                  <c:v>278.36224399999998</c:v>
                </c:pt>
                <c:pt idx="13405">
                  <c:v>278.17804000000001</c:v>
                </c:pt>
                <c:pt idx="13406">
                  <c:v>278.01043700000002</c:v>
                </c:pt>
                <c:pt idx="13407">
                  <c:v>277.90579200000002</c:v>
                </c:pt>
                <c:pt idx="13408">
                  <c:v>277.77145400000001</c:v>
                </c:pt>
                <c:pt idx="13409">
                  <c:v>277.67648300000002</c:v>
                </c:pt>
                <c:pt idx="13410">
                  <c:v>277.49401899999998</c:v>
                </c:pt>
                <c:pt idx="13411">
                  <c:v>277.45114100000001</c:v>
                </c:pt>
                <c:pt idx="13412">
                  <c:v>277.31652800000001</c:v>
                </c:pt>
                <c:pt idx="13413">
                  <c:v>277.21124300000002</c:v>
                </c:pt>
                <c:pt idx="13414">
                  <c:v>277.13790899999998</c:v>
                </c:pt>
                <c:pt idx="13415">
                  <c:v>277.05157500000001</c:v>
                </c:pt>
                <c:pt idx="13416">
                  <c:v>276.87713600000001</c:v>
                </c:pt>
                <c:pt idx="13417">
                  <c:v>276.71792599999998</c:v>
                </c:pt>
                <c:pt idx="13418">
                  <c:v>276.609467</c:v>
                </c:pt>
                <c:pt idx="13419">
                  <c:v>276.47113000000002</c:v>
                </c:pt>
                <c:pt idx="13420">
                  <c:v>276.36187699999999</c:v>
                </c:pt>
                <c:pt idx="13421">
                  <c:v>276.22436499999998</c:v>
                </c:pt>
                <c:pt idx="13422">
                  <c:v>276.10665899999998</c:v>
                </c:pt>
                <c:pt idx="13423">
                  <c:v>275.95901500000002</c:v>
                </c:pt>
                <c:pt idx="13424">
                  <c:v>275.84210200000001</c:v>
                </c:pt>
                <c:pt idx="13425">
                  <c:v>275.66143799999998</c:v>
                </c:pt>
                <c:pt idx="13426">
                  <c:v>275.58175699999998</c:v>
                </c:pt>
                <c:pt idx="13427">
                  <c:v>275.45291099999997</c:v>
                </c:pt>
                <c:pt idx="13428">
                  <c:v>275.353455</c:v>
                </c:pt>
                <c:pt idx="13429">
                  <c:v>275.23410000000001</c:v>
                </c:pt>
                <c:pt idx="13430">
                  <c:v>275.03890999999999</c:v>
                </c:pt>
                <c:pt idx="13431">
                  <c:v>274.974243</c:v>
                </c:pt>
                <c:pt idx="13432">
                  <c:v>274.84021000000001</c:v>
                </c:pt>
                <c:pt idx="13433">
                  <c:v>274.70339999999999</c:v>
                </c:pt>
                <c:pt idx="13434">
                  <c:v>274.586365</c:v>
                </c:pt>
                <c:pt idx="13435">
                  <c:v>274.42767300000003</c:v>
                </c:pt>
                <c:pt idx="13436">
                  <c:v>274.34002700000002</c:v>
                </c:pt>
                <c:pt idx="13437">
                  <c:v>274.22979700000002</c:v>
                </c:pt>
                <c:pt idx="13438">
                  <c:v>274.13192700000002</c:v>
                </c:pt>
                <c:pt idx="13439">
                  <c:v>274.02871699999997</c:v>
                </c:pt>
                <c:pt idx="13440">
                  <c:v>273.86404399999998</c:v>
                </c:pt>
                <c:pt idx="13441">
                  <c:v>273.76483200000001</c:v>
                </c:pt>
                <c:pt idx="13442">
                  <c:v>273.62512199999998</c:v>
                </c:pt>
                <c:pt idx="13443">
                  <c:v>273.43875100000002</c:v>
                </c:pt>
                <c:pt idx="13444">
                  <c:v>273.354218</c:v>
                </c:pt>
                <c:pt idx="13445">
                  <c:v>273.25628699999999</c:v>
                </c:pt>
                <c:pt idx="13446">
                  <c:v>273.07376099999999</c:v>
                </c:pt>
                <c:pt idx="13447">
                  <c:v>272.918182</c:v>
                </c:pt>
                <c:pt idx="13448">
                  <c:v>272.84552000000002</c:v>
                </c:pt>
                <c:pt idx="13449">
                  <c:v>272.715576</c:v>
                </c:pt>
                <c:pt idx="13450">
                  <c:v>272.58349600000003</c:v>
                </c:pt>
                <c:pt idx="13451">
                  <c:v>272.47076399999997</c:v>
                </c:pt>
                <c:pt idx="13452">
                  <c:v>272.31161500000002</c:v>
                </c:pt>
                <c:pt idx="13453">
                  <c:v>272.18279999999999</c:v>
                </c:pt>
                <c:pt idx="13454">
                  <c:v>272.06649800000002</c:v>
                </c:pt>
                <c:pt idx="13455">
                  <c:v>271.94009399999999</c:v>
                </c:pt>
                <c:pt idx="13456">
                  <c:v>271.82058699999999</c:v>
                </c:pt>
                <c:pt idx="13457">
                  <c:v>271.73062099999999</c:v>
                </c:pt>
                <c:pt idx="13458">
                  <c:v>271.59848</c:v>
                </c:pt>
                <c:pt idx="13459">
                  <c:v>271.54998799999998</c:v>
                </c:pt>
                <c:pt idx="13460">
                  <c:v>271.43493699999999</c:v>
                </c:pt>
                <c:pt idx="13461">
                  <c:v>271.29922499999998</c:v>
                </c:pt>
                <c:pt idx="13462">
                  <c:v>271.17520100000002</c:v>
                </c:pt>
                <c:pt idx="13463">
                  <c:v>271.04376200000002</c:v>
                </c:pt>
                <c:pt idx="13464">
                  <c:v>270.93689000000001</c:v>
                </c:pt>
                <c:pt idx="13465">
                  <c:v>270.81668100000002</c:v>
                </c:pt>
                <c:pt idx="13466">
                  <c:v>270.68774400000001</c:v>
                </c:pt>
                <c:pt idx="13467">
                  <c:v>270.61840799999999</c:v>
                </c:pt>
                <c:pt idx="13468">
                  <c:v>270.46447799999999</c:v>
                </c:pt>
                <c:pt idx="13469">
                  <c:v>270.28598</c:v>
                </c:pt>
                <c:pt idx="13470">
                  <c:v>270.23510700000003</c:v>
                </c:pt>
                <c:pt idx="13471">
                  <c:v>270.03295900000001</c:v>
                </c:pt>
                <c:pt idx="13472">
                  <c:v>269.88449100000003</c:v>
                </c:pt>
                <c:pt idx="13473">
                  <c:v>269.80447400000003</c:v>
                </c:pt>
                <c:pt idx="13474">
                  <c:v>269.69158900000002</c:v>
                </c:pt>
                <c:pt idx="13475">
                  <c:v>269.54205300000001</c:v>
                </c:pt>
                <c:pt idx="13476">
                  <c:v>269.40063500000002</c:v>
                </c:pt>
                <c:pt idx="13477">
                  <c:v>269.28259300000002</c:v>
                </c:pt>
                <c:pt idx="13478">
                  <c:v>269.17431599999998</c:v>
                </c:pt>
                <c:pt idx="13479">
                  <c:v>269.06011999999998</c:v>
                </c:pt>
                <c:pt idx="13480">
                  <c:v>268.96066300000001</c:v>
                </c:pt>
                <c:pt idx="13481">
                  <c:v>268.86828600000001</c:v>
                </c:pt>
                <c:pt idx="13482">
                  <c:v>268.75723299999999</c:v>
                </c:pt>
                <c:pt idx="13483">
                  <c:v>268.57076999999998</c:v>
                </c:pt>
                <c:pt idx="13484">
                  <c:v>268.40585299999998</c:v>
                </c:pt>
                <c:pt idx="13485">
                  <c:v>268.31521600000002</c:v>
                </c:pt>
                <c:pt idx="13486">
                  <c:v>268.19775399999997</c:v>
                </c:pt>
                <c:pt idx="13487">
                  <c:v>268.09680200000003</c:v>
                </c:pt>
                <c:pt idx="13488">
                  <c:v>268.01034499999997</c:v>
                </c:pt>
                <c:pt idx="13489">
                  <c:v>267.88760400000001</c:v>
                </c:pt>
                <c:pt idx="13490">
                  <c:v>267.76971400000002</c:v>
                </c:pt>
                <c:pt idx="13491">
                  <c:v>267.65545700000001</c:v>
                </c:pt>
                <c:pt idx="13492">
                  <c:v>267.60327100000001</c:v>
                </c:pt>
                <c:pt idx="13493">
                  <c:v>267.46099900000002</c:v>
                </c:pt>
                <c:pt idx="13494">
                  <c:v>267.33627300000001</c:v>
                </c:pt>
                <c:pt idx="13495">
                  <c:v>267.20925899999997</c:v>
                </c:pt>
                <c:pt idx="13496">
                  <c:v>267.06924400000003</c:v>
                </c:pt>
                <c:pt idx="13497">
                  <c:v>266.958618</c:v>
                </c:pt>
                <c:pt idx="13498">
                  <c:v>266.77093500000001</c:v>
                </c:pt>
                <c:pt idx="13499">
                  <c:v>266.70883199999997</c:v>
                </c:pt>
                <c:pt idx="13500">
                  <c:v>266.56204200000002</c:v>
                </c:pt>
                <c:pt idx="13501">
                  <c:v>266.45980800000001</c:v>
                </c:pt>
                <c:pt idx="13502">
                  <c:v>266.31759599999998</c:v>
                </c:pt>
                <c:pt idx="13503">
                  <c:v>266.18279999999999</c:v>
                </c:pt>
                <c:pt idx="13504">
                  <c:v>266.02829000000003</c:v>
                </c:pt>
                <c:pt idx="13505">
                  <c:v>265.88974000000002</c:v>
                </c:pt>
                <c:pt idx="13506">
                  <c:v>265.78689600000001</c:v>
                </c:pt>
                <c:pt idx="13507">
                  <c:v>265.65637199999998</c:v>
                </c:pt>
                <c:pt idx="13508">
                  <c:v>265.51876800000002</c:v>
                </c:pt>
                <c:pt idx="13509">
                  <c:v>265.375336</c:v>
                </c:pt>
                <c:pt idx="13510">
                  <c:v>265.24075299999998</c:v>
                </c:pt>
                <c:pt idx="13511">
                  <c:v>265.17123400000003</c:v>
                </c:pt>
                <c:pt idx="13512">
                  <c:v>265.01165800000001</c:v>
                </c:pt>
                <c:pt idx="13513">
                  <c:v>264.82925399999999</c:v>
                </c:pt>
                <c:pt idx="13514">
                  <c:v>264.695404</c:v>
                </c:pt>
                <c:pt idx="13515">
                  <c:v>264.60137900000001</c:v>
                </c:pt>
                <c:pt idx="13516">
                  <c:v>264.45214800000002</c:v>
                </c:pt>
                <c:pt idx="13517">
                  <c:v>264.38674900000001</c:v>
                </c:pt>
                <c:pt idx="13518">
                  <c:v>264.30651899999998</c:v>
                </c:pt>
                <c:pt idx="13519">
                  <c:v>264.16922</c:v>
                </c:pt>
                <c:pt idx="13520">
                  <c:v>264.02596999999997</c:v>
                </c:pt>
                <c:pt idx="13521">
                  <c:v>263.94049100000001</c:v>
                </c:pt>
                <c:pt idx="13522">
                  <c:v>263.80688500000002</c:v>
                </c:pt>
                <c:pt idx="13523">
                  <c:v>263.70871</c:v>
                </c:pt>
                <c:pt idx="13524">
                  <c:v>263.52563500000002</c:v>
                </c:pt>
                <c:pt idx="13525">
                  <c:v>263.43127399999997</c:v>
                </c:pt>
                <c:pt idx="13526">
                  <c:v>263.28530899999998</c:v>
                </c:pt>
                <c:pt idx="13527">
                  <c:v>263.14605699999998</c:v>
                </c:pt>
                <c:pt idx="13528">
                  <c:v>263.05148300000002</c:v>
                </c:pt>
                <c:pt idx="13529">
                  <c:v>262.94949300000002</c:v>
                </c:pt>
                <c:pt idx="13530">
                  <c:v>262.76049799999998</c:v>
                </c:pt>
                <c:pt idx="13531">
                  <c:v>262.72180200000003</c:v>
                </c:pt>
                <c:pt idx="13532">
                  <c:v>262.547302</c:v>
                </c:pt>
                <c:pt idx="13533">
                  <c:v>262.40121499999998</c:v>
                </c:pt>
                <c:pt idx="13534">
                  <c:v>262.36279300000001</c:v>
                </c:pt>
                <c:pt idx="13535">
                  <c:v>262.17413299999998</c:v>
                </c:pt>
                <c:pt idx="13536">
                  <c:v>262.071777</c:v>
                </c:pt>
                <c:pt idx="13537">
                  <c:v>261.95632899999998</c:v>
                </c:pt>
                <c:pt idx="13538">
                  <c:v>261.844177</c:v>
                </c:pt>
                <c:pt idx="13539">
                  <c:v>261.77685500000001</c:v>
                </c:pt>
                <c:pt idx="13540">
                  <c:v>261.68084700000003</c:v>
                </c:pt>
                <c:pt idx="13541">
                  <c:v>261.44201700000002</c:v>
                </c:pt>
                <c:pt idx="13542">
                  <c:v>261.33505200000002</c:v>
                </c:pt>
                <c:pt idx="13543">
                  <c:v>261.22485399999999</c:v>
                </c:pt>
                <c:pt idx="13544">
                  <c:v>261.10513300000002</c:v>
                </c:pt>
                <c:pt idx="13545">
                  <c:v>260.92892499999999</c:v>
                </c:pt>
                <c:pt idx="13546">
                  <c:v>260.83102400000001</c:v>
                </c:pt>
                <c:pt idx="13547">
                  <c:v>260.76718099999999</c:v>
                </c:pt>
                <c:pt idx="13548">
                  <c:v>260.59518400000002</c:v>
                </c:pt>
                <c:pt idx="13549">
                  <c:v>260.50744600000002</c:v>
                </c:pt>
                <c:pt idx="13550">
                  <c:v>260.43139600000001</c:v>
                </c:pt>
                <c:pt idx="13551">
                  <c:v>260.238159</c:v>
                </c:pt>
                <c:pt idx="13552">
                  <c:v>260.14016700000002</c:v>
                </c:pt>
                <c:pt idx="13553">
                  <c:v>259.94555700000001</c:v>
                </c:pt>
                <c:pt idx="13554">
                  <c:v>259.831299</c:v>
                </c:pt>
                <c:pt idx="13555">
                  <c:v>259.70849600000003</c:v>
                </c:pt>
                <c:pt idx="13556">
                  <c:v>259.55853300000001</c:v>
                </c:pt>
                <c:pt idx="13557">
                  <c:v>259.44998199999998</c:v>
                </c:pt>
                <c:pt idx="13558">
                  <c:v>259.35888699999998</c:v>
                </c:pt>
                <c:pt idx="13559">
                  <c:v>259.22467</c:v>
                </c:pt>
                <c:pt idx="13560">
                  <c:v>259.15603599999997</c:v>
                </c:pt>
                <c:pt idx="13561">
                  <c:v>259.059845</c:v>
                </c:pt>
                <c:pt idx="13562">
                  <c:v>258.934235</c:v>
                </c:pt>
                <c:pt idx="13563">
                  <c:v>258.77252199999998</c:v>
                </c:pt>
                <c:pt idx="13564">
                  <c:v>258.64138800000001</c:v>
                </c:pt>
                <c:pt idx="13565">
                  <c:v>258.47473100000002</c:v>
                </c:pt>
                <c:pt idx="13566">
                  <c:v>258.32141100000001</c:v>
                </c:pt>
                <c:pt idx="13567">
                  <c:v>258.27899200000002</c:v>
                </c:pt>
                <c:pt idx="13568">
                  <c:v>258.11611900000003</c:v>
                </c:pt>
                <c:pt idx="13569">
                  <c:v>257.97207600000002</c:v>
                </c:pt>
                <c:pt idx="13570">
                  <c:v>257.88024899999999</c:v>
                </c:pt>
                <c:pt idx="13571">
                  <c:v>257.75824</c:v>
                </c:pt>
                <c:pt idx="13572">
                  <c:v>257.67089800000002</c:v>
                </c:pt>
                <c:pt idx="13573">
                  <c:v>257.54922499999998</c:v>
                </c:pt>
                <c:pt idx="13574">
                  <c:v>257.36370799999997</c:v>
                </c:pt>
                <c:pt idx="13575">
                  <c:v>257.25442500000003</c:v>
                </c:pt>
                <c:pt idx="13576">
                  <c:v>257.151184</c:v>
                </c:pt>
                <c:pt idx="13577">
                  <c:v>256.96163899999999</c:v>
                </c:pt>
                <c:pt idx="13578">
                  <c:v>256.84637500000002</c:v>
                </c:pt>
                <c:pt idx="13579">
                  <c:v>256.74331699999999</c:v>
                </c:pt>
                <c:pt idx="13580">
                  <c:v>256.58596799999998</c:v>
                </c:pt>
                <c:pt idx="13581">
                  <c:v>256.49704000000003</c:v>
                </c:pt>
                <c:pt idx="13582">
                  <c:v>256.40188599999999</c:v>
                </c:pt>
                <c:pt idx="13583">
                  <c:v>256.28558299999997</c:v>
                </c:pt>
                <c:pt idx="13584">
                  <c:v>256.16570999999999</c:v>
                </c:pt>
                <c:pt idx="13585">
                  <c:v>256.02969400000001</c:v>
                </c:pt>
                <c:pt idx="13586">
                  <c:v>255.921021</c:v>
                </c:pt>
                <c:pt idx="13587">
                  <c:v>255.77534499999999</c:v>
                </c:pt>
                <c:pt idx="13588">
                  <c:v>255.620285</c:v>
                </c:pt>
                <c:pt idx="13589">
                  <c:v>255.527939</c:v>
                </c:pt>
                <c:pt idx="13590">
                  <c:v>255.424316</c:v>
                </c:pt>
                <c:pt idx="13591">
                  <c:v>255.33299299999999</c:v>
                </c:pt>
                <c:pt idx="13592">
                  <c:v>255.21096800000001</c:v>
                </c:pt>
                <c:pt idx="13593">
                  <c:v>255.07389800000001</c:v>
                </c:pt>
                <c:pt idx="13594">
                  <c:v>254.90789799999999</c:v>
                </c:pt>
                <c:pt idx="13595">
                  <c:v>254.822067</c:v>
                </c:pt>
                <c:pt idx="13596">
                  <c:v>254.68727100000001</c:v>
                </c:pt>
                <c:pt idx="13597">
                  <c:v>254.56744399999999</c:v>
                </c:pt>
                <c:pt idx="13598">
                  <c:v>254.42619300000001</c:v>
                </c:pt>
                <c:pt idx="13599">
                  <c:v>254.34356700000001</c:v>
                </c:pt>
                <c:pt idx="13600">
                  <c:v>254.24726899999999</c:v>
                </c:pt>
                <c:pt idx="13601">
                  <c:v>254.13473500000001</c:v>
                </c:pt>
                <c:pt idx="13602">
                  <c:v>253.986771</c:v>
                </c:pt>
                <c:pt idx="13603">
                  <c:v>253.87794500000001</c:v>
                </c:pt>
                <c:pt idx="13604">
                  <c:v>253.76236</c:v>
                </c:pt>
                <c:pt idx="13605">
                  <c:v>253.639343</c:v>
                </c:pt>
                <c:pt idx="13606">
                  <c:v>253.51049800000001</c:v>
                </c:pt>
                <c:pt idx="13607">
                  <c:v>253.39877300000001</c:v>
                </c:pt>
                <c:pt idx="13608">
                  <c:v>253.25456199999999</c:v>
                </c:pt>
                <c:pt idx="13609">
                  <c:v>253.121948</c:v>
                </c:pt>
                <c:pt idx="13610">
                  <c:v>252.966812</c:v>
                </c:pt>
                <c:pt idx="13611">
                  <c:v>252.86454800000001</c:v>
                </c:pt>
                <c:pt idx="13612">
                  <c:v>252.68487500000001</c:v>
                </c:pt>
                <c:pt idx="13613">
                  <c:v>252.61615</c:v>
                </c:pt>
                <c:pt idx="13614">
                  <c:v>252.548599</c:v>
                </c:pt>
                <c:pt idx="13615">
                  <c:v>252.395081</c:v>
                </c:pt>
                <c:pt idx="13616">
                  <c:v>252.21571399999999</c:v>
                </c:pt>
                <c:pt idx="13617">
                  <c:v>252.140579</c:v>
                </c:pt>
                <c:pt idx="13618">
                  <c:v>252.02514600000001</c:v>
                </c:pt>
                <c:pt idx="13619">
                  <c:v>251.92105100000001</c:v>
                </c:pt>
                <c:pt idx="13620">
                  <c:v>251.80720500000001</c:v>
                </c:pt>
                <c:pt idx="13621">
                  <c:v>251.69014000000001</c:v>
                </c:pt>
                <c:pt idx="13622">
                  <c:v>251.60966500000001</c:v>
                </c:pt>
                <c:pt idx="13623">
                  <c:v>251.49981700000001</c:v>
                </c:pt>
                <c:pt idx="13624">
                  <c:v>251.404922</c:v>
                </c:pt>
                <c:pt idx="13625">
                  <c:v>251.22993500000001</c:v>
                </c:pt>
                <c:pt idx="13626">
                  <c:v>251.15220600000001</c:v>
                </c:pt>
                <c:pt idx="13627">
                  <c:v>250.988663</c:v>
                </c:pt>
                <c:pt idx="13628">
                  <c:v>250.87112400000001</c:v>
                </c:pt>
                <c:pt idx="13629">
                  <c:v>250.75230400000001</c:v>
                </c:pt>
                <c:pt idx="13630">
                  <c:v>250.57633999999999</c:v>
                </c:pt>
                <c:pt idx="13631">
                  <c:v>250.47134399999999</c:v>
                </c:pt>
                <c:pt idx="13632">
                  <c:v>250.30543499999999</c:v>
                </c:pt>
                <c:pt idx="13633">
                  <c:v>250.111694</c:v>
                </c:pt>
                <c:pt idx="13634">
                  <c:v>250.02789300000001</c:v>
                </c:pt>
                <c:pt idx="13635">
                  <c:v>249.91423</c:v>
                </c:pt>
                <c:pt idx="13636">
                  <c:v>249.75122099999999</c:v>
                </c:pt>
                <c:pt idx="13637">
                  <c:v>249.58154300000001</c:v>
                </c:pt>
                <c:pt idx="13638">
                  <c:v>249.45195000000001</c:v>
                </c:pt>
                <c:pt idx="13639">
                  <c:v>249.30346700000001</c:v>
                </c:pt>
                <c:pt idx="13640">
                  <c:v>249.13453699999999</c:v>
                </c:pt>
                <c:pt idx="13641">
                  <c:v>249.04638700000001</c:v>
                </c:pt>
                <c:pt idx="13642">
                  <c:v>248.912781</c:v>
                </c:pt>
                <c:pt idx="13643">
                  <c:v>248.79663099999999</c:v>
                </c:pt>
                <c:pt idx="13644">
                  <c:v>248.61601300000001</c:v>
                </c:pt>
                <c:pt idx="13645">
                  <c:v>248.464844</c:v>
                </c:pt>
                <c:pt idx="13646">
                  <c:v>248.34382600000001</c:v>
                </c:pt>
                <c:pt idx="13647">
                  <c:v>248.25308200000001</c:v>
                </c:pt>
                <c:pt idx="13648">
                  <c:v>248.128265</c:v>
                </c:pt>
                <c:pt idx="13649">
                  <c:v>248.02095</c:v>
                </c:pt>
                <c:pt idx="13650">
                  <c:v>247.881607</c:v>
                </c:pt>
                <c:pt idx="13651">
                  <c:v>247.72421299999999</c:v>
                </c:pt>
                <c:pt idx="13652">
                  <c:v>247.60891699999999</c:v>
                </c:pt>
                <c:pt idx="13653">
                  <c:v>247.467972</c:v>
                </c:pt>
                <c:pt idx="13654">
                  <c:v>247.33012400000001</c:v>
                </c:pt>
                <c:pt idx="13655">
                  <c:v>247.22563199999999</c:v>
                </c:pt>
                <c:pt idx="13656">
                  <c:v>247.05389400000001</c:v>
                </c:pt>
                <c:pt idx="13657">
                  <c:v>246.95837399999999</c:v>
                </c:pt>
                <c:pt idx="13658">
                  <c:v>246.84120200000001</c:v>
                </c:pt>
                <c:pt idx="13659">
                  <c:v>246.77847299999999</c:v>
                </c:pt>
                <c:pt idx="13660">
                  <c:v>246.63557399999999</c:v>
                </c:pt>
                <c:pt idx="13661">
                  <c:v>246.41314700000001</c:v>
                </c:pt>
                <c:pt idx="13662">
                  <c:v>246.323837</c:v>
                </c:pt>
                <c:pt idx="13663">
                  <c:v>246.19203200000001</c:v>
                </c:pt>
                <c:pt idx="13664">
                  <c:v>246.04264800000001</c:v>
                </c:pt>
                <c:pt idx="13665">
                  <c:v>245.94000199999999</c:v>
                </c:pt>
                <c:pt idx="13666">
                  <c:v>245.85365300000001</c:v>
                </c:pt>
                <c:pt idx="13667">
                  <c:v>245.68421900000001</c:v>
                </c:pt>
                <c:pt idx="13668">
                  <c:v>245.58009300000001</c:v>
                </c:pt>
                <c:pt idx="13669">
                  <c:v>245.41890000000001</c:v>
                </c:pt>
                <c:pt idx="13670">
                  <c:v>245.33753999999999</c:v>
                </c:pt>
                <c:pt idx="13671">
                  <c:v>245.15437299999999</c:v>
                </c:pt>
                <c:pt idx="13672">
                  <c:v>245.056656</c:v>
                </c:pt>
                <c:pt idx="13673">
                  <c:v>244.979095</c:v>
                </c:pt>
                <c:pt idx="13674">
                  <c:v>244.83947800000001</c:v>
                </c:pt>
                <c:pt idx="13675">
                  <c:v>244.66957099999999</c:v>
                </c:pt>
                <c:pt idx="13676">
                  <c:v>244.56456</c:v>
                </c:pt>
                <c:pt idx="13677">
                  <c:v>244.470688</c:v>
                </c:pt>
                <c:pt idx="13678">
                  <c:v>244.32681299999999</c:v>
                </c:pt>
                <c:pt idx="13679">
                  <c:v>244.16133099999999</c:v>
                </c:pt>
                <c:pt idx="13680">
                  <c:v>244.03088399999999</c:v>
                </c:pt>
                <c:pt idx="13681">
                  <c:v>243.870544</c:v>
                </c:pt>
                <c:pt idx="13682">
                  <c:v>243.72267199999999</c:v>
                </c:pt>
                <c:pt idx="13683">
                  <c:v>243.55845600000001</c:v>
                </c:pt>
                <c:pt idx="13684">
                  <c:v>243.440292</c:v>
                </c:pt>
                <c:pt idx="13685">
                  <c:v>243.368088</c:v>
                </c:pt>
                <c:pt idx="13686">
                  <c:v>243.32858300000001</c:v>
                </c:pt>
                <c:pt idx="13687">
                  <c:v>243.14335600000001</c:v>
                </c:pt>
                <c:pt idx="13688">
                  <c:v>242.982834</c:v>
                </c:pt>
                <c:pt idx="13689">
                  <c:v>242.90509</c:v>
                </c:pt>
                <c:pt idx="13690">
                  <c:v>242.782318</c:v>
                </c:pt>
                <c:pt idx="13691">
                  <c:v>242.59903</c:v>
                </c:pt>
                <c:pt idx="13692">
                  <c:v>242.53196700000001</c:v>
                </c:pt>
                <c:pt idx="13693">
                  <c:v>242.46444700000001</c:v>
                </c:pt>
                <c:pt idx="13694">
                  <c:v>242.37364199999999</c:v>
                </c:pt>
                <c:pt idx="13695">
                  <c:v>242.152512</c:v>
                </c:pt>
                <c:pt idx="13696">
                  <c:v>242.01385500000001</c:v>
                </c:pt>
                <c:pt idx="13697">
                  <c:v>241.89262400000001</c:v>
                </c:pt>
                <c:pt idx="13698">
                  <c:v>241.74258399999999</c:v>
                </c:pt>
                <c:pt idx="13699">
                  <c:v>241.652603</c:v>
                </c:pt>
                <c:pt idx="13700">
                  <c:v>241.47575399999999</c:v>
                </c:pt>
                <c:pt idx="13701">
                  <c:v>241.389252</c:v>
                </c:pt>
                <c:pt idx="13702">
                  <c:v>241.25550799999999</c:v>
                </c:pt>
                <c:pt idx="13703">
                  <c:v>241.12870799999999</c:v>
                </c:pt>
                <c:pt idx="13704">
                  <c:v>240.989105</c:v>
                </c:pt>
                <c:pt idx="13705">
                  <c:v>240.87683100000001</c:v>
                </c:pt>
                <c:pt idx="13706">
                  <c:v>240.72131300000001</c:v>
                </c:pt>
                <c:pt idx="13707">
                  <c:v>240.64021299999999</c:v>
                </c:pt>
                <c:pt idx="13708">
                  <c:v>240.52040099999999</c:v>
                </c:pt>
                <c:pt idx="13709">
                  <c:v>240.423248</c:v>
                </c:pt>
                <c:pt idx="13710">
                  <c:v>240.285934</c:v>
                </c:pt>
                <c:pt idx="13711">
                  <c:v>240.163589</c:v>
                </c:pt>
                <c:pt idx="13712">
                  <c:v>240.07141100000001</c:v>
                </c:pt>
                <c:pt idx="13713">
                  <c:v>239.91442900000001</c:v>
                </c:pt>
                <c:pt idx="13714">
                  <c:v>239.810699</c:v>
                </c:pt>
                <c:pt idx="13715">
                  <c:v>239.67416399999999</c:v>
                </c:pt>
                <c:pt idx="13716">
                  <c:v>239.57551599999999</c:v>
                </c:pt>
                <c:pt idx="13717">
                  <c:v>239.38179</c:v>
                </c:pt>
                <c:pt idx="13718">
                  <c:v>239.287384</c:v>
                </c:pt>
                <c:pt idx="13719">
                  <c:v>239.181229</c:v>
                </c:pt>
                <c:pt idx="13720">
                  <c:v>239.0121</c:v>
                </c:pt>
                <c:pt idx="13721">
                  <c:v>238.88722200000001</c:v>
                </c:pt>
                <c:pt idx="13722">
                  <c:v>238.79032900000001</c:v>
                </c:pt>
                <c:pt idx="13723">
                  <c:v>238.684799</c:v>
                </c:pt>
                <c:pt idx="13724">
                  <c:v>238.59771699999999</c:v>
                </c:pt>
                <c:pt idx="13725">
                  <c:v>238.48745700000001</c:v>
                </c:pt>
                <c:pt idx="13726">
                  <c:v>238.35292100000001</c:v>
                </c:pt>
                <c:pt idx="13727">
                  <c:v>238.25422699999999</c:v>
                </c:pt>
                <c:pt idx="13728">
                  <c:v>238.118011</c:v>
                </c:pt>
                <c:pt idx="13729">
                  <c:v>237.99176</c:v>
                </c:pt>
                <c:pt idx="13730">
                  <c:v>237.86663799999999</c:v>
                </c:pt>
                <c:pt idx="13731">
                  <c:v>237.72602800000001</c:v>
                </c:pt>
                <c:pt idx="13732">
                  <c:v>237.665009</c:v>
                </c:pt>
                <c:pt idx="13733">
                  <c:v>237.52424600000001</c:v>
                </c:pt>
                <c:pt idx="13734">
                  <c:v>237.31071499999999</c:v>
                </c:pt>
                <c:pt idx="13735">
                  <c:v>237.17314099999999</c:v>
                </c:pt>
                <c:pt idx="13736">
                  <c:v>237.08265700000001</c:v>
                </c:pt>
                <c:pt idx="13737">
                  <c:v>236.967026</c:v>
                </c:pt>
                <c:pt idx="13738">
                  <c:v>236.848557</c:v>
                </c:pt>
                <c:pt idx="13739">
                  <c:v>236.75486799999999</c:v>
                </c:pt>
                <c:pt idx="13740">
                  <c:v>236.63116500000001</c:v>
                </c:pt>
                <c:pt idx="13741">
                  <c:v>236.536148</c:v>
                </c:pt>
                <c:pt idx="13742">
                  <c:v>236.39352400000001</c:v>
                </c:pt>
                <c:pt idx="13743">
                  <c:v>236.302841</c:v>
                </c:pt>
                <c:pt idx="13744">
                  <c:v>236.221619</c:v>
                </c:pt>
                <c:pt idx="13745">
                  <c:v>236.05448899999999</c:v>
                </c:pt>
                <c:pt idx="13746">
                  <c:v>235.87623600000001</c:v>
                </c:pt>
                <c:pt idx="13747">
                  <c:v>235.83637999999999</c:v>
                </c:pt>
                <c:pt idx="13748">
                  <c:v>235.707718</c:v>
                </c:pt>
                <c:pt idx="13749">
                  <c:v>235.52157600000001</c:v>
                </c:pt>
                <c:pt idx="13750">
                  <c:v>235.38232400000001</c:v>
                </c:pt>
                <c:pt idx="13751">
                  <c:v>235.318375</c:v>
                </c:pt>
                <c:pt idx="13752">
                  <c:v>235.19877600000001</c:v>
                </c:pt>
                <c:pt idx="13753">
                  <c:v>235.07299800000001</c:v>
                </c:pt>
                <c:pt idx="13754">
                  <c:v>234.95079000000001</c:v>
                </c:pt>
                <c:pt idx="13755">
                  <c:v>234.830536</c:v>
                </c:pt>
                <c:pt idx="13756">
                  <c:v>234.68446399999999</c:v>
                </c:pt>
                <c:pt idx="13757">
                  <c:v>234.541763</c:v>
                </c:pt>
                <c:pt idx="13758">
                  <c:v>234.37506099999999</c:v>
                </c:pt>
                <c:pt idx="13759">
                  <c:v>234.25779700000001</c:v>
                </c:pt>
                <c:pt idx="13760">
                  <c:v>234.18267800000001</c:v>
                </c:pt>
                <c:pt idx="13761">
                  <c:v>234.05432099999999</c:v>
                </c:pt>
                <c:pt idx="13762">
                  <c:v>233.96752900000001</c:v>
                </c:pt>
                <c:pt idx="13763">
                  <c:v>233.81590299999999</c:v>
                </c:pt>
                <c:pt idx="13764">
                  <c:v>233.67497299999999</c:v>
                </c:pt>
                <c:pt idx="13765">
                  <c:v>233.528839</c:v>
                </c:pt>
                <c:pt idx="13766">
                  <c:v>233.40995799999999</c:v>
                </c:pt>
                <c:pt idx="13767">
                  <c:v>233.25419600000001</c:v>
                </c:pt>
                <c:pt idx="13768">
                  <c:v>233.168442</c:v>
                </c:pt>
                <c:pt idx="13769">
                  <c:v>233.04246499999999</c:v>
                </c:pt>
                <c:pt idx="13770">
                  <c:v>232.88443000000001</c:v>
                </c:pt>
                <c:pt idx="13771">
                  <c:v>232.81895399999999</c:v>
                </c:pt>
                <c:pt idx="13772">
                  <c:v>232.68023700000001</c:v>
                </c:pt>
                <c:pt idx="13773">
                  <c:v>232.62210099999999</c:v>
                </c:pt>
                <c:pt idx="13774">
                  <c:v>232.481628</c:v>
                </c:pt>
                <c:pt idx="13775">
                  <c:v>232.36376999999999</c:v>
                </c:pt>
                <c:pt idx="13776">
                  <c:v>232.24031099999999</c:v>
                </c:pt>
                <c:pt idx="13777">
                  <c:v>232.160461</c:v>
                </c:pt>
                <c:pt idx="13778">
                  <c:v>231.998459</c:v>
                </c:pt>
                <c:pt idx="13779">
                  <c:v>231.86192299999999</c:v>
                </c:pt>
                <c:pt idx="13780">
                  <c:v>231.75152600000001</c:v>
                </c:pt>
                <c:pt idx="13781">
                  <c:v>231.67309599999999</c:v>
                </c:pt>
                <c:pt idx="13782">
                  <c:v>231.490723</c:v>
                </c:pt>
                <c:pt idx="13783">
                  <c:v>231.33532700000001</c:v>
                </c:pt>
                <c:pt idx="13784">
                  <c:v>231.24525499999999</c:v>
                </c:pt>
                <c:pt idx="13785">
                  <c:v>231.12318400000001</c:v>
                </c:pt>
                <c:pt idx="13786">
                  <c:v>231.00552400000001</c:v>
                </c:pt>
                <c:pt idx="13787">
                  <c:v>230.905441</c:v>
                </c:pt>
                <c:pt idx="13788">
                  <c:v>230.76164199999999</c:v>
                </c:pt>
                <c:pt idx="13789">
                  <c:v>230.651138</c:v>
                </c:pt>
                <c:pt idx="13790">
                  <c:v>230.51966899999999</c:v>
                </c:pt>
                <c:pt idx="13791">
                  <c:v>230.38960299999999</c:v>
                </c:pt>
                <c:pt idx="13792">
                  <c:v>230.26348899999999</c:v>
                </c:pt>
                <c:pt idx="13793">
                  <c:v>230.162811</c:v>
                </c:pt>
                <c:pt idx="13794">
                  <c:v>230.01692199999999</c:v>
                </c:pt>
                <c:pt idx="13795">
                  <c:v>229.898315</c:v>
                </c:pt>
                <c:pt idx="13796">
                  <c:v>229.81385800000001</c:v>
                </c:pt>
                <c:pt idx="13797">
                  <c:v>229.639679</c:v>
                </c:pt>
                <c:pt idx="13798">
                  <c:v>229.58184800000001</c:v>
                </c:pt>
                <c:pt idx="13799">
                  <c:v>229.423676</c:v>
                </c:pt>
                <c:pt idx="13800">
                  <c:v>229.34849500000001</c:v>
                </c:pt>
                <c:pt idx="13801">
                  <c:v>229.22808800000001</c:v>
                </c:pt>
                <c:pt idx="13802">
                  <c:v>229.075714</c:v>
                </c:pt>
                <c:pt idx="13803">
                  <c:v>228.96002200000001</c:v>
                </c:pt>
                <c:pt idx="13804">
                  <c:v>228.87223800000001</c:v>
                </c:pt>
                <c:pt idx="13805">
                  <c:v>228.692474</c:v>
                </c:pt>
                <c:pt idx="13806">
                  <c:v>228.58163500000001</c:v>
                </c:pt>
                <c:pt idx="13807">
                  <c:v>228.527985</c:v>
                </c:pt>
                <c:pt idx="13808">
                  <c:v>228.38278199999999</c:v>
                </c:pt>
                <c:pt idx="13809">
                  <c:v>228.200806</c:v>
                </c:pt>
                <c:pt idx="13810">
                  <c:v>228.05538899999999</c:v>
                </c:pt>
                <c:pt idx="13811">
                  <c:v>227.980255</c:v>
                </c:pt>
                <c:pt idx="13812">
                  <c:v>227.90510599999999</c:v>
                </c:pt>
                <c:pt idx="13813">
                  <c:v>227.751373</c:v>
                </c:pt>
                <c:pt idx="13814">
                  <c:v>227.642731</c:v>
                </c:pt>
                <c:pt idx="13815">
                  <c:v>227.526825</c:v>
                </c:pt>
                <c:pt idx="13816">
                  <c:v>227.382385</c:v>
                </c:pt>
                <c:pt idx="13817">
                  <c:v>227.26118500000001</c:v>
                </c:pt>
                <c:pt idx="13818">
                  <c:v>227.10794100000001</c:v>
                </c:pt>
                <c:pt idx="13819">
                  <c:v>227.02638200000001</c:v>
                </c:pt>
                <c:pt idx="13820">
                  <c:v>226.94233700000001</c:v>
                </c:pt>
                <c:pt idx="13821">
                  <c:v>226.82991000000001</c:v>
                </c:pt>
                <c:pt idx="13822">
                  <c:v>226.66828899999999</c:v>
                </c:pt>
                <c:pt idx="13823">
                  <c:v>226.520813</c:v>
                </c:pt>
                <c:pt idx="13824">
                  <c:v>226.41326900000001</c:v>
                </c:pt>
                <c:pt idx="13825">
                  <c:v>226.304382</c:v>
                </c:pt>
                <c:pt idx="13826">
                  <c:v>226.19059799999999</c:v>
                </c:pt>
                <c:pt idx="13827">
                  <c:v>226.034851</c:v>
                </c:pt>
                <c:pt idx="13828">
                  <c:v>225.95832799999999</c:v>
                </c:pt>
                <c:pt idx="13829">
                  <c:v>225.85682700000001</c:v>
                </c:pt>
                <c:pt idx="13830">
                  <c:v>225.698196</c:v>
                </c:pt>
                <c:pt idx="13831">
                  <c:v>225.56994599999999</c:v>
                </c:pt>
                <c:pt idx="13832">
                  <c:v>225.47297699999999</c:v>
                </c:pt>
                <c:pt idx="13833">
                  <c:v>225.33213799999999</c:v>
                </c:pt>
                <c:pt idx="13834">
                  <c:v>225.23819</c:v>
                </c:pt>
                <c:pt idx="13835">
                  <c:v>225.14746099999999</c:v>
                </c:pt>
                <c:pt idx="13836">
                  <c:v>225.03471400000001</c:v>
                </c:pt>
                <c:pt idx="13837">
                  <c:v>224.87043800000001</c:v>
                </c:pt>
                <c:pt idx="13838">
                  <c:v>224.70510899999999</c:v>
                </c:pt>
                <c:pt idx="13839">
                  <c:v>224.53770399999999</c:v>
                </c:pt>
                <c:pt idx="13840">
                  <c:v>224.44291699999999</c:v>
                </c:pt>
                <c:pt idx="13841">
                  <c:v>224.34146100000001</c:v>
                </c:pt>
                <c:pt idx="13842">
                  <c:v>224.19137599999999</c:v>
                </c:pt>
                <c:pt idx="13843">
                  <c:v>224.08384699999999</c:v>
                </c:pt>
                <c:pt idx="13844">
                  <c:v>223.94430500000001</c:v>
                </c:pt>
                <c:pt idx="13845">
                  <c:v>223.80896000000001</c:v>
                </c:pt>
                <c:pt idx="13846">
                  <c:v>223.772614</c:v>
                </c:pt>
                <c:pt idx="13847">
                  <c:v>223.67829900000001</c:v>
                </c:pt>
                <c:pt idx="13848">
                  <c:v>223.539795</c:v>
                </c:pt>
                <c:pt idx="13849">
                  <c:v>223.38420099999999</c:v>
                </c:pt>
                <c:pt idx="13850">
                  <c:v>223.23228499999999</c:v>
                </c:pt>
                <c:pt idx="13851">
                  <c:v>223.11940000000001</c:v>
                </c:pt>
                <c:pt idx="13852">
                  <c:v>223.032837</c:v>
                </c:pt>
                <c:pt idx="13853">
                  <c:v>222.91861</c:v>
                </c:pt>
                <c:pt idx="13854">
                  <c:v>222.77093500000001</c:v>
                </c:pt>
                <c:pt idx="13855">
                  <c:v>222.67553699999999</c:v>
                </c:pt>
                <c:pt idx="13856">
                  <c:v>222.517807</c:v>
                </c:pt>
                <c:pt idx="13857">
                  <c:v>222.36587499999999</c:v>
                </c:pt>
                <c:pt idx="13858">
                  <c:v>222.24749800000001</c:v>
                </c:pt>
                <c:pt idx="13859">
                  <c:v>222.103058</c:v>
                </c:pt>
                <c:pt idx="13860">
                  <c:v>221.98378</c:v>
                </c:pt>
                <c:pt idx="13861">
                  <c:v>221.80883800000001</c:v>
                </c:pt>
                <c:pt idx="13862">
                  <c:v>221.75196800000001</c:v>
                </c:pt>
                <c:pt idx="13863">
                  <c:v>221.60192900000001</c:v>
                </c:pt>
                <c:pt idx="13864">
                  <c:v>221.51573200000001</c:v>
                </c:pt>
                <c:pt idx="13865">
                  <c:v>221.405869</c:v>
                </c:pt>
                <c:pt idx="13866">
                  <c:v>221.21087600000001</c:v>
                </c:pt>
                <c:pt idx="13867">
                  <c:v>221.08429000000001</c:v>
                </c:pt>
                <c:pt idx="13868">
                  <c:v>220.989349</c:v>
                </c:pt>
                <c:pt idx="13869">
                  <c:v>220.957291</c:v>
                </c:pt>
                <c:pt idx="13870">
                  <c:v>220.82392899999999</c:v>
                </c:pt>
                <c:pt idx="13871">
                  <c:v>220.68248</c:v>
                </c:pt>
                <c:pt idx="13872">
                  <c:v>220.546661</c:v>
                </c:pt>
                <c:pt idx="13873">
                  <c:v>220.44248999999999</c:v>
                </c:pt>
                <c:pt idx="13874">
                  <c:v>220.30458100000001</c:v>
                </c:pt>
                <c:pt idx="13875">
                  <c:v>220.176346</c:v>
                </c:pt>
                <c:pt idx="13876">
                  <c:v>220.07092299999999</c:v>
                </c:pt>
                <c:pt idx="13877">
                  <c:v>219.925735</c:v>
                </c:pt>
                <c:pt idx="13878">
                  <c:v>219.79818700000001</c:v>
                </c:pt>
                <c:pt idx="13879">
                  <c:v>219.68533300000001</c:v>
                </c:pt>
                <c:pt idx="13880">
                  <c:v>219.61505099999999</c:v>
                </c:pt>
                <c:pt idx="13881">
                  <c:v>219.44096400000001</c:v>
                </c:pt>
                <c:pt idx="13882">
                  <c:v>219.33779899999999</c:v>
                </c:pt>
                <c:pt idx="13883">
                  <c:v>219.145859</c:v>
                </c:pt>
                <c:pt idx="13884">
                  <c:v>219.034943</c:v>
                </c:pt>
                <c:pt idx="13885">
                  <c:v>218.93623400000001</c:v>
                </c:pt>
                <c:pt idx="13886">
                  <c:v>218.83677700000001</c:v>
                </c:pt>
                <c:pt idx="13887">
                  <c:v>218.767822</c:v>
                </c:pt>
                <c:pt idx="13888">
                  <c:v>218.599976</c:v>
                </c:pt>
                <c:pt idx="13889">
                  <c:v>218.49877900000001</c:v>
                </c:pt>
                <c:pt idx="13890">
                  <c:v>218.352509</c:v>
                </c:pt>
                <c:pt idx="13891">
                  <c:v>218.22868299999999</c:v>
                </c:pt>
                <c:pt idx="13892">
                  <c:v>218.13265999999999</c:v>
                </c:pt>
                <c:pt idx="13893">
                  <c:v>217.99591100000001</c:v>
                </c:pt>
                <c:pt idx="13894">
                  <c:v>217.887619</c:v>
                </c:pt>
                <c:pt idx="13895">
                  <c:v>217.81478899999999</c:v>
                </c:pt>
                <c:pt idx="13896">
                  <c:v>217.69674699999999</c:v>
                </c:pt>
                <c:pt idx="13897">
                  <c:v>217.53294399999999</c:v>
                </c:pt>
                <c:pt idx="13898">
                  <c:v>217.41449</c:v>
                </c:pt>
                <c:pt idx="13899">
                  <c:v>217.24546799999999</c:v>
                </c:pt>
                <c:pt idx="13900">
                  <c:v>217.149261</c:v>
                </c:pt>
                <c:pt idx="13901">
                  <c:v>217.07661400000001</c:v>
                </c:pt>
                <c:pt idx="13902">
                  <c:v>216.892044</c:v>
                </c:pt>
                <c:pt idx="13903">
                  <c:v>216.805115</c:v>
                </c:pt>
                <c:pt idx="13904">
                  <c:v>216.640839</c:v>
                </c:pt>
                <c:pt idx="13905">
                  <c:v>216.54565400000001</c:v>
                </c:pt>
                <c:pt idx="13906">
                  <c:v>216.42631499999999</c:v>
                </c:pt>
                <c:pt idx="13907">
                  <c:v>216.33786000000001</c:v>
                </c:pt>
                <c:pt idx="13908">
                  <c:v>216.235107</c:v>
                </c:pt>
                <c:pt idx="13909">
                  <c:v>216.08453399999999</c:v>
                </c:pt>
                <c:pt idx="13910">
                  <c:v>216.00994900000001</c:v>
                </c:pt>
                <c:pt idx="13911">
                  <c:v>215.88194300000001</c:v>
                </c:pt>
                <c:pt idx="13912">
                  <c:v>215.728363</c:v>
                </c:pt>
                <c:pt idx="13913">
                  <c:v>215.63180500000001</c:v>
                </c:pt>
                <c:pt idx="13914">
                  <c:v>215.47378499999999</c:v>
                </c:pt>
                <c:pt idx="13915">
                  <c:v>215.376892</c:v>
                </c:pt>
                <c:pt idx="13916">
                  <c:v>215.25131200000001</c:v>
                </c:pt>
                <c:pt idx="13917">
                  <c:v>215.190674</c:v>
                </c:pt>
                <c:pt idx="13918">
                  <c:v>215.084518</c:v>
                </c:pt>
                <c:pt idx="13919">
                  <c:v>214.950119</c:v>
                </c:pt>
                <c:pt idx="13920">
                  <c:v>214.84394800000001</c:v>
                </c:pt>
                <c:pt idx="13921">
                  <c:v>214.71672100000001</c:v>
                </c:pt>
                <c:pt idx="13922">
                  <c:v>214.62380999999999</c:v>
                </c:pt>
                <c:pt idx="13923">
                  <c:v>214.49704</c:v>
                </c:pt>
                <c:pt idx="13924">
                  <c:v>214.35817</c:v>
                </c:pt>
                <c:pt idx="13925">
                  <c:v>214.19851700000001</c:v>
                </c:pt>
                <c:pt idx="13926">
                  <c:v>214.091599</c:v>
                </c:pt>
                <c:pt idx="13927">
                  <c:v>214.000137</c:v>
                </c:pt>
                <c:pt idx="13928">
                  <c:v>213.903076</c:v>
                </c:pt>
                <c:pt idx="13929">
                  <c:v>213.78935200000001</c:v>
                </c:pt>
                <c:pt idx="13930">
                  <c:v>213.63559000000001</c:v>
                </c:pt>
                <c:pt idx="13931">
                  <c:v>213.46667500000001</c:v>
                </c:pt>
                <c:pt idx="13932">
                  <c:v>213.35166899999999</c:v>
                </c:pt>
                <c:pt idx="13933">
                  <c:v>213.265579</c:v>
                </c:pt>
                <c:pt idx="13934">
                  <c:v>213.145737</c:v>
                </c:pt>
                <c:pt idx="13935">
                  <c:v>213.00376900000001</c:v>
                </c:pt>
                <c:pt idx="13936">
                  <c:v>212.888184</c:v>
                </c:pt>
                <c:pt idx="13937">
                  <c:v>212.81257600000001</c:v>
                </c:pt>
                <c:pt idx="13938">
                  <c:v>212.66673299999999</c:v>
                </c:pt>
                <c:pt idx="13939">
                  <c:v>212.542191</c:v>
                </c:pt>
                <c:pt idx="13940">
                  <c:v>212.41717499999999</c:v>
                </c:pt>
                <c:pt idx="13941">
                  <c:v>212.24786399999999</c:v>
                </c:pt>
                <c:pt idx="13942">
                  <c:v>212.15325899999999</c:v>
                </c:pt>
                <c:pt idx="13943">
                  <c:v>212.083572</c:v>
                </c:pt>
                <c:pt idx="13944">
                  <c:v>211.956039</c:v>
                </c:pt>
                <c:pt idx="13945">
                  <c:v>211.86262500000001</c:v>
                </c:pt>
                <c:pt idx="13946">
                  <c:v>211.73117099999999</c:v>
                </c:pt>
                <c:pt idx="13947">
                  <c:v>211.69554099999999</c:v>
                </c:pt>
                <c:pt idx="13948">
                  <c:v>211.54737900000001</c:v>
                </c:pt>
                <c:pt idx="13949">
                  <c:v>211.410965</c:v>
                </c:pt>
                <c:pt idx="13950">
                  <c:v>211.23431400000001</c:v>
                </c:pt>
                <c:pt idx="13951">
                  <c:v>211.10415599999999</c:v>
                </c:pt>
                <c:pt idx="13952">
                  <c:v>211.05917400000001</c:v>
                </c:pt>
                <c:pt idx="13953">
                  <c:v>210.93516500000001</c:v>
                </c:pt>
                <c:pt idx="13954">
                  <c:v>210.83560199999999</c:v>
                </c:pt>
                <c:pt idx="13955">
                  <c:v>210.724808</c:v>
                </c:pt>
                <c:pt idx="13956">
                  <c:v>210.576797</c:v>
                </c:pt>
                <c:pt idx="13957">
                  <c:v>210.47622699999999</c:v>
                </c:pt>
                <c:pt idx="13958">
                  <c:v>210.39231899999999</c:v>
                </c:pt>
                <c:pt idx="13959">
                  <c:v>210.207596</c:v>
                </c:pt>
                <c:pt idx="13960">
                  <c:v>210.08012400000001</c:v>
                </c:pt>
                <c:pt idx="13961">
                  <c:v>209.981934</c:v>
                </c:pt>
                <c:pt idx="13962">
                  <c:v>209.82103000000001</c:v>
                </c:pt>
                <c:pt idx="13963">
                  <c:v>209.664017</c:v>
                </c:pt>
                <c:pt idx="13964">
                  <c:v>209.55860899999999</c:v>
                </c:pt>
                <c:pt idx="13965">
                  <c:v>209.45585600000001</c:v>
                </c:pt>
                <c:pt idx="13966">
                  <c:v>209.335419</c:v>
                </c:pt>
                <c:pt idx="13967">
                  <c:v>209.22126800000001</c:v>
                </c:pt>
                <c:pt idx="13968">
                  <c:v>209.129639</c:v>
                </c:pt>
                <c:pt idx="13969">
                  <c:v>209.02645899999999</c:v>
                </c:pt>
                <c:pt idx="13970">
                  <c:v>208.930328</c:v>
                </c:pt>
                <c:pt idx="13971">
                  <c:v>208.833527</c:v>
                </c:pt>
                <c:pt idx="13972">
                  <c:v>208.76045199999999</c:v>
                </c:pt>
                <c:pt idx="13973">
                  <c:v>208.640579</c:v>
                </c:pt>
                <c:pt idx="13974">
                  <c:v>208.47259500000001</c:v>
                </c:pt>
                <c:pt idx="13975">
                  <c:v>208.35629299999999</c:v>
                </c:pt>
                <c:pt idx="13976">
                  <c:v>208.28784200000001</c:v>
                </c:pt>
                <c:pt idx="13977">
                  <c:v>208.160965</c:v>
                </c:pt>
                <c:pt idx="13978">
                  <c:v>207.99848900000001</c:v>
                </c:pt>
                <c:pt idx="13979">
                  <c:v>207.90827899999999</c:v>
                </c:pt>
                <c:pt idx="13980">
                  <c:v>207.82058699999999</c:v>
                </c:pt>
                <c:pt idx="13981">
                  <c:v>207.71275299999999</c:v>
                </c:pt>
                <c:pt idx="13982">
                  <c:v>207.560059</c:v>
                </c:pt>
                <c:pt idx="13983">
                  <c:v>207.479996</c:v>
                </c:pt>
                <c:pt idx="13984">
                  <c:v>207.35223400000001</c:v>
                </c:pt>
                <c:pt idx="13985">
                  <c:v>207.17219499999999</c:v>
                </c:pt>
                <c:pt idx="13986">
                  <c:v>207.10957300000001</c:v>
                </c:pt>
                <c:pt idx="13987">
                  <c:v>207.002014</c:v>
                </c:pt>
                <c:pt idx="13988">
                  <c:v>206.88838200000001</c:v>
                </c:pt>
                <c:pt idx="13989">
                  <c:v>206.757812</c:v>
                </c:pt>
                <c:pt idx="13990">
                  <c:v>206.66104100000001</c:v>
                </c:pt>
                <c:pt idx="13991">
                  <c:v>206.51826500000001</c:v>
                </c:pt>
                <c:pt idx="13992">
                  <c:v>206.378052</c:v>
                </c:pt>
                <c:pt idx="13993">
                  <c:v>206.326706</c:v>
                </c:pt>
                <c:pt idx="13994">
                  <c:v>206.14561499999999</c:v>
                </c:pt>
                <c:pt idx="13995">
                  <c:v>206.04911799999999</c:v>
                </c:pt>
                <c:pt idx="13996">
                  <c:v>205.93150299999999</c:v>
                </c:pt>
                <c:pt idx="13997">
                  <c:v>205.793747</c:v>
                </c:pt>
                <c:pt idx="13998">
                  <c:v>205.66918899999999</c:v>
                </c:pt>
                <c:pt idx="13999">
                  <c:v>205.52061499999999</c:v>
                </c:pt>
                <c:pt idx="14000">
                  <c:v>205.45993000000001</c:v>
                </c:pt>
                <c:pt idx="14001">
                  <c:v>205.29688999999999</c:v>
                </c:pt>
                <c:pt idx="14002">
                  <c:v>205.24070699999999</c:v>
                </c:pt>
                <c:pt idx="14003">
                  <c:v>205.13897700000001</c:v>
                </c:pt>
                <c:pt idx="14004">
                  <c:v>204.98464999999999</c:v>
                </c:pt>
                <c:pt idx="14005">
                  <c:v>204.87382500000001</c:v>
                </c:pt>
                <c:pt idx="14006">
                  <c:v>204.71054100000001</c:v>
                </c:pt>
                <c:pt idx="14007">
                  <c:v>204.604355</c:v>
                </c:pt>
                <c:pt idx="14008">
                  <c:v>204.47885099999999</c:v>
                </c:pt>
                <c:pt idx="14009">
                  <c:v>204.41958600000001</c:v>
                </c:pt>
                <c:pt idx="14010">
                  <c:v>204.288422</c:v>
                </c:pt>
                <c:pt idx="14011">
                  <c:v>204.232651</c:v>
                </c:pt>
                <c:pt idx="14012">
                  <c:v>204.036148</c:v>
                </c:pt>
                <c:pt idx="14013">
                  <c:v>203.919174</c:v>
                </c:pt>
                <c:pt idx="14014">
                  <c:v>203.79556299999999</c:v>
                </c:pt>
                <c:pt idx="14015">
                  <c:v>203.612854</c:v>
                </c:pt>
                <c:pt idx="14016">
                  <c:v>203.53062399999999</c:v>
                </c:pt>
                <c:pt idx="14017">
                  <c:v>203.43000799999999</c:v>
                </c:pt>
                <c:pt idx="14018">
                  <c:v>203.32565299999999</c:v>
                </c:pt>
                <c:pt idx="14019">
                  <c:v>203.19253499999999</c:v>
                </c:pt>
                <c:pt idx="14020">
                  <c:v>203.063492</c:v>
                </c:pt>
                <c:pt idx="14021">
                  <c:v>202.988708</c:v>
                </c:pt>
                <c:pt idx="14022">
                  <c:v>202.86134300000001</c:v>
                </c:pt>
                <c:pt idx="14023">
                  <c:v>202.724716</c:v>
                </c:pt>
                <c:pt idx="14024">
                  <c:v>202.561127</c:v>
                </c:pt>
                <c:pt idx="14025">
                  <c:v>202.506485</c:v>
                </c:pt>
                <c:pt idx="14026">
                  <c:v>202.43547100000001</c:v>
                </c:pt>
                <c:pt idx="14027">
                  <c:v>202.30676299999999</c:v>
                </c:pt>
                <c:pt idx="14028">
                  <c:v>202.11665300000001</c:v>
                </c:pt>
                <c:pt idx="14029">
                  <c:v>202.01889</c:v>
                </c:pt>
                <c:pt idx="14030">
                  <c:v>201.87449599999999</c:v>
                </c:pt>
                <c:pt idx="14031">
                  <c:v>201.78185999999999</c:v>
                </c:pt>
                <c:pt idx="14032">
                  <c:v>201.700546</c:v>
                </c:pt>
                <c:pt idx="14033">
                  <c:v>201.56120300000001</c:v>
                </c:pt>
                <c:pt idx="14034">
                  <c:v>201.43338</c:v>
                </c:pt>
                <c:pt idx="14035">
                  <c:v>201.333023</c:v>
                </c:pt>
                <c:pt idx="14036">
                  <c:v>201.20550499999999</c:v>
                </c:pt>
                <c:pt idx="14037">
                  <c:v>201.097824</c:v>
                </c:pt>
                <c:pt idx="14038">
                  <c:v>200.950333</c:v>
                </c:pt>
                <c:pt idx="14039">
                  <c:v>200.84742700000001</c:v>
                </c:pt>
                <c:pt idx="14040">
                  <c:v>200.66011</c:v>
                </c:pt>
                <c:pt idx="14041">
                  <c:v>200.54582199999999</c:v>
                </c:pt>
                <c:pt idx="14042">
                  <c:v>200.45845</c:v>
                </c:pt>
                <c:pt idx="14043">
                  <c:v>200.332672</c:v>
                </c:pt>
                <c:pt idx="14044">
                  <c:v>200.215576</c:v>
                </c:pt>
                <c:pt idx="14045">
                  <c:v>200.13563500000001</c:v>
                </c:pt>
                <c:pt idx="14046">
                  <c:v>199.991333</c:v>
                </c:pt>
                <c:pt idx="14047">
                  <c:v>199.862076</c:v>
                </c:pt>
                <c:pt idx="14048">
                  <c:v>199.778763</c:v>
                </c:pt>
                <c:pt idx="14049">
                  <c:v>199.67396500000001</c:v>
                </c:pt>
                <c:pt idx="14050">
                  <c:v>199.562454</c:v>
                </c:pt>
                <c:pt idx="14051">
                  <c:v>199.45860300000001</c:v>
                </c:pt>
                <c:pt idx="14052">
                  <c:v>199.31521599999999</c:v>
                </c:pt>
                <c:pt idx="14053">
                  <c:v>199.108215</c:v>
                </c:pt>
                <c:pt idx="14054">
                  <c:v>198.99430799999999</c:v>
                </c:pt>
                <c:pt idx="14055">
                  <c:v>198.914581</c:v>
                </c:pt>
                <c:pt idx="14056">
                  <c:v>198.773697</c:v>
                </c:pt>
                <c:pt idx="14057">
                  <c:v>198.69544999999999</c:v>
                </c:pt>
                <c:pt idx="14058">
                  <c:v>198.59956399999999</c:v>
                </c:pt>
                <c:pt idx="14059">
                  <c:v>198.46052599999999</c:v>
                </c:pt>
                <c:pt idx="14060">
                  <c:v>198.28839099999999</c:v>
                </c:pt>
                <c:pt idx="14061">
                  <c:v>198.131226</c:v>
                </c:pt>
                <c:pt idx="14062">
                  <c:v>198.01692199999999</c:v>
                </c:pt>
                <c:pt idx="14063">
                  <c:v>197.889984</c:v>
                </c:pt>
                <c:pt idx="14064">
                  <c:v>197.75541699999999</c:v>
                </c:pt>
                <c:pt idx="14065">
                  <c:v>197.63867200000001</c:v>
                </c:pt>
                <c:pt idx="14066">
                  <c:v>197.52664200000001</c:v>
                </c:pt>
                <c:pt idx="14067">
                  <c:v>197.40733299999999</c:v>
                </c:pt>
                <c:pt idx="14068">
                  <c:v>197.296188</c:v>
                </c:pt>
                <c:pt idx="14069">
                  <c:v>197.200684</c:v>
                </c:pt>
                <c:pt idx="14070">
                  <c:v>197.08523600000001</c:v>
                </c:pt>
                <c:pt idx="14071">
                  <c:v>196.93836999999999</c:v>
                </c:pt>
                <c:pt idx="14072">
                  <c:v>196.80946399999999</c:v>
                </c:pt>
                <c:pt idx="14073">
                  <c:v>196.72224399999999</c:v>
                </c:pt>
                <c:pt idx="14074">
                  <c:v>196.57461499999999</c:v>
                </c:pt>
                <c:pt idx="14075">
                  <c:v>196.505371</c:v>
                </c:pt>
                <c:pt idx="14076">
                  <c:v>196.37455700000001</c:v>
                </c:pt>
                <c:pt idx="14077">
                  <c:v>196.22962999999999</c:v>
                </c:pt>
                <c:pt idx="14078">
                  <c:v>196.11970500000001</c:v>
                </c:pt>
                <c:pt idx="14079">
                  <c:v>196.05392499999999</c:v>
                </c:pt>
                <c:pt idx="14080">
                  <c:v>195.87811300000001</c:v>
                </c:pt>
                <c:pt idx="14081">
                  <c:v>195.75938400000001</c:v>
                </c:pt>
                <c:pt idx="14082">
                  <c:v>195.63812300000001</c:v>
                </c:pt>
                <c:pt idx="14083">
                  <c:v>195.52925099999999</c:v>
                </c:pt>
                <c:pt idx="14084">
                  <c:v>195.31634500000001</c:v>
                </c:pt>
                <c:pt idx="14085">
                  <c:v>195.23699999999999</c:v>
                </c:pt>
                <c:pt idx="14086">
                  <c:v>195.14889500000001</c:v>
                </c:pt>
                <c:pt idx="14087">
                  <c:v>195.026566</c:v>
                </c:pt>
                <c:pt idx="14088">
                  <c:v>194.943817</c:v>
                </c:pt>
                <c:pt idx="14089">
                  <c:v>194.826706</c:v>
                </c:pt>
                <c:pt idx="14090">
                  <c:v>194.665741</c:v>
                </c:pt>
                <c:pt idx="14091">
                  <c:v>194.54193100000001</c:v>
                </c:pt>
                <c:pt idx="14092">
                  <c:v>194.43987999999999</c:v>
                </c:pt>
                <c:pt idx="14093">
                  <c:v>194.33741800000001</c:v>
                </c:pt>
                <c:pt idx="14094">
                  <c:v>194.23393200000001</c:v>
                </c:pt>
                <c:pt idx="14095">
                  <c:v>194.09982299999999</c:v>
                </c:pt>
                <c:pt idx="14096">
                  <c:v>194.006058</c:v>
                </c:pt>
                <c:pt idx="14097">
                  <c:v>193.92112700000001</c:v>
                </c:pt>
                <c:pt idx="14098">
                  <c:v>193.800781</c:v>
                </c:pt>
                <c:pt idx="14099">
                  <c:v>193.598343</c:v>
                </c:pt>
                <c:pt idx="14100">
                  <c:v>193.507172</c:v>
                </c:pt>
                <c:pt idx="14101">
                  <c:v>193.413971</c:v>
                </c:pt>
                <c:pt idx="14102">
                  <c:v>193.35275300000001</c:v>
                </c:pt>
                <c:pt idx="14103">
                  <c:v>193.24305699999999</c:v>
                </c:pt>
                <c:pt idx="14104">
                  <c:v>193.118988</c:v>
                </c:pt>
                <c:pt idx="14105">
                  <c:v>192.972824</c:v>
                </c:pt>
                <c:pt idx="14106">
                  <c:v>192.805466</c:v>
                </c:pt>
                <c:pt idx="14107">
                  <c:v>192.63059999999999</c:v>
                </c:pt>
                <c:pt idx="14108">
                  <c:v>192.538498</c:v>
                </c:pt>
                <c:pt idx="14109">
                  <c:v>192.42695599999999</c:v>
                </c:pt>
                <c:pt idx="14110">
                  <c:v>192.32028199999999</c:v>
                </c:pt>
                <c:pt idx="14111">
                  <c:v>192.21553</c:v>
                </c:pt>
                <c:pt idx="14112">
                  <c:v>192.09832800000001</c:v>
                </c:pt>
                <c:pt idx="14113">
                  <c:v>191.99591100000001</c:v>
                </c:pt>
                <c:pt idx="14114">
                  <c:v>191.88601700000001</c:v>
                </c:pt>
                <c:pt idx="14115">
                  <c:v>191.78277600000001</c:v>
                </c:pt>
                <c:pt idx="14116">
                  <c:v>191.705276</c:v>
                </c:pt>
                <c:pt idx="14117">
                  <c:v>191.54457099999999</c:v>
                </c:pt>
                <c:pt idx="14118">
                  <c:v>191.40249600000001</c:v>
                </c:pt>
                <c:pt idx="14119">
                  <c:v>191.336502</c:v>
                </c:pt>
                <c:pt idx="14120">
                  <c:v>191.249191</c:v>
                </c:pt>
                <c:pt idx="14121">
                  <c:v>191.09880100000001</c:v>
                </c:pt>
                <c:pt idx="14122">
                  <c:v>190.97171</c:v>
                </c:pt>
                <c:pt idx="14123">
                  <c:v>190.854401</c:v>
                </c:pt>
                <c:pt idx="14124">
                  <c:v>190.79806500000001</c:v>
                </c:pt>
                <c:pt idx="14125">
                  <c:v>190.633408</c:v>
                </c:pt>
                <c:pt idx="14126">
                  <c:v>190.56875600000001</c:v>
                </c:pt>
                <c:pt idx="14127">
                  <c:v>190.47183200000001</c:v>
                </c:pt>
                <c:pt idx="14128">
                  <c:v>190.31449900000001</c:v>
                </c:pt>
                <c:pt idx="14129">
                  <c:v>190.242874</c:v>
                </c:pt>
                <c:pt idx="14130">
                  <c:v>190.11082500000001</c:v>
                </c:pt>
                <c:pt idx="14131">
                  <c:v>189.96347</c:v>
                </c:pt>
                <c:pt idx="14132">
                  <c:v>189.85098300000001</c:v>
                </c:pt>
                <c:pt idx="14133">
                  <c:v>189.73692299999999</c:v>
                </c:pt>
                <c:pt idx="14134">
                  <c:v>189.622849</c:v>
                </c:pt>
                <c:pt idx="14135">
                  <c:v>189.588303</c:v>
                </c:pt>
                <c:pt idx="14136">
                  <c:v>189.47778299999999</c:v>
                </c:pt>
                <c:pt idx="14137">
                  <c:v>189.36840799999999</c:v>
                </c:pt>
                <c:pt idx="14138">
                  <c:v>189.23912000000001</c:v>
                </c:pt>
                <c:pt idx="14139">
                  <c:v>189.12429800000001</c:v>
                </c:pt>
                <c:pt idx="14140">
                  <c:v>188.98095699999999</c:v>
                </c:pt>
                <c:pt idx="14141">
                  <c:v>188.86012299999999</c:v>
                </c:pt>
                <c:pt idx="14142">
                  <c:v>188.73240699999999</c:v>
                </c:pt>
                <c:pt idx="14143">
                  <c:v>188.57124300000001</c:v>
                </c:pt>
                <c:pt idx="14144">
                  <c:v>188.459946</c:v>
                </c:pt>
                <c:pt idx="14145">
                  <c:v>188.37815900000001</c:v>
                </c:pt>
                <c:pt idx="14146">
                  <c:v>188.24511699999999</c:v>
                </c:pt>
                <c:pt idx="14147">
                  <c:v>188.14790300000001</c:v>
                </c:pt>
                <c:pt idx="14148">
                  <c:v>188.044693</c:v>
                </c:pt>
                <c:pt idx="14149">
                  <c:v>187.970901</c:v>
                </c:pt>
                <c:pt idx="14150">
                  <c:v>187.88426200000001</c:v>
                </c:pt>
                <c:pt idx="14151">
                  <c:v>187.79234299999999</c:v>
                </c:pt>
                <c:pt idx="14152">
                  <c:v>187.67210399999999</c:v>
                </c:pt>
                <c:pt idx="14153">
                  <c:v>187.56663499999999</c:v>
                </c:pt>
                <c:pt idx="14154">
                  <c:v>187.39884900000001</c:v>
                </c:pt>
                <c:pt idx="14155">
                  <c:v>187.30545000000001</c:v>
                </c:pt>
                <c:pt idx="14156">
                  <c:v>187.21336400000001</c:v>
                </c:pt>
                <c:pt idx="14157">
                  <c:v>187.03746000000001</c:v>
                </c:pt>
                <c:pt idx="14158">
                  <c:v>186.957367</c:v>
                </c:pt>
                <c:pt idx="14159">
                  <c:v>186.86540199999999</c:v>
                </c:pt>
                <c:pt idx="14160">
                  <c:v>186.753174</c:v>
                </c:pt>
                <c:pt idx="14161">
                  <c:v>186.64425700000001</c:v>
                </c:pt>
                <c:pt idx="14162">
                  <c:v>186.51217700000001</c:v>
                </c:pt>
                <c:pt idx="14163">
                  <c:v>186.42675800000001</c:v>
                </c:pt>
                <c:pt idx="14164">
                  <c:v>186.329117</c:v>
                </c:pt>
                <c:pt idx="14165">
                  <c:v>186.155945</c:v>
                </c:pt>
                <c:pt idx="14166">
                  <c:v>186.02569600000001</c:v>
                </c:pt>
                <c:pt idx="14167">
                  <c:v>185.88923600000001</c:v>
                </c:pt>
                <c:pt idx="14168">
                  <c:v>185.763565</c:v>
                </c:pt>
                <c:pt idx="14169">
                  <c:v>185.66445899999999</c:v>
                </c:pt>
                <c:pt idx="14170">
                  <c:v>185.630157</c:v>
                </c:pt>
                <c:pt idx="14171">
                  <c:v>185.53161600000001</c:v>
                </c:pt>
                <c:pt idx="14172">
                  <c:v>185.349762</c:v>
                </c:pt>
                <c:pt idx="14173">
                  <c:v>185.237427</c:v>
                </c:pt>
                <c:pt idx="14174">
                  <c:v>185.14587399999999</c:v>
                </c:pt>
                <c:pt idx="14175">
                  <c:v>185.02226300000001</c:v>
                </c:pt>
                <c:pt idx="14176">
                  <c:v>184.948227</c:v>
                </c:pt>
                <c:pt idx="14177">
                  <c:v>184.86586</c:v>
                </c:pt>
                <c:pt idx="14178">
                  <c:v>184.71585099999999</c:v>
                </c:pt>
                <c:pt idx="14179">
                  <c:v>184.61930799999999</c:v>
                </c:pt>
                <c:pt idx="14180">
                  <c:v>184.48632799999999</c:v>
                </c:pt>
                <c:pt idx="14181">
                  <c:v>184.34059099999999</c:v>
                </c:pt>
                <c:pt idx="14182">
                  <c:v>184.26895099999999</c:v>
                </c:pt>
                <c:pt idx="14183">
                  <c:v>184.14532500000001</c:v>
                </c:pt>
                <c:pt idx="14184">
                  <c:v>184.106537</c:v>
                </c:pt>
                <c:pt idx="14185">
                  <c:v>183.98898299999999</c:v>
                </c:pt>
                <c:pt idx="14186">
                  <c:v>183.86317399999999</c:v>
                </c:pt>
                <c:pt idx="14187">
                  <c:v>183.75767500000001</c:v>
                </c:pt>
                <c:pt idx="14188">
                  <c:v>183.655823</c:v>
                </c:pt>
                <c:pt idx="14189">
                  <c:v>183.545593</c:v>
                </c:pt>
                <c:pt idx="14190">
                  <c:v>183.44941700000001</c:v>
                </c:pt>
                <c:pt idx="14191">
                  <c:v>183.282028</c:v>
                </c:pt>
                <c:pt idx="14192">
                  <c:v>183.18382299999999</c:v>
                </c:pt>
                <c:pt idx="14193">
                  <c:v>183.022873</c:v>
                </c:pt>
                <c:pt idx="14194">
                  <c:v>182.935181</c:v>
                </c:pt>
                <c:pt idx="14195">
                  <c:v>182.795761</c:v>
                </c:pt>
                <c:pt idx="14196">
                  <c:v>182.68562299999999</c:v>
                </c:pt>
                <c:pt idx="14197">
                  <c:v>182.587433</c:v>
                </c:pt>
                <c:pt idx="14198">
                  <c:v>182.46151699999999</c:v>
                </c:pt>
                <c:pt idx="14199">
                  <c:v>182.32112100000001</c:v>
                </c:pt>
                <c:pt idx="14200">
                  <c:v>182.184586</c:v>
                </c:pt>
                <c:pt idx="14201">
                  <c:v>182.07287600000001</c:v>
                </c:pt>
                <c:pt idx="14202">
                  <c:v>181.99295000000001</c:v>
                </c:pt>
                <c:pt idx="14203">
                  <c:v>181.821594</c:v>
                </c:pt>
                <c:pt idx="14204">
                  <c:v>181.75355500000001</c:v>
                </c:pt>
                <c:pt idx="14205">
                  <c:v>181.678009</c:v>
                </c:pt>
                <c:pt idx="14206">
                  <c:v>181.53128100000001</c:v>
                </c:pt>
                <c:pt idx="14207">
                  <c:v>181.43154899999999</c:v>
                </c:pt>
                <c:pt idx="14208">
                  <c:v>181.30921900000001</c:v>
                </c:pt>
                <c:pt idx="14209">
                  <c:v>181.21362300000001</c:v>
                </c:pt>
                <c:pt idx="14210">
                  <c:v>181.13514699999999</c:v>
                </c:pt>
                <c:pt idx="14211">
                  <c:v>180.99371300000001</c:v>
                </c:pt>
                <c:pt idx="14212">
                  <c:v>180.88368199999999</c:v>
                </c:pt>
                <c:pt idx="14213">
                  <c:v>180.75178500000001</c:v>
                </c:pt>
                <c:pt idx="14214">
                  <c:v>180.62683100000001</c:v>
                </c:pt>
                <c:pt idx="14215">
                  <c:v>180.528458</c:v>
                </c:pt>
                <c:pt idx="14216">
                  <c:v>180.376678</c:v>
                </c:pt>
                <c:pt idx="14217">
                  <c:v>180.27319299999999</c:v>
                </c:pt>
                <c:pt idx="14218">
                  <c:v>180.13911400000001</c:v>
                </c:pt>
                <c:pt idx="14219">
                  <c:v>180.04399100000001</c:v>
                </c:pt>
                <c:pt idx="14220">
                  <c:v>179.966339</c:v>
                </c:pt>
                <c:pt idx="14221">
                  <c:v>179.81706199999999</c:v>
                </c:pt>
                <c:pt idx="14222">
                  <c:v>179.63136299999999</c:v>
                </c:pt>
                <c:pt idx="14223">
                  <c:v>179.515488</c:v>
                </c:pt>
                <c:pt idx="14224">
                  <c:v>179.47749300000001</c:v>
                </c:pt>
                <c:pt idx="14225">
                  <c:v>179.32904099999999</c:v>
                </c:pt>
                <c:pt idx="14226">
                  <c:v>179.13232400000001</c:v>
                </c:pt>
                <c:pt idx="14227">
                  <c:v>179.03436300000001</c:v>
                </c:pt>
                <c:pt idx="14228">
                  <c:v>178.942993</c:v>
                </c:pt>
                <c:pt idx="14229">
                  <c:v>178.84996000000001</c:v>
                </c:pt>
                <c:pt idx="14230">
                  <c:v>178.76336699999999</c:v>
                </c:pt>
                <c:pt idx="14231">
                  <c:v>178.661789</c:v>
                </c:pt>
                <c:pt idx="14232">
                  <c:v>178.53005999999999</c:v>
                </c:pt>
                <c:pt idx="14233">
                  <c:v>178.39213599999999</c:v>
                </c:pt>
                <c:pt idx="14234">
                  <c:v>178.32595800000001</c:v>
                </c:pt>
                <c:pt idx="14235">
                  <c:v>178.18417400000001</c:v>
                </c:pt>
                <c:pt idx="14236">
                  <c:v>178.06459000000001</c:v>
                </c:pt>
                <c:pt idx="14237">
                  <c:v>177.96019000000001</c:v>
                </c:pt>
                <c:pt idx="14238">
                  <c:v>177.805801</c:v>
                </c:pt>
                <c:pt idx="14239">
                  <c:v>177.69035299999999</c:v>
                </c:pt>
                <c:pt idx="14240">
                  <c:v>177.59039300000001</c:v>
                </c:pt>
                <c:pt idx="14241">
                  <c:v>177.45378099999999</c:v>
                </c:pt>
                <c:pt idx="14242">
                  <c:v>177.32449299999999</c:v>
                </c:pt>
                <c:pt idx="14243">
                  <c:v>177.232742</c:v>
                </c:pt>
                <c:pt idx="14244">
                  <c:v>177.12536600000001</c:v>
                </c:pt>
                <c:pt idx="14245">
                  <c:v>176.941757</c:v>
                </c:pt>
                <c:pt idx="14246">
                  <c:v>176.874878</c:v>
                </c:pt>
                <c:pt idx="14247">
                  <c:v>176.787521</c:v>
                </c:pt>
                <c:pt idx="14248">
                  <c:v>176.69198600000001</c:v>
                </c:pt>
                <c:pt idx="14249">
                  <c:v>176.58625799999999</c:v>
                </c:pt>
                <c:pt idx="14250">
                  <c:v>176.457245</c:v>
                </c:pt>
                <c:pt idx="14251">
                  <c:v>176.24418600000001</c:v>
                </c:pt>
                <c:pt idx="14252">
                  <c:v>176.17953499999999</c:v>
                </c:pt>
                <c:pt idx="14253">
                  <c:v>176.02075199999999</c:v>
                </c:pt>
                <c:pt idx="14254">
                  <c:v>175.945572</c:v>
                </c:pt>
                <c:pt idx="14255">
                  <c:v>175.84120200000001</c:v>
                </c:pt>
                <c:pt idx="14256">
                  <c:v>175.753479</c:v>
                </c:pt>
                <c:pt idx="14257">
                  <c:v>175.59071399999999</c:v>
                </c:pt>
                <c:pt idx="14258">
                  <c:v>175.47905</c:v>
                </c:pt>
                <c:pt idx="14259">
                  <c:v>175.38694799999999</c:v>
                </c:pt>
                <c:pt idx="14260">
                  <c:v>175.218063</c:v>
                </c:pt>
                <c:pt idx="14261">
                  <c:v>175.055542</c:v>
                </c:pt>
                <c:pt idx="14262">
                  <c:v>174.930847</c:v>
                </c:pt>
                <c:pt idx="14263">
                  <c:v>174.856979</c:v>
                </c:pt>
                <c:pt idx="14264">
                  <c:v>174.778412</c:v>
                </c:pt>
                <c:pt idx="14265">
                  <c:v>174.700333</c:v>
                </c:pt>
                <c:pt idx="14266">
                  <c:v>174.57025100000001</c:v>
                </c:pt>
                <c:pt idx="14267">
                  <c:v>174.46781899999999</c:v>
                </c:pt>
                <c:pt idx="14268">
                  <c:v>174.27436800000001</c:v>
                </c:pt>
                <c:pt idx="14269">
                  <c:v>174.20391799999999</c:v>
                </c:pt>
                <c:pt idx="14270">
                  <c:v>174.113708</c:v>
                </c:pt>
                <c:pt idx="14271">
                  <c:v>174.014679</c:v>
                </c:pt>
                <c:pt idx="14272">
                  <c:v>173.85775799999999</c:v>
                </c:pt>
                <c:pt idx="14273">
                  <c:v>173.71229600000001</c:v>
                </c:pt>
                <c:pt idx="14274">
                  <c:v>173.654495</c:v>
                </c:pt>
                <c:pt idx="14275">
                  <c:v>173.5513</c:v>
                </c:pt>
                <c:pt idx="14276">
                  <c:v>173.450714</c:v>
                </c:pt>
                <c:pt idx="14277">
                  <c:v>173.283051</c:v>
                </c:pt>
                <c:pt idx="14278">
                  <c:v>173.216171</c:v>
                </c:pt>
                <c:pt idx="14279">
                  <c:v>173.06832900000001</c:v>
                </c:pt>
                <c:pt idx="14280">
                  <c:v>172.934708</c:v>
                </c:pt>
                <c:pt idx="14281">
                  <c:v>172.84660299999999</c:v>
                </c:pt>
                <c:pt idx="14282">
                  <c:v>172.72245799999999</c:v>
                </c:pt>
                <c:pt idx="14283">
                  <c:v>172.58045999999999</c:v>
                </c:pt>
                <c:pt idx="14284">
                  <c:v>172.49992399999999</c:v>
                </c:pt>
                <c:pt idx="14285">
                  <c:v>172.41145299999999</c:v>
                </c:pt>
                <c:pt idx="14286">
                  <c:v>172.30235300000001</c:v>
                </c:pt>
                <c:pt idx="14287">
                  <c:v>172.21603400000001</c:v>
                </c:pt>
                <c:pt idx="14288">
                  <c:v>172.08998099999999</c:v>
                </c:pt>
                <c:pt idx="14289">
                  <c:v>171.96627799999999</c:v>
                </c:pt>
                <c:pt idx="14290">
                  <c:v>171.83149700000001</c:v>
                </c:pt>
                <c:pt idx="14291">
                  <c:v>171.688446</c:v>
                </c:pt>
                <c:pt idx="14292">
                  <c:v>171.474121</c:v>
                </c:pt>
                <c:pt idx="14293">
                  <c:v>171.43696600000001</c:v>
                </c:pt>
                <c:pt idx="14294">
                  <c:v>171.32139599999999</c:v>
                </c:pt>
                <c:pt idx="14295">
                  <c:v>171.23297099999999</c:v>
                </c:pt>
                <c:pt idx="14296">
                  <c:v>171.11431899999999</c:v>
                </c:pt>
                <c:pt idx="14297">
                  <c:v>171.00353999999999</c:v>
                </c:pt>
                <c:pt idx="14298">
                  <c:v>170.900665</c:v>
                </c:pt>
                <c:pt idx="14299">
                  <c:v>170.770737</c:v>
                </c:pt>
                <c:pt idx="14300">
                  <c:v>170.65422100000001</c:v>
                </c:pt>
                <c:pt idx="14301">
                  <c:v>170.562881</c:v>
                </c:pt>
                <c:pt idx="14302">
                  <c:v>170.448441</c:v>
                </c:pt>
                <c:pt idx="14303">
                  <c:v>170.311508</c:v>
                </c:pt>
                <c:pt idx="14304">
                  <c:v>170.221237</c:v>
                </c:pt>
                <c:pt idx="14305">
                  <c:v>170.131516</c:v>
                </c:pt>
                <c:pt idx="14306">
                  <c:v>169.912598</c:v>
                </c:pt>
                <c:pt idx="14307">
                  <c:v>169.80256700000001</c:v>
                </c:pt>
                <c:pt idx="14308">
                  <c:v>169.719482</c:v>
                </c:pt>
                <c:pt idx="14309">
                  <c:v>169.57577499999999</c:v>
                </c:pt>
                <c:pt idx="14310">
                  <c:v>169.51181</c:v>
                </c:pt>
                <c:pt idx="14311">
                  <c:v>169.34019499999999</c:v>
                </c:pt>
                <c:pt idx="14312">
                  <c:v>169.23353599999999</c:v>
                </c:pt>
                <c:pt idx="14313">
                  <c:v>169.11634799999999</c:v>
                </c:pt>
                <c:pt idx="14314">
                  <c:v>169.02487199999999</c:v>
                </c:pt>
                <c:pt idx="14315">
                  <c:v>168.94577000000001</c:v>
                </c:pt>
                <c:pt idx="14316">
                  <c:v>168.863449</c:v>
                </c:pt>
                <c:pt idx="14317">
                  <c:v>168.69052099999999</c:v>
                </c:pt>
                <c:pt idx="14318">
                  <c:v>168.56715399999999</c:v>
                </c:pt>
                <c:pt idx="14319">
                  <c:v>168.39596599999999</c:v>
                </c:pt>
                <c:pt idx="14320">
                  <c:v>168.30967699999999</c:v>
                </c:pt>
                <c:pt idx="14321">
                  <c:v>168.20567299999999</c:v>
                </c:pt>
                <c:pt idx="14322">
                  <c:v>168.05461099999999</c:v>
                </c:pt>
                <c:pt idx="14323">
                  <c:v>167.92996199999999</c:v>
                </c:pt>
                <c:pt idx="14324">
                  <c:v>167.81068400000001</c:v>
                </c:pt>
                <c:pt idx="14325">
                  <c:v>167.68798799999999</c:v>
                </c:pt>
                <c:pt idx="14326">
                  <c:v>167.58024599999999</c:v>
                </c:pt>
                <c:pt idx="14327">
                  <c:v>167.49533099999999</c:v>
                </c:pt>
                <c:pt idx="14328">
                  <c:v>167.41203300000001</c:v>
                </c:pt>
                <c:pt idx="14329">
                  <c:v>167.303314</c:v>
                </c:pt>
                <c:pt idx="14330">
                  <c:v>167.16566499999999</c:v>
                </c:pt>
                <c:pt idx="14331">
                  <c:v>167.02763400000001</c:v>
                </c:pt>
                <c:pt idx="14332">
                  <c:v>166.93905599999999</c:v>
                </c:pt>
                <c:pt idx="14333">
                  <c:v>166.84522999999999</c:v>
                </c:pt>
                <c:pt idx="14334">
                  <c:v>166.684021</c:v>
                </c:pt>
                <c:pt idx="14335">
                  <c:v>166.62171900000001</c:v>
                </c:pt>
                <c:pt idx="14336">
                  <c:v>166.48500100000001</c:v>
                </c:pt>
                <c:pt idx="14337">
                  <c:v>166.37548799999999</c:v>
                </c:pt>
                <c:pt idx="14338">
                  <c:v>166.212402</c:v>
                </c:pt>
                <c:pt idx="14339">
                  <c:v>166.133972</c:v>
                </c:pt>
                <c:pt idx="14340">
                  <c:v>165.99908400000001</c:v>
                </c:pt>
                <c:pt idx="14341">
                  <c:v>165.856201</c:v>
                </c:pt>
                <c:pt idx="14342">
                  <c:v>165.784088</c:v>
                </c:pt>
                <c:pt idx="14343">
                  <c:v>165.629074</c:v>
                </c:pt>
                <c:pt idx="14344">
                  <c:v>165.487808</c:v>
                </c:pt>
                <c:pt idx="14345">
                  <c:v>165.424026</c:v>
                </c:pt>
                <c:pt idx="14346">
                  <c:v>165.27543600000001</c:v>
                </c:pt>
                <c:pt idx="14347">
                  <c:v>165.198318</c:v>
                </c:pt>
                <c:pt idx="14348">
                  <c:v>165.01808199999999</c:v>
                </c:pt>
                <c:pt idx="14349">
                  <c:v>164.86852999999999</c:v>
                </c:pt>
                <c:pt idx="14350">
                  <c:v>164.757553</c:v>
                </c:pt>
                <c:pt idx="14351">
                  <c:v>164.70082099999999</c:v>
                </c:pt>
                <c:pt idx="14352">
                  <c:v>164.57376099999999</c:v>
                </c:pt>
                <c:pt idx="14353">
                  <c:v>164.470474</c:v>
                </c:pt>
                <c:pt idx="14354">
                  <c:v>164.32547</c:v>
                </c:pt>
                <c:pt idx="14355">
                  <c:v>164.235626</c:v>
                </c:pt>
                <c:pt idx="14356">
                  <c:v>164.163284</c:v>
                </c:pt>
                <c:pt idx="14357">
                  <c:v>164.02616900000001</c:v>
                </c:pt>
                <c:pt idx="14358">
                  <c:v>163.95619199999999</c:v>
                </c:pt>
                <c:pt idx="14359">
                  <c:v>163.815674</c:v>
                </c:pt>
                <c:pt idx="14360">
                  <c:v>163.69908100000001</c:v>
                </c:pt>
                <c:pt idx="14361">
                  <c:v>163.533661</c:v>
                </c:pt>
                <c:pt idx="14362">
                  <c:v>163.43705700000001</c:v>
                </c:pt>
                <c:pt idx="14363">
                  <c:v>163.35986299999999</c:v>
                </c:pt>
                <c:pt idx="14364">
                  <c:v>163.18640099999999</c:v>
                </c:pt>
                <c:pt idx="14365">
                  <c:v>163.08760100000001</c:v>
                </c:pt>
                <c:pt idx="14366">
                  <c:v>163.009918</c:v>
                </c:pt>
                <c:pt idx="14367">
                  <c:v>162.85122699999999</c:v>
                </c:pt>
                <c:pt idx="14368">
                  <c:v>162.763214</c:v>
                </c:pt>
                <c:pt idx="14369">
                  <c:v>162.684158</c:v>
                </c:pt>
                <c:pt idx="14370">
                  <c:v>162.545883</c:v>
                </c:pt>
                <c:pt idx="14371">
                  <c:v>162.41778600000001</c:v>
                </c:pt>
                <c:pt idx="14372">
                  <c:v>162.31805399999999</c:v>
                </c:pt>
                <c:pt idx="14373">
                  <c:v>162.21170000000001</c:v>
                </c:pt>
                <c:pt idx="14374">
                  <c:v>162.08902</c:v>
                </c:pt>
                <c:pt idx="14375">
                  <c:v>161.94244399999999</c:v>
                </c:pt>
                <c:pt idx="14376">
                  <c:v>161.859802</c:v>
                </c:pt>
                <c:pt idx="14377">
                  <c:v>161.762833</c:v>
                </c:pt>
                <c:pt idx="14378">
                  <c:v>161.688278</c:v>
                </c:pt>
                <c:pt idx="14379">
                  <c:v>161.563095</c:v>
                </c:pt>
                <c:pt idx="14380">
                  <c:v>161.40332000000001</c:v>
                </c:pt>
                <c:pt idx="14381">
                  <c:v>161.31887800000001</c:v>
                </c:pt>
                <c:pt idx="14382">
                  <c:v>161.19955400000001</c:v>
                </c:pt>
                <c:pt idx="14383">
                  <c:v>161.080185</c:v>
                </c:pt>
                <c:pt idx="14384">
                  <c:v>160.91677899999999</c:v>
                </c:pt>
                <c:pt idx="14385">
                  <c:v>160.84300200000001</c:v>
                </c:pt>
                <c:pt idx="14386">
                  <c:v>160.72200000000001</c:v>
                </c:pt>
                <c:pt idx="14387">
                  <c:v>160.617661</c:v>
                </c:pt>
                <c:pt idx="14388">
                  <c:v>160.50685100000001</c:v>
                </c:pt>
                <c:pt idx="14389">
                  <c:v>160.414703</c:v>
                </c:pt>
                <c:pt idx="14390">
                  <c:v>160.294601</c:v>
                </c:pt>
                <c:pt idx="14391">
                  <c:v>160.16876199999999</c:v>
                </c:pt>
                <c:pt idx="14392">
                  <c:v>160.05548099999999</c:v>
                </c:pt>
                <c:pt idx="14393">
                  <c:v>159.98387099999999</c:v>
                </c:pt>
                <c:pt idx="14394">
                  <c:v>159.84761</c:v>
                </c:pt>
                <c:pt idx="14395">
                  <c:v>159.73172</c:v>
                </c:pt>
                <c:pt idx="14396">
                  <c:v>159.65820299999999</c:v>
                </c:pt>
                <c:pt idx="14397">
                  <c:v>159.56343100000001</c:v>
                </c:pt>
                <c:pt idx="14398">
                  <c:v>159.442047</c:v>
                </c:pt>
                <c:pt idx="14399">
                  <c:v>159.31332399999999</c:v>
                </c:pt>
                <c:pt idx="14400">
                  <c:v>159.21180699999999</c:v>
                </c:pt>
                <c:pt idx="14401">
                  <c:v>159.08194</c:v>
                </c:pt>
                <c:pt idx="14402">
                  <c:v>158.923157</c:v>
                </c:pt>
                <c:pt idx="14403">
                  <c:v>158.863663</c:v>
                </c:pt>
                <c:pt idx="14404">
                  <c:v>158.771378</c:v>
                </c:pt>
                <c:pt idx="14405">
                  <c:v>158.670151</c:v>
                </c:pt>
                <c:pt idx="14406">
                  <c:v>158.53723099999999</c:v>
                </c:pt>
                <c:pt idx="14407">
                  <c:v>158.46324200000001</c:v>
                </c:pt>
                <c:pt idx="14408">
                  <c:v>158.33843999999999</c:v>
                </c:pt>
                <c:pt idx="14409">
                  <c:v>158.21700999999999</c:v>
                </c:pt>
                <c:pt idx="14410">
                  <c:v>158.080017</c:v>
                </c:pt>
                <c:pt idx="14411">
                  <c:v>157.96713299999999</c:v>
                </c:pt>
                <c:pt idx="14412">
                  <c:v>157.89549299999999</c:v>
                </c:pt>
                <c:pt idx="14413">
                  <c:v>157.803146</c:v>
                </c:pt>
                <c:pt idx="14414">
                  <c:v>157.654404</c:v>
                </c:pt>
                <c:pt idx="14415">
                  <c:v>157.57887299999999</c:v>
                </c:pt>
                <c:pt idx="14416">
                  <c:v>157.435089</c:v>
                </c:pt>
                <c:pt idx="14417">
                  <c:v>157.28739899999999</c:v>
                </c:pt>
                <c:pt idx="14418">
                  <c:v>157.18487500000001</c:v>
                </c:pt>
                <c:pt idx="14419">
                  <c:v>157.08612099999999</c:v>
                </c:pt>
                <c:pt idx="14420">
                  <c:v>156.997589</c:v>
                </c:pt>
                <c:pt idx="14421">
                  <c:v>156.84909099999999</c:v>
                </c:pt>
                <c:pt idx="14422">
                  <c:v>156.70538300000001</c:v>
                </c:pt>
                <c:pt idx="14423">
                  <c:v>156.57783499999999</c:v>
                </c:pt>
                <c:pt idx="14424">
                  <c:v>156.51696799999999</c:v>
                </c:pt>
                <c:pt idx="14425">
                  <c:v>156.39807099999999</c:v>
                </c:pt>
                <c:pt idx="14426">
                  <c:v>156.28733800000001</c:v>
                </c:pt>
                <c:pt idx="14427">
                  <c:v>156.19909699999999</c:v>
                </c:pt>
                <c:pt idx="14428">
                  <c:v>156.065887</c:v>
                </c:pt>
                <c:pt idx="14429">
                  <c:v>155.99084500000001</c:v>
                </c:pt>
                <c:pt idx="14430">
                  <c:v>155.86694299999999</c:v>
                </c:pt>
                <c:pt idx="14431">
                  <c:v>155.73872399999999</c:v>
                </c:pt>
                <c:pt idx="14432">
                  <c:v>155.644318</c:v>
                </c:pt>
                <c:pt idx="14433">
                  <c:v>155.55159</c:v>
                </c:pt>
                <c:pt idx="14434">
                  <c:v>155.43630999999999</c:v>
                </c:pt>
                <c:pt idx="14435">
                  <c:v>155.360107</c:v>
                </c:pt>
                <c:pt idx="14436">
                  <c:v>155.21186800000001</c:v>
                </c:pt>
                <c:pt idx="14437">
                  <c:v>155.099243</c:v>
                </c:pt>
                <c:pt idx="14438">
                  <c:v>155.03656000000001</c:v>
                </c:pt>
                <c:pt idx="14439">
                  <c:v>154.911957</c:v>
                </c:pt>
                <c:pt idx="14440">
                  <c:v>154.79405199999999</c:v>
                </c:pt>
                <c:pt idx="14441">
                  <c:v>154.68971300000001</c:v>
                </c:pt>
                <c:pt idx="14442">
                  <c:v>154.600357</c:v>
                </c:pt>
                <c:pt idx="14443">
                  <c:v>154.51400799999999</c:v>
                </c:pt>
                <c:pt idx="14444">
                  <c:v>154.369461</c:v>
                </c:pt>
                <c:pt idx="14445">
                  <c:v>154.216309</c:v>
                </c:pt>
                <c:pt idx="14446">
                  <c:v>154.095337</c:v>
                </c:pt>
                <c:pt idx="14447">
                  <c:v>153.96186800000001</c:v>
                </c:pt>
                <c:pt idx="14448">
                  <c:v>153.86080899999999</c:v>
                </c:pt>
                <c:pt idx="14449">
                  <c:v>153.784561</c:v>
                </c:pt>
                <c:pt idx="14450">
                  <c:v>153.67147800000001</c:v>
                </c:pt>
                <c:pt idx="14451">
                  <c:v>153.57127399999999</c:v>
                </c:pt>
                <c:pt idx="14452">
                  <c:v>153.44342</c:v>
                </c:pt>
                <c:pt idx="14453">
                  <c:v>153.325714</c:v>
                </c:pt>
                <c:pt idx="14454">
                  <c:v>153.22377</c:v>
                </c:pt>
                <c:pt idx="14455">
                  <c:v>153.161438</c:v>
                </c:pt>
                <c:pt idx="14456">
                  <c:v>153.08784499999999</c:v>
                </c:pt>
                <c:pt idx="14457">
                  <c:v>152.94572400000001</c:v>
                </c:pt>
                <c:pt idx="14458">
                  <c:v>152.78877299999999</c:v>
                </c:pt>
                <c:pt idx="14459">
                  <c:v>152.699814</c:v>
                </c:pt>
                <c:pt idx="14460">
                  <c:v>152.58665500000001</c:v>
                </c:pt>
                <c:pt idx="14461">
                  <c:v>152.50058000000001</c:v>
                </c:pt>
                <c:pt idx="14462">
                  <c:v>152.36438000000001</c:v>
                </c:pt>
                <c:pt idx="14463">
                  <c:v>152.28263899999999</c:v>
                </c:pt>
                <c:pt idx="14464">
                  <c:v>152.127792</c:v>
                </c:pt>
                <c:pt idx="14465">
                  <c:v>152.011337</c:v>
                </c:pt>
                <c:pt idx="14466">
                  <c:v>151.91648900000001</c:v>
                </c:pt>
                <c:pt idx="14467">
                  <c:v>151.78405799999999</c:v>
                </c:pt>
                <c:pt idx="14468">
                  <c:v>151.716599</c:v>
                </c:pt>
                <c:pt idx="14469">
                  <c:v>151.557053</c:v>
                </c:pt>
                <c:pt idx="14470">
                  <c:v>151.434448</c:v>
                </c:pt>
                <c:pt idx="14471">
                  <c:v>151.38320899999999</c:v>
                </c:pt>
                <c:pt idx="14472">
                  <c:v>151.29473899999999</c:v>
                </c:pt>
                <c:pt idx="14473">
                  <c:v>151.17569</c:v>
                </c:pt>
                <c:pt idx="14474">
                  <c:v>151.086243</c:v>
                </c:pt>
                <c:pt idx="14475">
                  <c:v>150.92010500000001</c:v>
                </c:pt>
                <c:pt idx="14476">
                  <c:v>150.85205099999999</c:v>
                </c:pt>
                <c:pt idx="14477">
                  <c:v>150.74232499999999</c:v>
                </c:pt>
                <c:pt idx="14478">
                  <c:v>150.61073300000001</c:v>
                </c:pt>
                <c:pt idx="14479">
                  <c:v>150.51246599999999</c:v>
                </c:pt>
                <c:pt idx="14480">
                  <c:v>150.32672099999999</c:v>
                </c:pt>
                <c:pt idx="14481">
                  <c:v>150.228745</c:v>
                </c:pt>
                <c:pt idx="14482">
                  <c:v>150.15812700000001</c:v>
                </c:pt>
                <c:pt idx="14483">
                  <c:v>150.045334</c:v>
                </c:pt>
                <c:pt idx="14484">
                  <c:v>149.9478</c:v>
                </c:pt>
                <c:pt idx="14485">
                  <c:v>149.821564</c:v>
                </c:pt>
                <c:pt idx="14486">
                  <c:v>149.73301699999999</c:v>
                </c:pt>
                <c:pt idx="14487">
                  <c:v>149.63082900000001</c:v>
                </c:pt>
                <c:pt idx="14488">
                  <c:v>149.537125</c:v>
                </c:pt>
                <c:pt idx="14489">
                  <c:v>149.39639299999999</c:v>
                </c:pt>
                <c:pt idx="14490">
                  <c:v>149.310318</c:v>
                </c:pt>
                <c:pt idx="14491">
                  <c:v>149.201874</c:v>
                </c:pt>
                <c:pt idx="14492">
                  <c:v>149.04791299999999</c:v>
                </c:pt>
                <c:pt idx="14493">
                  <c:v>148.90983600000001</c:v>
                </c:pt>
                <c:pt idx="14494">
                  <c:v>148.83583100000001</c:v>
                </c:pt>
                <c:pt idx="14495">
                  <c:v>148.737427</c:v>
                </c:pt>
                <c:pt idx="14496">
                  <c:v>148.65033</c:v>
                </c:pt>
                <c:pt idx="14497">
                  <c:v>148.54290800000001</c:v>
                </c:pt>
                <c:pt idx="14498">
                  <c:v>148.409424</c:v>
                </c:pt>
                <c:pt idx="14499">
                  <c:v>148.319931</c:v>
                </c:pt>
                <c:pt idx="14500">
                  <c:v>148.20871</c:v>
                </c:pt>
                <c:pt idx="14501">
                  <c:v>148.08779899999999</c:v>
                </c:pt>
                <c:pt idx="14502">
                  <c:v>148.00145000000001</c:v>
                </c:pt>
                <c:pt idx="14503">
                  <c:v>147.90831</c:v>
                </c:pt>
                <c:pt idx="14504">
                  <c:v>147.81042500000001</c:v>
                </c:pt>
                <c:pt idx="14505">
                  <c:v>147.671402</c:v>
                </c:pt>
                <c:pt idx="14506">
                  <c:v>147.61154199999999</c:v>
                </c:pt>
                <c:pt idx="14507">
                  <c:v>147.48751799999999</c:v>
                </c:pt>
                <c:pt idx="14508">
                  <c:v>147.31436199999999</c:v>
                </c:pt>
                <c:pt idx="14509">
                  <c:v>147.22190900000001</c:v>
                </c:pt>
                <c:pt idx="14510">
                  <c:v>147.13665800000001</c:v>
                </c:pt>
                <c:pt idx="14511">
                  <c:v>146.99970999999999</c:v>
                </c:pt>
                <c:pt idx="14512">
                  <c:v>146.87579299999999</c:v>
                </c:pt>
                <c:pt idx="14513">
                  <c:v>146.76350400000001</c:v>
                </c:pt>
                <c:pt idx="14514">
                  <c:v>146.72174100000001</c:v>
                </c:pt>
                <c:pt idx="14515">
                  <c:v>146.571167</c:v>
                </c:pt>
                <c:pt idx="14516">
                  <c:v>146.43817100000001</c:v>
                </c:pt>
                <c:pt idx="14517">
                  <c:v>146.34059099999999</c:v>
                </c:pt>
                <c:pt idx="14518">
                  <c:v>146.23567199999999</c:v>
                </c:pt>
                <c:pt idx="14519">
                  <c:v>146.152557</c:v>
                </c:pt>
                <c:pt idx="14520">
                  <c:v>145.99382</c:v>
                </c:pt>
                <c:pt idx="14521">
                  <c:v>145.93452500000001</c:v>
                </c:pt>
                <c:pt idx="14522">
                  <c:v>145.78367600000001</c:v>
                </c:pt>
                <c:pt idx="14523">
                  <c:v>145.64239499999999</c:v>
                </c:pt>
                <c:pt idx="14524">
                  <c:v>145.53869599999999</c:v>
                </c:pt>
                <c:pt idx="14525">
                  <c:v>145.45817600000001</c:v>
                </c:pt>
                <c:pt idx="14526">
                  <c:v>145.31083699999999</c:v>
                </c:pt>
                <c:pt idx="14527">
                  <c:v>145.18536399999999</c:v>
                </c:pt>
                <c:pt idx="14528">
                  <c:v>145.09472700000001</c:v>
                </c:pt>
                <c:pt idx="14529">
                  <c:v>144.93266299999999</c:v>
                </c:pt>
                <c:pt idx="14530">
                  <c:v>144.83836400000001</c:v>
                </c:pt>
                <c:pt idx="14531">
                  <c:v>144.73834199999999</c:v>
                </c:pt>
                <c:pt idx="14532">
                  <c:v>144.59320099999999</c:v>
                </c:pt>
                <c:pt idx="14533">
                  <c:v>144.435913</c:v>
                </c:pt>
                <c:pt idx="14534">
                  <c:v>144.32583600000001</c:v>
                </c:pt>
                <c:pt idx="14535">
                  <c:v>144.21978799999999</c:v>
                </c:pt>
                <c:pt idx="14536">
                  <c:v>144.12309300000001</c:v>
                </c:pt>
                <c:pt idx="14537">
                  <c:v>143.98107899999999</c:v>
                </c:pt>
                <c:pt idx="14538">
                  <c:v>143.84085099999999</c:v>
                </c:pt>
                <c:pt idx="14539">
                  <c:v>143.72929400000001</c:v>
                </c:pt>
                <c:pt idx="14540">
                  <c:v>143.61552399999999</c:v>
                </c:pt>
                <c:pt idx="14541">
                  <c:v>143.47958399999999</c:v>
                </c:pt>
                <c:pt idx="14542">
                  <c:v>143.386551</c:v>
                </c:pt>
                <c:pt idx="14543">
                  <c:v>143.24894699999999</c:v>
                </c:pt>
                <c:pt idx="14544">
                  <c:v>143.13876300000001</c:v>
                </c:pt>
                <c:pt idx="14545">
                  <c:v>142.998886</c:v>
                </c:pt>
                <c:pt idx="14546">
                  <c:v>142.903122</c:v>
                </c:pt>
                <c:pt idx="14547">
                  <c:v>142.79312100000001</c:v>
                </c:pt>
                <c:pt idx="14548">
                  <c:v>142.64359999999999</c:v>
                </c:pt>
                <c:pt idx="14549">
                  <c:v>142.47598300000001</c:v>
                </c:pt>
                <c:pt idx="14550">
                  <c:v>142.34793099999999</c:v>
                </c:pt>
                <c:pt idx="14551">
                  <c:v>142.25569200000001</c:v>
                </c:pt>
                <c:pt idx="14552">
                  <c:v>142.158432</c:v>
                </c:pt>
                <c:pt idx="14553">
                  <c:v>142.00353999999999</c:v>
                </c:pt>
                <c:pt idx="14554">
                  <c:v>141.87794500000001</c:v>
                </c:pt>
                <c:pt idx="14555">
                  <c:v>141.76174900000001</c:v>
                </c:pt>
                <c:pt idx="14556">
                  <c:v>141.648529</c:v>
                </c:pt>
                <c:pt idx="14557">
                  <c:v>141.541214</c:v>
                </c:pt>
                <c:pt idx="14558">
                  <c:v>141.44607500000001</c:v>
                </c:pt>
                <c:pt idx="14559">
                  <c:v>141.276657</c:v>
                </c:pt>
                <c:pt idx="14560">
                  <c:v>141.165909</c:v>
                </c:pt>
                <c:pt idx="14561">
                  <c:v>141.08720400000001</c:v>
                </c:pt>
                <c:pt idx="14562">
                  <c:v>140.88874799999999</c:v>
                </c:pt>
                <c:pt idx="14563">
                  <c:v>140.789413</c:v>
                </c:pt>
                <c:pt idx="14564">
                  <c:v>140.69877600000001</c:v>
                </c:pt>
                <c:pt idx="14565">
                  <c:v>140.58438100000001</c:v>
                </c:pt>
                <c:pt idx="14566">
                  <c:v>140.45030199999999</c:v>
                </c:pt>
                <c:pt idx="14567">
                  <c:v>140.29989599999999</c:v>
                </c:pt>
                <c:pt idx="14568">
                  <c:v>140.196808</c:v>
                </c:pt>
                <c:pt idx="14569">
                  <c:v>140.095901</c:v>
                </c:pt>
                <c:pt idx="14570">
                  <c:v>139.98812899999999</c:v>
                </c:pt>
                <c:pt idx="14571">
                  <c:v>139.89851400000001</c:v>
                </c:pt>
                <c:pt idx="14572">
                  <c:v>139.773087</c:v>
                </c:pt>
                <c:pt idx="14573">
                  <c:v>139.64721700000001</c:v>
                </c:pt>
                <c:pt idx="14574">
                  <c:v>139.514084</c:v>
                </c:pt>
                <c:pt idx="14575">
                  <c:v>139.40062</c:v>
                </c:pt>
                <c:pt idx="14576">
                  <c:v>139.26547199999999</c:v>
                </c:pt>
                <c:pt idx="14577">
                  <c:v>139.15411399999999</c:v>
                </c:pt>
                <c:pt idx="14578">
                  <c:v>138.97927899999999</c:v>
                </c:pt>
                <c:pt idx="14579">
                  <c:v>138.89370700000001</c:v>
                </c:pt>
                <c:pt idx="14580">
                  <c:v>138.803665</c:v>
                </c:pt>
                <c:pt idx="14581">
                  <c:v>138.692429</c:v>
                </c:pt>
                <c:pt idx="14582">
                  <c:v>138.565811</c:v>
                </c:pt>
                <c:pt idx="14583">
                  <c:v>138.44070400000001</c:v>
                </c:pt>
                <c:pt idx="14584">
                  <c:v>138.33021500000001</c:v>
                </c:pt>
                <c:pt idx="14585">
                  <c:v>138.23629800000001</c:v>
                </c:pt>
                <c:pt idx="14586">
                  <c:v>138.14219700000001</c:v>
                </c:pt>
                <c:pt idx="14587">
                  <c:v>138.00538599999999</c:v>
                </c:pt>
                <c:pt idx="14588">
                  <c:v>137.924194</c:v>
                </c:pt>
                <c:pt idx="14589">
                  <c:v>137.796707</c:v>
                </c:pt>
                <c:pt idx="14590">
                  <c:v>137.72006200000001</c:v>
                </c:pt>
                <c:pt idx="14591">
                  <c:v>137.579285</c:v>
                </c:pt>
                <c:pt idx="14592">
                  <c:v>137.47169500000001</c:v>
                </c:pt>
                <c:pt idx="14593">
                  <c:v>137.35981799999999</c:v>
                </c:pt>
                <c:pt idx="14594">
                  <c:v>137.18457000000001</c:v>
                </c:pt>
                <c:pt idx="14595">
                  <c:v>137.07693499999999</c:v>
                </c:pt>
                <c:pt idx="14596">
                  <c:v>136.995148</c:v>
                </c:pt>
                <c:pt idx="14597">
                  <c:v>136.87437399999999</c:v>
                </c:pt>
                <c:pt idx="14598">
                  <c:v>136.760864</c:v>
                </c:pt>
                <c:pt idx="14599">
                  <c:v>136.614822</c:v>
                </c:pt>
                <c:pt idx="14600">
                  <c:v>136.493439</c:v>
                </c:pt>
                <c:pt idx="14601">
                  <c:v>136.37579299999999</c:v>
                </c:pt>
                <c:pt idx="14602">
                  <c:v>136.22654700000001</c:v>
                </c:pt>
                <c:pt idx="14603">
                  <c:v>136.13104200000001</c:v>
                </c:pt>
                <c:pt idx="14604">
                  <c:v>136.01727299999999</c:v>
                </c:pt>
                <c:pt idx="14605">
                  <c:v>135.921097</c:v>
                </c:pt>
                <c:pt idx="14606">
                  <c:v>135.79937699999999</c:v>
                </c:pt>
                <c:pt idx="14607">
                  <c:v>135.672775</c:v>
                </c:pt>
                <c:pt idx="14608">
                  <c:v>135.59266700000001</c:v>
                </c:pt>
                <c:pt idx="14609">
                  <c:v>135.48033100000001</c:v>
                </c:pt>
                <c:pt idx="14610">
                  <c:v>135.348724</c:v>
                </c:pt>
                <c:pt idx="14611">
                  <c:v>135.25645399999999</c:v>
                </c:pt>
                <c:pt idx="14612">
                  <c:v>135.16673299999999</c:v>
                </c:pt>
                <c:pt idx="14613">
                  <c:v>135.00689700000001</c:v>
                </c:pt>
                <c:pt idx="14614">
                  <c:v>134.90211500000001</c:v>
                </c:pt>
                <c:pt idx="14615">
                  <c:v>134.80838</c:v>
                </c:pt>
                <c:pt idx="14616">
                  <c:v>134.68974299999999</c:v>
                </c:pt>
                <c:pt idx="14617">
                  <c:v>134.57667499999999</c:v>
                </c:pt>
                <c:pt idx="14618">
                  <c:v>134.49620100000001</c:v>
                </c:pt>
                <c:pt idx="14619">
                  <c:v>134.345764</c:v>
                </c:pt>
                <c:pt idx="14620">
                  <c:v>134.225998</c:v>
                </c:pt>
                <c:pt idx="14621">
                  <c:v>134.091858</c:v>
                </c:pt>
                <c:pt idx="14622">
                  <c:v>134.022797</c:v>
                </c:pt>
                <c:pt idx="14623">
                  <c:v>133.919037</c:v>
                </c:pt>
                <c:pt idx="14624">
                  <c:v>133.808243</c:v>
                </c:pt>
                <c:pt idx="14625">
                  <c:v>133.668182</c:v>
                </c:pt>
                <c:pt idx="14626">
                  <c:v>133.57148699999999</c:v>
                </c:pt>
                <c:pt idx="14627">
                  <c:v>133.45422400000001</c:v>
                </c:pt>
                <c:pt idx="14628">
                  <c:v>133.35745199999999</c:v>
                </c:pt>
                <c:pt idx="14629">
                  <c:v>133.242355</c:v>
                </c:pt>
                <c:pt idx="14630">
                  <c:v>133.131866</c:v>
                </c:pt>
                <c:pt idx="14631">
                  <c:v>133.02456699999999</c:v>
                </c:pt>
                <c:pt idx="14632">
                  <c:v>132.880661</c:v>
                </c:pt>
                <c:pt idx="14633">
                  <c:v>132.77835099999999</c:v>
                </c:pt>
                <c:pt idx="14634">
                  <c:v>132.655396</c:v>
                </c:pt>
                <c:pt idx="14635">
                  <c:v>132.53422499999999</c:v>
                </c:pt>
                <c:pt idx="14636">
                  <c:v>132.462616</c:v>
                </c:pt>
                <c:pt idx="14637">
                  <c:v>132.33969099999999</c:v>
                </c:pt>
                <c:pt idx="14638">
                  <c:v>132.21101400000001</c:v>
                </c:pt>
                <c:pt idx="14639">
                  <c:v>132.06654399999999</c:v>
                </c:pt>
                <c:pt idx="14640">
                  <c:v>131.97669999999999</c:v>
                </c:pt>
                <c:pt idx="14641">
                  <c:v>131.86248800000001</c:v>
                </c:pt>
                <c:pt idx="14642">
                  <c:v>131.77624499999999</c:v>
                </c:pt>
                <c:pt idx="14643">
                  <c:v>131.684921</c:v>
                </c:pt>
                <c:pt idx="14644">
                  <c:v>131.555756</c:v>
                </c:pt>
                <c:pt idx="14645">
                  <c:v>131.36901900000001</c:v>
                </c:pt>
                <c:pt idx="14646">
                  <c:v>131.31506300000001</c:v>
                </c:pt>
                <c:pt idx="14647">
                  <c:v>131.20481899999999</c:v>
                </c:pt>
                <c:pt idx="14648">
                  <c:v>131.10185200000001</c:v>
                </c:pt>
                <c:pt idx="14649">
                  <c:v>130.957626</c:v>
                </c:pt>
                <c:pt idx="14650">
                  <c:v>130.85150100000001</c:v>
                </c:pt>
                <c:pt idx="14651">
                  <c:v>130.74453700000001</c:v>
                </c:pt>
                <c:pt idx="14652">
                  <c:v>130.61866800000001</c:v>
                </c:pt>
                <c:pt idx="14653">
                  <c:v>130.51208500000001</c:v>
                </c:pt>
                <c:pt idx="14654">
                  <c:v>130.34582499999999</c:v>
                </c:pt>
                <c:pt idx="14655">
                  <c:v>130.23173499999999</c:v>
                </c:pt>
                <c:pt idx="14656">
                  <c:v>130.12029999999999</c:v>
                </c:pt>
                <c:pt idx="14657">
                  <c:v>130.05964700000001</c:v>
                </c:pt>
                <c:pt idx="14658">
                  <c:v>129.917664</c:v>
                </c:pt>
                <c:pt idx="14659">
                  <c:v>129.764679</c:v>
                </c:pt>
                <c:pt idx="14660">
                  <c:v>129.66218599999999</c:v>
                </c:pt>
                <c:pt idx="14661">
                  <c:v>129.564819</c:v>
                </c:pt>
                <c:pt idx="14662">
                  <c:v>129.41274999999999</c:v>
                </c:pt>
                <c:pt idx="14663">
                  <c:v>129.30242899999999</c:v>
                </c:pt>
                <c:pt idx="14664">
                  <c:v>129.20567299999999</c:v>
                </c:pt>
                <c:pt idx="14665">
                  <c:v>129.080017</c:v>
                </c:pt>
                <c:pt idx="14666">
                  <c:v>128.996826</c:v>
                </c:pt>
                <c:pt idx="14667">
                  <c:v>128.86541700000001</c:v>
                </c:pt>
                <c:pt idx="14668">
                  <c:v>128.746994</c:v>
                </c:pt>
                <c:pt idx="14669">
                  <c:v>128.65834000000001</c:v>
                </c:pt>
                <c:pt idx="14670">
                  <c:v>128.53634600000001</c:v>
                </c:pt>
                <c:pt idx="14671">
                  <c:v>128.41442900000001</c:v>
                </c:pt>
                <c:pt idx="14672">
                  <c:v>128.28268399999999</c:v>
                </c:pt>
                <c:pt idx="14673">
                  <c:v>128.16802999999999</c:v>
                </c:pt>
                <c:pt idx="14674">
                  <c:v>128.054565</c:v>
                </c:pt>
                <c:pt idx="14675">
                  <c:v>127.934792</c:v>
                </c:pt>
                <c:pt idx="14676">
                  <c:v>127.83380099999999</c:v>
                </c:pt>
                <c:pt idx="14677">
                  <c:v>127.728943</c:v>
                </c:pt>
                <c:pt idx="14678">
                  <c:v>127.602028</c:v>
                </c:pt>
                <c:pt idx="14679">
                  <c:v>127.50952100000001</c:v>
                </c:pt>
                <c:pt idx="14680">
                  <c:v>127.371651</c:v>
                </c:pt>
                <c:pt idx="14681">
                  <c:v>127.24144699999999</c:v>
                </c:pt>
                <c:pt idx="14682">
                  <c:v>127.098221</c:v>
                </c:pt>
                <c:pt idx="14683">
                  <c:v>126.991798</c:v>
                </c:pt>
                <c:pt idx="14684">
                  <c:v>126.91227000000001</c:v>
                </c:pt>
                <c:pt idx="14685">
                  <c:v>126.825439</c:v>
                </c:pt>
                <c:pt idx="14686">
                  <c:v>126.70472700000001</c:v>
                </c:pt>
                <c:pt idx="14687">
                  <c:v>126.56952699999999</c:v>
                </c:pt>
                <c:pt idx="14688">
                  <c:v>126.447624</c:v>
                </c:pt>
                <c:pt idx="14689">
                  <c:v>126.35002900000001</c:v>
                </c:pt>
                <c:pt idx="14690">
                  <c:v>126.23168200000001</c:v>
                </c:pt>
                <c:pt idx="14691">
                  <c:v>126.12666299999999</c:v>
                </c:pt>
                <c:pt idx="14692">
                  <c:v>125.982635</c:v>
                </c:pt>
                <c:pt idx="14693">
                  <c:v>125.86779799999999</c:v>
                </c:pt>
                <c:pt idx="14694">
                  <c:v>125.76358</c:v>
                </c:pt>
                <c:pt idx="14695">
                  <c:v>125.623497</c:v>
                </c:pt>
                <c:pt idx="14696">
                  <c:v>125.546387</c:v>
                </c:pt>
                <c:pt idx="14697">
                  <c:v>125.452507</c:v>
                </c:pt>
                <c:pt idx="14698">
                  <c:v>125.34736599999999</c:v>
                </c:pt>
                <c:pt idx="14699">
                  <c:v>125.23175000000001</c:v>
                </c:pt>
                <c:pt idx="14700">
                  <c:v>125.165031</c:v>
                </c:pt>
                <c:pt idx="14701">
                  <c:v>125.02370500000001</c:v>
                </c:pt>
                <c:pt idx="14702">
                  <c:v>124.886017</c:v>
                </c:pt>
                <c:pt idx="14703">
                  <c:v>124.74485</c:v>
                </c:pt>
                <c:pt idx="14704">
                  <c:v>124.653046</c:v>
                </c:pt>
                <c:pt idx="14705">
                  <c:v>124.58073400000001</c:v>
                </c:pt>
                <c:pt idx="14706">
                  <c:v>124.422867</c:v>
                </c:pt>
                <c:pt idx="14707">
                  <c:v>124.331154</c:v>
                </c:pt>
                <c:pt idx="14708">
                  <c:v>124.22386899999999</c:v>
                </c:pt>
                <c:pt idx="14709">
                  <c:v>124.110062</c:v>
                </c:pt>
                <c:pt idx="14710">
                  <c:v>123.98704499999999</c:v>
                </c:pt>
                <c:pt idx="14711">
                  <c:v>123.898483</c:v>
                </c:pt>
                <c:pt idx="14712">
                  <c:v>123.759094</c:v>
                </c:pt>
                <c:pt idx="14713">
                  <c:v>123.655586</c:v>
                </c:pt>
                <c:pt idx="14714">
                  <c:v>123.50505800000001</c:v>
                </c:pt>
                <c:pt idx="14715">
                  <c:v>123.43602</c:v>
                </c:pt>
                <c:pt idx="14716">
                  <c:v>123.312218</c:v>
                </c:pt>
                <c:pt idx="14717">
                  <c:v>123.206711</c:v>
                </c:pt>
                <c:pt idx="14718">
                  <c:v>123.076134</c:v>
                </c:pt>
                <c:pt idx="14719">
                  <c:v>123.005371</c:v>
                </c:pt>
                <c:pt idx="14720">
                  <c:v>122.909195</c:v>
                </c:pt>
                <c:pt idx="14721">
                  <c:v>122.779274</c:v>
                </c:pt>
                <c:pt idx="14722">
                  <c:v>122.64804100000001</c:v>
                </c:pt>
                <c:pt idx="14723">
                  <c:v>122.524834</c:v>
                </c:pt>
                <c:pt idx="14724">
                  <c:v>122.385712</c:v>
                </c:pt>
                <c:pt idx="14725">
                  <c:v>122.28797900000001</c:v>
                </c:pt>
                <c:pt idx="14726">
                  <c:v>122.180153</c:v>
                </c:pt>
                <c:pt idx="14727">
                  <c:v>122.07575199999999</c:v>
                </c:pt>
                <c:pt idx="14728">
                  <c:v>122.003929</c:v>
                </c:pt>
                <c:pt idx="14729">
                  <c:v>121.85803199999999</c:v>
                </c:pt>
                <c:pt idx="14730">
                  <c:v>121.773735</c:v>
                </c:pt>
                <c:pt idx="14731">
                  <c:v>121.674133</c:v>
                </c:pt>
                <c:pt idx="14732">
                  <c:v>121.549385</c:v>
                </c:pt>
                <c:pt idx="14733">
                  <c:v>121.44536600000001</c:v>
                </c:pt>
                <c:pt idx="14734">
                  <c:v>121.30435900000001</c:v>
                </c:pt>
                <c:pt idx="14735">
                  <c:v>121.180672</c:v>
                </c:pt>
                <c:pt idx="14736">
                  <c:v>121.066818</c:v>
                </c:pt>
                <c:pt idx="14737">
                  <c:v>120.97178599999999</c:v>
                </c:pt>
                <c:pt idx="14738">
                  <c:v>120.84326900000001</c:v>
                </c:pt>
                <c:pt idx="14739">
                  <c:v>120.76121500000001</c:v>
                </c:pt>
                <c:pt idx="14740">
                  <c:v>120.633827</c:v>
                </c:pt>
                <c:pt idx="14741">
                  <c:v>120.557106</c:v>
                </c:pt>
                <c:pt idx="14742">
                  <c:v>120.464668</c:v>
                </c:pt>
                <c:pt idx="14743">
                  <c:v>120.363625</c:v>
                </c:pt>
                <c:pt idx="14744">
                  <c:v>120.225594</c:v>
                </c:pt>
                <c:pt idx="14745">
                  <c:v>120.119606</c:v>
                </c:pt>
                <c:pt idx="14746">
                  <c:v>120.00945299999999</c:v>
                </c:pt>
                <c:pt idx="14747">
                  <c:v>119.898285</c:v>
                </c:pt>
                <c:pt idx="14748">
                  <c:v>119.76093299999999</c:v>
                </c:pt>
                <c:pt idx="14749">
                  <c:v>119.68338799999999</c:v>
                </c:pt>
                <c:pt idx="14750">
                  <c:v>119.596115</c:v>
                </c:pt>
                <c:pt idx="14751">
                  <c:v>119.480019</c:v>
                </c:pt>
                <c:pt idx="14752">
                  <c:v>119.39767500000001</c:v>
                </c:pt>
                <c:pt idx="14753">
                  <c:v>119.289177</c:v>
                </c:pt>
                <c:pt idx="14754">
                  <c:v>119.118286</c:v>
                </c:pt>
                <c:pt idx="14755">
                  <c:v>119.040108</c:v>
                </c:pt>
                <c:pt idx="14756">
                  <c:v>118.897263</c:v>
                </c:pt>
                <c:pt idx="14757">
                  <c:v>118.798035</c:v>
                </c:pt>
                <c:pt idx="14758">
                  <c:v>118.717392</c:v>
                </c:pt>
                <c:pt idx="14759">
                  <c:v>118.61814099999999</c:v>
                </c:pt>
                <c:pt idx="14760">
                  <c:v>118.519623</c:v>
                </c:pt>
                <c:pt idx="14761">
                  <c:v>118.365166</c:v>
                </c:pt>
                <c:pt idx="14762">
                  <c:v>118.277664</c:v>
                </c:pt>
                <c:pt idx="14763">
                  <c:v>118.161652</c:v>
                </c:pt>
                <c:pt idx="14764">
                  <c:v>118.047798</c:v>
                </c:pt>
                <c:pt idx="14765">
                  <c:v>117.959892</c:v>
                </c:pt>
                <c:pt idx="14766">
                  <c:v>117.847908</c:v>
                </c:pt>
                <c:pt idx="14767">
                  <c:v>117.747353</c:v>
                </c:pt>
                <c:pt idx="14768">
                  <c:v>117.648003</c:v>
                </c:pt>
                <c:pt idx="14769">
                  <c:v>117.531059</c:v>
                </c:pt>
                <c:pt idx="14770">
                  <c:v>117.413353</c:v>
                </c:pt>
                <c:pt idx="14771">
                  <c:v>117.27716100000001</c:v>
                </c:pt>
                <c:pt idx="14772">
                  <c:v>117.131508</c:v>
                </c:pt>
                <c:pt idx="14773">
                  <c:v>117.05452</c:v>
                </c:pt>
                <c:pt idx="14774">
                  <c:v>116.931252</c:v>
                </c:pt>
                <c:pt idx="14775">
                  <c:v>116.82888800000001</c:v>
                </c:pt>
                <c:pt idx="14776">
                  <c:v>116.732727</c:v>
                </c:pt>
                <c:pt idx="14777">
                  <c:v>116.625603</c:v>
                </c:pt>
                <c:pt idx="14778">
                  <c:v>116.49472799999999</c:v>
                </c:pt>
                <c:pt idx="14779">
                  <c:v>116.383904</c:v>
                </c:pt>
                <c:pt idx="14780">
                  <c:v>116.283432</c:v>
                </c:pt>
                <c:pt idx="14781">
                  <c:v>116.155357</c:v>
                </c:pt>
                <c:pt idx="14782">
                  <c:v>116.007904</c:v>
                </c:pt>
                <c:pt idx="14783">
                  <c:v>115.93862900000001</c:v>
                </c:pt>
                <c:pt idx="14784">
                  <c:v>115.85910800000001</c:v>
                </c:pt>
                <c:pt idx="14785">
                  <c:v>115.722916</c:v>
                </c:pt>
                <c:pt idx="14786">
                  <c:v>115.647156</c:v>
                </c:pt>
                <c:pt idx="14787">
                  <c:v>115.52514600000001</c:v>
                </c:pt>
                <c:pt idx="14788">
                  <c:v>115.404236</c:v>
                </c:pt>
                <c:pt idx="14789">
                  <c:v>115.2873</c:v>
                </c:pt>
                <c:pt idx="14790">
                  <c:v>115.205383</c:v>
                </c:pt>
                <c:pt idx="14791">
                  <c:v>115.128197</c:v>
                </c:pt>
                <c:pt idx="14792">
                  <c:v>114.979889</c:v>
                </c:pt>
                <c:pt idx="14793">
                  <c:v>114.837852</c:v>
                </c:pt>
                <c:pt idx="14794">
                  <c:v>114.768089</c:v>
                </c:pt>
                <c:pt idx="14795">
                  <c:v>114.63365899999999</c:v>
                </c:pt>
                <c:pt idx="14796">
                  <c:v>114.543808</c:v>
                </c:pt>
                <c:pt idx="14797">
                  <c:v>114.41098</c:v>
                </c:pt>
                <c:pt idx="14798">
                  <c:v>114.299988</c:v>
                </c:pt>
                <c:pt idx="14799">
                  <c:v>114.193871</c:v>
                </c:pt>
                <c:pt idx="14800">
                  <c:v>114.07983400000001</c:v>
                </c:pt>
                <c:pt idx="14801">
                  <c:v>113.96193700000001</c:v>
                </c:pt>
                <c:pt idx="14802">
                  <c:v>113.861671</c:v>
                </c:pt>
                <c:pt idx="14803">
                  <c:v>113.77179700000001</c:v>
                </c:pt>
                <c:pt idx="14804">
                  <c:v>113.672691</c:v>
                </c:pt>
                <c:pt idx="14805">
                  <c:v>113.540604</c:v>
                </c:pt>
                <c:pt idx="14806">
                  <c:v>113.44581599999999</c:v>
                </c:pt>
                <c:pt idx="14807">
                  <c:v>113.32418800000001</c:v>
                </c:pt>
                <c:pt idx="14808">
                  <c:v>113.214844</c:v>
                </c:pt>
                <c:pt idx="14809">
                  <c:v>113.134773</c:v>
                </c:pt>
                <c:pt idx="14810">
                  <c:v>113.048607</c:v>
                </c:pt>
                <c:pt idx="14811">
                  <c:v>112.921021</c:v>
                </c:pt>
                <c:pt idx="14812">
                  <c:v>112.832474</c:v>
                </c:pt>
                <c:pt idx="14813">
                  <c:v>112.74215700000001</c:v>
                </c:pt>
                <c:pt idx="14814">
                  <c:v>112.608856</c:v>
                </c:pt>
                <c:pt idx="14815">
                  <c:v>112.537476</c:v>
                </c:pt>
                <c:pt idx="14816">
                  <c:v>112.397339</c:v>
                </c:pt>
                <c:pt idx="14817">
                  <c:v>112.31922900000001</c:v>
                </c:pt>
                <c:pt idx="14818">
                  <c:v>112.175766</c:v>
                </c:pt>
                <c:pt idx="14819">
                  <c:v>112.080307</c:v>
                </c:pt>
                <c:pt idx="14820">
                  <c:v>111.981819</c:v>
                </c:pt>
                <c:pt idx="14821">
                  <c:v>111.86628</c:v>
                </c:pt>
                <c:pt idx="14822">
                  <c:v>111.75914</c:v>
                </c:pt>
                <c:pt idx="14823">
                  <c:v>111.68055</c:v>
                </c:pt>
                <c:pt idx="14824">
                  <c:v>111.569687</c:v>
                </c:pt>
                <c:pt idx="14825">
                  <c:v>111.423615</c:v>
                </c:pt>
                <c:pt idx="14826">
                  <c:v>111.33601400000001</c:v>
                </c:pt>
                <c:pt idx="14827">
                  <c:v>111.202789</c:v>
                </c:pt>
                <c:pt idx="14828">
                  <c:v>111.128426</c:v>
                </c:pt>
                <c:pt idx="14829">
                  <c:v>111.044258</c:v>
                </c:pt>
                <c:pt idx="14830">
                  <c:v>110.926506</c:v>
                </c:pt>
                <c:pt idx="14831">
                  <c:v>110.81907699999999</c:v>
                </c:pt>
                <c:pt idx="14832">
                  <c:v>110.705544</c:v>
                </c:pt>
                <c:pt idx="14833">
                  <c:v>110.61045799999999</c:v>
                </c:pt>
                <c:pt idx="14834">
                  <c:v>110.505295</c:v>
                </c:pt>
                <c:pt idx="14835">
                  <c:v>110.393044</c:v>
                </c:pt>
                <c:pt idx="14836">
                  <c:v>110.273521</c:v>
                </c:pt>
                <c:pt idx="14837">
                  <c:v>110.144318</c:v>
                </c:pt>
                <c:pt idx="14838">
                  <c:v>110.053352</c:v>
                </c:pt>
                <c:pt idx="14839">
                  <c:v>109.928009</c:v>
                </c:pt>
                <c:pt idx="14840">
                  <c:v>109.795631</c:v>
                </c:pt>
                <c:pt idx="14841">
                  <c:v>109.73318500000001</c:v>
                </c:pt>
                <c:pt idx="14842">
                  <c:v>109.596756</c:v>
                </c:pt>
                <c:pt idx="14843">
                  <c:v>109.515869</c:v>
                </c:pt>
                <c:pt idx="14844">
                  <c:v>109.42311100000001</c:v>
                </c:pt>
                <c:pt idx="14845">
                  <c:v>109.27684000000001</c:v>
                </c:pt>
                <c:pt idx="14846">
                  <c:v>109.17480500000001</c:v>
                </c:pt>
                <c:pt idx="14847">
                  <c:v>109.088188</c:v>
                </c:pt>
                <c:pt idx="14848">
                  <c:v>108.993019</c:v>
                </c:pt>
                <c:pt idx="14849">
                  <c:v>108.869034</c:v>
                </c:pt>
                <c:pt idx="14850">
                  <c:v>108.75708</c:v>
                </c:pt>
                <c:pt idx="14851">
                  <c:v>108.66909</c:v>
                </c:pt>
                <c:pt idx="14852">
                  <c:v>108.593887</c:v>
                </c:pt>
                <c:pt idx="14853">
                  <c:v>108.47262600000001</c:v>
                </c:pt>
                <c:pt idx="14854">
                  <c:v>108.35895499999999</c:v>
                </c:pt>
                <c:pt idx="14855">
                  <c:v>108.239906</c:v>
                </c:pt>
                <c:pt idx="14856">
                  <c:v>108.157867</c:v>
                </c:pt>
                <c:pt idx="14857">
                  <c:v>108.03019</c:v>
                </c:pt>
                <c:pt idx="14858">
                  <c:v>107.92336299999999</c:v>
                </c:pt>
                <c:pt idx="14859">
                  <c:v>107.825768</c:v>
                </c:pt>
                <c:pt idx="14860">
                  <c:v>107.73532899999999</c:v>
                </c:pt>
                <c:pt idx="14861">
                  <c:v>107.625893</c:v>
                </c:pt>
                <c:pt idx="14862">
                  <c:v>107.531425</c:v>
                </c:pt>
                <c:pt idx="14863">
                  <c:v>107.411118</c:v>
                </c:pt>
                <c:pt idx="14864">
                  <c:v>107.303764</c:v>
                </c:pt>
                <c:pt idx="14865">
                  <c:v>107.199089</c:v>
                </c:pt>
                <c:pt idx="14866">
                  <c:v>107.117188</c:v>
                </c:pt>
                <c:pt idx="14867">
                  <c:v>106.997696</c:v>
                </c:pt>
                <c:pt idx="14868">
                  <c:v>106.865005</c:v>
                </c:pt>
                <c:pt idx="14869">
                  <c:v>106.769638</c:v>
                </c:pt>
                <c:pt idx="14870">
                  <c:v>106.686142</c:v>
                </c:pt>
                <c:pt idx="14871">
                  <c:v>106.574333</c:v>
                </c:pt>
                <c:pt idx="14872">
                  <c:v>106.452332</c:v>
                </c:pt>
                <c:pt idx="14873">
                  <c:v>106.333786</c:v>
                </c:pt>
                <c:pt idx="14874">
                  <c:v>106.246529</c:v>
                </c:pt>
                <c:pt idx="14875">
                  <c:v>106.126823</c:v>
                </c:pt>
                <c:pt idx="14876">
                  <c:v>106.05265799999999</c:v>
                </c:pt>
                <c:pt idx="14877">
                  <c:v>105.914444</c:v>
                </c:pt>
                <c:pt idx="14878">
                  <c:v>105.823143</c:v>
                </c:pt>
                <c:pt idx="14879">
                  <c:v>105.720749</c:v>
                </c:pt>
                <c:pt idx="14880">
                  <c:v>105.609032</c:v>
                </c:pt>
                <c:pt idx="14881">
                  <c:v>105.543083</c:v>
                </c:pt>
                <c:pt idx="14882">
                  <c:v>105.438759</c:v>
                </c:pt>
                <c:pt idx="14883">
                  <c:v>105.341606</c:v>
                </c:pt>
                <c:pt idx="14884">
                  <c:v>105.21041099999999</c:v>
                </c:pt>
                <c:pt idx="14885">
                  <c:v>105.099434</c:v>
                </c:pt>
                <c:pt idx="14886">
                  <c:v>105.008133</c:v>
                </c:pt>
                <c:pt idx="14887">
                  <c:v>104.859962</c:v>
                </c:pt>
                <c:pt idx="14888">
                  <c:v>104.790024</c:v>
                </c:pt>
                <c:pt idx="14889">
                  <c:v>104.669556</c:v>
                </c:pt>
                <c:pt idx="14890">
                  <c:v>104.592781</c:v>
                </c:pt>
                <c:pt idx="14891">
                  <c:v>104.470451</c:v>
                </c:pt>
                <c:pt idx="14892">
                  <c:v>104.374611</c:v>
                </c:pt>
                <c:pt idx="14893">
                  <c:v>104.26277899999999</c:v>
                </c:pt>
                <c:pt idx="14894">
                  <c:v>104.130882</c:v>
                </c:pt>
                <c:pt idx="14895">
                  <c:v>104.019341</c:v>
                </c:pt>
                <c:pt idx="14896">
                  <c:v>103.925873</c:v>
                </c:pt>
                <c:pt idx="14897">
                  <c:v>103.845932</c:v>
                </c:pt>
                <c:pt idx="14898">
                  <c:v>103.758934</c:v>
                </c:pt>
                <c:pt idx="14899">
                  <c:v>103.628716</c:v>
                </c:pt>
                <c:pt idx="14900">
                  <c:v>103.51010100000001</c:v>
                </c:pt>
                <c:pt idx="14901">
                  <c:v>103.42152400000001</c:v>
                </c:pt>
                <c:pt idx="14902">
                  <c:v>103.29800400000001</c:v>
                </c:pt>
                <c:pt idx="14903">
                  <c:v>103.162682</c:v>
                </c:pt>
                <c:pt idx="14904">
                  <c:v>103.064392</c:v>
                </c:pt>
                <c:pt idx="14905">
                  <c:v>102.988319</c:v>
                </c:pt>
                <c:pt idx="14906">
                  <c:v>102.88117200000001</c:v>
                </c:pt>
                <c:pt idx="14907">
                  <c:v>102.775093</c:v>
                </c:pt>
                <c:pt idx="14908">
                  <c:v>102.67918400000001</c:v>
                </c:pt>
                <c:pt idx="14909">
                  <c:v>102.516182</c:v>
                </c:pt>
                <c:pt idx="14910">
                  <c:v>102.42789500000001</c:v>
                </c:pt>
                <c:pt idx="14911">
                  <c:v>102.35118900000001</c:v>
                </c:pt>
                <c:pt idx="14912">
                  <c:v>102.217522</c:v>
                </c:pt>
                <c:pt idx="14913">
                  <c:v>102.122147</c:v>
                </c:pt>
                <c:pt idx="14914">
                  <c:v>102.03527800000001</c:v>
                </c:pt>
                <c:pt idx="14915">
                  <c:v>101.898567</c:v>
                </c:pt>
                <c:pt idx="14916">
                  <c:v>101.79454</c:v>
                </c:pt>
                <c:pt idx="14917">
                  <c:v>101.69628899999999</c:v>
                </c:pt>
                <c:pt idx="14918">
                  <c:v>101.591835</c:v>
                </c:pt>
                <c:pt idx="14919">
                  <c:v>101.508842</c:v>
                </c:pt>
                <c:pt idx="14920">
                  <c:v>101.38954200000001</c:v>
                </c:pt>
                <c:pt idx="14921">
                  <c:v>101.257256</c:v>
                </c:pt>
                <c:pt idx="14922">
                  <c:v>101.151657</c:v>
                </c:pt>
                <c:pt idx="14923">
                  <c:v>101.042877</c:v>
                </c:pt>
                <c:pt idx="14924">
                  <c:v>100.96090700000001</c:v>
                </c:pt>
                <c:pt idx="14925">
                  <c:v>100.838821</c:v>
                </c:pt>
                <c:pt idx="14926">
                  <c:v>100.706627</c:v>
                </c:pt>
                <c:pt idx="14927">
                  <c:v>100.62251999999999</c:v>
                </c:pt>
                <c:pt idx="14928">
                  <c:v>100.551552</c:v>
                </c:pt>
                <c:pt idx="14929">
                  <c:v>100.428276</c:v>
                </c:pt>
                <c:pt idx="14930">
                  <c:v>100.315468</c:v>
                </c:pt>
                <c:pt idx="14931">
                  <c:v>100.214905</c:v>
                </c:pt>
                <c:pt idx="14932">
                  <c:v>100.107788</c:v>
                </c:pt>
                <c:pt idx="14933">
                  <c:v>99.9731369</c:v>
                </c:pt>
                <c:pt idx="14934">
                  <c:v>99.863151599999995</c:v>
                </c:pt>
                <c:pt idx="14935">
                  <c:v>99.770118699999998</c:v>
                </c:pt>
                <c:pt idx="14936">
                  <c:v>99.672340399999996</c:v>
                </c:pt>
                <c:pt idx="14937">
                  <c:v>99.571899400000007</c:v>
                </c:pt>
                <c:pt idx="14938">
                  <c:v>99.449691799999997</c:v>
                </c:pt>
                <c:pt idx="14939">
                  <c:v>99.330917400000004</c:v>
                </c:pt>
                <c:pt idx="14940">
                  <c:v>99.261741599999993</c:v>
                </c:pt>
                <c:pt idx="14941">
                  <c:v>99.153182999999999</c:v>
                </c:pt>
                <c:pt idx="14942">
                  <c:v>99.054069499999997</c:v>
                </c:pt>
                <c:pt idx="14943">
                  <c:v>98.926445000000001</c:v>
                </c:pt>
                <c:pt idx="14944">
                  <c:v>98.831397999999993</c:v>
                </c:pt>
                <c:pt idx="14945">
                  <c:v>98.723785399999997</c:v>
                </c:pt>
                <c:pt idx="14946">
                  <c:v>98.616943399999997</c:v>
                </c:pt>
                <c:pt idx="14947">
                  <c:v>98.494545000000002</c:v>
                </c:pt>
                <c:pt idx="14948">
                  <c:v>98.408508299999994</c:v>
                </c:pt>
                <c:pt idx="14949">
                  <c:v>98.268775899999994</c:v>
                </c:pt>
                <c:pt idx="14950">
                  <c:v>98.196250899999995</c:v>
                </c:pt>
                <c:pt idx="14951">
                  <c:v>98.096389799999997</c:v>
                </c:pt>
                <c:pt idx="14952">
                  <c:v>97.988784800000005</c:v>
                </c:pt>
                <c:pt idx="14953">
                  <c:v>97.895492599999997</c:v>
                </c:pt>
                <c:pt idx="14954">
                  <c:v>97.747741700000006</c:v>
                </c:pt>
                <c:pt idx="14955">
                  <c:v>97.618339500000005</c:v>
                </c:pt>
                <c:pt idx="14956">
                  <c:v>97.511673000000002</c:v>
                </c:pt>
                <c:pt idx="14957">
                  <c:v>97.403045700000007</c:v>
                </c:pt>
                <c:pt idx="14958">
                  <c:v>97.298896799999994</c:v>
                </c:pt>
                <c:pt idx="14959">
                  <c:v>97.187965399999996</c:v>
                </c:pt>
                <c:pt idx="14960">
                  <c:v>97.053466799999995</c:v>
                </c:pt>
                <c:pt idx="14961">
                  <c:v>96.943573000000001</c:v>
                </c:pt>
                <c:pt idx="14962">
                  <c:v>96.852958700000002</c:v>
                </c:pt>
                <c:pt idx="14963">
                  <c:v>96.747314500000002</c:v>
                </c:pt>
                <c:pt idx="14964">
                  <c:v>96.661201500000004</c:v>
                </c:pt>
                <c:pt idx="14965">
                  <c:v>96.566360500000002</c:v>
                </c:pt>
                <c:pt idx="14966">
                  <c:v>96.456207300000003</c:v>
                </c:pt>
                <c:pt idx="14967">
                  <c:v>96.326705899999993</c:v>
                </c:pt>
                <c:pt idx="14968">
                  <c:v>96.241187999999994</c:v>
                </c:pt>
                <c:pt idx="14969">
                  <c:v>96.130607600000005</c:v>
                </c:pt>
                <c:pt idx="14970">
                  <c:v>96.0052795</c:v>
                </c:pt>
                <c:pt idx="14971">
                  <c:v>95.906944300000006</c:v>
                </c:pt>
                <c:pt idx="14972">
                  <c:v>95.819755599999993</c:v>
                </c:pt>
                <c:pt idx="14973">
                  <c:v>95.7223434</c:v>
                </c:pt>
                <c:pt idx="14974">
                  <c:v>95.607101400000005</c:v>
                </c:pt>
                <c:pt idx="14975">
                  <c:v>95.484634400000004</c:v>
                </c:pt>
                <c:pt idx="14976">
                  <c:v>95.372589099999999</c:v>
                </c:pt>
                <c:pt idx="14977">
                  <c:v>95.270988500000001</c:v>
                </c:pt>
                <c:pt idx="14978">
                  <c:v>95.164771999999999</c:v>
                </c:pt>
                <c:pt idx="14979">
                  <c:v>95.027732799999995</c:v>
                </c:pt>
                <c:pt idx="14980">
                  <c:v>94.910514800000001</c:v>
                </c:pt>
                <c:pt idx="14981">
                  <c:v>94.826072699999997</c:v>
                </c:pt>
                <c:pt idx="14982">
                  <c:v>94.733871500000006</c:v>
                </c:pt>
                <c:pt idx="14983">
                  <c:v>94.617866500000005</c:v>
                </c:pt>
                <c:pt idx="14984">
                  <c:v>94.531845099999998</c:v>
                </c:pt>
                <c:pt idx="14985">
                  <c:v>94.400840799999997</c:v>
                </c:pt>
                <c:pt idx="14986">
                  <c:v>94.293228099999993</c:v>
                </c:pt>
                <c:pt idx="14987">
                  <c:v>94.173988300000005</c:v>
                </c:pt>
                <c:pt idx="14988">
                  <c:v>94.074806199999998</c:v>
                </c:pt>
                <c:pt idx="14989">
                  <c:v>93.988365200000004</c:v>
                </c:pt>
                <c:pt idx="14990">
                  <c:v>93.865737899999999</c:v>
                </c:pt>
                <c:pt idx="14991">
                  <c:v>93.748039199999994</c:v>
                </c:pt>
                <c:pt idx="14992">
                  <c:v>93.634216300000006</c:v>
                </c:pt>
                <c:pt idx="14993">
                  <c:v>93.535797099999996</c:v>
                </c:pt>
                <c:pt idx="14994">
                  <c:v>93.438621499999996</c:v>
                </c:pt>
                <c:pt idx="14995">
                  <c:v>93.355339099999995</c:v>
                </c:pt>
                <c:pt idx="14996">
                  <c:v>93.245620700000003</c:v>
                </c:pt>
                <c:pt idx="14997">
                  <c:v>93.116264299999997</c:v>
                </c:pt>
                <c:pt idx="14998">
                  <c:v>93.032745399999996</c:v>
                </c:pt>
                <c:pt idx="14999">
                  <c:v>92.900451700000005</c:v>
                </c:pt>
                <c:pt idx="15000">
                  <c:v>92.770690900000005</c:v>
                </c:pt>
                <c:pt idx="15001">
                  <c:v>92.655395499999997</c:v>
                </c:pt>
                <c:pt idx="15002">
                  <c:v>92.565002399999997</c:v>
                </c:pt>
                <c:pt idx="15003">
                  <c:v>92.464004500000001</c:v>
                </c:pt>
                <c:pt idx="15004">
                  <c:v>92.353683500000002</c:v>
                </c:pt>
                <c:pt idx="15005">
                  <c:v>92.2683258</c:v>
                </c:pt>
                <c:pt idx="15006">
                  <c:v>92.164863600000004</c:v>
                </c:pt>
                <c:pt idx="15007">
                  <c:v>92.072341899999998</c:v>
                </c:pt>
                <c:pt idx="15008">
                  <c:v>91.982414199999994</c:v>
                </c:pt>
                <c:pt idx="15009">
                  <c:v>91.897384599999995</c:v>
                </c:pt>
                <c:pt idx="15010">
                  <c:v>91.785919199999995</c:v>
                </c:pt>
                <c:pt idx="15011">
                  <c:v>91.653205900000003</c:v>
                </c:pt>
                <c:pt idx="15012">
                  <c:v>91.493087799999998</c:v>
                </c:pt>
                <c:pt idx="15013">
                  <c:v>91.398483299999995</c:v>
                </c:pt>
                <c:pt idx="15014">
                  <c:v>91.331420899999998</c:v>
                </c:pt>
                <c:pt idx="15015">
                  <c:v>91.1938782</c:v>
                </c:pt>
                <c:pt idx="15016">
                  <c:v>91.067726100000002</c:v>
                </c:pt>
                <c:pt idx="15017">
                  <c:v>90.972778300000002</c:v>
                </c:pt>
                <c:pt idx="15018">
                  <c:v>90.872962999999999</c:v>
                </c:pt>
                <c:pt idx="15019">
                  <c:v>90.749916099999993</c:v>
                </c:pt>
                <c:pt idx="15020">
                  <c:v>90.651191699999998</c:v>
                </c:pt>
                <c:pt idx="15021">
                  <c:v>90.571617099999997</c:v>
                </c:pt>
                <c:pt idx="15022">
                  <c:v>90.462058999999996</c:v>
                </c:pt>
                <c:pt idx="15023">
                  <c:v>90.375778199999999</c:v>
                </c:pt>
                <c:pt idx="15024">
                  <c:v>90.280387899999994</c:v>
                </c:pt>
                <c:pt idx="15025">
                  <c:v>90.175445600000003</c:v>
                </c:pt>
                <c:pt idx="15026">
                  <c:v>90.052391099999994</c:v>
                </c:pt>
                <c:pt idx="15027">
                  <c:v>89.933784500000002</c:v>
                </c:pt>
                <c:pt idx="15028">
                  <c:v>89.835220300000003</c:v>
                </c:pt>
                <c:pt idx="15029">
                  <c:v>89.748573300000004</c:v>
                </c:pt>
                <c:pt idx="15030">
                  <c:v>89.624656700000003</c:v>
                </c:pt>
                <c:pt idx="15031">
                  <c:v>89.482284500000006</c:v>
                </c:pt>
                <c:pt idx="15032">
                  <c:v>89.423789999999997</c:v>
                </c:pt>
                <c:pt idx="15033">
                  <c:v>89.297775299999998</c:v>
                </c:pt>
                <c:pt idx="15034">
                  <c:v>89.233436600000005</c:v>
                </c:pt>
                <c:pt idx="15035">
                  <c:v>89.150657699999996</c:v>
                </c:pt>
                <c:pt idx="15036">
                  <c:v>89.017356899999996</c:v>
                </c:pt>
                <c:pt idx="15037">
                  <c:v>88.903358499999996</c:v>
                </c:pt>
                <c:pt idx="15038">
                  <c:v>88.788322399999998</c:v>
                </c:pt>
                <c:pt idx="15039">
                  <c:v>88.697570799999994</c:v>
                </c:pt>
                <c:pt idx="15040">
                  <c:v>88.569107099999997</c:v>
                </c:pt>
                <c:pt idx="15041">
                  <c:v>88.469787600000004</c:v>
                </c:pt>
                <c:pt idx="15042">
                  <c:v>88.347961400000003</c:v>
                </c:pt>
                <c:pt idx="15043">
                  <c:v>88.265770000000003</c:v>
                </c:pt>
                <c:pt idx="15044">
                  <c:v>88.176399200000006</c:v>
                </c:pt>
                <c:pt idx="15045">
                  <c:v>88.075302100000002</c:v>
                </c:pt>
                <c:pt idx="15046">
                  <c:v>87.970245399999996</c:v>
                </c:pt>
                <c:pt idx="15047">
                  <c:v>87.870536799999996</c:v>
                </c:pt>
                <c:pt idx="15048">
                  <c:v>87.730674699999994</c:v>
                </c:pt>
                <c:pt idx="15049">
                  <c:v>87.644981400000006</c:v>
                </c:pt>
                <c:pt idx="15050">
                  <c:v>87.527221699999998</c:v>
                </c:pt>
                <c:pt idx="15051">
                  <c:v>87.416557299999994</c:v>
                </c:pt>
                <c:pt idx="15052">
                  <c:v>87.313095099999998</c:v>
                </c:pt>
                <c:pt idx="15053">
                  <c:v>87.236152599999997</c:v>
                </c:pt>
                <c:pt idx="15054">
                  <c:v>87.115768399999993</c:v>
                </c:pt>
                <c:pt idx="15055">
                  <c:v>87.007560699999999</c:v>
                </c:pt>
                <c:pt idx="15056">
                  <c:v>86.909416199999995</c:v>
                </c:pt>
                <c:pt idx="15057">
                  <c:v>86.784583999999995</c:v>
                </c:pt>
                <c:pt idx="15058">
                  <c:v>86.695236199999997</c:v>
                </c:pt>
                <c:pt idx="15059">
                  <c:v>86.6222992</c:v>
                </c:pt>
                <c:pt idx="15060">
                  <c:v>86.480339099999995</c:v>
                </c:pt>
                <c:pt idx="15061">
                  <c:v>86.398467999999994</c:v>
                </c:pt>
                <c:pt idx="15062">
                  <c:v>86.2712784</c:v>
                </c:pt>
                <c:pt idx="15063">
                  <c:v>86.184494000000001</c:v>
                </c:pt>
                <c:pt idx="15064">
                  <c:v>86.080497699999995</c:v>
                </c:pt>
                <c:pt idx="15065">
                  <c:v>85.985466000000002</c:v>
                </c:pt>
                <c:pt idx="15066">
                  <c:v>85.875411999999997</c:v>
                </c:pt>
                <c:pt idx="15067">
                  <c:v>85.793701200000001</c:v>
                </c:pt>
                <c:pt idx="15068">
                  <c:v>85.696891800000003</c:v>
                </c:pt>
                <c:pt idx="15069">
                  <c:v>85.580276499999997</c:v>
                </c:pt>
                <c:pt idx="15070">
                  <c:v>85.476737999999997</c:v>
                </c:pt>
                <c:pt idx="15071">
                  <c:v>85.387786899999995</c:v>
                </c:pt>
                <c:pt idx="15072">
                  <c:v>85.284385700000001</c:v>
                </c:pt>
                <c:pt idx="15073">
                  <c:v>85.146331799999999</c:v>
                </c:pt>
                <c:pt idx="15074">
                  <c:v>85.040710399999995</c:v>
                </c:pt>
                <c:pt idx="15075">
                  <c:v>84.957038900000001</c:v>
                </c:pt>
                <c:pt idx="15076">
                  <c:v>84.858802800000007</c:v>
                </c:pt>
                <c:pt idx="15077">
                  <c:v>84.750106799999998</c:v>
                </c:pt>
                <c:pt idx="15078">
                  <c:v>84.623603799999998</c:v>
                </c:pt>
                <c:pt idx="15079">
                  <c:v>84.536827099999996</c:v>
                </c:pt>
                <c:pt idx="15080">
                  <c:v>84.428848299999999</c:v>
                </c:pt>
                <c:pt idx="15081">
                  <c:v>84.3078766</c:v>
                </c:pt>
                <c:pt idx="15082">
                  <c:v>84.224464400000002</c:v>
                </c:pt>
                <c:pt idx="15083">
                  <c:v>84.125274700000006</c:v>
                </c:pt>
                <c:pt idx="15084">
                  <c:v>84.018081699999996</c:v>
                </c:pt>
                <c:pt idx="15085">
                  <c:v>83.905822799999996</c:v>
                </c:pt>
                <c:pt idx="15086">
                  <c:v>83.809967</c:v>
                </c:pt>
                <c:pt idx="15087">
                  <c:v>83.700416599999997</c:v>
                </c:pt>
                <c:pt idx="15088">
                  <c:v>83.611328099999994</c:v>
                </c:pt>
                <c:pt idx="15089">
                  <c:v>83.515502900000001</c:v>
                </c:pt>
                <c:pt idx="15090">
                  <c:v>83.416908300000003</c:v>
                </c:pt>
                <c:pt idx="15091">
                  <c:v>83.315673799999999</c:v>
                </c:pt>
                <c:pt idx="15092">
                  <c:v>83.187591600000005</c:v>
                </c:pt>
                <c:pt idx="15093">
                  <c:v>83.094207800000007</c:v>
                </c:pt>
                <c:pt idx="15094">
                  <c:v>83.008369400000007</c:v>
                </c:pt>
                <c:pt idx="15095">
                  <c:v>82.907875099999998</c:v>
                </c:pt>
                <c:pt idx="15096">
                  <c:v>82.809455900000003</c:v>
                </c:pt>
                <c:pt idx="15097">
                  <c:v>82.696556099999995</c:v>
                </c:pt>
                <c:pt idx="15098">
                  <c:v>82.577491800000004</c:v>
                </c:pt>
                <c:pt idx="15099">
                  <c:v>82.482757599999999</c:v>
                </c:pt>
                <c:pt idx="15100">
                  <c:v>82.380622900000006</c:v>
                </c:pt>
                <c:pt idx="15101">
                  <c:v>82.299514799999997</c:v>
                </c:pt>
                <c:pt idx="15102">
                  <c:v>82.189590499999994</c:v>
                </c:pt>
                <c:pt idx="15103">
                  <c:v>82.103179900000001</c:v>
                </c:pt>
                <c:pt idx="15104">
                  <c:v>81.990928600000004</c:v>
                </c:pt>
                <c:pt idx="15105">
                  <c:v>81.881950399999994</c:v>
                </c:pt>
                <c:pt idx="15106">
                  <c:v>81.786407499999996</c:v>
                </c:pt>
                <c:pt idx="15107">
                  <c:v>81.675849900000003</c:v>
                </c:pt>
                <c:pt idx="15108">
                  <c:v>81.579208399999999</c:v>
                </c:pt>
                <c:pt idx="15109">
                  <c:v>81.467254600000004</c:v>
                </c:pt>
                <c:pt idx="15110">
                  <c:v>81.378181499999997</c:v>
                </c:pt>
                <c:pt idx="15111">
                  <c:v>81.303009000000003</c:v>
                </c:pt>
                <c:pt idx="15112">
                  <c:v>81.183891299999999</c:v>
                </c:pt>
                <c:pt idx="15113">
                  <c:v>81.077735899999993</c:v>
                </c:pt>
                <c:pt idx="15114">
                  <c:v>80.994193999999993</c:v>
                </c:pt>
                <c:pt idx="15115">
                  <c:v>80.905853300000004</c:v>
                </c:pt>
                <c:pt idx="15116">
                  <c:v>80.771545399999994</c:v>
                </c:pt>
                <c:pt idx="15117">
                  <c:v>80.661193800000007</c:v>
                </c:pt>
                <c:pt idx="15118">
                  <c:v>80.582359299999993</c:v>
                </c:pt>
                <c:pt idx="15119">
                  <c:v>80.464988700000006</c:v>
                </c:pt>
                <c:pt idx="15120">
                  <c:v>80.349670399999994</c:v>
                </c:pt>
                <c:pt idx="15121">
                  <c:v>80.248847999999995</c:v>
                </c:pt>
                <c:pt idx="15122">
                  <c:v>80.143730199999993</c:v>
                </c:pt>
                <c:pt idx="15123">
                  <c:v>80.042045599999994</c:v>
                </c:pt>
                <c:pt idx="15124">
                  <c:v>79.937454200000005</c:v>
                </c:pt>
                <c:pt idx="15125">
                  <c:v>79.844261200000005</c:v>
                </c:pt>
                <c:pt idx="15126">
                  <c:v>79.734222399999993</c:v>
                </c:pt>
                <c:pt idx="15127">
                  <c:v>79.628387500000002</c:v>
                </c:pt>
                <c:pt idx="15128">
                  <c:v>79.494865399999995</c:v>
                </c:pt>
                <c:pt idx="15129">
                  <c:v>79.401519800000003</c:v>
                </c:pt>
                <c:pt idx="15130">
                  <c:v>79.326759300000006</c:v>
                </c:pt>
                <c:pt idx="15131">
                  <c:v>79.225273099999995</c:v>
                </c:pt>
                <c:pt idx="15132">
                  <c:v>79.112999000000002</c:v>
                </c:pt>
                <c:pt idx="15133">
                  <c:v>79.015495299999998</c:v>
                </c:pt>
                <c:pt idx="15134">
                  <c:v>78.920310999999998</c:v>
                </c:pt>
                <c:pt idx="15135">
                  <c:v>78.8066101</c:v>
                </c:pt>
                <c:pt idx="15136">
                  <c:v>78.710990899999999</c:v>
                </c:pt>
                <c:pt idx="15137">
                  <c:v>78.615966799999995</c:v>
                </c:pt>
                <c:pt idx="15138">
                  <c:v>78.519096399999995</c:v>
                </c:pt>
                <c:pt idx="15139">
                  <c:v>78.407630900000001</c:v>
                </c:pt>
                <c:pt idx="15140">
                  <c:v>78.301406900000003</c:v>
                </c:pt>
                <c:pt idx="15141">
                  <c:v>78.208931000000007</c:v>
                </c:pt>
                <c:pt idx="15142">
                  <c:v>78.099761999999998</c:v>
                </c:pt>
                <c:pt idx="15143">
                  <c:v>77.986747699999995</c:v>
                </c:pt>
                <c:pt idx="15144">
                  <c:v>77.877769499999999</c:v>
                </c:pt>
                <c:pt idx="15145">
                  <c:v>77.777984599999996</c:v>
                </c:pt>
                <c:pt idx="15146">
                  <c:v>77.673171999999994</c:v>
                </c:pt>
                <c:pt idx="15147">
                  <c:v>77.5927887</c:v>
                </c:pt>
                <c:pt idx="15148">
                  <c:v>77.491424600000002</c:v>
                </c:pt>
                <c:pt idx="15149">
                  <c:v>77.379669199999995</c:v>
                </c:pt>
                <c:pt idx="15150">
                  <c:v>77.285995499999999</c:v>
                </c:pt>
                <c:pt idx="15151">
                  <c:v>77.192657499999996</c:v>
                </c:pt>
                <c:pt idx="15152">
                  <c:v>77.080940200000001</c:v>
                </c:pt>
                <c:pt idx="15153">
                  <c:v>76.972030599999997</c:v>
                </c:pt>
                <c:pt idx="15154">
                  <c:v>76.892875700000005</c:v>
                </c:pt>
                <c:pt idx="15155">
                  <c:v>76.799331699999996</c:v>
                </c:pt>
                <c:pt idx="15156">
                  <c:v>76.689224199999998</c:v>
                </c:pt>
                <c:pt idx="15157">
                  <c:v>76.564849899999999</c:v>
                </c:pt>
                <c:pt idx="15158">
                  <c:v>76.467872600000007</c:v>
                </c:pt>
                <c:pt idx="15159">
                  <c:v>76.378646900000007</c:v>
                </c:pt>
                <c:pt idx="15160">
                  <c:v>76.261322000000007</c:v>
                </c:pt>
                <c:pt idx="15161">
                  <c:v>76.181243899999998</c:v>
                </c:pt>
                <c:pt idx="15162">
                  <c:v>76.085838300000006</c:v>
                </c:pt>
                <c:pt idx="15163">
                  <c:v>75.958480800000004</c:v>
                </c:pt>
                <c:pt idx="15164">
                  <c:v>75.869979900000004</c:v>
                </c:pt>
                <c:pt idx="15165">
                  <c:v>75.777229300000002</c:v>
                </c:pt>
                <c:pt idx="15166">
                  <c:v>75.665420499999996</c:v>
                </c:pt>
                <c:pt idx="15167">
                  <c:v>75.571731600000007</c:v>
                </c:pt>
                <c:pt idx="15168">
                  <c:v>75.461731</c:v>
                </c:pt>
                <c:pt idx="15169">
                  <c:v>75.342247</c:v>
                </c:pt>
                <c:pt idx="15170">
                  <c:v>75.238922099999996</c:v>
                </c:pt>
                <c:pt idx="15171">
                  <c:v>75.140014600000001</c:v>
                </c:pt>
                <c:pt idx="15172">
                  <c:v>75.049667400000004</c:v>
                </c:pt>
                <c:pt idx="15173">
                  <c:v>74.948493999999997</c:v>
                </c:pt>
                <c:pt idx="15174">
                  <c:v>74.860916099999997</c:v>
                </c:pt>
                <c:pt idx="15175">
                  <c:v>74.751701400000002</c:v>
                </c:pt>
                <c:pt idx="15176">
                  <c:v>74.651252700000001</c:v>
                </c:pt>
                <c:pt idx="15177">
                  <c:v>74.541244500000005</c:v>
                </c:pt>
                <c:pt idx="15178">
                  <c:v>74.422691299999997</c:v>
                </c:pt>
                <c:pt idx="15179">
                  <c:v>74.331458999999995</c:v>
                </c:pt>
                <c:pt idx="15180">
                  <c:v>74.239570599999993</c:v>
                </c:pt>
                <c:pt idx="15181">
                  <c:v>74.142280600000007</c:v>
                </c:pt>
                <c:pt idx="15182">
                  <c:v>74.030380199999996</c:v>
                </c:pt>
                <c:pt idx="15183">
                  <c:v>73.906097399999993</c:v>
                </c:pt>
                <c:pt idx="15184">
                  <c:v>73.813125600000006</c:v>
                </c:pt>
                <c:pt idx="15185">
                  <c:v>73.715782200000007</c:v>
                </c:pt>
                <c:pt idx="15186">
                  <c:v>73.604957600000006</c:v>
                </c:pt>
                <c:pt idx="15187">
                  <c:v>73.507179300000004</c:v>
                </c:pt>
                <c:pt idx="15188">
                  <c:v>73.418403600000005</c:v>
                </c:pt>
                <c:pt idx="15189">
                  <c:v>73.314224199999998</c:v>
                </c:pt>
                <c:pt idx="15190">
                  <c:v>73.220459000000005</c:v>
                </c:pt>
                <c:pt idx="15191">
                  <c:v>73.121238700000006</c:v>
                </c:pt>
                <c:pt idx="15192">
                  <c:v>73.0078812</c:v>
                </c:pt>
                <c:pt idx="15193">
                  <c:v>72.883216899999994</c:v>
                </c:pt>
                <c:pt idx="15194">
                  <c:v>72.806686400000004</c:v>
                </c:pt>
                <c:pt idx="15195">
                  <c:v>72.707756000000003</c:v>
                </c:pt>
                <c:pt idx="15196">
                  <c:v>72.612129199999998</c:v>
                </c:pt>
                <c:pt idx="15197">
                  <c:v>72.508338899999998</c:v>
                </c:pt>
                <c:pt idx="15198">
                  <c:v>72.387611399999997</c:v>
                </c:pt>
                <c:pt idx="15199">
                  <c:v>72.2842026</c:v>
                </c:pt>
                <c:pt idx="15200">
                  <c:v>72.175125100000002</c:v>
                </c:pt>
                <c:pt idx="15201">
                  <c:v>72.068168600000007</c:v>
                </c:pt>
                <c:pt idx="15202">
                  <c:v>71.959121699999997</c:v>
                </c:pt>
                <c:pt idx="15203">
                  <c:v>71.878013600000003</c:v>
                </c:pt>
                <c:pt idx="15204">
                  <c:v>71.7568512</c:v>
                </c:pt>
                <c:pt idx="15205">
                  <c:v>71.659156800000005</c:v>
                </c:pt>
                <c:pt idx="15206">
                  <c:v>71.564369200000002</c:v>
                </c:pt>
                <c:pt idx="15207">
                  <c:v>71.465286300000002</c:v>
                </c:pt>
                <c:pt idx="15208">
                  <c:v>71.360992400000001</c:v>
                </c:pt>
                <c:pt idx="15209">
                  <c:v>71.274368300000006</c:v>
                </c:pt>
                <c:pt idx="15210">
                  <c:v>71.201744099999999</c:v>
                </c:pt>
                <c:pt idx="15211">
                  <c:v>71.069297800000001</c:v>
                </c:pt>
                <c:pt idx="15212">
                  <c:v>70.937446600000001</c:v>
                </c:pt>
                <c:pt idx="15213">
                  <c:v>70.848174999999998</c:v>
                </c:pt>
                <c:pt idx="15214">
                  <c:v>70.744789100000006</c:v>
                </c:pt>
                <c:pt idx="15215">
                  <c:v>70.666305500000007</c:v>
                </c:pt>
                <c:pt idx="15216">
                  <c:v>70.580596900000003</c:v>
                </c:pt>
                <c:pt idx="15217">
                  <c:v>70.487068199999996</c:v>
                </c:pt>
                <c:pt idx="15218">
                  <c:v>70.370368999999997</c:v>
                </c:pt>
                <c:pt idx="15219">
                  <c:v>70.277603099999993</c:v>
                </c:pt>
                <c:pt idx="15220">
                  <c:v>70.173675500000002</c:v>
                </c:pt>
                <c:pt idx="15221">
                  <c:v>70.053199800000002</c:v>
                </c:pt>
                <c:pt idx="15222">
                  <c:v>69.959449800000002</c:v>
                </c:pt>
                <c:pt idx="15223">
                  <c:v>69.847328200000007</c:v>
                </c:pt>
                <c:pt idx="15224">
                  <c:v>69.746986399999997</c:v>
                </c:pt>
                <c:pt idx="15225">
                  <c:v>69.659004199999998</c:v>
                </c:pt>
                <c:pt idx="15226">
                  <c:v>69.544342</c:v>
                </c:pt>
                <c:pt idx="15227">
                  <c:v>69.445747400000002</c:v>
                </c:pt>
                <c:pt idx="15228">
                  <c:v>69.375228899999996</c:v>
                </c:pt>
                <c:pt idx="15229">
                  <c:v>69.260993999999997</c:v>
                </c:pt>
                <c:pt idx="15230">
                  <c:v>69.164192200000002</c:v>
                </c:pt>
                <c:pt idx="15231">
                  <c:v>69.056449900000004</c:v>
                </c:pt>
                <c:pt idx="15232">
                  <c:v>68.973426799999999</c:v>
                </c:pt>
                <c:pt idx="15233">
                  <c:v>68.858810399999996</c:v>
                </c:pt>
                <c:pt idx="15234">
                  <c:v>68.761116000000001</c:v>
                </c:pt>
                <c:pt idx="15235">
                  <c:v>68.658363300000005</c:v>
                </c:pt>
                <c:pt idx="15236">
                  <c:v>68.575981100000007</c:v>
                </c:pt>
                <c:pt idx="15237">
                  <c:v>68.463897700000004</c:v>
                </c:pt>
                <c:pt idx="15238">
                  <c:v>68.344108599999998</c:v>
                </c:pt>
                <c:pt idx="15239">
                  <c:v>68.252761800000002</c:v>
                </c:pt>
                <c:pt idx="15240">
                  <c:v>68.166259800000006</c:v>
                </c:pt>
                <c:pt idx="15241">
                  <c:v>68.063400299999998</c:v>
                </c:pt>
                <c:pt idx="15242">
                  <c:v>67.957496599999999</c:v>
                </c:pt>
                <c:pt idx="15243">
                  <c:v>67.829155</c:v>
                </c:pt>
                <c:pt idx="15244">
                  <c:v>67.742569000000003</c:v>
                </c:pt>
                <c:pt idx="15245">
                  <c:v>67.641861000000006</c:v>
                </c:pt>
                <c:pt idx="15246">
                  <c:v>67.566253700000004</c:v>
                </c:pt>
                <c:pt idx="15247">
                  <c:v>67.461692799999994</c:v>
                </c:pt>
                <c:pt idx="15248">
                  <c:v>67.348167399999994</c:v>
                </c:pt>
                <c:pt idx="15249">
                  <c:v>67.279563899999999</c:v>
                </c:pt>
                <c:pt idx="15250">
                  <c:v>67.187293999999994</c:v>
                </c:pt>
                <c:pt idx="15251">
                  <c:v>67.0849075</c:v>
                </c:pt>
                <c:pt idx="15252">
                  <c:v>66.975654599999999</c:v>
                </c:pt>
                <c:pt idx="15253">
                  <c:v>66.907928499999997</c:v>
                </c:pt>
                <c:pt idx="15254">
                  <c:v>66.790130599999998</c:v>
                </c:pt>
                <c:pt idx="15255">
                  <c:v>66.6772232</c:v>
                </c:pt>
                <c:pt idx="15256">
                  <c:v>66.576675399999999</c:v>
                </c:pt>
                <c:pt idx="15257">
                  <c:v>66.468414300000006</c:v>
                </c:pt>
                <c:pt idx="15258">
                  <c:v>66.391448999999994</c:v>
                </c:pt>
                <c:pt idx="15259">
                  <c:v>66.294403099999997</c:v>
                </c:pt>
                <c:pt idx="15260">
                  <c:v>66.172218299999997</c:v>
                </c:pt>
                <c:pt idx="15261">
                  <c:v>66.086334199999996</c:v>
                </c:pt>
                <c:pt idx="15262">
                  <c:v>66.006057699999999</c:v>
                </c:pt>
                <c:pt idx="15263">
                  <c:v>65.890174900000005</c:v>
                </c:pt>
                <c:pt idx="15264">
                  <c:v>65.779869099999999</c:v>
                </c:pt>
                <c:pt idx="15265">
                  <c:v>65.677658100000002</c:v>
                </c:pt>
                <c:pt idx="15266">
                  <c:v>65.566734299999993</c:v>
                </c:pt>
                <c:pt idx="15267">
                  <c:v>65.482139599999996</c:v>
                </c:pt>
                <c:pt idx="15268">
                  <c:v>65.393470800000003</c:v>
                </c:pt>
                <c:pt idx="15269">
                  <c:v>65.271026599999999</c:v>
                </c:pt>
                <c:pt idx="15270">
                  <c:v>65.191726700000004</c:v>
                </c:pt>
                <c:pt idx="15271">
                  <c:v>65.108017000000004</c:v>
                </c:pt>
                <c:pt idx="15272">
                  <c:v>64.998626700000003</c:v>
                </c:pt>
                <c:pt idx="15273">
                  <c:v>64.892707799999997</c:v>
                </c:pt>
                <c:pt idx="15274">
                  <c:v>64.7875595</c:v>
                </c:pt>
                <c:pt idx="15275">
                  <c:v>64.680481</c:v>
                </c:pt>
                <c:pt idx="15276">
                  <c:v>64.579834000000005</c:v>
                </c:pt>
                <c:pt idx="15277">
                  <c:v>64.485527000000005</c:v>
                </c:pt>
                <c:pt idx="15278">
                  <c:v>64.397628800000007</c:v>
                </c:pt>
                <c:pt idx="15279">
                  <c:v>64.294769299999999</c:v>
                </c:pt>
                <c:pt idx="15280">
                  <c:v>64.199829100000002</c:v>
                </c:pt>
                <c:pt idx="15281">
                  <c:v>64.108909600000004</c:v>
                </c:pt>
                <c:pt idx="15282">
                  <c:v>64.003768899999997</c:v>
                </c:pt>
                <c:pt idx="15283">
                  <c:v>63.9180603</c:v>
                </c:pt>
                <c:pt idx="15284">
                  <c:v>63.8130989</c:v>
                </c:pt>
                <c:pt idx="15285">
                  <c:v>63.706626900000003</c:v>
                </c:pt>
                <c:pt idx="15286">
                  <c:v>63.618820200000002</c:v>
                </c:pt>
                <c:pt idx="15287">
                  <c:v>63.521659900000003</c:v>
                </c:pt>
                <c:pt idx="15288">
                  <c:v>63.431949600000003</c:v>
                </c:pt>
                <c:pt idx="15289">
                  <c:v>63.324443799999997</c:v>
                </c:pt>
                <c:pt idx="15290">
                  <c:v>63.232768999999998</c:v>
                </c:pt>
                <c:pt idx="15291">
                  <c:v>63.118694300000001</c:v>
                </c:pt>
                <c:pt idx="15292">
                  <c:v>63.012195599999998</c:v>
                </c:pt>
                <c:pt idx="15293">
                  <c:v>62.917400399999998</c:v>
                </c:pt>
                <c:pt idx="15294">
                  <c:v>62.826484700000002</c:v>
                </c:pt>
                <c:pt idx="15295">
                  <c:v>62.737556499999997</c:v>
                </c:pt>
                <c:pt idx="15296">
                  <c:v>62.648784599999999</c:v>
                </c:pt>
                <c:pt idx="15297">
                  <c:v>62.538326300000001</c:v>
                </c:pt>
                <c:pt idx="15298">
                  <c:v>62.437988300000001</c:v>
                </c:pt>
                <c:pt idx="15299">
                  <c:v>62.347583800000002</c:v>
                </c:pt>
                <c:pt idx="15300">
                  <c:v>62.236713399999999</c:v>
                </c:pt>
                <c:pt idx="15301">
                  <c:v>62.120876299999999</c:v>
                </c:pt>
                <c:pt idx="15302">
                  <c:v>62.015773799999998</c:v>
                </c:pt>
                <c:pt idx="15303">
                  <c:v>61.910663599999999</c:v>
                </c:pt>
                <c:pt idx="15304">
                  <c:v>61.824272200000003</c:v>
                </c:pt>
                <c:pt idx="15305">
                  <c:v>61.733459500000002</c:v>
                </c:pt>
                <c:pt idx="15306">
                  <c:v>61.644680000000001</c:v>
                </c:pt>
                <c:pt idx="15307">
                  <c:v>61.521774299999997</c:v>
                </c:pt>
                <c:pt idx="15308">
                  <c:v>61.427066799999999</c:v>
                </c:pt>
                <c:pt idx="15309">
                  <c:v>61.324947399999999</c:v>
                </c:pt>
                <c:pt idx="15310">
                  <c:v>61.2427177</c:v>
                </c:pt>
                <c:pt idx="15311">
                  <c:v>61.141868600000002</c:v>
                </c:pt>
                <c:pt idx="15312">
                  <c:v>61.045730599999999</c:v>
                </c:pt>
                <c:pt idx="15313">
                  <c:v>60.942897799999997</c:v>
                </c:pt>
                <c:pt idx="15314">
                  <c:v>60.859260599999999</c:v>
                </c:pt>
                <c:pt idx="15315">
                  <c:v>60.752445199999997</c:v>
                </c:pt>
                <c:pt idx="15316">
                  <c:v>60.643878899999997</c:v>
                </c:pt>
                <c:pt idx="15317">
                  <c:v>60.570591</c:v>
                </c:pt>
                <c:pt idx="15318">
                  <c:v>60.469097099999999</c:v>
                </c:pt>
                <c:pt idx="15319">
                  <c:v>60.371036500000002</c:v>
                </c:pt>
                <c:pt idx="15320">
                  <c:v>60.2675743</c:v>
                </c:pt>
                <c:pt idx="15321">
                  <c:v>60.171997099999999</c:v>
                </c:pt>
                <c:pt idx="15322">
                  <c:v>60.067008999999999</c:v>
                </c:pt>
                <c:pt idx="15323">
                  <c:v>59.975585899999999</c:v>
                </c:pt>
                <c:pt idx="15324">
                  <c:v>59.8957634</c:v>
                </c:pt>
                <c:pt idx="15325">
                  <c:v>59.802471199999999</c:v>
                </c:pt>
                <c:pt idx="15326">
                  <c:v>59.6825829</c:v>
                </c:pt>
                <c:pt idx="15327">
                  <c:v>59.574741400000001</c:v>
                </c:pt>
                <c:pt idx="15328">
                  <c:v>59.473434400000002</c:v>
                </c:pt>
                <c:pt idx="15329">
                  <c:v>59.377246900000003</c:v>
                </c:pt>
                <c:pt idx="15330">
                  <c:v>59.286716499999997</c:v>
                </c:pt>
                <c:pt idx="15331">
                  <c:v>59.201301600000001</c:v>
                </c:pt>
                <c:pt idx="15332">
                  <c:v>59.098011</c:v>
                </c:pt>
                <c:pt idx="15333">
                  <c:v>59.015926399999998</c:v>
                </c:pt>
                <c:pt idx="15334">
                  <c:v>58.923496200000002</c:v>
                </c:pt>
                <c:pt idx="15335">
                  <c:v>58.810600299999997</c:v>
                </c:pt>
                <c:pt idx="15336">
                  <c:v>58.715846999999997</c:v>
                </c:pt>
                <c:pt idx="15337">
                  <c:v>58.628841399999999</c:v>
                </c:pt>
                <c:pt idx="15338">
                  <c:v>58.512165099999997</c:v>
                </c:pt>
                <c:pt idx="15339">
                  <c:v>58.422451000000002</c:v>
                </c:pt>
                <c:pt idx="15340">
                  <c:v>58.310302700000001</c:v>
                </c:pt>
                <c:pt idx="15341">
                  <c:v>58.232875800000002</c:v>
                </c:pt>
                <c:pt idx="15342">
                  <c:v>58.153415699999996</c:v>
                </c:pt>
                <c:pt idx="15343">
                  <c:v>58.055168199999997</c:v>
                </c:pt>
                <c:pt idx="15344">
                  <c:v>57.947105399999998</c:v>
                </c:pt>
                <c:pt idx="15345">
                  <c:v>57.844333599999999</c:v>
                </c:pt>
                <c:pt idx="15346">
                  <c:v>57.7491226</c:v>
                </c:pt>
                <c:pt idx="15347">
                  <c:v>57.664245600000001</c:v>
                </c:pt>
                <c:pt idx="15348">
                  <c:v>57.565986600000002</c:v>
                </c:pt>
                <c:pt idx="15349">
                  <c:v>57.458679199999999</c:v>
                </c:pt>
                <c:pt idx="15350">
                  <c:v>57.362228399999999</c:v>
                </c:pt>
                <c:pt idx="15351">
                  <c:v>57.269199399999998</c:v>
                </c:pt>
                <c:pt idx="15352">
                  <c:v>57.166248299999999</c:v>
                </c:pt>
                <c:pt idx="15353">
                  <c:v>57.0770798</c:v>
                </c:pt>
                <c:pt idx="15354">
                  <c:v>56.968029000000001</c:v>
                </c:pt>
                <c:pt idx="15355">
                  <c:v>56.875862099999999</c:v>
                </c:pt>
                <c:pt idx="15356">
                  <c:v>56.773223899999998</c:v>
                </c:pt>
                <c:pt idx="15357">
                  <c:v>56.690860700000002</c:v>
                </c:pt>
                <c:pt idx="15358">
                  <c:v>56.598529800000001</c:v>
                </c:pt>
                <c:pt idx="15359">
                  <c:v>56.488063799999999</c:v>
                </c:pt>
                <c:pt idx="15360">
                  <c:v>56.400329599999999</c:v>
                </c:pt>
                <c:pt idx="15361">
                  <c:v>56.300952899999999</c:v>
                </c:pt>
                <c:pt idx="15362">
                  <c:v>56.204402899999998</c:v>
                </c:pt>
                <c:pt idx="15363">
                  <c:v>56.103218099999999</c:v>
                </c:pt>
                <c:pt idx="15364">
                  <c:v>56.0041656</c:v>
                </c:pt>
                <c:pt idx="15365">
                  <c:v>55.918834699999998</c:v>
                </c:pt>
                <c:pt idx="15366">
                  <c:v>55.825431799999997</c:v>
                </c:pt>
                <c:pt idx="15367">
                  <c:v>55.713703199999998</c:v>
                </c:pt>
                <c:pt idx="15368">
                  <c:v>55.6321449</c:v>
                </c:pt>
                <c:pt idx="15369">
                  <c:v>55.526763899999999</c:v>
                </c:pt>
                <c:pt idx="15370">
                  <c:v>55.425853699999998</c:v>
                </c:pt>
                <c:pt idx="15371">
                  <c:v>55.325736999999997</c:v>
                </c:pt>
                <c:pt idx="15372">
                  <c:v>55.242748300000002</c:v>
                </c:pt>
                <c:pt idx="15373">
                  <c:v>55.144245099999999</c:v>
                </c:pt>
                <c:pt idx="15374">
                  <c:v>55.047218299999997</c:v>
                </c:pt>
                <c:pt idx="15375">
                  <c:v>54.9546852</c:v>
                </c:pt>
                <c:pt idx="15376">
                  <c:v>54.848312399999998</c:v>
                </c:pt>
                <c:pt idx="15377">
                  <c:v>54.745380400000002</c:v>
                </c:pt>
                <c:pt idx="15378">
                  <c:v>54.656841300000004</c:v>
                </c:pt>
                <c:pt idx="15379">
                  <c:v>54.569465600000001</c:v>
                </c:pt>
                <c:pt idx="15380">
                  <c:v>54.4815331</c:v>
                </c:pt>
                <c:pt idx="15381">
                  <c:v>54.390804299999999</c:v>
                </c:pt>
                <c:pt idx="15382">
                  <c:v>54.300499000000002</c:v>
                </c:pt>
                <c:pt idx="15383">
                  <c:v>54.207557700000002</c:v>
                </c:pt>
                <c:pt idx="15384">
                  <c:v>54.107421899999999</c:v>
                </c:pt>
                <c:pt idx="15385">
                  <c:v>54.019542700000002</c:v>
                </c:pt>
                <c:pt idx="15386">
                  <c:v>53.925315900000001</c:v>
                </c:pt>
                <c:pt idx="15387">
                  <c:v>53.820957200000002</c:v>
                </c:pt>
                <c:pt idx="15388">
                  <c:v>53.721958200000003</c:v>
                </c:pt>
                <c:pt idx="15389">
                  <c:v>53.646648399999997</c:v>
                </c:pt>
                <c:pt idx="15390">
                  <c:v>53.550659199999998</c:v>
                </c:pt>
                <c:pt idx="15391">
                  <c:v>53.432483699999999</c:v>
                </c:pt>
                <c:pt idx="15392">
                  <c:v>53.341037800000002</c:v>
                </c:pt>
                <c:pt idx="15393">
                  <c:v>53.242240899999999</c:v>
                </c:pt>
                <c:pt idx="15394">
                  <c:v>53.162925700000002</c:v>
                </c:pt>
                <c:pt idx="15395">
                  <c:v>53.0585594</c:v>
                </c:pt>
                <c:pt idx="15396">
                  <c:v>52.979076399999997</c:v>
                </c:pt>
                <c:pt idx="15397">
                  <c:v>52.871299700000002</c:v>
                </c:pt>
                <c:pt idx="15398">
                  <c:v>52.7718506</c:v>
                </c:pt>
                <c:pt idx="15399">
                  <c:v>52.682804099999998</c:v>
                </c:pt>
                <c:pt idx="15400">
                  <c:v>52.588699300000002</c:v>
                </c:pt>
                <c:pt idx="15401">
                  <c:v>52.489910100000003</c:v>
                </c:pt>
                <c:pt idx="15402">
                  <c:v>52.395091999999998</c:v>
                </c:pt>
                <c:pt idx="15403">
                  <c:v>52.306129499999997</c:v>
                </c:pt>
                <c:pt idx="15404">
                  <c:v>52.218288399999999</c:v>
                </c:pt>
                <c:pt idx="15405">
                  <c:v>52.131095899999998</c:v>
                </c:pt>
                <c:pt idx="15406">
                  <c:v>52.0153885</c:v>
                </c:pt>
                <c:pt idx="15407">
                  <c:v>51.915081000000001</c:v>
                </c:pt>
                <c:pt idx="15408">
                  <c:v>51.838268300000003</c:v>
                </c:pt>
                <c:pt idx="15409">
                  <c:v>51.725627899999999</c:v>
                </c:pt>
                <c:pt idx="15410">
                  <c:v>51.6373672</c:v>
                </c:pt>
                <c:pt idx="15411">
                  <c:v>51.540016199999997</c:v>
                </c:pt>
                <c:pt idx="15412">
                  <c:v>51.45364</c:v>
                </c:pt>
                <c:pt idx="15413">
                  <c:v>51.357269299999999</c:v>
                </c:pt>
                <c:pt idx="15414">
                  <c:v>51.259334600000003</c:v>
                </c:pt>
                <c:pt idx="15415">
                  <c:v>51.156921400000002</c:v>
                </c:pt>
                <c:pt idx="15416">
                  <c:v>51.057090799999997</c:v>
                </c:pt>
                <c:pt idx="15417">
                  <c:v>50.967529300000002</c:v>
                </c:pt>
                <c:pt idx="15418">
                  <c:v>50.872180899999996</c:v>
                </c:pt>
                <c:pt idx="15419">
                  <c:v>50.7739677</c:v>
                </c:pt>
                <c:pt idx="15420">
                  <c:v>50.694786100000002</c:v>
                </c:pt>
                <c:pt idx="15421">
                  <c:v>50.595592500000002</c:v>
                </c:pt>
                <c:pt idx="15422">
                  <c:v>50.483249700000002</c:v>
                </c:pt>
                <c:pt idx="15423">
                  <c:v>50.410716999999998</c:v>
                </c:pt>
                <c:pt idx="15424">
                  <c:v>50.295116399999998</c:v>
                </c:pt>
                <c:pt idx="15425">
                  <c:v>50.197738600000001</c:v>
                </c:pt>
                <c:pt idx="15426">
                  <c:v>50.101837199999999</c:v>
                </c:pt>
                <c:pt idx="15427">
                  <c:v>49.997516599999997</c:v>
                </c:pt>
                <c:pt idx="15428">
                  <c:v>49.896621699999997</c:v>
                </c:pt>
                <c:pt idx="15429">
                  <c:v>49.811573000000003</c:v>
                </c:pt>
                <c:pt idx="15430">
                  <c:v>49.716712999999999</c:v>
                </c:pt>
                <c:pt idx="15431">
                  <c:v>49.636093099999997</c:v>
                </c:pt>
                <c:pt idx="15432">
                  <c:v>49.529159499999999</c:v>
                </c:pt>
                <c:pt idx="15433">
                  <c:v>49.448986099999999</c:v>
                </c:pt>
                <c:pt idx="15434">
                  <c:v>49.353301999999999</c:v>
                </c:pt>
                <c:pt idx="15435">
                  <c:v>49.266635899999997</c:v>
                </c:pt>
                <c:pt idx="15436">
                  <c:v>49.174781799999998</c:v>
                </c:pt>
                <c:pt idx="15437">
                  <c:v>49.070903800000004</c:v>
                </c:pt>
                <c:pt idx="15438">
                  <c:v>48.974872599999998</c:v>
                </c:pt>
                <c:pt idx="15439">
                  <c:v>48.876975999999999</c:v>
                </c:pt>
                <c:pt idx="15440">
                  <c:v>48.790275600000001</c:v>
                </c:pt>
                <c:pt idx="15441">
                  <c:v>48.687046100000003</c:v>
                </c:pt>
                <c:pt idx="15442">
                  <c:v>48.599952700000003</c:v>
                </c:pt>
                <c:pt idx="15443">
                  <c:v>48.505001100000001</c:v>
                </c:pt>
                <c:pt idx="15444">
                  <c:v>48.412692999999997</c:v>
                </c:pt>
                <c:pt idx="15445">
                  <c:v>48.330337499999999</c:v>
                </c:pt>
                <c:pt idx="15446">
                  <c:v>48.239093799999999</c:v>
                </c:pt>
                <c:pt idx="15447">
                  <c:v>48.1498718</c:v>
                </c:pt>
                <c:pt idx="15448">
                  <c:v>48.047954599999997</c:v>
                </c:pt>
                <c:pt idx="15449">
                  <c:v>47.964733099999997</c:v>
                </c:pt>
                <c:pt idx="15450">
                  <c:v>47.877536800000001</c:v>
                </c:pt>
                <c:pt idx="15451">
                  <c:v>47.785026600000002</c:v>
                </c:pt>
                <c:pt idx="15452">
                  <c:v>47.697437299999997</c:v>
                </c:pt>
                <c:pt idx="15453">
                  <c:v>47.611724899999999</c:v>
                </c:pt>
                <c:pt idx="15454">
                  <c:v>47.550525700000001</c:v>
                </c:pt>
                <c:pt idx="15455">
                  <c:v>47.460243200000001</c:v>
                </c:pt>
                <c:pt idx="15456">
                  <c:v>47.377914400000002</c:v>
                </c:pt>
                <c:pt idx="15457">
                  <c:v>47.297813400000003</c:v>
                </c:pt>
                <c:pt idx="15458">
                  <c:v>47.209667199999998</c:v>
                </c:pt>
                <c:pt idx="15459">
                  <c:v>47.133644099999998</c:v>
                </c:pt>
                <c:pt idx="15460">
                  <c:v>47.050502799999997</c:v>
                </c:pt>
                <c:pt idx="15461">
                  <c:v>46.980297100000001</c:v>
                </c:pt>
                <c:pt idx="15462">
                  <c:v>46.902454400000003</c:v>
                </c:pt>
                <c:pt idx="15463">
                  <c:v>46.820262900000003</c:v>
                </c:pt>
                <c:pt idx="15464">
                  <c:v>46.7501526</c:v>
                </c:pt>
                <c:pt idx="15465">
                  <c:v>46.682971999999999</c:v>
                </c:pt>
                <c:pt idx="15466">
                  <c:v>46.601398500000002</c:v>
                </c:pt>
                <c:pt idx="15467">
                  <c:v>46.528991699999999</c:v>
                </c:pt>
                <c:pt idx="15468">
                  <c:v>46.4683609</c:v>
                </c:pt>
                <c:pt idx="15469">
                  <c:v>46.409072899999998</c:v>
                </c:pt>
                <c:pt idx="15470">
                  <c:v>46.340831799999997</c:v>
                </c:pt>
                <c:pt idx="15471">
                  <c:v>46.260898599999997</c:v>
                </c:pt>
                <c:pt idx="15472">
                  <c:v>46.200202900000001</c:v>
                </c:pt>
                <c:pt idx="15473">
                  <c:v>46.123691600000001</c:v>
                </c:pt>
                <c:pt idx="15474">
                  <c:v>46.0481987</c:v>
                </c:pt>
                <c:pt idx="15475">
                  <c:v>45.988395699999998</c:v>
                </c:pt>
                <c:pt idx="15476">
                  <c:v>45.917495700000003</c:v>
                </c:pt>
                <c:pt idx="15477">
                  <c:v>45.851280199999998</c:v>
                </c:pt>
                <c:pt idx="15478">
                  <c:v>45.786148099999998</c:v>
                </c:pt>
                <c:pt idx="15479">
                  <c:v>45.736823999999999</c:v>
                </c:pt>
                <c:pt idx="15480">
                  <c:v>45.677967099999996</c:v>
                </c:pt>
                <c:pt idx="15481">
                  <c:v>45.607631699999999</c:v>
                </c:pt>
                <c:pt idx="15482">
                  <c:v>45.555576299999998</c:v>
                </c:pt>
                <c:pt idx="15483">
                  <c:v>45.495620700000003</c:v>
                </c:pt>
                <c:pt idx="15484">
                  <c:v>45.438220999999999</c:v>
                </c:pt>
                <c:pt idx="15485">
                  <c:v>45.376163499999997</c:v>
                </c:pt>
                <c:pt idx="15486">
                  <c:v>45.337276500000002</c:v>
                </c:pt>
                <c:pt idx="15487">
                  <c:v>45.267604800000001</c:v>
                </c:pt>
                <c:pt idx="15488">
                  <c:v>45.203586600000001</c:v>
                </c:pt>
                <c:pt idx="15489">
                  <c:v>45.159416200000003</c:v>
                </c:pt>
                <c:pt idx="15490">
                  <c:v>45.096321099999997</c:v>
                </c:pt>
                <c:pt idx="15491">
                  <c:v>45.0382423</c:v>
                </c:pt>
                <c:pt idx="15492">
                  <c:v>44.986492200000001</c:v>
                </c:pt>
                <c:pt idx="15493">
                  <c:v>44.950092300000001</c:v>
                </c:pt>
                <c:pt idx="15494">
                  <c:v>44.8936615</c:v>
                </c:pt>
                <c:pt idx="15495">
                  <c:v>44.8354912</c:v>
                </c:pt>
                <c:pt idx="15496">
                  <c:v>44.785743699999998</c:v>
                </c:pt>
                <c:pt idx="15497">
                  <c:v>44.7423553</c:v>
                </c:pt>
                <c:pt idx="15498">
                  <c:v>44.692481999999998</c:v>
                </c:pt>
                <c:pt idx="15499">
                  <c:v>44.6465569</c:v>
                </c:pt>
                <c:pt idx="15500">
                  <c:v>44.595634500000003</c:v>
                </c:pt>
                <c:pt idx="15501">
                  <c:v>44.537857099999997</c:v>
                </c:pt>
                <c:pt idx="15502">
                  <c:v>44.493717199999999</c:v>
                </c:pt>
                <c:pt idx="15503">
                  <c:v>44.450946799999997</c:v>
                </c:pt>
                <c:pt idx="15504">
                  <c:v>44.4117088</c:v>
                </c:pt>
                <c:pt idx="15505">
                  <c:v>44.363887800000001</c:v>
                </c:pt>
                <c:pt idx="15506">
                  <c:v>44.315544099999997</c:v>
                </c:pt>
                <c:pt idx="15507">
                  <c:v>44.281150799999999</c:v>
                </c:pt>
                <c:pt idx="15508">
                  <c:v>44.243938399999998</c:v>
                </c:pt>
                <c:pt idx="15509">
                  <c:v>44.194526699999997</c:v>
                </c:pt>
                <c:pt idx="15510">
                  <c:v>44.166259799999999</c:v>
                </c:pt>
                <c:pt idx="15511">
                  <c:v>44.118099200000003</c:v>
                </c:pt>
                <c:pt idx="15512">
                  <c:v>44.085914600000002</c:v>
                </c:pt>
                <c:pt idx="15513">
                  <c:v>44.035083800000002</c:v>
                </c:pt>
                <c:pt idx="15514">
                  <c:v>43.9928703</c:v>
                </c:pt>
                <c:pt idx="15515">
                  <c:v>43.952014900000002</c:v>
                </c:pt>
                <c:pt idx="15516">
                  <c:v>43.909408599999999</c:v>
                </c:pt>
                <c:pt idx="15517">
                  <c:v>43.872665400000002</c:v>
                </c:pt>
                <c:pt idx="15518">
                  <c:v>43.827995299999998</c:v>
                </c:pt>
                <c:pt idx="15519">
                  <c:v>43.783382400000001</c:v>
                </c:pt>
                <c:pt idx="15520">
                  <c:v>43.753963499999998</c:v>
                </c:pt>
                <c:pt idx="15521">
                  <c:v>43.702781700000003</c:v>
                </c:pt>
                <c:pt idx="15522">
                  <c:v>43.655849500000002</c:v>
                </c:pt>
                <c:pt idx="15523">
                  <c:v>43.633792900000003</c:v>
                </c:pt>
                <c:pt idx="15524">
                  <c:v>43.590927100000002</c:v>
                </c:pt>
                <c:pt idx="15525">
                  <c:v>43.553619400000002</c:v>
                </c:pt>
                <c:pt idx="15526">
                  <c:v>43.512374899999998</c:v>
                </c:pt>
                <c:pt idx="15527">
                  <c:v>43.478317300000001</c:v>
                </c:pt>
                <c:pt idx="15528">
                  <c:v>43.434677100000002</c:v>
                </c:pt>
                <c:pt idx="15529">
                  <c:v>43.397849999999998</c:v>
                </c:pt>
                <c:pt idx="15530">
                  <c:v>43.358432800000003</c:v>
                </c:pt>
                <c:pt idx="15531">
                  <c:v>43.324672700000001</c:v>
                </c:pt>
                <c:pt idx="15532">
                  <c:v>43.270629900000003</c:v>
                </c:pt>
                <c:pt idx="15533">
                  <c:v>43.2457809</c:v>
                </c:pt>
                <c:pt idx="15534">
                  <c:v>43.214309700000001</c:v>
                </c:pt>
                <c:pt idx="15535">
                  <c:v>43.175525700000001</c:v>
                </c:pt>
                <c:pt idx="15536">
                  <c:v>43.1499977</c:v>
                </c:pt>
                <c:pt idx="15537">
                  <c:v>43.1123428</c:v>
                </c:pt>
                <c:pt idx="15538">
                  <c:v>43.075847600000003</c:v>
                </c:pt>
                <c:pt idx="15539">
                  <c:v>43.046363800000002</c:v>
                </c:pt>
                <c:pt idx="15540">
                  <c:v>43.003601099999997</c:v>
                </c:pt>
                <c:pt idx="15541">
                  <c:v>42.972225199999997</c:v>
                </c:pt>
                <c:pt idx="15542">
                  <c:v>42.942760499999999</c:v>
                </c:pt>
                <c:pt idx="15543">
                  <c:v>42.911407500000003</c:v>
                </c:pt>
                <c:pt idx="15544">
                  <c:v>42.889545400000003</c:v>
                </c:pt>
                <c:pt idx="15545">
                  <c:v>42.850105300000003</c:v>
                </c:pt>
                <c:pt idx="15546">
                  <c:v>42.823638899999999</c:v>
                </c:pt>
                <c:pt idx="15547">
                  <c:v>42.784065200000001</c:v>
                </c:pt>
                <c:pt idx="15548">
                  <c:v>42.751758600000002</c:v>
                </c:pt>
                <c:pt idx="15549">
                  <c:v>42.721942900000002</c:v>
                </c:pt>
                <c:pt idx="15550">
                  <c:v>42.6839905</c:v>
                </c:pt>
                <c:pt idx="15551">
                  <c:v>42.663505600000001</c:v>
                </c:pt>
                <c:pt idx="15552">
                  <c:v>42.629528000000001</c:v>
                </c:pt>
                <c:pt idx="15553">
                  <c:v>42.599456799999999</c:v>
                </c:pt>
                <c:pt idx="15554">
                  <c:v>42.575233500000003</c:v>
                </c:pt>
                <c:pt idx="15555">
                  <c:v>42.536781300000001</c:v>
                </c:pt>
                <c:pt idx="15556">
                  <c:v>42.512813600000001</c:v>
                </c:pt>
                <c:pt idx="15557">
                  <c:v>42.476528199999997</c:v>
                </c:pt>
                <c:pt idx="15558">
                  <c:v>42.459262799999998</c:v>
                </c:pt>
                <c:pt idx="15559">
                  <c:v>42.423088100000001</c:v>
                </c:pt>
                <c:pt idx="15560">
                  <c:v>42.387863199999998</c:v>
                </c:pt>
                <c:pt idx="15561">
                  <c:v>42.363407100000003</c:v>
                </c:pt>
                <c:pt idx="15562">
                  <c:v>42.3507423</c:v>
                </c:pt>
                <c:pt idx="15563">
                  <c:v>42.316532100000003</c:v>
                </c:pt>
                <c:pt idx="15564">
                  <c:v>42.3025436</c:v>
                </c:pt>
                <c:pt idx="15565">
                  <c:v>42.263195000000003</c:v>
                </c:pt>
                <c:pt idx="15566">
                  <c:v>42.233268700000004</c:v>
                </c:pt>
                <c:pt idx="15567">
                  <c:v>42.213516200000001</c:v>
                </c:pt>
                <c:pt idx="15568">
                  <c:v>42.171615600000003</c:v>
                </c:pt>
                <c:pt idx="15569">
                  <c:v>42.148391699999998</c:v>
                </c:pt>
                <c:pt idx="15570">
                  <c:v>42.122230500000001</c:v>
                </c:pt>
                <c:pt idx="15571">
                  <c:v>42.089157100000001</c:v>
                </c:pt>
                <c:pt idx="15572">
                  <c:v>42.055679300000001</c:v>
                </c:pt>
                <c:pt idx="15573">
                  <c:v>42.039585099999996</c:v>
                </c:pt>
                <c:pt idx="15574">
                  <c:v>42.005428299999998</c:v>
                </c:pt>
                <c:pt idx="15575">
                  <c:v>41.986221299999997</c:v>
                </c:pt>
                <c:pt idx="15576">
                  <c:v>41.956325499999998</c:v>
                </c:pt>
                <c:pt idx="15577">
                  <c:v>41.933177899999997</c:v>
                </c:pt>
                <c:pt idx="15578">
                  <c:v>41.902050000000003</c:v>
                </c:pt>
                <c:pt idx="15579">
                  <c:v>41.886569999999999</c:v>
                </c:pt>
                <c:pt idx="15580">
                  <c:v>41.8582611</c:v>
                </c:pt>
                <c:pt idx="15581">
                  <c:v>41.836387600000002</c:v>
                </c:pt>
                <c:pt idx="15582">
                  <c:v>41.815288500000001</c:v>
                </c:pt>
                <c:pt idx="15583">
                  <c:v>41.794513700000003</c:v>
                </c:pt>
                <c:pt idx="15584">
                  <c:v>41.771308900000001</c:v>
                </c:pt>
                <c:pt idx="15585">
                  <c:v>41.7323837</c:v>
                </c:pt>
                <c:pt idx="15586">
                  <c:v>41.705658</c:v>
                </c:pt>
                <c:pt idx="15587">
                  <c:v>41.687866200000002</c:v>
                </c:pt>
                <c:pt idx="15588">
                  <c:v>41.671474500000002</c:v>
                </c:pt>
                <c:pt idx="15589">
                  <c:v>41.645049999999998</c:v>
                </c:pt>
                <c:pt idx="15590">
                  <c:v>41.617614699999997</c:v>
                </c:pt>
                <c:pt idx="15591">
                  <c:v>41.594448100000001</c:v>
                </c:pt>
                <c:pt idx="15592">
                  <c:v>41.578830699999997</c:v>
                </c:pt>
                <c:pt idx="15593">
                  <c:v>41.541336100000002</c:v>
                </c:pt>
                <c:pt idx="15594">
                  <c:v>41.519794500000003</c:v>
                </c:pt>
                <c:pt idx="15595">
                  <c:v>41.498851799999997</c:v>
                </c:pt>
                <c:pt idx="15596">
                  <c:v>41.461563099999999</c:v>
                </c:pt>
                <c:pt idx="15597">
                  <c:v>41.446319600000002</c:v>
                </c:pt>
                <c:pt idx="15598">
                  <c:v>41.425029799999997</c:v>
                </c:pt>
                <c:pt idx="15599">
                  <c:v>41.402358999999997</c:v>
                </c:pt>
                <c:pt idx="15600">
                  <c:v>41.363544500000003</c:v>
                </c:pt>
                <c:pt idx="15601">
                  <c:v>41.349533100000002</c:v>
                </c:pt>
                <c:pt idx="15602">
                  <c:v>41.324806199999998</c:v>
                </c:pt>
                <c:pt idx="15603">
                  <c:v>41.303707099999997</c:v>
                </c:pt>
                <c:pt idx="15604">
                  <c:v>41.288658099999999</c:v>
                </c:pt>
                <c:pt idx="15605">
                  <c:v>41.259498600000001</c:v>
                </c:pt>
                <c:pt idx="15606">
                  <c:v>41.228668200000001</c:v>
                </c:pt>
                <c:pt idx="15607">
                  <c:v>41.2122612</c:v>
                </c:pt>
                <c:pt idx="15608">
                  <c:v>41.189681999999998</c:v>
                </c:pt>
                <c:pt idx="15609">
                  <c:v>41.167983999999997</c:v>
                </c:pt>
                <c:pt idx="15610">
                  <c:v>41.159565000000001</c:v>
                </c:pt>
                <c:pt idx="15611">
                  <c:v>41.124115000000003</c:v>
                </c:pt>
                <c:pt idx="15612">
                  <c:v>41.106788600000002</c:v>
                </c:pt>
                <c:pt idx="15613">
                  <c:v>41.092014300000002</c:v>
                </c:pt>
                <c:pt idx="15614">
                  <c:v>41.063953400000003</c:v>
                </c:pt>
                <c:pt idx="15615">
                  <c:v>41.043563800000001</c:v>
                </c:pt>
                <c:pt idx="15616">
                  <c:v>41.024978599999997</c:v>
                </c:pt>
                <c:pt idx="15617">
                  <c:v>41.0083427</c:v>
                </c:pt>
                <c:pt idx="15618">
                  <c:v>40.981224099999999</c:v>
                </c:pt>
                <c:pt idx="15619">
                  <c:v>40.962593099999999</c:v>
                </c:pt>
                <c:pt idx="15620">
                  <c:v>40.952522299999998</c:v>
                </c:pt>
                <c:pt idx="15621">
                  <c:v>40.926979099999997</c:v>
                </c:pt>
                <c:pt idx="15622">
                  <c:v>40.908611299999997</c:v>
                </c:pt>
                <c:pt idx="15623">
                  <c:v>40.885768900000002</c:v>
                </c:pt>
                <c:pt idx="15624">
                  <c:v>40.858550999999999</c:v>
                </c:pt>
                <c:pt idx="15625">
                  <c:v>40.840125999999998</c:v>
                </c:pt>
                <c:pt idx="15626">
                  <c:v>40.818843800000003</c:v>
                </c:pt>
                <c:pt idx="15627">
                  <c:v>40.798938800000002</c:v>
                </c:pt>
                <c:pt idx="15628">
                  <c:v>40.772579200000003</c:v>
                </c:pt>
                <c:pt idx="15629">
                  <c:v>40.755580899999998</c:v>
                </c:pt>
                <c:pt idx="15630">
                  <c:v>40.735996200000002</c:v>
                </c:pt>
                <c:pt idx="15631">
                  <c:v>40.702770200000003</c:v>
                </c:pt>
                <c:pt idx="15632">
                  <c:v>40.690998100000002</c:v>
                </c:pt>
                <c:pt idx="15633">
                  <c:v>40.679050400000001</c:v>
                </c:pt>
                <c:pt idx="15634">
                  <c:v>40.6469193</c:v>
                </c:pt>
                <c:pt idx="15635">
                  <c:v>40.629924799999998</c:v>
                </c:pt>
                <c:pt idx="15636">
                  <c:v>40.609352100000002</c:v>
                </c:pt>
                <c:pt idx="15637">
                  <c:v>40.5879555</c:v>
                </c:pt>
                <c:pt idx="15638">
                  <c:v>40.564678200000003</c:v>
                </c:pt>
                <c:pt idx="15639">
                  <c:v>40.553020500000002</c:v>
                </c:pt>
                <c:pt idx="15640">
                  <c:v>40.535209700000003</c:v>
                </c:pt>
                <c:pt idx="15641">
                  <c:v>40.503692600000001</c:v>
                </c:pt>
                <c:pt idx="15642">
                  <c:v>40.489284499999997</c:v>
                </c:pt>
                <c:pt idx="15643">
                  <c:v>40.460590400000001</c:v>
                </c:pt>
                <c:pt idx="15644">
                  <c:v>40.437027</c:v>
                </c:pt>
                <c:pt idx="15645">
                  <c:v>40.409297899999999</c:v>
                </c:pt>
                <c:pt idx="15646">
                  <c:v>40.398361199999997</c:v>
                </c:pt>
                <c:pt idx="15647">
                  <c:v>40.363960300000002</c:v>
                </c:pt>
                <c:pt idx="15648">
                  <c:v>40.346469900000002</c:v>
                </c:pt>
                <c:pt idx="15649">
                  <c:v>40.322399099999998</c:v>
                </c:pt>
                <c:pt idx="15650">
                  <c:v>40.298133900000003</c:v>
                </c:pt>
                <c:pt idx="15651">
                  <c:v>40.283050500000002</c:v>
                </c:pt>
                <c:pt idx="15652">
                  <c:v>40.263412500000001</c:v>
                </c:pt>
                <c:pt idx="15653">
                  <c:v>40.245143900000002</c:v>
                </c:pt>
                <c:pt idx="15654">
                  <c:v>40.227150000000002</c:v>
                </c:pt>
                <c:pt idx="15655">
                  <c:v>40.2057419</c:v>
                </c:pt>
                <c:pt idx="15656">
                  <c:v>40.180614499999997</c:v>
                </c:pt>
                <c:pt idx="15657">
                  <c:v>40.166847199999999</c:v>
                </c:pt>
                <c:pt idx="15658">
                  <c:v>40.143398300000001</c:v>
                </c:pt>
                <c:pt idx="15659">
                  <c:v>40.119090999999997</c:v>
                </c:pt>
                <c:pt idx="15660">
                  <c:v>40.098979900000003</c:v>
                </c:pt>
                <c:pt idx="15661">
                  <c:v>40.092140200000003</c:v>
                </c:pt>
                <c:pt idx="15662">
                  <c:v>40.072002400000002</c:v>
                </c:pt>
                <c:pt idx="15663">
                  <c:v>40.053340900000002</c:v>
                </c:pt>
                <c:pt idx="15664">
                  <c:v>40.034213999999999</c:v>
                </c:pt>
                <c:pt idx="15665">
                  <c:v>40.018817900000002</c:v>
                </c:pt>
                <c:pt idx="15666">
                  <c:v>40.002555800000003</c:v>
                </c:pt>
                <c:pt idx="15667">
                  <c:v>39.986328100000001</c:v>
                </c:pt>
                <c:pt idx="15668">
                  <c:v>39.969345099999998</c:v>
                </c:pt>
                <c:pt idx="15669">
                  <c:v>39.953563699999997</c:v>
                </c:pt>
                <c:pt idx="15670">
                  <c:v>39.928604100000001</c:v>
                </c:pt>
                <c:pt idx="15671">
                  <c:v>39.910575899999998</c:v>
                </c:pt>
                <c:pt idx="15672">
                  <c:v>39.885517100000001</c:v>
                </c:pt>
                <c:pt idx="15673">
                  <c:v>39.860240900000001</c:v>
                </c:pt>
                <c:pt idx="15674">
                  <c:v>39.835285200000001</c:v>
                </c:pt>
                <c:pt idx="15675">
                  <c:v>39.814781199999999</c:v>
                </c:pt>
                <c:pt idx="15676">
                  <c:v>39.7964287</c:v>
                </c:pt>
                <c:pt idx="15677">
                  <c:v>39.775367699999997</c:v>
                </c:pt>
                <c:pt idx="15678">
                  <c:v>39.760635399999998</c:v>
                </c:pt>
                <c:pt idx="15679">
                  <c:v>39.732925399999999</c:v>
                </c:pt>
                <c:pt idx="15680">
                  <c:v>39.722907999999997</c:v>
                </c:pt>
                <c:pt idx="15681">
                  <c:v>39.704116800000001</c:v>
                </c:pt>
                <c:pt idx="15682">
                  <c:v>39.685989399999997</c:v>
                </c:pt>
                <c:pt idx="15683">
                  <c:v>39.674408</c:v>
                </c:pt>
                <c:pt idx="15684">
                  <c:v>39.6546059</c:v>
                </c:pt>
                <c:pt idx="15685">
                  <c:v>39.641410800000003</c:v>
                </c:pt>
                <c:pt idx="15686">
                  <c:v>39.622272500000001</c:v>
                </c:pt>
                <c:pt idx="15687">
                  <c:v>39.608722700000001</c:v>
                </c:pt>
                <c:pt idx="15688">
                  <c:v>39.5883179</c:v>
                </c:pt>
                <c:pt idx="15689">
                  <c:v>39.566505399999997</c:v>
                </c:pt>
                <c:pt idx="15690">
                  <c:v>39.544971500000003</c:v>
                </c:pt>
                <c:pt idx="15691">
                  <c:v>39.531337700000002</c:v>
                </c:pt>
                <c:pt idx="15692">
                  <c:v>39.5014915</c:v>
                </c:pt>
                <c:pt idx="15693">
                  <c:v>39.482444800000003</c:v>
                </c:pt>
                <c:pt idx="15694">
                  <c:v>39.459846499999998</c:v>
                </c:pt>
                <c:pt idx="15695">
                  <c:v>39.443115200000001</c:v>
                </c:pt>
                <c:pt idx="15696">
                  <c:v>39.430206300000002</c:v>
                </c:pt>
                <c:pt idx="15697">
                  <c:v>39.4064598</c:v>
                </c:pt>
                <c:pt idx="15698">
                  <c:v>39.378101299999997</c:v>
                </c:pt>
                <c:pt idx="15699">
                  <c:v>39.361763000000003</c:v>
                </c:pt>
                <c:pt idx="15700">
                  <c:v>39.3408546</c:v>
                </c:pt>
                <c:pt idx="15701">
                  <c:v>39.315391499999997</c:v>
                </c:pt>
                <c:pt idx="15702">
                  <c:v>39.297210700000001</c:v>
                </c:pt>
                <c:pt idx="15703">
                  <c:v>39.266513799999998</c:v>
                </c:pt>
                <c:pt idx="15704">
                  <c:v>39.246875799999998</c:v>
                </c:pt>
                <c:pt idx="15705">
                  <c:v>39.2324524</c:v>
                </c:pt>
                <c:pt idx="15706">
                  <c:v>39.2136803</c:v>
                </c:pt>
                <c:pt idx="15707">
                  <c:v>39.191810599999997</c:v>
                </c:pt>
                <c:pt idx="15708">
                  <c:v>39.150920900000003</c:v>
                </c:pt>
                <c:pt idx="15709">
                  <c:v>39.143512700000002</c:v>
                </c:pt>
                <c:pt idx="15710">
                  <c:v>39.122692100000002</c:v>
                </c:pt>
                <c:pt idx="15711">
                  <c:v>39.1098061</c:v>
                </c:pt>
                <c:pt idx="15712">
                  <c:v>39.078651399999998</c:v>
                </c:pt>
                <c:pt idx="15713">
                  <c:v>39.060482</c:v>
                </c:pt>
                <c:pt idx="15714">
                  <c:v>39.038875599999997</c:v>
                </c:pt>
                <c:pt idx="15715">
                  <c:v>39.016784700000002</c:v>
                </c:pt>
                <c:pt idx="15716">
                  <c:v>39.000965100000002</c:v>
                </c:pt>
                <c:pt idx="15717">
                  <c:v>38.979030600000002</c:v>
                </c:pt>
                <c:pt idx="15718">
                  <c:v>38.951599100000003</c:v>
                </c:pt>
                <c:pt idx="15719">
                  <c:v>38.931438399999998</c:v>
                </c:pt>
                <c:pt idx="15720">
                  <c:v>38.905071300000003</c:v>
                </c:pt>
                <c:pt idx="15721">
                  <c:v>38.894592299999999</c:v>
                </c:pt>
                <c:pt idx="15722">
                  <c:v>38.869132999999998</c:v>
                </c:pt>
                <c:pt idx="15723">
                  <c:v>38.843761399999998</c:v>
                </c:pt>
                <c:pt idx="15724">
                  <c:v>38.824584999999999</c:v>
                </c:pt>
                <c:pt idx="15725">
                  <c:v>38.806144699999997</c:v>
                </c:pt>
                <c:pt idx="15726">
                  <c:v>38.783218400000003</c:v>
                </c:pt>
                <c:pt idx="15727">
                  <c:v>38.774768799999997</c:v>
                </c:pt>
                <c:pt idx="15728">
                  <c:v>38.734302499999998</c:v>
                </c:pt>
                <c:pt idx="15729">
                  <c:v>38.734432200000001</c:v>
                </c:pt>
                <c:pt idx="15730">
                  <c:v>38.711196899999997</c:v>
                </c:pt>
                <c:pt idx="15731">
                  <c:v>38.687400799999999</c:v>
                </c:pt>
                <c:pt idx="15732">
                  <c:v>38.659812899999999</c:v>
                </c:pt>
                <c:pt idx="15733">
                  <c:v>38.634918200000001</c:v>
                </c:pt>
                <c:pt idx="15734">
                  <c:v>38.624027300000002</c:v>
                </c:pt>
                <c:pt idx="15735">
                  <c:v>38.609050799999999</c:v>
                </c:pt>
                <c:pt idx="15736">
                  <c:v>38.591796899999999</c:v>
                </c:pt>
                <c:pt idx="15737">
                  <c:v>38.565166499999997</c:v>
                </c:pt>
                <c:pt idx="15738">
                  <c:v>38.5332832</c:v>
                </c:pt>
                <c:pt idx="15739">
                  <c:v>38.528251599999997</c:v>
                </c:pt>
                <c:pt idx="15740">
                  <c:v>38.4950981</c:v>
                </c:pt>
                <c:pt idx="15741">
                  <c:v>38.480277999999998</c:v>
                </c:pt>
                <c:pt idx="15742">
                  <c:v>38.453586600000001</c:v>
                </c:pt>
                <c:pt idx="15743">
                  <c:v>38.440463999999999</c:v>
                </c:pt>
                <c:pt idx="15744">
                  <c:v>38.427970899999998</c:v>
                </c:pt>
                <c:pt idx="15745">
                  <c:v>38.4076576</c:v>
                </c:pt>
                <c:pt idx="15746">
                  <c:v>38.377063800000002</c:v>
                </c:pt>
                <c:pt idx="15747">
                  <c:v>38.3639297</c:v>
                </c:pt>
                <c:pt idx="15748">
                  <c:v>38.346565200000001</c:v>
                </c:pt>
                <c:pt idx="15749">
                  <c:v>38.331115699999998</c:v>
                </c:pt>
                <c:pt idx="15750">
                  <c:v>38.311279300000002</c:v>
                </c:pt>
                <c:pt idx="15751">
                  <c:v>38.289527900000003</c:v>
                </c:pt>
                <c:pt idx="15752">
                  <c:v>38.269214599999998</c:v>
                </c:pt>
                <c:pt idx="15753">
                  <c:v>38.254375500000002</c:v>
                </c:pt>
                <c:pt idx="15754">
                  <c:v>38.241035500000002</c:v>
                </c:pt>
                <c:pt idx="15755">
                  <c:v>38.216205600000002</c:v>
                </c:pt>
                <c:pt idx="15756">
                  <c:v>38.2048378</c:v>
                </c:pt>
                <c:pt idx="15757">
                  <c:v>38.183521300000002</c:v>
                </c:pt>
                <c:pt idx="15758">
                  <c:v>38.165290800000001</c:v>
                </c:pt>
                <c:pt idx="15759">
                  <c:v>38.146949800000002</c:v>
                </c:pt>
                <c:pt idx="15760">
                  <c:v>38.133777600000002</c:v>
                </c:pt>
                <c:pt idx="15761">
                  <c:v>38.117172199999999</c:v>
                </c:pt>
                <c:pt idx="15762">
                  <c:v>38.104156500000002</c:v>
                </c:pt>
                <c:pt idx="15763">
                  <c:v>38.092708600000002</c:v>
                </c:pt>
                <c:pt idx="15764">
                  <c:v>38.066894499999997</c:v>
                </c:pt>
                <c:pt idx="15765">
                  <c:v>38.055252099999997</c:v>
                </c:pt>
                <c:pt idx="15766">
                  <c:v>38.041824300000002</c:v>
                </c:pt>
                <c:pt idx="15767">
                  <c:v>38.0223236</c:v>
                </c:pt>
                <c:pt idx="15768">
                  <c:v>38.005394000000003</c:v>
                </c:pt>
                <c:pt idx="15769">
                  <c:v>37.990329699999997</c:v>
                </c:pt>
                <c:pt idx="15770">
                  <c:v>37.968856799999998</c:v>
                </c:pt>
                <c:pt idx="15771">
                  <c:v>37.945682499999997</c:v>
                </c:pt>
                <c:pt idx="15772">
                  <c:v>37.936027500000002</c:v>
                </c:pt>
                <c:pt idx="15773">
                  <c:v>37.915653200000001</c:v>
                </c:pt>
                <c:pt idx="15774">
                  <c:v>37.904918700000003</c:v>
                </c:pt>
                <c:pt idx="15775">
                  <c:v>37.8757935</c:v>
                </c:pt>
                <c:pt idx="15776">
                  <c:v>37.867748300000002</c:v>
                </c:pt>
                <c:pt idx="15777">
                  <c:v>37.844604500000003</c:v>
                </c:pt>
                <c:pt idx="15778">
                  <c:v>37.823936500000002</c:v>
                </c:pt>
                <c:pt idx="15779">
                  <c:v>37.817462900000002</c:v>
                </c:pt>
                <c:pt idx="15780">
                  <c:v>37.801837900000002</c:v>
                </c:pt>
                <c:pt idx="15781">
                  <c:v>37.782527899999998</c:v>
                </c:pt>
                <c:pt idx="15782">
                  <c:v>37.755355799999997</c:v>
                </c:pt>
                <c:pt idx="15783">
                  <c:v>37.749877900000001</c:v>
                </c:pt>
                <c:pt idx="15784">
                  <c:v>37.7250595</c:v>
                </c:pt>
                <c:pt idx="15785">
                  <c:v>37.712764700000001</c:v>
                </c:pt>
                <c:pt idx="15786">
                  <c:v>37.693561600000002</c:v>
                </c:pt>
                <c:pt idx="15787">
                  <c:v>37.680255899999999</c:v>
                </c:pt>
                <c:pt idx="15788">
                  <c:v>37.666465799999997</c:v>
                </c:pt>
                <c:pt idx="15789">
                  <c:v>37.651947</c:v>
                </c:pt>
                <c:pt idx="15790">
                  <c:v>37.628910099999999</c:v>
                </c:pt>
                <c:pt idx="15791">
                  <c:v>37.613220200000001</c:v>
                </c:pt>
                <c:pt idx="15792">
                  <c:v>37.593086200000002</c:v>
                </c:pt>
                <c:pt idx="15793">
                  <c:v>37.588432300000001</c:v>
                </c:pt>
                <c:pt idx="15794">
                  <c:v>37.564529399999998</c:v>
                </c:pt>
                <c:pt idx="15795">
                  <c:v>37.548812900000001</c:v>
                </c:pt>
                <c:pt idx="15796">
                  <c:v>37.5322952</c:v>
                </c:pt>
                <c:pt idx="15797">
                  <c:v>37.508514400000003</c:v>
                </c:pt>
                <c:pt idx="15798">
                  <c:v>37.499076799999997</c:v>
                </c:pt>
                <c:pt idx="15799">
                  <c:v>37.477096600000003</c:v>
                </c:pt>
                <c:pt idx="15800">
                  <c:v>37.458736399999999</c:v>
                </c:pt>
                <c:pt idx="15801">
                  <c:v>37.431087499999997</c:v>
                </c:pt>
                <c:pt idx="15802">
                  <c:v>37.413734400000003</c:v>
                </c:pt>
                <c:pt idx="15803">
                  <c:v>37.3891335</c:v>
                </c:pt>
                <c:pt idx="15804">
                  <c:v>37.3743591</c:v>
                </c:pt>
                <c:pt idx="15805">
                  <c:v>37.355251299999999</c:v>
                </c:pt>
                <c:pt idx="15806">
                  <c:v>37.333843199999997</c:v>
                </c:pt>
                <c:pt idx="15807">
                  <c:v>37.318202999999997</c:v>
                </c:pt>
                <c:pt idx="15808">
                  <c:v>37.304401400000003</c:v>
                </c:pt>
                <c:pt idx="15809">
                  <c:v>37.281520800000003</c:v>
                </c:pt>
                <c:pt idx="15810">
                  <c:v>37.273963899999998</c:v>
                </c:pt>
                <c:pt idx="15811">
                  <c:v>37.240524299999997</c:v>
                </c:pt>
                <c:pt idx="15812">
                  <c:v>37.2330513</c:v>
                </c:pt>
                <c:pt idx="15813">
                  <c:v>37.2152405</c:v>
                </c:pt>
                <c:pt idx="15814">
                  <c:v>37.196674299999998</c:v>
                </c:pt>
                <c:pt idx="15815">
                  <c:v>37.178054799999998</c:v>
                </c:pt>
                <c:pt idx="15816">
                  <c:v>37.163436900000001</c:v>
                </c:pt>
                <c:pt idx="15817">
                  <c:v>37.146167800000001</c:v>
                </c:pt>
                <c:pt idx="15818">
                  <c:v>37.125129700000002</c:v>
                </c:pt>
                <c:pt idx="15819">
                  <c:v>37.105175000000003</c:v>
                </c:pt>
                <c:pt idx="15820">
                  <c:v>37.088630700000003</c:v>
                </c:pt>
                <c:pt idx="15821">
                  <c:v>37.075839999999999</c:v>
                </c:pt>
                <c:pt idx="15822">
                  <c:v>37.053760500000003</c:v>
                </c:pt>
                <c:pt idx="15823">
                  <c:v>37.038417799999998</c:v>
                </c:pt>
                <c:pt idx="15824">
                  <c:v>37.023662600000002</c:v>
                </c:pt>
                <c:pt idx="15825">
                  <c:v>37.006568899999998</c:v>
                </c:pt>
                <c:pt idx="15826">
                  <c:v>36.988819100000001</c:v>
                </c:pt>
                <c:pt idx="15827">
                  <c:v>36.966194199999997</c:v>
                </c:pt>
                <c:pt idx="15828">
                  <c:v>36.949894</c:v>
                </c:pt>
                <c:pt idx="15829">
                  <c:v>36.934078200000002</c:v>
                </c:pt>
                <c:pt idx="15830">
                  <c:v>36.913196599999999</c:v>
                </c:pt>
                <c:pt idx="15831">
                  <c:v>36.901058200000001</c:v>
                </c:pt>
                <c:pt idx="15832">
                  <c:v>36.876834899999999</c:v>
                </c:pt>
                <c:pt idx="15833">
                  <c:v>36.857078600000001</c:v>
                </c:pt>
                <c:pt idx="15834">
                  <c:v>36.848522199999998</c:v>
                </c:pt>
                <c:pt idx="15835">
                  <c:v>36.821292900000003</c:v>
                </c:pt>
                <c:pt idx="15836">
                  <c:v>36.816989900000003</c:v>
                </c:pt>
                <c:pt idx="15837">
                  <c:v>36.794899000000001</c:v>
                </c:pt>
                <c:pt idx="15838">
                  <c:v>36.776370999999997</c:v>
                </c:pt>
                <c:pt idx="15839">
                  <c:v>36.757499699999997</c:v>
                </c:pt>
                <c:pt idx="15840">
                  <c:v>36.746265399999999</c:v>
                </c:pt>
                <c:pt idx="15841">
                  <c:v>36.728759799999999</c:v>
                </c:pt>
                <c:pt idx="15842">
                  <c:v>36.711803400000001</c:v>
                </c:pt>
                <c:pt idx="15843">
                  <c:v>36.694736499999998</c:v>
                </c:pt>
                <c:pt idx="15844">
                  <c:v>36.6717224</c:v>
                </c:pt>
                <c:pt idx="15845">
                  <c:v>36.652282700000001</c:v>
                </c:pt>
                <c:pt idx="15846">
                  <c:v>36.639507299999998</c:v>
                </c:pt>
                <c:pt idx="15847">
                  <c:v>36.622669199999997</c:v>
                </c:pt>
                <c:pt idx="15848">
                  <c:v>36.605594600000003</c:v>
                </c:pt>
                <c:pt idx="15849">
                  <c:v>36.592208900000003</c:v>
                </c:pt>
                <c:pt idx="15850">
                  <c:v>36.571796399999997</c:v>
                </c:pt>
                <c:pt idx="15851">
                  <c:v>36.552898399999997</c:v>
                </c:pt>
                <c:pt idx="15852">
                  <c:v>36.549518599999999</c:v>
                </c:pt>
                <c:pt idx="15853">
                  <c:v>36.541797600000002</c:v>
                </c:pt>
                <c:pt idx="15854">
                  <c:v>36.513320899999997</c:v>
                </c:pt>
                <c:pt idx="15855">
                  <c:v>36.494686100000003</c:v>
                </c:pt>
                <c:pt idx="15856">
                  <c:v>36.478340099999997</c:v>
                </c:pt>
                <c:pt idx="15857">
                  <c:v>36.467182200000003</c:v>
                </c:pt>
                <c:pt idx="15858">
                  <c:v>36.456050900000001</c:v>
                </c:pt>
                <c:pt idx="15859">
                  <c:v>36.4363174</c:v>
                </c:pt>
                <c:pt idx="15860">
                  <c:v>36.416778600000001</c:v>
                </c:pt>
                <c:pt idx="15861">
                  <c:v>36.404079400000001</c:v>
                </c:pt>
                <c:pt idx="15862">
                  <c:v>36.380371099999998</c:v>
                </c:pt>
                <c:pt idx="15863">
                  <c:v>36.366725899999999</c:v>
                </c:pt>
                <c:pt idx="15864">
                  <c:v>36.350692700000003</c:v>
                </c:pt>
                <c:pt idx="15865">
                  <c:v>36.332870499999999</c:v>
                </c:pt>
                <c:pt idx="15866">
                  <c:v>36.318115200000001</c:v>
                </c:pt>
                <c:pt idx="15867">
                  <c:v>36.299541499999997</c:v>
                </c:pt>
                <c:pt idx="15868">
                  <c:v>36.2802048</c:v>
                </c:pt>
                <c:pt idx="15869">
                  <c:v>36.264324199999997</c:v>
                </c:pt>
                <c:pt idx="15870">
                  <c:v>36.248985300000001</c:v>
                </c:pt>
                <c:pt idx="15871">
                  <c:v>36.230125399999999</c:v>
                </c:pt>
                <c:pt idx="15872">
                  <c:v>36.209602400000001</c:v>
                </c:pt>
                <c:pt idx="15873">
                  <c:v>36.1994057</c:v>
                </c:pt>
                <c:pt idx="15874">
                  <c:v>36.176765400000001</c:v>
                </c:pt>
                <c:pt idx="15875">
                  <c:v>36.165931700000002</c:v>
                </c:pt>
                <c:pt idx="15876">
                  <c:v>36.146232599999998</c:v>
                </c:pt>
                <c:pt idx="15877">
                  <c:v>36.122226699999999</c:v>
                </c:pt>
                <c:pt idx="15878">
                  <c:v>36.108421300000003</c:v>
                </c:pt>
                <c:pt idx="15879">
                  <c:v>36.0974541</c:v>
                </c:pt>
                <c:pt idx="15880">
                  <c:v>36.076030699999997</c:v>
                </c:pt>
                <c:pt idx="15881">
                  <c:v>36.049831400000002</c:v>
                </c:pt>
                <c:pt idx="15882">
                  <c:v>36.033523600000002</c:v>
                </c:pt>
                <c:pt idx="15883">
                  <c:v>36.0231323</c:v>
                </c:pt>
                <c:pt idx="15884">
                  <c:v>35.991439800000002</c:v>
                </c:pt>
                <c:pt idx="15885">
                  <c:v>35.979461700000002</c:v>
                </c:pt>
                <c:pt idx="15886">
                  <c:v>35.959171300000001</c:v>
                </c:pt>
                <c:pt idx="15887">
                  <c:v>35.943786600000003</c:v>
                </c:pt>
                <c:pt idx="15888">
                  <c:v>35.922367100000002</c:v>
                </c:pt>
                <c:pt idx="15889">
                  <c:v>35.910972600000001</c:v>
                </c:pt>
                <c:pt idx="15890">
                  <c:v>35.882347099999997</c:v>
                </c:pt>
                <c:pt idx="15891">
                  <c:v>35.868102999999998</c:v>
                </c:pt>
                <c:pt idx="15892">
                  <c:v>35.847076399999999</c:v>
                </c:pt>
                <c:pt idx="15893">
                  <c:v>35.829185500000001</c:v>
                </c:pt>
                <c:pt idx="15894">
                  <c:v>35.8045464</c:v>
                </c:pt>
                <c:pt idx="15895">
                  <c:v>35.789112099999997</c:v>
                </c:pt>
                <c:pt idx="15896">
                  <c:v>35.776771500000002</c:v>
                </c:pt>
                <c:pt idx="15897">
                  <c:v>35.757720900000002</c:v>
                </c:pt>
                <c:pt idx="15898">
                  <c:v>35.732482900000001</c:v>
                </c:pt>
                <c:pt idx="15899">
                  <c:v>35.717262300000002</c:v>
                </c:pt>
                <c:pt idx="15900">
                  <c:v>35.695472700000003</c:v>
                </c:pt>
                <c:pt idx="15901">
                  <c:v>35.680187199999999</c:v>
                </c:pt>
                <c:pt idx="15902">
                  <c:v>35.658271800000001</c:v>
                </c:pt>
                <c:pt idx="15903">
                  <c:v>35.641342199999997</c:v>
                </c:pt>
                <c:pt idx="15904">
                  <c:v>35.622138999999997</c:v>
                </c:pt>
                <c:pt idx="15905">
                  <c:v>35.606731400000001</c:v>
                </c:pt>
                <c:pt idx="15906">
                  <c:v>35.588493300000003</c:v>
                </c:pt>
                <c:pt idx="15907">
                  <c:v>35.569686900000001</c:v>
                </c:pt>
                <c:pt idx="15908">
                  <c:v>35.553527799999998</c:v>
                </c:pt>
                <c:pt idx="15909">
                  <c:v>35.539466900000001</c:v>
                </c:pt>
                <c:pt idx="15910">
                  <c:v>35.518253299999998</c:v>
                </c:pt>
                <c:pt idx="15911">
                  <c:v>35.500080099999998</c:v>
                </c:pt>
                <c:pt idx="15912">
                  <c:v>35.480258900000003</c:v>
                </c:pt>
                <c:pt idx="15913">
                  <c:v>35.4678574</c:v>
                </c:pt>
                <c:pt idx="15914">
                  <c:v>35.444622000000003</c:v>
                </c:pt>
                <c:pt idx="15915">
                  <c:v>35.427036299999997</c:v>
                </c:pt>
                <c:pt idx="15916">
                  <c:v>35.403080000000003</c:v>
                </c:pt>
                <c:pt idx="15917">
                  <c:v>35.392585799999999</c:v>
                </c:pt>
                <c:pt idx="15918">
                  <c:v>35.374233199999999</c:v>
                </c:pt>
                <c:pt idx="15919">
                  <c:v>35.355590800000002</c:v>
                </c:pt>
                <c:pt idx="15920">
                  <c:v>35.344322200000001</c:v>
                </c:pt>
                <c:pt idx="15921">
                  <c:v>35.317241699999997</c:v>
                </c:pt>
                <c:pt idx="15922">
                  <c:v>35.2992706</c:v>
                </c:pt>
                <c:pt idx="15923">
                  <c:v>35.292064699999997</c:v>
                </c:pt>
                <c:pt idx="15924">
                  <c:v>35.271156300000001</c:v>
                </c:pt>
                <c:pt idx="15925">
                  <c:v>35.237110100000002</c:v>
                </c:pt>
                <c:pt idx="15926">
                  <c:v>35.232242599999999</c:v>
                </c:pt>
                <c:pt idx="15927">
                  <c:v>35.209369700000003</c:v>
                </c:pt>
                <c:pt idx="15928">
                  <c:v>35.196102099999997</c:v>
                </c:pt>
                <c:pt idx="15929">
                  <c:v>35.187961600000001</c:v>
                </c:pt>
                <c:pt idx="15930">
                  <c:v>35.163818399999997</c:v>
                </c:pt>
                <c:pt idx="15931">
                  <c:v>35.149612400000002</c:v>
                </c:pt>
                <c:pt idx="15932">
                  <c:v>35.125095399999999</c:v>
                </c:pt>
                <c:pt idx="15933">
                  <c:v>35.104057300000001</c:v>
                </c:pt>
                <c:pt idx="15934">
                  <c:v>35.095550500000002</c:v>
                </c:pt>
                <c:pt idx="15935">
                  <c:v>35.071350099999997</c:v>
                </c:pt>
                <c:pt idx="15936">
                  <c:v>35.051509899999999</c:v>
                </c:pt>
                <c:pt idx="15937">
                  <c:v>35.0321541</c:v>
                </c:pt>
                <c:pt idx="15938">
                  <c:v>35.018825499999998</c:v>
                </c:pt>
                <c:pt idx="15939">
                  <c:v>35.0046082</c:v>
                </c:pt>
                <c:pt idx="15940">
                  <c:v>34.980373399999998</c:v>
                </c:pt>
                <c:pt idx="15941">
                  <c:v>34.971179999999997</c:v>
                </c:pt>
                <c:pt idx="15942">
                  <c:v>34.944919599999999</c:v>
                </c:pt>
                <c:pt idx="15943">
                  <c:v>34.932861299999999</c:v>
                </c:pt>
                <c:pt idx="15944">
                  <c:v>34.915195500000003</c:v>
                </c:pt>
                <c:pt idx="15945">
                  <c:v>34.901393900000002</c:v>
                </c:pt>
                <c:pt idx="15946">
                  <c:v>34.873100299999997</c:v>
                </c:pt>
                <c:pt idx="15947">
                  <c:v>34.858661699999999</c:v>
                </c:pt>
                <c:pt idx="15948">
                  <c:v>34.837325999999997</c:v>
                </c:pt>
                <c:pt idx="15949">
                  <c:v>34.825717900000001</c:v>
                </c:pt>
                <c:pt idx="15950">
                  <c:v>34.804950699999999</c:v>
                </c:pt>
                <c:pt idx="15951">
                  <c:v>34.794910399999999</c:v>
                </c:pt>
                <c:pt idx="15952">
                  <c:v>34.776714300000002</c:v>
                </c:pt>
                <c:pt idx="15953">
                  <c:v>34.747123700000003</c:v>
                </c:pt>
                <c:pt idx="15954">
                  <c:v>34.732158699999999</c:v>
                </c:pt>
                <c:pt idx="15955">
                  <c:v>34.723026300000001</c:v>
                </c:pt>
                <c:pt idx="15956">
                  <c:v>34.697734799999999</c:v>
                </c:pt>
                <c:pt idx="15957">
                  <c:v>34.667892500000001</c:v>
                </c:pt>
                <c:pt idx="15958">
                  <c:v>34.663635300000003</c:v>
                </c:pt>
                <c:pt idx="15959">
                  <c:v>34.648052200000002</c:v>
                </c:pt>
                <c:pt idx="15960">
                  <c:v>34.621849099999999</c:v>
                </c:pt>
                <c:pt idx="15961">
                  <c:v>34.598621399999999</c:v>
                </c:pt>
                <c:pt idx="15962">
                  <c:v>34.589355500000003</c:v>
                </c:pt>
                <c:pt idx="15963">
                  <c:v>34.562854799999997</c:v>
                </c:pt>
                <c:pt idx="15964">
                  <c:v>34.5489082</c:v>
                </c:pt>
                <c:pt idx="15965">
                  <c:v>34.535308800000003</c:v>
                </c:pt>
                <c:pt idx="15966">
                  <c:v>34.519756299999997</c:v>
                </c:pt>
                <c:pt idx="15967">
                  <c:v>34.495582599999999</c:v>
                </c:pt>
                <c:pt idx="15968">
                  <c:v>34.479084</c:v>
                </c:pt>
                <c:pt idx="15969">
                  <c:v>34.451808900000003</c:v>
                </c:pt>
                <c:pt idx="15970">
                  <c:v>34.435092900000001</c:v>
                </c:pt>
                <c:pt idx="15971">
                  <c:v>34.422439599999997</c:v>
                </c:pt>
                <c:pt idx="15972">
                  <c:v>34.396766700000001</c:v>
                </c:pt>
                <c:pt idx="15973">
                  <c:v>34.389587400000003</c:v>
                </c:pt>
                <c:pt idx="15974">
                  <c:v>34.372970600000002</c:v>
                </c:pt>
                <c:pt idx="15975">
                  <c:v>34.350593600000003</c:v>
                </c:pt>
                <c:pt idx="15976">
                  <c:v>34.328979500000003</c:v>
                </c:pt>
                <c:pt idx="15977">
                  <c:v>34.323921200000001</c:v>
                </c:pt>
                <c:pt idx="15978">
                  <c:v>34.3079605</c:v>
                </c:pt>
                <c:pt idx="15979">
                  <c:v>34.291145299999997</c:v>
                </c:pt>
                <c:pt idx="15980">
                  <c:v>34.266922000000001</c:v>
                </c:pt>
                <c:pt idx="15981">
                  <c:v>34.253868099999998</c:v>
                </c:pt>
                <c:pt idx="15982">
                  <c:v>34.229366300000002</c:v>
                </c:pt>
                <c:pt idx="15983">
                  <c:v>34.213474300000001</c:v>
                </c:pt>
                <c:pt idx="15984">
                  <c:v>34.203033400000002</c:v>
                </c:pt>
                <c:pt idx="15985">
                  <c:v>34.181171399999997</c:v>
                </c:pt>
                <c:pt idx="15986">
                  <c:v>34.162632000000002</c:v>
                </c:pt>
                <c:pt idx="15987">
                  <c:v>34.146121999999998</c:v>
                </c:pt>
                <c:pt idx="15988">
                  <c:v>34.132141099999998</c:v>
                </c:pt>
                <c:pt idx="15989">
                  <c:v>34.118293799999996</c:v>
                </c:pt>
                <c:pt idx="15990">
                  <c:v>34.097862200000002</c:v>
                </c:pt>
                <c:pt idx="15991">
                  <c:v>34.089260099999997</c:v>
                </c:pt>
                <c:pt idx="15992">
                  <c:v>34.062705999999999</c:v>
                </c:pt>
                <c:pt idx="15993">
                  <c:v>34.034080500000002</c:v>
                </c:pt>
                <c:pt idx="15994">
                  <c:v>34.0344658</c:v>
                </c:pt>
                <c:pt idx="15995">
                  <c:v>34.021888699999998</c:v>
                </c:pt>
                <c:pt idx="15996">
                  <c:v>34.0026169</c:v>
                </c:pt>
                <c:pt idx="15997">
                  <c:v>33.981658899999999</c:v>
                </c:pt>
                <c:pt idx="15998">
                  <c:v>33.962490099999997</c:v>
                </c:pt>
                <c:pt idx="15999">
                  <c:v>33.942607899999999</c:v>
                </c:pt>
                <c:pt idx="16000">
                  <c:v>33.926479299999997</c:v>
                </c:pt>
                <c:pt idx="16001">
                  <c:v>33.9111099</c:v>
                </c:pt>
                <c:pt idx="16002">
                  <c:v>33.894561799999998</c:v>
                </c:pt>
                <c:pt idx="16003">
                  <c:v>33.868991899999997</c:v>
                </c:pt>
                <c:pt idx="16004">
                  <c:v>33.855300900000003</c:v>
                </c:pt>
                <c:pt idx="16005">
                  <c:v>33.834121699999997</c:v>
                </c:pt>
                <c:pt idx="16006">
                  <c:v>33.824482000000003</c:v>
                </c:pt>
                <c:pt idx="16007">
                  <c:v>33.800926199999999</c:v>
                </c:pt>
                <c:pt idx="16008">
                  <c:v>33.787857099999997</c:v>
                </c:pt>
                <c:pt idx="16009">
                  <c:v>33.769035299999999</c:v>
                </c:pt>
                <c:pt idx="16010">
                  <c:v>33.7481613</c:v>
                </c:pt>
                <c:pt idx="16011">
                  <c:v>33.736248000000003</c:v>
                </c:pt>
                <c:pt idx="16012">
                  <c:v>33.723571800000002</c:v>
                </c:pt>
                <c:pt idx="16013">
                  <c:v>33.707263900000001</c:v>
                </c:pt>
                <c:pt idx="16014">
                  <c:v>33.679149600000002</c:v>
                </c:pt>
                <c:pt idx="16015">
                  <c:v>33.670665700000001</c:v>
                </c:pt>
                <c:pt idx="16016">
                  <c:v>33.652679399999997</c:v>
                </c:pt>
                <c:pt idx="16017">
                  <c:v>33.635520900000003</c:v>
                </c:pt>
                <c:pt idx="16018">
                  <c:v>33.619098700000002</c:v>
                </c:pt>
                <c:pt idx="16019">
                  <c:v>33.601749400000003</c:v>
                </c:pt>
                <c:pt idx="16020">
                  <c:v>33.584812200000002</c:v>
                </c:pt>
                <c:pt idx="16021">
                  <c:v>33.575153399999998</c:v>
                </c:pt>
                <c:pt idx="16022">
                  <c:v>33.5561066</c:v>
                </c:pt>
                <c:pt idx="16023">
                  <c:v>33.537689200000003</c:v>
                </c:pt>
                <c:pt idx="16024">
                  <c:v>33.5248718</c:v>
                </c:pt>
                <c:pt idx="16025">
                  <c:v>33.5093842</c:v>
                </c:pt>
                <c:pt idx="16026">
                  <c:v>33.485233299999997</c:v>
                </c:pt>
                <c:pt idx="16027">
                  <c:v>33.476841</c:v>
                </c:pt>
                <c:pt idx="16028">
                  <c:v>33.447662399999999</c:v>
                </c:pt>
                <c:pt idx="16029">
                  <c:v>33.439807899999998</c:v>
                </c:pt>
                <c:pt idx="16030">
                  <c:v>33.414924599999999</c:v>
                </c:pt>
                <c:pt idx="16031">
                  <c:v>33.406047800000003</c:v>
                </c:pt>
                <c:pt idx="16032">
                  <c:v>33.381706200000004</c:v>
                </c:pt>
                <c:pt idx="16033">
                  <c:v>33.367752099999997</c:v>
                </c:pt>
                <c:pt idx="16034">
                  <c:v>33.3496132</c:v>
                </c:pt>
                <c:pt idx="16035">
                  <c:v>33.326499900000002</c:v>
                </c:pt>
                <c:pt idx="16036">
                  <c:v>33.317310300000003</c:v>
                </c:pt>
                <c:pt idx="16037">
                  <c:v>33.296119699999998</c:v>
                </c:pt>
                <c:pt idx="16038">
                  <c:v>33.287143700000001</c:v>
                </c:pt>
                <c:pt idx="16039">
                  <c:v>33.267929100000003</c:v>
                </c:pt>
                <c:pt idx="16040">
                  <c:v>33.244361900000001</c:v>
                </c:pt>
                <c:pt idx="16041">
                  <c:v>33.229469299999998</c:v>
                </c:pt>
                <c:pt idx="16042">
                  <c:v>33.2113686</c:v>
                </c:pt>
                <c:pt idx="16043">
                  <c:v>33.1969566</c:v>
                </c:pt>
                <c:pt idx="16044">
                  <c:v>33.181590999999997</c:v>
                </c:pt>
                <c:pt idx="16045">
                  <c:v>33.168258700000003</c:v>
                </c:pt>
                <c:pt idx="16046">
                  <c:v>33.155624400000001</c:v>
                </c:pt>
                <c:pt idx="16047">
                  <c:v>33.124996199999998</c:v>
                </c:pt>
                <c:pt idx="16048">
                  <c:v>33.110328699999997</c:v>
                </c:pt>
                <c:pt idx="16049">
                  <c:v>33.098110200000001</c:v>
                </c:pt>
                <c:pt idx="16050">
                  <c:v>33.081108100000002</c:v>
                </c:pt>
                <c:pt idx="16051">
                  <c:v>33.0644913</c:v>
                </c:pt>
                <c:pt idx="16052">
                  <c:v>33.050540900000001</c:v>
                </c:pt>
                <c:pt idx="16053">
                  <c:v>33.031120299999998</c:v>
                </c:pt>
                <c:pt idx="16054">
                  <c:v>33.021350900000002</c:v>
                </c:pt>
                <c:pt idx="16055">
                  <c:v>32.995964100000002</c:v>
                </c:pt>
                <c:pt idx="16056">
                  <c:v>32.973587000000002</c:v>
                </c:pt>
                <c:pt idx="16057">
                  <c:v>32.958126100000001</c:v>
                </c:pt>
                <c:pt idx="16058">
                  <c:v>32.941894499999997</c:v>
                </c:pt>
                <c:pt idx="16059">
                  <c:v>32.920787799999999</c:v>
                </c:pt>
                <c:pt idx="16060">
                  <c:v>32.904346500000003</c:v>
                </c:pt>
                <c:pt idx="16061">
                  <c:v>32.886211400000001</c:v>
                </c:pt>
                <c:pt idx="16062">
                  <c:v>32.869758599999997</c:v>
                </c:pt>
                <c:pt idx="16063">
                  <c:v>32.849227900000002</c:v>
                </c:pt>
                <c:pt idx="16064">
                  <c:v>32.8266487</c:v>
                </c:pt>
                <c:pt idx="16065">
                  <c:v>32.815471600000002</c:v>
                </c:pt>
                <c:pt idx="16066">
                  <c:v>32.793376899999998</c:v>
                </c:pt>
                <c:pt idx="16067">
                  <c:v>32.778057099999998</c:v>
                </c:pt>
                <c:pt idx="16068">
                  <c:v>32.767024999999997</c:v>
                </c:pt>
                <c:pt idx="16069">
                  <c:v>32.744636499999999</c:v>
                </c:pt>
                <c:pt idx="16070">
                  <c:v>32.729499799999999</c:v>
                </c:pt>
                <c:pt idx="16071">
                  <c:v>32.714592000000003</c:v>
                </c:pt>
                <c:pt idx="16072">
                  <c:v>32.697856899999998</c:v>
                </c:pt>
                <c:pt idx="16073">
                  <c:v>32.685318000000002</c:v>
                </c:pt>
                <c:pt idx="16074">
                  <c:v>32.660911599999999</c:v>
                </c:pt>
                <c:pt idx="16075">
                  <c:v>32.651523599999997</c:v>
                </c:pt>
                <c:pt idx="16076">
                  <c:v>32.623104099999999</c:v>
                </c:pt>
                <c:pt idx="16077">
                  <c:v>32.6076622</c:v>
                </c:pt>
                <c:pt idx="16078">
                  <c:v>32.587173499999999</c:v>
                </c:pt>
                <c:pt idx="16079">
                  <c:v>32.573757200000003</c:v>
                </c:pt>
                <c:pt idx="16080">
                  <c:v>32.556579599999999</c:v>
                </c:pt>
                <c:pt idx="16081">
                  <c:v>32.538696299999998</c:v>
                </c:pt>
                <c:pt idx="16082">
                  <c:v>32.523002599999998</c:v>
                </c:pt>
                <c:pt idx="16083">
                  <c:v>32.500156400000002</c:v>
                </c:pt>
                <c:pt idx="16084">
                  <c:v>32.484603900000003</c:v>
                </c:pt>
                <c:pt idx="16085">
                  <c:v>32.470413200000003</c:v>
                </c:pt>
                <c:pt idx="16086">
                  <c:v>32.447277100000001</c:v>
                </c:pt>
                <c:pt idx="16087">
                  <c:v>32.431671100000003</c:v>
                </c:pt>
                <c:pt idx="16088">
                  <c:v>32.418304399999997</c:v>
                </c:pt>
                <c:pt idx="16089">
                  <c:v>32.399654400000003</c:v>
                </c:pt>
                <c:pt idx="16090">
                  <c:v>32.385326399999997</c:v>
                </c:pt>
                <c:pt idx="16091">
                  <c:v>32.366390199999998</c:v>
                </c:pt>
                <c:pt idx="16092">
                  <c:v>32.3511047</c:v>
                </c:pt>
                <c:pt idx="16093">
                  <c:v>32.335121200000003</c:v>
                </c:pt>
                <c:pt idx="16094">
                  <c:v>32.3151741</c:v>
                </c:pt>
                <c:pt idx="16095">
                  <c:v>32.293277699999997</c:v>
                </c:pt>
                <c:pt idx="16096">
                  <c:v>32.271602600000001</c:v>
                </c:pt>
                <c:pt idx="16097">
                  <c:v>32.254657700000003</c:v>
                </c:pt>
                <c:pt idx="16098">
                  <c:v>32.237934099999997</c:v>
                </c:pt>
                <c:pt idx="16099">
                  <c:v>32.217170699999997</c:v>
                </c:pt>
                <c:pt idx="16100">
                  <c:v>32.201931000000002</c:v>
                </c:pt>
                <c:pt idx="16101">
                  <c:v>32.185825299999998</c:v>
                </c:pt>
                <c:pt idx="16102">
                  <c:v>32.163452100000001</c:v>
                </c:pt>
                <c:pt idx="16103">
                  <c:v>32.148113299999999</c:v>
                </c:pt>
                <c:pt idx="16104">
                  <c:v>32.130542800000001</c:v>
                </c:pt>
                <c:pt idx="16105">
                  <c:v>32.121711699999999</c:v>
                </c:pt>
                <c:pt idx="16106">
                  <c:v>32.0934563</c:v>
                </c:pt>
                <c:pt idx="16107">
                  <c:v>32.077503200000002</c:v>
                </c:pt>
                <c:pt idx="16108">
                  <c:v>32.059574099999999</c:v>
                </c:pt>
                <c:pt idx="16109">
                  <c:v>32.040866899999997</c:v>
                </c:pt>
                <c:pt idx="16110">
                  <c:v>32.023033099999999</c:v>
                </c:pt>
                <c:pt idx="16111">
                  <c:v>32.005721999999999</c:v>
                </c:pt>
                <c:pt idx="16112">
                  <c:v>31.992145499999999</c:v>
                </c:pt>
                <c:pt idx="16113">
                  <c:v>31.9755726</c:v>
                </c:pt>
                <c:pt idx="16114">
                  <c:v>31.952169399999999</c:v>
                </c:pt>
                <c:pt idx="16115">
                  <c:v>31.9285259</c:v>
                </c:pt>
                <c:pt idx="16116">
                  <c:v>31.916265500000002</c:v>
                </c:pt>
                <c:pt idx="16117">
                  <c:v>31.890008900000002</c:v>
                </c:pt>
                <c:pt idx="16118">
                  <c:v>31.884597800000002</c:v>
                </c:pt>
                <c:pt idx="16119">
                  <c:v>31.861320500000001</c:v>
                </c:pt>
                <c:pt idx="16120">
                  <c:v>31.844917299999999</c:v>
                </c:pt>
                <c:pt idx="16121">
                  <c:v>31.829504</c:v>
                </c:pt>
                <c:pt idx="16122">
                  <c:v>31.806133299999999</c:v>
                </c:pt>
                <c:pt idx="16123">
                  <c:v>31.789051099999998</c:v>
                </c:pt>
                <c:pt idx="16124">
                  <c:v>31.775670999999999</c:v>
                </c:pt>
                <c:pt idx="16125">
                  <c:v>31.7526112</c:v>
                </c:pt>
                <c:pt idx="16126">
                  <c:v>31.728263900000002</c:v>
                </c:pt>
                <c:pt idx="16127">
                  <c:v>31.711172099999999</c:v>
                </c:pt>
                <c:pt idx="16128">
                  <c:v>31.688564299999999</c:v>
                </c:pt>
                <c:pt idx="16129">
                  <c:v>31.6693611</c:v>
                </c:pt>
                <c:pt idx="16130">
                  <c:v>31.658655199999998</c:v>
                </c:pt>
                <c:pt idx="16131">
                  <c:v>31.630697300000001</c:v>
                </c:pt>
                <c:pt idx="16132">
                  <c:v>31.603935199999999</c:v>
                </c:pt>
                <c:pt idx="16133">
                  <c:v>31.595704999999999</c:v>
                </c:pt>
                <c:pt idx="16134">
                  <c:v>31.569745999999999</c:v>
                </c:pt>
                <c:pt idx="16135">
                  <c:v>31.553941699999999</c:v>
                </c:pt>
                <c:pt idx="16136">
                  <c:v>31.532470700000001</c:v>
                </c:pt>
                <c:pt idx="16137">
                  <c:v>31.515592600000002</c:v>
                </c:pt>
                <c:pt idx="16138">
                  <c:v>31.495401399999999</c:v>
                </c:pt>
                <c:pt idx="16139">
                  <c:v>31.465661999999998</c:v>
                </c:pt>
                <c:pt idx="16140">
                  <c:v>31.4562855</c:v>
                </c:pt>
                <c:pt idx="16141">
                  <c:v>31.436534900000002</c:v>
                </c:pt>
                <c:pt idx="16142">
                  <c:v>31.419380199999999</c:v>
                </c:pt>
                <c:pt idx="16143">
                  <c:v>31.398685499999999</c:v>
                </c:pt>
                <c:pt idx="16144">
                  <c:v>31.3773956</c:v>
                </c:pt>
                <c:pt idx="16145">
                  <c:v>31.356596</c:v>
                </c:pt>
                <c:pt idx="16146">
                  <c:v>31.340478900000001</c:v>
                </c:pt>
                <c:pt idx="16147">
                  <c:v>31.332798</c:v>
                </c:pt>
                <c:pt idx="16148">
                  <c:v>31.306848500000001</c:v>
                </c:pt>
                <c:pt idx="16149">
                  <c:v>31.2916031</c:v>
                </c:pt>
                <c:pt idx="16150">
                  <c:v>31.257858299999999</c:v>
                </c:pt>
                <c:pt idx="16151">
                  <c:v>31.253700299999998</c:v>
                </c:pt>
                <c:pt idx="16152">
                  <c:v>31.238103899999999</c:v>
                </c:pt>
                <c:pt idx="16153">
                  <c:v>31.220882400000001</c:v>
                </c:pt>
                <c:pt idx="16154">
                  <c:v>31.206398</c:v>
                </c:pt>
                <c:pt idx="16155">
                  <c:v>31.1829967</c:v>
                </c:pt>
                <c:pt idx="16156">
                  <c:v>31.1693897</c:v>
                </c:pt>
                <c:pt idx="16157">
                  <c:v>31.1532135</c:v>
                </c:pt>
                <c:pt idx="16158">
                  <c:v>31.129592899999999</c:v>
                </c:pt>
                <c:pt idx="16159">
                  <c:v>31.116043099999999</c:v>
                </c:pt>
                <c:pt idx="16160">
                  <c:v>31.097946199999999</c:v>
                </c:pt>
                <c:pt idx="16161">
                  <c:v>31.079792000000001</c:v>
                </c:pt>
                <c:pt idx="16162">
                  <c:v>31.0764198</c:v>
                </c:pt>
                <c:pt idx="16163">
                  <c:v>31.052457799999999</c:v>
                </c:pt>
                <c:pt idx="16164">
                  <c:v>31.046140699999999</c:v>
                </c:pt>
                <c:pt idx="16165">
                  <c:v>31.024013499999999</c:v>
                </c:pt>
                <c:pt idx="16166">
                  <c:v>31.004140899999999</c:v>
                </c:pt>
                <c:pt idx="16167">
                  <c:v>30.987245600000001</c:v>
                </c:pt>
                <c:pt idx="16168">
                  <c:v>30.9694176</c:v>
                </c:pt>
                <c:pt idx="16169">
                  <c:v>30.959222799999999</c:v>
                </c:pt>
                <c:pt idx="16170">
                  <c:v>30.9388924</c:v>
                </c:pt>
                <c:pt idx="16171">
                  <c:v>30.924220999999999</c:v>
                </c:pt>
                <c:pt idx="16172">
                  <c:v>30.896402399999999</c:v>
                </c:pt>
                <c:pt idx="16173">
                  <c:v>30.889423399999998</c:v>
                </c:pt>
                <c:pt idx="16174">
                  <c:v>30.862073899999999</c:v>
                </c:pt>
                <c:pt idx="16175">
                  <c:v>30.849163099999998</c:v>
                </c:pt>
                <c:pt idx="16176">
                  <c:v>30.842557899999999</c:v>
                </c:pt>
                <c:pt idx="16177">
                  <c:v>30.821031600000001</c:v>
                </c:pt>
                <c:pt idx="16178">
                  <c:v>30.794275299999999</c:v>
                </c:pt>
                <c:pt idx="16179">
                  <c:v>30.7846756</c:v>
                </c:pt>
                <c:pt idx="16180">
                  <c:v>30.7694607</c:v>
                </c:pt>
                <c:pt idx="16181">
                  <c:v>30.748956700000001</c:v>
                </c:pt>
                <c:pt idx="16182">
                  <c:v>30.733160000000002</c:v>
                </c:pt>
                <c:pt idx="16183">
                  <c:v>30.717317600000001</c:v>
                </c:pt>
                <c:pt idx="16184">
                  <c:v>30.7008896</c:v>
                </c:pt>
                <c:pt idx="16185">
                  <c:v>30.681291600000002</c:v>
                </c:pt>
                <c:pt idx="16186">
                  <c:v>30.662183800000001</c:v>
                </c:pt>
                <c:pt idx="16187">
                  <c:v>30.6447906</c:v>
                </c:pt>
                <c:pt idx="16188">
                  <c:v>30.6196117</c:v>
                </c:pt>
                <c:pt idx="16189">
                  <c:v>30.605215099999999</c:v>
                </c:pt>
                <c:pt idx="16190">
                  <c:v>30.589143799999999</c:v>
                </c:pt>
                <c:pt idx="16191">
                  <c:v>30.581766099999999</c:v>
                </c:pt>
                <c:pt idx="16192">
                  <c:v>30.551303900000001</c:v>
                </c:pt>
                <c:pt idx="16193">
                  <c:v>30.528093299999998</c:v>
                </c:pt>
                <c:pt idx="16194">
                  <c:v>30.516290699999999</c:v>
                </c:pt>
                <c:pt idx="16195">
                  <c:v>30.498895600000001</c:v>
                </c:pt>
                <c:pt idx="16196">
                  <c:v>30.484817499999998</c:v>
                </c:pt>
                <c:pt idx="16197">
                  <c:v>30.470325500000001</c:v>
                </c:pt>
                <c:pt idx="16198">
                  <c:v>30.436418499999998</c:v>
                </c:pt>
                <c:pt idx="16199">
                  <c:v>30.429641700000001</c:v>
                </c:pt>
                <c:pt idx="16200">
                  <c:v>30.421537399999998</c:v>
                </c:pt>
                <c:pt idx="16201">
                  <c:v>30.3974552</c:v>
                </c:pt>
                <c:pt idx="16202">
                  <c:v>30.381786300000002</c:v>
                </c:pt>
                <c:pt idx="16203">
                  <c:v>30.365638700000002</c:v>
                </c:pt>
                <c:pt idx="16204">
                  <c:v>30.352361699999999</c:v>
                </c:pt>
                <c:pt idx="16205">
                  <c:v>30.327808399999999</c:v>
                </c:pt>
                <c:pt idx="16206">
                  <c:v>30.3068542</c:v>
                </c:pt>
                <c:pt idx="16207">
                  <c:v>30.295738199999999</c:v>
                </c:pt>
                <c:pt idx="16208">
                  <c:v>30.283149699999999</c:v>
                </c:pt>
                <c:pt idx="16209">
                  <c:v>30.260492299999999</c:v>
                </c:pt>
                <c:pt idx="16210">
                  <c:v>30.251207399999998</c:v>
                </c:pt>
                <c:pt idx="16211">
                  <c:v>30.226182900000001</c:v>
                </c:pt>
                <c:pt idx="16212">
                  <c:v>30.1999283</c:v>
                </c:pt>
                <c:pt idx="16213">
                  <c:v>30.194168099999999</c:v>
                </c:pt>
                <c:pt idx="16214">
                  <c:v>30.1670208</c:v>
                </c:pt>
                <c:pt idx="16215">
                  <c:v>30.1531868</c:v>
                </c:pt>
                <c:pt idx="16216">
                  <c:v>30.134201000000001</c:v>
                </c:pt>
                <c:pt idx="16217">
                  <c:v>30.120658899999999</c:v>
                </c:pt>
                <c:pt idx="16218">
                  <c:v>30.1060734</c:v>
                </c:pt>
                <c:pt idx="16219">
                  <c:v>30.0829716</c:v>
                </c:pt>
                <c:pt idx="16220">
                  <c:v>30.0584202</c:v>
                </c:pt>
                <c:pt idx="16221">
                  <c:v>30.048317000000001</c:v>
                </c:pt>
                <c:pt idx="16222">
                  <c:v>30.025140799999999</c:v>
                </c:pt>
                <c:pt idx="16223">
                  <c:v>30.007787700000002</c:v>
                </c:pt>
                <c:pt idx="16224">
                  <c:v>29.985242800000002</c:v>
                </c:pt>
                <c:pt idx="16225">
                  <c:v>29.9633751</c:v>
                </c:pt>
                <c:pt idx="16226">
                  <c:v>29.9461002</c:v>
                </c:pt>
                <c:pt idx="16227">
                  <c:v>29.924724600000001</c:v>
                </c:pt>
                <c:pt idx="16228">
                  <c:v>29.917747500000001</c:v>
                </c:pt>
                <c:pt idx="16229">
                  <c:v>29.900945700000001</c:v>
                </c:pt>
                <c:pt idx="16230">
                  <c:v>29.8816509</c:v>
                </c:pt>
                <c:pt idx="16231">
                  <c:v>29.861801100000001</c:v>
                </c:pt>
                <c:pt idx="16232">
                  <c:v>29.839267700000001</c:v>
                </c:pt>
                <c:pt idx="16233">
                  <c:v>29.822216000000001</c:v>
                </c:pt>
                <c:pt idx="16234">
                  <c:v>29.804552099999999</c:v>
                </c:pt>
                <c:pt idx="16235">
                  <c:v>29.792881000000001</c:v>
                </c:pt>
                <c:pt idx="16236">
                  <c:v>29.7821903</c:v>
                </c:pt>
                <c:pt idx="16237">
                  <c:v>29.761262899999998</c:v>
                </c:pt>
                <c:pt idx="16238">
                  <c:v>29.7418175</c:v>
                </c:pt>
                <c:pt idx="16239">
                  <c:v>29.722627599999999</c:v>
                </c:pt>
                <c:pt idx="16240">
                  <c:v>29.708467500000001</c:v>
                </c:pt>
                <c:pt idx="16241">
                  <c:v>29.688207599999998</c:v>
                </c:pt>
                <c:pt idx="16242">
                  <c:v>29.668048899999999</c:v>
                </c:pt>
                <c:pt idx="16243">
                  <c:v>29.642391199999999</c:v>
                </c:pt>
                <c:pt idx="16244">
                  <c:v>29.635049800000001</c:v>
                </c:pt>
                <c:pt idx="16245">
                  <c:v>29.613960299999999</c:v>
                </c:pt>
                <c:pt idx="16246">
                  <c:v>29.5981293</c:v>
                </c:pt>
                <c:pt idx="16247">
                  <c:v>29.581134800000001</c:v>
                </c:pt>
                <c:pt idx="16248">
                  <c:v>29.5561562</c:v>
                </c:pt>
                <c:pt idx="16249">
                  <c:v>29.5380173</c:v>
                </c:pt>
                <c:pt idx="16250">
                  <c:v>29.523864700000001</c:v>
                </c:pt>
                <c:pt idx="16251">
                  <c:v>29.505621000000001</c:v>
                </c:pt>
                <c:pt idx="16252">
                  <c:v>29.485654799999999</c:v>
                </c:pt>
                <c:pt idx="16253">
                  <c:v>29.471216200000001</c:v>
                </c:pt>
                <c:pt idx="16254">
                  <c:v>29.456409499999999</c:v>
                </c:pt>
                <c:pt idx="16255">
                  <c:v>29.4305038</c:v>
                </c:pt>
                <c:pt idx="16256">
                  <c:v>29.412383999999999</c:v>
                </c:pt>
                <c:pt idx="16257">
                  <c:v>29.393478399999999</c:v>
                </c:pt>
                <c:pt idx="16258">
                  <c:v>29.371292100000002</c:v>
                </c:pt>
                <c:pt idx="16259">
                  <c:v>29.353166600000002</c:v>
                </c:pt>
                <c:pt idx="16260">
                  <c:v>29.344013199999999</c:v>
                </c:pt>
                <c:pt idx="16261">
                  <c:v>29.320865600000001</c:v>
                </c:pt>
                <c:pt idx="16262">
                  <c:v>29.305282600000002</c:v>
                </c:pt>
                <c:pt idx="16263">
                  <c:v>29.284986499999999</c:v>
                </c:pt>
                <c:pt idx="16264">
                  <c:v>29.268468899999998</c:v>
                </c:pt>
                <c:pt idx="16265">
                  <c:v>29.245450999999999</c:v>
                </c:pt>
                <c:pt idx="16266">
                  <c:v>29.231656999999998</c:v>
                </c:pt>
                <c:pt idx="16267">
                  <c:v>29.217706700000001</c:v>
                </c:pt>
                <c:pt idx="16268">
                  <c:v>29.199981699999999</c:v>
                </c:pt>
                <c:pt idx="16269">
                  <c:v>29.180339799999999</c:v>
                </c:pt>
                <c:pt idx="16270">
                  <c:v>29.156341600000001</c:v>
                </c:pt>
                <c:pt idx="16271">
                  <c:v>29.1387711</c:v>
                </c:pt>
                <c:pt idx="16272">
                  <c:v>29.131355299999999</c:v>
                </c:pt>
                <c:pt idx="16273">
                  <c:v>29.106613200000002</c:v>
                </c:pt>
                <c:pt idx="16274">
                  <c:v>29.095451400000002</c:v>
                </c:pt>
                <c:pt idx="16275">
                  <c:v>29.074882500000001</c:v>
                </c:pt>
                <c:pt idx="16276">
                  <c:v>29.058004400000002</c:v>
                </c:pt>
                <c:pt idx="16277">
                  <c:v>29.036371200000001</c:v>
                </c:pt>
                <c:pt idx="16278">
                  <c:v>29.0255203</c:v>
                </c:pt>
                <c:pt idx="16279">
                  <c:v>29.009406999999999</c:v>
                </c:pt>
                <c:pt idx="16280">
                  <c:v>28.986022899999998</c:v>
                </c:pt>
                <c:pt idx="16281">
                  <c:v>28.981470099999999</c:v>
                </c:pt>
                <c:pt idx="16282">
                  <c:v>28.9627056</c:v>
                </c:pt>
                <c:pt idx="16283">
                  <c:v>28.9361134</c:v>
                </c:pt>
                <c:pt idx="16284">
                  <c:v>28.935649900000001</c:v>
                </c:pt>
                <c:pt idx="16285">
                  <c:v>28.916076700000001</c:v>
                </c:pt>
                <c:pt idx="16286">
                  <c:v>28.898000700000001</c:v>
                </c:pt>
                <c:pt idx="16287">
                  <c:v>28.883112000000001</c:v>
                </c:pt>
                <c:pt idx="16288">
                  <c:v>28.865013099999999</c:v>
                </c:pt>
                <c:pt idx="16289">
                  <c:v>28.846713999999999</c:v>
                </c:pt>
                <c:pt idx="16290">
                  <c:v>28.836238900000001</c:v>
                </c:pt>
                <c:pt idx="16291">
                  <c:v>28.819269200000001</c:v>
                </c:pt>
                <c:pt idx="16292">
                  <c:v>28.797317499999998</c:v>
                </c:pt>
                <c:pt idx="16293">
                  <c:v>28.793005000000001</c:v>
                </c:pt>
                <c:pt idx="16294">
                  <c:v>28.7692242</c:v>
                </c:pt>
                <c:pt idx="16295">
                  <c:v>28.749677699999999</c:v>
                </c:pt>
                <c:pt idx="16296">
                  <c:v>28.748270000000002</c:v>
                </c:pt>
                <c:pt idx="16297">
                  <c:v>28.726955400000001</c:v>
                </c:pt>
                <c:pt idx="16298">
                  <c:v>28.7019062</c:v>
                </c:pt>
                <c:pt idx="16299">
                  <c:v>28.685535399999999</c:v>
                </c:pt>
                <c:pt idx="16300">
                  <c:v>28.6728764</c:v>
                </c:pt>
                <c:pt idx="16301">
                  <c:v>28.655365</c:v>
                </c:pt>
                <c:pt idx="16302">
                  <c:v>28.646614100000001</c:v>
                </c:pt>
                <c:pt idx="16303">
                  <c:v>28.619318</c:v>
                </c:pt>
                <c:pt idx="16304">
                  <c:v>28.6159286</c:v>
                </c:pt>
                <c:pt idx="16305">
                  <c:v>28.594263099999999</c:v>
                </c:pt>
                <c:pt idx="16306">
                  <c:v>28.570699699999999</c:v>
                </c:pt>
                <c:pt idx="16307">
                  <c:v>28.549642599999999</c:v>
                </c:pt>
                <c:pt idx="16308">
                  <c:v>28.537954299999999</c:v>
                </c:pt>
                <c:pt idx="16309">
                  <c:v>28.527959800000001</c:v>
                </c:pt>
                <c:pt idx="16310">
                  <c:v>28.506321</c:v>
                </c:pt>
                <c:pt idx="16311">
                  <c:v>28.479917499999999</c:v>
                </c:pt>
                <c:pt idx="16312">
                  <c:v>28.469234499999999</c:v>
                </c:pt>
                <c:pt idx="16313">
                  <c:v>28.4545727</c:v>
                </c:pt>
                <c:pt idx="16314">
                  <c:v>28.4357109</c:v>
                </c:pt>
                <c:pt idx="16315">
                  <c:v>28.412141800000001</c:v>
                </c:pt>
                <c:pt idx="16316">
                  <c:v>28.395852999999999</c:v>
                </c:pt>
                <c:pt idx="16317">
                  <c:v>28.380621000000001</c:v>
                </c:pt>
                <c:pt idx="16318">
                  <c:v>28.3614292</c:v>
                </c:pt>
                <c:pt idx="16319">
                  <c:v>28.3404694</c:v>
                </c:pt>
                <c:pt idx="16320">
                  <c:v>28.320804599999999</c:v>
                </c:pt>
                <c:pt idx="16321">
                  <c:v>28.300464600000002</c:v>
                </c:pt>
                <c:pt idx="16322">
                  <c:v>28.296441999999999</c:v>
                </c:pt>
                <c:pt idx="16323">
                  <c:v>28.276164999999999</c:v>
                </c:pt>
                <c:pt idx="16324">
                  <c:v>28.248952899999999</c:v>
                </c:pt>
                <c:pt idx="16325">
                  <c:v>28.2318897</c:v>
                </c:pt>
                <c:pt idx="16326">
                  <c:v>28.2202549</c:v>
                </c:pt>
                <c:pt idx="16327">
                  <c:v>28.196931800000002</c:v>
                </c:pt>
                <c:pt idx="16328">
                  <c:v>28.175243399999999</c:v>
                </c:pt>
                <c:pt idx="16329">
                  <c:v>28.1555176</c:v>
                </c:pt>
                <c:pt idx="16330">
                  <c:v>28.141897199999999</c:v>
                </c:pt>
                <c:pt idx="16331">
                  <c:v>28.128393200000001</c:v>
                </c:pt>
                <c:pt idx="16332">
                  <c:v>28.1068897</c:v>
                </c:pt>
                <c:pt idx="16333">
                  <c:v>28.087055200000002</c:v>
                </c:pt>
                <c:pt idx="16334">
                  <c:v>28.0766773</c:v>
                </c:pt>
                <c:pt idx="16335">
                  <c:v>28.052902199999998</c:v>
                </c:pt>
                <c:pt idx="16336">
                  <c:v>28.026687599999999</c:v>
                </c:pt>
                <c:pt idx="16337">
                  <c:v>28.0227623</c:v>
                </c:pt>
                <c:pt idx="16338">
                  <c:v>27.997989700000002</c:v>
                </c:pt>
                <c:pt idx="16339">
                  <c:v>27.9783306</c:v>
                </c:pt>
                <c:pt idx="16340">
                  <c:v>27.963335000000001</c:v>
                </c:pt>
                <c:pt idx="16341">
                  <c:v>27.9401245</c:v>
                </c:pt>
                <c:pt idx="16342">
                  <c:v>27.9372349</c:v>
                </c:pt>
                <c:pt idx="16343">
                  <c:v>27.913967100000001</c:v>
                </c:pt>
                <c:pt idx="16344">
                  <c:v>27.895845399999999</c:v>
                </c:pt>
                <c:pt idx="16345">
                  <c:v>27.876421000000001</c:v>
                </c:pt>
                <c:pt idx="16346">
                  <c:v>27.860588100000001</c:v>
                </c:pt>
                <c:pt idx="16347">
                  <c:v>27.846664400000002</c:v>
                </c:pt>
                <c:pt idx="16348">
                  <c:v>27.836731</c:v>
                </c:pt>
                <c:pt idx="16349">
                  <c:v>27.812294000000001</c:v>
                </c:pt>
                <c:pt idx="16350">
                  <c:v>27.788404499999999</c:v>
                </c:pt>
                <c:pt idx="16351">
                  <c:v>27.7720299</c:v>
                </c:pt>
                <c:pt idx="16352">
                  <c:v>27.756544099999999</c:v>
                </c:pt>
                <c:pt idx="16353">
                  <c:v>27.744670899999999</c:v>
                </c:pt>
                <c:pt idx="16354">
                  <c:v>27.721200899999999</c:v>
                </c:pt>
                <c:pt idx="16355">
                  <c:v>27.703184100000001</c:v>
                </c:pt>
                <c:pt idx="16356">
                  <c:v>27.683979000000001</c:v>
                </c:pt>
                <c:pt idx="16357">
                  <c:v>27.663188900000002</c:v>
                </c:pt>
                <c:pt idx="16358">
                  <c:v>27.658203100000001</c:v>
                </c:pt>
                <c:pt idx="16359">
                  <c:v>27.633913</c:v>
                </c:pt>
                <c:pt idx="16360">
                  <c:v>27.620437599999999</c:v>
                </c:pt>
                <c:pt idx="16361">
                  <c:v>27.607791899999999</c:v>
                </c:pt>
                <c:pt idx="16362">
                  <c:v>27.588420899999999</c:v>
                </c:pt>
                <c:pt idx="16363">
                  <c:v>27.567581199999999</c:v>
                </c:pt>
                <c:pt idx="16364">
                  <c:v>27.553539300000001</c:v>
                </c:pt>
                <c:pt idx="16365">
                  <c:v>27.536356000000001</c:v>
                </c:pt>
                <c:pt idx="16366">
                  <c:v>27.528940200000001</c:v>
                </c:pt>
                <c:pt idx="16367">
                  <c:v>27.5107365</c:v>
                </c:pt>
                <c:pt idx="16368">
                  <c:v>27.496122400000001</c:v>
                </c:pt>
                <c:pt idx="16369">
                  <c:v>27.482616400000001</c:v>
                </c:pt>
                <c:pt idx="16370">
                  <c:v>27.469604499999999</c:v>
                </c:pt>
                <c:pt idx="16371">
                  <c:v>27.457952500000001</c:v>
                </c:pt>
                <c:pt idx="16372">
                  <c:v>27.4416771</c:v>
                </c:pt>
                <c:pt idx="16373">
                  <c:v>27.427572300000001</c:v>
                </c:pt>
                <c:pt idx="16374">
                  <c:v>27.4105892</c:v>
                </c:pt>
                <c:pt idx="16375">
                  <c:v>27.408281299999999</c:v>
                </c:pt>
                <c:pt idx="16376">
                  <c:v>27.388051999999998</c:v>
                </c:pt>
                <c:pt idx="16377">
                  <c:v>27.3767529</c:v>
                </c:pt>
                <c:pt idx="16378">
                  <c:v>27.3685589</c:v>
                </c:pt>
                <c:pt idx="16379">
                  <c:v>27.3563118</c:v>
                </c:pt>
                <c:pt idx="16380">
                  <c:v>27.342819200000001</c:v>
                </c:pt>
                <c:pt idx="16381">
                  <c:v>27.339960099999999</c:v>
                </c:pt>
                <c:pt idx="16382">
                  <c:v>27.328010599999999</c:v>
                </c:pt>
                <c:pt idx="16383">
                  <c:v>27.320234299999999</c:v>
                </c:pt>
                <c:pt idx="16384">
                  <c:v>27.307594300000002</c:v>
                </c:pt>
                <c:pt idx="16385">
                  <c:v>27.296789199999999</c:v>
                </c:pt>
                <c:pt idx="16386">
                  <c:v>27.288648599999998</c:v>
                </c:pt>
                <c:pt idx="16387">
                  <c:v>27.281200399999999</c:v>
                </c:pt>
                <c:pt idx="16388">
                  <c:v>27.279540999999998</c:v>
                </c:pt>
                <c:pt idx="16389">
                  <c:v>27.269493099999998</c:v>
                </c:pt>
                <c:pt idx="16390">
                  <c:v>27.269241300000001</c:v>
                </c:pt>
                <c:pt idx="16391">
                  <c:v>27.260553399999999</c:v>
                </c:pt>
                <c:pt idx="16392">
                  <c:v>27.2478905</c:v>
                </c:pt>
                <c:pt idx="16393">
                  <c:v>27.244209300000001</c:v>
                </c:pt>
                <c:pt idx="16394">
                  <c:v>27.236869800000001</c:v>
                </c:pt>
                <c:pt idx="16395">
                  <c:v>27.230150200000001</c:v>
                </c:pt>
                <c:pt idx="16396">
                  <c:v>27.219444299999999</c:v>
                </c:pt>
                <c:pt idx="16397">
                  <c:v>27.213939700000001</c:v>
                </c:pt>
                <c:pt idx="16398">
                  <c:v>27.2066841</c:v>
                </c:pt>
                <c:pt idx="16399">
                  <c:v>27.196973799999999</c:v>
                </c:pt>
                <c:pt idx="16400">
                  <c:v>27.195642500000002</c:v>
                </c:pt>
                <c:pt idx="16401">
                  <c:v>27.196498900000002</c:v>
                </c:pt>
                <c:pt idx="16402">
                  <c:v>27.188821799999999</c:v>
                </c:pt>
                <c:pt idx="16403">
                  <c:v>27.1832314</c:v>
                </c:pt>
                <c:pt idx="16404">
                  <c:v>27.1700172</c:v>
                </c:pt>
                <c:pt idx="16405">
                  <c:v>27.1710472</c:v>
                </c:pt>
                <c:pt idx="16406">
                  <c:v>27.163009599999999</c:v>
                </c:pt>
                <c:pt idx="16407">
                  <c:v>27.151483500000001</c:v>
                </c:pt>
                <c:pt idx="16408">
                  <c:v>27.154443700000002</c:v>
                </c:pt>
                <c:pt idx="16409">
                  <c:v>27.130504599999998</c:v>
                </c:pt>
                <c:pt idx="16410">
                  <c:v>27.135496100000001</c:v>
                </c:pt>
                <c:pt idx="16411">
                  <c:v>27.1307011</c:v>
                </c:pt>
                <c:pt idx="16412">
                  <c:v>27.132900200000002</c:v>
                </c:pt>
                <c:pt idx="16413">
                  <c:v>27.1164646</c:v>
                </c:pt>
                <c:pt idx="16414">
                  <c:v>27.1172009</c:v>
                </c:pt>
                <c:pt idx="16415">
                  <c:v>27.1100903</c:v>
                </c:pt>
                <c:pt idx="16416">
                  <c:v>27.108142900000001</c:v>
                </c:pt>
                <c:pt idx="16417">
                  <c:v>27.100221600000001</c:v>
                </c:pt>
                <c:pt idx="16418">
                  <c:v>27.093572600000002</c:v>
                </c:pt>
                <c:pt idx="16419">
                  <c:v>27.0953388</c:v>
                </c:pt>
                <c:pt idx="16420">
                  <c:v>27.088197699999998</c:v>
                </c:pt>
                <c:pt idx="16421">
                  <c:v>27.078401599999999</c:v>
                </c:pt>
                <c:pt idx="16422">
                  <c:v>27.071228000000001</c:v>
                </c:pt>
                <c:pt idx="16423">
                  <c:v>27.0765572</c:v>
                </c:pt>
                <c:pt idx="16424">
                  <c:v>27.068344100000001</c:v>
                </c:pt>
                <c:pt idx="16425">
                  <c:v>27.069603000000001</c:v>
                </c:pt>
                <c:pt idx="16426">
                  <c:v>27.056785600000001</c:v>
                </c:pt>
                <c:pt idx="16427">
                  <c:v>27.049859999999999</c:v>
                </c:pt>
                <c:pt idx="16428">
                  <c:v>27.047508199999999</c:v>
                </c:pt>
                <c:pt idx="16429">
                  <c:v>27.038299599999998</c:v>
                </c:pt>
                <c:pt idx="16430">
                  <c:v>27.039913200000001</c:v>
                </c:pt>
                <c:pt idx="16431">
                  <c:v>27.038167999999999</c:v>
                </c:pt>
                <c:pt idx="16432">
                  <c:v>27.0376282</c:v>
                </c:pt>
                <c:pt idx="16433">
                  <c:v>27.0295372</c:v>
                </c:pt>
                <c:pt idx="16434">
                  <c:v>27.025238000000002</c:v>
                </c:pt>
                <c:pt idx="16435">
                  <c:v>27.019832600000001</c:v>
                </c:pt>
                <c:pt idx="16436">
                  <c:v>27.0181808</c:v>
                </c:pt>
                <c:pt idx="16437">
                  <c:v>27.004571899999998</c:v>
                </c:pt>
                <c:pt idx="16438">
                  <c:v>27.0105991</c:v>
                </c:pt>
                <c:pt idx="16439">
                  <c:v>27.006561300000001</c:v>
                </c:pt>
                <c:pt idx="16440">
                  <c:v>27.000524500000001</c:v>
                </c:pt>
                <c:pt idx="16441">
                  <c:v>26.993770600000001</c:v>
                </c:pt>
                <c:pt idx="16442">
                  <c:v>26.986139300000001</c:v>
                </c:pt>
                <c:pt idx="16443">
                  <c:v>26.988012300000001</c:v>
                </c:pt>
                <c:pt idx="16444">
                  <c:v>26.982484800000002</c:v>
                </c:pt>
                <c:pt idx="16445">
                  <c:v>26.9767036</c:v>
                </c:pt>
                <c:pt idx="16446">
                  <c:v>26.972110700000002</c:v>
                </c:pt>
                <c:pt idx="16447">
                  <c:v>26.967473999999999</c:v>
                </c:pt>
                <c:pt idx="16448">
                  <c:v>26.959470700000001</c:v>
                </c:pt>
                <c:pt idx="16449">
                  <c:v>26.958553299999998</c:v>
                </c:pt>
                <c:pt idx="16450">
                  <c:v>26.955831499999999</c:v>
                </c:pt>
                <c:pt idx="16451">
                  <c:v>26.948057200000001</c:v>
                </c:pt>
                <c:pt idx="16452">
                  <c:v>26.9505558</c:v>
                </c:pt>
                <c:pt idx="16453">
                  <c:v>26.9372425</c:v>
                </c:pt>
                <c:pt idx="16454">
                  <c:v>26.938949600000001</c:v>
                </c:pt>
                <c:pt idx="16455">
                  <c:v>26.9358158</c:v>
                </c:pt>
                <c:pt idx="16456">
                  <c:v>26.9369984</c:v>
                </c:pt>
                <c:pt idx="16457">
                  <c:v>26.926815000000001</c:v>
                </c:pt>
                <c:pt idx="16458">
                  <c:v>26.922197300000001</c:v>
                </c:pt>
                <c:pt idx="16459">
                  <c:v>26.9194508</c:v>
                </c:pt>
                <c:pt idx="16460">
                  <c:v>26.914922700000002</c:v>
                </c:pt>
                <c:pt idx="16461">
                  <c:v>26.919536600000001</c:v>
                </c:pt>
                <c:pt idx="16462">
                  <c:v>26.902151100000001</c:v>
                </c:pt>
                <c:pt idx="16463">
                  <c:v>26.902751899999998</c:v>
                </c:pt>
                <c:pt idx="16464">
                  <c:v>26.913141299999999</c:v>
                </c:pt>
                <c:pt idx="16465">
                  <c:v>26.901491199999999</c:v>
                </c:pt>
                <c:pt idx="16466">
                  <c:v>26.896221199999999</c:v>
                </c:pt>
                <c:pt idx="16467">
                  <c:v>26.888895000000002</c:v>
                </c:pt>
                <c:pt idx="16468">
                  <c:v>26.8759899</c:v>
                </c:pt>
                <c:pt idx="16469">
                  <c:v>26.878511400000001</c:v>
                </c:pt>
                <c:pt idx="16470">
                  <c:v>26.875679000000002</c:v>
                </c:pt>
                <c:pt idx="16471">
                  <c:v>26.875845000000002</c:v>
                </c:pt>
                <c:pt idx="16472">
                  <c:v>26.8741512</c:v>
                </c:pt>
                <c:pt idx="16473">
                  <c:v>26.864997899999999</c:v>
                </c:pt>
                <c:pt idx="16474">
                  <c:v>26.856458700000001</c:v>
                </c:pt>
                <c:pt idx="16475">
                  <c:v>26.856454800000002</c:v>
                </c:pt>
                <c:pt idx="16476">
                  <c:v>26.849779099999999</c:v>
                </c:pt>
                <c:pt idx="16477">
                  <c:v>26.848224600000002</c:v>
                </c:pt>
                <c:pt idx="16478">
                  <c:v>26.8471069</c:v>
                </c:pt>
                <c:pt idx="16479">
                  <c:v>26.8476429</c:v>
                </c:pt>
                <c:pt idx="16480">
                  <c:v>26.844957399999998</c:v>
                </c:pt>
                <c:pt idx="16481">
                  <c:v>26.833652499999999</c:v>
                </c:pt>
                <c:pt idx="16482">
                  <c:v>26.834258999999999</c:v>
                </c:pt>
                <c:pt idx="16483">
                  <c:v>26.835071599999999</c:v>
                </c:pt>
                <c:pt idx="16484">
                  <c:v>26.827842700000001</c:v>
                </c:pt>
                <c:pt idx="16485">
                  <c:v>26.819347400000002</c:v>
                </c:pt>
                <c:pt idx="16486">
                  <c:v>26.8253536</c:v>
                </c:pt>
                <c:pt idx="16487">
                  <c:v>26.8263912</c:v>
                </c:pt>
                <c:pt idx="16488">
                  <c:v>26.817831000000002</c:v>
                </c:pt>
                <c:pt idx="16489">
                  <c:v>26.823989900000001</c:v>
                </c:pt>
                <c:pt idx="16490">
                  <c:v>26.8219852</c:v>
                </c:pt>
                <c:pt idx="16491">
                  <c:v>26.809188800000001</c:v>
                </c:pt>
                <c:pt idx="16492">
                  <c:v>26.817302699999999</c:v>
                </c:pt>
                <c:pt idx="16493">
                  <c:v>26.8073616</c:v>
                </c:pt>
                <c:pt idx="16494">
                  <c:v>26.8054314</c:v>
                </c:pt>
                <c:pt idx="16495">
                  <c:v>26.807161300000001</c:v>
                </c:pt>
                <c:pt idx="16496">
                  <c:v>26.795556999999999</c:v>
                </c:pt>
                <c:pt idx="16497">
                  <c:v>26.798854800000001</c:v>
                </c:pt>
                <c:pt idx="16498">
                  <c:v>26.8042412</c:v>
                </c:pt>
                <c:pt idx="16499">
                  <c:v>26.798898699999999</c:v>
                </c:pt>
                <c:pt idx="16500">
                  <c:v>26.797269799999999</c:v>
                </c:pt>
                <c:pt idx="16501">
                  <c:v>26.7953224</c:v>
                </c:pt>
                <c:pt idx="16502">
                  <c:v>26.788444500000001</c:v>
                </c:pt>
                <c:pt idx="16503">
                  <c:v>26.786684000000001</c:v>
                </c:pt>
                <c:pt idx="16504">
                  <c:v>26.784673699999999</c:v>
                </c:pt>
                <c:pt idx="16505">
                  <c:v>26.784378100000001</c:v>
                </c:pt>
                <c:pt idx="16506">
                  <c:v>26.787534699999998</c:v>
                </c:pt>
                <c:pt idx="16507">
                  <c:v>26.776218400000001</c:v>
                </c:pt>
                <c:pt idx="16508">
                  <c:v>26.7790508</c:v>
                </c:pt>
                <c:pt idx="16509">
                  <c:v>26.776040999999999</c:v>
                </c:pt>
                <c:pt idx="16510">
                  <c:v>26.7717381</c:v>
                </c:pt>
                <c:pt idx="16511">
                  <c:v>26.778697999999999</c:v>
                </c:pt>
                <c:pt idx="16512">
                  <c:v>26.7679653</c:v>
                </c:pt>
                <c:pt idx="16513">
                  <c:v>26.767856600000002</c:v>
                </c:pt>
                <c:pt idx="16514">
                  <c:v>26.769651400000001</c:v>
                </c:pt>
                <c:pt idx="16515">
                  <c:v>26.7639122</c:v>
                </c:pt>
                <c:pt idx="16516">
                  <c:v>26.754737899999999</c:v>
                </c:pt>
                <c:pt idx="16517">
                  <c:v>26.7588978</c:v>
                </c:pt>
                <c:pt idx="16518">
                  <c:v>26.7551594</c:v>
                </c:pt>
                <c:pt idx="16519">
                  <c:v>26.759744600000001</c:v>
                </c:pt>
                <c:pt idx="16520">
                  <c:v>26.751867300000001</c:v>
                </c:pt>
                <c:pt idx="16521">
                  <c:v>26.752244900000001</c:v>
                </c:pt>
                <c:pt idx="16522">
                  <c:v>26.745990800000001</c:v>
                </c:pt>
                <c:pt idx="16523">
                  <c:v>26.7481422</c:v>
                </c:pt>
                <c:pt idx="16524">
                  <c:v>26.747806499999999</c:v>
                </c:pt>
                <c:pt idx="16525">
                  <c:v>26.739362700000001</c:v>
                </c:pt>
                <c:pt idx="16526">
                  <c:v>26.7474232</c:v>
                </c:pt>
                <c:pt idx="16527">
                  <c:v>26.744035700000001</c:v>
                </c:pt>
                <c:pt idx="16528">
                  <c:v>26.7473068</c:v>
                </c:pt>
                <c:pt idx="16529">
                  <c:v>26.7484474</c:v>
                </c:pt>
                <c:pt idx="16530">
                  <c:v>26.7420692</c:v>
                </c:pt>
                <c:pt idx="16531">
                  <c:v>26.739719399999998</c:v>
                </c:pt>
                <c:pt idx="16532">
                  <c:v>26.736328100000001</c:v>
                </c:pt>
                <c:pt idx="16533">
                  <c:v>26.7367992</c:v>
                </c:pt>
                <c:pt idx="16534">
                  <c:v>26.7395496</c:v>
                </c:pt>
                <c:pt idx="16535">
                  <c:v>26.739460000000001</c:v>
                </c:pt>
                <c:pt idx="16536">
                  <c:v>26.736183199999999</c:v>
                </c:pt>
                <c:pt idx="16537">
                  <c:v>26.732391400000001</c:v>
                </c:pt>
                <c:pt idx="16538">
                  <c:v>26.735101700000001</c:v>
                </c:pt>
                <c:pt idx="16539">
                  <c:v>26.737537400000001</c:v>
                </c:pt>
                <c:pt idx="16540">
                  <c:v>26.732469600000002</c:v>
                </c:pt>
                <c:pt idx="16541">
                  <c:v>26.7294731</c:v>
                </c:pt>
                <c:pt idx="16542">
                  <c:v>26.7311783</c:v>
                </c:pt>
                <c:pt idx="16543">
                  <c:v>26.729030600000002</c:v>
                </c:pt>
                <c:pt idx="16544">
                  <c:v>26.734111800000001</c:v>
                </c:pt>
                <c:pt idx="16545">
                  <c:v>26.725500100000001</c:v>
                </c:pt>
                <c:pt idx="16546">
                  <c:v>26.730964700000001</c:v>
                </c:pt>
                <c:pt idx="16547">
                  <c:v>26.714164700000001</c:v>
                </c:pt>
                <c:pt idx="16548">
                  <c:v>26.719694100000002</c:v>
                </c:pt>
                <c:pt idx="16549">
                  <c:v>26.7243347</c:v>
                </c:pt>
                <c:pt idx="16550">
                  <c:v>26.722957600000001</c:v>
                </c:pt>
                <c:pt idx="16551">
                  <c:v>26.713209200000001</c:v>
                </c:pt>
                <c:pt idx="16552">
                  <c:v>26.7190151</c:v>
                </c:pt>
                <c:pt idx="16553">
                  <c:v>26.7166557</c:v>
                </c:pt>
                <c:pt idx="16554">
                  <c:v>26.710678099999999</c:v>
                </c:pt>
                <c:pt idx="16555">
                  <c:v>26.7180252</c:v>
                </c:pt>
                <c:pt idx="16556">
                  <c:v>26.709592799999999</c:v>
                </c:pt>
                <c:pt idx="16557">
                  <c:v>26.705698000000002</c:v>
                </c:pt>
                <c:pt idx="16558">
                  <c:v>26.715661999999998</c:v>
                </c:pt>
                <c:pt idx="16559">
                  <c:v>26.7088261</c:v>
                </c:pt>
                <c:pt idx="16560">
                  <c:v>26.703227999999999</c:v>
                </c:pt>
                <c:pt idx="16561">
                  <c:v>26.703058200000001</c:v>
                </c:pt>
                <c:pt idx="16562">
                  <c:v>26.698596999999999</c:v>
                </c:pt>
                <c:pt idx="16563">
                  <c:v>26.701135600000001</c:v>
                </c:pt>
                <c:pt idx="16564">
                  <c:v>26.707054100000001</c:v>
                </c:pt>
                <c:pt idx="16565">
                  <c:v>26.696708699999999</c:v>
                </c:pt>
                <c:pt idx="16566">
                  <c:v>26.702261</c:v>
                </c:pt>
                <c:pt idx="16567">
                  <c:v>26.696966199999999</c:v>
                </c:pt>
                <c:pt idx="16568">
                  <c:v>26.695432700000001</c:v>
                </c:pt>
                <c:pt idx="16569">
                  <c:v>26.6898479</c:v>
                </c:pt>
                <c:pt idx="16570">
                  <c:v>26.6877937</c:v>
                </c:pt>
                <c:pt idx="16571">
                  <c:v>26.696033499999999</c:v>
                </c:pt>
                <c:pt idx="16572">
                  <c:v>26.691995599999998</c:v>
                </c:pt>
                <c:pt idx="16573">
                  <c:v>26.6846161</c:v>
                </c:pt>
                <c:pt idx="16574">
                  <c:v>26.678682299999998</c:v>
                </c:pt>
                <c:pt idx="16575">
                  <c:v>26.688808399999999</c:v>
                </c:pt>
                <c:pt idx="16576">
                  <c:v>26.678146399999999</c:v>
                </c:pt>
                <c:pt idx="16577">
                  <c:v>26.679990799999999</c:v>
                </c:pt>
                <c:pt idx="16578">
                  <c:v>26.679271700000001</c:v>
                </c:pt>
                <c:pt idx="16579">
                  <c:v>26.680282600000002</c:v>
                </c:pt>
                <c:pt idx="16580">
                  <c:v>26.6793251</c:v>
                </c:pt>
                <c:pt idx="16581">
                  <c:v>26.675945299999999</c:v>
                </c:pt>
                <c:pt idx="16582">
                  <c:v>26.682970000000001</c:v>
                </c:pt>
                <c:pt idx="16583">
                  <c:v>26.671560299999999</c:v>
                </c:pt>
                <c:pt idx="16584">
                  <c:v>26.6779823</c:v>
                </c:pt>
                <c:pt idx="16585">
                  <c:v>26.680730799999999</c:v>
                </c:pt>
                <c:pt idx="16586">
                  <c:v>26.668899499999998</c:v>
                </c:pt>
                <c:pt idx="16587">
                  <c:v>26.674085600000002</c:v>
                </c:pt>
                <c:pt idx="16588">
                  <c:v>26.675472299999999</c:v>
                </c:pt>
                <c:pt idx="16589">
                  <c:v>26.678688000000001</c:v>
                </c:pt>
                <c:pt idx="16590">
                  <c:v>26.671678499999999</c:v>
                </c:pt>
                <c:pt idx="16591">
                  <c:v>26.671621300000002</c:v>
                </c:pt>
                <c:pt idx="16592">
                  <c:v>26.666208300000001</c:v>
                </c:pt>
                <c:pt idx="16593">
                  <c:v>26.672283199999999</c:v>
                </c:pt>
                <c:pt idx="16594">
                  <c:v>26.672479599999999</c:v>
                </c:pt>
                <c:pt idx="16595">
                  <c:v>26.670463600000001</c:v>
                </c:pt>
                <c:pt idx="16596">
                  <c:v>26.673555400000001</c:v>
                </c:pt>
                <c:pt idx="16597">
                  <c:v>26.667360299999999</c:v>
                </c:pt>
                <c:pt idx="16598">
                  <c:v>26.668661100000001</c:v>
                </c:pt>
                <c:pt idx="16599">
                  <c:v>26.672071500000001</c:v>
                </c:pt>
                <c:pt idx="16600">
                  <c:v>26.670385400000001</c:v>
                </c:pt>
                <c:pt idx="16601">
                  <c:v>26.666969300000002</c:v>
                </c:pt>
                <c:pt idx="16602">
                  <c:v>26.677417800000001</c:v>
                </c:pt>
                <c:pt idx="16603">
                  <c:v>26.677196500000001</c:v>
                </c:pt>
                <c:pt idx="16604">
                  <c:v>26.670764900000002</c:v>
                </c:pt>
                <c:pt idx="16605">
                  <c:v>26.676256200000001</c:v>
                </c:pt>
                <c:pt idx="16606">
                  <c:v>26.672658899999998</c:v>
                </c:pt>
                <c:pt idx="16607">
                  <c:v>26.678008999999999</c:v>
                </c:pt>
                <c:pt idx="16608">
                  <c:v>26.677774400000001</c:v>
                </c:pt>
                <c:pt idx="16609">
                  <c:v>26.680229199999999</c:v>
                </c:pt>
                <c:pt idx="16610">
                  <c:v>26.677799199999999</c:v>
                </c:pt>
                <c:pt idx="16611">
                  <c:v>26.6753082</c:v>
                </c:pt>
                <c:pt idx="16612">
                  <c:v>26.676946600000001</c:v>
                </c:pt>
                <c:pt idx="16613">
                  <c:v>26.669670100000001</c:v>
                </c:pt>
                <c:pt idx="16614">
                  <c:v>26.670003900000001</c:v>
                </c:pt>
                <c:pt idx="16615">
                  <c:v>26.6759834</c:v>
                </c:pt>
                <c:pt idx="16616">
                  <c:v>26.666751900000001</c:v>
                </c:pt>
                <c:pt idx="16617">
                  <c:v>26.678777700000001</c:v>
                </c:pt>
                <c:pt idx="16618">
                  <c:v>26.670644800000002</c:v>
                </c:pt>
                <c:pt idx="16619">
                  <c:v>26.665983199999999</c:v>
                </c:pt>
                <c:pt idx="16620">
                  <c:v>26.676530799999998</c:v>
                </c:pt>
                <c:pt idx="16621">
                  <c:v>26.678514499999999</c:v>
                </c:pt>
                <c:pt idx="16622">
                  <c:v>26.667852400000001</c:v>
                </c:pt>
                <c:pt idx="16623">
                  <c:v>26.673944500000001</c:v>
                </c:pt>
                <c:pt idx="16624">
                  <c:v>26.6789074</c:v>
                </c:pt>
                <c:pt idx="16625">
                  <c:v>26.674474700000001</c:v>
                </c:pt>
                <c:pt idx="16626">
                  <c:v>26.673349399999999</c:v>
                </c:pt>
                <c:pt idx="16627">
                  <c:v>26.6756554</c:v>
                </c:pt>
                <c:pt idx="16628">
                  <c:v>26.676732999999999</c:v>
                </c:pt>
                <c:pt idx="16629">
                  <c:v>26.6801128</c:v>
                </c:pt>
                <c:pt idx="16630">
                  <c:v>26.666338</c:v>
                </c:pt>
                <c:pt idx="16631">
                  <c:v>26.678335199999999</c:v>
                </c:pt>
                <c:pt idx="16632">
                  <c:v>26.669958099999999</c:v>
                </c:pt>
                <c:pt idx="16633">
                  <c:v>26.672157299999999</c:v>
                </c:pt>
                <c:pt idx="16634">
                  <c:v>26.669992400000002</c:v>
                </c:pt>
                <c:pt idx="16635">
                  <c:v>26.670734400000001</c:v>
                </c:pt>
                <c:pt idx="16636">
                  <c:v>26.665639899999999</c:v>
                </c:pt>
                <c:pt idx="16637">
                  <c:v>26.669948600000001</c:v>
                </c:pt>
                <c:pt idx="16638">
                  <c:v>26.6732616</c:v>
                </c:pt>
                <c:pt idx="16639">
                  <c:v>26.674880999999999</c:v>
                </c:pt>
                <c:pt idx="16640">
                  <c:v>26.6742764</c:v>
                </c:pt>
                <c:pt idx="16641">
                  <c:v>26.6695919</c:v>
                </c:pt>
                <c:pt idx="16642">
                  <c:v>26.671241800000001</c:v>
                </c:pt>
                <c:pt idx="16643">
                  <c:v>26.6630173</c:v>
                </c:pt>
                <c:pt idx="16644">
                  <c:v>26.6690769</c:v>
                </c:pt>
                <c:pt idx="16645">
                  <c:v>26.667589199999998</c:v>
                </c:pt>
                <c:pt idx="16646">
                  <c:v>26.669538500000002</c:v>
                </c:pt>
                <c:pt idx="16647">
                  <c:v>26.665113399999999</c:v>
                </c:pt>
                <c:pt idx="16648">
                  <c:v>26.668577200000001</c:v>
                </c:pt>
                <c:pt idx="16649">
                  <c:v>26.660762800000001</c:v>
                </c:pt>
                <c:pt idx="16650">
                  <c:v>26.676732999999999</c:v>
                </c:pt>
                <c:pt idx="16651">
                  <c:v>26.669239000000001</c:v>
                </c:pt>
                <c:pt idx="16652">
                  <c:v>26.661020300000001</c:v>
                </c:pt>
                <c:pt idx="16653">
                  <c:v>26.669797899999999</c:v>
                </c:pt>
                <c:pt idx="16654">
                  <c:v>26.6667004</c:v>
                </c:pt>
                <c:pt idx="16655">
                  <c:v>26.672262199999999</c:v>
                </c:pt>
                <c:pt idx="16656">
                  <c:v>26.676549900000001</c:v>
                </c:pt>
                <c:pt idx="16657">
                  <c:v>26.673673600000001</c:v>
                </c:pt>
                <c:pt idx="16658">
                  <c:v>26.676691099999999</c:v>
                </c:pt>
                <c:pt idx="16659">
                  <c:v>26.6756153</c:v>
                </c:pt>
                <c:pt idx="16660">
                  <c:v>26.682081199999999</c:v>
                </c:pt>
                <c:pt idx="16661">
                  <c:v>26.676362999999998</c:v>
                </c:pt>
                <c:pt idx="16662">
                  <c:v>26.678688000000001</c:v>
                </c:pt>
                <c:pt idx="16663">
                  <c:v>26.677663800000001</c:v>
                </c:pt>
                <c:pt idx="16664">
                  <c:v>26.687978699999999</c:v>
                </c:pt>
                <c:pt idx="16665">
                  <c:v>26.685684200000001</c:v>
                </c:pt>
                <c:pt idx="16666">
                  <c:v>26.688980099999998</c:v>
                </c:pt>
                <c:pt idx="16667">
                  <c:v>26.6848621</c:v>
                </c:pt>
                <c:pt idx="16668">
                  <c:v>26.6883965</c:v>
                </c:pt>
                <c:pt idx="16669">
                  <c:v>26.695833199999999</c:v>
                </c:pt>
                <c:pt idx="16670">
                  <c:v>26.695715</c:v>
                </c:pt>
                <c:pt idx="16671">
                  <c:v>26.701957700000001</c:v>
                </c:pt>
                <c:pt idx="16672">
                  <c:v>26.6968937</c:v>
                </c:pt>
                <c:pt idx="16673">
                  <c:v>26.705194500000001</c:v>
                </c:pt>
                <c:pt idx="16674">
                  <c:v>26.700408899999999</c:v>
                </c:pt>
                <c:pt idx="16675">
                  <c:v>26.7104912</c:v>
                </c:pt>
                <c:pt idx="16676">
                  <c:v>26.707326900000002</c:v>
                </c:pt>
                <c:pt idx="16677">
                  <c:v>26.7092876</c:v>
                </c:pt>
                <c:pt idx="16678">
                  <c:v>26.705913500000001</c:v>
                </c:pt>
                <c:pt idx="16679">
                  <c:v>26.708963399999998</c:v>
                </c:pt>
                <c:pt idx="16680">
                  <c:v>26.7162285</c:v>
                </c:pt>
                <c:pt idx="16681">
                  <c:v>26.7134304</c:v>
                </c:pt>
                <c:pt idx="16682">
                  <c:v>26.715974800000001</c:v>
                </c:pt>
                <c:pt idx="16683">
                  <c:v>26.7194042</c:v>
                </c:pt>
                <c:pt idx="16684">
                  <c:v>26.718944499999999</c:v>
                </c:pt>
                <c:pt idx="16685">
                  <c:v>26.724683800000001</c:v>
                </c:pt>
                <c:pt idx="16686">
                  <c:v>26.720266299999999</c:v>
                </c:pt>
                <c:pt idx="16687">
                  <c:v>26.721565200000001</c:v>
                </c:pt>
                <c:pt idx="16688">
                  <c:v>26.724012399999999</c:v>
                </c:pt>
                <c:pt idx="16689">
                  <c:v>26.7266674</c:v>
                </c:pt>
                <c:pt idx="16690">
                  <c:v>26.720760299999998</c:v>
                </c:pt>
                <c:pt idx="16691">
                  <c:v>26.722093600000001</c:v>
                </c:pt>
                <c:pt idx="16692">
                  <c:v>26.720104200000002</c:v>
                </c:pt>
                <c:pt idx="16693">
                  <c:v>26.721017799999998</c:v>
                </c:pt>
                <c:pt idx="16694">
                  <c:v>26.719560600000001</c:v>
                </c:pt>
                <c:pt idx="16695">
                  <c:v>26.719034199999999</c:v>
                </c:pt>
                <c:pt idx="16696">
                  <c:v>26.7141056</c:v>
                </c:pt>
                <c:pt idx="16697">
                  <c:v>26.7208538</c:v>
                </c:pt>
                <c:pt idx="16698">
                  <c:v>26.715145100000001</c:v>
                </c:pt>
                <c:pt idx="16699">
                  <c:v>26.716161700000001</c:v>
                </c:pt>
                <c:pt idx="16700">
                  <c:v>26.7097874</c:v>
                </c:pt>
                <c:pt idx="16701">
                  <c:v>26.715139400000002</c:v>
                </c:pt>
                <c:pt idx="16702">
                  <c:v>26.714353599999999</c:v>
                </c:pt>
                <c:pt idx="16703">
                  <c:v>26.708629599999998</c:v>
                </c:pt>
                <c:pt idx="16704">
                  <c:v>26.716831200000001</c:v>
                </c:pt>
                <c:pt idx="16705">
                  <c:v>26.713378899999999</c:v>
                </c:pt>
                <c:pt idx="16706">
                  <c:v>26.712634999999999</c:v>
                </c:pt>
                <c:pt idx="16707">
                  <c:v>26.713275899999999</c:v>
                </c:pt>
                <c:pt idx="16708">
                  <c:v>26.7061329</c:v>
                </c:pt>
                <c:pt idx="16709">
                  <c:v>26.710876500000001</c:v>
                </c:pt>
                <c:pt idx="16710">
                  <c:v>26.7085838</c:v>
                </c:pt>
                <c:pt idx="16711">
                  <c:v>26.711929300000001</c:v>
                </c:pt>
                <c:pt idx="16712">
                  <c:v>26.707374600000001</c:v>
                </c:pt>
                <c:pt idx="16713">
                  <c:v>26.702756900000001</c:v>
                </c:pt>
                <c:pt idx="16714">
                  <c:v>26.7072906</c:v>
                </c:pt>
                <c:pt idx="16715">
                  <c:v>26.706966399999999</c:v>
                </c:pt>
                <c:pt idx="16716">
                  <c:v>26.704040500000001</c:v>
                </c:pt>
                <c:pt idx="16717">
                  <c:v>26.7071419</c:v>
                </c:pt>
                <c:pt idx="16718">
                  <c:v>26.705644599999999</c:v>
                </c:pt>
                <c:pt idx="16719">
                  <c:v>26.704296100000001</c:v>
                </c:pt>
                <c:pt idx="16720">
                  <c:v>26.699579199999999</c:v>
                </c:pt>
                <c:pt idx="16721">
                  <c:v>26.7009659</c:v>
                </c:pt>
                <c:pt idx="16722">
                  <c:v>26.708133700000001</c:v>
                </c:pt>
                <c:pt idx="16723">
                  <c:v>26.702810299999999</c:v>
                </c:pt>
                <c:pt idx="16724">
                  <c:v>26.700086599999999</c:v>
                </c:pt>
                <c:pt idx="16725">
                  <c:v>26.6940937</c:v>
                </c:pt>
                <c:pt idx="16726">
                  <c:v>26.700317399999999</c:v>
                </c:pt>
                <c:pt idx="16727">
                  <c:v>26.695705400000001</c:v>
                </c:pt>
                <c:pt idx="16728">
                  <c:v>26.694648699999998</c:v>
                </c:pt>
                <c:pt idx="16729">
                  <c:v>26.701297799999999</c:v>
                </c:pt>
                <c:pt idx="16730">
                  <c:v>26.696596100000001</c:v>
                </c:pt>
                <c:pt idx="16731">
                  <c:v>26.697715800000001</c:v>
                </c:pt>
                <c:pt idx="16732">
                  <c:v>26.689312000000001</c:v>
                </c:pt>
                <c:pt idx="16733">
                  <c:v>26.700809499999998</c:v>
                </c:pt>
                <c:pt idx="16734">
                  <c:v>26.6938286</c:v>
                </c:pt>
                <c:pt idx="16735">
                  <c:v>26.6828346</c:v>
                </c:pt>
                <c:pt idx="16736">
                  <c:v>26.695499399999999</c:v>
                </c:pt>
                <c:pt idx="16737">
                  <c:v>26.692142499999999</c:v>
                </c:pt>
                <c:pt idx="16738">
                  <c:v>26.690424</c:v>
                </c:pt>
                <c:pt idx="16739">
                  <c:v>26.683128400000001</c:v>
                </c:pt>
                <c:pt idx="16740">
                  <c:v>26.693637800000001</c:v>
                </c:pt>
                <c:pt idx="16741">
                  <c:v>26.6890392</c:v>
                </c:pt>
                <c:pt idx="16742">
                  <c:v>26.683624300000002</c:v>
                </c:pt>
                <c:pt idx="16743">
                  <c:v>26.684968900000001</c:v>
                </c:pt>
                <c:pt idx="16744">
                  <c:v>26.682464599999999</c:v>
                </c:pt>
                <c:pt idx="16745">
                  <c:v>26.6820564</c:v>
                </c:pt>
                <c:pt idx="16746">
                  <c:v>26.6767559</c:v>
                </c:pt>
                <c:pt idx="16747">
                  <c:v>26.677509300000001</c:v>
                </c:pt>
                <c:pt idx="16748">
                  <c:v>26.676208500000001</c:v>
                </c:pt>
                <c:pt idx="16749">
                  <c:v>26.6749039</c:v>
                </c:pt>
                <c:pt idx="16750">
                  <c:v>26.677389099999999</c:v>
                </c:pt>
                <c:pt idx="16751">
                  <c:v>26.677478799999999</c:v>
                </c:pt>
                <c:pt idx="16752">
                  <c:v>26.675918599999999</c:v>
                </c:pt>
                <c:pt idx="16753">
                  <c:v>26.674284</c:v>
                </c:pt>
                <c:pt idx="16754">
                  <c:v>26.673154799999999</c:v>
                </c:pt>
                <c:pt idx="16755">
                  <c:v>26.682092699999998</c:v>
                </c:pt>
                <c:pt idx="16756">
                  <c:v>26.6872826</c:v>
                </c:pt>
                <c:pt idx="16757">
                  <c:v>26.679101899999999</c:v>
                </c:pt>
                <c:pt idx="16758">
                  <c:v>26.6867561</c:v>
                </c:pt>
                <c:pt idx="16759">
                  <c:v>26.684431100000001</c:v>
                </c:pt>
                <c:pt idx="16760">
                  <c:v>26.679849600000001</c:v>
                </c:pt>
                <c:pt idx="16761">
                  <c:v>26.680471399999998</c:v>
                </c:pt>
                <c:pt idx="16762">
                  <c:v>26.685052899999999</c:v>
                </c:pt>
                <c:pt idx="16763">
                  <c:v>26.680442800000002</c:v>
                </c:pt>
                <c:pt idx="16764">
                  <c:v>26.687169999999998</c:v>
                </c:pt>
                <c:pt idx="16765">
                  <c:v>26.6838379</c:v>
                </c:pt>
                <c:pt idx="16766">
                  <c:v>26.682725900000001</c:v>
                </c:pt>
                <c:pt idx="16767">
                  <c:v>26.693653099999999</c:v>
                </c:pt>
                <c:pt idx="16768">
                  <c:v>26.6939049</c:v>
                </c:pt>
                <c:pt idx="16769">
                  <c:v>26.684900299999999</c:v>
                </c:pt>
                <c:pt idx="16770">
                  <c:v>26.690484999999999</c:v>
                </c:pt>
                <c:pt idx="16771">
                  <c:v>26.6952362</c:v>
                </c:pt>
                <c:pt idx="16772">
                  <c:v>26.6839695</c:v>
                </c:pt>
                <c:pt idx="16773">
                  <c:v>26.694675400000001</c:v>
                </c:pt>
                <c:pt idx="16774">
                  <c:v>26.687839499999999</c:v>
                </c:pt>
                <c:pt idx="16775">
                  <c:v>26.690843600000001</c:v>
                </c:pt>
                <c:pt idx="16776">
                  <c:v>26.692413299999998</c:v>
                </c:pt>
                <c:pt idx="16777">
                  <c:v>26.696943300000001</c:v>
                </c:pt>
                <c:pt idx="16778">
                  <c:v>26.688053100000001</c:v>
                </c:pt>
                <c:pt idx="16779">
                  <c:v>26.6886692</c:v>
                </c:pt>
                <c:pt idx="16780">
                  <c:v>26.693765599999999</c:v>
                </c:pt>
                <c:pt idx="16781">
                  <c:v>26.699276000000001</c:v>
                </c:pt>
                <c:pt idx="16782">
                  <c:v>26.694625899999998</c:v>
                </c:pt>
                <c:pt idx="16783">
                  <c:v>26.6991348</c:v>
                </c:pt>
                <c:pt idx="16784">
                  <c:v>26.699476199999999</c:v>
                </c:pt>
                <c:pt idx="16785">
                  <c:v>26.692594499999998</c:v>
                </c:pt>
                <c:pt idx="16786">
                  <c:v>26.7000332</c:v>
                </c:pt>
                <c:pt idx="16787">
                  <c:v>26.6925697</c:v>
                </c:pt>
                <c:pt idx="16788">
                  <c:v>26.696544599999999</c:v>
                </c:pt>
                <c:pt idx="16789">
                  <c:v>26.693887700000001</c:v>
                </c:pt>
                <c:pt idx="16790">
                  <c:v>26.6922359</c:v>
                </c:pt>
                <c:pt idx="16791">
                  <c:v>26.690858800000001</c:v>
                </c:pt>
                <c:pt idx="16792">
                  <c:v>26.690155000000001</c:v>
                </c:pt>
                <c:pt idx="16793">
                  <c:v>26.6812325</c:v>
                </c:pt>
                <c:pt idx="16794">
                  <c:v>26.682994799999999</c:v>
                </c:pt>
                <c:pt idx="16795">
                  <c:v>26.679950699999999</c:v>
                </c:pt>
                <c:pt idx="16796">
                  <c:v>26.6785946</c:v>
                </c:pt>
                <c:pt idx="16797">
                  <c:v>26.673013699999998</c:v>
                </c:pt>
                <c:pt idx="16798">
                  <c:v>26.669633900000001</c:v>
                </c:pt>
                <c:pt idx="16799">
                  <c:v>26.6695213</c:v>
                </c:pt>
                <c:pt idx="16800">
                  <c:v>26.664081599999999</c:v>
                </c:pt>
                <c:pt idx="16801">
                  <c:v>26.652637500000001</c:v>
                </c:pt>
                <c:pt idx="16802">
                  <c:v>26.642175699999999</c:v>
                </c:pt>
                <c:pt idx="16803">
                  <c:v>26.639833500000002</c:v>
                </c:pt>
                <c:pt idx="16804">
                  <c:v>26.644529299999999</c:v>
                </c:pt>
                <c:pt idx="16805">
                  <c:v>26.6340942</c:v>
                </c:pt>
                <c:pt idx="16806">
                  <c:v>26.6322823</c:v>
                </c:pt>
                <c:pt idx="16807">
                  <c:v>26.620107699999998</c:v>
                </c:pt>
                <c:pt idx="16808">
                  <c:v>26.6203003</c:v>
                </c:pt>
                <c:pt idx="16809">
                  <c:v>26.606327100000001</c:v>
                </c:pt>
                <c:pt idx="16810">
                  <c:v>26.602270099999998</c:v>
                </c:pt>
                <c:pt idx="16811">
                  <c:v>26.5933475</c:v>
                </c:pt>
                <c:pt idx="16812">
                  <c:v>26.590229000000001</c:v>
                </c:pt>
                <c:pt idx="16813">
                  <c:v>26.583908099999999</c:v>
                </c:pt>
                <c:pt idx="16814">
                  <c:v>26.570035900000001</c:v>
                </c:pt>
                <c:pt idx="16815">
                  <c:v>26.561126699999999</c:v>
                </c:pt>
                <c:pt idx="16816">
                  <c:v>26.549116099999999</c:v>
                </c:pt>
                <c:pt idx="16817">
                  <c:v>26.547964100000002</c:v>
                </c:pt>
                <c:pt idx="16818">
                  <c:v>26.539295200000002</c:v>
                </c:pt>
                <c:pt idx="16819">
                  <c:v>26.520162599999999</c:v>
                </c:pt>
                <c:pt idx="16820">
                  <c:v>26.508760500000001</c:v>
                </c:pt>
                <c:pt idx="16821">
                  <c:v>26.5016499</c:v>
                </c:pt>
                <c:pt idx="16822">
                  <c:v>26.4877033</c:v>
                </c:pt>
                <c:pt idx="16823">
                  <c:v>26.474926</c:v>
                </c:pt>
                <c:pt idx="16824">
                  <c:v>26.470354100000002</c:v>
                </c:pt>
                <c:pt idx="16825">
                  <c:v>26.451559100000001</c:v>
                </c:pt>
                <c:pt idx="16826">
                  <c:v>26.4392815</c:v>
                </c:pt>
                <c:pt idx="16827">
                  <c:v>26.4440308</c:v>
                </c:pt>
                <c:pt idx="16828">
                  <c:v>26.414476400000002</c:v>
                </c:pt>
                <c:pt idx="16829">
                  <c:v>26.4106503</c:v>
                </c:pt>
                <c:pt idx="16830">
                  <c:v>26.389877299999998</c:v>
                </c:pt>
                <c:pt idx="16831">
                  <c:v>26.385351199999999</c:v>
                </c:pt>
                <c:pt idx="16832">
                  <c:v>26.368820199999998</c:v>
                </c:pt>
                <c:pt idx="16833">
                  <c:v>26.3445301</c:v>
                </c:pt>
                <c:pt idx="16834">
                  <c:v>26.340578099999998</c:v>
                </c:pt>
                <c:pt idx="16835">
                  <c:v>26.327472700000001</c:v>
                </c:pt>
                <c:pt idx="16836">
                  <c:v>26.312799500000001</c:v>
                </c:pt>
                <c:pt idx="16837">
                  <c:v>26.300306299999999</c:v>
                </c:pt>
                <c:pt idx="16838">
                  <c:v>26.290741000000001</c:v>
                </c:pt>
                <c:pt idx="16839">
                  <c:v>26.2642174</c:v>
                </c:pt>
                <c:pt idx="16840">
                  <c:v>26.255861299999999</c:v>
                </c:pt>
                <c:pt idx="16841">
                  <c:v>26.241659200000001</c:v>
                </c:pt>
                <c:pt idx="16842">
                  <c:v>26.2268753</c:v>
                </c:pt>
                <c:pt idx="16843">
                  <c:v>26.2079849</c:v>
                </c:pt>
                <c:pt idx="16844">
                  <c:v>26.197906499999998</c:v>
                </c:pt>
                <c:pt idx="16845">
                  <c:v>26.179996500000001</c:v>
                </c:pt>
                <c:pt idx="16846">
                  <c:v>26.1680317</c:v>
                </c:pt>
                <c:pt idx="16847">
                  <c:v>26.147283600000002</c:v>
                </c:pt>
                <c:pt idx="16848">
                  <c:v>26.1382504</c:v>
                </c:pt>
                <c:pt idx="16849">
                  <c:v>26.119731900000001</c:v>
                </c:pt>
                <c:pt idx="16850">
                  <c:v>26.094177200000001</c:v>
                </c:pt>
                <c:pt idx="16851">
                  <c:v>26.091100699999998</c:v>
                </c:pt>
                <c:pt idx="16852">
                  <c:v>26.071620899999999</c:v>
                </c:pt>
                <c:pt idx="16853">
                  <c:v>26.0535374</c:v>
                </c:pt>
                <c:pt idx="16854">
                  <c:v>26.0386524</c:v>
                </c:pt>
                <c:pt idx="16855">
                  <c:v>26.026971799999998</c:v>
                </c:pt>
                <c:pt idx="16856">
                  <c:v>26.0168362</c:v>
                </c:pt>
              </c:numCache>
            </c:numRef>
          </c:xVal>
          <c:yVal>
            <c:numRef>
              <c:f>Data!$V$6:$V$16862</c:f>
              <c:numCache>
                <c:formatCode>General</c:formatCode>
                <c:ptCount val="16857"/>
                <c:pt idx="0">
                  <c:v>0</c:v>
                </c:pt>
                <c:pt idx="1">
                  <c:v>-1.6578740960399776E-5</c:v>
                </c:pt>
                <c:pt idx="2">
                  <c:v>-1.5257436769208316E-5</c:v>
                </c:pt>
                <c:pt idx="3">
                  <c:v>-1.2547685627455266E-5</c:v>
                </c:pt>
                <c:pt idx="4">
                  <c:v>5.4439803510607901E-6</c:v>
                </c:pt>
                <c:pt idx="5">
                  <c:v>-1.285369435246761E-5</c:v>
                </c:pt>
                <c:pt idx="6">
                  <c:v>-1.0089509538343738E-5</c:v>
                </c:pt>
                <c:pt idx="7">
                  <c:v>-6.5879687908074349E-6</c:v>
                </c:pt>
                <c:pt idx="8">
                  <c:v>-4.7133198616861748E-6</c:v>
                </c:pt>
                <c:pt idx="9">
                  <c:v>-5.4041115386889874E-7</c:v>
                </c:pt>
                <c:pt idx="10">
                  <c:v>1.5920484742736372E-6</c:v>
                </c:pt>
                <c:pt idx="11">
                  <c:v>2.5582415202857336E-6</c:v>
                </c:pt>
                <c:pt idx="12">
                  <c:v>3.3178850738208232E-6</c:v>
                </c:pt>
                <c:pt idx="13">
                  <c:v>2.9018945790029545E-6</c:v>
                </c:pt>
                <c:pt idx="14">
                  <c:v>3.3164259677276631E-6</c:v>
                </c:pt>
                <c:pt idx="15">
                  <c:v>1.9521983599479872E-6</c:v>
                </c:pt>
                <c:pt idx="16">
                  <c:v>1.822939675961128E-6</c:v>
                </c:pt>
                <c:pt idx="17">
                  <c:v>2.2442595576958236E-6</c:v>
                </c:pt>
                <c:pt idx="18">
                  <c:v>1.3993495796929918E-6</c:v>
                </c:pt>
                <c:pt idx="19">
                  <c:v>8.9577798306952227E-7</c:v>
                </c:pt>
                <c:pt idx="20">
                  <c:v>6.236779957333973E-7</c:v>
                </c:pt>
                <c:pt idx="21">
                  <c:v>6.1453091036279576E-7</c:v>
                </c:pt>
                <c:pt idx="22">
                  <c:v>-8.2604018463201404E-7</c:v>
                </c:pt>
                <c:pt idx="23">
                  <c:v>-2.1215914051346619E-6</c:v>
                </c:pt>
                <c:pt idx="24">
                  <c:v>-2.4210824127622718E-6</c:v>
                </c:pt>
                <c:pt idx="25">
                  <c:v>-1.1677899577823825E-6</c:v>
                </c:pt>
                <c:pt idx="26">
                  <c:v>-1.9611000448014308E-7</c:v>
                </c:pt>
                <c:pt idx="27">
                  <c:v>-9.5140186405489493E-7</c:v>
                </c:pt>
                <c:pt idx="28">
                  <c:v>-2.352242548516748E-7</c:v>
                </c:pt>
                <c:pt idx="29">
                  <c:v>-5.1963024173884892E-7</c:v>
                </c:pt>
                <c:pt idx="30">
                  <c:v>-9.8306573530914846E-7</c:v>
                </c:pt>
                <c:pt idx="31">
                  <c:v>-2.4181693942883221E-6</c:v>
                </c:pt>
                <c:pt idx="32">
                  <c:v>-1.5097707847895271E-6</c:v>
                </c:pt>
                <c:pt idx="33">
                  <c:v>-2.7882178561490929E-6</c:v>
                </c:pt>
                <c:pt idx="34">
                  <c:v>-2.8861787069023307E-6</c:v>
                </c:pt>
                <c:pt idx="35">
                  <c:v>-3.7155738368173423E-6</c:v>
                </c:pt>
                <c:pt idx="36">
                  <c:v>-3.41708289319438E-6</c:v>
                </c:pt>
                <c:pt idx="37">
                  <c:v>-4.2613140098733609E-6</c:v>
                </c:pt>
                <c:pt idx="38">
                  <c:v>-4.9019719281517236E-6</c:v>
                </c:pt>
                <c:pt idx="39">
                  <c:v>-7.1536350721493969E-6</c:v>
                </c:pt>
                <c:pt idx="40">
                  <c:v>-6.8646606716535129E-6</c:v>
                </c:pt>
                <c:pt idx="41">
                  <c:v>-7.8888745054053291E-6</c:v>
                </c:pt>
                <c:pt idx="42">
                  <c:v>-8.0148608351347778E-6</c:v>
                </c:pt>
                <c:pt idx="43">
                  <c:v>-8.7668013812199528E-6</c:v>
                </c:pt>
                <c:pt idx="44">
                  <c:v>-8.0505129148824867E-6</c:v>
                </c:pt>
                <c:pt idx="45">
                  <c:v>-9.5574784739057244E-6</c:v>
                </c:pt>
                <c:pt idx="46">
                  <c:v>-1.0316823639009262E-5</c:v>
                </c:pt>
                <c:pt idx="47">
                  <c:v>-1.0777429520652796E-5</c:v>
                </c:pt>
                <c:pt idx="48">
                  <c:v>-1.0914191077914158E-5</c:v>
                </c:pt>
                <c:pt idx="49">
                  <c:v>-1.0966231853481946E-5</c:v>
                </c:pt>
                <c:pt idx="50">
                  <c:v>-1.1691209956409834E-5</c:v>
                </c:pt>
                <c:pt idx="51">
                  <c:v>-1.1462336811664625E-5</c:v>
                </c:pt>
                <c:pt idx="52">
                  <c:v>-1.2423549686488477E-5</c:v>
                </c:pt>
                <c:pt idx="53">
                  <c:v>-1.311278882154283E-5</c:v>
                </c:pt>
                <c:pt idx="54">
                  <c:v>-1.4719949129943435E-5</c:v>
                </c:pt>
                <c:pt idx="55">
                  <c:v>-1.5137290786712271E-5</c:v>
                </c:pt>
                <c:pt idx="56">
                  <c:v>-1.4693221327153407E-5</c:v>
                </c:pt>
                <c:pt idx="57">
                  <c:v>-1.4667353671388403E-5</c:v>
                </c:pt>
                <c:pt idx="58">
                  <c:v>-1.5600046684654887E-5</c:v>
                </c:pt>
                <c:pt idx="59">
                  <c:v>-1.5864271126280223E-5</c:v>
                </c:pt>
                <c:pt idx="60">
                  <c:v>-1.685402946295258E-5</c:v>
                </c:pt>
                <c:pt idx="61">
                  <c:v>-1.6894256865277774E-5</c:v>
                </c:pt>
                <c:pt idx="62">
                  <c:v>-1.7574726530330605E-5</c:v>
                </c:pt>
                <c:pt idx="63">
                  <c:v>-1.9328982229615021E-5</c:v>
                </c:pt>
                <c:pt idx="64">
                  <c:v>-1.8804456645475334E-5</c:v>
                </c:pt>
                <c:pt idx="65">
                  <c:v>-1.9794925421600073E-5</c:v>
                </c:pt>
                <c:pt idx="66">
                  <c:v>-2.1589123520431232E-5</c:v>
                </c:pt>
                <c:pt idx="67">
                  <c:v>-2.1954140418861692E-5</c:v>
                </c:pt>
                <c:pt idx="68">
                  <c:v>-2.2499706235345516E-5</c:v>
                </c:pt>
                <c:pt idx="69">
                  <c:v>-2.2304519177298431E-5</c:v>
                </c:pt>
                <c:pt idx="70">
                  <c:v>-2.3347244887465566E-5</c:v>
                </c:pt>
                <c:pt idx="71">
                  <c:v>-2.4298801792213417E-5</c:v>
                </c:pt>
                <c:pt idx="72">
                  <c:v>-2.4825181424251812E-5</c:v>
                </c:pt>
                <c:pt idx="73">
                  <c:v>-2.6155422362929356E-5</c:v>
                </c:pt>
                <c:pt idx="74">
                  <c:v>-2.7244797813843431E-5</c:v>
                </c:pt>
                <c:pt idx="75">
                  <c:v>-2.8525660824171282E-5</c:v>
                </c:pt>
                <c:pt idx="76">
                  <c:v>-2.9952653423121658E-5</c:v>
                </c:pt>
                <c:pt idx="77">
                  <c:v>-3.0058255980000664E-5</c:v>
                </c:pt>
                <c:pt idx="78">
                  <c:v>-3.2090572317464734E-5</c:v>
                </c:pt>
                <c:pt idx="79">
                  <c:v>-3.2895537213181664E-5</c:v>
                </c:pt>
                <c:pt idx="80">
                  <c:v>-3.3255387296842816E-5</c:v>
                </c:pt>
                <c:pt idx="81">
                  <c:v>-3.4991796743133875E-5</c:v>
                </c:pt>
                <c:pt idx="82">
                  <c:v>-3.4739883460174436E-5</c:v>
                </c:pt>
                <c:pt idx="83">
                  <c:v>-3.648876761928583E-5</c:v>
                </c:pt>
                <c:pt idx="84">
                  <c:v>-3.8963534118039679E-5</c:v>
                </c:pt>
                <c:pt idx="85">
                  <c:v>-3.9468674522699071E-5</c:v>
                </c:pt>
                <c:pt idx="86">
                  <c:v>-4.0038061204654041E-5</c:v>
                </c:pt>
                <c:pt idx="87">
                  <c:v>-4.055325582274131E-5</c:v>
                </c:pt>
                <c:pt idx="88">
                  <c:v>-4.1956114125000238E-5</c:v>
                </c:pt>
                <c:pt idx="89">
                  <c:v>-4.2892199080090746E-5</c:v>
                </c:pt>
                <c:pt idx="90">
                  <c:v>-4.3715178353709098E-5</c:v>
                </c:pt>
                <c:pt idx="91">
                  <c:v>-4.2995357565853083E-5</c:v>
                </c:pt>
                <c:pt idx="92">
                  <c:v>-4.4959637923725204E-5</c:v>
                </c:pt>
                <c:pt idx="93">
                  <c:v>-4.5736407956996713E-5</c:v>
                </c:pt>
                <c:pt idx="94">
                  <c:v>-4.7103131973054405E-5</c:v>
                </c:pt>
                <c:pt idx="95">
                  <c:v>-4.8083939852524149E-5</c:v>
                </c:pt>
                <c:pt idx="96">
                  <c:v>-4.9203947501013917E-5</c:v>
                </c:pt>
                <c:pt idx="97">
                  <c:v>-5.0170792180179699E-5</c:v>
                </c:pt>
                <c:pt idx="98">
                  <c:v>-5.1012915147443799E-5</c:v>
                </c:pt>
                <c:pt idx="99">
                  <c:v>-5.2235764570390273E-5</c:v>
                </c:pt>
                <c:pt idx="100">
                  <c:v>-5.3127039413058396E-5</c:v>
                </c:pt>
                <c:pt idx="101">
                  <c:v>-5.37123277139532E-5</c:v>
                </c:pt>
                <c:pt idx="102">
                  <c:v>-5.3771000587984377E-5</c:v>
                </c:pt>
                <c:pt idx="103">
                  <c:v>-5.4520492009153782E-5</c:v>
                </c:pt>
                <c:pt idx="104">
                  <c:v>-5.6472330083890374E-5</c:v>
                </c:pt>
                <c:pt idx="105">
                  <c:v>-5.8360968325939815E-5</c:v>
                </c:pt>
                <c:pt idx="106">
                  <c:v>-5.9283251543706032E-5</c:v>
                </c:pt>
                <c:pt idx="107">
                  <c:v>-6.0291068710024306E-5</c:v>
                </c:pt>
                <c:pt idx="108">
                  <c:v>-5.982168282865318E-5</c:v>
                </c:pt>
                <c:pt idx="109">
                  <c:v>-6.2033234231692819E-5</c:v>
                </c:pt>
                <c:pt idx="110">
                  <c:v>-6.2171507116065081E-5</c:v>
                </c:pt>
                <c:pt idx="111">
                  <c:v>-6.2638211780162315E-5</c:v>
                </c:pt>
                <c:pt idx="112">
                  <c:v>-6.347171881114471E-5</c:v>
                </c:pt>
                <c:pt idx="113">
                  <c:v>-6.4444203429389282E-5</c:v>
                </c:pt>
                <c:pt idx="114">
                  <c:v>-6.5174105260323891E-5</c:v>
                </c:pt>
                <c:pt idx="115">
                  <c:v>-6.5572587774631011E-5</c:v>
                </c:pt>
                <c:pt idx="116">
                  <c:v>-6.7221740005656049E-5</c:v>
                </c:pt>
                <c:pt idx="117">
                  <c:v>-6.8600254766453987E-5</c:v>
                </c:pt>
                <c:pt idx="118">
                  <c:v>-6.8145372972152802E-5</c:v>
                </c:pt>
                <c:pt idx="119">
                  <c:v>-6.8607462473650388E-5</c:v>
                </c:pt>
                <c:pt idx="120">
                  <c:v>-7.0611922488341431E-5</c:v>
                </c:pt>
                <c:pt idx="121">
                  <c:v>-6.9910989053717236E-5</c:v>
                </c:pt>
                <c:pt idx="122">
                  <c:v>-7.0290197362913047E-5</c:v>
                </c:pt>
                <c:pt idx="123">
                  <c:v>-7.0192285885352875E-5</c:v>
                </c:pt>
                <c:pt idx="124">
                  <c:v>-7.057560372652516E-5</c:v>
                </c:pt>
                <c:pt idx="125">
                  <c:v>-7.2195709987964236E-5</c:v>
                </c:pt>
                <c:pt idx="126">
                  <c:v>-7.3915953950535901E-5</c:v>
                </c:pt>
                <c:pt idx="127">
                  <c:v>-7.3456581582395194E-5</c:v>
                </c:pt>
                <c:pt idx="128">
                  <c:v>-7.3764141243987054E-5</c:v>
                </c:pt>
                <c:pt idx="129">
                  <c:v>-7.4229245311323755E-5</c:v>
                </c:pt>
                <c:pt idx="130">
                  <c:v>-7.4536684864617335E-5</c:v>
                </c:pt>
                <c:pt idx="131">
                  <c:v>-7.5610329848433102E-5</c:v>
                </c:pt>
                <c:pt idx="132">
                  <c:v>-7.4292123161971791E-5</c:v>
                </c:pt>
                <c:pt idx="133">
                  <c:v>-7.5046682191628165E-5</c:v>
                </c:pt>
                <c:pt idx="134">
                  <c:v>-7.469764217098641E-5</c:v>
                </c:pt>
                <c:pt idx="135">
                  <c:v>-7.5459163839686688E-5</c:v>
                </c:pt>
                <c:pt idx="136">
                  <c:v>-7.5479287804471851E-5</c:v>
                </c:pt>
                <c:pt idx="137">
                  <c:v>-7.6482729271245135E-5</c:v>
                </c:pt>
                <c:pt idx="138">
                  <c:v>-7.5660259927309823E-5</c:v>
                </c:pt>
                <c:pt idx="139">
                  <c:v>-7.6016007797183091E-5</c:v>
                </c:pt>
                <c:pt idx="140">
                  <c:v>-7.7558179946735523E-5</c:v>
                </c:pt>
                <c:pt idx="141">
                  <c:v>-7.5999769775592229E-5</c:v>
                </c:pt>
                <c:pt idx="142">
                  <c:v>-7.6422086267413915E-5</c:v>
                </c:pt>
                <c:pt idx="143">
                  <c:v>-7.7824283704593745E-5</c:v>
                </c:pt>
                <c:pt idx="144">
                  <c:v>-7.7372652255714992E-5</c:v>
                </c:pt>
                <c:pt idx="145">
                  <c:v>-7.6122108437656343E-5</c:v>
                </c:pt>
                <c:pt idx="146">
                  <c:v>-7.6275370524920002E-5</c:v>
                </c:pt>
                <c:pt idx="147">
                  <c:v>-7.6806027605134822E-5</c:v>
                </c:pt>
                <c:pt idx="148">
                  <c:v>-7.6582495352611271E-5</c:v>
                </c:pt>
                <c:pt idx="149">
                  <c:v>-7.5102083695387847E-5</c:v>
                </c:pt>
                <c:pt idx="150">
                  <c:v>-7.4654083147975749E-5</c:v>
                </c:pt>
                <c:pt idx="151">
                  <c:v>-7.4045214808052341E-5</c:v>
                </c:pt>
                <c:pt idx="152">
                  <c:v>-7.2809673490992387E-5</c:v>
                </c:pt>
                <c:pt idx="153">
                  <c:v>-7.1648531742927606E-5</c:v>
                </c:pt>
                <c:pt idx="154">
                  <c:v>-7.1988849708238439E-5</c:v>
                </c:pt>
                <c:pt idx="155">
                  <c:v>-7.0930659727095883E-5</c:v>
                </c:pt>
                <c:pt idx="156">
                  <c:v>-7.0980008008487484E-5</c:v>
                </c:pt>
                <c:pt idx="157">
                  <c:v>-7.1597236975302729E-5</c:v>
                </c:pt>
                <c:pt idx="158">
                  <c:v>-7.0743001833033762E-5</c:v>
                </c:pt>
                <c:pt idx="159">
                  <c:v>-6.8808617388881375E-5</c:v>
                </c:pt>
                <c:pt idx="160">
                  <c:v>-6.7800166379698669E-5</c:v>
                </c:pt>
                <c:pt idx="161">
                  <c:v>-6.6952899155517436E-5</c:v>
                </c:pt>
                <c:pt idx="162">
                  <c:v>-6.5432874581160768E-5</c:v>
                </c:pt>
                <c:pt idx="163">
                  <c:v>-6.6409446050087715E-5</c:v>
                </c:pt>
                <c:pt idx="164">
                  <c:v>-6.3609786162614656E-5</c:v>
                </c:pt>
                <c:pt idx="165">
                  <c:v>-6.2274354567699779E-5</c:v>
                </c:pt>
                <c:pt idx="166">
                  <c:v>-6.1953029345992224E-5</c:v>
                </c:pt>
                <c:pt idx="167">
                  <c:v>-6.1293979818011039E-5</c:v>
                </c:pt>
                <c:pt idx="168">
                  <c:v>-6.010228312791904E-5</c:v>
                </c:pt>
                <c:pt idx="169">
                  <c:v>-5.7836952636721908E-5</c:v>
                </c:pt>
                <c:pt idx="170">
                  <c:v>-5.7623044260401307E-5</c:v>
                </c:pt>
                <c:pt idx="171">
                  <c:v>-5.7436251323907469E-5</c:v>
                </c:pt>
                <c:pt idx="172">
                  <c:v>-5.5353202571456818E-5</c:v>
                </c:pt>
                <c:pt idx="173">
                  <c:v>-5.3192534354659677E-5</c:v>
                </c:pt>
                <c:pt idx="174">
                  <c:v>-5.327485510229702E-5</c:v>
                </c:pt>
                <c:pt idx="175">
                  <c:v>-5.1747947128438088E-5</c:v>
                </c:pt>
                <c:pt idx="176">
                  <c:v>-5.1491620789896104E-5</c:v>
                </c:pt>
                <c:pt idx="177">
                  <c:v>-5.0467525891406197E-5</c:v>
                </c:pt>
                <c:pt idx="178">
                  <c:v>-4.7986101081543429E-5</c:v>
                </c:pt>
                <c:pt idx="179">
                  <c:v>-4.5985643587162812E-5</c:v>
                </c:pt>
                <c:pt idx="180">
                  <c:v>-4.5991948945287936E-5</c:v>
                </c:pt>
                <c:pt idx="181">
                  <c:v>-4.4624985570390238E-5</c:v>
                </c:pt>
                <c:pt idx="182">
                  <c:v>-4.3940970878680195E-5</c:v>
                </c:pt>
                <c:pt idx="183">
                  <c:v>-4.3951840443799454E-5</c:v>
                </c:pt>
                <c:pt idx="184">
                  <c:v>-4.218199728549594E-5</c:v>
                </c:pt>
                <c:pt idx="185">
                  <c:v>-4.1407573710357147E-5</c:v>
                </c:pt>
                <c:pt idx="186">
                  <c:v>-3.9841612811944595E-5</c:v>
                </c:pt>
                <c:pt idx="187">
                  <c:v>-3.8779346404400264E-5</c:v>
                </c:pt>
                <c:pt idx="188">
                  <c:v>-3.7449190248173667E-5</c:v>
                </c:pt>
                <c:pt idx="189">
                  <c:v>-3.6698721914312739E-5</c:v>
                </c:pt>
                <c:pt idx="190">
                  <c:v>-3.4041027218189747E-5</c:v>
                </c:pt>
                <c:pt idx="191">
                  <c:v>-3.2884278773305674E-5</c:v>
                </c:pt>
                <c:pt idx="192">
                  <c:v>-3.1009711587476999E-5</c:v>
                </c:pt>
                <c:pt idx="193">
                  <c:v>-2.8757810844589804E-5</c:v>
                </c:pt>
                <c:pt idx="194">
                  <c:v>-2.902858195975557E-5</c:v>
                </c:pt>
                <c:pt idx="195">
                  <c:v>-2.7637470541788198E-5</c:v>
                </c:pt>
                <c:pt idx="196">
                  <c:v>-2.5971200631186041E-5</c:v>
                </c:pt>
                <c:pt idx="197">
                  <c:v>-2.4442863637325067E-5</c:v>
                </c:pt>
                <c:pt idx="198">
                  <c:v>-2.2218267789647871E-5</c:v>
                </c:pt>
                <c:pt idx="199">
                  <c:v>-2.0484362692825296E-5</c:v>
                </c:pt>
                <c:pt idx="200">
                  <c:v>-1.8854970116871708E-5</c:v>
                </c:pt>
                <c:pt idx="201">
                  <c:v>-1.6691632460713653E-5</c:v>
                </c:pt>
                <c:pt idx="202">
                  <c:v>-1.7445515893019171E-5</c:v>
                </c:pt>
                <c:pt idx="203">
                  <c:v>-1.5299262897618592E-5</c:v>
                </c:pt>
                <c:pt idx="204">
                  <c:v>-1.2649434496516154E-5</c:v>
                </c:pt>
                <c:pt idx="205">
                  <c:v>-1.0179557203728701E-5</c:v>
                </c:pt>
                <c:pt idx="206">
                  <c:v>-8.966043070748401E-6</c:v>
                </c:pt>
                <c:pt idx="207">
                  <c:v>-9.2627019150413967E-6</c:v>
                </c:pt>
                <c:pt idx="208">
                  <c:v>-8.2340075710893339E-6</c:v>
                </c:pt>
                <c:pt idx="209">
                  <c:v>-6.7043871626548839E-6</c:v>
                </c:pt>
                <c:pt idx="210">
                  <c:v>-5.0552673294177271E-6</c:v>
                </c:pt>
                <c:pt idx="211">
                  <c:v>-4.497899663546038E-6</c:v>
                </c:pt>
                <c:pt idx="212">
                  <c:v>-2.7970665038452982E-6</c:v>
                </c:pt>
                <c:pt idx="213">
                  <c:v>-1.2824484366790349E-6</c:v>
                </c:pt>
                <c:pt idx="214">
                  <c:v>-4.9920346682439316E-8</c:v>
                </c:pt>
                <c:pt idx="215">
                  <c:v>2.345848100867239E-6</c:v>
                </c:pt>
                <c:pt idx="216">
                  <c:v>3.5110873043941844E-6</c:v>
                </c:pt>
                <c:pt idx="217">
                  <c:v>5.0374091971895766E-6</c:v>
                </c:pt>
                <c:pt idx="218">
                  <c:v>6.1134966839524521E-6</c:v>
                </c:pt>
                <c:pt idx="219">
                  <c:v>8.8635047828469115E-6</c:v>
                </c:pt>
                <c:pt idx="220">
                  <c:v>8.8973812550288085E-6</c:v>
                </c:pt>
                <c:pt idx="221">
                  <c:v>9.9943069001797923E-6</c:v>
                </c:pt>
                <c:pt idx="222">
                  <c:v>1.2508860574291408E-5</c:v>
                </c:pt>
                <c:pt idx="223">
                  <c:v>1.3888396133113872E-5</c:v>
                </c:pt>
                <c:pt idx="224">
                  <c:v>1.4958595047342883E-5</c:v>
                </c:pt>
                <c:pt idx="225">
                  <c:v>1.5605017128404767E-5</c:v>
                </c:pt>
                <c:pt idx="226">
                  <c:v>1.8229873877189691E-5</c:v>
                </c:pt>
                <c:pt idx="227">
                  <c:v>2.0606841846898448E-5</c:v>
                </c:pt>
                <c:pt idx="228">
                  <c:v>2.1881487828732389E-5</c:v>
                </c:pt>
                <c:pt idx="229">
                  <c:v>2.2346572132179173E-5</c:v>
                </c:pt>
                <c:pt idx="230">
                  <c:v>2.5575750580260252E-5</c:v>
                </c:pt>
                <c:pt idx="231">
                  <c:v>2.6069940161973146E-5</c:v>
                </c:pt>
                <c:pt idx="232">
                  <c:v>2.6778073480012544E-5</c:v>
                </c:pt>
                <c:pt idx="233">
                  <c:v>2.8118179314892501E-5</c:v>
                </c:pt>
                <c:pt idx="234">
                  <c:v>3.0925707991893234E-5</c:v>
                </c:pt>
                <c:pt idx="235">
                  <c:v>3.1629610284086563E-5</c:v>
                </c:pt>
                <c:pt idx="236">
                  <c:v>3.4013072818470445E-5</c:v>
                </c:pt>
                <c:pt idx="237">
                  <c:v>3.6278229548719795E-5</c:v>
                </c:pt>
                <c:pt idx="238">
                  <c:v>3.6752709372472821E-5</c:v>
                </c:pt>
                <c:pt idx="239">
                  <c:v>3.8390611972059701E-5</c:v>
                </c:pt>
                <c:pt idx="240">
                  <c:v>4.049844396774991E-5</c:v>
                </c:pt>
                <c:pt idx="241">
                  <c:v>4.2088467597824909E-5</c:v>
                </c:pt>
                <c:pt idx="242">
                  <c:v>4.4597645530211316E-5</c:v>
                </c:pt>
                <c:pt idx="243">
                  <c:v>4.5723163358997129E-5</c:v>
                </c:pt>
                <c:pt idx="244">
                  <c:v>4.7570884382773835E-5</c:v>
                </c:pt>
                <c:pt idx="245">
                  <c:v>4.9209079227372888E-5</c:v>
                </c:pt>
                <c:pt idx="246">
                  <c:v>5.0397310261929821E-5</c:v>
                </c:pt>
                <c:pt idx="247">
                  <c:v>5.1430832679761785E-5</c:v>
                </c:pt>
                <c:pt idx="248">
                  <c:v>5.4090855101314564E-5</c:v>
                </c:pt>
                <c:pt idx="249">
                  <c:v>5.527863546385006E-5</c:v>
                </c:pt>
                <c:pt idx="250">
                  <c:v>5.741253735802737E-5</c:v>
                </c:pt>
                <c:pt idx="251">
                  <c:v>5.8821147756310508E-5</c:v>
                </c:pt>
                <c:pt idx="252">
                  <c:v>6.0112918123410004E-5</c:v>
                </c:pt>
                <c:pt idx="253">
                  <c:v>6.0868312104194987E-5</c:v>
                </c:pt>
                <c:pt idx="254">
                  <c:v>6.3958374523481943E-5</c:v>
                </c:pt>
                <c:pt idx="255">
                  <c:v>6.5957301107405481E-5</c:v>
                </c:pt>
                <c:pt idx="256">
                  <c:v>6.864664973955592E-5</c:v>
                </c:pt>
                <c:pt idx="257">
                  <c:v>7.1612684227806878E-5</c:v>
                </c:pt>
                <c:pt idx="258">
                  <c:v>7.276987703026305E-5</c:v>
                </c:pt>
                <c:pt idx="259">
                  <c:v>7.3958803015173683E-5</c:v>
                </c:pt>
                <c:pt idx="260">
                  <c:v>7.5561239539243479E-5</c:v>
                </c:pt>
                <c:pt idx="261">
                  <c:v>7.7174276375038107E-5</c:v>
                </c:pt>
                <c:pt idx="262">
                  <c:v>7.7632895023156857E-5</c:v>
                </c:pt>
                <c:pt idx="263">
                  <c:v>7.9326434225825102E-5</c:v>
                </c:pt>
                <c:pt idx="264">
                  <c:v>8.0503471230405416E-5</c:v>
                </c:pt>
                <c:pt idx="265">
                  <c:v>8.3558697203138161E-5</c:v>
                </c:pt>
                <c:pt idx="266">
                  <c:v>8.5029076484098177E-5</c:v>
                </c:pt>
                <c:pt idx="267">
                  <c:v>8.8239594168096539E-5</c:v>
                </c:pt>
                <c:pt idx="268">
                  <c:v>8.92807084587761E-5</c:v>
                </c:pt>
                <c:pt idx="269">
                  <c:v>9.2089171891389447E-5</c:v>
                </c:pt>
                <c:pt idx="270">
                  <c:v>9.4373444708011382E-5</c:v>
                </c:pt>
                <c:pt idx="271">
                  <c:v>9.6154082108249332E-5</c:v>
                </c:pt>
                <c:pt idx="272">
                  <c:v>9.7096961182047644E-5</c:v>
                </c:pt>
                <c:pt idx="273">
                  <c:v>1.0155491242799813E-4</c:v>
                </c:pt>
                <c:pt idx="274">
                  <c:v>1.0365878911901018E-4</c:v>
                </c:pt>
                <c:pt idx="275">
                  <c:v>1.0493446748052412E-4</c:v>
                </c:pt>
                <c:pt idx="276">
                  <c:v>1.0761568944128205E-4</c:v>
                </c:pt>
                <c:pt idx="277">
                  <c:v>1.1025608502159473E-4</c:v>
                </c:pt>
                <c:pt idx="278">
                  <c:v>1.1191292754709833E-4</c:v>
                </c:pt>
                <c:pt idx="279">
                  <c:v>1.1479663500564799E-4</c:v>
                </c:pt>
                <c:pt idx="280">
                  <c:v>1.1764478944563992E-4</c:v>
                </c:pt>
                <c:pt idx="281">
                  <c:v>1.1866724896539572E-4</c:v>
                </c:pt>
                <c:pt idx="282">
                  <c:v>1.2008183397442106E-4</c:v>
                </c:pt>
                <c:pt idx="283">
                  <c:v>1.1993507446558659E-4</c:v>
                </c:pt>
                <c:pt idx="284">
                  <c:v>1.231044859867201E-4</c:v>
                </c:pt>
                <c:pt idx="285">
                  <c:v>1.2426212302441724E-4</c:v>
                </c:pt>
                <c:pt idx="286">
                  <c:v>1.2888116151518896E-4</c:v>
                </c:pt>
                <c:pt idx="287">
                  <c:v>1.3047974066096276E-4</c:v>
                </c:pt>
                <c:pt idx="288">
                  <c:v>1.3581299134807925E-4</c:v>
                </c:pt>
                <c:pt idx="289">
                  <c:v>1.3848373469503035E-4</c:v>
                </c:pt>
                <c:pt idx="290">
                  <c:v>1.4184112773333265E-4</c:v>
                </c:pt>
                <c:pt idx="291">
                  <c:v>1.4427067733017356E-4</c:v>
                </c:pt>
                <c:pt idx="292">
                  <c:v>1.4738461680803035E-4</c:v>
                </c:pt>
                <c:pt idx="293">
                  <c:v>1.5043842298495999E-4</c:v>
                </c:pt>
                <c:pt idx="294">
                  <c:v>1.5562049941491866E-4</c:v>
                </c:pt>
                <c:pt idx="295">
                  <c:v>1.5814243731930314E-4</c:v>
                </c:pt>
                <c:pt idx="296">
                  <c:v>1.618240465433122E-4</c:v>
                </c:pt>
                <c:pt idx="297">
                  <c:v>1.6503543303339946E-4</c:v>
                </c:pt>
                <c:pt idx="298">
                  <c:v>1.6779382363056388E-4</c:v>
                </c:pt>
                <c:pt idx="299">
                  <c:v>1.7088078446012226E-4</c:v>
                </c:pt>
                <c:pt idx="300">
                  <c:v>1.7534589996256937E-4</c:v>
                </c:pt>
                <c:pt idx="301">
                  <c:v>1.7793153371793691E-4</c:v>
                </c:pt>
                <c:pt idx="302">
                  <c:v>1.7939903006650084E-4</c:v>
                </c:pt>
                <c:pt idx="303">
                  <c:v>1.8333281850414936E-4</c:v>
                </c:pt>
                <c:pt idx="304">
                  <c:v>1.8731864306181908E-4</c:v>
                </c:pt>
                <c:pt idx="305">
                  <c:v>1.9068381725326664E-4</c:v>
                </c:pt>
                <c:pt idx="306">
                  <c:v>1.930155559424732E-4</c:v>
                </c:pt>
                <c:pt idx="307">
                  <c:v>1.9533416106397327E-4</c:v>
                </c:pt>
                <c:pt idx="308">
                  <c:v>1.9866885038366606E-4</c:v>
                </c:pt>
                <c:pt idx="309">
                  <c:v>2.019639181422067E-4</c:v>
                </c:pt>
                <c:pt idx="310">
                  <c:v>2.0526777303963106E-4</c:v>
                </c:pt>
                <c:pt idx="311">
                  <c:v>2.0931648980518041E-4</c:v>
                </c:pt>
                <c:pt idx="312">
                  <c:v>2.1146106170225173E-4</c:v>
                </c:pt>
                <c:pt idx="313">
                  <c:v>2.1368290490975035E-4</c:v>
                </c:pt>
                <c:pt idx="314">
                  <c:v>2.1698619197612818E-4</c:v>
                </c:pt>
                <c:pt idx="315">
                  <c:v>2.1986911976313572E-4</c:v>
                </c:pt>
                <c:pt idx="316">
                  <c:v>2.238702333083088E-4</c:v>
                </c:pt>
                <c:pt idx="317">
                  <c:v>2.2901056462996868E-4</c:v>
                </c:pt>
                <c:pt idx="318">
                  <c:v>2.3103303502041597E-4</c:v>
                </c:pt>
                <c:pt idx="319">
                  <c:v>2.3418080752166608E-4</c:v>
                </c:pt>
                <c:pt idx="320">
                  <c:v>2.3718428634756416E-4</c:v>
                </c:pt>
                <c:pt idx="321">
                  <c:v>2.396200881902122E-4</c:v>
                </c:pt>
                <c:pt idx="322">
                  <c:v>2.4333591705684318E-4</c:v>
                </c:pt>
                <c:pt idx="323">
                  <c:v>2.4887427627118443E-4</c:v>
                </c:pt>
                <c:pt idx="324">
                  <c:v>2.5088236680849717E-4</c:v>
                </c:pt>
                <c:pt idx="325">
                  <c:v>2.5327751650910561E-4</c:v>
                </c:pt>
                <c:pt idx="326">
                  <c:v>2.5543562601294638E-4</c:v>
                </c:pt>
                <c:pt idx="327">
                  <c:v>2.586131242859982E-4</c:v>
                </c:pt>
                <c:pt idx="328">
                  <c:v>2.6090659301271314E-4</c:v>
                </c:pt>
                <c:pt idx="329">
                  <c:v>2.6497174339403944E-4</c:v>
                </c:pt>
                <c:pt idx="330">
                  <c:v>2.6517594941205227E-4</c:v>
                </c:pt>
                <c:pt idx="331">
                  <c:v>2.673299430395249E-4</c:v>
                </c:pt>
                <c:pt idx="332">
                  <c:v>2.7011871911231751E-4</c:v>
                </c:pt>
                <c:pt idx="333">
                  <c:v>2.7248132586828091E-4</c:v>
                </c:pt>
                <c:pt idx="334">
                  <c:v>2.7552919341008737E-4</c:v>
                </c:pt>
                <c:pt idx="335">
                  <c:v>2.7735535881658567E-4</c:v>
                </c:pt>
                <c:pt idx="336">
                  <c:v>2.8042981873409908E-4</c:v>
                </c:pt>
                <c:pt idx="337">
                  <c:v>2.8411833767375921E-4</c:v>
                </c:pt>
                <c:pt idx="338">
                  <c:v>2.84222567905429E-4</c:v>
                </c:pt>
                <c:pt idx="339">
                  <c:v>2.8712204183153553E-4</c:v>
                </c:pt>
                <c:pt idx="340">
                  <c:v>2.8944815618325875E-4</c:v>
                </c:pt>
                <c:pt idx="341">
                  <c:v>2.9278964851169059E-4</c:v>
                </c:pt>
                <c:pt idx="342">
                  <c:v>2.9539808118058417E-4</c:v>
                </c:pt>
                <c:pt idx="343">
                  <c:v>2.9795730944351509E-4</c:v>
                </c:pt>
                <c:pt idx="344">
                  <c:v>3.0224836940642046E-4</c:v>
                </c:pt>
                <c:pt idx="345">
                  <c:v>3.066568899083286E-4</c:v>
                </c:pt>
                <c:pt idx="346">
                  <c:v>3.0953817672281302E-4</c:v>
                </c:pt>
                <c:pt idx="347">
                  <c:v>3.1083520809430641E-4</c:v>
                </c:pt>
                <c:pt idx="348">
                  <c:v>3.1449478566661923E-4</c:v>
                </c:pt>
                <c:pt idx="349">
                  <c:v>3.183298142515966E-4</c:v>
                </c:pt>
                <c:pt idx="350">
                  <c:v>3.1911507097846976E-4</c:v>
                </c:pt>
                <c:pt idx="351">
                  <c:v>3.2413134749320903E-4</c:v>
                </c:pt>
                <c:pt idx="352">
                  <c:v>3.2584221631789081E-4</c:v>
                </c:pt>
                <c:pt idx="353">
                  <c:v>3.3072404673264771E-4</c:v>
                </c:pt>
                <c:pt idx="354">
                  <c:v>3.3241714430635479E-4</c:v>
                </c:pt>
                <c:pt idx="355">
                  <c:v>3.3795203816295796E-4</c:v>
                </c:pt>
                <c:pt idx="356">
                  <c:v>3.3956773594972909E-4</c:v>
                </c:pt>
                <c:pt idx="357">
                  <c:v>3.4187032388955697E-4</c:v>
                </c:pt>
                <c:pt idx="358">
                  <c:v>3.4508134596534796E-4</c:v>
                </c:pt>
                <c:pt idx="359">
                  <c:v>3.4683694162652707E-4</c:v>
                </c:pt>
                <c:pt idx="360">
                  <c:v>3.4808249730193145E-4</c:v>
                </c:pt>
                <c:pt idx="361">
                  <c:v>3.5247368756093978E-4</c:v>
                </c:pt>
                <c:pt idx="362">
                  <c:v>3.5702413598328253E-4</c:v>
                </c:pt>
                <c:pt idx="363">
                  <c:v>3.5789958317805328E-4</c:v>
                </c:pt>
                <c:pt idx="364">
                  <c:v>3.553729372215918E-4</c:v>
                </c:pt>
                <c:pt idx="365">
                  <c:v>3.5517508093284045E-4</c:v>
                </c:pt>
                <c:pt idx="366">
                  <c:v>3.4597351315975863E-4</c:v>
                </c:pt>
                <c:pt idx="367">
                  <c:v>3.4520912236031569E-4</c:v>
                </c:pt>
                <c:pt idx="368">
                  <c:v>3.4445006040650277E-4</c:v>
                </c:pt>
                <c:pt idx="369">
                  <c:v>2.9476927025102301E-4</c:v>
                </c:pt>
                <c:pt idx="370">
                  <c:v>3.0528561411977026E-4</c:v>
                </c:pt>
                <c:pt idx="371">
                  <c:v>3.0783087867884245E-4</c:v>
                </c:pt>
                <c:pt idx="372">
                  <c:v>3.0956650150661808E-4</c:v>
                </c:pt>
                <c:pt idx="373">
                  <c:v>3.1251346245540247E-4</c:v>
                </c:pt>
                <c:pt idx="374">
                  <c:v>3.1551622479442077E-4</c:v>
                </c:pt>
                <c:pt idx="375">
                  <c:v>3.1916779289971358E-4</c:v>
                </c:pt>
                <c:pt idx="376">
                  <c:v>3.2268780592819912E-4</c:v>
                </c:pt>
                <c:pt idx="377">
                  <c:v>3.2480928049377552E-4</c:v>
                </c:pt>
                <c:pt idx="378">
                  <c:v>3.2827772573828709E-4</c:v>
                </c:pt>
                <c:pt idx="379">
                  <c:v>3.3059430518086509E-4</c:v>
                </c:pt>
                <c:pt idx="380">
                  <c:v>3.3195821683576336E-4</c:v>
                </c:pt>
                <c:pt idx="381">
                  <c:v>3.3299280550555359E-4</c:v>
                </c:pt>
                <c:pt idx="382">
                  <c:v>3.3515165846440957E-4</c:v>
                </c:pt>
                <c:pt idx="383">
                  <c:v>3.4084304579454162E-4</c:v>
                </c:pt>
                <c:pt idx="384">
                  <c:v>3.4503567164171511E-4</c:v>
                </c:pt>
                <c:pt idx="385">
                  <c:v>3.4604188645261932E-4</c:v>
                </c:pt>
                <c:pt idx="386">
                  <c:v>3.5137310445413727E-4</c:v>
                </c:pt>
                <c:pt idx="387">
                  <c:v>3.5412876507372594E-4</c:v>
                </c:pt>
                <c:pt idx="388">
                  <c:v>3.5833885637807662E-4</c:v>
                </c:pt>
                <c:pt idx="389">
                  <c:v>3.6011027739092454E-4</c:v>
                </c:pt>
                <c:pt idx="390">
                  <c:v>3.6401312747433111E-4</c:v>
                </c:pt>
                <c:pt idx="391">
                  <c:v>3.6707841089404455E-4</c:v>
                </c:pt>
                <c:pt idx="392">
                  <c:v>3.687475836083801E-4</c:v>
                </c:pt>
                <c:pt idx="393">
                  <c:v>3.7272799799336904E-4</c:v>
                </c:pt>
                <c:pt idx="394">
                  <c:v>3.7457114015970061E-4</c:v>
                </c:pt>
                <c:pt idx="395">
                  <c:v>3.7832236783183525E-4</c:v>
                </c:pt>
                <c:pt idx="396">
                  <c:v>3.8445833979306089E-4</c:v>
                </c:pt>
                <c:pt idx="397">
                  <c:v>3.8741659632272684E-4</c:v>
                </c:pt>
                <c:pt idx="398">
                  <c:v>3.9012799797749604E-4</c:v>
                </c:pt>
                <c:pt idx="399">
                  <c:v>3.9528530079892336E-4</c:v>
                </c:pt>
                <c:pt idx="400">
                  <c:v>3.9795823133670263E-4</c:v>
                </c:pt>
                <c:pt idx="401">
                  <c:v>4.0161825728851429E-4</c:v>
                </c:pt>
                <c:pt idx="402">
                  <c:v>4.0600574447196343E-4</c:v>
                </c:pt>
                <c:pt idx="403">
                  <c:v>4.0912947339630945E-4</c:v>
                </c:pt>
                <c:pt idx="404">
                  <c:v>4.1216362888162565E-4</c:v>
                </c:pt>
                <c:pt idx="405">
                  <c:v>4.1418272275477793E-4</c:v>
                </c:pt>
                <c:pt idx="406">
                  <c:v>4.1783315579462351E-4</c:v>
                </c:pt>
                <c:pt idx="407">
                  <c:v>4.2196626501800799E-4</c:v>
                </c:pt>
                <c:pt idx="408">
                  <c:v>4.2481357627643538E-4</c:v>
                </c:pt>
                <c:pt idx="409">
                  <c:v>4.276804800405634E-4</c:v>
                </c:pt>
                <c:pt idx="410">
                  <c:v>4.30286087150528E-4</c:v>
                </c:pt>
                <c:pt idx="411">
                  <c:v>4.328797285676866E-4</c:v>
                </c:pt>
                <c:pt idx="412">
                  <c:v>4.3555969059750011E-4</c:v>
                </c:pt>
                <c:pt idx="413">
                  <c:v>4.3867112699624242E-4</c:v>
                </c:pt>
                <c:pt idx="414">
                  <c:v>4.4252815950379274E-4</c:v>
                </c:pt>
                <c:pt idx="415">
                  <c:v>4.4507918086750183E-4</c:v>
                </c:pt>
                <c:pt idx="416">
                  <c:v>4.4776371292787207E-4</c:v>
                </c:pt>
                <c:pt idx="417">
                  <c:v>4.5134555571913989E-4</c:v>
                </c:pt>
                <c:pt idx="418">
                  <c:v>4.5288687520383947E-4</c:v>
                </c:pt>
                <c:pt idx="419">
                  <c:v>4.558719687859609E-4</c:v>
                </c:pt>
                <c:pt idx="420">
                  <c:v>4.5826366147591282E-4</c:v>
                </c:pt>
                <c:pt idx="421">
                  <c:v>4.6262782309636999E-4</c:v>
                </c:pt>
                <c:pt idx="422">
                  <c:v>4.6469204943777847E-4</c:v>
                </c:pt>
                <c:pt idx="423">
                  <c:v>4.6776734560918093E-4</c:v>
                </c:pt>
                <c:pt idx="424">
                  <c:v>4.701399295337551E-4</c:v>
                </c:pt>
                <c:pt idx="425">
                  <c:v>4.7308401637250104E-4</c:v>
                </c:pt>
                <c:pt idx="426">
                  <c:v>4.7673580954473371E-4</c:v>
                </c:pt>
                <c:pt idx="427">
                  <c:v>4.7948510613224853E-4</c:v>
                </c:pt>
                <c:pt idx="428">
                  <c:v>4.8165717066637624E-4</c:v>
                </c:pt>
                <c:pt idx="429">
                  <c:v>4.8308334050032703E-4</c:v>
                </c:pt>
                <c:pt idx="430">
                  <c:v>4.8565023464496889E-4</c:v>
                </c:pt>
                <c:pt idx="431">
                  <c:v>4.8828734856879818E-4</c:v>
                </c:pt>
                <c:pt idx="432">
                  <c:v>4.9220415018370433E-4</c:v>
                </c:pt>
                <c:pt idx="433">
                  <c:v>4.938232014854981E-4</c:v>
                </c:pt>
                <c:pt idx="434">
                  <c:v>4.9596054617937542E-4</c:v>
                </c:pt>
                <c:pt idx="435">
                  <c:v>4.9928201603501043E-4</c:v>
                </c:pt>
                <c:pt idx="436">
                  <c:v>5.0198664436765727E-4</c:v>
                </c:pt>
                <c:pt idx="437">
                  <c:v>5.0613366168100792E-4</c:v>
                </c:pt>
                <c:pt idx="438">
                  <c:v>5.0762971696689503E-4</c:v>
                </c:pt>
                <c:pt idx="439">
                  <c:v>5.0929600807150344E-4</c:v>
                </c:pt>
                <c:pt idx="440">
                  <c:v>5.1121407777171698E-4</c:v>
                </c:pt>
                <c:pt idx="441">
                  <c:v>5.1549678452255743E-4</c:v>
                </c:pt>
                <c:pt idx="442">
                  <c:v>5.1714407196649069E-4</c:v>
                </c:pt>
                <c:pt idx="443">
                  <c:v>5.2172274456439589E-4</c:v>
                </c:pt>
                <c:pt idx="444">
                  <c:v>5.2404887316821053E-4</c:v>
                </c:pt>
                <c:pt idx="445">
                  <c:v>5.264528930073244E-4</c:v>
                </c:pt>
                <c:pt idx="446">
                  <c:v>5.307344535307641E-4</c:v>
                </c:pt>
                <c:pt idx="447">
                  <c:v>5.3158220537009545E-4</c:v>
                </c:pt>
                <c:pt idx="448">
                  <c:v>5.3440095816064315E-4</c:v>
                </c:pt>
                <c:pt idx="449">
                  <c:v>5.3881570881486682E-4</c:v>
                </c:pt>
                <c:pt idx="450">
                  <c:v>5.4037081204427533E-4</c:v>
                </c:pt>
                <c:pt idx="451">
                  <c:v>5.4584346474585688E-4</c:v>
                </c:pt>
                <c:pt idx="452">
                  <c:v>5.4763736943897205E-4</c:v>
                </c:pt>
                <c:pt idx="453">
                  <c:v>5.5182983334162584E-4</c:v>
                </c:pt>
                <c:pt idx="454">
                  <c:v>5.5468008826412452E-4</c:v>
                </c:pt>
                <c:pt idx="455">
                  <c:v>5.5583852874745057E-4</c:v>
                </c:pt>
                <c:pt idx="456">
                  <c:v>5.5798020712425711E-4</c:v>
                </c:pt>
                <c:pt idx="457">
                  <c:v>5.5965144265537306E-4</c:v>
                </c:pt>
                <c:pt idx="458">
                  <c:v>5.6137053675729351E-4</c:v>
                </c:pt>
                <c:pt idx="459">
                  <c:v>5.6372172093380917E-4</c:v>
                </c:pt>
                <c:pt idx="460">
                  <c:v>5.6718368693059007E-4</c:v>
                </c:pt>
                <c:pt idx="461">
                  <c:v>5.6870951935796823E-4</c:v>
                </c:pt>
                <c:pt idx="462">
                  <c:v>5.7032153259039642E-4</c:v>
                </c:pt>
                <c:pt idx="463">
                  <c:v>5.7395429089527575E-4</c:v>
                </c:pt>
                <c:pt idx="464">
                  <c:v>5.7626640881222461E-4</c:v>
                </c:pt>
                <c:pt idx="465">
                  <c:v>5.7854219867585932E-4</c:v>
                </c:pt>
                <c:pt idx="466">
                  <c:v>5.8074862876371532E-4</c:v>
                </c:pt>
                <c:pt idx="467">
                  <c:v>5.8107795568776899E-4</c:v>
                </c:pt>
                <c:pt idx="468">
                  <c:v>5.8686952948426845E-4</c:v>
                </c:pt>
                <c:pt idx="469">
                  <c:v>5.8742216583317791E-4</c:v>
                </c:pt>
                <c:pt idx="470">
                  <c:v>5.9122691643836935E-4</c:v>
                </c:pt>
                <c:pt idx="471">
                  <c:v>5.9151418011929916E-4</c:v>
                </c:pt>
                <c:pt idx="472">
                  <c:v>5.930542462514734E-4</c:v>
                </c:pt>
                <c:pt idx="473">
                  <c:v>5.9203254430704468E-4</c:v>
                </c:pt>
                <c:pt idx="474">
                  <c:v>5.9418673625735588E-4</c:v>
                </c:pt>
                <c:pt idx="475">
                  <c:v>5.9577694233517236E-4</c:v>
                </c:pt>
                <c:pt idx="476">
                  <c:v>5.9544629416456078E-4</c:v>
                </c:pt>
                <c:pt idx="477">
                  <c:v>5.9596871499103816E-4</c:v>
                </c:pt>
                <c:pt idx="478">
                  <c:v>5.9837428566835707E-4</c:v>
                </c:pt>
                <c:pt idx="479">
                  <c:v>6.004081209206772E-4</c:v>
                </c:pt>
                <c:pt idx="480">
                  <c:v>6.0391980688771882E-4</c:v>
                </c:pt>
                <c:pt idx="481">
                  <c:v>6.0778858555552069E-4</c:v>
                </c:pt>
                <c:pt idx="482">
                  <c:v>6.0810704820576619E-4</c:v>
                </c:pt>
                <c:pt idx="483">
                  <c:v>6.1231797316965752E-4</c:v>
                </c:pt>
                <c:pt idx="484">
                  <c:v>6.0879353244394933E-4</c:v>
                </c:pt>
                <c:pt idx="485">
                  <c:v>6.1200841643994778E-4</c:v>
                </c:pt>
                <c:pt idx="486">
                  <c:v>6.1447815106077338E-4</c:v>
                </c:pt>
                <c:pt idx="487">
                  <c:v>6.1308080845644492E-4</c:v>
                </c:pt>
                <c:pt idx="488">
                  <c:v>6.1275435446116481E-4</c:v>
                </c:pt>
                <c:pt idx="489">
                  <c:v>6.1885755712250709E-4</c:v>
                </c:pt>
                <c:pt idx="490">
                  <c:v>6.2006922166807919E-4</c:v>
                </c:pt>
                <c:pt idx="491">
                  <c:v>6.2437219509310312E-4</c:v>
                </c:pt>
                <c:pt idx="492">
                  <c:v>6.2410416183513015E-4</c:v>
                </c:pt>
                <c:pt idx="493">
                  <c:v>6.2909023876381016E-4</c:v>
                </c:pt>
                <c:pt idx="494">
                  <c:v>6.3059116285458659E-4</c:v>
                </c:pt>
                <c:pt idx="495">
                  <c:v>6.2912570617875828E-4</c:v>
                </c:pt>
                <c:pt idx="496">
                  <c:v>6.2956680914384418E-4</c:v>
                </c:pt>
                <c:pt idx="497">
                  <c:v>6.3393575903069102E-4</c:v>
                </c:pt>
                <c:pt idx="498">
                  <c:v>6.3406314194649268E-4</c:v>
                </c:pt>
                <c:pt idx="499">
                  <c:v>6.3354491022358682E-4</c:v>
                </c:pt>
                <c:pt idx="500">
                  <c:v>6.3724560692993159E-4</c:v>
                </c:pt>
                <c:pt idx="501">
                  <c:v>6.403199594809311E-4</c:v>
                </c:pt>
                <c:pt idx="502">
                  <c:v>6.4250825235264016E-4</c:v>
                </c:pt>
                <c:pt idx="503">
                  <c:v>6.3968712916161641E-4</c:v>
                </c:pt>
                <c:pt idx="504">
                  <c:v>6.3949600428760914E-4</c:v>
                </c:pt>
                <c:pt idx="505">
                  <c:v>6.4225158299996313E-4</c:v>
                </c:pt>
                <c:pt idx="506">
                  <c:v>6.4225326647806961E-4</c:v>
                </c:pt>
                <c:pt idx="507">
                  <c:v>6.2095678112111818E-4</c:v>
                </c:pt>
                <c:pt idx="508">
                  <c:v>6.2023623728339468E-4</c:v>
                </c:pt>
                <c:pt idx="509">
                  <c:v>6.1849136542825936E-4</c:v>
                </c:pt>
                <c:pt idx="510">
                  <c:v>6.2038834636318145E-4</c:v>
                </c:pt>
                <c:pt idx="511">
                  <c:v>6.1984299959037576E-4</c:v>
                </c:pt>
                <c:pt idx="512">
                  <c:v>6.2053514903414762E-4</c:v>
                </c:pt>
                <c:pt idx="513">
                  <c:v>6.2251450912060582E-4</c:v>
                </c:pt>
                <c:pt idx="514">
                  <c:v>6.2646066427782211E-4</c:v>
                </c:pt>
                <c:pt idx="515">
                  <c:v>6.2563281766849833E-4</c:v>
                </c:pt>
                <c:pt idx="516">
                  <c:v>6.2411585083407784E-4</c:v>
                </c:pt>
                <c:pt idx="517">
                  <c:v>6.2865973516543173E-4</c:v>
                </c:pt>
                <c:pt idx="518">
                  <c:v>6.3185133314140423E-4</c:v>
                </c:pt>
                <c:pt idx="519">
                  <c:v>6.3434432867318623E-4</c:v>
                </c:pt>
                <c:pt idx="520">
                  <c:v>6.3590219635149153E-4</c:v>
                </c:pt>
                <c:pt idx="521">
                  <c:v>6.3997033874791547E-4</c:v>
                </c:pt>
                <c:pt idx="522">
                  <c:v>6.3894824087161169E-4</c:v>
                </c:pt>
                <c:pt idx="523">
                  <c:v>6.4201952225735473E-4</c:v>
                </c:pt>
                <c:pt idx="524">
                  <c:v>6.4654477501313091E-4</c:v>
                </c:pt>
                <c:pt idx="525">
                  <c:v>6.4677635525309122E-4</c:v>
                </c:pt>
                <c:pt idx="526">
                  <c:v>6.4979141973475546E-4</c:v>
                </c:pt>
                <c:pt idx="527">
                  <c:v>6.5150886666085384E-4</c:v>
                </c:pt>
                <c:pt idx="528">
                  <c:v>6.5379149618124174E-4</c:v>
                </c:pt>
                <c:pt idx="529">
                  <c:v>6.564593916410569E-4</c:v>
                </c:pt>
                <c:pt idx="530">
                  <c:v>6.6233938236598833E-4</c:v>
                </c:pt>
                <c:pt idx="531">
                  <c:v>6.6390890562510957E-4</c:v>
                </c:pt>
                <c:pt idx="532">
                  <c:v>6.6318255490068617E-4</c:v>
                </c:pt>
                <c:pt idx="533">
                  <c:v>6.6818813725010278E-4</c:v>
                </c:pt>
                <c:pt idx="534">
                  <c:v>6.6579293200122588E-4</c:v>
                </c:pt>
                <c:pt idx="535">
                  <c:v>6.6578776289030728E-4</c:v>
                </c:pt>
                <c:pt idx="536">
                  <c:v>6.7146841750932056E-4</c:v>
                </c:pt>
                <c:pt idx="537">
                  <c:v>6.6702751481542168E-4</c:v>
                </c:pt>
                <c:pt idx="538">
                  <c:v>6.7230909827573862E-4</c:v>
                </c:pt>
                <c:pt idx="539">
                  <c:v>6.7334887933226449E-4</c:v>
                </c:pt>
                <c:pt idx="540">
                  <c:v>6.7952763481151062E-4</c:v>
                </c:pt>
                <c:pt idx="541">
                  <c:v>6.7845019976937231E-4</c:v>
                </c:pt>
                <c:pt idx="542">
                  <c:v>6.7799386559053284E-4</c:v>
                </c:pt>
                <c:pt idx="543">
                  <c:v>6.8117950557775096E-4</c:v>
                </c:pt>
                <c:pt idx="544">
                  <c:v>6.8606222795050372E-4</c:v>
                </c:pt>
                <c:pt idx="545">
                  <c:v>6.8823296852037977E-4</c:v>
                </c:pt>
                <c:pt idx="546">
                  <c:v>6.8990839976435544E-4</c:v>
                </c:pt>
                <c:pt idx="547">
                  <c:v>6.8907538120025337E-4</c:v>
                </c:pt>
                <c:pt idx="548">
                  <c:v>6.9047183807837873E-4</c:v>
                </c:pt>
                <c:pt idx="549">
                  <c:v>6.9187185386917029E-4</c:v>
                </c:pt>
                <c:pt idx="550">
                  <c:v>6.9314997102618123E-4</c:v>
                </c:pt>
                <c:pt idx="551">
                  <c:v>6.9043827209319718E-4</c:v>
                </c:pt>
                <c:pt idx="552">
                  <c:v>6.9796524929983754E-4</c:v>
                </c:pt>
                <c:pt idx="553">
                  <c:v>6.9649118351846381E-4</c:v>
                </c:pt>
                <c:pt idx="554">
                  <c:v>7.0184671561321853E-4</c:v>
                </c:pt>
                <c:pt idx="555">
                  <c:v>7.0526032828537933E-4</c:v>
                </c:pt>
                <c:pt idx="556">
                  <c:v>7.0666516120847494E-4</c:v>
                </c:pt>
                <c:pt idx="557">
                  <c:v>7.0883788340862135E-4</c:v>
                </c:pt>
                <c:pt idx="558">
                  <c:v>7.1288273239820856E-4</c:v>
                </c:pt>
                <c:pt idx="559">
                  <c:v>7.139114003834508E-4</c:v>
                </c:pt>
                <c:pt idx="560">
                  <c:v>7.1636734025685316E-4</c:v>
                </c:pt>
                <c:pt idx="561">
                  <c:v>7.190409178138965E-4</c:v>
                </c:pt>
                <c:pt idx="562">
                  <c:v>7.2272438245192397E-4</c:v>
                </c:pt>
                <c:pt idx="563">
                  <c:v>7.2345026902248066E-4</c:v>
                </c:pt>
                <c:pt idx="564">
                  <c:v>7.2584578455277607E-4</c:v>
                </c:pt>
                <c:pt idx="565">
                  <c:v>7.2632654230490065E-4</c:v>
                </c:pt>
                <c:pt idx="566">
                  <c:v>7.2694867034293453E-4</c:v>
                </c:pt>
                <c:pt idx="567">
                  <c:v>7.2849974317247329E-4</c:v>
                </c:pt>
                <c:pt idx="568">
                  <c:v>7.2636337207208771E-4</c:v>
                </c:pt>
                <c:pt idx="569">
                  <c:v>7.2916592127296334E-4</c:v>
                </c:pt>
                <c:pt idx="570">
                  <c:v>7.3568578851263466E-4</c:v>
                </c:pt>
                <c:pt idx="571">
                  <c:v>7.3899998842563697E-4</c:v>
                </c:pt>
                <c:pt idx="572">
                  <c:v>7.4116941197713867E-4</c:v>
                </c:pt>
                <c:pt idx="573">
                  <c:v>7.4297478763576215E-4</c:v>
                </c:pt>
                <c:pt idx="574">
                  <c:v>7.4281839719562417E-4</c:v>
                </c:pt>
                <c:pt idx="575">
                  <c:v>7.4501293465027122E-4</c:v>
                </c:pt>
                <c:pt idx="576">
                  <c:v>7.4017963169819233E-4</c:v>
                </c:pt>
                <c:pt idx="577">
                  <c:v>7.4832412951144093E-4</c:v>
                </c:pt>
                <c:pt idx="578">
                  <c:v>7.4913133075875285E-4</c:v>
                </c:pt>
                <c:pt idx="579">
                  <c:v>7.5138736495453627E-4</c:v>
                </c:pt>
                <c:pt idx="580">
                  <c:v>7.5424764929538709E-4</c:v>
                </c:pt>
                <c:pt idx="581">
                  <c:v>7.4997457463617538E-4</c:v>
                </c:pt>
                <c:pt idx="582">
                  <c:v>7.5241522281243873E-4</c:v>
                </c:pt>
                <c:pt idx="583">
                  <c:v>7.5206891591290254E-4</c:v>
                </c:pt>
                <c:pt idx="584">
                  <c:v>7.5362477805075679E-4</c:v>
                </c:pt>
                <c:pt idx="585">
                  <c:v>7.5407240036136564E-4</c:v>
                </c:pt>
                <c:pt idx="586">
                  <c:v>7.5242926033282029E-4</c:v>
                </c:pt>
                <c:pt idx="587">
                  <c:v>7.4780078832801828E-4</c:v>
                </c:pt>
                <c:pt idx="588">
                  <c:v>7.4928428035733958E-4</c:v>
                </c:pt>
                <c:pt idx="589">
                  <c:v>7.5457329034820243E-4</c:v>
                </c:pt>
                <c:pt idx="590">
                  <c:v>7.5579534600545429E-4</c:v>
                </c:pt>
                <c:pt idx="591">
                  <c:v>7.5684751962230476E-4</c:v>
                </c:pt>
                <c:pt idx="592">
                  <c:v>7.5295662480545124E-4</c:v>
                </c:pt>
                <c:pt idx="593">
                  <c:v>7.5861149767346198E-4</c:v>
                </c:pt>
                <c:pt idx="594">
                  <c:v>7.5420066556581113E-4</c:v>
                </c:pt>
                <c:pt idx="595">
                  <c:v>7.502816119169069E-4</c:v>
                </c:pt>
                <c:pt idx="596">
                  <c:v>7.4877685579102175E-4</c:v>
                </c:pt>
                <c:pt idx="597">
                  <c:v>7.4884269422701745E-4</c:v>
                </c:pt>
                <c:pt idx="598">
                  <c:v>7.477146473381139E-4</c:v>
                </c:pt>
                <c:pt idx="599">
                  <c:v>7.4770858036285427E-4</c:v>
                </c:pt>
                <c:pt idx="600">
                  <c:v>7.4665869890974267E-4</c:v>
                </c:pt>
                <c:pt idx="601">
                  <c:v>7.4770842147521891E-4</c:v>
                </c:pt>
                <c:pt idx="602">
                  <c:v>7.4617874764048957E-4</c:v>
                </c:pt>
                <c:pt idx="603">
                  <c:v>7.4410937726535032E-4</c:v>
                </c:pt>
                <c:pt idx="604">
                  <c:v>7.4888699436992487E-4</c:v>
                </c:pt>
                <c:pt idx="605">
                  <c:v>7.5168042384561183E-4</c:v>
                </c:pt>
                <c:pt idx="606">
                  <c:v>7.5507254047991546E-4</c:v>
                </c:pt>
                <c:pt idx="607">
                  <c:v>7.5683025032615174E-4</c:v>
                </c:pt>
                <c:pt idx="608">
                  <c:v>7.5989467910419735E-4</c:v>
                </c:pt>
                <c:pt idx="609">
                  <c:v>7.6229904195864774E-4</c:v>
                </c:pt>
                <c:pt idx="610">
                  <c:v>7.624130926594169E-4</c:v>
                </c:pt>
                <c:pt idx="611">
                  <c:v>7.6491195928598621E-4</c:v>
                </c:pt>
                <c:pt idx="612">
                  <c:v>7.6785964427116883E-4</c:v>
                </c:pt>
                <c:pt idx="613">
                  <c:v>7.7098276054377577E-4</c:v>
                </c:pt>
                <c:pt idx="614">
                  <c:v>7.7235859853838466E-4</c:v>
                </c:pt>
                <c:pt idx="615">
                  <c:v>7.7522960971167058E-4</c:v>
                </c:pt>
                <c:pt idx="616">
                  <c:v>7.77392311490615E-4</c:v>
                </c:pt>
                <c:pt idx="617">
                  <c:v>7.8010835691951538E-4</c:v>
                </c:pt>
                <c:pt idx="618">
                  <c:v>7.8102556889783864E-4</c:v>
                </c:pt>
                <c:pt idx="619">
                  <c:v>7.8209892308712047E-4</c:v>
                </c:pt>
                <c:pt idx="620">
                  <c:v>7.8245645550314047E-4</c:v>
                </c:pt>
                <c:pt idx="621">
                  <c:v>7.8481790323928246E-4</c:v>
                </c:pt>
                <c:pt idx="622">
                  <c:v>7.8560863933656094E-4</c:v>
                </c:pt>
                <c:pt idx="623">
                  <c:v>7.8911479136537324E-4</c:v>
                </c:pt>
                <c:pt idx="624">
                  <c:v>7.919958063278557E-4</c:v>
                </c:pt>
                <c:pt idx="625">
                  <c:v>7.9423073081972011E-4</c:v>
                </c:pt>
                <c:pt idx="626">
                  <c:v>7.8303173074440564E-4</c:v>
                </c:pt>
                <c:pt idx="627">
                  <c:v>7.8569160855967773E-4</c:v>
                </c:pt>
                <c:pt idx="628">
                  <c:v>7.7685091415619566E-4</c:v>
                </c:pt>
                <c:pt idx="629">
                  <c:v>7.7590357476130299E-4</c:v>
                </c:pt>
                <c:pt idx="630">
                  <c:v>7.7673176506752519E-4</c:v>
                </c:pt>
                <c:pt idx="631">
                  <c:v>7.7650767693638722E-4</c:v>
                </c:pt>
                <c:pt idx="632">
                  <c:v>7.7953729536341197E-4</c:v>
                </c:pt>
                <c:pt idx="633">
                  <c:v>7.8336210630517854E-4</c:v>
                </c:pt>
                <c:pt idx="634">
                  <c:v>7.8616095339972911E-4</c:v>
                </c:pt>
                <c:pt idx="635">
                  <c:v>7.8574457912571115E-4</c:v>
                </c:pt>
                <c:pt idx="636">
                  <c:v>7.8478995272556092E-4</c:v>
                </c:pt>
                <c:pt idx="637">
                  <c:v>7.862884244583682E-4</c:v>
                </c:pt>
                <c:pt idx="638">
                  <c:v>7.8543286791667491E-4</c:v>
                </c:pt>
                <c:pt idx="639">
                  <c:v>7.8949015658398157E-4</c:v>
                </c:pt>
                <c:pt idx="640">
                  <c:v>7.8701880826515273E-4</c:v>
                </c:pt>
                <c:pt idx="641">
                  <c:v>7.8754596590845994E-4</c:v>
                </c:pt>
                <c:pt idx="642">
                  <c:v>7.9027807036172258E-4</c:v>
                </c:pt>
                <c:pt idx="643">
                  <c:v>7.9314157573637234E-4</c:v>
                </c:pt>
                <c:pt idx="644">
                  <c:v>7.9210712955085237E-4</c:v>
                </c:pt>
                <c:pt idx="645">
                  <c:v>7.9622178551535801E-4</c:v>
                </c:pt>
                <c:pt idx="646">
                  <c:v>7.9524448601967347E-4</c:v>
                </c:pt>
                <c:pt idx="647">
                  <c:v>7.9781855881856005E-4</c:v>
                </c:pt>
                <c:pt idx="648">
                  <c:v>7.9980358737421998E-4</c:v>
                </c:pt>
                <c:pt idx="649">
                  <c:v>8.0281183650549861E-4</c:v>
                </c:pt>
                <c:pt idx="650">
                  <c:v>8.0155276424753535E-4</c:v>
                </c:pt>
                <c:pt idx="651">
                  <c:v>8.0537861985352803E-4</c:v>
                </c:pt>
                <c:pt idx="652">
                  <c:v>8.03261833768092E-4</c:v>
                </c:pt>
                <c:pt idx="653">
                  <c:v>8.023718217776344E-4</c:v>
                </c:pt>
                <c:pt idx="654">
                  <c:v>8.0591333200637054E-4</c:v>
                </c:pt>
                <c:pt idx="655">
                  <c:v>8.0597987078637819E-4</c:v>
                </c:pt>
                <c:pt idx="656">
                  <c:v>8.0984270820011375E-4</c:v>
                </c:pt>
                <c:pt idx="657">
                  <c:v>8.1202428791412175E-4</c:v>
                </c:pt>
                <c:pt idx="658">
                  <c:v>8.1285774837991647E-4</c:v>
                </c:pt>
                <c:pt idx="659">
                  <c:v>8.1532860400878628E-4</c:v>
                </c:pt>
                <c:pt idx="660">
                  <c:v>8.1701417175532559E-4</c:v>
                </c:pt>
                <c:pt idx="661">
                  <c:v>8.1590481371152112E-4</c:v>
                </c:pt>
                <c:pt idx="662">
                  <c:v>8.1647328278238243E-4</c:v>
                </c:pt>
                <c:pt idx="663">
                  <c:v>8.2123125964423966E-4</c:v>
                </c:pt>
                <c:pt idx="664">
                  <c:v>8.2222787826096105E-4</c:v>
                </c:pt>
                <c:pt idx="665">
                  <c:v>8.2461330108542859E-4</c:v>
                </c:pt>
                <c:pt idx="666">
                  <c:v>8.2462539081394376E-4</c:v>
                </c:pt>
                <c:pt idx="667">
                  <c:v>8.2777155283385859E-4</c:v>
                </c:pt>
                <c:pt idx="668">
                  <c:v>8.2874340542709896E-4</c:v>
                </c:pt>
                <c:pt idx="669">
                  <c:v>8.2827616194028494E-4</c:v>
                </c:pt>
                <c:pt idx="670">
                  <c:v>8.2853424700850601E-4</c:v>
                </c:pt>
                <c:pt idx="671">
                  <c:v>8.3238273836678254E-4</c:v>
                </c:pt>
                <c:pt idx="672">
                  <c:v>8.3633519174232005E-4</c:v>
                </c:pt>
                <c:pt idx="673">
                  <c:v>8.3700452860846356E-4</c:v>
                </c:pt>
                <c:pt idx="674">
                  <c:v>8.3744675899246452E-4</c:v>
                </c:pt>
                <c:pt idx="675">
                  <c:v>8.3780757907665076E-4</c:v>
                </c:pt>
                <c:pt idx="676">
                  <c:v>8.3852771971322417E-4</c:v>
                </c:pt>
                <c:pt idx="677">
                  <c:v>8.3886527842142822E-4</c:v>
                </c:pt>
                <c:pt idx="678">
                  <c:v>8.4033257287008866E-4</c:v>
                </c:pt>
                <c:pt idx="679">
                  <c:v>8.3838549177261555E-4</c:v>
                </c:pt>
                <c:pt idx="680">
                  <c:v>8.4392816012225809E-4</c:v>
                </c:pt>
                <c:pt idx="681">
                  <c:v>8.4166092282850257E-4</c:v>
                </c:pt>
                <c:pt idx="682">
                  <c:v>8.4166193825617084E-4</c:v>
                </c:pt>
                <c:pt idx="683">
                  <c:v>8.4365802492594125E-4</c:v>
                </c:pt>
                <c:pt idx="684">
                  <c:v>8.443869988112333E-4</c:v>
                </c:pt>
                <c:pt idx="685">
                  <c:v>8.4566192803172042E-4</c:v>
                </c:pt>
                <c:pt idx="686">
                  <c:v>8.4783943184855721E-4</c:v>
                </c:pt>
                <c:pt idx="687">
                  <c:v>8.461423166348463E-4</c:v>
                </c:pt>
                <c:pt idx="688">
                  <c:v>8.4612090595898829E-4</c:v>
                </c:pt>
                <c:pt idx="689">
                  <c:v>8.4661977649520045E-4</c:v>
                </c:pt>
                <c:pt idx="690">
                  <c:v>8.5202321690258252E-4</c:v>
                </c:pt>
                <c:pt idx="691">
                  <c:v>8.5495038061295504E-4</c:v>
                </c:pt>
                <c:pt idx="692">
                  <c:v>8.5700465314856819E-4</c:v>
                </c:pt>
                <c:pt idx="693">
                  <c:v>8.5618075108803097E-4</c:v>
                </c:pt>
                <c:pt idx="694">
                  <c:v>8.5679706214071669E-4</c:v>
                </c:pt>
                <c:pt idx="695">
                  <c:v>8.5946621900946521E-4</c:v>
                </c:pt>
                <c:pt idx="696">
                  <c:v>8.6198979679676438E-4</c:v>
                </c:pt>
                <c:pt idx="697">
                  <c:v>8.6059512102471718E-4</c:v>
                </c:pt>
                <c:pt idx="698">
                  <c:v>8.6465457981413493E-4</c:v>
                </c:pt>
                <c:pt idx="699">
                  <c:v>8.6532213913974657E-4</c:v>
                </c:pt>
                <c:pt idx="700">
                  <c:v>8.6836289655379964E-4</c:v>
                </c:pt>
                <c:pt idx="701">
                  <c:v>8.6907209371948793E-4</c:v>
                </c:pt>
                <c:pt idx="702">
                  <c:v>8.694888135685377E-4</c:v>
                </c:pt>
                <c:pt idx="703">
                  <c:v>8.7112016230318312E-4</c:v>
                </c:pt>
                <c:pt idx="704">
                  <c:v>8.7211073795415866E-4</c:v>
                </c:pt>
                <c:pt idx="705">
                  <c:v>8.7170098218365601E-4</c:v>
                </c:pt>
                <c:pt idx="706">
                  <c:v>8.4777695690640075E-4</c:v>
                </c:pt>
                <c:pt idx="707">
                  <c:v>8.4707570165770425E-4</c:v>
                </c:pt>
                <c:pt idx="708">
                  <c:v>8.4405554731562286E-4</c:v>
                </c:pt>
                <c:pt idx="709">
                  <c:v>8.4595213317585345E-4</c:v>
                </c:pt>
                <c:pt idx="710">
                  <c:v>8.4964114507348994E-4</c:v>
                </c:pt>
                <c:pt idx="711">
                  <c:v>8.5133134618579573E-4</c:v>
                </c:pt>
                <c:pt idx="712">
                  <c:v>8.529103018567757E-4</c:v>
                </c:pt>
                <c:pt idx="713">
                  <c:v>8.5609577674065841E-4</c:v>
                </c:pt>
                <c:pt idx="714">
                  <c:v>8.5825796708916924E-4</c:v>
                </c:pt>
                <c:pt idx="715">
                  <c:v>8.5916014677443905E-4</c:v>
                </c:pt>
                <c:pt idx="716">
                  <c:v>8.5839332294136434E-4</c:v>
                </c:pt>
                <c:pt idx="717">
                  <c:v>8.6229710794085888E-4</c:v>
                </c:pt>
                <c:pt idx="718">
                  <c:v>8.623148579100841E-4</c:v>
                </c:pt>
                <c:pt idx="719">
                  <c:v>8.6000799819265449E-4</c:v>
                </c:pt>
                <c:pt idx="720">
                  <c:v>8.6483008722059492E-4</c:v>
                </c:pt>
                <c:pt idx="721">
                  <c:v>8.6496936712363406E-4</c:v>
                </c:pt>
                <c:pt idx="722">
                  <c:v>8.6682193325318116E-4</c:v>
                </c:pt>
                <c:pt idx="723">
                  <c:v>8.6530669662004771E-4</c:v>
                </c:pt>
                <c:pt idx="724">
                  <c:v>8.6856726251963948E-4</c:v>
                </c:pt>
                <c:pt idx="725">
                  <c:v>8.7066920118981852E-4</c:v>
                </c:pt>
                <c:pt idx="726">
                  <c:v>8.7561583330510065E-4</c:v>
                </c:pt>
                <c:pt idx="727">
                  <c:v>8.7356514087885988E-4</c:v>
                </c:pt>
                <c:pt idx="728">
                  <c:v>8.7528319282071233E-4</c:v>
                </c:pt>
                <c:pt idx="729">
                  <c:v>8.7729873026667373E-4</c:v>
                </c:pt>
                <c:pt idx="730">
                  <c:v>8.793914910726773E-4</c:v>
                </c:pt>
                <c:pt idx="731">
                  <c:v>8.8504217821171215E-4</c:v>
                </c:pt>
                <c:pt idx="732">
                  <c:v>8.8006427897632951E-4</c:v>
                </c:pt>
                <c:pt idx="733">
                  <c:v>8.8491585331175514E-4</c:v>
                </c:pt>
                <c:pt idx="734">
                  <c:v>8.8546617975757743E-4</c:v>
                </c:pt>
                <c:pt idx="735">
                  <c:v>8.8499575104384763E-4</c:v>
                </c:pt>
                <c:pt idx="736">
                  <c:v>8.855914689863577E-4</c:v>
                </c:pt>
                <c:pt idx="737">
                  <c:v>8.825993785671367E-4</c:v>
                </c:pt>
                <c:pt idx="738">
                  <c:v>8.6861591530535819E-4</c:v>
                </c:pt>
                <c:pt idx="739">
                  <c:v>8.6134968631820623E-4</c:v>
                </c:pt>
                <c:pt idx="740">
                  <c:v>8.6252819039252021E-4</c:v>
                </c:pt>
                <c:pt idx="741">
                  <c:v>8.5968935730255914E-4</c:v>
                </c:pt>
                <c:pt idx="742">
                  <c:v>8.6081449387562172E-4</c:v>
                </c:pt>
                <c:pt idx="743">
                  <c:v>8.6311901770198091E-4</c:v>
                </c:pt>
                <c:pt idx="744">
                  <c:v>8.6173786213289622E-4</c:v>
                </c:pt>
                <c:pt idx="745">
                  <c:v>8.6441141846980204E-4</c:v>
                </c:pt>
                <c:pt idx="746">
                  <c:v>8.6712750040649259E-4</c:v>
                </c:pt>
                <c:pt idx="747">
                  <c:v>8.6934798137621502E-4</c:v>
                </c:pt>
                <c:pt idx="748">
                  <c:v>8.7275731283159184E-4</c:v>
                </c:pt>
                <c:pt idx="749">
                  <c:v>8.728595311586272E-4</c:v>
                </c:pt>
                <c:pt idx="750">
                  <c:v>8.7544010243481444E-4</c:v>
                </c:pt>
                <c:pt idx="751">
                  <c:v>8.7319051884800236E-4</c:v>
                </c:pt>
                <c:pt idx="752">
                  <c:v>8.7378895031568239E-4</c:v>
                </c:pt>
                <c:pt idx="753">
                  <c:v>8.7539143047387854E-4</c:v>
                </c:pt>
                <c:pt idx="754">
                  <c:v>8.767025154839237E-4</c:v>
                </c:pt>
                <c:pt idx="755">
                  <c:v>8.8025407747085549E-4</c:v>
                </c:pt>
                <c:pt idx="756">
                  <c:v>8.821367660739913E-4</c:v>
                </c:pt>
                <c:pt idx="757">
                  <c:v>8.8074453097915543E-4</c:v>
                </c:pt>
                <c:pt idx="758">
                  <c:v>8.8415474830165301E-4</c:v>
                </c:pt>
                <c:pt idx="759">
                  <c:v>8.8499490683267769E-4</c:v>
                </c:pt>
                <c:pt idx="760">
                  <c:v>8.8754603878976861E-4</c:v>
                </c:pt>
                <c:pt idx="761">
                  <c:v>8.8401959491916698E-4</c:v>
                </c:pt>
                <c:pt idx="762">
                  <c:v>8.8581985982423843E-4</c:v>
                </c:pt>
                <c:pt idx="763">
                  <c:v>8.8934479527433372E-4</c:v>
                </c:pt>
                <c:pt idx="764">
                  <c:v>8.9641401092021211E-4</c:v>
                </c:pt>
                <c:pt idx="765">
                  <c:v>8.9385983399165134E-4</c:v>
                </c:pt>
                <c:pt idx="766">
                  <c:v>8.9477422720558994E-4</c:v>
                </c:pt>
                <c:pt idx="767">
                  <c:v>8.9126112415436752E-4</c:v>
                </c:pt>
                <c:pt idx="768">
                  <c:v>8.9139806376355634E-4</c:v>
                </c:pt>
                <c:pt idx="769">
                  <c:v>8.9574212220860721E-4</c:v>
                </c:pt>
                <c:pt idx="770">
                  <c:v>8.9447193032737989E-4</c:v>
                </c:pt>
                <c:pt idx="771">
                  <c:v>8.9617371202842136E-4</c:v>
                </c:pt>
                <c:pt idx="772">
                  <c:v>8.9438097942558855E-4</c:v>
                </c:pt>
                <c:pt idx="773">
                  <c:v>8.8543231826544928E-4</c:v>
                </c:pt>
                <c:pt idx="774">
                  <c:v>8.7407923018176746E-4</c:v>
                </c:pt>
                <c:pt idx="775">
                  <c:v>8.740144476768923E-4</c:v>
                </c:pt>
                <c:pt idx="776">
                  <c:v>8.7333992662779218E-4</c:v>
                </c:pt>
                <c:pt idx="777">
                  <c:v>8.7348891431522819E-4</c:v>
                </c:pt>
                <c:pt idx="778">
                  <c:v>8.6848695426698067E-4</c:v>
                </c:pt>
                <c:pt idx="779">
                  <c:v>8.6775779104938087E-4</c:v>
                </c:pt>
                <c:pt idx="780">
                  <c:v>8.6505296715353168E-4</c:v>
                </c:pt>
                <c:pt idx="781">
                  <c:v>8.6440926012782381E-4</c:v>
                </c:pt>
                <c:pt idx="782">
                  <c:v>8.6384289738543633E-4</c:v>
                </c:pt>
                <c:pt idx="783">
                  <c:v>8.641087707990802E-4</c:v>
                </c:pt>
                <c:pt idx="784">
                  <c:v>8.6339178903567211E-4</c:v>
                </c:pt>
                <c:pt idx="785">
                  <c:v>8.6185518305857559E-4</c:v>
                </c:pt>
                <c:pt idx="786">
                  <c:v>8.6442723750501302E-4</c:v>
                </c:pt>
                <c:pt idx="787">
                  <c:v>8.5786123285906354E-4</c:v>
                </c:pt>
                <c:pt idx="788">
                  <c:v>8.5056846145351213E-4</c:v>
                </c:pt>
                <c:pt idx="789">
                  <c:v>8.5078294616959982E-4</c:v>
                </c:pt>
                <c:pt idx="790">
                  <c:v>8.4883886881156629E-4</c:v>
                </c:pt>
                <c:pt idx="791">
                  <c:v>8.4882612796490474E-4</c:v>
                </c:pt>
                <c:pt idx="792">
                  <c:v>8.4865155224708852E-4</c:v>
                </c:pt>
                <c:pt idx="793">
                  <c:v>8.5007566969967467E-4</c:v>
                </c:pt>
                <c:pt idx="794">
                  <c:v>8.3892370957099668E-4</c:v>
                </c:pt>
                <c:pt idx="795">
                  <c:v>8.407275723130922E-4</c:v>
                </c:pt>
                <c:pt idx="796">
                  <c:v>8.426620531849689E-4</c:v>
                </c:pt>
                <c:pt idx="797">
                  <c:v>8.4029759485028681E-4</c:v>
                </c:pt>
                <c:pt idx="798">
                  <c:v>8.3855973614671792E-4</c:v>
                </c:pt>
                <c:pt idx="799">
                  <c:v>8.4007858688042963E-4</c:v>
                </c:pt>
                <c:pt idx="800">
                  <c:v>8.424574967267201E-4</c:v>
                </c:pt>
                <c:pt idx="801">
                  <c:v>8.3810008956618849E-4</c:v>
                </c:pt>
                <c:pt idx="802">
                  <c:v>8.419331734494305E-4</c:v>
                </c:pt>
                <c:pt idx="803">
                  <c:v>8.42633562063562E-4</c:v>
                </c:pt>
                <c:pt idx="804">
                  <c:v>8.4606669438769082E-4</c:v>
                </c:pt>
                <c:pt idx="805">
                  <c:v>8.5150188230773507E-4</c:v>
                </c:pt>
                <c:pt idx="806">
                  <c:v>8.5397355116990275E-4</c:v>
                </c:pt>
                <c:pt idx="807">
                  <c:v>8.5556550679017945E-4</c:v>
                </c:pt>
                <c:pt idx="808">
                  <c:v>8.594179477067061E-4</c:v>
                </c:pt>
                <c:pt idx="809">
                  <c:v>8.5814861481231042E-4</c:v>
                </c:pt>
                <c:pt idx="810">
                  <c:v>8.6161880679681108E-4</c:v>
                </c:pt>
                <c:pt idx="811">
                  <c:v>8.6225703714120098E-4</c:v>
                </c:pt>
                <c:pt idx="812">
                  <c:v>8.6221722654461833E-4</c:v>
                </c:pt>
                <c:pt idx="813">
                  <c:v>8.6417792871089512E-4</c:v>
                </c:pt>
                <c:pt idx="814">
                  <c:v>8.6334337949486775E-4</c:v>
                </c:pt>
                <c:pt idx="815">
                  <c:v>8.6265770827427004E-4</c:v>
                </c:pt>
                <c:pt idx="816">
                  <c:v>8.6423860649960957E-4</c:v>
                </c:pt>
                <c:pt idx="817">
                  <c:v>8.624452201026003E-4</c:v>
                </c:pt>
                <c:pt idx="818">
                  <c:v>8.6667709357866635E-4</c:v>
                </c:pt>
                <c:pt idx="819">
                  <c:v>8.6898787160161596E-4</c:v>
                </c:pt>
                <c:pt idx="820">
                  <c:v>8.6329866399282803E-4</c:v>
                </c:pt>
                <c:pt idx="821">
                  <c:v>8.6308616121627015E-4</c:v>
                </c:pt>
                <c:pt idx="822">
                  <c:v>8.6333747717725555E-4</c:v>
                </c:pt>
                <c:pt idx="823">
                  <c:v>8.6702381046715061E-4</c:v>
                </c:pt>
                <c:pt idx="824">
                  <c:v>8.6737289295980987E-4</c:v>
                </c:pt>
                <c:pt idx="825">
                  <c:v>8.6772412381566654E-4</c:v>
                </c:pt>
                <c:pt idx="826">
                  <c:v>8.7047929664088293E-4</c:v>
                </c:pt>
                <c:pt idx="827">
                  <c:v>8.6724851380259481E-4</c:v>
                </c:pt>
                <c:pt idx="828">
                  <c:v>8.6522791069434534E-4</c:v>
                </c:pt>
                <c:pt idx="829">
                  <c:v>8.666739538845358E-4</c:v>
                </c:pt>
                <c:pt idx="830">
                  <c:v>8.6784507460672218E-4</c:v>
                </c:pt>
                <c:pt idx="831">
                  <c:v>8.6989856258265453E-4</c:v>
                </c:pt>
                <c:pt idx="832">
                  <c:v>8.693485515215405E-4</c:v>
                </c:pt>
                <c:pt idx="833">
                  <c:v>8.7512260152082619E-4</c:v>
                </c:pt>
                <c:pt idx="834">
                  <c:v>8.631936994222939E-4</c:v>
                </c:pt>
                <c:pt idx="835">
                  <c:v>8.6466930137731176E-4</c:v>
                </c:pt>
                <c:pt idx="836">
                  <c:v>8.684783093258334E-4</c:v>
                </c:pt>
                <c:pt idx="837">
                  <c:v>8.7142896928389115E-4</c:v>
                </c:pt>
                <c:pt idx="838">
                  <c:v>8.6963166356568314E-4</c:v>
                </c:pt>
                <c:pt idx="839">
                  <c:v>8.6863248714388896E-4</c:v>
                </c:pt>
                <c:pt idx="840">
                  <c:v>8.6597840388644273E-4</c:v>
                </c:pt>
                <c:pt idx="841">
                  <c:v>8.6873735758315228E-4</c:v>
                </c:pt>
                <c:pt idx="842">
                  <c:v>8.6861632651891098E-4</c:v>
                </c:pt>
                <c:pt idx="843">
                  <c:v>8.6508171500373175E-4</c:v>
                </c:pt>
                <c:pt idx="844">
                  <c:v>8.4433903620670262E-4</c:v>
                </c:pt>
                <c:pt idx="845">
                  <c:v>8.4937577714514867E-4</c:v>
                </c:pt>
                <c:pt idx="846">
                  <c:v>8.3815642208419046E-4</c:v>
                </c:pt>
                <c:pt idx="847">
                  <c:v>8.3138490233729647E-4</c:v>
                </c:pt>
                <c:pt idx="848">
                  <c:v>8.3181110227403712E-4</c:v>
                </c:pt>
                <c:pt idx="849">
                  <c:v>8.3188299339990621E-4</c:v>
                </c:pt>
                <c:pt idx="850">
                  <c:v>8.3052283128871212E-4</c:v>
                </c:pt>
                <c:pt idx="851">
                  <c:v>8.3359424860385766E-4</c:v>
                </c:pt>
                <c:pt idx="852">
                  <c:v>8.3685546914106807E-4</c:v>
                </c:pt>
                <c:pt idx="853">
                  <c:v>8.3676651858190254E-4</c:v>
                </c:pt>
                <c:pt idx="854">
                  <c:v>8.3761804008169051E-4</c:v>
                </c:pt>
                <c:pt idx="855">
                  <c:v>8.3905438026288075E-4</c:v>
                </c:pt>
                <c:pt idx="856">
                  <c:v>8.3738158138655229E-4</c:v>
                </c:pt>
                <c:pt idx="857">
                  <c:v>8.3359566736479322E-4</c:v>
                </c:pt>
                <c:pt idx="858">
                  <c:v>8.3502681543176996E-4</c:v>
                </c:pt>
                <c:pt idx="859">
                  <c:v>8.3531678024536008E-4</c:v>
                </c:pt>
                <c:pt idx="860">
                  <c:v>8.3381074883823408E-4</c:v>
                </c:pt>
                <c:pt idx="861">
                  <c:v>8.3483919634730732E-4</c:v>
                </c:pt>
                <c:pt idx="862">
                  <c:v>8.320969270969534E-4</c:v>
                </c:pt>
                <c:pt idx="863">
                  <c:v>8.3484628570417113E-4</c:v>
                </c:pt>
                <c:pt idx="864">
                  <c:v>8.3914259878059344E-4</c:v>
                </c:pt>
                <c:pt idx="865">
                  <c:v>8.3838821238793745E-4</c:v>
                </c:pt>
                <c:pt idx="866">
                  <c:v>8.379679881449179E-4</c:v>
                </c:pt>
                <c:pt idx="867">
                  <c:v>8.3908743439754568E-4</c:v>
                </c:pt>
                <c:pt idx="868">
                  <c:v>8.4082703297861435E-4</c:v>
                </c:pt>
                <c:pt idx="869">
                  <c:v>8.4225369276637481E-4</c:v>
                </c:pt>
                <c:pt idx="870">
                  <c:v>8.4058870408936252E-4</c:v>
                </c:pt>
                <c:pt idx="871">
                  <c:v>8.2986787320051263E-4</c:v>
                </c:pt>
                <c:pt idx="872">
                  <c:v>8.2868754381151713E-4</c:v>
                </c:pt>
                <c:pt idx="873">
                  <c:v>8.2820148962155465E-4</c:v>
                </c:pt>
                <c:pt idx="874">
                  <c:v>8.275370265060757E-4</c:v>
                </c:pt>
                <c:pt idx="875">
                  <c:v>8.2483752421055401E-4</c:v>
                </c:pt>
                <c:pt idx="876">
                  <c:v>8.2736455045862272E-4</c:v>
                </c:pt>
                <c:pt idx="877">
                  <c:v>8.2582457352380751E-4</c:v>
                </c:pt>
                <c:pt idx="878">
                  <c:v>8.3018940893632215E-4</c:v>
                </c:pt>
                <c:pt idx="879">
                  <c:v>8.2934576040241854E-4</c:v>
                </c:pt>
                <c:pt idx="880">
                  <c:v>8.276381103760076E-4</c:v>
                </c:pt>
                <c:pt idx="881">
                  <c:v>8.2805037873462828E-4</c:v>
                </c:pt>
                <c:pt idx="882">
                  <c:v>8.3057971575212978E-4</c:v>
                </c:pt>
                <c:pt idx="883">
                  <c:v>8.3074571966366907E-4</c:v>
                </c:pt>
                <c:pt idx="884">
                  <c:v>8.3367466755315074E-4</c:v>
                </c:pt>
                <c:pt idx="885">
                  <c:v>8.3205614507546213E-4</c:v>
                </c:pt>
                <c:pt idx="886">
                  <c:v>8.339021510074422E-4</c:v>
                </c:pt>
                <c:pt idx="887">
                  <c:v>8.3408417496396152E-4</c:v>
                </c:pt>
                <c:pt idx="888">
                  <c:v>8.2647265265466238E-4</c:v>
                </c:pt>
                <c:pt idx="889">
                  <c:v>8.1476065404603813E-4</c:v>
                </c:pt>
                <c:pt idx="890">
                  <c:v>8.0486929851605231E-4</c:v>
                </c:pt>
                <c:pt idx="891">
                  <c:v>8.0019590584645792E-4</c:v>
                </c:pt>
                <c:pt idx="892">
                  <c:v>8.0051323084358653E-4</c:v>
                </c:pt>
                <c:pt idx="893">
                  <c:v>7.9393574118868807E-4</c:v>
                </c:pt>
                <c:pt idx="894">
                  <c:v>7.8870138327713816E-4</c:v>
                </c:pt>
                <c:pt idx="895">
                  <c:v>7.888692202867476E-4</c:v>
                </c:pt>
                <c:pt idx="896">
                  <c:v>7.8368462933041708E-4</c:v>
                </c:pt>
                <c:pt idx="897">
                  <c:v>7.8530898860572796E-4</c:v>
                </c:pt>
                <c:pt idx="898">
                  <c:v>7.8415280635537406E-4</c:v>
                </c:pt>
                <c:pt idx="899">
                  <c:v>7.8544390492204152E-4</c:v>
                </c:pt>
                <c:pt idx="900">
                  <c:v>7.8437177697963933E-4</c:v>
                </c:pt>
                <c:pt idx="901">
                  <c:v>7.8451737584857035E-4</c:v>
                </c:pt>
                <c:pt idx="902">
                  <c:v>7.8698532032768509E-4</c:v>
                </c:pt>
                <c:pt idx="903">
                  <c:v>7.8388678946515983E-4</c:v>
                </c:pt>
                <c:pt idx="904">
                  <c:v>7.8528226125645765E-4</c:v>
                </c:pt>
                <c:pt idx="905">
                  <c:v>7.8216296579052078E-4</c:v>
                </c:pt>
                <c:pt idx="906">
                  <c:v>7.8317577894001329E-4</c:v>
                </c:pt>
                <c:pt idx="907">
                  <c:v>7.8323579592514856E-4</c:v>
                </c:pt>
                <c:pt idx="908">
                  <c:v>7.800940411629055E-4</c:v>
                </c:pt>
                <c:pt idx="909">
                  <c:v>7.8173486427494216E-4</c:v>
                </c:pt>
                <c:pt idx="910">
                  <c:v>7.8562404731356286E-4</c:v>
                </c:pt>
                <c:pt idx="911">
                  <c:v>7.8515219984775988E-4</c:v>
                </c:pt>
                <c:pt idx="912">
                  <c:v>7.8597981609734423E-4</c:v>
                </c:pt>
                <c:pt idx="913">
                  <c:v>7.8509997273599878E-4</c:v>
                </c:pt>
                <c:pt idx="914">
                  <c:v>7.7808058447122695E-4</c:v>
                </c:pt>
                <c:pt idx="915">
                  <c:v>7.8070423093267545E-4</c:v>
                </c:pt>
                <c:pt idx="916">
                  <c:v>7.8486679020846708E-4</c:v>
                </c:pt>
                <c:pt idx="917">
                  <c:v>7.8515234475797944E-4</c:v>
                </c:pt>
                <c:pt idx="918">
                  <c:v>7.8128823965865272E-4</c:v>
                </c:pt>
                <c:pt idx="919">
                  <c:v>7.8623149613674548E-4</c:v>
                </c:pt>
                <c:pt idx="920">
                  <c:v>7.8746133463799411E-4</c:v>
                </c:pt>
                <c:pt idx="921">
                  <c:v>7.8679337151849548E-4</c:v>
                </c:pt>
                <c:pt idx="922">
                  <c:v>7.8981596648738895E-4</c:v>
                </c:pt>
                <c:pt idx="923">
                  <c:v>7.911383657169135E-4</c:v>
                </c:pt>
                <c:pt idx="924">
                  <c:v>7.8856138056572218E-4</c:v>
                </c:pt>
                <c:pt idx="925">
                  <c:v>7.9332415471324838E-4</c:v>
                </c:pt>
                <c:pt idx="926">
                  <c:v>7.9481890035826611E-4</c:v>
                </c:pt>
                <c:pt idx="927">
                  <c:v>7.912251776432855E-4</c:v>
                </c:pt>
                <c:pt idx="928">
                  <c:v>7.9083310648134025E-4</c:v>
                </c:pt>
                <c:pt idx="929">
                  <c:v>7.9161055652298546E-4</c:v>
                </c:pt>
                <c:pt idx="930">
                  <c:v>7.7530387243572303E-4</c:v>
                </c:pt>
                <c:pt idx="931">
                  <c:v>7.7303555140334631E-4</c:v>
                </c:pt>
                <c:pt idx="932">
                  <c:v>7.7014971098420004E-4</c:v>
                </c:pt>
                <c:pt idx="933">
                  <c:v>7.7409451416726954E-4</c:v>
                </c:pt>
                <c:pt idx="934">
                  <c:v>7.7648034914701454E-4</c:v>
                </c:pt>
                <c:pt idx="935">
                  <c:v>7.7769107516502238E-4</c:v>
                </c:pt>
                <c:pt idx="936">
                  <c:v>7.7696775752943462E-4</c:v>
                </c:pt>
                <c:pt idx="937">
                  <c:v>7.7596202690821247E-4</c:v>
                </c:pt>
                <c:pt idx="938">
                  <c:v>7.7644134423780731E-4</c:v>
                </c:pt>
                <c:pt idx="939">
                  <c:v>7.7677574826251863E-4</c:v>
                </c:pt>
                <c:pt idx="940">
                  <c:v>7.7988861075997879E-4</c:v>
                </c:pt>
                <c:pt idx="941">
                  <c:v>7.8255206466429437E-4</c:v>
                </c:pt>
                <c:pt idx="942">
                  <c:v>7.7831475204617783E-4</c:v>
                </c:pt>
                <c:pt idx="943">
                  <c:v>7.7992796343266332E-4</c:v>
                </c:pt>
                <c:pt idx="944">
                  <c:v>7.8657888214356351E-4</c:v>
                </c:pt>
                <c:pt idx="945">
                  <c:v>7.8449298546736474E-4</c:v>
                </c:pt>
                <c:pt idx="946">
                  <c:v>7.8333348088042802E-4</c:v>
                </c:pt>
                <c:pt idx="947">
                  <c:v>7.8482230681687975E-4</c:v>
                </c:pt>
                <c:pt idx="948">
                  <c:v>7.8743651708219539E-4</c:v>
                </c:pt>
                <c:pt idx="949">
                  <c:v>7.8918235668864643E-4</c:v>
                </c:pt>
                <c:pt idx="950">
                  <c:v>7.8903505099033337E-4</c:v>
                </c:pt>
                <c:pt idx="951">
                  <c:v>7.9043127572115898E-4</c:v>
                </c:pt>
                <c:pt idx="952">
                  <c:v>7.9000405366136004E-4</c:v>
                </c:pt>
                <c:pt idx="953">
                  <c:v>7.8721523593885132E-4</c:v>
                </c:pt>
                <c:pt idx="954">
                  <c:v>7.8876830458412324E-4</c:v>
                </c:pt>
                <c:pt idx="955">
                  <c:v>7.9381087600226914E-4</c:v>
                </c:pt>
                <c:pt idx="956">
                  <c:v>7.9084773307405254E-4</c:v>
                </c:pt>
                <c:pt idx="957">
                  <c:v>7.9366702020256853E-4</c:v>
                </c:pt>
                <c:pt idx="958">
                  <c:v>7.9507924634990984E-4</c:v>
                </c:pt>
                <c:pt idx="959">
                  <c:v>7.9716719042820369E-4</c:v>
                </c:pt>
                <c:pt idx="960">
                  <c:v>7.9917822688070519E-4</c:v>
                </c:pt>
                <c:pt idx="961">
                  <c:v>7.9920390754801662E-4</c:v>
                </c:pt>
                <c:pt idx="962">
                  <c:v>8.0413526021059709E-4</c:v>
                </c:pt>
                <c:pt idx="963">
                  <c:v>8.0602225530309712E-4</c:v>
                </c:pt>
                <c:pt idx="964">
                  <c:v>8.0365318970586699E-4</c:v>
                </c:pt>
                <c:pt idx="965">
                  <c:v>8.0479044702234709E-4</c:v>
                </c:pt>
                <c:pt idx="966">
                  <c:v>8.0675818529829144E-4</c:v>
                </c:pt>
                <c:pt idx="967">
                  <c:v>8.072561052761615E-4</c:v>
                </c:pt>
                <c:pt idx="968">
                  <c:v>8.0963916281523256E-4</c:v>
                </c:pt>
                <c:pt idx="969">
                  <c:v>8.1033103924069367E-4</c:v>
                </c:pt>
                <c:pt idx="970">
                  <c:v>8.1354520108202857E-4</c:v>
                </c:pt>
                <c:pt idx="971">
                  <c:v>8.1606146025877378E-4</c:v>
                </c:pt>
                <c:pt idx="972">
                  <c:v>8.1283912394071369E-4</c:v>
                </c:pt>
                <c:pt idx="973">
                  <c:v>8.1251795855547286E-4</c:v>
                </c:pt>
                <c:pt idx="974">
                  <c:v>8.090755836321949E-4</c:v>
                </c:pt>
                <c:pt idx="975">
                  <c:v>8.1184770936757822E-4</c:v>
                </c:pt>
                <c:pt idx="976">
                  <c:v>8.0825785580370508E-4</c:v>
                </c:pt>
                <c:pt idx="977">
                  <c:v>8.1307180768081032E-4</c:v>
                </c:pt>
                <c:pt idx="978">
                  <c:v>8.1303860126243023E-4</c:v>
                </c:pt>
                <c:pt idx="979">
                  <c:v>8.1297716560787452E-4</c:v>
                </c:pt>
                <c:pt idx="980">
                  <c:v>8.1381886468847046E-4</c:v>
                </c:pt>
                <c:pt idx="981">
                  <c:v>8.1722223293098639E-4</c:v>
                </c:pt>
                <c:pt idx="982">
                  <c:v>8.1495125575370756E-4</c:v>
                </c:pt>
                <c:pt idx="983">
                  <c:v>8.167881393464719E-4</c:v>
                </c:pt>
                <c:pt idx="984">
                  <c:v>8.2084086699948076E-4</c:v>
                </c:pt>
                <c:pt idx="985">
                  <c:v>8.2289469504280934E-4</c:v>
                </c:pt>
                <c:pt idx="986">
                  <c:v>7.9991668747965178E-4</c:v>
                </c:pt>
                <c:pt idx="987">
                  <c:v>7.972264141797125E-4</c:v>
                </c:pt>
                <c:pt idx="988">
                  <c:v>7.9214554829421197E-4</c:v>
                </c:pt>
                <c:pt idx="989">
                  <c:v>7.9151812579179772E-4</c:v>
                </c:pt>
                <c:pt idx="990">
                  <c:v>7.9079980410042699E-4</c:v>
                </c:pt>
                <c:pt idx="991">
                  <c:v>7.900387674806093E-4</c:v>
                </c:pt>
                <c:pt idx="992">
                  <c:v>7.886500757880797E-4</c:v>
                </c:pt>
                <c:pt idx="993">
                  <c:v>7.8849225892458318E-4</c:v>
                </c:pt>
                <c:pt idx="994">
                  <c:v>7.8338986496667262E-4</c:v>
                </c:pt>
                <c:pt idx="995">
                  <c:v>7.875034015570676E-4</c:v>
                </c:pt>
                <c:pt idx="996">
                  <c:v>7.8468636417411278E-4</c:v>
                </c:pt>
                <c:pt idx="997">
                  <c:v>7.8247459464593798E-4</c:v>
                </c:pt>
                <c:pt idx="998">
                  <c:v>7.8579915181090998E-4</c:v>
                </c:pt>
                <c:pt idx="999">
                  <c:v>7.8457679204409713E-4</c:v>
                </c:pt>
                <c:pt idx="1000">
                  <c:v>7.9073606370818239E-4</c:v>
                </c:pt>
                <c:pt idx="1001">
                  <c:v>7.9062226089635286E-4</c:v>
                </c:pt>
                <c:pt idx="1002">
                  <c:v>7.9294910846020939E-4</c:v>
                </c:pt>
                <c:pt idx="1003">
                  <c:v>7.9334515154222797E-4</c:v>
                </c:pt>
                <c:pt idx="1004">
                  <c:v>7.8704284392736208E-4</c:v>
                </c:pt>
                <c:pt idx="1005">
                  <c:v>7.906783402782799E-4</c:v>
                </c:pt>
                <c:pt idx="1006">
                  <c:v>7.9353217139887231E-4</c:v>
                </c:pt>
                <c:pt idx="1007">
                  <c:v>7.9155217126273614E-4</c:v>
                </c:pt>
                <c:pt idx="1008">
                  <c:v>7.9506529565741692E-4</c:v>
                </c:pt>
                <c:pt idx="1009">
                  <c:v>7.9942205776647362E-4</c:v>
                </c:pt>
                <c:pt idx="1010">
                  <c:v>7.9900932737482304E-4</c:v>
                </c:pt>
                <c:pt idx="1011">
                  <c:v>7.985313797996067E-4</c:v>
                </c:pt>
                <c:pt idx="1012">
                  <c:v>7.98647938892378E-4</c:v>
                </c:pt>
                <c:pt idx="1013">
                  <c:v>7.9829242692652563E-4</c:v>
                </c:pt>
                <c:pt idx="1014">
                  <c:v>8.0239150522299686E-4</c:v>
                </c:pt>
                <c:pt idx="1015">
                  <c:v>8.0279068302357233E-4</c:v>
                </c:pt>
                <c:pt idx="1016">
                  <c:v>8.0162227190843619E-4</c:v>
                </c:pt>
                <c:pt idx="1017">
                  <c:v>7.8850710483183714E-4</c:v>
                </c:pt>
                <c:pt idx="1018">
                  <c:v>7.6077189665727635E-4</c:v>
                </c:pt>
                <c:pt idx="1019">
                  <c:v>7.4478418614181145E-4</c:v>
                </c:pt>
                <c:pt idx="1020">
                  <c:v>7.4371883277080195E-4</c:v>
                </c:pt>
                <c:pt idx="1021">
                  <c:v>7.418000790612193E-4</c:v>
                </c:pt>
                <c:pt idx="1022">
                  <c:v>6.7377239947046853E-4</c:v>
                </c:pt>
                <c:pt idx="1023">
                  <c:v>6.8188999438978295E-4</c:v>
                </c:pt>
                <c:pt idx="1024">
                  <c:v>6.7819237238974576E-4</c:v>
                </c:pt>
                <c:pt idx="1025">
                  <c:v>6.7547503906718713E-4</c:v>
                </c:pt>
                <c:pt idx="1026">
                  <c:v>6.7125329622743919E-4</c:v>
                </c:pt>
                <c:pt idx="1027">
                  <c:v>6.7508520215561676E-4</c:v>
                </c:pt>
                <c:pt idx="1028">
                  <c:v>6.6847007165850465E-4</c:v>
                </c:pt>
                <c:pt idx="1029">
                  <c:v>6.7022039142892347E-4</c:v>
                </c:pt>
                <c:pt idx="1030">
                  <c:v>6.6345011363402537E-4</c:v>
                </c:pt>
                <c:pt idx="1031">
                  <c:v>6.6558136789644296E-4</c:v>
                </c:pt>
                <c:pt idx="1032">
                  <c:v>6.6269508334392685E-4</c:v>
                </c:pt>
                <c:pt idx="1033">
                  <c:v>6.6450327576978547E-4</c:v>
                </c:pt>
                <c:pt idx="1034">
                  <c:v>6.7092942429198437E-4</c:v>
                </c:pt>
                <c:pt idx="1035">
                  <c:v>6.6768555737270496E-4</c:v>
                </c:pt>
                <c:pt idx="1036">
                  <c:v>6.6359135033429049E-4</c:v>
                </c:pt>
                <c:pt idx="1037">
                  <c:v>6.6394532386585448E-4</c:v>
                </c:pt>
                <c:pt idx="1038">
                  <c:v>6.657091696990698E-4</c:v>
                </c:pt>
                <c:pt idx="1039">
                  <c:v>6.6150699196419499E-4</c:v>
                </c:pt>
                <c:pt idx="1040">
                  <c:v>6.6084998385732441E-4</c:v>
                </c:pt>
                <c:pt idx="1041">
                  <c:v>6.6062480407756642E-4</c:v>
                </c:pt>
                <c:pt idx="1042">
                  <c:v>6.4122054434964833E-4</c:v>
                </c:pt>
                <c:pt idx="1043">
                  <c:v>6.4110218825259272E-4</c:v>
                </c:pt>
                <c:pt idx="1044">
                  <c:v>6.4462911897466082E-4</c:v>
                </c:pt>
                <c:pt idx="1045">
                  <c:v>6.4624005878774471E-4</c:v>
                </c:pt>
                <c:pt idx="1046">
                  <c:v>6.4319235088880326E-4</c:v>
                </c:pt>
                <c:pt idx="1047">
                  <c:v>6.4176503158180009E-4</c:v>
                </c:pt>
                <c:pt idx="1048">
                  <c:v>6.3575978639035741E-4</c:v>
                </c:pt>
                <c:pt idx="1049">
                  <c:v>6.3825702857998672E-4</c:v>
                </c:pt>
                <c:pt idx="1050">
                  <c:v>6.3898686244242664E-4</c:v>
                </c:pt>
                <c:pt idx="1051">
                  <c:v>6.4019565618560713E-4</c:v>
                </c:pt>
                <c:pt idx="1052">
                  <c:v>6.464604224170232E-4</c:v>
                </c:pt>
                <c:pt idx="1053">
                  <c:v>6.4698339103894911E-4</c:v>
                </c:pt>
                <c:pt idx="1054">
                  <c:v>6.5155428944009325E-4</c:v>
                </c:pt>
                <c:pt idx="1055">
                  <c:v>6.5261312769137789E-4</c:v>
                </c:pt>
                <c:pt idx="1056">
                  <c:v>6.5240762605072811E-4</c:v>
                </c:pt>
                <c:pt idx="1057">
                  <c:v>6.5326190815179382E-4</c:v>
                </c:pt>
                <c:pt idx="1058">
                  <c:v>6.5542142021427548E-4</c:v>
                </c:pt>
                <c:pt idx="1059">
                  <c:v>6.5796337819670194E-4</c:v>
                </c:pt>
                <c:pt idx="1060">
                  <c:v>6.5589167705624573E-4</c:v>
                </c:pt>
                <c:pt idx="1061">
                  <c:v>6.5543324727449024E-4</c:v>
                </c:pt>
                <c:pt idx="1062">
                  <c:v>6.547416666568348E-4</c:v>
                </c:pt>
                <c:pt idx="1063">
                  <c:v>6.5146811886818319E-4</c:v>
                </c:pt>
                <c:pt idx="1064">
                  <c:v>6.5023250469330976E-4</c:v>
                </c:pt>
                <c:pt idx="1065">
                  <c:v>6.5338872598061978E-4</c:v>
                </c:pt>
                <c:pt idx="1066">
                  <c:v>6.5172633031740737E-4</c:v>
                </c:pt>
                <c:pt idx="1067">
                  <c:v>6.4895034885062853E-4</c:v>
                </c:pt>
                <c:pt idx="1068">
                  <c:v>6.4998842744244591E-4</c:v>
                </c:pt>
                <c:pt idx="1069">
                  <c:v>6.5511469424779927E-4</c:v>
                </c:pt>
                <c:pt idx="1070">
                  <c:v>6.5486653496429209E-4</c:v>
                </c:pt>
                <c:pt idx="1071">
                  <c:v>6.5421826791350174E-4</c:v>
                </c:pt>
                <c:pt idx="1072">
                  <c:v>6.5353721548574355E-4</c:v>
                </c:pt>
                <c:pt idx="1073">
                  <c:v>6.5338408168468789E-4</c:v>
                </c:pt>
                <c:pt idx="1074">
                  <c:v>6.5724647667290612E-4</c:v>
                </c:pt>
                <c:pt idx="1075">
                  <c:v>6.6206950454243078E-4</c:v>
                </c:pt>
                <c:pt idx="1076">
                  <c:v>6.6366372936447506E-4</c:v>
                </c:pt>
                <c:pt idx="1077">
                  <c:v>6.6786492379280343E-4</c:v>
                </c:pt>
                <c:pt idx="1078">
                  <c:v>6.6495628453668802E-4</c:v>
                </c:pt>
                <c:pt idx="1079">
                  <c:v>6.6714964830284784E-4</c:v>
                </c:pt>
                <c:pt idx="1080">
                  <c:v>6.6917860077299373E-4</c:v>
                </c:pt>
                <c:pt idx="1081">
                  <c:v>6.6802333487281287E-4</c:v>
                </c:pt>
                <c:pt idx="1082">
                  <c:v>6.7398472187100229E-4</c:v>
                </c:pt>
                <c:pt idx="1083">
                  <c:v>6.7843810391672468E-4</c:v>
                </c:pt>
                <c:pt idx="1084">
                  <c:v>6.720335557444285E-4</c:v>
                </c:pt>
                <c:pt idx="1085">
                  <c:v>6.7438552642476706E-4</c:v>
                </c:pt>
                <c:pt idx="1086">
                  <c:v>6.7440561251769053E-4</c:v>
                </c:pt>
                <c:pt idx="1087">
                  <c:v>6.8071834889954995E-4</c:v>
                </c:pt>
                <c:pt idx="1088">
                  <c:v>6.7377316925349557E-4</c:v>
                </c:pt>
                <c:pt idx="1089">
                  <c:v>6.7771957995625177E-4</c:v>
                </c:pt>
                <c:pt idx="1090">
                  <c:v>6.8259647660375933E-4</c:v>
                </c:pt>
                <c:pt idx="1091">
                  <c:v>6.8200920046723019E-4</c:v>
                </c:pt>
                <c:pt idx="1092">
                  <c:v>6.8364497234954286E-4</c:v>
                </c:pt>
                <c:pt idx="1093">
                  <c:v>6.8585128677105223E-4</c:v>
                </c:pt>
                <c:pt idx="1094">
                  <c:v>6.8709865667923543E-4</c:v>
                </c:pt>
                <c:pt idx="1095">
                  <c:v>6.8588881584560879E-4</c:v>
                </c:pt>
                <c:pt idx="1096">
                  <c:v>6.8689099014900316E-4</c:v>
                </c:pt>
                <c:pt idx="1097">
                  <c:v>6.8859755731622669E-4</c:v>
                </c:pt>
                <c:pt idx="1098">
                  <c:v>6.8809260121952237E-4</c:v>
                </c:pt>
                <c:pt idx="1099">
                  <c:v>6.8926002353369856E-4</c:v>
                </c:pt>
                <c:pt idx="1100">
                  <c:v>6.8805440541453594E-4</c:v>
                </c:pt>
                <c:pt idx="1101">
                  <c:v>6.9056871416524053E-4</c:v>
                </c:pt>
                <c:pt idx="1102">
                  <c:v>6.9163860138832852E-4</c:v>
                </c:pt>
                <c:pt idx="1103">
                  <c:v>6.9345485295576258E-4</c:v>
                </c:pt>
                <c:pt idx="1104">
                  <c:v>6.9697791206594782E-4</c:v>
                </c:pt>
                <c:pt idx="1105">
                  <c:v>6.9851445953031247E-4</c:v>
                </c:pt>
                <c:pt idx="1106">
                  <c:v>6.9431786962971098E-4</c:v>
                </c:pt>
                <c:pt idx="1107">
                  <c:v>6.9610291970335577E-4</c:v>
                </c:pt>
                <c:pt idx="1108">
                  <c:v>6.980097983233422E-4</c:v>
                </c:pt>
                <c:pt idx="1109">
                  <c:v>6.9842218992301425E-4</c:v>
                </c:pt>
                <c:pt idx="1110">
                  <c:v>7.00091580772513E-4</c:v>
                </c:pt>
                <c:pt idx="1111">
                  <c:v>7.003151252709044E-4</c:v>
                </c:pt>
                <c:pt idx="1112">
                  <c:v>7.0361136402269755E-4</c:v>
                </c:pt>
                <c:pt idx="1113">
                  <c:v>7.0239093343205626E-4</c:v>
                </c:pt>
                <c:pt idx="1114">
                  <c:v>7.0455491647860712E-4</c:v>
                </c:pt>
                <c:pt idx="1115">
                  <c:v>7.0534299407028981E-4</c:v>
                </c:pt>
                <c:pt idx="1116">
                  <c:v>7.0788068592999448E-4</c:v>
                </c:pt>
                <c:pt idx="1117">
                  <c:v>6.2412373675218528E-4</c:v>
                </c:pt>
                <c:pt idx="1118">
                  <c:v>5.738614722239385E-4</c:v>
                </c:pt>
                <c:pt idx="1119">
                  <c:v>5.7708270843800967E-4</c:v>
                </c:pt>
                <c:pt idx="1120">
                  <c:v>5.8036887402516534E-4</c:v>
                </c:pt>
                <c:pt idx="1121">
                  <c:v>5.8190644381466317E-4</c:v>
                </c:pt>
                <c:pt idx="1122">
                  <c:v>5.8017256771134668E-4</c:v>
                </c:pt>
                <c:pt idx="1123">
                  <c:v>5.8056004172658826E-4</c:v>
                </c:pt>
                <c:pt idx="1124">
                  <c:v>5.8185072586957795E-4</c:v>
                </c:pt>
                <c:pt idx="1125">
                  <c:v>5.8348105425724806E-4</c:v>
                </c:pt>
                <c:pt idx="1126">
                  <c:v>5.8517970201733968E-4</c:v>
                </c:pt>
                <c:pt idx="1127">
                  <c:v>5.8537185663626431E-4</c:v>
                </c:pt>
                <c:pt idx="1128">
                  <c:v>5.8524905719152759E-4</c:v>
                </c:pt>
                <c:pt idx="1129">
                  <c:v>5.8607733763455286E-4</c:v>
                </c:pt>
                <c:pt idx="1130">
                  <c:v>5.8847146873316201E-4</c:v>
                </c:pt>
                <c:pt idx="1131">
                  <c:v>5.9578245514974525E-4</c:v>
                </c:pt>
                <c:pt idx="1132">
                  <c:v>5.9554028927911247E-4</c:v>
                </c:pt>
                <c:pt idx="1133">
                  <c:v>5.9594699482693272E-4</c:v>
                </c:pt>
                <c:pt idx="1134">
                  <c:v>6.0340064916306741E-4</c:v>
                </c:pt>
                <c:pt idx="1135">
                  <c:v>6.0572264486615727E-4</c:v>
                </c:pt>
                <c:pt idx="1136">
                  <c:v>6.0051860174288759E-4</c:v>
                </c:pt>
                <c:pt idx="1137">
                  <c:v>6.0131456248477331E-4</c:v>
                </c:pt>
                <c:pt idx="1138">
                  <c:v>6.0662650061223014E-4</c:v>
                </c:pt>
                <c:pt idx="1139">
                  <c:v>6.0424378100456264E-4</c:v>
                </c:pt>
                <c:pt idx="1140">
                  <c:v>6.031052556448918E-4</c:v>
                </c:pt>
                <c:pt idx="1141">
                  <c:v>5.9745726893638946E-4</c:v>
                </c:pt>
                <c:pt idx="1142">
                  <c:v>5.9953867865344761E-4</c:v>
                </c:pt>
                <c:pt idx="1143">
                  <c:v>6.0577908224490487E-4</c:v>
                </c:pt>
                <c:pt idx="1144">
                  <c:v>6.0222517949135186E-4</c:v>
                </c:pt>
                <c:pt idx="1145">
                  <c:v>6.0175707997776439E-4</c:v>
                </c:pt>
                <c:pt idx="1146">
                  <c:v>5.999135211463008E-4</c:v>
                </c:pt>
                <c:pt idx="1147">
                  <c:v>6.0729264519693922E-4</c:v>
                </c:pt>
                <c:pt idx="1148">
                  <c:v>6.0800035296012091E-4</c:v>
                </c:pt>
                <c:pt idx="1149">
                  <c:v>6.1275585595385021E-4</c:v>
                </c:pt>
                <c:pt idx="1150">
                  <c:v>6.1386028598332679E-4</c:v>
                </c:pt>
                <c:pt idx="1151">
                  <c:v>6.1258493996399987E-4</c:v>
                </c:pt>
                <c:pt idx="1152">
                  <c:v>6.2049874822458725E-4</c:v>
                </c:pt>
                <c:pt idx="1153">
                  <c:v>6.0756230232043406E-4</c:v>
                </c:pt>
                <c:pt idx="1154">
                  <c:v>6.132280278139618E-4</c:v>
                </c:pt>
                <c:pt idx="1155">
                  <c:v>6.1750750501213866E-4</c:v>
                </c:pt>
                <c:pt idx="1156">
                  <c:v>6.1318731614052669E-4</c:v>
                </c:pt>
                <c:pt idx="1157">
                  <c:v>6.1541822578350708E-4</c:v>
                </c:pt>
                <c:pt idx="1158">
                  <c:v>6.1722091007135652E-4</c:v>
                </c:pt>
                <c:pt idx="1159">
                  <c:v>6.2193635854925692E-4</c:v>
                </c:pt>
                <c:pt idx="1160">
                  <c:v>6.1717458344295146E-4</c:v>
                </c:pt>
                <c:pt idx="1161">
                  <c:v>6.2134782297427549E-4</c:v>
                </c:pt>
                <c:pt idx="1162">
                  <c:v>6.2095871247958229E-4</c:v>
                </c:pt>
                <c:pt idx="1163">
                  <c:v>6.1675487062611803E-4</c:v>
                </c:pt>
                <c:pt idx="1164">
                  <c:v>6.1972271188147745E-4</c:v>
                </c:pt>
                <c:pt idx="1165">
                  <c:v>6.2031691583803832E-4</c:v>
                </c:pt>
                <c:pt idx="1166">
                  <c:v>6.2416021857096473E-4</c:v>
                </c:pt>
                <c:pt idx="1167">
                  <c:v>6.2115539581869333E-4</c:v>
                </c:pt>
                <c:pt idx="1168">
                  <c:v>6.2025781382795667E-4</c:v>
                </c:pt>
                <c:pt idx="1169">
                  <c:v>6.2087324201913388E-4</c:v>
                </c:pt>
                <c:pt idx="1170">
                  <c:v>6.2508954246409253E-4</c:v>
                </c:pt>
                <c:pt idx="1171">
                  <c:v>6.2744108411321982E-4</c:v>
                </c:pt>
                <c:pt idx="1172">
                  <c:v>6.2776510838989674E-4</c:v>
                </c:pt>
                <c:pt idx="1173">
                  <c:v>6.2885064313205165E-4</c:v>
                </c:pt>
                <c:pt idx="1174">
                  <c:v>6.2681697995024084E-4</c:v>
                </c:pt>
                <c:pt idx="1175">
                  <c:v>6.2386856136953535E-4</c:v>
                </c:pt>
                <c:pt idx="1176">
                  <c:v>6.2593849518380665E-4</c:v>
                </c:pt>
                <c:pt idx="1177">
                  <c:v>6.2765029981884661E-4</c:v>
                </c:pt>
                <c:pt idx="1178">
                  <c:v>6.271431466235251E-4</c:v>
                </c:pt>
                <c:pt idx="1179">
                  <c:v>6.3024993099588026E-4</c:v>
                </c:pt>
                <c:pt idx="1180">
                  <c:v>6.318185330674923E-4</c:v>
                </c:pt>
                <c:pt idx="1181">
                  <c:v>6.324259773482834E-4</c:v>
                </c:pt>
                <c:pt idx="1182">
                  <c:v>6.3255549795696324E-4</c:v>
                </c:pt>
                <c:pt idx="1183">
                  <c:v>6.3322303719578327E-4</c:v>
                </c:pt>
                <c:pt idx="1184">
                  <c:v>6.3699006136116272E-4</c:v>
                </c:pt>
                <c:pt idx="1185">
                  <c:v>6.3723226660451196E-4</c:v>
                </c:pt>
                <c:pt idx="1186">
                  <c:v>6.3617382278732847E-4</c:v>
                </c:pt>
                <c:pt idx="1187">
                  <c:v>6.4196752694849907E-4</c:v>
                </c:pt>
                <c:pt idx="1188">
                  <c:v>6.4036319999533379E-4</c:v>
                </c:pt>
                <c:pt idx="1189">
                  <c:v>6.4105525524531595E-4</c:v>
                </c:pt>
                <c:pt idx="1190">
                  <c:v>6.4262428842959711E-4</c:v>
                </c:pt>
                <c:pt idx="1191">
                  <c:v>6.3854042283997782E-4</c:v>
                </c:pt>
                <c:pt idx="1192">
                  <c:v>6.4144663468564947E-4</c:v>
                </c:pt>
                <c:pt idx="1193">
                  <c:v>6.4380893929258355E-4</c:v>
                </c:pt>
                <c:pt idx="1194">
                  <c:v>6.3919682961325816E-4</c:v>
                </c:pt>
                <c:pt idx="1195">
                  <c:v>6.4109601267296637E-4</c:v>
                </c:pt>
                <c:pt idx="1196">
                  <c:v>6.3957765246404699E-4</c:v>
                </c:pt>
                <c:pt idx="1197">
                  <c:v>6.4034713957841945E-4</c:v>
                </c:pt>
                <c:pt idx="1198">
                  <c:v>6.3517515138308952E-4</c:v>
                </c:pt>
                <c:pt idx="1199">
                  <c:v>6.4044958688328467E-4</c:v>
                </c:pt>
                <c:pt idx="1200">
                  <c:v>6.4813762987922356E-4</c:v>
                </c:pt>
                <c:pt idx="1201">
                  <c:v>6.4032319316996813E-4</c:v>
                </c:pt>
                <c:pt idx="1202">
                  <c:v>6.4419579768938587E-4</c:v>
                </c:pt>
                <c:pt idx="1203">
                  <c:v>6.4641425242201113E-4</c:v>
                </c:pt>
                <c:pt idx="1204">
                  <c:v>6.5005204033725538E-4</c:v>
                </c:pt>
                <c:pt idx="1205">
                  <c:v>6.4990281106367829E-4</c:v>
                </c:pt>
                <c:pt idx="1206">
                  <c:v>6.4840698887382497E-4</c:v>
                </c:pt>
                <c:pt idx="1207">
                  <c:v>6.4710122924273056E-4</c:v>
                </c:pt>
                <c:pt idx="1208">
                  <c:v>6.4180098872294064E-4</c:v>
                </c:pt>
                <c:pt idx="1209">
                  <c:v>6.4628288020702129E-4</c:v>
                </c:pt>
                <c:pt idx="1210">
                  <c:v>6.4534593441544928E-4</c:v>
                </c:pt>
                <c:pt idx="1211">
                  <c:v>6.4825343661258886E-4</c:v>
                </c:pt>
                <c:pt idx="1212">
                  <c:v>6.4988436334230697E-4</c:v>
                </c:pt>
                <c:pt idx="1213">
                  <c:v>5.0394009461109883E-4</c:v>
                </c:pt>
                <c:pt idx="1214">
                  <c:v>4.8717782060795088E-4</c:v>
                </c:pt>
                <c:pt idx="1215">
                  <c:v>4.9024932471588613E-4</c:v>
                </c:pt>
                <c:pt idx="1216">
                  <c:v>4.8974728143117471E-4</c:v>
                </c:pt>
                <c:pt idx="1217">
                  <c:v>4.9082403144319034E-4</c:v>
                </c:pt>
                <c:pt idx="1218">
                  <c:v>4.8946444527990811E-4</c:v>
                </c:pt>
                <c:pt idx="1219">
                  <c:v>4.8704585563817812E-4</c:v>
                </c:pt>
                <c:pt idx="1220">
                  <c:v>4.8787967531753695E-4</c:v>
                </c:pt>
                <c:pt idx="1221">
                  <c:v>4.3288703887217617E-4</c:v>
                </c:pt>
                <c:pt idx="1222">
                  <c:v>4.3436843916540958E-4</c:v>
                </c:pt>
                <c:pt idx="1223">
                  <c:v>4.3127901463428929E-4</c:v>
                </c:pt>
                <c:pt idx="1224">
                  <c:v>4.3076385038221427E-4</c:v>
                </c:pt>
                <c:pt idx="1225">
                  <c:v>4.3260460017952159E-4</c:v>
                </c:pt>
                <c:pt idx="1226">
                  <c:v>4.2225410786321012E-4</c:v>
                </c:pt>
                <c:pt idx="1227">
                  <c:v>4.2221403216992527E-4</c:v>
                </c:pt>
                <c:pt idx="1228">
                  <c:v>4.1567791032709255E-4</c:v>
                </c:pt>
                <c:pt idx="1229">
                  <c:v>4.1649060340910002E-4</c:v>
                </c:pt>
                <c:pt idx="1230">
                  <c:v>4.2119134530195474E-4</c:v>
                </c:pt>
                <c:pt idx="1231">
                  <c:v>4.2135577663588976E-4</c:v>
                </c:pt>
                <c:pt idx="1232">
                  <c:v>4.1839230021372878E-4</c:v>
                </c:pt>
                <c:pt idx="1233">
                  <c:v>4.1786872185487211E-4</c:v>
                </c:pt>
                <c:pt idx="1234">
                  <c:v>4.214066610217382E-4</c:v>
                </c:pt>
                <c:pt idx="1235">
                  <c:v>4.2038273440611531E-4</c:v>
                </c:pt>
                <c:pt idx="1236">
                  <c:v>4.1901414674857845E-4</c:v>
                </c:pt>
                <c:pt idx="1237">
                  <c:v>3.7763421501137259E-4</c:v>
                </c:pt>
                <c:pt idx="1238">
                  <c:v>3.818268601141812E-4</c:v>
                </c:pt>
                <c:pt idx="1239">
                  <c:v>3.8519594579679539E-4</c:v>
                </c:pt>
                <c:pt idx="1240">
                  <c:v>3.8238754913520994E-4</c:v>
                </c:pt>
                <c:pt idx="1241">
                  <c:v>3.8328750793154275E-4</c:v>
                </c:pt>
                <c:pt idx="1242">
                  <c:v>3.8888270710818516E-4</c:v>
                </c:pt>
                <c:pt idx="1243">
                  <c:v>3.8718675544850565E-4</c:v>
                </c:pt>
                <c:pt idx="1244">
                  <c:v>3.8961797887322519E-4</c:v>
                </c:pt>
                <c:pt idx="1245">
                  <c:v>3.9237596398925543E-4</c:v>
                </c:pt>
                <c:pt idx="1246">
                  <c:v>3.7717763178790278E-4</c:v>
                </c:pt>
                <c:pt idx="1247">
                  <c:v>3.7675510113318038E-4</c:v>
                </c:pt>
                <c:pt idx="1248">
                  <c:v>3.8202091789568389E-4</c:v>
                </c:pt>
                <c:pt idx="1249">
                  <c:v>3.8633964741281891E-4</c:v>
                </c:pt>
                <c:pt idx="1250">
                  <c:v>3.8492570683879083E-4</c:v>
                </c:pt>
                <c:pt idx="1251">
                  <c:v>3.8190023620600946E-4</c:v>
                </c:pt>
                <c:pt idx="1252">
                  <c:v>3.8091348551120365E-4</c:v>
                </c:pt>
                <c:pt idx="1253">
                  <c:v>3.8167443484835565E-4</c:v>
                </c:pt>
                <c:pt idx="1254">
                  <c:v>3.7889512478524406E-4</c:v>
                </c:pt>
                <c:pt idx="1255">
                  <c:v>3.8067745408782106E-4</c:v>
                </c:pt>
                <c:pt idx="1256">
                  <c:v>3.7814636947945885E-4</c:v>
                </c:pt>
                <c:pt idx="1257">
                  <c:v>3.7947263518054532E-4</c:v>
                </c:pt>
                <c:pt idx="1258">
                  <c:v>3.8367094224484646E-4</c:v>
                </c:pt>
                <c:pt idx="1259">
                  <c:v>3.81725332743025E-4</c:v>
                </c:pt>
                <c:pt idx="1260">
                  <c:v>3.7901060728422751E-4</c:v>
                </c:pt>
                <c:pt idx="1261">
                  <c:v>3.8448524048726698E-4</c:v>
                </c:pt>
                <c:pt idx="1262">
                  <c:v>3.7842640867124795E-4</c:v>
                </c:pt>
                <c:pt idx="1263">
                  <c:v>3.7702904178700802E-4</c:v>
                </c:pt>
                <c:pt idx="1264">
                  <c:v>3.7536381450301785E-4</c:v>
                </c:pt>
                <c:pt idx="1265">
                  <c:v>3.8080221523848027E-4</c:v>
                </c:pt>
                <c:pt idx="1266">
                  <c:v>3.799547506440338E-4</c:v>
                </c:pt>
                <c:pt idx="1267">
                  <c:v>3.8576314806553982E-4</c:v>
                </c:pt>
                <c:pt idx="1268">
                  <c:v>3.8866781499146823E-4</c:v>
                </c:pt>
                <c:pt idx="1269">
                  <c:v>3.8921724762657286E-4</c:v>
                </c:pt>
                <c:pt idx="1270">
                  <c:v>3.8860190763607256E-4</c:v>
                </c:pt>
                <c:pt idx="1271">
                  <c:v>3.7859183424575224E-4</c:v>
                </c:pt>
                <c:pt idx="1272">
                  <c:v>3.7925611328168895E-4</c:v>
                </c:pt>
                <c:pt idx="1273">
                  <c:v>3.83703083479791E-4</c:v>
                </c:pt>
                <c:pt idx="1274">
                  <c:v>3.8166759391996277E-4</c:v>
                </c:pt>
                <c:pt idx="1275">
                  <c:v>3.8544920640750968E-4</c:v>
                </c:pt>
                <c:pt idx="1276">
                  <c:v>3.8577314761958513E-4</c:v>
                </c:pt>
                <c:pt idx="1277">
                  <c:v>3.8880237344721949E-4</c:v>
                </c:pt>
                <c:pt idx="1278">
                  <c:v>3.8726296649092135E-4</c:v>
                </c:pt>
                <c:pt idx="1279">
                  <c:v>3.8584060737849681E-4</c:v>
                </c:pt>
                <c:pt idx="1280">
                  <c:v>3.9208120293433618E-4</c:v>
                </c:pt>
                <c:pt idx="1281">
                  <c:v>3.9371173750448092E-4</c:v>
                </c:pt>
                <c:pt idx="1282">
                  <c:v>3.9765745463320315E-4</c:v>
                </c:pt>
                <c:pt idx="1283">
                  <c:v>3.9391137129724403E-4</c:v>
                </c:pt>
                <c:pt idx="1284">
                  <c:v>3.9306408041120172E-4</c:v>
                </c:pt>
                <c:pt idx="1285">
                  <c:v>3.9310370120676931E-4</c:v>
                </c:pt>
                <c:pt idx="1286">
                  <c:v>3.8200477881453725E-4</c:v>
                </c:pt>
                <c:pt idx="1287">
                  <c:v>3.8522444244547624E-4</c:v>
                </c:pt>
                <c:pt idx="1288">
                  <c:v>3.7779647017212087E-4</c:v>
                </c:pt>
                <c:pt idx="1289">
                  <c:v>3.7495048635573285E-4</c:v>
                </c:pt>
                <c:pt idx="1290">
                  <c:v>3.8107535434985543E-4</c:v>
                </c:pt>
                <c:pt idx="1291">
                  <c:v>3.7698631093600627E-4</c:v>
                </c:pt>
                <c:pt idx="1292">
                  <c:v>3.7962720459143771E-4</c:v>
                </c:pt>
                <c:pt idx="1293">
                  <c:v>3.8422597049682524E-4</c:v>
                </c:pt>
                <c:pt idx="1294">
                  <c:v>3.821770829572172E-4</c:v>
                </c:pt>
                <c:pt idx="1295">
                  <c:v>3.8537070977941656E-4</c:v>
                </c:pt>
                <c:pt idx="1296">
                  <c:v>3.8648865238233342E-4</c:v>
                </c:pt>
                <c:pt idx="1297">
                  <c:v>3.8104830057273395E-4</c:v>
                </c:pt>
                <c:pt idx="1298">
                  <c:v>3.8603925116210351E-4</c:v>
                </c:pt>
                <c:pt idx="1299">
                  <c:v>3.8763944537659222E-4</c:v>
                </c:pt>
                <c:pt idx="1300">
                  <c:v>3.8699317870471278E-4</c:v>
                </c:pt>
                <c:pt idx="1301">
                  <c:v>3.8725724719734415E-4</c:v>
                </c:pt>
                <c:pt idx="1302">
                  <c:v>3.8714738507165388E-4</c:v>
                </c:pt>
                <c:pt idx="1303">
                  <c:v>3.8802469240570574E-4</c:v>
                </c:pt>
                <c:pt idx="1304">
                  <c:v>3.9064945368340711E-4</c:v>
                </c:pt>
                <c:pt idx="1305">
                  <c:v>3.9336835499722926E-4</c:v>
                </c:pt>
                <c:pt idx="1306">
                  <c:v>3.9389800439732696E-4</c:v>
                </c:pt>
                <c:pt idx="1307">
                  <c:v>3.9629406978160416E-4</c:v>
                </c:pt>
                <c:pt idx="1308">
                  <c:v>3.995824375980124E-4</c:v>
                </c:pt>
                <c:pt idx="1309">
                  <c:v>4.0447662225476369E-4</c:v>
                </c:pt>
                <c:pt idx="1310">
                  <c:v>4.0657154835263169E-4</c:v>
                </c:pt>
                <c:pt idx="1311">
                  <c:v>4.0677769530123129E-4</c:v>
                </c:pt>
                <c:pt idx="1312">
                  <c:v>4.0046540261823679E-4</c:v>
                </c:pt>
                <c:pt idx="1313">
                  <c:v>3.9583316087384208E-4</c:v>
                </c:pt>
                <c:pt idx="1314">
                  <c:v>3.9706006265023306E-4</c:v>
                </c:pt>
                <c:pt idx="1315">
                  <c:v>3.9400048204161792E-4</c:v>
                </c:pt>
                <c:pt idx="1316">
                  <c:v>3.9795096076335618E-4</c:v>
                </c:pt>
                <c:pt idx="1317">
                  <c:v>3.9778073509727984E-4</c:v>
                </c:pt>
                <c:pt idx="1318">
                  <c:v>3.8080956480630721E-4</c:v>
                </c:pt>
                <c:pt idx="1319">
                  <c:v>3.7461572547598101E-4</c:v>
                </c:pt>
                <c:pt idx="1320">
                  <c:v>3.7681054385551904E-4</c:v>
                </c:pt>
                <c:pt idx="1321">
                  <c:v>3.7581813417381072E-4</c:v>
                </c:pt>
                <c:pt idx="1322">
                  <c:v>3.7868758098345601E-4</c:v>
                </c:pt>
                <c:pt idx="1323">
                  <c:v>3.7682303593496874E-4</c:v>
                </c:pt>
                <c:pt idx="1324">
                  <c:v>3.748102579734951E-4</c:v>
                </c:pt>
                <c:pt idx="1325">
                  <c:v>3.7694671985381649E-4</c:v>
                </c:pt>
                <c:pt idx="1326">
                  <c:v>3.8344836060016924E-4</c:v>
                </c:pt>
                <c:pt idx="1327">
                  <c:v>3.8146347185089751E-4</c:v>
                </c:pt>
                <c:pt idx="1328">
                  <c:v>3.8984402890569942E-4</c:v>
                </c:pt>
                <c:pt idx="1329">
                  <c:v>3.8370896764967601E-4</c:v>
                </c:pt>
                <c:pt idx="1330">
                  <c:v>3.834379812692181E-4</c:v>
                </c:pt>
                <c:pt idx="1331">
                  <c:v>3.8338254935040602E-4</c:v>
                </c:pt>
                <c:pt idx="1332">
                  <c:v>3.9154861101589746E-4</c:v>
                </c:pt>
                <c:pt idx="1333">
                  <c:v>3.9196634855060005E-4</c:v>
                </c:pt>
                <c:pt idx="1334">
                  <c:v>3.8987962311539613E-4</c:v>
                </c:pt>
                <c:pt idx="1335">
                  <c:v>3.9749407294112582E-4</c:v>
                </c:pt>
                <c:pt idx="1336">
                  <c:v>4.0389179374591115E-4</c:v>
                </c:pt>
                <c:pt idx="1337">
                  <c:v>4.0308817608596283E-4</c:v>
                </c:pt>
                <c:pt idx="1338">
                  <c:v>4.0045557920207777E-4</c:v>
                </c:pt>
                <c:pt idx="1339">
                  <c:v>3.9824575375252419E-4</c:v>
                </c:pt>
                <c:pt idx="1340">
                  <c:v>4.0011701598106182E-4</c:v>
                </c:pt>
                <c:pt idx="1341">
                  <c:v>3.9785136959228528E-4</c:v>
                </c:pt>
                <c:pt idx="1342">
                  <c:v>4.0020387944827919E-4</c:v>
                </c:pt>
                <c:pt idx="1343">
                  <c:v>3.9991130822294871E-4</c:v>
                </c:pt>
                <c:pt idx="1344">
                  <c:v>4.0371964148800787E-4</c:v>
                </c:pt>
                <c:pt idx="1345">
                  <c:v>3.9734201601596364E-4</c:v>
                </c:pt>
                <c:pt idx="1346">
                  <c:v>3.9946769915792088E-4</c:v>
                </c:pt>
                <c:pt idx="1347">
                  <c:v>3.9768183715242723E-4</c:v>
                </c:pt>
                <c:pt idx="1348">
                  <c:v>4.0316011233580413E-4</c:v>
                </c:pt>
                <c:pt idx="1349">
                  <c:v>4.0485544176435467E-4</c:v>
                </c:pt>
                <c:pt idx="1350">
                  <c:v>4.0971351499247371E-4</c:v>
                </c:pt>
                <c:pt idx="1351">
                  <c:v>4.063869985761191E-4</c:v>
                </c:pt>
                <c:pt idx="1352">
                  <c:v>4.0985828595961344E-4</c:v>
                </c:pt>
                <c:pt idx="1353">
                  <c:v>4.065741490002783E-4</c:v>
                </c:pt>
                <c:pt idx="1354">
                  <c:v>4.0483803186238087E-4</c:v>
                </c:pt>
                <c:pt idx="1355">
                  <c:v>4.0113480679833738E-4</c:v>
                </c:pt>
                <c:pt idx="1356">
                  <c:v>4.017747843690056E-4</c:v>
                </c:pt>
                <c:pt idx="1357">
                  <c:v>4.0361488451007424E-4</c:v>
                </c:pt>
                <c:pt idx="1358">
                  <c:v>4.0392351922939981E-4</c:v>
                </c:pt>
                <c:pt idx="1359">
                  <c:v>4.0566805790917169E-4</c:v>
                </c:pt>
                <c:pt idx="1360">
                  <c:v>3.7753592132308116E-4</c:v>
                </c:pt>
                <c:pt idx="1361">
                  <c:v>3.7074633401065781E-4</c:v>
                </c:pt>
                <c:pt idx="1362">
                  <c:v>3.5673435819274878E-4</c:v>
                </c:pt>
                <c:pt idx="1363">
                  <c:v>3.5219610532344245E-4</c:v>
                </c:pt>
                <c:pt idx="1364">
                  <c:v>3.5555469636713307E-4</c:v>
                </c:pt>
                <c:pt idx="1365">
                  <c:v>3.5100861293721003E-4</c:v>
                </c:pt>
                <c:pt idx="1366">
                  <c:v>3.4925292685671441E-4</c:v>
                </c:pt>
                <c:pt idx="1367">
                  <c:v>3.4580726173616888E-4</c:v>
                </c:pt>
                <c:pt idx="1368">
                  <c:v>3.4173131780076299E-4</c:v>
                </c:pt>
                <c:pt idx="1369">
                  <c:v>3.3271219683259074E-4</c:v>
                </c:pt>
                <c:pt idx="1370">
                  <c:v>3.3052099915860346E-4</c:v>
                </c:pt>
                <c:pt idx="1371">
                  <c:v>3.3504715296830972E-4</c:v>
                </c:pt>
                <c:pt idx="1372">
                  <c:v>3.3397648181798919E-4</c:v>
                </c:pt>
                <c:pt idx="1373">
                  <c:v>3.3075065518078976E-4</c:v>
                </c:pt>
                <c:pt idx="1374">
                  <c:v>3.34513149280095E-4</c:v>
                </c:pt>
                <c:pt idx="1375">
                  <c:v>3.385725080763285E-4</c:v>
                </c:pt>
                <c:pt idx="1376">
                  <c:v>3.3228017990482071E-4</c:v>
                </c:pt>
                <c:pt idx="1377">
                  <c:v>3.3472487075125279E-4</c:v>
                </c:pt>
                <c:pt idx="1378">
                  <c:v>3.3919356893742826E-4</c:v>
                </c:pt>
                <c:pt idx="1379">
                  <c:v>3.3616767247519771E-4</c:v>
                </c:pt>
                <c:pt idx="1380">
                  <c:v>3.3646886391972258E-4</c:v>
                </c:pt>
                <c:pt idx="1381">
                  <c:v>3.3734563664551963E-4</c:v>
                </c:pt>
                <c:pt idx="1382">
                  <c:v>3.2691157943895292E-4</c:v>
                </c:pt>
                <c:pt idx="1383">
                  <c:v>3.2097390491449415E-4</c:v>
                </c:pt>
                <c:pt idx="1384">
                  <c:v>3.1889208289320492E-4</c:v>
                </c:pt>
                <c:pt idx="1385">
                  <c:v>3.1362779268545956E-4</c:v>
                </c:pt>
                <c:pt idx="1386">
                  <c:v>3.1627347527312083E-4</c:v>
                </c:pt>
                <c:pt idx="1387">
                  <c:v>3.1250224913269867E-4</c:v>
                </c:pt>
                <c:pt idx="1388">
                  <c:v>3.1060194641484865E-4</c:v>
                </c:pt>
                <c:pt idx="1389">
                  <c:v>3.1013449220556553E-4</c:v>
                </c:pt>
                <c:pt idx="1390">
                  <c:v>3.049646415478021E-4</c:v>
                </c:pt>
                <c:pt idx="1391">
                  <c:v>2.8607160453128711E-4</c:v>
                </c:pt>
                <c:pt idx="1392">
                  <c:v>2.8944093255094529E-4</c:v>
                </c:pt>
                <c:pt idx="1393">
                  <c:v>2.9172644331413721E-4</c:v>
                </c:pt>
                <c:pt idx="1394">
                  <c:v>2.9192307611162674E-4</c:v>
                </c:pt>
                <c:pt idx="1395">
                  <c:v>2.8565681288204999E-4</c:v>
                </c:pt>
                <c:pt idx="1396">
                  <c:v>2.8445723888865626E-4</c:v>
                </c:pt>
                <c:pt idx="1397">
                  <c:v>2.826182645892065E-4</c:v>
                </c:pt>
                <c:pt idx="1398">
                  <c:v>2.8992576632315149E-4</c:v>
                </c:pt>
                <c:pt idx="1399">
                  <c:v>2.8996610550330532E-4</c:v>
                </c:pt>
                <c:pt idx="1400">
                  <c:v>2.9195936505995481E-4</c:v>
                </c:pt>
                <c:pt idx="1401">
                  <c:v>2.9451606676863092E-4</c:v>
                </c:pt>
                <c:pt idx="1402">
                  <c:v>2.9381000423915046E-4</c:v>
                </c:pt>
                <c:pt idx="1403">
                  <c:v>2.9209780816297193E-4</c:v>
                </c:pt>
                <c:pt idx="1404">
                  <c:v>2.9333325232540466E-4</c:v>
                </c:pt>
                <c:pt idx="1405">
                  <c:v>2.9633820934472688E-4</c:v>
                </c:pt>
                <c:pt idx="1406">
                  <c:v>2.9172856599904553E-4</c:v>
                </c:pt>
                <c:pt idx="1407">
                  <c:v>2.8978183974835166E-4</c:v>
                </c:pt>
                <c:pt idx="1408">
                  <c:v>2.8933879705567725E-4</c:v>
                </c:pt>
                <c:pt idx="1409">
                  <c:v>2.8590452412434334E-4</c:v>
                </c:pt>
                <c:pt idx="1410">
                  <c:v>2.8571463489829551E-4</c:v>
                </c:pt>
                <c:pt idx="1411">
                  <c:v>2.828718762012193E-4</c:v>
                </c:pt>
                <c:pt idx="1412">
                  <c:v>2.8652800815418233E-4</c:v>
                </c:pt>
                <c:pt idx="1413">
                  <c:v>2.9187646306277611E-4</c:v>
                </c:pt>
                <c:pt idx="1414">
                  <c:v>2.8897830018621395E-4</c:v>
                </c:pt>
                <c:pt idx="1415">
                  <c:v>2.851093012501601E-4</c:v>
                </c:pt>
                <c:pt idx="1416">
                  <c:v>2.8444694428862586E-4</c:v>
                </c:pt>
                <c:pt idx="1417">
                  <c:v>2.8241141146291787E-4</c:v>
                </c:pt>
                <c:pt idx="1418">
                  <c:v>2.7945652348764465E-4</c:v>
                </c:pt>
                <c:pt idx="1419">
                  <c:v>2.6950220673669571E-4</c:v>
                </c:pt>
                <c:pt idx="1420">
                  <c:v>2.6312062502976903E-4</c:v>
                </c:pt>
                <c:pt idx="1421">
                  <c:v>2.6076368713652586E-4</c:v>
                </c:pt>
                <c:pt idx="1422">
                  <c:v>2.5471754192370481E-4</c:v>
                </c:pt>
                <c:pt idx="1423">
                  <c:v>2.4663246100429002E-4</c:v>
                </c:pt>
                <c:pt idx="1424">
                  <c:v>2.4331853326472189E-4</c:v>
                </c:pt>
                <c:pt idx="1425">
                  <c:v>2.429091192986753E-4</c:v>
                </c:pt>
                <c:pt idx="1426">
                  <c:v>2.4868391640640766E-4</c:v>
                </c:pt>
                <c:pt idx="1427">
                  <c:v>2.5369241200616938E-4</c:v>
                </c:pt>
                <c:pt idx="1428">
                  <c:v>2.5458265379346402E-4</c:v>
                </c:pt>
                <c:pt idx="1429">
                  <c:v>2.5455010439041627E-4</c:v>
                </c:pt>
                <c:pt idx="1430">
                  <c:v>2.4840294252816359E-4</c:v>
                </c:pt>
                <c:pt idx="1431">
                  <c:v>2.5251202705071891E-4</c:v>
                </c:pt>
                <c:pt idx="1432">
                  <c:v>2.5007363468814223E-4</c:v>
                </c:pt>
                <c:pt idx="1433">
                  <c:v>2.459330408526896E-4</c:v>
                </c:pt>
                <c:pt idx="1434">
                  <c:v>2.5151278339079637E-4</c:v>
                </c:pt>
                <c:pt idx="1435">
                  <c:v>2.5241968422580756E-4</c:v>
                </c:pt>
                <c:pt idx="1436">
                  <c:v>2.5117359220549405E-4</c:v>
                </c:pt>
                <c:pt idx="1437">
                  <c:v>2.5435439142854115E-4</c:v>
                </c:pt>
                <c:pt idx="1438">
                  <c:v>2.5401088143424573E-4</c:v>
                </c:pt>
                <c:pt idx="1439">
                  <c:v>2.5508330429276066E-4</c:v>
                </c:pt>
                <c:pt idx="1440">
                  <c:v>2.5188762113997963E-4</c:v>
                </c:pt>
                <c:pt idx="1441">
                  <c:v>2.5508966406051102E-4</c:v>
                </c:pt>
                <c:pt idx="1442">
                  <c:v>2.5592112263487897E-4</c:v>
                </c:pt>
                <c:pt idx="1443">
                  <c:v>2.5932211192259888E-4</c:v>
                </c:pt>
                <c:pt idx="1444">
                  <c:v>2.54014475098571E-4</c:v>
                </c:pt>
                <c:pt idx="1445">
                  <c:v>2.5610871568919428E-4</c:v>
                </c:pt>
                <c:pt idx="1446">
                  <c:v>2.5522212733100738E-4</c:v>
                </c:pt>
                <c:pt idx="1447">
                  <c:v>2.5738066642245978E-4</c:v>
                </c:pt>
                <c:pt idx="1448">
                  <c:v>2.5894085232635607E-4</c:v>
                </c:pt>
                <c:pt idx="1449">
                  <c:v>2.5625015305482816E-4</c:v>
                </c:pt>
                <c:pt idx="1450">
                  <c:v>2.6363700356850784E-4</c:v>
                </c:pt>
                <c:pt idx="1451">
                  <c:v>2.6457103377588108E-4</c:v>
                </c:pt>
                <c:pt idx="1452">
                  <c:v>2.6498960202629858E-4</c:v>
                </c:pt>
                <c:pt idx="1453">
                  <c:v>2.652183914630008E-4</c:v>
                </c:pt>
                <c:pt idx="1454">
                  <c:v>2.6708380464904519E-4</c:v>
                </c:pt>
                <c:pt idx="1455">
                  <c:v>2.6992301064986265E-4</c:v>
                </c:pt>
                <c:pt idx="1456">
                  <c:v>2.6780723513993677E-4</c:v>
                </c:pt>
                <c:pt idx="1457">
                  <c:v>2.656337391506775E-4</c:v>
                </c:pt>
                <c:pt idx="1458">
                  <c:v>2.7201674096319573E-4</c:v>
                </c:pt>
                <c:pt idx="1459">
                  <c:v>2.6330415016165515E-4</c:v>
                </c:pt>
                <c:pt idx="1460">
                  <c:v>2.6616884379418156E-4</c:v>
                </c:pt>
                <c:pt idx="1461">
                  <c:v>2.5984218857663227E-4</c:v>
                </c:pt>
                <c:pt idx="1462">
                  <c:v>2.6182970351637432E-4</c:v>
                </c:pt>
                <c:pt idx="1463">
                  <c:v>2.6596105727180378E-4</c:v>
                </c:pt>
                <c:pt idx="1464">
                  <c:v>2.6009216233723211E-4</c:v>
                </c:pt>
                <c:pt idx="1465">
                  <c:v>2.6614200350836913E-4</c:v>
                </c:pt>
                <c:pt idx="1466">
                  <c:v>2.6945615076998385E-4</c:v>
                </c:pt>
                <c:pt idx="1467">
                  <c:v>2.6742634633823893E-4</c:v>
                </c:pt>
                <c:pt idx="1468">
                  <c:v>2.695197658676329E-4</c:v>
                </c:pt>
                <c:pt idx="1469">
                  <c:v>2.712377757555824E-4</c:v>
                </c:pt>
                <c:pt idx="1470">
                  <c:v>2.6754166121163058E-4</c:v>
                </c:pt>
                <c:pt idx="1471">
                  <c:v>2.6360852376704327E-4</c:v>
                </c:pt>
                <c:pt idx="1472">
                  <c:v>2.6916043295672928E-4</c:v>
                </c:pt>
                <c:pt idx="1473">
                  <c:v>2.6542034430873055E-4</c:v>
                </c:pt>
                <c:pt idx="1474">
                  <c:v>2.6111642654168249E-4</c:v>
                </c:pt>
                <c:pt idx="1475">
                  <c:v>2.6332418944455889E-4</c:v>
                </c:pt>
                <c:pt idx="1476">
                  <c:v>2.6775274108550319E-4</c:v>
                </c:pt>
                <c:pt idx="1477">
                  <c:v>2.6727258429524932E-4</c:v>
                </c:pt>
                <c:pt idx="1478">
                  <c:v>2.6469276856985806E-4</c:v>
                </c:pt>
                <c:pt idx="1479">
                  <c:v>2.6441304323095882E-4</c:v>
                </c:pt>
                <c:pt idx="1480">
                  <c:v>2.4059129188258151E-4</c:v>
                </c:pt>
                <c:pt idx="1481">
                  <c:v>2.4127075859545669E-4</c:v>
                </c:pt>
                <c:pt idx="1482">
                  <c:v>2.4059356101736914E-4</c:v>
                </c:pt>
                <c:pt idx="1483">
                  <c:v>2.4669142689867174E-4</c:v>
                </c:pt>
                <c:pt idx="1484">
                  <c:v>2.5051305358938088E-4</c:v>
                </c:pt>
                <c:pt idx="1485">
                  <c:v>2.4724948603799919E-4</c:v>
                </c:pt>
                <c:pt idx="1486">
                  <c:v>2.4920941206579513E-4</c:v>
                </c:pt>
                <c:pt idx="1487">
                  <c:v>2.5041530163912403E-4</c:v>
                </c:pt>
                <c:pt idx="1488">
                  <c:v>2.5234772579796528E-4</c:v>
                </c:pt>
                <c:pt idx="1489">
                  <c:v>2.5875216024609884E-4</c:v>
                </c:pt>
                <c:pt idx="1490">
                  <c:v>2.5759419405451241E-4</c:v>
                </c:pt>
                <c:pt idx="1491">
                  <c:v>2.5629787438633119E-4</c:v>
                </c:pt>
                <c:pt idx="1492">
                  <c:v>2.6330291391774826E-4</c:v>
                </c:pt>
                <c:pt idx="1493">
                  <c:v>2.6138120443571937E-4</c:v>
                </c:pt>
                <c:pt idx="1494">
                  <c:v>2.5802899559450879E-4</c:v>
                </c:pt>
                <c:pt idx="1495">
                  <c:v>2.5958073923198582E-4</c:v>
                </c:pt>
                <c:pt idx="1496">
                  <c:v>2.5724773544190572E-4</c:v>
                </c:pt>
                <c:pt idx="1497">
                  <c:v>2.5314808994286384E-4</c:v>
                </c:pt>
                <c:pt idx="1498">
                  <c:v>2.5731067168127089E-4</c:v>
                </c:pt>
                <c:pt idx="1499">
                  <c:v>2.5185976400809578E-4</c:v>
                </c:pt>
                <c:pt idx="1500">
                  <c:v>2.4634883308557412E-4</c:v>
                </c:pt>
                <c:pt idx="1501">
                  <c:v>2.5269734724010242E-4</c:v>
                </c:pt>
                <c:pt idx="1502">
                  <c:v>2.4708424578008179E-4</c:v>
                </c:pt>
                <c:pt idx="1503">
                  <c:v>2.475229568058421E-4</c:v>
                </c:pt>
                <c:pt idx="1504">
                  <c:v>2.3572345529024587E-4</c:v>
                </c:pt>
                <c:pt idx="1505">
                  <c:v>2.3822674724710839E-4</c:v>
                </c:pt>
                <c:pt idx="1506">
                  <c:v>2.433277763775336E-4</c:v>
                </c:pt>
                <c:pt idx="1507">
                  <c:v>2.4125806062717833E-4</c:v>
                </c:pt>
                <c:pt idx="1508">
                  <c:v>2.4009534653112905E-4</c:v>
                </c:pt>
                <c:pt idx="1509">
                  <c:v>2.4370019535159258E-4</c:v>
                </c:pt>
                <c:pt idx="1510">
                  <c:v>2.4323078948524171E-4</c:v>
                </c:pt>
                <c:pt idx="1511">
                  <c:v>2.4169605054180738E-4</c:v>
                </c:pt>
                <c:pt idx="1512">
                  <c:v>2.4480010547856126E-4</c:v>
                </c:pt>
                <c:pt idx="1513">
                  <c:v>2.4492781315254642E-4</c:v>
                </c:pt>
                <c:pt idx="1514">
                  <c:v>2.3978955620366444E-4</c:v>
                </c:pt>
                <c:pt idx="1515">
                  <c:v>2.3569060283328333E-4</c:v>
                </c:pt>
                <c:pt idx="1516">
                  <c:v>2.3926579725034797E-4</c:v>
                </c:pt>
                <c:pt idx="1517">
                  <c:v>2.3402321182620223E-4</c:v>
                </c:pt>
                <c:pt idx="1518">
                  <c:v>2.2971389287455466E-4</c:v>
                </c:pt>
                <c:pt idx="1519">
                  <c:v>2.2494926179102286E-4</c:v>
                </c:pt>
                <c:pt idx="1520">
                  <c:v>2.2711490441332634E-4</c:v>
                </c:pt>
                <c:pt idx="1521">
                  <c:v>2.2495024817420581E-4</c:v>
                </c:pt>
                <c:pt idx="1522">
                  <c:v>2.2795249708281397E-4</c:v>
                </c:pt>
                <c:pt idx="1523">
                  <c:v>2.2908883452449211E-4</c:v>
                </c:pt>
                <c:pt idx="1524">
                  <c:v>2.3081341082073403E-4</c:v>
                </c:pt>
                <c:pt idx="1525">
                  <c:v>2.3027855060099093E-4</c:v>
                </c:pt>
                <c:pt idx="1526">
                  <c:v>2.3030370825503208E-4</c:v>
                </c:pt>
                <c:pt idx="1527">
                  <c:v>2.3004259050231885E-4</c:v>
                </c:pt>
                <c:pt idx="1528">
                  <c:v>2.3823564736566061E-4</c:v>
                </c:pt>
                <c:pt idx="1529">
                  <c:v>2.3787671272554727E-4</c:v>
                </c:pt>
                <c:pt idx="1530">
                  <c:v>2.3757020445762828E-4</c:v>
                </c:pt>
                <c:pt idx="1531">
                  <c:v>2.3269564899033228E-4</c:v>
                </c:pt>
                <c:pt idx="1532">
                  <c:v>2.2860561194270576E-4</c:v>
                </c:pt>
                <c:pt idx="1533">
                  <c:v>2.3072701835726971E-4</c:v>
                </c:pt>
                <c:pt idx="1534">
                  <c:v>2.2899068886895601E-4</c:v>
                </c:pt>
                <c:pt idx="1535">
                  <c:v>2.2177599572082999E-4</c:v>
                </c:pt>
                <c:pt idx="1536">
                  <c:v>2.181431432326238E-4</c:v>
                </c:pt>
                <c:pt idx="1537">
                  <c:v>2.1996354264240808E-4</c:v>
                </c:pt>
                <c:pt idx="1538">
                  <c:v>2.1616875618274428E-4</c:v>
                </c:pt>
                <c:pt idx="1539">
                  <c:v>2.1373897139683089E-4</c:v>
                </c:pt>
                <c:pt idx="1540">
                  <c:v>2.0418476488734714E-4</c:v>
                </c:pt>
                <c:pt idx="1541">
                  <c:v>1.9735143195518298E-4</c:v>
                </c:pt>
                <c:pt idx="1542">
                  <c:v>1.8431214350792452E-4</c:v>
                </c:pt>
                <c:pt idx="1543">
                  <c:v>1.7696986074784913E-4</c:v>
                </c:pt>
                <c:pt idx="1544">
                  <c:v>1.7233320671364833E-4</c:v>
                </c:pt>
                <c:pt idx="1545">
                  <c:v>1.5610223162268002E-4</c:v>
                </c:pt>
                <c:pt idx="1546">
                  <c:v>1.3208909727779801E-4</c:v>
                </c:pt>
                <c:pt idx="1547">
                  <c:v>8.0660080685444833E-5</c:v>
                </c:pt>
                <c:pt idx="1548">
                  <c:v>-1.833643661141462E-5</c:v>
                </c:pt>
                <c:pt idx="1549">
                  <c:v>-2.8149068680162384E-4</c:v>
                </c:pt>
                <c:pt idx="1550">
                  <c:v>-4.3507641740701093E-4</c:v>
                </c:pt>
                <c:pt idx="1551">
                  <c:v>-5.1005354647274152E-4</c:v>
                </c:pt>
                <c:pt idx="1552">
                  <c:v>-5.2857536894636173E-4</c:v>
                </c:pt>
                <c:pt idx="1553">
                  <c:v>-5.3752932958125142E-4</c:v>
                </c:pt>
                <c:pt idx="1554">
                  <c:v>-5.392948209636605E-4</c:v>
                </c:pt>
                <c:pt idx="1555">
                  <c:v>-5.4573986968641203E-4</c:v>
                </c:pt>
                <c:pt idx="1556">
                  <c:v>-5.4602857637970367E-4</c:v>
                </c:pt>
                <c:pt idx="1557">
                  <c:v>-5.5234922841672655E-4</c:v>
                </c:pt>
                <c:pt idx="1558">
                  <c:v>-5.571411258463567E-4</c:v>
                </c:pt>
                <c:pt idx="1559">
                  <c:v>-5.6182658363959973E-4</c:v>
                </c:pt>
                <c:pt idx="1560">
                  <c:v>-5.6719894206683696E-4</c:v>
                </c:pt>
                <c:pt idx="1561">
                  <c:v>-5.69317037196758E-4</c:v>
                </c:pt>
                <c:pt idx="1562">
                  <c:v>-5.7119795356126322E-4</c:v>
                </c:pt>
                <c:pt idx="1563">
                  <c:v>-5.7200146520884599E-4</c:v>
                </c:pt>
                <c:pt idx="1564">
                  <c:v>-5.6661441181471016E-4</c:v>
                </c:pt>
                <c:pt idx="1565">
                  <c:v>-5.756428958658249E-4</c:v>
                </c:pt>
                <c:pt idx="1566">
                  <c:v>-5.7918215508339309E-4</c:v>
                </c:pt>
                <c:pt idx="1567">
                  <c:v>-5.8088561067269335E-4</c:v>
                </c:pt>
                <c:pt idx="1568">
                  <c:v>-5.8579746988079821E-4</c:v>
                </c:pt>
                <c:pt idx="1569">
                  <c:v>-5.8991213304463049E-4</c:v>
                </c:pt>
                <c:pt idx="1570">
                  <c:v>-5.864989011879761E-4</c:v>
                </c:pt>
                <c:pt idx="1571">
                  <c:v>-5.8939601216221444E-4</c:v>
                </c:pt>
                <c:pt idx="1572">
                  <c:v>-5.8761665209326524E-4</c:v>
                </c:pt>
                <c:pt idx="1573">
                  <c:v>-5.9459091567403376E-4</c:v>
                </c:pt>
                <c:pt idx="1574">
                  <c:v>-5.9625164638983273E-4</c:v>
                </c:pt>
                <c:pt idx="1575">
                  <c:v>-6.0535325225058109E-4</c:v>
                </c:pt>
                <c:pt idx="1576">
                  <c:v>-5.9956562632171155E-4</c:v>
                </c:pt>
                <c:pt idx="1577">
                  <c:v>-5.9890490689887851E-4</c:v>
                </c:pt>
                <c:pt idx="1578">
                  <c:v>-5.9810497834320334E-4</c:v>
                </c:pt>
                <c:pt idx="1579">
                  <c:v>-6.017560947150089E-4</c:v>
                </c:pt>
                <c:pt idx="1580">
                  <c:v>-6.0252674910619747E-4</c:v>
                </c:pt>
                <c:pt idx="1581">
                  <c:v>-6.0173948417930722E-4</c:v>
                </c:pt>
                <c:pt idx="1582">
                  <c:v>-6.1046045085325215E-4</c:v>
                </c:pt>
                <c:pt idx="1583">
                  <c:v>-6.0374070370620536E-4</c:v>
                </c:pt>
                <c:pt idx="1584">
                  <c:v>-6.0423474939057037E-4</c:v>
                </c:pt>
                <c:pt idx="1585">
                  <c:v>-6.0857282103035225E-4</c:v>
                </c:pt>
                <c:pt idx="1586">
                  <c:v>-6.0888038872226305E-4</c:v>
                </c:pt>
                <c:pt idx="1587">
                  <c:v>-6.0699830787515016E-4</c:v>
                </c:pt>
                <c:pt idx="1588">
                  <c:v>-6.0577723175543987E-4</c:v>
                </c:pt>
                <c:pt idx="1589">
                  <c:v>-5.9674517077575062E-4</c:v>
                </c:pt>
                <c:pt idx="1590">
                  <c:v>-6.0049678587532364E-4</c:v>
                </c:pt>
                <c:pt idx="1591">
                  <c:v>-6.0041949211345051E-4</c:v>
                </c:pt>
                <c:pt idx="1592">
                  <c:v>-6.0116716219470135E-4</c:v>
                </c:pt>
                <c:pt idx="1593">
                  <c:v>-5.9382307510343838E-4</c:v>
                </c:pt>
                <c:pt idx="1594">
                  <c:v>-5.8700211706303102E-4</c:v>
                </c:pt>
                <c:pt idx="1595">
                  <c:v>-5.8390058709449156E-4</c:v>
                </c:pt>
                <c:pt idx="1596">
                  <c:v>-5.8583038822935011E-4</c:v>
                </c:pt>
                <c:pt idx="1597">
                  <c:v>-5.7800035104948219E-4</c:v>
                </c:pt>
                <c:pt idx="1598">
                  <c:v>-5.8144938830892478E-4</c:v>
                </c:pt>
                <c:pt idx="1599">
                  <c:v>-5.8325534743346901E-4</c:v>
                </c:pt>
                <c:pt idx="1600">
                  <c:v>-5.8045024044690212E-4</c:v>
                </c:pt>
                <c:pt idx="1601">
                  <c:v>-5.7675405862766572E-4</c:v>
                </c:pt>
                <c:pt idx="1602">
                  <c:v>-5.7812327289447963E-4</c:v>
                </c:pt>
                <c:pt idx="1603">
                  <c:v>-5.7665317553944582E-4</c:v>
                </c:pt>
                <c:pt idx="1604">
                  <c:v>-5.7516648194933092E-4</c:v>
                </c:pt>
                <c:pt idx="1605">
                  <c:v>-5.8049235622432136E-4</c:v>
                </c:pt>
                <c:pt idx="1606">
                  <c:v>-5.7170826423972535E-4</c:v>
                </c:pt>
                <c:pt idx="1607">
                  <c:v>-5.6950294950394893E-4</c:v>
                </c:pt>
                <c:pt idx="1608">
                  <c:v>-5.6764531905750273E-4</c:v>
                </c:pt>
                <c:pt idx="1609">
                  <c:v>-5.612893946278808E-4</c:v>
                </c:pt>
                <c:pt idx="1610">
                  <c:v>-5.6215382886736984E-4</c:v>
                </c:pt>
                <c:pt idx="1611">
                  <c:v>-5.5611224748338642E-4</c:v>
                </c:pt>
                <c:pt idx="1612">
                  <c:v>-5.6259206052027032E-4</c:v>
                </c:pt>
                <c:pt idx="1613">
                  <c:v>-5.5877496789347387E-4</c:v>
                </c:pt>
                <c:pt idx="1614">
                  <c:v>-5.632028027316437E-4</c:v>
                </c:pt>
                <c:pt idx="1615">
                  <c:v>-5.6377054954725764E-4</c:v>
                </c:pt>
                <c:pt idx="1616">
                  <c:v>-5.6254302836708243E-4</c:v>
                </c:pt>
                <c:pt idx="1617">
                  <c:v>-5.5672725393303305E-4</c:v>
                </c:pt>
                <c:pt idx="1618">
                  <c:v>-5.6075564411872333E-4</c:v>
                </c:pt>
                <c:pt idx="1619">
                  <c:v>-5.5677148929990784E-4</c:v>
                </c:pt>
                <c:pt idx="1620">
                  <c:v>-5.4969548088604366E-4</c:v>
                </c:pt>
                <c:pt idx="1621">
                  <c:v>-5.4895596409704987E-4</c:v>
                </c:pt>
                <c:pt idx="1622">
                  <c:v>-5.3931840971262819E-4</c:v>
                </c:pt>
                <c:pt idx="1623">
                  <c:v>-5.4840700374193818E-4</c:v>
                </c:pt>
                <c:pt idx="1624">
                  <c:v>-5.387986607318457E-4</c:v>
                </c:pt>
                <c:pt idx="1625">
                  <c:v>-5.3977357688791798E-4</c:v>
                </c:pt>
                <c:pt idx="1626">
                  <c:v>-5.3483467149405273E-4</c:v>
                </c:pt>
                <c:pt idx="1627">
                  <c:v>-5.3338585023186673E-4</c:v>
                </c:pt>
                <c:pt idx="1628">
                  <c:v>-5.3295790485710897E-4</c:v>
                </c:pt>
                <c:pt idx="1629">
                  <c:v>-5.2261300717753114E-4</c:v>
                </c:pt>
                <c:pt idx="1630">
                  <c:v>-5.2118821787552492E-4</c:v>
                </c:pt>
                <c:pt idx="1631">
                  <c:v>-5.1541160806937677E-4</c:v>
                </c:pt>
                <c:pt idx="1632">
                  <c:v>-5.0753481170552237E-4</c:v>
                </c:pt>
                <c:pt idx="1633">
                  <c:v>-4.934725010760485E-4</c:v>
                </c:pt>
                <c:pt idx="1634">
                  <c:v>-4.8748690663793777E-4</c:v>
                </c:pt>
                <c:pt idx="1635">
                  <c:v>-4.8516085691465414E-4</c:v>
                </c:pt>
                <c:pt idx="1636">
                  <c:v>-4.7783937460675656E-4</c:v>
                </c:pt>
                <c:pt idx="1637">
                  <c:v>-4.7049478130491439E-4</c:v>
                </c:pt>
                <c:pt idx="1638">
                  <c:v>-4.620448978690353E-4</c:v>
                </c:pt>
                <c:pt idx="1639">
                  <c:v>-4.5739413575166026E-4</c:v>
                </c:pt>
                <c:pt idx="1640">
                  <c:v>-4.5481780352598587E-4</c:v>
                </c:pt>
                <c:pt idx="1641">
                  <c:v>-4.5376864349425567E-4</c:v>
                </c:pt>
                <c:pt idx="1642">
                  <c:v>-4.3367144199253925E-4</c:v>
                </c:pt>
                <c:pt idx="1643">
                  <c:v>-4.2393354387575431E-4</c:v>
                </c:pt>
                <c:pt idx="1644">
                  <c:v>-4.3351637808489027E-4</c:v>
                </c:pt>
                <c:pt idx="1645">
                  <c:v>-4.2352289923237722E-4</c:v>
                </c:pt>
                <c:pt idx="1646">
                  <c:v>-4.2589153624005905E-4</c:v>
                </c:pt>
                <c:pt idx="1647">
                  <c:v>-4.0700764731492662E-4</c:v>
                </c:pt>
                <c:pt idx="1648">
                  <c:v>-4.076909707737331E-4</c:v>
                </c:pt>
                <c:pt idx="1649">
                  <c:v>-4.0381603499120393E-4</c:v>
                </c:pt>
                <c:pt idx="1650">
                  <c:v>-3.954748636167605E-4</c:v>
                </c:pt>
                <c:pt idx="1651">
                  <c:v>-3.9017340672780709E-4</c:v>
                </c:pt>
                <c:pt idx="1652">
                  <c:v>-3.7327955479349659E-4</c:v>
                </c:pt>
                <c:pt idx="1653">
                  <c:v>-3.7589968055182769E-4</c:v>
                </c:pt>
                <c:pt idx="1654">
                  <c:v>-3.7957676619707585E-4</c:v>
                </c:pt>
                <c:pt idx="1655">
                  <c:v>-3.8659429535740268E-4</c:v>
                </c:pt>
                <c:pt idx="1656">
                  <c:v>-3.6965095866969155E-4</c:v>
                </c:pt>
                <c:pt idx="1657">
                  <c:v>-3.6919706425872164E-4</c:v>
                </c:pt>
                <c:pt idx="1658">
                  <c:v>-3.7338324007781329E-4</c:v>
                </c:pt>
                <c:pt idx="1659">
                  <c:v>-3.6632298460904488E-4</c:v>
                </c:pt>
                <c:pt idx="1660">
                  <c:v>-3.6436067415521363E-4</c:v>
                </c:pt>
                <c:pt idx="1661">
                  <c:v>-3.7238879398809437E-4</c:v>
                </c:pt>
                <c:pt idx="1662">
                  <c:v>-3.6186812967975451E-4</c:v>
                </c:pt>
                <c:pt idx="1663">
                  <c:v>-3.6057303046578104E-4</c:v>
                </c:pt>
                <c:pt idx="1664">
                  <c:v>-3.5663520307709984E-4</c:v>
                </c:pt>
                <c:pt idx="1665">
                  <c:v>-3.5426820590610166E-4</c:v>
                </c:pt>
                <c:pt idx="1666">
                  <c:v>-3.5884661917540161E-4</c:v>
                </c:pt>
                <c:pt idx="1667">
                  <c:v>-3.5273016307297824E-4</c:v>
                </c:pt>
                <c:pt idx="1668">
                  <c:v>-3.479650474268554E-4</c:v>
                </c:pt>
                <c:pt idx="1669">
                  <c:v>-3.488427242051566E-4</c:v>
                </c:pt>
                <c:pt idx="1670">
                  <c:v>-3.4541770082212428E-4</c:v>
                </c:pt>
                <c:pt idx="1671">
                  <c:v>-3.4337497611033668E-4</c:v>
                </c:pt>
                <c:pt idx="1672">
                  <c:v>-3.3337781359756751E-4</c:v>
                </c:pt>
                <c:pt idx="1673">
                  <c:v>-3.3048472348509814E-4</c:v>
                </c:pt>
                <c:pt idx="1674">
                  <c:v>-3.2809493329242958E-4</c:v>
                </c:pt>
                <c:pt idx="1675">
                  <c:v>-3.3002801738479809E-4</c:v>
                </c:pt>
                <c:pt idx="1676">
                  <c:v>-3.2567941797675596E-4</c:v>
                </c:pt>
                <c:pt idx="1677">
                  <c:v>-3.1980467164453852E-4</c:v>
                </c:pt>
                <c:pt idx="1678">
                  <c:v>-3.1957883441937799E-4</c:v>
                </c:pt>
                <c:pt idx="1679">
                  <c:v>-3.1710534257343228E-4</c:v>
                </c:pt>
                <c:pt idx="1680">
                  <c:v>-3.1881655221282677E-4</c:v>
                </c:pt>
                <c:pt idx="1681">
                  <c:v>-3.1714224770607757E-4</c:v>
                </c:pt>
                <c:pt idx="1682">
                  <c:v>-3.1785038029615335E-4</c:v>
                </c:pt>
                <c:pt idx="1683">
                  <c:v>-3.1339848130890012E-4</c:v>
                </c:pt>
                <c:pt idx="1684">
                  <c:v>-3.2000758582419436E-4</c:v>
                </c:pt>
                <c:pt idx="1685">
                  <c:v>-3.1129147802048631E-4</c:v>
                </c:pt>
                <c:pt idx="1686">
                  <c:v>-3.1502273686100584E-4</c:v>
                </c:pt>
                <c:pt idx="1687">
                  <c:v>-3.1114714439619905E-4</c:v>
                </c:pt>
                <c:pt idx="1688">
                  <c:v>-3.0665568715502144E-4</c:v>
                </c:pt>
                <c:pt idx="1689">
                  <c:v>-3.0360010622692006E-4</c:v>
                </c:pt>
                <c:pt idx="1690">
                  <c:v>-2.9892705298982481E-4</c:v>
                </c:pt>
                <c:pt idx="1691">
                  <c:v>-2.9648168637018028E-4</c:v>
                </c:pt>
                <c:pt idx="1692">
                  <c:v>-3.003493063250138E-4</c:v>
                </c:pt>
                <c:pt idx="1693">
                  <c:v>-3.0337731642522794E-4</c:v>
                </c:pt>
                <c:pt idx="1694">
                  <c:v>-2.989568346887875E-4</c:v>
                </c:pt>
                <c:pt idx="1695">
                  <c:v>-2.9834210724022267E-4</c:v>
                </c:pt>
                <c:pt idx="1696">
                  <c:v>-2.9682923590199154E-4</c:v>
                </c:pt>
                <c:pt idx="1697">
                  <c:v>-2.9851337413546196E-4</c:v>
                </c:pt>
                <c:pt idx="1698">
                  <c:v>-2.9651494442383726E-4</c:v>
                </c:pt>
                <c:pt idx="1699">
                  <c:v>-3.0231237361242887E-4</c:v>
                </c:pt>
                <c:pt idx="1700">
                  <c:v>-3.1169327152479797E-4</c:v>
                </c:pt>
                <c:pt idx="1701">
                  <c:v>-3.0868293324185251E-4</c:v>
                </c:pt>
                <c:pt idx="1702">
                  <c:v>-3.0843453683492694E-4</c:v>
                </c:pt>
                <c:pt idx="1703">
                  <c:v>-3.1121555672938329E-4</c:v>
                </c:pt>
                <c:pt idx="1704">
                  <c:v>-3.0903383471879062E-4</c:v>
                </c:pt>
                <c:pt idx="1705">
                  <c:v>-2.9657228560046292E-4</c:v>
                </c:pt>
                <c:pt idx="1706">
                  <c:v>-3.0085870792786318E-4</c:v>
                </c:pt>
                <c:pt idx="1707">
                  <c:v>-3.0026526440541409E-4</c:v>
                </c:pt>
                <c:pt idx="1708">
                  <c:v>-2.9480738216429539E-4</c:v>
                </c:pt>
                <c:pt idx="1709">
                  <c:v>-2.8838488465917527E-4</c:v>
                </c:pt>
                <c:pt idx="1710">
                  <c:v>-2.861138407273507E-4</c:v>
                </c:pt>
                <c:pt idx="1711">
                  <c:v>-2.8136479197632229E-4</c:v>
                </c:pt>
                <c:pt idx="1712">
                  <c:v>-2.8178932543722611E-4</c:v>
                </c:pt>
                <c:pt idx="1713">
                  <c:v>-2.7977159978051058E-4</c:v>
                </c:pt>
                <c:pt idx="1714">
                  <c:v>-2.886671131536337E-4</c:v>
                </c:pt>
                <c:pt idx="1715">
                  <c:v>-2.8339828262702175E-4</c:v>
                </c:pt>
                <c:pt idx="1716">
                  <c:v>-2.8524800733527474E-4</c:v>
                </c:pt>
                <c:pt idx="1717">
                  <c:v>-2.7808025853071365E-4</c:v>
                </c:pt>
                <c:pt idx="1718">
                  <c:v>-2.7350075287416344E-4</c:v>
                </c:pt>
                <c:pt idx="1719">
                  <c:v>-2.7943765859657864E-4</c:v>
                </c:pt>
                <c:pt idx="1720">
                  <c:v>-2.7628840325863061E-4</c:v>
                </c:pt>
                <c:pt idx="1721">
                  <c:v>-2.7988467494099951E-4</c:v>
                </c:pt>
                <c:pt idx="1722">
                  <c:v>-2.7344229165574062E-4</c:v>
                </c:pt>
                <c:pt idx="1723">
                  <c:v>-2.7049579768742891E-4</c:v>
                </c:pt>
                <c:pt idx="1724">
                  <c:v>-2.7281506446948507E-4</c:v>
                </c:pt>
                <c:pt idx="1725">
                  <c:v>-2.6492006112362768E-4</c:v>
                </c:pt>
                <c:pt idx="1726">
                  <c:v>-2.6012399627229217E-4</c:v>
                </c:pt>
                <c:pt idx="1727">
                  <c:v>-2.554984172435747E-4</c:v>
                </c:pt>
                <c:pt idx="1728">
                  <c:v>-2.5716014552089225E-4</c:v>
                </c:pt>
                <c:pt idx="1729">
                  <c:v>-2.5476513601604088E-4</c:v>
                </c:pt>
                <c:pt idx="1730">
                  <c:v>-2.5325228198838613E-4</c:v>
                </c:pt>
                <c:pt idx="1731">
                  <c:v>-2.6679964510773195E-4</c:v>
                </c:pt>
                <c:pt idx="1732">
                  <c:v>-2.7135784385874038E-4</c:v>
                </c:pt>
                <c:pt idx="1733">
                  <c:v>-2.7728770642673843E-4</c:v>
                </c:pt>
                <c:pt idx="1734">
                  <c:v>-2.7683775887944593E-4</c:v>
                </c:pt>
                <c:pt idx="1735">
                  <c:v>-2.7405364486659839E-4</c:v>
                </c:pt>
                <c:pt idx="1736">
                  <c:v>-2.8324414767596996E-4</c:v>
                </c:pt>
                <c:pt idx="1737">
                  <c:v>-2.7045959442567965E-4</c:v>
                </c:pt>
                <c:pt idx="1738">
                  <c:v>-2.7412974222445487E-4</c:v>
                </c:pt>
                <c:pt idx="1739">
                  <c:v>-2.7574471624039866E-4</c:v>
                </c:pt>
                <c:pt idx="1740">
                  <c:v>-2.9072109838991663E-4</c:v>
                </c:pt>
                <c:pt idx="1741">
                  <c:v>-3.0327437464715989E-4</c:v>
                </c:pt>
                <c:pt idx="1742">
                  <c:v>-5.4523751702735524E-4</c:v>
                </c:pt>
                <c:pt idx="1743">
                  <c:v>-5.5244573359019644E-4</c:v>
                </c:pt>
                <c:pt idx="1744">
                  <c:v>-5.5151646738021498E-4</c:v>
                </c:pt>
                <c:pt idx="1745">
                  <c:v>-5.4657357086093693E-4</c:v>
                </c:pt>
                <c:pt idx="1746">
                  <c:v>-5.4502134043062545E-4</c:v>
                </c:pt>
                <c:pt idx="1747">
                  <c:v>-5.4674755879100911E-4</c:v>
                </c:pt>
                <c:pt idx="1748">
                  <c:v>-5.4771749502715043E-4</c:v>
                </c:pt>
                <c:pt idx="1749">
                  <c:v>-5.3842375585707984E-4</c:v>
                </c:pt>
                <c:pt idx="1750">
                  <c:v>-5.3828956557510884E-4</c:v>
                </c:pt>
                <c:pt idx="1751">
                  <c:v>-5.4428195854967396E-4</c:v>
                </c:pt>
                <c:pt idx="1752">
                  <c:v>-5.4218476974390644E-4</c:v>
                </c:pt>
                <c:pt idx="1753">
                  <c:v>-5.3007196901512456E-4</c:v>
                </c:pt>
                <c:pt idx="1754">
                  <c:v>-5.2876512090903446E-4</c:v>
                </c:pt>
                <c:pt idx="1755">
                  <c:v>-5.2444345185666014E-4</c:v>
                </c:pt>
                <c:pt idx="1756">
                  <c:v>-5.2088675707517753E-4</c:v>
                </c:pt>
                <c:pt idx="1757">
                  <c:v>-5.0837126833794982E-4</c:v>
                </c:pt>
                <c:pt idx="1758">
                  <c:v>-5.0814464609073916E-4</c:v>
                </c:pt>
                <c:pt idx="1759">
                  <c:v>-5.114455299530114E-4</c:v>
                </c:pt>
                <c:pt idx="1760">
                  <c:v>-5.1214924137150356E-4</c:v>
                </c:pt>
                <c:pt idx="1761">
                  <c:v>-5.1379515288096E-4</c:v>
                </c:pt>
                <c:pt idx="1762">
                  <c:v>-5.036124739194606E-4</c:v>
                </c:pt>
                <c:pt idx="1763">
                  <c:v>-5.0094812724257106E-4</c:v>
                </c:pt>
                <c:pt idx="1764">
                  <c:v>-4.9746231591964521E-4</c:v>
                </c:pt>
                <c:pt idx="1765">
                  <c:v>-4.9676030130191089E-4</c:v>
                </c:pt>
                <c:pt idx="1766">
                  <c:v>-4.8733995475535804E-4</c:v>
                </c:pt>
                <c:pt idx="1767">
                  <c:v>-4.8999653256814716E-4</c:v>
                </c:pt>
                <c:pt idx="1768">
                  <c:v>-4.8675456019747862E-4</c:v>
                </c:pt>
                <c:pt idx="1769">
                  <c:v>-4.8183409086925981E-4</c:v>
                </c:pt>
                <c:pt idx="1770">
                  <c:v>-4.7753209871644276E-4</c:v>
                </c:pt>
                <c:pt idx="1771">
                  <c:v>-4.7185165794420792E-4</c:v>
                </c:pt>
                <c:pt idx="1772">
                  <c:v>-4.7531366406203875E-4</c:v>
                </c:pt>
                <c:pt idx="1773">
                  <c:v>-4.7276830728747946E-4</c:v>
                </c:pt>
                <c:pt idx="1774">
                  <c:v>-4.6920839696962502E-4</c:v>
                </c:pt>
                <c:pt idx="1775">
                  <c:v>-4.6355244573994815E-4</c:v>
                </c:pt>
                <c:pt idx="1776">
                  <c:v>-4.6114666990027756E-4</c:v>
                </c:pt>
                <c:pt idx="1777">
                  <c:v>-4.5497377109855719E-4</c:v>
                </c:pt>
                <c:pt idx="1778">
                  <c:v>-4.5082745704886761E-4</c:v>
                </c:pt>
                <c:pt idx="1779">
                  <c:v>-4.4542325311228728E-4</c:v>
                </c:pt>
                <c:pt idx="1780">
                  <c:v>-4.4409566473700842E-4</c:v>
                </c:pt>
                <c:pt idx="1781">
                  <c:v>-4.4195757822429032E-4</c:v>
                </c:pt>
                <c:pt idx="1782">
                  <c:v>-4.4196681766853072E-4</c:v>
                </c:pt>
                <c:pt idx="1783">
                  <c:v>-4.2701192614679975E-4</c:v>
                </c:pt>
                <c:pt idx="1784">
                  <c:v>-4.2872836457136856E-4</c:v>
                </c:pt>
                <c:pt idx="1785">
                  <c:v>-4.2207516710500908E-4</c:v>
                </c:pt>
                <c:pt idx="1786">
                  <c:v>-4.2002437833714966E-4</c:v>
                </c:pt>
                <c:pt idx="1787">
                  <c:v>-4.1664851865741236E-4</c:v>
                </c:pt>
                <c:pt idx="1788">
                  <c:v>-4.1163895193055888E-4</c:v>
                </c:pt>
                <c:pt idx="1789">
                  <c:v>-4.099272384093021E-4</c:v>
                </c:pt>
                <c:pt idx="1790">
                  <c:v>-4.0468901870159329E-4</c:v>
                </c:pt>
                <c:pt idx="1791">
                  <c:v>-3.9800393910401544E-4</c:v>
                </c:pt>
                <c:pt idx="1792">
                  <c:v>-3.9444507586191158E-4</c:v>
                </c:pt>
                <c:pt idx="1793">
                  <c:v>-4.0277984274656923E-4</c:v>
                </c:pt>
                <c:pt idx="1794">
                  <c:v>-3.9691070430682135E-4</c:v>
                </c:pt>
                <c:pt idx="1795">
                  <c:v>-3.9294339611209048E-4</c:v>
                </c:pt>
                <c:pt idx="1796">
                  <c:v>-3.9512832439009108E-4</c:v>
                </c:pt>
                <c:pt idx="1797">
                  <c:v>-3.8864708926544383E-4</c:v>
                </c:pt>
                <c:pt idx="1798">
                  <c:v>-3.8092868778989161E-4</c:v>
                </c:pt>
                <c:pt idx="1799">
                  <c:v>-3.8257316225579293E-4</c:v>
                </c:pt>
                <c:pt idx="1800">
                  <c:v>-3.8570525541241753E-4</c:v>
                </c:pt>
                <c:pt idx="1801">
                  <c:v>-3.7837553144491143E-4</c:v>
                </c:pt>
                <c:pt idx="1802">
                  <c:v>-3.7282972628860936E-4</c:v>
                </c:pt>
                <c:pt idx="1803">
                  <c:v>-3.7124282220617595E-4</c:v>
                </c:pt>
                <c:pt idx="1804">
                  <c:v>-3.6863180626723984E-4</c:v>
                </c:pt>
                <c:pt idx="1805">
                  <c:v>-3.6669532316662486E-4</c:v>
                </c:pt>
                <c:pt idx="1806">
                  <c:v>-3.597389893405489E-4</c:v>
                </c:pt>
                <c:pt idx="1807">
                  <c:v>-3.6243960565966689E-4</c:v>
                </c:pt>
                <c:pt idx="1808">
                  <c:v>-3.572426036639409E-4</c:v>
                </c:pt>
                <c:pt idx="1809">
                  <c:v>-3.4802038899008471E-4</c:v>
                </c:pt>
                <c:pt idx="1810">
                  <c:v>-3.4981730956465623E-4</c:v>
                </c:pt>
                <c:pt idx="1811">
                  <c:v>-3.4333124368336835E-4</c:v>
                </c:pt>
                <c:pt idx="1812">
                  <c:v>-3.3981756418078799E-4</c:v>
                </c:pt>
                <c:pt idx="1813">
                  <c:v>-3.4324081192320475E-4</c:v>
                </c:pt>
                <c:pt idx="1814">
                  <c:v>-3.3694914082548118E-4</c:v>
                </c:pt>
                <c:pt idx="1815">
                  <c:v>-3.3004580589908033E-4</c:v>
                </c:pt>
                <c:pt idx="1816">
                  <c:v>-3.240718573516235E-4</c:v>
                </c:pt>
                <c:pt idx="1817">
                  <c:v>-3.1933225129597895E-4</c:v>
                </c:pt>
                <c:pt idx="1818">
                  <c:v>-3.2157921207989998E-4</c:v>
                </c:pt>
                <c:pt idx="1819">
                  <c:v>-3.2616734732284852E-4</c:v>
                </c:pt>
                <c:pt idx="1820">
                  <c:v>-3.1521658904290153E-4</c:v>
                </c:pt>
                <c:pt idx="1821">
                  <c:v>-3.1169497923784993E-4</c:v>
                </c:pt>
                <c:pt idx="1822">
                  <c:v>-3.0924034944164621E-4</c:v>
                </c:pt>
                <c:pt idx="1823">
                  <c:v>-3.0569985328391568E-4</c:v>
                </c:pt>
                <c:pt idx="1824">
                  <c:v>-2.9809793565681861E-4</c:v>
                </c:pt>
                <c:pt idx="1825">
                  <c:v>-2.9808538592663371E-4</c:v>
                </c:pt>
                <c:pt idx="1826">
                  <c:v>-2.9613988683043315E-4</c:v>
                </c:pt>
                <c:pt idx="1827">
                  <c:v>-2.9387354599105212E-4</c:v>
                </c:pt>
                <c:pt idx="1828">
                  <c:v>-2.8767817094355101E-4</c:v>
                </c:pt>
                <c:pt idx="1829">
                  <c:v>-2.8304001242801752E-4</c:v>
                </c:pt>
                <c:pt idx="1830">
                  <c:v>-2.7867289833652457E-4</c:v>
                </c:pt>
                <c:pt idx="1831">
                  <c:v>-2.6329149003725754E-4</c:v>
                </c:pt>
                <c:pt idx="1832">
                  <c:v>-2.6491610701571798E-4</c:v>
                </c:pt>
                <c:pt idx="1833">
                  <c:v>-2.5560295673097299E-4</c:v>
                </c:pt>
                <c:pt idx="1834">
                  <c:v>-2.5791346042012821E-4</c:v>
                </c:pt>
                <c:pt idx="1835">
                  <c:v>-2.5912858658333905E-4</c:v>
                </c:pt>
                <c:pt idx="1836">
                  <c:v>-2.4549886761623377E-4</c:v>
                </c:pt>
                <c:pt idx="1837">
                  <c:v>-2.3942237920885218E-4</c:v>
                </c:pt>
                <c:pt idx="1838">
                  <c:v>-2.3241776270971749E-4</c:v>
                </c:pt>
                <c:pt idx="1839">
                  <c:v>-2.3665207765907409E-4</c:v>
                </c:pt>
                <c:pt idx="1840">
                  <c:v>-2.2962096820343562E-4</c:v>
                </c:pt>
                <c:pt idx="1841">
                  <c:v>-2.312090650446446E-4</c:v>
                </c:pt>
                <c:pt idx="1842">
                  <c:v>-2.2945378352062085E-4</c:v>
                </c:pt>
                <c:pt idx="1843">
                  <c:v>-2.342369199979597E-4</c:v>
                </c:pt>
                <c:pt idx="1844">
                  <c:v>-2.2293923254493677E-4</c:v>
                </c:pt>
                <c:pt idx="1845">
                  <c:v>-2.2911923637694876E-4</c:v>
                </c:pt>
                <c:pt idx="1846">
                  <c:v>-2.1985999751580239E-4</c:v>
                </c:pt>
                <c:pt idx="1847">
                  <c:v>-2.0840177926379402E-4</c:v>
                </c:pt>
                <c:pt idx="1848">
                  <c:v>-2.0064722189122992E-4</c:v>
                </c:pt>
                <c:pt idx="1849">
                  <c:v>-1.9492685351580935E-4</c:v>
                </c:pt>
                <c:pt idx="1850">
                  <c:v>-1.9251887750093539E-4</c:v>
                </c:pt>
                <c:pt idx="1851">
                  <c:v>-1.8840017254619849E-4</c:v>
                </c:pt>
                <c:pt idx="1852">
                  <c:v>-2.0125565656948174E-4</c:v>
                </c:pt>
                <c:pt idx="1853">
                  <c:v>-1.9571862491545871E-4</c:v>
                </c:pt>
                <c:pt idx="1854">
                  <c:v>-1.8522773106977264E-4</c:v>
                </c:pt>
                <c:pt idx="1855">
                  <c:v>-1.8078890980307788E-4</c:v>
                </c:pt>
                <c:pt idx="1856">
                  <c:v>-1.815605937156685E-4</c:v>
                </c:pt>
                <c:pt idx="1857">
                  <c:v>-1.7586026961364062E-4</c:v>
                </c:pt>
                <c:pt idx="1858">
                  <c:v>-1.8208790490507038E-4</c:v>
                </c:pt>
                <c:pt idx="1859">
                  <c:v>-1.7635166544412997E-4</c:v>
                </c:pt>
                <c:pt idx="1860">
                  <c:v>-1.7465511043582657E-4</c:v>
                </c:pt>
                <c:pt idx="1861">
                  <c:v>-1.7369133848388872E-4</c:v>
                </c:pt>
                <c:pt idx="1862">
                  <c:v>-1.6640884925877029E-4</c:v>
                </c:pt>
                <c:pt idx="1863">
                  <c:v>-1.6646201581992667E-4</c:v>
                </c:pt>
                <c:pt idx="1864">
                  <c:v>-1.6882648619351436E-4</c:v>
                </c:pt>
                <c:pt idx="1865">
                  <c:v>-1.6412081541626939E-4</c:v>
                </c:pt>
                <c:pt idx="1866">
                  <c:v>-1.5969373127046395E-4</c:v>
                </c:pt>
                <c:pt idx="1867">
                  <c:v>-1.5367743383271876E-4</c:v>
                </c:pt>
                <c:pt idx="1868">
                  <c:v>-1.5039436832087782E-4</c:v>
                </c:pt>
                <c:pt idx="1869">
                  <c:v>-1.3830223589751331E-4</c:v>
                </c:pt>
                <c:pt idx="1870">
                  <c:v>-1.4844025941527193E-4</c:v>
                </c:pt>
                <c:pt idx="1871">
                  <c:v>-1.484000943997299E-4</c:v>
                </c:pt>
                <c:pt idx="1872">
                  <c:v>-1.4293820941432334E-4</c:v>
                </c:pt>
                <c:pt idx="1873">
                  <c:v>-1.51698216398406E-4</c:v>
                </c:pt>
                <c:pt idx="1874">
                  <c:v>-1.4852583312531986E-4</c:v>
                </c:pt>
                <c:pt idx="1875">
                  <c:v>-1.3750171316568107E-4</c:v>
                </c:pt>
                <c:pt idx="1876">
                  <c:v>-1.391199555271759E-4</c:v>
                </c:pt>
                <c:pt idx="1877">
                  <c:v>-1.3753034825631259E-4</c:v>
                </c:pt>
                <c:pt idx="1878">
                  <c:v>-1.2892519917602407E-4</c:v>
                </c:pt>
                <c:pt idx="1879">
                  <c:v>-1.3164545605160333E-4</c:v>
                </c:pt>
                <c:pt idx="1880">
                  <c:v>-1.2176039555142519E-4</c:v>
                </c:pt>
                <c:pt idx="1881">
                  <c:v>-1.1332154519684962E-4</c:v>
                </c:pt>
                <c:pt idx="1882">
                  <c:v>-1.1443979608674871E-4</c:v>
                </c:pt>
                <c:pt idx="1883">
                  <c:v>-1.0638965029609765E-4</c:v>
                </c:pt>
                <c:pt idx="1884">
                  <c:v>-1.114871595041883E-4</c:v>
                </c:pt>
                <c:pt idx="1885">
                  <c:v>-1.0245766843074001E-4</c:v>
                </c:pt>
                <c:pt idx="1886">
                  <c:v>-1.0889222759232477E-4</c:v>
                </c:pt>
                <c:pt idx="1887">
                  <c:v>-1.054448467776681E-4</c:v>
                </c:pt>
                <c:pt idx="1888">
                  <c:v>-1.0772089847923714E-4</c:v>
                </c:pt>
                <c:pt idx="1889">
                  <c:v>-1.0861889929662515E-4</c:v>
                </c:pt>
                <c:pt idx="1890">
                  <c:v>-1.0534975358653457E-4</c:v>
                </c:pt>
                <c:pt idx="1891">
                  <c:v>-1.0442389992259357E-4</c:v>
                </c:pt>
                <c:pt idx="1892">
                  <c:v>-1.0208826317663115E-4</c:v>
                </c:pt>
                <c:pt idx="1893">
                  <c:v>-1.0555383258983407E-4</c:v>
                </c:pt>
                <c:pt idx="1894">
                  <c:v>-9.6897917647894389E-5</c:v>
                </c:pt>
                <c:pt idx="1895">
                  <c:v>-9.2315006163672016E-5</c:v>
                </c:pt>
                <c:pt idx="1896">
                  <c:v>-9.7565230201904907E-5</c:v>
                </c:pt>
                <c:pt idx="1897">
                  <c:v>-8.3902905238314061E-5</c:v>
                </c:pt>
                <c:pt idx="1898">
                  <c:v>-8.8817964097909931E-5</c:v>
                </c:pt>
                <c:pt idx="1899">
                  <c:v>-8.8389948854899922E-5</c:v>
                </c:pt>
                <c:pt idx="1900">
                  <c:v>-8.7496985768771587E-5</c:v>
                </c:pt>
                <c:pt idx="1901">
                  <c:v>-8.8415789827647458E-5</c:v>
                </c:pt>
                <c:pt idx="1902">
                  <c:v>-8.070989059810224E-5</c:v>
                </c:pt>
                <c:pt idx="1903">
                  <c:v>-7.9030136472710378E-5</c:v>
                </c:pt>
                <c:pt idx="1904">
                  <c:v>-7.2540649715367017E-5</c:v>
                </c:pt>
                <c:pt idx="1905">
                  <c:v>-7.242850130069432E-5</c:v>
                </c:pt>
                <c:pt idx="1906">
                  <c:v>-7.2939839638930704E-5</c:v>
                </c:pt>
                <c:pt idx="1907">
                  <c:v>-6.6950320945282857E-5</c:v>
                </c:pt>
                <c:pt idx="1908">
                  <c:v>-6.7294166112606956E-5</c:v>
                </c:pt>
                <c:pt idx="1909">
                  <c:v>-5.5789731168395798E-5</c:v>
                </c:pt>
                <c:pt idx="1910">
                  <c:v>-5.6464146644649393E-5</c:v>
                </c:pt>
                <c:pt idx="1911">
                  <c:v>-5.6085745899613622E-5</c:v>
                </c:pt>
                <c:pt idx="1912">
                  <c:v>-4.9778134141396067E-5</c:v>
                </c:pt>
                <c:pt idx="1913">
                  <c:v>-4.7991104964336798E-5</c:v>
                </c:pt>
                <c:pt idx="1914">
                  <c:v>-4.7451522892720568E-5</c:v>
                </c:pt>
                <c:pt idx="1915">
                  <c:v>-4.9121818722479812E-5</c:v>
                </c:pt>
                <c:pt idx="1916">
                  <c:v>-5.301112950273993E-5</c:v>
                </c:pt>
                <c:pt idx="1917">
                  <c:v>-4.8041625881327718E-5</c:v>
                </c:pt>
                <c:pt idx="1918">
                  <c:v>-5.0661006791426594E-5</c:v>
                </c:pt>
                <c:pt idx="1919">
                  <c:v>-3.7072919651251386E-5</c:v>
                </c:pt>
                <c:pt idx="1920">
                  <c:v>-3.8243951495453987E-5</c:v>
                </c:pt>
                <c:pt idx="1921">
                  <c:v>-3.754307544272563E-5</c:v>
                </c:pt>
                <c:pt idx="1922">
                  <c:v>-3.1470820840356327E-5</c:v>
                </c:pt>
                <c:pt idx="1923">
                  <c:v>-2.9806453319787584E-5</c:v>
                </c:pt>
                <c:pt idx="1924">
                  <c:v>-3.2447718626205603E-5</c:v>
                </c:pt>
                <c:pt idx="1925">
                  <c:v>-3.036148485231498E-5</c:v>
                </c:pt>
                <c:pt idx="1926">
                  <c:v>-2.8560909787234848E-5</c:v>
                </c:pt>
                <c:pt idx="1927">
                  <c:v>-2.9457873888651522E-5</c:v>
                </c:pt>
                <c:pt idx="1928">
                  <c:v>-1.7945921162553118E-5</c:v>
                </c:pt>
                <c:pt idx="1929">
                  <c:v>-2.0404758825860393E-5</c:v>
                </c:pt>
                <c:pt idx="1930">
                  <c:v>-1.2477573761109956E-5</c:v>
                </c:pt>
                <c:pt idx="1931">
                  <c:v>-1.7593704578515217E-5</c:v>
                </c:pt>
                <c:pt idx="1932">
                  <c:v>-1.807922840215325E-5</c:v>
                </c:pt>
                <c:pt idx="1933">
                  <c:v>-1.3140829277441748E-5</c:v>
                </c:pt>
                <c:pt idx="1934">
                  <c:v>-1.5033254710260894E-5</c:v>
                </c:pt>
                <c:pt idx="1935">
                  <c:v>-1.2696690199379375E-5</c:v>
                </c:pt>
                <c:pt idx="1936">
                  <c:v>-1.7395731887792489E-5</c:v>
                </c:pt>
                <c:pt idx="1937">
                  <c:v>-1.4729658716111238E-5</c:v>
                </c:pt>
                <c:pt idx="1938">
                  <c:v>-1.1192249156076893E-5</c:v>
                </c:pt>
                <c:pt idx="1939">
                  <c:v>-8.7250869425757876E-6</c:v>
                </c:pt>
                <c:pt idx="1940">
                  <c:v>-7.8565647740581046E-6</c:v>
                </c:pt>
                <c:pt idx="1941">
                  <c:v>-1.02382027769138E-5</c:v>
                </c:pt>
                <c:pt idx="1942">
                  <c:v>-4.4794921278432823E-6</c:v>
                </c:pt>
                <c:pt idx="1943">
                  <c:v>-3.2824669132692015E-6</c:v>
                </c:pt>
                <c:pt idx="1944">
                  <c:v>4.1529444909752719E-6</c:v>
                </c:pt>
                <c:pt idx="1945">
                  <c:v>4.23108568935458E-6</c:v>
                </c:pt>
                <c:pt idx="1946">
                  <c:v>9.3083004482160936E-6</c:v>
                </c:pt>
                <c:pt idx="1947">
                  <c:v>9.8390859807649414E-7</c:v>
                </c:pt>
                <c:pt idx="1948">
                  <c:v>1.4017484223737071E-6</c:v>
                </c:pt>
                <c:pt idx="1949">
                  <c:v>-2.9656279560221076E-7</c:v>
                </c:pt>
                <c:pt idx="1950">
                  <c:v>8.033847039620135E-6</c:v>
                </c:pt>
                <c:pt idx="1951">
                  <c:v>4.993233700907765E-6</c:v>
                </c:pt>
                <c:pt idx="1952">
                  <c:v>4.1598100433735818E-6</c:v>
                </c:pt>
                <c:pt idx="1953">
                  <c:v>7.3467464524164618E-7</c:v>
                </c:pt>
                <c:pt idx="1954">
                  <c:v>6.7672951699136785E-6</c:v>
                </c:pt>
                <c:pt idx="1955">
                  <c:v>1.1501085635053347E-5</c:v>
                </c:pt>
                <c:pt idx="1956">
                  <c:v>1.6563694389114165E-5</c:v>
                </c:pt>
                <c:pt idx="1957">
                  <c:v>2.5401032280175067E-5</c:v>
                </c:pt>
                <c:pt idx="1958">
                  <c:v>2.7071092313044912E-5</c:v>
                </c:pt>
                <c:pt idx="1959">
                  <c:v>1.9622851562113955E-5</c:v>
                </c:pt>
                <c:pt idx="1960">
                  <c:v>2.3123530606486695E-5</c:v>
                </c:pt>
                <c:pt idx="1961">
                  <c:v>2.0377426201356422E-5</c:v>
                </c:pt>
                <c:pt idx="1962">
                  <c:v>2.3645286336205538E-5</c:v>
                </c:pt>
                <c:pt idx="1963">
                  <c:v>1.9096769950061043E-5</c:v>
                </c:pt>
                <c:pt idx="1964">
                  <c:v>1.7295758649965575E-5</c:v>
                </c:pt>
                <c:pt idx="1965">
                  <c:v>2.6603267963715144E-5</c:v>
                </c:pt>
                <c:pt idx="1966">
                  <c:v>2.9108866643280665E-5</c:v>
                </c:pt>
                <c:pt idx="1967">
                  <c:v>3.3215891221878306E-5</c:v>
                </c:pt>
                <c:pt idx="1968">
                  <c:v>3.2612126055525385E-5</c:v>
                </c:pt>
                <c:pt idx="1969">
                  <c:v>3.5228062116285743E-5</c:v>
                </c:pt>
                <c:pt idx="1970">
                  <c:v>3.7738400687840102E-5</c:v>
                </c:pt>
                <c:pt idx="1971">
                  <c:v>3.4326568358373084E-5</c:v>
                </c:pt>
                <c:pt idx="1972">
                  <c:v>3.8891457251339057E-5</c:v>
                </c:pt>
                <c:pt idx="1973">
                  <c:v>3.7565183012376992E-5</c:v>
                </c:pt>
                <c:pt idx="1974">
                  <c:v>3.1988200845052862E-5</c:v>
                </c:pt>
                <c:pt idx="1975">
                  <c:v>3.8507835469411422E-5</c:v>
                </c:pt>
                <c:pt idx="1976">
                  <c:v>4.3836837562603398E-5</c:v>
                </c:pt>
                <c:pt idx="1977">
                  <c:v>3.8290824525190509E-5</c:v>
                </c:pt>
                <c:pt idx="1978">
                  <c:v>3.8119742415908466E-5</c:v>
                </c:pt>
                <c:pt idx="1979">
                  <c:v>3.6580216050601819E-5</c:v>
                </c:pt>
                <c:pt idx="1980">
                  <c:v>3.9668996311248319E-5</c:v>
                </c:pt>
                <c:pt idx="1981">
                  <c:v>3.506656616657952E-5</c:v>
                </c:pt>
                <c:pt idx="1982">
                  <c:v>4.268237549941615E-5</c:v>
                </c:pt>
                <c:pt idx="1983">
                  <c:v>3.7188987396583242E-5</c:v>
                </c:pt>
                <c:pt idx="1984">
                  <c:v>4.7490755290820868E-5</c:v>
                </c:pt>
                <c:pt idx="1985">
                  <c:v>4.6940680276763226E-5</c:v>
                </c:pt>
                <c:pt idx="1986">
                  <c:v>5.0981453091925509E-5</c:v>
                </c:pt>
                <c:pt idx="1987">
                  <c:v>5.9016723083352687E-5</c:v>
                </c:pt>
                <c:pt idx="1988">
                  <c:v>5.8918783540854392E-5</c:v>
                </c:pt>
                <c:pt idx="1989">
                  <c:v>6.1805120267915996E-5</c:v>
                </c:pt>
                <c:pt idx="1990">
                  <c:v>5.955659622084707E-5</c:v>
                </c:pt>
                <c:pt idx="1991">
                  <c:v>6.2560021435304728E-5</c:v>
                </c:pt>
                <c:pt idx="1992">
                  <c:v>5.343809480142812E-5</c:v>
                </c:pt>
                <c:pt idx="1993">
                  <c:v>5.6535877862983193E-5</c:v>
                </c:pt>
                <c:pt idx="1994">
                  <c:v>6.3590070506247846E-5</c:v>
                </c:pt>
                <c:pt idx="1995">
                  <c:v>6.230613623515919E-5</c:v>
                </c:pt>
                <c:pt idx="1996">
                  <c:v>6.5973085590974548E-5</c:v>
                </c:pt>
                <c:pt idx="1997">
                  <c:v>5.9963900029434947E-5</c:v>
                </c:pt>
                <c:pt idx="1998">
                  <c:v>6.0922057106581674E-5</c:v>
                </c:pt>
                <c:pt idx="1999">
                  <c:v>6.8133118997871188E-5</c:v>
                </c:pt>
                <c:pt idx="2000">
                  <c:v>6.8539789938287202E-5</c:v>
                </c:pt>
                <c:pt idx="2001">
                  <c:v>7.9294170160958488E-5</c:v>
                </c:pt>
                <c:pt idx="2002">
                  <c:v>6.9004389239996116E-5</c:v>
                </c:pt>
                <c:pt idx="2003">
                  <c:v>7.4319710605973212E-5</c:v>
                </c:pt>
                <c:pt idx="2004">
                  <c:v>7.3566655295578834E-5</c:v>
                </c:pt>
                <c:pt idx="2005">
                  <c:v>7.0323954011218437E-5</c:v>
                </c:pt>
                <c:pt idx="2006">
                  <c:v>7.0224926280741627E-5</c:v>
                </c:pt>
                <c:pt idx="2007">
                  <c:v>7.9131433903224371E-5</c:v>
                </c:pt>
                <c:pt idx="2008">
                  <c:v>7.8647524095949725E-5</c:v>
                </c:pt>
                <c:pt idx="2009">
                  <c:v>7.7727172702967808E-5</c:v>
                </c:pt>
                <c:pt idx="2010">
                  <c:v>7.5453275971219249E-5</c:v>
                </c:pt>
                <c:pt idx="2011">
                  <c:v>8.5495610519829577E-5</c:v>
                </c:pt>
                <c:pt idx="2012">
                  <c:v>9.1980305692131341E-5</c:v>
                </c:pt>
                <c:pt idx="2013">
                  <c:v>8.013372607214456E-5</c:v>
                </c:pt>
                <c:pt idx="2014">
                  <c:v>8.3791517220138841E-5</c:v>
                </c:pt>
                <c:pt idx="2015">
                  <c:v>8.2808245671392474E-5</c:v>
                </c:pt>
                <c:pt idx="2016">
                  <c:v>8.53798210907124E-5</c:v>
                </c:pt>
                <c:pt idx="2017">
                  <c:v>9.0110647048902891E-5</c:v>
                </c:pt>
                <c:pt idx="2018">
                  <c:v>9.4374872487467529E-5</c:v>
                </c:pt>
                <c:pt idx="2019">
                  <c:v>8.8123498099296153E-5</c:v>
                </c:pt>
                <c:pt idx="2020">
                  <c:v>9.5653574012678102E-5</c:v>
                </c:pt>
                <c:pt idx="2021">
                  <c:v>9.5586733263305831E-5</c:v>
                </c:pt>
                <c:pt idx="2022">
                  <c:v>8.3804250378107041E-5</c:v>
                </c:pt>
                <c:pt idx="2023">
                  <c:v>8.9799647878425156E-5</c:v>
                </c:pt>
                <c:pt idx="2024">
                  <c:v>9.5270131890186761E-5</c:v>
                </c:pt>
                <c:pt idx="2025">
                  <c:v>9.6693464277098352E-5</c:v>
                </c:pt>
                <c:pt idx="2026">
                  <c:v>9.4756236936621268E-5</c:v>
                </c:pt>
                <c:pt idx="2027">
                  <c:v>9.0103913041109828E-5</c:v>
                </c:pt>
                <c:pt idx="2028">
                  <c:v>9.9298992023979005E-5</c:v>
                </c:pt>
                <c:pt idx="2029">
                  <c:v>9.5272898545577413E-5</c:v>
                </c:pt>
                <c:pt idx="2030">
                  <c:v>9.1729272339862849E-5</c:v>
                </c:pt>
                <c:pt idx="2031">
                  <c:v>9.551943704832756E-5</c:v>
                </c:pt>
                <c:pt idx="2032">
                  <c:v>8.9790264638008982E-5</c:v>
                </c:pt>
                <c:pt idx="2033">
                  <c:v>9.3710193644701994E-5</c:v>
                </c:pt>
                <c:pt idx="2034">
                  <c:v>1.0404070016936205E-4</c:v>
                </c:pt>
                <c:pt idx="2035">
                  <c:v>1.0715150850491606E-4</c:v>
                </c:pt>
                <c:pt idx="2036">
                  <c:v>1.0243653489579195E-4</c:v>
                </c:pt>
                <c:pt idx="2037">
                  <c:v>9.7293730148100745E-5</c:v>
                </c:pt>
                <c:pt idx="2038">
                  <c:v>1.0670145137320981E-4</c:v>
                </c:pt>
                <c:pt idx="2039">
                  <c:v>1.139977632550307E-4</c:v>
                </c:pt>
                <c:pt idx="2040">
                  <c:v>1.1376464523788472E-4</c:v>
                </c:pt>
                <c:pt idx="2041">
                  <c:v>1.1497897387608326E-4</c:v>
                </c:pt>
                <c:pt idx="2042">
                  <c:v>1.1165157109394247E-4</c:v>
                </c:pt>
                <c:pt idx="2043">
                  <c:v>1.1922036813484893E-4</c:v>
                </c:pt>
                <c:pt idx="2044">
                  <c:v>1.1982080040386445E-4</c:v>
                </c:pt>
                <c:pt idx="2045">
                  <c:v>1.1671819419705908E-4</c:v>
                </c:pt>
                <c:pt idx="2046">
                  <c:v>1.1426792846364749E-4</c:v>
                </c:pt>
                <c:pt idx="2047">
                  <c:v>1.1539649025301957E-4</c:v>
                </c:pt>
                <c:pt idx="2048">
                  <c:v>1.1932594068842588E-4</c:v>
                </c:pt>
                <c:pt idx="2049">
                  <c:v>1.2227175291013243E-4</c:v>
                </c:pt>
                <c:pt idx="2050">
                  <c:v>1.1893065770262393E-4</c:v>
                </c:pt>
                <c:pt idx="2051">
                  <c:v>1.2469219201884297E-4</c:v>
                </c:pt>
                <c:pt idx="2052">
                  <c:v>1.3094536599589729E-4</c:v>
                </c:pt>
                <c:pt idx="2053">
                  <c:v>1.2969243741016659E-4</c:v>
                </c:pt>
                <c:pt idx="2054">
                  <c:v>1.3683640474223687E-4</c:v>
                </c:pt>
                <c:pt idx="2055">
                  <c:v>1.3166312558199567E-4</c:v>
                </c:pt>
                <c:pt idx="2056">
                  <c:v>1.3251087356099751E-4</c:v>
                </c:pt>
                <c:pt idx="2057">
                  <c:v>1.3657881982493466E-4</c:v>
                </c:pt>
                <c:pt idx="2058">
                  <c:v>1.4378959569216252E-4</c:v>
                </c:pt>
                <c:pt idx="2059">
                  <c:v>1.3928593749010885E-4</c:v>
                </c:pt>
                <c:pt idx="2060">
                  <c:v>1.4545760943721398E-4</c:v>
                </c:pt>
                <c:pt idx="2061">
                  <c:v>1.4266827559078818E-4</c:v>
                </c:pt>
                <c:pt idx="2062">
                  <c:v>1.3258825541317081E-4</c:v>
                </c:pt>
                <c:pt idx="2063">
                  <c:v>1.3707041453669971E-4</c:v>
                </c:pt>
                <c:pt idx="2064">
                  <c:v>1.382938563912106E-4</c:v>
                </c:pt>
                <c:pt idx="2065">
                  <c:v>1.3724039862006974E-4</c:v>
                </c:pt>
                <c:pt idx="2066">
                  <c:v>1.3764360671300482E-4</c:v>
                </c:pt>
                <c:pt idx="2067">
                  <c:v>1.4778661736485063E-4</c:v>
                </c:pt>
                <c:pt idx="2068">
                  <c:v>1.4711448701985969E-4</c:v>
                </c:pt>
                <c:pt idx="2069">
                  <c:v>1.5086283642674268E-4</c:v>
                </c:pt>
                <c:pt idx="2070">
                  <c:v>1.5257347984560938E-4</c:v>
                </c:pt>
                <c:pt idx="2071">
                  <c:v>1.4014184501999981E-4</c:v>
                </c:pt>
                <c:pt idx="2072">
                  <c:v>1.4083085661420331E-4</c:v>
                </c:pt>
                <c:pt idx="2073">
                  <c:v>1.4843243092837869E-4</c:v>
                </c:pt>
                <c:pt idx="2074">
                  <c:v>1.4681960159754534E-4</c:v>
                </c:pt>
                <c:pt idx="2075">
                  <c:v>1.5162511221794841E-4</c:v>
                </c:pt>
                <c:pt idx="2076">
                  <c:v>1.513281959126763E-4</c:v>
                </c:pt>
                <c:pt idx="2077">
                  <c:v>1.5439459297766599E-4</c:v>
                </c:pt>
                <c:pt idx="2078">
                  <c:v>1.6255817556284154E-4</c:v>
                </c:pt>
                <c:pt idx="2079">
                  <c:v>1.6402501202054126E-4</c:v>
                </c:pt>
                <c:pt idx="2080">
                  <c:v>1.6217811159980643E-4</c:v>
                </c:pt>
                <c:pt idx="2081">
                  <c:v>1.531427501782829E-4</c:v>
                </c:pt>
                <c:pt idx="2082">
                  <c:v>1.5948648460138742E-4</c:v>
                </c:pt>
                <c:pt idx="2083">
                  <c:v>1.6348903001052136E-4</c:v>
                </c:pt>
                <c:pt idx="2084">
                  <c:v>1.7046542555152077E-4</c:v>
                </c:pt>
                <c:pt idx="2085">
                  <c:v>1.6087966365770204E-4</c:v>
                </c:pt>
                <c:pt idx="2086">
                  <c:v>1.6271265842365831E-4</c:v>
                </c:pt>
                <c:pt idx="2087">
                  <c:v>1.6886565660820726E-4</c:v>
                </c:pt>
                <c:pt idx="2088">
                  <c:v>1.6720461390925458E-4</c:v>
                </c:pt>
                <c:pt idx="2089">
                  <c:v>1.6946843871472946E-4</c:v>
                </c:pt>
                <c:pt idx="2090">
                  <c:v>1.6757155496692532E-4</c:v>
                </c:pt>
                <c:pt idx="2091">
                  <c:v>1.7640545147618454E-4</c:v>
                </c:pt>
                <c:pt idx="2092">
                  <c:v>1.7086084709431784E-4</c:v>
                </c:pt>
                <c:pt idx="2093">
                  <c:v>1.6569759910983937E-4</c:v>
                </c:pt>
                <c:pt idx="2094">
                  <c:v>1.6813935970693366E-4</c:v>
                </c:pt>
                <c:pt idx="2095">
                  <c:v>1.6691616766485062E-4</c:v>
                </c:pt>
                <c:pt idx="2096">
                  <c:v>1.6146104305835742E-4</c:v>
                </c:pt>
                <c:pt idx="2097">
                  <c:v>1.5247183742254564E-4</c:v>
                </c:pt>
                <c:pt idx="2098">
                  <c:v>1.6766106602931192E-4</c:v>
                </c:pt>
                <c:pt idx="2099">
                  <c:v>1.6221679579388288E-4</c:v>
                </c:pt>
                <c:pt idx="2100">
                  <c:v>1.6136415765709338E-4</c:v>
                </c:pt>
                <c:pt idx="2101">
                  <c:v>1.5651271008256269E-4</c:v>
                </c:pt>
                <c:pt idx="2102">
                  <c:v>1.5927125834263242E-4</c:v>
                </c:pt>
                <c:pt idx="2103">
                  <c:v>1.6518793309356833E-4</c:v>
                </c:pt>
                <c:pt idx="2104">
                  <c:v>1.6404038849874192E-4</c:v>
                </c:pt>
                <c:pt idx="2105">
                  <c:v>1.5545088198249868E-4</c:v>
                </c:pt>
                <c:pt idx="2106">
                  <c:v>1.6804389415514372E-4</c:v>
                </c:pt>
                <c:pt idx="2107">
                  <c:v>1.7304330108229685E-4</c:v>
                </c:pt>
                <c:pt idx="2108">
                  <c:v>1.6643977395472108E-4</c:v>
                </c:pt>
                <c:pt idx="2109">
                  <c:v>1.6427926850622689E-4</c:v>
                </c:pt>
                <c:pt idx="2110">
                  <c:v>1.5923568445893091E-4</c:v>
                </c:pt>
                <c:pt idx="2111">
                  <c:v>1.6397841194041153E-4</c:v>
                </c:pt>
                <c:pt idx="2112">
                  <c:v>1.5634017134464354E-4</c:v>
                </c:pt>
                <c:pt idx="2113">
                  <c:v>1.5578175599239444E-4</c:v>
                </c:pt>
                <c:pt idx="2114">
                  <c:v>1.6132152431578282E-4</c:v>
                </c:pt>
                <c:pt idx="2115">
                  <c:v>1.522632561739033E-4</c:v>
                </c:pt>
                <c:pt idx="2116">
                  <c:v>1.6322063901852164E-4</c:v>
                </c:pt>
                <c:pt idx="2117">
                  <c:v>1.6781645781545698E-4</c:v>
                </c:pt>
                <c:pt idx="2118">
                  <c:v>1.7004527287146269E-4</c:v>
                </c:pt>
                <c:pt idx="2119">
                  <c:v>1.6079406244410964E-4</c:v>
                </c:pt>
                <c:pt idx="2120">
                  <c:v>1.6060259226699058E-4</c:v>
                </c:pt>
                <c:pt idx="2121">
                  <c:v>1.5673069856268889E-4</c:v>
                </c:pt>
                <c:pt idx="2122">
                  <c:v>1.7011161491143698E-4</c:v>
                </c:pt>
                <c:pt idx="2123">
                  <c:v>1.6282434488656646E-4</c:v>
                </c:pt>
                <c:pt idx="2124">
                  <c:v>1.6084180204025344E-4</c:v>
                </c:pt>
                <c:pt idx="2125">
                  <c:v>1.7063048574835838E-4</c:v>
                </c:pt>
                <c:pt idx="2126">
                  <c:v>1.7256686567113062E-4</c:v>
                </c:pt>
                <c:pt idx="2127">
                  <c:v>1.8678648539886505E-4</c:v>
                </c:pt>
                <c:pt idx="2128">
                  <c:v>1.7156858841150345E-4</c:v>
                </c:pt>
                <c:pt idx="2129">
                  <c:v>1.8005616464974574E-4</c:v>
                </c:pt>
                <c:pt idx="2130">
                  <c:v>1.8007614070608601E-4</c:v>
                </c:pt>
                <c:pt idx="2131">
                  <c:v>1.7135413351812825E-4</c:v>
                </c:pt>
                <c:pt idx="2132">
                  <c:v>1.7811608777648928E-4</c:v>
                </c:pt>
                <c:pt idx="2133">
                  <c:v>1.6563641220096201E-4</c:v>
                </c:pt>
                <c:pt idx="2134">
                  <c:v>1.6640978751000917E-4</c:v>
                </c:pt>
                <c:pt idx="2135">
                  <c:v>1.6045090459046048E-4</c:v>
                </c:pt>
                <c:pt idx="2136">
                  <c:v>1.740771331924554E-4</c:v>
                </c:pt>
                <c:pt idx="2137">
                  <c:v>1.7042633841565983E-4</c:v>
                </c:pt>
                <c:pt idx="2138">
                  <c:v>1.7402721969682344E-4</c:v>
                </c:pt>
                <c:pt idx="2139">
                  <c:v>1.7819361792328724E-4</c:v>
                </c:pt>
                <c:pt idx="2140">
                  <c:v>1.9065837286769068E-4</c:v>
                </c:pt>
                <c:pt idx="2141">
                  <c:v>1.8668771309742274E-4</c:v>
                </c:pt>
                <c:pt idx="2142">
                  <c:v>1.7404246730043057E-4</c:v>
                </c:pt>
                <c:pt idx="2143">
                  <c:v>1.6240320415852582E-4</c:v>
                </c:pt>
                <c:pt idx="2144">
                  <c:v>1.7062460376483942E-4</c:v>
                </c:pt>
                <c:pt idx="2145">
                  <c:v>1.784251946549616E-4</c:v>
                </c:pt>
                <c:pt idx="2146">
                  <c:v>1.779853870411304E-4</c:v>
                </c:pt>
                <c:pt idx="2147">
                  <c:v>1.7273748906701433E-4</c:v>
                </c:pt>
                <c:pt idx="2148">
                  <c:v>1.746163551446292E-4</c:v>
                </c:pt>
                <c:pt idx="2149">
                  <c:v>1.7145536798216968E-4</c:v>
                </c:pt>
                <c:pt idx="2150">
                  <c:v>1.8047827847259489E-4</c:v>
                </c:pt>
                <c:pt idx="2151">
                  <c:v>1.7374701724139153E-4</c:v>
                </c:pt>
                <c:pt idx="2152">
                  <c:v>1.7009733427747546E-4</c:v>
                </c:pt>
                <c:pt idx="2153">
                  <c:v>1.6117952044082155E-4</c:v>
                </c:pt>
                <c:pt idx="2154">
                  <c:v>1.6313021827283808E-4</c:v>
                </c:pt>
                <c:pt idx="2155">
                  <c:v>1.5176226227687044E-4</c:v>
                </c:pt>
                <c:pt idx="2156">
                  <c:v>1.7193278124858383E-4</c:v>
                </c:pt>
                <c:pt idx="2157">
                  <c:v>1.7652549559457495E-4</c:v>
                </c:pt>
                <c:pt idx="2158">
                  <c:v>1.7847417836238343E-4</c:v>
                </c:pt>
                <c:pt idx="2159">
                  <c:v>1.7659022046638935E-4</c:v>
                </c:pt>
                <c:pt idx="2160">
                  <c:v>1.6426251332515217E-4</c:v>
                </c:pt>
                <c:pt idx="2161">
                  <c:v>1.57921376003065E-4</c:v>
                </c:pt>
                <c:pt idx="2162">
                  <c:v>1.6358533211014833E-4</c:v>
                </c:pt>
                <c:pt idx="2163">
                  <c:v>1.6438776894694214E-4</c:v>
                </c:pt>
                <c:pt idx="2164">
                  <c:v>1.6977758750829963E-4</c:v>
                </c:pt>
                <c:pt idx="2165">
                  <c:v>1.6821637815687165E-4</c:v>
                </c:pt>
                <c:pt idx="2166">
                  <c:v>1.7125192923336636E-4</c:v>
                </c:pt>
                <c:pt idx="2167">
                  <c:v>1.6922971165914797E-4</c:v>
                </c:pt>
                <c:pt idx="2168">
                  <c:v>1.772837884124717E-4</c:v>
                </c:pt>
                <c:pt idx="2169">
                  <c:v>1.7601792255264893E-4</c:v>
                </c:pt>
                <c:pt idx="2170">
                  <c:v>1.5848308891055847E-4</c:v>
                </c:pt>
                <c:pt idx="2171">
                  <c:v>1.6328298204688302E-4</c:v>
                </c:pt>
                <c:pt idx="2172">
                  <c:v>1.674911072633892E-4</c:v>
                </c:pt>
                <c:pt idx="2173">
                  <c:v>1.7499991151187104E-4</c:v>
                </c:pt>
                <c:pt idx="2174">
                  <c:v>1.6952014172983128E-4</c:v>
                </c:pt>
                <c:pt idx="2175">
                  <c:v>1.6545652995518051E-4</c:v>
                </c:pt>
                <c:pt idx="2176">
                  <c:v>1.6751042446922445E-4</c:v>
                </c:pt>
                <c:pt idx="2177">
                  <c:v>1.6748796066570157E-4</c:v>
                </c:pt>
                <c:pt idx="2178">
                  <c:v>1.6423768543336186E-4</c:v>
                </c:pt>
                <c:pt idx="2179">
                  <c:v>1.6311118122109132E-4</c:v>
                </c:pt>
                <c:pt idx="2180">
                  <c:v>1.7631626059500774E-4</c:v>
                </c:pt>
                <c:pt idx="2181">
                  <c:v>1.7990638630450802E-4</c:v>
                </c:pt>
                <c:pt idx="2182">
                  <c:v>1.7486811718682676E-4</c:v>
                </c:pt>
                <c:pt idx="2183">
                  <c:v>1.7886210591961445E-4</c:v>
                </c:pt>
                <c:pt idx="2184">
                  <c:v>1.7877029833140721E-4</c:v>
                </c:pt>
                <c:pt idx="2185">
                  <c:v>1.7702430040034554E-4</c:v>
                </c:pt>
                <c:pt idx="2186">
                  <c:v>1.6620003912099919E-4</c:v>
                </c:pt>
                <c:pt idx="2187">
                  <c:v>1.6279223150772112E-4</c:v>
                </c:pt>
                <c:pt idx="2188">
                  <c:v>1.7194487642895458E-4</c:v>
                </c:pt>
                <c:pt idx="2189">
                  <c:v>1.6924882252748505E-4</c:v>
                </c:pt>
                <c:pt idx="2190">
                  <c:v>1.7128552387011715E-4</c:v>
                </c:pt>
                <c:pt idx="2191">
                  <c:v>1.6892779288180806E-4</c:v>
                </c:pt>
                <c:pt idx="2192">
                  <c:v>1.6540083407725923E-4</c:v>
                </c:pt>
                <c:pt idx="2193">
                  <c:v>1.7340133614910833E-4</c:v>
                </c:pt>
                <c:pt idx="2194">
                  <c:v>1.7287537172985245E-4</c:v>
                </c:pt>
                <c:pt idx="2195">
                  <c:v>1.7253008964043399E-4</c:v>
                </c:pt>
                <c:pt idx="2196">
                  <c:v>1.7536607481378685E-4</c:v>
                </c:pt>
                <c:pt idx="2197">
                  <c:v>1.7930802975440167E-4</c:v>
                </c:pt>
                <c:pt idx="2198">
                  <c:v>1.7368523211666763E-4</c:v>
                </c:pt>
                <c:pt idx="2199">
                  <c:v>1.7930612582362236E-4</c:v>
                </c:pt>
                <c:pt idx="2200">
                  <c:v>1.7303267867619645E-4</c:v>
                </c:pt>
                <c:pt idx="2201">
                  <c:v>1.8783740346903132E-4</c:v>
                </c:pt>
                <c:pt idx="2202">
                  <c:v>1.883649825736156E-4</c:v>
                </c:pt>
                <c:pt idx="2203">
                  <c:v>1.8477985084361642E-4</c:v>
                </c:pt>
                <c:pt idx="2204">
                  <c:v>1.8146570408157498E-4</c:v>
                </c:pt>
                <c:pt idx="2205">
                  <c:v>1.8721413763830109E-4</c:v>
                </c:pt>
                <c:pt idx="2206">
                  <c:v>1.8234746883617921E-4</c:v>
                </c:pt>
                <c:pt idx="2207">
                  <c:v>1.7630080705209584E-4</c:v>
                </c:pt>
                <c:pt idx="2208">
                  <c:v>1.7743032602297133E-4</c:v>
                </c:pt>
                <c:pt idx="2209">
                  <c:v>1.7487124023114452E-4</c:v>
                </c:pt>
                <c:pt idx="2210">
                  <c:v>1.7728300648437473E-4</c:v>
                </c:pt>
                <c:pt idx="2211">
                  <c:v>1.788477420461246E-4</c:v>
                </c:pt>
                <c:pt idx="2212">
                  <c:v>1.8736414240188144E-4</c:v>
                </c:pt>
                <c:pt idx="2213">
                  <c:v>1.8815317548277787E-4</c:v>
                </c:pt>
                <c:pt idx="2214">
                  <c:v>1.9219084470867282E-4</c:v>
                </c:pt>
                <c:pt idx="2215">
                  <c:v>1.8831357683440309E-4</c:v>
                </c:pt>
                <c:pt idx="2216">
                  <c:v>1.9494805132027276E-4</c:v>
                </c:pt>
                <c:pt idx="2217">
                  <c:v>1.8672545415769585E-4</c:v>
                </c:pt>
                <c:pt idx="2218">
                  <c:v>1.8591616876645746E-4</c:v>
                </c:pt>
                <c:pt idx="2219">
                  <c:v>1.8446799311509866E-4</c:v>
                </c:pt>
                <c:pt idx="2220">
                  <c:v>1.8450036804078419E-4</c:v>
                </c:pt>
                <c:pt idx="2221">
                  <c:v>1.8999662124855943E-4</c:v>
                </c:pt>
                <c:pt idx="2222">
                  <c:v>1.9373582829541942E-4</c:v>
                </c:pt>
                <c:pt idx="2223">
                  <c:v>1.9667353256017054E-4</c:v>
                </c:pt>
                <c:pt idx="2224">
                  <c:v>1.9065425236684154E-4</c:v>
                </c:pt>
                <c:pt idx="2225">
                  <c:v>1.8943316362081435E-4</c:v>
                </c:pt>
                <c:pt idx="2226">
                  <c:v>1.9127263424964928E-4</c:v>
                </c:pt>
                <c:pt idx="2227">
                  <c:v>1.9052181388897895E-4</c:v>
                </c:pt>
                <c:pt idx="2228">
                  <c:v>1.8876268277905463E-4</c:v>
                </c:pt>
                <c:pt idx="2229">
                  <c:v>1.9244183170902271E-4</c:v>
                </c:pt>
                <c:pt idx="2230">
                  <c:v>1.9708242636982617E-4</c:v>
                </c:pt>
                <c:pt idx="2231">
                  <c:v>1.9263201175869936E-4</c:v>
                </c:pt>
                <c:pt idx="2232">
                  <c:v>1.9940476486435648E-4</c:v>
                </c:pt>
                <c:pt idx="2233">
                  <c:v>2.0599368569543334E-4</c:v>
                </c:pt>
                <c:pt idx="2234">
                  <c:v>2.0667806534404188E-4</c:v>
                </c:pt>
                <c:pt idx="2235">
                  <c:v>2.076555662926647E-4</c:v>
                </c:pt>
                <c:pt idx="2236">
                  <c:v>2.0473878207895636E-4</c:v>
                </c:pt>
                <c:pt idx="2237">
                  <c:v>2.141917720196687E-4</c:v>
                </c:pt>
                <c:pt idx="2238">
                  <c:v>2.1449703928210515E-4</c:v>
                </c:pt>
                <c:pt idx="2239">
                  <c:v>2.0715340327430551E-4</c:v>
                </c:pt>
                <c:pt idx="2240">
                  <c:v>2.1011769114992257E-4</c:v>
                </c:pt>
                <c:pt idx="2241">
                  <c:v>1.987024090862929E-4</c:v>
                </c:pt>
                <c:pt idx="2242">
                  <c:v>2.0943909183823397E-4</c:v>
                </c:pt>
                <c:pt idx="2243">
                  <c:v>2.1578107268571464E-4</c:v>
                </c:pt>
                <c:pt idx="2244">
                  <c:v>2.1509455195946594E-4</c:v>
                </c:pt>
                <c:pt idx="2245">
                  <c:v>2.1284215332018818E-4</c:v>
                </c:pt>
                <c:pt idx="2246">
                  <c:v>2.082738797925946E-4</c:v>
                </c:pt>
                <c:pt idx="2247">
                  <c:v>2.0346450463960678E-4</c:v>
                </c:pt>
                <c:pt idx="2248">
                  <c:v>2.0072489684882524E-4</c:v>
                </c:pt>
                <c:pt idx="2249">
                  <c:v>2.0862601727212238E-4</c:v>
                </c:pt>
                <c:pt idx="2250">
                  <c:v>2.153258997725588E-4</c:v>
                </c:pt>
                <c:pt idx="2251">
                  <c:v>2.1913567313390132E-4</c:v>
                </c:pt>
                <c:pt idx="2252">
                  <c:v>2.1842779479849635E-4</c:v>
                </c:pt>
                <c:pt idx="2253">
                  <c:v>2.0986729773368604E-4</c:v>
                </c:pt>
                <c:pt idx="2254">
                  <c:v>2.1263671505110786E-4</c:v>
                </c:pt>
                <c:pt idx="2255">
                  <c:v>2.1735126463734685E-4</c:v>
                </c:pt>
                <c:pt idx="2256">
                  <c:v>2.2331024444317244E-4</c:v>
                </c:pt>
                <c:pt idx="2257">
                  <c:v>2.2149253443017348E-4</c:v>
                </c:pt>
                <c:pt idx="2258">
                  <c:v>2.225478895798273E-4</c:v>
                </c:pt>
                <c:pt idx="2259">
                  <c:v>2.2212953541466324E-4</c:v>
                </c:pt>
                <c:pt idx="2260">
                  <c:v>2.2519177109862741E-4</c:v>
                </c:pt>
                <c:pt idx="2261">
                  <c:v>2.2126192624243431E-4</c:v>
                </c:pt>
                <c:pt idx="2262">
                  <c:v>2.28317746530461E-4</c:v>
                </c:pt>
                <c:pt idx="2263">
                  <c:v>2.2268069340254776E-4</c:v>
                </c:pt>
                <c:pt idx="2264">
                  <c:v>2.2317804966244561E-4</c:v>
                </c:pt>
                <c:pt idx="2265">
                  <c:v>2.2260282367374392E-4</c:v>
                </c:pt>
                <c:pt idx="2266">
                  <c:v>2.2687921998386268E-4</c:v>
                </c:pt>
                <c:pt idx="2267">
                  <c:v>2.222547300141969E-4</c:v>
                </c:pt>
                <c:pt idx="2268">
                  <c:v>2.218082486142381E-4</c:v>
                </c:pt>
                <c:pt idx="2269">
                  <c:v>2.204035883029157E-4</c:v>
                </c:pt>
                <c:pt idx="2270">
                  <c:v>2.3746872793229084E-4</c:v>
                </c:pt>
                <c:pt idx="2271">
                  <c:v>2.4192092650083283E-4</c:v>
                </c:pt>
                <c:pt idx="2272">
                  <c:v>2.4062936471809857E-4</c:v>
                </c:pt>
                <c:pt idx="2273">
                  <c:v>2.2721646897204496E-4</c:v>
                </c:pt>
                <c:pt idx="2274">
                  <c:v>2.3336439984446457E-4</c:v>
                </c:pt>
                <c:pt idx="2275">
                  <c:v>2.3662936769092849E-4</c:v>
                </c:pt>
                <c:pt idx="2276">
                  <c:v>2.2939046924372531E-4</c:v>
                </c:pt>
                <c:pt idx="2277">
                  <c:v>2.3479991171311532E-4</c:v>
                </c:pt>
                <c:pt idx="2278">
                  <c:v>2.3094027261290478E-4</c:v>
                </c:pt>
                <c:pt idx="2279">
                  <c:v>2.3220163761639262E-4</c:v>
                </c:pt>
                <c:pt idx="2280">
                  <c:v>2.3431536356858075E-4</c:v>
                </c:pt>
                <c:pt idx="2281">
                  <c:v>2.3577275964727768E-4</c:v>
                </c:pt>
                <c:pt idx="2282">
                  <c:v>2.3432091912194516E-4</c:v>
                </c:pt>
                <c:pt idx="2283">
                  <c:v>2.3040078882621522E-4</c:v>
                </c:pt>
                <c:pt idx="2284">
                  <c:v>2.2456738717668493E-4</c:v>
                </c:pt>
                <c:pt idx="2285">
                  <c:v>2.1827503731526604E-4</c:v>
                </c:pt>
                <c:pt idx="2286">
                  <c:v>2.2599848259494696E-4</c:v>
                </c:pt>
                <c:pt idx="2287">
                  <c:v>2.3660053208368872E-4</c:v>
                </c:pt>
                <c:pt idx="2288">
                  <c:v>2.44166338050196E-4</c:v>
                </c:pt>
                <c:pt idx="2289">
                  <c:v>2.4469661469831301E-4</c:v>
                </c:pt>
                <c:pt idx="2290">
                  <c:v>2.4508165646149001E-4</c:v>
                </c:pt>
                <c:pt idx="2291">
                  <c:v>2.4409298127565316E-4</c:v>
                </c:pt>
                <c:pt idx="2292">
                  <c:v>2.4606873457777497E-4</c:v>
                </c:pt>
                <c:pt idx="2293">
                  <c:v>2.5130979704886101E-4</c:v>
                </c:pt>
                <c:pt idx="2294">
                  <c:v>2.3901786618238833E-4</c:v>
                </c:pt>
                <c:pt idx="2295">
                  <c:v>2.4784285129584644E-4</c:v>
                </c:pt>
                <c:pt idx="2296">
                  <c:v>2.5034940898181117E-4</c:v>
                </c:pt>
                <c:pt idx="2297">
                  <c:v>2.5437987414781636E-4</c:v>
                </c:pt>
                <c:pt idx="2298">
                  <c:v>2.6204010933180897E-4</c:v>
                </c:pt>
                <c:pt idx="2299">
                  <c:v>2.5479328950854887E-4</c:v>
                </c:pt>
                <c:pt idx="2300">
                  <c:v>2.5540161940114923E-4</c:v>
                </c:pt>
                <c:pt idx="2301">
                  <c:v>2.5408411261996616E-4</c:v>
                </c:pt>
                <c:pt idx="2302">
                  <c:v>2.5421730942934846E-4</c:v>
                </c:pt>
                <c:pt idx="2303">
                  <c:v>2.5027997040585128E-4</c:v>
                </c:pt>
                <c:pt idx="2304">
                  <c:v>2.384912258707228E-4</c:v>
                </c:pt>
                <c:pt idx="2305">
                  <c:v>2.2955289119845737E-4</c:v>
                </c:pt>
                <c:pt idx="2306">
                  <c:v>2.420420141111783E-4</c:v>
                </c:pt>
                <c:pt idx="2307">
                  <c:v>2.4171718766273099E-4</c:v>
                </c:pt>
                <c:pt idx="2308">
                  <c:v>2.4618141416704928E-4</c:v>
                </c:pt>
                <c:pt idx="2309">
                  <c:v>2.5610400411999991E-4</c:v>
                </c:pt>
                <c:pt idx="2310">
                  <c:v>2.4898035644389354E-4</c:v>
                </c:pt>
                <c:pt idx="2311">
                  <c:v>2.4870590156799626E-4</c:v>
                </c:pt>
                <c:pt idx="2312">
                  <c:v>2.544642501690602E-4</c:v>
                </c:pt>
                <c:pt idx="2313">
                  <c:v>2.5546095708557252E-4</c:v>
                </c:pt>
                <c:pt idx="2314">
                  <c:v>2.5664035936710073E-4</c:v>
                </c:pt>
                <c:pt idx="2315">
                  <c:v>2.507939365748779E-4</c:v>
                </c:pt>
                <c:pt idx="2316">
                  <c:v>2.4764371361565585E-4</c:v>
                </c:pt>
                <c:pt idx="2317">
                  <c:v>2.3903130712318627E-4</c:v>
                </c:pt>
                <c:pt idx="2318">
                  <c:v>2.461338617499083E-4</c:v>
                </c:pt>
                <c:pt idx="2319">
                  <c:v>2.4375152054657964E-4</c:v>
                </c:pt>
                <c:pt idx="2320">
                  <c:v>2.3917708572762411E-4</c:v>
                </c:pt>
                <c:pt idx="2321">
                  <c:v>2.3786020479074017E-4</c:v>
                </c:pt>
                <c:pt idx="2322">
                  <c:v>2.4255419978536132E-4</c:v>
                </c:pt>
                <c:pt idx="2323">
                  <c:v>2.3885071482731925E-4</c:v>
                </c:pt>
                <c:pt idx="2324">
                  <c:v>2.355259074214325E-4</c:v>
                </c:pt>
                <c:pt idx="2325">
                  <c:v>2.3601256777086403E-4</c:v>
                </c:pt>
                <c:pt idx="2326">
                  <c:v>2.2854558478035411E-4</c:v>
                </c:pt>
                <c:pt idx="2327">
                  <c:v>2.2656126382601102E-4</c:v>
                </c:pt>
                <c:pt idx="2328">
                  <c:v>2.3247833032548167E-4</c:v>
                </c:pt>
                <c:pt idx="2329">
                  <c:v>2.4248825265066031E-4</c:v>
                </c:pt>
                <c:pt idx="2330">
                  <c:v>2.4270778608702386E-4</c:v>
                </c:pt>
                <c:pt idx="2331">
                  <c:v>2.4489437036830119E-4</c:v>
                </c:pt>
                <c:pt idx="2332">
                  <c:v>2.3645108715636257E-4</c:v>
                </c:pt>
                <c:pt idx="2333">
                  <c:v>2.5171256066938615E-4</c:v>
                </c:pt>
                <c:pt idx="2334">
                  <c:v>2.4566549301982923E-4</c:v>
                </c:pt>
                <c:pt idx="2335">
                  <c:v>2.4094580510700602E-4</c:v>
                </c:pt>
                <c:pt idx="2336">
                  <c:v>2.4191824600940638E-4</c:v>
                </c:pt>
                <c:pt idx="2337">
                  <c:v>2.5131891061780609E-4</c:v>
                </c:pt>
                <c:pt idx="2338">
                  <c:v>2.5480872054199042E-4</c:v>
                </c:pt>
                <c:pt idx="2339">
                  <c:v>2.4999451410353738E-4</c:v>
                </c:pt>
                <c:pt idx="2340">
                  <c:v>2.4774900052247433E-4</c:v>
                </c:pt>
                <c:pt idx="2341">
                  <c:v>2.5646076429112775E-4</c:v>
                </c:pt>
                <c:pt idx="2342">
                  <c:v>2.5213718728183196E-4</c:v>
                </c:pt>
                <c:pt idx="2343">
                  <c:v>2.4731337541232165E-4</c:v>
                </c:pt>
                <c:pt idx="2344">
                  <c:v>2.5376412633051936E-4</c:v>
                </c:pt>
                <c:pt idx="2345">
                  <c:v>2.603438564565216E-4</c:v>
                </c:pt>
                <c:pt idx="2346">
                  <c:v>2.6382547185937804E-4</c:v>
                </c:pt>
                <c:pt idx="2347">
                  <c:v>2.5464924498746794E-4</c:v>
                </c:pt>
                <c:pt idx="2348">
                  <c:v>2.5289856692873848E-4</c:v>
                </c:pt>
                <c:pt idx="2349">
                  <c:v>2.5878704548034563E-4</c:v>
                </c:pt>
                <c:pt idx="2350">
                  <c:v>2.5512361960741648E-4</c:v>
                </c:pt>
                <c:pt idx="2351">
                  <c:v>2.6403600423119416E-4</c:v>
                </c:pt>
                <c:pt idx="2352">
                  <c:v>2.5665021535696547E-4</c:v>
                </c:pt>
                <c:pt idx="2353">
                  <c:v>2.6538350943497061E-4</c:v>
                </c:pt>
                <c:pt idx="2354">
                  <c:v>2.6770175532461673E-4</c:v>
                </c:pt>
                <c:pt idx="2355">
                  <c:v>2.6020392363797532E-4</c:v>
                </c:pt>
                <c:pt idx="2356">
                  <c:v>2.5468057016889476E-4</c:v>
                </c:pt>
                <c:pt idx="2357">
                  <c:v>2.4492879920454439E-4</c:v>
                </c:pt>
                <c:pt idx="2358">
                  <c:v>2.5928965890978899E-4</c:v>
                </c:pt>
                <c:pt idx="2359">
                  <c:v>2.6651546307297384E-4</c:v>
                </c:pt>
                <c:pt idx="2360">
                  <c:v>2.6975040089117239E-4</c:v>
                </c:pt>
                <c:pt idx="2361">
                  <c:v>2.6546689690902975E-4</c:v>
                </c:pt>
                <c:pt idx="2362">
                  <c:v>2.6426855372157213E-4</c:v>
                </c:pt>
                <c:pt idx="2363">
                  <c:v>2.6916944728574738E-4</c:v>
                </c:pt>
                <c:pt idx="2364">
                  <c:v>2.7600511793176782E-4</c:v>
                </c:pt>
                <c:pt idx="2365">
                  <c:v>2.8349651925141465E-4</c:v>
                </c:pt>
                <c:pt idx="2366">
                  <c:v>2.7722405411108683E-4</c:v>
                </c:pt>
                <c:pt idx="2367">
                  <c:v>2.8262400349428481E-4</c:v>
                </c:pt>
                <c:pt idx="2368">
                  <c:v>2.8111600106360622E-4</c:v>
                </c:pt>
                <c:pt idx="2369">
                  <c:v>2.6807484338003853E-4</c:v>
                </c:pt>
                <c:pt idx="2370">
                  <c:v>2.7278793852299855E-4</c:v>
                </c:pt>
                <c:pt idx="2371">
                  <c:v>2.781395525200197E-4</c:v>
                </c:pt>
                <c:pt idx="2372">
                  <c:v>2.6265783192296532E-4</c:v>
                </c:pt>
                <c:pt idx="2373">
                  <c:v>2.6450795131072305E-4</c:v>
                </c:pt>
                <c:pt idx="2374">
                  <c:v>2.7508985456904542E-4</c:v>
                </c:pt>
                <c:pt idx="2375">
                  <c:v>2.7964697452012121E-4</c:v>
                </c:pt>
                <c:pt idx="2376">
                  <c:v>2.825770029022976E-4</c:v>
                </c:pt>
                <c:pt idx="2377">
                  <c:v>2.8040307349085346E-4</c:v>
                </c:pt>
                <c:pt idx="2378">
                  <c:v>2.9258677099238724E-4</c:v>
                </c:pt>
                <c:pt idx="2379">
                  <c:v>2.9162606061933775E-4</c:v>
                </c:pt>
                <c:pt idx="2380">
                  <c:v>2.894257115844706E-4</c:v>
                </c:pt>
                <c:pt idx="2381">
                  <c:v>2.9806752453199889E-4</c:v>
                </c:pt>
                <c:pt idx="2382">
                  <c:v>2.9438591217451754E-4</c:v>
                </c:pt>
                <c:pt idx="2383">
                  <c:v>2.9767851852485918E-4</c:v>
                </c:pt>
                <c:pt idx="2384">
                  <c:v>3.116739131304823E-4</c:v>
                </c:pt>
                <c:pt idx="2385">
                  <c:v>3.2112111579104608E-4</c:v>
                </c:pt>
                <c:pt idx="2386">
                  <c:v>3.229515980174012E-4</c:v>
                </c:pt>
                <c:pt idx="2387">
                  <c:v>3.1455872022957888E-4</c:v>
                </c:pt>
                <c:pt idx="2388">
                  <c:v>3.1262325849026982E-4</c:v>
                </c:pt>
                <c:pt idx="2389">
                  <c:v>3.0331432443338549E-4</c:v>
                </c:pt>
                <c:pt idx="2390">
                  <c:v>3.0130486940930357E-4</c:v>
                </c:pt>
                <c:pt idx="2391">
                  <c:v>3.1468331729517636E-4</c:v>
                </c:pt>
                <c:pt idx="2392">
                  <c:v>3.0924042655475421E-4</c:v>
                </c:pt>
                <c:pt idx="2393">
                  <c:v>3.1565976381093088E-4</c:v>
                </c:pt>
                <c:pt idx="2394">
                  <c:v>3.206122681616292E-4</c:v>
                </c:pt>
                <c:pt idx="2395">
                  <c:v>3.2149350898526345E-4</c:v>
                </c:pt>
                <c:pt idx="2396">
                  <c:v>3.1999492031285575E-4</c:v>
                </c:pt>
                <c:pt idx="2397">
                  <c:v>3.282785588664002E-4</c:v>
                </c:pt>
                <c:pt idx="2398">
                  <c:v>3.3468899628042039E-4</c:v>
                </c:pt>
                <c:pt idx="2399">
                  <c:v>3.3897261731943379E-4</c:v>
                </c:pt>
                <c:pt idx="2400">
                  <c:v>3.3961823950862699E-4</c:v>
                </c:pt>
                <c:pt idx="2401">
                  <c:v>3.372567017099353E-4</c:v>
                </c:pt>
                <c:pt idx="2402">
                  <c:v>3.3002231552273583E-4</c:v>
                </c:pt>
                <c:pt idx="2403">
                  <c:v>3.3355009446364568E-4</c:v>
                </c:pt>
                <c:pt idx="2404">
                  <c:v>3.3545015360426456E-4</c:v>
                </c:pt>
                <c:pt idx="2405">
                  <c:v>3.2926760942129246E-4</c:v>
                </c:pt>
                <c:pt idx="2406">
                  <c:v>3.3323273779395943E-4</c:v>
                </c:pt>
                <c:pt idx="2407">
                  <c:v>3.3198391224917068E-4</c:v>
                </c:pt>
                <c:pt idx="2408">
                  <c:v>3.2752230886286157E-4</c:v>
                </c:pt>
                <c:pt idx="2409">
                  <c:v>3.2385683491425999E-4</c:v>
                </c:pt>
                <c:pt idx="2410">
                  <c:v>3.0732015477367178E-4</c:v>
                </c:pt>
                <c:pt idx="2411">
                  <c:v>3.0921947260906273E-4</c:v>
                </c:pt>
                <c:pt idx="2412">
                  <c:v>3.2716906297924946E-4</c:v>
                </c:pt>
                <c:pt idx="2413">
                  <c:v>3.3046649810494771E-4</c:v>
                </c:pt>
                <c:pt idx="2414">
                  <c:v>3.4180284132293508E-4</c:v>
                </c:pt>
                <c:pt idx="2415">
                  <c:v>3.3442879765588823E-4</c:v>
                </c:pt>
                <c:pt idx="2416">
                  <c:v>3.405326076574768E-4</c:v>
                </c:pt>
                <c:pt idx="2417">
                  <c:v>3.4599910792542911E-4</c:v>
                </c:pt>
                <c:pt idx="2418">
                  <c:v>3.4500290567179858E-4</c:v>
                </c:pt>
                <c:pt idx="2419">
                  <c:v>3.4213667251377177E-4</c:v>
                </c:pt>
                <c:pt idx="2420">
                  <c:v>3.3458093474470673E-4</c:v>
                </c:pt>
                <c:pt idx="2421">
                  <c:v>3.3295518512421876E-4</c:v>
                </c:pt>
                <c:pt idx="2422">
                  <c:v>3.3124403334872338E-4</c:v>
                </c:pt>
                <c:pt idx="2423">
                  <c:v>3.4346054096852445E-4</c:v>
                </c:pt>
                <c:pt idx="2424">
                  <c:v>3.334264845343335E-4</c:v>
                </c:pt>
                <c:pt idx="2425">
                  <c:v>3.3298282331703266E-4</c:v>
                </c:pt>
                <c:pt idx="2426">
                  <c:v>3.4149139742353118E-4</c:v>
                </c:pt>
                <c:pt idx="2427">
                  <c:v>3.5047685923019986E-4</c:v>
                </c:pt>
                <c:pt idx="2428">
                  <c:v>3.4801979205605673E-4</c:v>
                </c:pt>
                <c:pt idx="2429">
                  <c:v>3.5230071183107883E-4</c:v>
                </c:pt>
                <c:pt idx="2430">
                  <c:v>3.5801706764322433E-4</c:v>
                </c:pt>
                <c:pt idx="2431">
                  <c:v>3.6103662074267419E-4</c:v>
                </c:pt>
                <c:pt idx="2432">
                  <c:v>3.4607742704158973E-4</c:v>
                </c:pt>
                <c:pt idx="2433">
                  <c:v>3.3453347879346031E-4</c:v>
                </c:pt>
                <c:pt idx="2434">
                  <c:v>3.3493491445547277E-4</c:v>
                </c:pt>
                <c:pt idx="2435">
                  <c:v>3.4024624972091647E-4</c:v>
                </c:pt>
                <c:pt idx="2436">
                  <c:v>3.3226011145805808E-4</c:v>
                </c:pt>
                <c:pt idx="2437">
                  <c:v>3.3617413507096544E-4</c:v>
                </c:pt>
                <c:pt idx="2438">
                  <c:v>3.4882484751295729E-4</c:v>
                </c:pt>
                <c:pt idx="2439">
                  <c:v>3.4771632573627495E-4</c:v>
                </c:pt>
                <c:pt idx="2440">
                  <c:v>3.5204753484344311E-4</c:v>
                </c:pt>
                <c:pt idx="2441">
                  <c:v>3.478457117937838E-4</c:v>
                </c:pt>
                <c:pt idx="2442">
                  <c:v>3.4665092575083921E-4</c:v>
                </c:pt>
                <c:pt idx="2443">
                  <c:v>3.4485241839972788E-4</c:v>
                </c:pt>
                <c:pt idx="2444">
                  <c:v>3.4807617882049336E-4</c:v>
                </c:pt>
                <c:pt idx="2445">
                  <c:v>3.4319712465395383E-4</c:v>
                </c:pt>
                <c:pt idx="2446">
                  <c:v>3.5393124576797215E-4</c:v>
                </c:pt>
                <c:pt idx="2447">
                  <c:v>3.5822196916342203E-4</c:v>
                </c:pt>
                <c:pt idx="2448">
                  <c:v>3.5084129150502521E-4</c:v>
                </c:pt>
                <c:pt idx="2449">
                  <c:v>3.6293337939432831E-4</c:v>
                </c:pt>
                <c:pt idx="2450">
                  <c:v>3.6596604058807144E-4</c:v>
                </c:pt>
                <c:pt idx="2451">
                  <c:v>3.4983813287027109E-4</c:v>
                </c:pt>
                <c:pt idx="2452">
                  <c:v>3.5587591108446966E-4</c:v>
                </c:pt>
                <c:pt idx="2453">
                  <c:v>3.4070347629342195E-4</c:v>
                </c:pt>
                <c:pt idx="2454">
                  <c:v>3.5343346020095352E-4</c:v>
                </c:pt>
                <c:pt idx="2455">
                  <c:v>3.4000463868286401E-4</c:v>
                </c:pt>
                <c:pt idx="2456">
                  <c:v>3.5152789461222422E-4</c:v>
                </c:pt>
                <c:pt idx="2457">
                  <c:v>3.4779633595069737E-4</c:v>
                </c:pt>
                <c:pt idx="2458">
                  <c:v>3.431521806247923E-4</c:v>
                </c:pt>
                <c:pt idx="2459">
                  <c:v>3.4614022124926093E-4</c:v>
                </c:pt>
                <c:pt idx="2460">
                  <c:v>3.4647539854598615E-4</c:v>
                </c:pt>
                <c:pt idx="2461">
                  <c:v>3.3507109609567974E-4</c:v>
                </c:pt>
                <c:pt idx="2462">
                  <c:v>3.3823415745670997E-4</c:v>
                </c:pt>
                <c:pt idx="2463">
                  <c:v>3.4311606617497818E-4</c:v>
                </c:pt>
                <c:pt idx="2464">
                  <c:v>3.4609549989857581E-4</c:v>
                </c:pt>
                <c:pt idx="2465">
                  <c:v>3.5582482536581153E-4</c:v>
                </c:pt>
                <c:pt idx="2466">
                  <c:v>3.4573635499036986E-4</c:v>
                </c:pt>
                <c:pt idx="2467">
                  <c:v>3.5391311379560616E-4</c:v>
                </c:pt>
                <c:pt idx="2468">
                  <c:v>3.5197399892792979E-4</c:v>
                </c:pt>
                <c:pt idx="2469">
                  <c:v>3.57696081775241E-4</c:v>
                </c:pt>
                <c:pt idx="2470">
                  <c:v>3.4826376310045226E-4</c:v>
                </c:pt>
                <c:pt idx="2471">
                  <c:v>3.4911310362136709E-4</c:v>
                </c:pt>
                <c:pt idx="2472">
                  <c:v>3.5418972596250434E-4</c:v>
                </c:pt>
                <c:pt idx="2473">
                  <c:v>3.5902334325167083E-4</c:v>
                </c:pt>
                <c:pt idx="2474">
                  <c:v>3.5987440347484261E-4</c:v>
                </c:pt>
                <c:pt idx="2475">
                  <c:v>3.6100795803640937E-4</c:v>
                </c:pt>
                <c:pt idx="2476">
                  <c:v>3.6134774256816324E-4</c:v>
                </c:pt>
                <c:pt idx="2477">
                  <c:v>3.6358333741399486E-4</c:v>
                </c:pt>
                <c:pt idx="2478">
                  <c:v>3.5604634546957878E-4</c:v>
                </c:pt>
                <c:pt idx="2479">
                  <c:v>3.6527876506173165E-4</c:v>
                </c:pt>
                <c:pt idx="2480">
                  <c:v>3.5985332945920372E-4</c:v>
                </c:pt>
                <c:pt idx="2481">
                  <c:v>3.4714579039439683E-4</c:v>
                </c:pt>
                <c:pt idx="2482">
                  <c:v>3.5374691797294386E-4</c:v>
                </c:pt>
                <c:pt idx="2483">
                  <c:v>3.5502593269320037E-4</c:v>
                </c:pt>
                <c:pt idx="2484">
                  <c:v>3.6372611913276998E-4</c:v>
                </c:pt>
                <c:pt idx="2485">
                  <c:v>3.5694111620489884E-4</c:v>
                </c:pt>
                <c:pt idx="2486">
                  <c:v>3.6861486124413771E-4</c:v>
                </c:pt>
                <c:pt idx="2487">
                  <c:v>3.5073843149398341E-4</c:v>
                </c:pt>
                <c:pt idx="2488">
                  <c:v>3.4921358843945398E-4</c:v>
                </c:pt>
                <c:pt idx="2489">
                  <c:v>3.5044409463302488E-4</c:v>
                </c:pt>
                <c:pt idx="2490">
                  <c:v>3.50230734925755E-4</c:v>
                </c:pt>
                <c:pt idx="2491">
                  <c:v>3.5289759352991268E-4</c:v>
                </c:pt>
                <c:pt idx="2492">
                  <c:v>3.5240746998934665E-4</c:v>
                </c:pt>
                <c:pt idx="2493">
                  <c:v>3.4690585176264902E-4</c:v>
                </c:pt>
                <c:pt idx="2494">
                  <c:v>3.4955258829303141E-4</c:v>
                </c:pt>
                <c:pt idx="2495">
                  <c:v>3.5873064307418334E-4</c:v>
                </c:pt>
                <c:pt idx="2496">
                  <c:v>3.4145102381507539E-4</c:v>
                </c:pt>
                <c:pt idx="2497">
                  <c:v>3.4665787919666144E-4</c:v>
                </c:pt>
                <c:pt idx="2498">
                  <c:v>3.5612815901679289E-4</c:v>
                </c:pt>
                <c:pt idx="2499">
                  <c:v>3.6767298509372674E-4</c:v>
                </c:pt>
                <c:pt idx="2500">
                  <c:v>3.5628868520094689E-4</c:v>
                </c:pt>
                <c:pt idx="2501">
                  <c:v>3.464281240032027E-4</c:v>
                </c:pt>
                <c:pt idx="2502">
                  <c:v>3.4220888827083979E-4</c:v>
                </c:pt>
                <c:pt idx="2503">
                  <c:v>3.6312961710246327E-4</c:v>
                </c:pt>
                <c:pt idx="2504">
                  <c:v>3.5936766697465875E-4</c:v>
                </c:pt>
                <c:pt idx="2505">
                  <c:v>3.5815191009423106E-4</c:v>
                </c:pt>
                <c:pt idx="2506">
                  <c:v>3.612463649934631E-4</c:v>
                </c:pt>
                <c:pt idx="2507">
                  <c:v>3.5025263968278001E-4</c:v>
                </c:pt>
                <c:pt idx="2508">
                  <c:v>3.5804680153184469E-4</c:v>
                </c:pt>
                <c:pt idx="2509">
                  <c:v>3.617431214515716E-4</c:v>
                </c:pt>
                <c:pt idx="2510">
                  <c:v>3.6288078918721915E-4</c:v>
                </c:pt>
                <c:pt idx="2511">
                  <c:v>3.4421567617938704E-4</c:v>
                </c:pt>
                <c:pt idx="2512">
                  <c:v>3.5591934005782853E-4</c:v>
                </c:pt>
                <c:pt idx="2513">
                  <c:v>3.5913513830980671E-4</c:v>
                </c:pt>
                <c:pt idx="2514">
                  <c:v>3.4649949324522532E-4</c:v>
                </c:pt>
                <c:pt idx="2515">
                  <c:v>3.614248069770562E-4</c:v>
                </c:pt>
                <c:pt idx="2516">
                  <c:v>3.662860667226238E-4</c:v>
                </c:pt>
                <c:pt idx="2517">
                  <c:v>3.7158196481760071E-4</c:v>
                </c:pt>
                <c:pt idx="2518">
                  <c:v>3.5957241731499946E-4</c:v>
                </c:pt>
                <c:pt idx="2519">
                  <c:v>3.5930814938397776E-4</c:v>
                </c:pt>
                <c:pt idx="2520">
                  <c:v>3.715596305435271E-4</c:v>
                </c:pt>
                <c:pt idx="2521">
                  <c:v>3.7314245598221214E-4</c:v>
                </c:pt>
                <c:pt idx="2522">
                  <c:v>3.5999434770837705E-4</c:v>
                </c:pt>
                <c:pt idx="2523">
                  <c:v>3.7009785598458666E-4</c:v>
                </c:pt>
                <c:pt idx="2524">
                  <c:v>3.5776807566012997E-4</c:v>
                </c:pt>
                <c:pt idx="2525">
                  <c:v>3.5740380128587208E-4</c:v>
                </c:pt>
                <c:pt idx="2526">
                  <c:v>3.5965523495288897E-4</c:v>
                </c:pt>
                <c:pt idx="2527">
                  <c:v>3.4918372541706407E-4</c:v>
                </c:pt>
                <c:pt idx="2528">
                  <c:v>3.4274272171839576E-4</c:v>
                </c:pt>
                <c:pt idx="2529">
                  <c:v>3.5695371277468842E-4</c:v>
                </c:pt>
                <c:pt idx="2530">
                  <c:v>3.5438542615569729E-4</c:v>
                </c:pt>
                <c:pt idx="2531">
                  <c:v>3.4562313560572108E-4</c:v>
                </c:pt>
                <c:pt idx="2532">
                  <c:v>3.5246174712077132E-4</c:v>
                </c:pt>
                <c:pt idx="2533">
                  <c:v>3.5483284945092406E-4</c:v>
                </c:pt>
                <c:pt idx="2534">
                  <c:v>3.5996286214618438E-4</c:v>
                </c:pt>
                <c:pt idx="2535">
                  <c:v>3.5067309059952232E-4</c:v>
                </c:pt>
                <c:pt idx="2536">
                  <c:v>3.4825896231298163E-4</c:v>
                </c:pt>
                <c:pt idx="2537">
                  <c:v>3.6077519798754278E-4</c:v>
                </c:pt>
                <c:pt idx="2538">
                  <c:v>3.5657536607998488E-4</c:v>
                </c:pt>
                <c:pt idx="2539">
                  <c:v>3.640422277811419E-4</c:v>
                </c:pt>
                <c:pt idx="2540">
                  <c:v>3.5966343882726888E-4</c:v>
                </c:pt>
                <c:pt idx="2541">
                  <c:v>3.6261878339772293E-4</c:v>
                </c:pt>
                <c:pt idx="2542">
                  <c:v>3.6387644391379359E-4</c:v>
                </c:pt>
                <c:pt idx="2543">
                  <c:v>3.6840983040485343E-4</c:v>
                </c:pt>
                <c:pt idx="2544">
                  <c:v>3.5939668713373858E-4</c:v>
                </c:pt>
                <c:pt idx="2545">
                  <c:v>3.5956470068187612E-4</c:v>
                </c:pt>
                <c:pt idx="2546">
                  <c:v>3.5209678897715941E-4</c:v>
                </c:pt>
                <c:pt idx="2547">
                  <c:v>3.4137386386861684E-4</c:v>
                </c:pt>
                <c:pt idx="2548">
                  <c:v>3.4454571319802259E-4</c:v>
                </c:pt>
                <c:pt idx="2549">
                  <c:v>3.4759841285884587E-4</c:v>
                </c:pt>
                <c:pt idx="2550">
                  <c:v>3.4634521006922462E-4</c:v>
                </c:pt>
                <c:pt idx="2551">
                  <c:v>3.4448978246166183E-4</c:v>
                </c:pt>
                <c:pt idx="2552">
                  <c:v>3.4979035736422518E-4</c:v>
                </c:pt>
                <c:pt idx="2553">
                  <c:v>3.5355291661185069E-4</c:v>
                </c:pt>
                <c:pt idx="2554">
                  <c:v>3.5519101754108819E-4</c:v>
                </c:pt>
                <c:pt idx="2555">
                  <c:v>3.5560657580557245E-4</c:v>
                </c:pt>
                <c:pt idx="2556">
                  <c:v>3.4894280038322967E-4</c:v>
                </c:pt>
                <c:pt idx="2557">
                  <c:v>3.4903470288860075E-4</c:v>
                </c:pt>
                <c:pt idx="2558">
                  <c:v>3.5490700442573268E-4</c:v>
                </c:pt>
                <c:pt idx="2559">
                  <c:v>3.7022426115430402E-4</c:v>
                </c:pt>
                <c:pt idx="2560">
                  <c:v>3.4990961733383691E-4</c:v>
                </c:pt>
                <c:pt idx="2561">
                  <c:v>3.4300424332642444E-4</c:v>
                </c:pt>
                <c:pt idx="2562">
                  <c:v>3.567517189839584E-4</c:v>
                </c:pt>
                <c:pt idx="2563">
                  <c:v>3.6000362556650671E-4</c:v>
                </c:pt>
                <c:pt idx="2564">
                  <c:v>3.6610844986860621E-4</c:v>
                </c:pt>
                <c:pt idx="2565">
                  <c:v>3.6681878357925772E-4</c:v>
                </c:pt>
                <c:pt idx="2566">
                  <c:v>3.7146681816765226E-4</c:v>
                </c:pt>
                <c:pt idx="2567">
                  <c:v>3.6659644766385478E-4</c:v>
                </c:pt>
                <c:pt idx="2568">
                  <c:v>3.6732677467265991E-4</c:v>
                </c:pt>
                <c:pt idx="2569">
                  <c:v>3.4869704101508719E-4</c:v>
                </c:pt>
                <c:pt idx="2570">
                  <c:v>3.5931024827019791E-4</c:v>
                </c:pt>
                <c:pt idx="2571">
                  <c:v>3.6853538987315565E-4</c:v>
                </c:pt>
                <c:pt idx="2572">
                  <c:v>3.5886869758868569E-4</c:v>
                </c:pt>
                <c:pt idx="2573">
                  <c:v>3.6757636777226126E-4</c:v>
                </c:pt>
                <c:pt idx="2574">
                  <c:v>3.7206204333090423E-4</c:v>
                </c:pt>
                <c:pt idx="2575">
                  <c:v>3.5352762565973118E-4</c:v>
                </c:pt>
                <c:pt idx="2576">
                  <c:v>3.5427416822395637E-4</c:v>
                </c:pt>
                <c:pt idx="2577">
                  <c:v>3.6720626872921203E-4</c:v>
                </c:pt>
                <c:pt idx="2578">
                  <c:v>3.5976549713443991E-4</c:v>
                </c:pt>
                <c:pt idx="2579">
                  <c:v>3.6525192095455315E-4</c:v>
                </c:pt>
                <c:pt idx="2580">
                  <c:v>3.6513005233995672E-4</c:v>
                </c:pt>
                <c:pt idx="2581">
                  <c:v>3.5049874990208041E-4</c:v>
                </c:pt>
                <c:pt idx="2582">
                  <c:v>3.6730338360824595E-4</c:v>
                </c:pt>
                <c:pt idx="2583">
                  <c:v>3.7789055122125817E-4</c:v>
                </c:pt>
                <c:pt idx="2584">
                  <c:v>3.7327836764203601E-4</c:v>
                </c:pt>
                <c:pt idx="2585">
                  <c:v>3.5094770207293261E-4</c:v>
                </c:pt>
                <c:pt idx="2586">
                  <c:v>3.6012836303702934E-4</c:v>
                </c:pt>
                <c:pt idx="2587">
                  <c:v>3.5433422102181238E-4</c:v>
                </c:pt>
                <c:pt idx="2588">
                  <c:v>3.5092800060009503E-4</c:v>
                </c:pt>
                <c:pt idx="2589">
                  <c:v>3.445153967341619E-4</c:v>
                </c:pt>
                <c:pt idx="2590">
                  <c:v>3.5252346072030456E-4</c:v>
                </c:pt>
                <c:pt idx="2591">
                  <c:v>3.48719962384269E-4</c:v>
                </c:pt>
                <c:pt idx="2592">
                  <c:v>3.6527838480305815E-4</c:v>
                </c:pt>
                <c:pt idx="2593">
                  <c:v>3.5503383108724903E-4</c:v>
                </c:pt>
                <c:pt idx="2594">
                  <c:v>3.6050136790275399E-4</c:v>
                </c:pt>
                <c:pt idx="2595">
                  <c:v>3.5803407207406673E-4</c:v>
                </c:pt>
                <c:pt idx="2596">
                  <c:v>3.5137009755992183E-4</c:v>
                </c:pt>
                <c:pt idx="2597">
                  <c:v>3.6192382926755935E-4</c:v>
                </c:pt>
                <c:pt idx="2598">
                  <c:v>3.6721516304177079E-4</c:v>
                </c:pt>
                <c:pt idx="2599">
                  <c:v>3.7050646153167452E-4</c:v>
                </c:pt>
                <c:pt idx="2600">
                  <c:v>3.7480839224667998E-4</c:v>
                </c:pt>
                <c:pt idx="2601">
                  <c:v>3.7328462391729027E-4</c:v>
                </c:pt>
                <c:pt idx="2602">
                  <c:v>3.7901466189172594E-4</c:v>
                </c:pt>
                <c:pt idx="2603">
                  <c:v>3.7798245219682275E-4</c:v>
                </c:pt>
                <c:pt idx="2604">
                  <c:v>3.7021841359436011E-4</c:v>
                </c:pt>
                <c:pt idx="2605">
                  <c:v>3.7001707610823944E-4</c:v>
                </c:pt>
                <c:pt idx="2606">
                  <c:v>3.7203765133973587E-4</c:v>
                </c:pt>
                <c:pt idx="2607">
                  <c:v>3.78897091027128E-4</c:v>
                </c:pt>
                <c:pt idx="2608">
                  <c:v>3.8353996802991335E-4</c:v>
                </c:pt>
                <c:pt idx="2609">
                  <c:v>3.8489667115081295E-4</c:v>
                </c:pt>
                <c:pt idx="2610">
                  <c:v>3.8161828625330027E-4</c:v>
                </c:pt>
                <c:pt idx="2611">
                  <c:v>3.7833555290524371E-4</c:v>
                </c:pt>
                <c:pt idx="2612">
                  <c:v>3.8256353901024365E-4</c:v>
                </c:pt>
                <c:pt idx="2613">
                  <c:v>3.8325598023643498E-4</c:v>
                </c:pt>
                <c:pt idx="2614">
                  <c:v>3.7048490609040716E-4</c:v>
                </c:pt>
                <c:pt idx="2615">
                  <c:v>3.7452705000692291E-4</c:v>
                </c:pt>
                <c:pt idx="2616">
                  <c:v>3.7716423967817302E-4</c:v>
                </c:pt>
                <c:pt idx="2617">
                  <c:v>3.8376621367356355E-4</c:v>
                </c:pt>
                <c:pt idx="2618">
                  <c:v>3.7517030984848034E-4</c:v>
                </c:pt>
                <c:pt idx="2619">
                  <c:v>3.8234361556428763E-4</c:v>
                </c:pt>
                <c:pt idx="2620">
                  <c:v>3.8514021415444338E-4</c:v>
                </c:pt>
                <c:pt idx="2621">
                  <c:v>3.7124330158477169E-4</c:v>
                </c:pt>
                <c:pt idx="2622">
                  <c:v>3.9153648034130774E-4</c:v>
                </c:pt>
                <c:pt idx="2623">
                  <c:v>3.9461055001487592E-4</c:v>
                </c:pt>
                <c:pt idx="2624">
                  <c:v>3.8357292211327733E-4</c:v>
                </c:pt>
                <c:pt idx="2625">
                  <c:v>3.9694509460708345E-4</c:v>
                </c:pt>
                <c:pt idx="2626">
                  <c:v>4.010410932054537E-4</c:v>
                </c:pt>
                <c:pt idx="2627">
                  <c:v>4.0455151884134571E-4</c:v>
                </c:pt>
                <c:pt idx="2628">
                  <c:v>4.1138334853015653E-4</c:v>
                </c:pt>
                <c:pt idx="2629">
                  <c:v>4.1528062452587722E-4</c:v>
                </c:pt>
                <c:pt idx="2630">
                  <c:v>4.1310466858610637E-4</c:v>
                </c:pt>
                <c:pt idx="2631">
                  <c:v>3.9928821580117996E-4</c:v>
                </c:pt>
                <c:pt idx="2632">
                  <c:v>4.0258356000523102E-4</c:v>
                </c:pt>
                <c:pt idx="2633">
                  <c:v>3.9719850370757438E-4</c:v>
                </c:pt>
                <c:pt idx="2634">
                  <c:v>3.9238923142195732E-4</c:v>
                </c:pt>
                <c:pt idx="2635">
                  <c:v>3.8385515021481417E-4</c:v>
                </c:pt>
                <c:pt idx="2636">
                  <c:v>3.7557442046329704E-4</c:v>
                </c:pt>
                <c:pt idx="2637">
                  <c:v>3.9075822519695825E-4</c:v>
                </c:pt>
                <c:pt idx="2638">
                  <c:v>3.9699954051657278E-4</c:v>
                </c:pt>
                <c:pt idx="2639">
                  <c:v>3.8978179439085064E-4</c:v>
                </c:pt>
                <c:pt idx="2640">
                  <c:v>3.9121025076892886E-4</c:v>
                </c:pt>
                <c:pt idx="2641">
                  <c:v>4.0035687594737246E-4</c:v>
                </c:pt>
                <c:pt idx="2642">
                  <c:v>4.0554941349054834E-4</c:v>
                </c:pt>
                <c:pt idx="2643">
                  <c:v>4.0784218975252413E-4</c:v>
                </c:pt>
                <c:pt idx="2644">
                  <c:v>4.2343504707055611E-4</c:v>
                </c:pt>
                <c:pt idx="2645">
                  <c:v>4.1639067010208161E-4</c:v>
                </c:pt>
                <c:pt idx="2646">
                  <c:v>4.1662472214805152E-4</c:v>
                </c:pt>
                <c:pt idx="2647">
                  <c:v>4.1978866297246538E-4</c:v>
                </c:pt>
                <c:pt idx="2648">
                  <c:v>4.1708455419657353E-4</c:v>
                </c:pt>
                <c:pt idx="2649">
                  <c:v>4.2548072572264593E-4</c:v>
                </c:pt>
                <c:pt idx="2650">
                  <c:v>4.2231818039577897E-4</c:v>
                </c:pt>
                <c:pt idx="2651">
                  <c:v>4.0812451960092305E-4</c:v>
                </c:pt>
                <c:pt idx="2652">
                  <c:v>4.0439534699291448E-4</c:v>
                </c:pt>
                <c:pt idx="2653">
                  <c:v>4.020825699875951E-4</c:v>
                </c:pt>
                <c:pt idx="2654">
                  <c:v>4.097114901417714E-4</c:v>
                </c:pt>
                <c:pt idx="2655">
                  <c:v>4.1963942646693921E-4</c:v>
                </c:pt>
                <c:pt idx="2656">
                  <c:v>4.1795192164950217E-4</c:v>
                </c:pt>
                <c:pt idx="2657">
                  <c:v>4.135972838655189E-4</c:v>
                </c:pt>
                <c:pt idx="2658">
                  <c:v>4.2177802726169733E-4</c:v>
                </c:pt>
                <c:pt idx="2659">
                  <c:v>4.1480707254676141E-4</c:v>
                </c:pt>
                <c:pt idx="2660">
                  <c:v>4.2631651203074803E-4</c:v>
                </c:pt>
                <c:pt idx="2661">
                  <c:v>4.1609471406979997E-4</c:v>
                </c:pt>
                <c:pt idx="2662">
                  <c:v>4.3800963688194242E-4</c:v>
                </c:pt>
                <c:pt idx="2663">
                  <c:v>4.3648540719582124E-4</c:v>
                </c:pt>
                <c:pt idx="2664">
                  <c:v>4.3437255636831712E-4</c:v>
                </c:pt>
                <c:pt idx="2665">
                  <c:v>4.2351319449074028E-4</c:v>
                </c:pt>
                <c:pt idx="2666">
                  <c:v>4.2338454551389427E-4</c:v>
                </c:pt>
                <c:pt idx="2667">
                  <c:v>4.2052956609292395E-4</c:v>
                </c:pt>
                <c:pt idx="2668">
                  <c:v>4.3028726903925068E-4</c:v>
                </c:pt>
                <c:pt idx="2669">
                  <c:v>4.3067660534155711E-4</c:v>
                </c:pt>
                <c:pt idx="2670">
                  <c:v>4.190029551344878E-4</c:v>
                </c:pt>
                <c:pt idx="2671">
                  <c:v>4.2256761662338164E-4</c:v>
                </c:pt>
                <c:pt idx="2672">
                  <c:v>4.1594675941826568E-4</c:v>
                </c:pt>
                <c:pt idx="2673">
                  <c:v>4.1283060890451984E-4</c:v>
                </c:pt>
                <c:pt idx="2674">
                  <c:v>4.220039269177819E-4</c:v>
                </c:pt>
                <c:pt idx="2675">
                  <c:v>4.2403409749344653E-4</c:v>
                </c:pt>
                <c:pt idx="2676">
                  <c:v>4.2939918852140109E-4</c:v>
                </c:pt>
                <c:pt idx="2677">
                  <c:v>4.2326073062662816E-4</c:v>
                </c:pt>
                <c:pt idx="2678">
                  <c:v>4.0861426510212543E-4</c:v>
                </c:pt>
                <c:pt idx="2679">
                  <c:v>4.2242058701772237E-4</c:v>
                </c:pt>
                <c:pt idx="2680">
                  <c:v>4.3028683170252905E-4</c:v>
                </c:pt>
                <c:pt idx="2681">
                  <c:v>4.2684780927171843E-4</c:v>
                </c:pt>
                <c:pt idx="2682">
                  <c:v>4.2830421282155054E-4</c:v>
                </c:pt>
                <c:pt idx="2683">
                  <c:v>4.240486193019622E-4</c:v>
                </c:pt>
                <c:pt idx="2684">
                  <c:v>4.2629160596718651E-4</c:v>
                </c:pt>
                <c:pt idx="2685">
                  <c:v>4.292095611844547E-4</c:v>
                </c:pt>
                <c:pt idx="2686">
                  <c:v>4.3380676489188005E-4</c:v>
                </c:pt>
                <c:pt idx="2687">
                  <c:v>4.1660936480041304E-4</c:v>
                </c:pt>
                <c:pt idx="2688">
                  <c:v>4.2801707772977026E-4</c:v>
                </c:pt>
                <c:pt idx="2689">
                  <c:v>4.2874414070906148E-4</c:v>
                </c:pt>
                <c:pt idx="2690">
                  <c:v>4.425097599770527E-4</c:v>
                </c:pt>
                <c:pt idx="2691">
                  <c:v>4.3989435661316188E-4</c:v>
                </c:pt>
                <c:pt idx="2692">
                  <c:v>4.4793753681629522E-4</c:v>
                </c:pt>
                <c:pt idx="2693">
                  <c:v>4.3209526626408745E-4</c:v>
                </c:pt>
                <c:pt idx="2694">
                  <c:v>4.341458136479384E-4</c:v>
                </c:pt>
                <c:pt idx="2695">
                  <c:v>4.4188773271913766E-4</c:v>
                </c:pt>
                <c:pt idx="2696">
                  <c:v>4.3315509728460605E-4</c:v>
                </c:pt>
                <c:pt idx="2697">
                  <c:v>4.2593732429492526E-4</c:v>
                </c:pt>
                <c:pt idx="2698">
                  <c:v>4.2952867921794993E-4</c:v>
                </c:pt>
                <c:pt idx="2699">
                  <c:v>4.4146863269026507E-4</c:v>
                </c:pt>
                <c:pt idx="2700">
                  <c:v>4.4080971525224151E-4</c:v>
                </c:pt>
                <c:pt idx="2701">
                  <c:v>4.5167227426080658E-4</c:v>
                </c:pt>
                <c:pt idx="2702">
                  <c:v>4.4285732781927504E-4</c:v>
                </c:pt>
                <c:pt idx="2703">
                  <c:v>4.5297831451580791E-4</c:v>
                </c:pt>
                <c:pt idx="2704">
                  <c:v>4.5521453957535392E-4</c:v>
                </c:pt>
                <c:pt idx="2705">
                  <c:v>4.5081319937134826E-4</c:v>
                </c:pt>
                <c:pt idx="2706">
                  <c:v>4.5143804262123041E-4</c:v>
                </c:pt>
                <c:pt idx="2707">
                  <c:v>4.4528196893262479E-4</c:v>
                </c:pt>
                <c:pt idx="2708">
                  <c:v>4.5057732543064225E-4</c:v>
                </c:pt>
                <c:pt idx="2709">
                  <c:v>4.5131865638934395E-4</c:v>
                </c:pt>
                <c:pt idx="2710">
                  <c:v>4.5290032139290286E-4</c:v>
                </c:pt>
                <c:pt idx="2711">
                  <c:v>4.5969800643105038E-4</c:v>
                </c:pt>
                <c:pt idx="2712">
                  <c:v>4.5891287178942788E-4</c:v>
                </c:pt>
                <c:pt idx="2713">
                  <c:v>4.7183622246821637E-4</c:v>
                </c:pt>
                <c:pt idx="2714">
                  <c:v>4.6570173637655468E-4</c:v>
                </c:pt>
                <c:pt idx="2715">
                  <c:v>4.8030239940970122E-4</c:v>
                </c:pt>
                <c:pt idx="2716">
                  <c:v>4.7514983211359766E-4</c:v>
                </c:pt>
                <c:pt idx="2717">
                  <c:v>4.8467859039094051E-4</c:v>
                </c:pt>
                <c:pt idx="2718">
                  <c:v>4.8037625530052353E-4</c:v>
                </c:pt>
                <c:pt idx="2719">
                  <c:v>4.7481779748751585E-4</c:v>
                </c:pt>
                <c:pt idx="2720">
                  <c:v>4.8579599841682157E-4</c:v>
                </c:pt>
                <c:pt idx="2721">
                  <c:v>4.7840310640170827E-4</c:v>
                </c:pt>
                <c:pt idx="2722">
                  <c:v>4.8511371081655234E-4</c:v>
                </c:pt>
                <c:pt idx="2723">
                  <c:v>4.8689478533933878E-4</c:v>
                </c:pt>
                <c:pt idx="2724">
                  <c:v>4.8346080952196813E-4</c:v>
                </c:pt>
                <c:pt idx="2725">
                  <c:v>4.7814634340047612E-4</c:v>
                </c:pt>
                <c:pt idx="2726">
                  <c:v>4.7976825548186515E-4</c:v>
                </c:pt>
                <c:pt idx="2727">
                  <c:v>4.8420347113405169E-4</c:v>
                </c:pt>
                <c:pt idx="2728">
                  <c:v>5.0257303596700832E-4</c:v>
                </c:pt>
                <c:pt idx="2729">
                  <c:v>4.8284025971272637E-4</c:v>
                </c:pt>
                <c:pt idx="2730">
                  <c:v>4.9067055040496012E-4</c:v>
                </c:pt>
                <c:pt idx="2731">
                  <c:v>5.0660722138424347E-4</c:v>
                </c:pt>
                <c:pt idx="2732">
                  <c:v>5.0250970492740296E-4</c:v>
                </c:pt>
                <c:pt idx="2733">
                  <c:v>5.2213170878909101E-4</c:v>
                </c:pt>
                <c:pt idx="2734">
                  <c:v>5.2040635605718867E-4</c:v>
                </c:pt>
                <c:pt idx="2735">
                  <c:v>5.0686037714087683E-4</c:v>
                </c:pt>
                <c:pt idx="2736">
                  <c:v>5.1198728709901436E-4</c:v>
                </c:pt>
                <c:pt idx="2737">
                  <c:v>5.0966973424872728E-4</c:v>
                </c:pt>
                <c:pt idx="2738">
                  <c:v>5.0519862187457082E-4</c:v>
                </c:pt>
                <c:pt idx="2739">
                  <c:v>5.0699206678120432E-4</c:v>
                </c:pt>
                <c:pt idx="2740">
                  <c:v>5.251568289046521E-4</c:v>
                </c:pt>
                <c:pt idx="2741">
                  <c:v>5.1927492541337843E-4</c:v>
                </c:pt>
                <c:pt idx="2742">
                  <c:v>5.1791359455346966E-4</c:v>
                </c:pt>
                <c:pt idx="2743">
                  <c:v>5.1439401192758993E-4</c:v>
                </c:pt>
                <c:pt idx="2744">
                  <c:v>5.129393237527913E-4</c:v>
                </c:pt>
                <c:pt idx="2745">
                  <c:v>5.2237337495953892E-4</c:v>
                </c:pt>
                <c:pt idx="2746">
                  <c:v>5.1671327649152003E-4</c:v>
                </c:pt>
                <c:pt idx="2747">
                  <c:v>5.1341900797553775E-4</c:v>
                </c:pt>
                <c:pt idx="2748">
                  <c:v>5.2570350812689058E-4</c:v>
                </c:pt>
                <c:pt idx="2749">
                  <c:v>5.1461676049062031E-4</c:v>
                </c:pt>
                <c:pt idx="2750">
                  <c:v>5.1477238872120847E-4</c:v>
                </c:pt>
                <c:pt idx="2751">
                  <c:v>5.2319871562533829E-4</c:v>
                </c:pt>
                <c:pt idx="2752">
                  <c:v>5.2315889688685072E-4</c:v>
                </c:pt>
                <c:pt idx="2753">
                  <c:v>5.2888409541539203E-4</c:v>
                </c:pt>
                <c:pt idx="2754">
                  <c:v>5.2752092846594352E-4</c:v>
                </c:pt>
                <c:pt idx="2755">
                  <c:v>5.4569317797025332E-4</c:v>
                </c:pt>
                <c:pt idx="2756">
                  <c:v>5.3657621945172283E-4</c:v>
                </c:pt>
                <c:pt idx="2757">
                  <c:v>5.3054483693669582E-4</c:v>
                </c:pt>
                <c:pt idx="2758">
                  <c:v>5.2297691897084829E-4</c:v>
                </c:pt>
                <c:pt idx="2759">
                  <c:v>5.2677389987317925E-4</c:v>
                </c:pt>
                <c:pt idx="2760">
                  <c:v>5.4911504435600452E-4</c:v>
                </c:pt>
                <c:pt idx="2761">
                  <c:v>5.3472207905282338E-4</c:v>
                </c:pt>
                <c:pt idx="2762">
                  <c:v>5.2433296966686738E-4</c:v>
                </c:pt>
                <c:pt idx="2763">
                  <c:v>5.3540669153684264E-4</c:v>
                </c:pt>
                <c:pt idx="2764">
                  <c:v>5.2729243382472967E-4</c:v>
                </c:pt>
                <c:pt idx="2765">
                  <c:v>5.38160840650775E-4</c:v>
                </c:pt>
                <c:pt idx="2766">
                  <c:v>5.452305324673126E-4</c:v>
                </c:pt>
                <c:pt idx="2767">
                  <c:v>5.3522108935310923E-4</c:v>
                </c:pt>
                <c:pt idx="2768">
                  <c:v>5.4801279483381786E-4</c:v>
                </c:pt>
                <c:pt idx="2769">
                  <c:v>5.5483208750147276E-4</c:v>
                </c:pt>
                <c:pt idx="2770">
                  <c:v>5.611274204009942E-4</c:v>
                </c:pt>
                <c:pt idx="2771">
                  <c:v>5.6297450393089663E-4</c:v>
                </c:pt>
                <c:pt idx="2772">
                  <c:v>5.7600028680567623E-4</c:v>
                </c:pt>
                <c:pt idx="2773">
                  <c:v>5.7079720985580369E-4</c:v>
                </c:pt>
                <c:pt idx="2774">
                  <c:v>5.8648175329426109E-4</c:v>
                </c:pt>
                <c:pt idx="2775">
                  <c:v>5.6997033788856537E-4</c:v>
                </c:pt>
                <c:pt idx="2776">
                  <c:v>5.6781050410972356E-4</c:v>
                </c:pt>
                <c:pt idx="2777">
                  <c:v>5.8607317671143043E-4</c:v>
                </c:pt>
                <c:pt idx="2778">
                  <c:v>5.8201247776124389E-4</c:v>
                </c:pt>
                <c:pt idx="2779">
                  <c:v>5.8748913396946146E-4</c:v>
                </c:pt>
                <c:pt idx="2780">
                  <c:v>5.9020464276334991E-4</c:v>
                </c:pt>
                <c:pt idx="2781">
                  <c:v>5.7939730738597892E-4</c:v>
                </c:pt>
                <c:pt idx="2782">
                  <c:v>5.9024862183867466E-4</c:v>
                </c:pt>
                <c:pt idx="2783">
                  <c:v>5.7525154898390276E-4</c:v>
                </c:pt>
                <c:pt idx="2784">
                  <c:v>5.8143279211843801E-4</c:v>
                </c:pt>
                <c:pt idx="2785">
                  <c:v>5.9755974365643602E-4</c:v>
                </c:pt>
                <c:pt idx="2786">
                  <c:v>5.8984227955866922E-4</c:v>
                </c:pt>
                <c:pt idx="2787">
                  <c:v>5.8044003004887592E-4</c:v>
                </c:pt>
                <c:pt idx="2788">
                  <c:v>5.8283600609272701E-4</c:v>
                </c:pt>
                <c:pt idx="2789">
                  <c:v>5.8704500344533279E-4</c:v>
                </c:pt>
                <c:pt idx="2790">
                  <c:v>5.8652328293862049E-4</c:v>
                </c:pt>
                <c:pt idx="2791">
                  <c:v>5.9069982077791404E-4</c:v>
                </c:pt>
                <c:pt idx="2792">
                  <c:v>5.9547824082250666E-4</c:v>
                </c:pt>
                <c:pt idx="2793">
                  <c:v>5.9955738264281535E-4</c:v>
                </c:pt>
                <c:pt idx="2794">
                  <c:v>5.938650718426249E-4</c:v>
                </c:pt>
                <c:pt idx="2795">
                  <c:v>5.7985632492405881E-4</c:v>
                </c:pt>
                <c:pt idx="2796">
                  <c:v>5.8896643344328594E-4</c:v>
                </c:pt>
                <c:pt idx="2797">
                  <c:v>5.7829237773275523E-4</c:v>
                </c:pt>
                <c:pt idx="2798">
                  <c:v>5.8907460194571992E-4</c:v>
                </c:pt>
                <c:pt idx="2799">
                  <c:v>5.8244121160240948E-4</c:v>
                </c:pt>
                <c:pt idx="2800">
                  <c:v>5.9350107064601754E-4</c:v>
                </c:pt>
                <c:pt idx="2801">
                  <c:v>5.7776872512717509E-4</c:v>
                </c:pt>
                <c:pt idx="2802">
                  <c:v>5.733823183711105E-4</c:v>
                </c:pt>
                <c:pt idx="2803">
                  <c:v>5.8611545730372235E-4</c:v>
                </c:pt>
                <c:pt idx="2804">
                  <c:v>5.9409845671162841E-4</c:v>
                </c:pt>
                <c:pt idx="2805">
                  <c:v>6.010784475435465E-4</c:v>
                </c:pt>
                <c:pt idx="2806">
                  <c:v>5.89985673931192E-4</c:v>
                </c:pt>
                <c:pt idx="2807">
                  <c:v>5.8697058375826062E-4</c:v>
                </c:pt>
                <c:pt idx="2808">
                  <c:v>5.8669054845496033E-4</c:v>
                </c:pt>
                <c:pt idx="2809">
                  <c:v>5.8836040784495411E-4</c:v>
                </c:pt>
                <c:pt idx="2810">
                  <c:v>5.973960194631257E-4</c:v>
                </c:pt>
                <c:pt idx="2811">
                  <c:v>6.0598747757505849E-4</c:v>
                </c:pt>
                <c:pt idx="2812">
                  <c:v>5.9782340694238315E-4</c:v>
                </c:pt>
                <c:pt idx="2813">
                  <c:v>6.0670957629706788E-4</c:v>
                </c:pt>
                <c:pt idx="2814">
                  <c:v>6.0452664340399748E-4</c:v>
                </c:pt>
                <c:pt idx="2815">
                  <c:v>6.0348089041338494E-4</c:v>
                </c:pt>
                <c:pt idx="2816">
                  <c:v>5.7973350377331357E-4</c:v>
                </c:pt>
                <c:pt idx="2817">
                  <c:v>5.8767167020638486E-4</c:v>
                </c:pt>
                <c:pt idx="2818">
                  <c:v>5.9680063138679916E-4</c:v>
                </c:pt>
                <c:pt idx="2819">
                  <c:v>5.8916636214861938E-4</c:v>
                </c:pt>
                <c:pt idx="2820">
                  <c:v>6.0226154278849968E-4</c:v>
                </c:pt>
                <c:pt idx="2821">
                  <c:v>6.0619879950211302E-4</c:v>
                </c:pt>
                <c:pt idx="2822">
                  <c:v>6.0734128094523784E-4</c:v>
                </c:pt>
                <c:pt idx="2823">
                  <c:v>6.1293016368292781E-4</c:v>
                </c:pt>
                <c:pt idx="2824">
                  <c:v>6.024974439917892E-4</c:v>
                </c:pt>
                <c:pt idx="2825">
                  <c:v>6.0708226722592401E-4</c:v>
                </c:pt>
                <c:pt idx="2826">
                  <c:v>5.97975621983599E-4</c:v>
                </c:pt>
                <c:pt idx="2827">
                  <c:v>6.0396386380212348E-4</c:v>
                </c:pt>
                <c:pt idx="2828">
                  <c:v>5.8421545187461034E-4</c:v>
                </c:pt>
                <c:pt idx="2829">
                  <c:v>5.9707061917784691E-4</c:v>
                </c:pt>
                <c:pt idx="2830">
                  <c:v>6.0631342079334129E-4</c:v>
                </c:pt>
                <c:pt idx="2831">
                  <c:v>6.0334075421970986E-4</c:v>
                </c:pt>
                <c:pt idx="2832">
                  <c:v>5.8851591551621282E-4</c:v>
                </c:pt>
                <c:pt idx="2833">
                  <c:v>6.1568183261299589E-4</c:v>
                </c:pt>
                <c:pt idx="2834">
                  <c:v>6.2396707188241865E-4</c:v>
                </c:pt>
                <c:pt idx="2835">
                  <c:v>6.2168919900735576E-4</c:v>
                </c:pt>
                <c:pt idx="2836">
                  <c:v>6.1414970027583496E-4</c:v>
                </c:pt>
                <c:pt idx="2837">
                  <c:v>6.1579096117275723E-4</c:v>
                </c:pt>
                <c:pt idx="2838">
                  <c:v>6.2655695170137874E-4</c:v>
                </c:pt>
                <c:pt idx="2839">
                  <c:v>6.2249833351965685E-4</c:v>
                </c:pt>
                <c:pt idx="2840">
                  <c:v>6.0985162008097139E-4</c:v>
                </c:pt>
                <c:pt idx="2841">
                  <c:v>6.1444903667155857E-4</c:v>
                </c:pt>
                <c:pt idx="2842">
                  <c:v>6.1178070799200576E-4</c:v>
                </c:pt>
                <c:pt idx="2843">
                  <c:v>6.109710604232946E-4</c:v>
                </c:pt>
                <c:pt idx="2844">
                  <c:v>6.2839950433837952E-4</c:v>
                </c:pt>
                <c:pt idx="2845">
                  <c:v>6.09318083554195E-4</c:v>
                </c:pt>
                <c:pt idx="2846">
                  <c:v>6.1309335855467011E-4</c:v>
                </c:pt>
                <c:pt idx="2847">
                  <c:v>6.1741168302572658E-4</c:v>
                </c:pt>
                <c:pt idx="2848">
                  <c:v>6.34397531501138E-4</c:v>
                </c:pt>
                <c:pt idx="2849">
                  <c:v>6.3612691029768173E-4</c:v>
                </c:pt>
                <c:pt idx="2850">
                  <c:v>6.3544901575283877E-4</c:v>
                </c:pt>
                <c:pt idx="2851">
                  <c:v>6.1349742456628291E-4</c:v>
                </c:pt>
                <c:pt idx="2852">
                  <c:v>6.121271679666321E-4</c:v>
                </c:pt>
                <c:pt idx="2853">
                  <c:v>6.1640866899577451E-4</c:v>
                </c:pt>
                <c:pt idx="2854">
                  <c:v>5.9153429060303643E-4</c:v>
                </c:pt>
                <c:pt idx="2855">
                  <c:v>5.9181571907566336E-4</c:v>
                </c:pt>
                <c:pt idx="2856">
                  <c:v>6.0670696682574863E-4</c:v>
                </c:pt>
                <c:pt idx="2857">
                  <c:v>6.0838141062124563E-4</c:v>
                </c:pt>
                <c:pt idx="2858">
                  <c:v>5.9998157018730403E-4</c:v>
                </c:pt>
                <c:pt idx="2859">
                  <c:v>6.040302809484033E-4</c:v>
                </c:pt>
                <c:pt idx="2860">
                  <c:v>6.1312742266493375E-4</c:v>
                </c:pt>
                <c:pt idx="2861">
                  <c:v>5.9940406863335095E-4</c:v>
                </c:pt>
                <c:pt idx="2862">
                  <c:v>6.249520194291225E-4</c:v>
                </c:pt>
                <c:pt idx="2863">
                  <c:v>6.1854940735735317E-4</c:v>
                </c:pt>
                <c:pt idx="2864">
                  <c:v>6.1053682918230415E-4</c:v>
                </c:pt>
                <c:pt idx="2865">
                  <c:v>6.2408892490978024E-4</c:v>
                </c:pt>
                <c:pt idx="2866">
                  <c:v>6.299681140224877E-4</c:v>
                </c:pt>
                <c:pt idx="2867">
                  <c:v>6.3467292378753212E-4</c:v>
                </c:pt>
                <c:pt idx="2868">
                  <c:v>6.3347529091124224E-4</c:v>
                </c:pt>
                <c:pt idx="2869">
                  <c:v>6.2529539833234681E-4</c:v>
                </c:pt>
                <c:pt idx="2870">
                  <c:v>6.2064523635862459E-4</c:v>
                </c:pt>
                <c:pt idx="2871">
                  <c:v>6.1739811060089499E-4</c:v>
                </c:pt>
                <c:pt idx="2872">
                  <c:v>6.1889817300185253E-4</c:v>
                </c:pt>
                <c:pt idx="2873">
                  <c:v>6.2545785497549551E-4</c:v>
                </c:pt>
                <c:pt idx="2874">
                  <c:v>6.3088833685228719E-4</c:v>
                </c:pt>
                <c:pt idx="2875">
                  <c:v>6.3737012663524239E-4</c:v>
                </c:pt>
                <c:pt idx="2876">
                  <c:v>6.4319485077315086E-4</c:v>
                </c:pt>
                <c:pt idx="2877">
                  <c:v>6.3876413439029316E-4</c:v>
                </c:pt>
                <c:pt idx="2878">
                  <c:v>6.2978020526454129E-4</c:v>
                </c:pt>
                <c:pt idx="2879">
                  <c:v>6.3278204446411091E-4</c:v>
                </c:pt>
                <c:pt idx="2880">
                  <c:v>6.4040224928275968E-4</c:v>
                </c:pt>
                <c:pt idx="2881">
                  <c:v>6.4203963010159282E-4</c:v>
                </c:pt>
                <c:pt idx="2882">
                  <c:v>6.4398064065160918E-4</c:v>
                </c:pt>
                <c:pt idx="2883">
                  <c:v>6.4992473677245551E-4</c:v>
                </c:pt>
                <c:pt idx="2884">
                  <c:v>6.431139238311167E-4</c:v>
                </c:pt>
                <c:pt idx="2885">
                  <c:v>6.424437564980822E-4</c:v>
                </c:pt>
                <c:pt idx="2886">
                  <c:v>6.449292503842045E-4</c:v>
                </c:pt>
                <c:pt idx="2887">
                  <c:v>6.4058790715987139E-4</c:v>
                </c:pt>
                <c:pt idx="2888">
                  <c:v>6.4089486347624692E-4</c:v>
                </c:pt>
                <c:pt idx="2889">
                  <c:v>6.5618611007611089E-4</c:v>
                </c:pt>
                <c:pt idx="2890">
                  <c:v>6.4928120506584758E-4</c:v>
                </c:pt>
                <c:pt idx="2891">
                  <c:v>6.6204085228154614E-4</c:v>
                </c:pt>
                <c:pt idx="2892">
                  <c:v>6.7419691106075988E-4</c:v>
                </c:pt>
                <c:pt idx="2893">
                  <c:v>6.8206173433508674E-4</c:v>
                </c:pt>
                <c:pt idx="2894">
                  <c:v>6.783463670483877E-4</c:v>
                </c:pt>
                <c:pt idx="2895">
                  <c:v>6.8343779572996256E-4</c:v>
                </c:pt>
                <c:pt idx="2896">
                  <c:v>6.8169599385672973E-4</c:v>
                </c:pt>
                <c:pt idx="2897">
                  <c:v>6.7726454294316093E-4</c:v>
                </c:pt>
                <c:pt idx="2898">
                  <c:v>6.8119999372660497E-4</c:v>
                </c:pt>
                <c:pt idx="2899">
                  <c:v>6.6147535108545044E-4</c:v>
                </c:pt>
                <c:pt idx="2900">
                  <c:v>6.6981919331940702E-4</c:v>
                </c:pt>
                <c:pt idx="2901">
                  <c:v>6.6780509211409982E-4</c:v>
                </c:pt>
                <c:pt idx="2902">
                  <c:v>6.8252639705646315E-4</c:v>
                </c:pt>
                <c:pt idx="2903">
                  <c:v>6.8443368557998625E-4</c:v>
                </c:pt>
                <c:pt idx="2904">
                  <c:v>6.861422351079915E-4</c:v>
                </c:pt>
                <c:pt idx="2905">
                  <c:v>6.8966899882993006E-4</c:v>
                </c:pt>
                <c:pt idx="2906">
                  <c:v>6.9131983546052338E-4</c:v>
                </c:pt>
                <c:pt idx="2907">
                  <c:v>6.8839891157786962E-4</c:v>
                </c:pt>
                <c:pt idx="2908">
                  <c:v>6.8405571415256947E-4</c:v>
                </c:pt>
                <c:pt idx="2909">
                  <c:v>6.8629523801274023E-4</c:v>
                </c:pt>
                <c:pt idx="2910">
                  <c:v>6.9419201271148871E-4</c:v>
                </c:pt>
                <c:pt idx="2911">
                  <c:v>6.9940082391141986E-4</c:v>
                </c:pt>
                <c:pt idx="2912">
                  <c:v>6.9266540689522625E-4</c:v>
                </c:pt>
                <c:pt idx="2913">
                  <c:v>6.8960510222369547E-4</c:v>
                </c:pt>
                <c:pt idx="2914">
                  <c:v>7.0677219917827407E-4</c:v>
                </c:pt>
                <c:pt idx="2915">
                  <c:v>7.026804495729905E-4</c:v>
                </c:pt>
                <c:pt idx="2916">
                  <c:v>6.9821838316944573E-4</c:v>
                </c:pt>
                <c:pt idx="2917">
                  <c:v>7.0553820052331249E-4</c:v>
                </c:pt>
                <c:pt idx="2918">
                  <c:v>6.9381536875200427E-4</c:v>
                </c:pt>
                <c:pt idx="2919">
                  <c:v>7.02753442205811E-4</c:v>
                </c:pt>
                <c:pt idx="2920">
                  <c:v>6.9339561906734998E-4</c:v>
                </c:pt>
                <c:pt idx="2921">
                  <c:v>6.957073602451364E-4</c:v>
                </c:pt>
                <c:pt idx="2922">
                  <c:v>6.8651735614392478E-4</c:v>
                </c:pt>
                <c:pt idx="2923">
                  <c:v>6.7883707139128129E-4</c:v>
                </c:pt>
                <c:pt idx="2924">
                  <c:v>6.8205537651625685E-4</c:v>
                </c:pt>
                <c:pt idx="2925">
                  <c:v>6.8587701950384341E-4</c:v>
                </c:pt>
                <c:pt idx="2926">
                  <c:v>7.0797533704820815E-4</c:v>
                </c:pt>
                <c:pt idx="2927">
                  <c:v>6.9926725773167264E-4</c:v>
                </c:pt>
                <c:pt idx="2928">
                  <c:v>7.0648581997062717E-4</c:v>
                </c:pt>
                <c:pt idx="2929">
                  <c:v>6.9690962600087983E-4</c:v>
                </c:pt>
                <c:pt idx="2930">
                  <c:v>7.0169866213655354E-4</c:v>
                </c:pt>
                <c:pt idx="2931">
                  <c:v>7.0368543877454503E-4</c:v>
                </c:pt>
                <c:pt idx="2932">
                  <c:v>6.9936573984569368E-4</c:v>
                </c:pt>
                <c:pt idx="2933">
                  <c:v>7.0090131146612793E-4</c:v>
                </c:pt>
                <c:pt idx="2934">
                  <c:v>7.1644691346882286E-4</c:v>
                </c:pt>
                <c:pt idx="2935">
                  <c:v>7.2474416406114123E-4</c:v>
                </c:pt>
                <c:pt idx="2936">
                  <c:v>7.1514814183943991E-4</c:v>
                </c:pt>
                <c:pt idx="2937">
                  <c:v>7.0365833543220764E-4</c:v>
                </c:pt>
                <c:pt idx="2938">
                  <c:v>7.067590340442809E-4</c:v>
                </c:pt>
                <c:pt idx="2939">
                  <c:v>7.012113344601643E-4</c:v>
                </c:pt>
                <c:pt idx="2940">
                  <c:v>7.0188778344611364E-4</c:v>
                </c:pt>
                <c:pt idx="2941">
                  <c:v>7.1114776533155895E-4</c:v>
                </c:pt>
                <c:pt idx="2942">
                  <c:v>7.108345987567739E-4</c:v>
                </c:pt>
                <c:pt idx="2943">
                  <c:v>7.0679319800783077E-4</c:v>
                </c:pt>
                <c:pt idx="2944">
                  <c:v>7.1402726789286111E-4</c:v>
                </c:pt>
                <c:pt idx="2945">
                  <c:v>7.1013276469179777E-4</c:v>
                </c:pt>
                <c:pt idx="2946">
                  <c:v>7.124553737171594E-4</c:v>
                </c:pt>
                <c:pt idx="2947">
                  <c:v>7.1175982603745812E-4</c:v>
                </c:pt>
                <c:pt idx="2948">
                  <c:v>7.0254177868297747E-4</c:v>
                </c:pt>
                <c:pt idx="2949">
                  <c:v>7.238157242716619E-4</c:v>
                </c:pt>
                <c:pt idx="2950">
                  <c:v>7.3706857542852147E-4</c:v>
                </c:pt>
                <c:pt idx="2951">
                  <c:v>7.3433345182305888E-4</c:v>
                </c:pt>
                <c:pt idx="2952">
                  <c:v>7.3308345873259189E-4</c:v>
                </c:pt>
                <c:pt idx="2953">
                  <c:v>7.2815148524235217E-4</c:v>
                </c:pt>
                <c:pt idx="2954">
                  <c:v>7.2190312975052226E-4</c:v>
                </c:pt>
                <c:pt idx="2955">
                  <c:v>7.2568529339851957E-4</c:v>
                </c:pt>
                <c:pt idx="2956">
                  <c:v>7.3229147641460995E-4</c:v>
                </c:pt>
                <c:pt idx="2957">
                  <c:v>7.2647590225442219E-4</c:v>
                </c:pt>
                <c:pt idx="2958">
                  <c:v>7.1322392946223919E-4</c:v>
                </c:pt>
                <c:pt idx="2959">
                  <c:v>7.0957088600731133E-4</c:v>
                </c:pt>
                <c:pt idx="2960">
                  <c:v>7.1239047333760178E-4</c:v>
                </c:pt>
                <c:pt idx="2961">
                  <c:v>6.9324321249947024E-4</c:v>
                </c:pt>
                <c:pt idx="2962">
                  <c:v>7.052472753554278E-4</c:v>
                </c:pt>
                <c:pt idx="2963">
                  <c:v>7.1802043582895462E-4</c:v>
                </c:pt>
                <c:pt idx="2964">
                  <c:v>7.3197529154310351E-4</c:v>
                </c:pt>
                <c:pt idx="2965">
                  <c:v>7.0667163967957783E-4</c:v>
                </c:pt>
                <c:pt idx="2966">
                  <c:v>7.0869000759878303E-4</c:v>
                </c:pt>
                <c:pt idx="2967">
                  <c:v>7.0628866479695448E-4</c:v>
                </c:pt>
                <c:pt idx="2968">
                  <c:v>7.1090387250184446E-4</c:v>
                </c:pt>
                <c:pt idx="2969">
                  <c:v>7.1063145929558516E-4</c:v>
                </c:pt>
                <c:pt idx="2970">
                  <c:v>7.0439210803229554E-4</c:v>
                </c:pt>
                <c:pt idx="2971">
                  <c:v>7.1515144424222897E-4</c:v>
                </c:pt>
                <c:pt idx="2972">
                  <c:v>7.0665906138307126E-4</c:v>
                </c:pt>
                <c:pt idx="2973">
                  <c:v>7.0328171220958053E-4</c:v>
                </c:pt>
                <c:pt idx="2974">
                  <c:v>7.0939718398302734E-4</c:v>
                </c:pt>
                <c:pt idx="2975">
                  <c:v>7.0756659328203122E-4</c:v>
                </c:pt>
                <c:pt idx="2976">
                  <c:v>7.1220001279675483E-4</c:v>
                </c:pt>
                <c:pt idx="2977">
                  <c:v>7.0583879680805029E-4</c:v>
                </c:pt>
                <c:pt idx="2978">
                  <c:v>7.0768724029356426E-4</c:v>
                </c:pt>
                <c:pt idx="2979">
                  <c:v>7.3136202396828411E-4</c:v>
                </c:pt>
                <c:pt idx="2980">
                  <c:v>7.2978804398829661E-4</c:v>
                </c:pt>
                <c:pt idx="2981">
                  <c:v>7.1841512040809769E-4</c:v>
                </c:pt>
                <c:pt idx="2982">
                  <c:v>7.2309369127378687E-4</c:v>
                </c:pt>
                <c:pt idx="2983">
                  <c:v>7.2135391528892765E-4</c:v>
                </c:pt>
                <c:pt idx="2984">
                  <c:v>7.227866846804831E-4</c:v>
                </c:pt>
                <c:pt idx="2985">
                  <c:v>7.1993660790167367E-4</c:v>
                </c:pt>
                <c:pt idx="2986">
                  <c:v>7.2160246747035735E-4</c:v>
                </c:pt>
                <c:pt idx="2987">
                  <c:v>7.2183016482601408E-4</c:v>
                </c:pt>
                <c:pt idx="2988">
                  <c:v>7.1696575999051688E-4</c:v>
                </c:pt>
                <c:pt idx="2989">
                  <c:v>7.2039444635709469E-4</c:v>
                </c:pt>
                <c:pt idx="2990">
                  <c:v>7.3978572047756711E-4</c:v>
                </c:pt>
                <c:pt idx="2991">
                  <c:v>7.3752930071632218E-4</c:v>
                </c:pt>
                <c:pt idx="2992">
                  <c:v>7.3196619868217663E-4</c:v>
                </c:pt>
                <c:pt idx="2993">
                  <c:v>7.3060118258557805E-4</c:v>
                </c:pt>
                <c:pt idx="2994">
                  <c:v>7.1309975846788227E-4</c:v>
                </c:pt>
                <c:pt idx="2995">
                  <c:v>7.1243194938841903E-4</c:v>
                </c:pt>
                <c:pt idx="2996">
                  <c:v>7.2281318367737246E-4</c:v>
                </c:pt>
                <c:pt idx="2997">
                  <c:v>7.2023547735839918E-4</c:v>
                </c:pt>
                <c:pt idx="2998">
                  <c:v>7.1909818793188115E-4</c:v>
                </c:pt>
                <c:pt idx="2999">
                  <c:v>7.180896370562619E-4</c:v>
                </c:pt>
                <c:pt idx="3000">
                  <c:v>7.2992869405218478E-4</c:v>
                </c:pt>
                <c:pt idx="3001">
                  <c:v>7.1243612043437135E-4</c:v>
                </c:pt>
                <c:pt idx="3002">
                  <c:v>7.3272783892039362E-4</c:v>
                </c:pt>
                <c:pt idx="3003">
                  <c:v>7.4277409553642477E-4</c:v>
                </c:pt>
                <c:pt idx="3004">
                  <c:v>7.2150709515307024E-4</c:v>
                </c:pt>
                <c:pt idx="3005">
                  <c:v>7.4220184223173873E-4</c:v>
                </c:pt>
                <c:pt idx="3006">
                  <c:v>7.4338642423402265E-4</c:v>
                </c:pt>
                <c:pt idx="3007">
                  <c:v>7.4429462020569686E-4</c:v>
                </c:pt>
                <c:pt idx="3008">
                  <c:v>7.3142128020080191E-4</c:v>
                </c:pt>
                <c:pt idx="3009">
                  <c:v>7.4750210149519445E-4</c:v>
                </c:pt>
                <c:pt idx="3010">
                  <c:v>7.2994805019538031E-4</c:v>
                </c:pt>
                <c:pt idx="3011">
                  <c:v>7.3751828861035225E-4</c:v>
                </c:pt>
                <c:pt idx="3012">
                  <c:v>7.4155586410846683E-4</c:v>
                </c:pt>
                <c:pt idx="3013">
                  <c:v>7.4204818376673342E-4</c:v>
                </c:pt>
                <c:pt idx="3014">
                  <c:v>7.5182942804294774E-4</c:v>
                </c:pt>
                <c:pt idx="3015">
                  <c:v>7.5570113458942436E-4</c:v>
                </c:pt>
                <c:pt idx="3016">
                  <c:v>7.6283487103129223E-4</c:v>
                </c:pt>
                <c:pt idx="3017">
                  <c:v>7.6473097366682244E-4</c:v>
                </c:pt>
                <c:pt idx="3018">
                  <c:v>7.6791131558857863E-4</c:v>
                </c:pt>
                <c:pt idx="3019">
                  <c:v>7.7189082605409048E-4</c:v>
                </c:pt>
                <c:pt idx="3020">
                  <c:v>7.6845784153953115E-4</c:v>
                </c:pt>
                <c:pt idx="3021">
                  <c:v>7.7994936871551379E-4</c:v>
                </c:pt>
                <c:pt idx="3022">
                  <c:v>7.7691163542614435E-4</c:v>
                </c:pt>
                <c:pt idx="3023">
                  <c:v>7.8580206279784065E-4</c:v>
                </c:pt>
                <c:pt idx="3024">
                  <c:v>7.7760943673363218E-4</c:v>
                </c:pt>
                <c:pt idx="3025">
                  <c:v>7.8900832671745182E-4</c:v>
                </c:pt>
                <c:pt idx="3026">
                  <c:v>7.8213594145301732E-4</c:v>
                </c:pt>
                <c:pt idx="3027">
                  <c:v>7.7205705495509498E-4</c:v>
                </c:pt>
                <c:pt idx="3028">
                  <c:v>7.5373318282712413E-4</c:v>
                </c:pt>
                <c:pt idx="3029">
                  <c:v>7.5726042351345775E-4</c:v>
                </c:pt>
                <c:pt idx="3030">
                  <c:v>7.3942239347823317E-4</c:v>
                </c:pt>
                <c:pt idx="3031">
                  <c:v>7.3621830175179853E-4</c:v>
                </c:pt>
                <c:pt idx="3032">
                  <c:v>7.3824725019411481E-4</c:v>
                </c:pt>
                <c:pt idx="3033">
                  <c:v>7.4600599297974021E-4</c:v>
                </c:pt>
                <c:pt idx="3034">
                  <c:v>7.3238629403186994E-4</c:v>
                </c:pt>
                <c:pt idx="3035">
                  <c:v>7.4433719678449156E-4</c:v>
                </c:pt>
                <c:pt idx="3036">
                  <c:v>7.3701190831581404E-4</c:v>
                </c:pt>
                <c:pt idx="3037">
                  <c:v>7.3460004841223924E-4</c:v>
                </c:pt>
                <c:pt idx="3038">
                  <c:v>7.4293752829015277E-4</c:v>
                </c:pt>
                <c:pt idx="3039">
                  <c:v>7.4986451091841146E-4</c:v>
                </c:pt>
                <c:pt idx="3040">
                  <c:v>7.3918963217406669E-4</c:v>
                </c:pt>
                <c:pt idx="3041">
                  <c:v>7.5610793741205629E-4</c:v>
                </c:pt>
                <c:pt idx="3042">
                  <c:v>7.4259859883492004E-4</c:v>
                </c:pt>
                <c:pt idx="3043">
                  <c:v>7.4062162806749451E-4</c:v>
                </c:pt>
                <c:pt idx="3044">
                  <c:v>7.3648093505734868E-4</c:v>
                </c:pt>
                <c:pt idx="3045">
                  <c:v>7.2275531380508126E-4</c:v>
                </c:pt>
                <c:pt idx="3046">
                  <c:v>7.2145568020647673E-4</c:v>
                </c:pt>
                <c:pt idx="3047">
                  <c:v>7.168090218004744E-4</c:v>
                </c:pt>
                <c:pt idx="3048">
                  <c:v>7.2512270951116133E-4</c:v>
                </c:pt>
                <c:pt idx="3049">
                  <c:v>7.2440960018850477E-4</c:v>
                </c:pt>
                <c:pt idx="3050">
                  <c:v>7.2966342103696481E-4</c:v>
                </c:pt>
                <c:pt idx="3051">
                  <c:v>7.4641689460328107E-4</c:v>
                </c:pt>
                <c:pt idx="3052">
                  <c:v>7.5555182759934998E-4</c:v>
                </c:pt>
                <c:pt idx="3053">
                  <c:v>7.5872739184671095E-4</c:v>
                </c:pt>
                <c:pt idx="3054">
                  <c:v>7.6419090034414157E-4</c:v>
                </c:pt>
                <c:pt idx="3055">
                  <c:v>7.4171601907804753E-4</c:v>
                </c:pt>
                <c:pt idx="3056">
                  <c:v>7.2975046963540439E-4</c:v>
                </c:pt>
                <c:pt idx="3057">
                  <c:v>7.3294796557875526E-4</c:v>
                </c:pt>
                <c:pt idx="3058">
                  <c:v>7.219303706044219E-4</c:v>
                </c:pt>
                <c:pt idx="3059">
                  <c:v>7.2715155360414548E-4</c:v>
                </c:pt>
                <c:pt idx="3060">
                  <c:v>7.353515386499793E-4</c:v>
                </c:pt>
                <c:pt idx="3061">
                  <c:v>7.352434409053037E-4</c:v>
                </c:pt>
                <c:pt idx="3062">
                  <c:v>7.3710030101469665E-4</c:v>
                </c:pt>
                <c:pt idx="3063">
                  <c:v>7.3312959215322761E-4</c:v>
                </c:pt>
                <c:pt idx="3064">
                  <c:v>7.3756724255610016E-4</c:v>
                </c:pt>
                <c:pt idx="3065">
                  <c:v>7.4076391703359931E-4</c:v>
                </c:pt>
                <c:pt idx="3066">
                  <c:v>7.442956971017579E-4</c:v>
                </c:pt>
                <c:pt idx="3067">
                  <c:v>7.3485998321668009E-4</c:v>
                </c:pt>
                <c:pt idx="3068">
                  <c:v>7.3873092036752833E-4</c:v>
                </c:pt>
                <c:pt idx="3069">
                  <c:v>7.2740854047144746E-4</c:v>
                </c:pt>
                <c:pt idx="3070">
                  <c:v>7.4670449044269703E-4</c:v>
                </c:pt>
                <c:pt idx="3071">
                  <c:v>7.5228609503857305E-4</c:v>
                </c:pt>
                <c:pt idx="3072">
                  <c:v>7.4078314063113018E-4</c:v>
                </c:pt>
                <c:pt idx="3073">
                  <c:v>7.3804732366960016E-4</c:v>
                </c:pt>
                <c:pt idx="3074">
                  <c:v>7.4296377056723688E-4</c:v>
                </c:pt>
                <c:pt idx="3075">
                  <c:v>7.3648739915350178E-4</c:v>
                </c:pt>
                <c:pt idx="3076">
                  <c:v>7.4872675332142294E-4</c:v>
                </c:pt>
                <c:pt idx="3077">
                  <c:v>7.2613959499013528E-4</c:v>
                </c:pt>
                <c:pt idx="3078">
                  <c:v>7.4134623346774594E-4</c:v>
                </c:pt>
                <c:pt idx="3079">
                  <c:v>7.1128174186499275E-4</c:v>
                </c:pt>
                <c:pt idx="3080">
                  <c:v>7.3749794057212468E-4</c:v>
                </c:pt>
                <c:pt idx="3081">
                  <c:v>7.2959822570514774E-4</c:v>
                </c:pt>
                <c:pt idx="3082">
                  <c:v>7.3462889735493697E-4</c:v>
                </c:pt>
                <c:pt idx="3083">
                  <c:v>7.2363681896595164E-4</c:v>
                </c:pt>
                <c:pt idx="3084">
                  <c:v>7.2795324693992699E-4</c:v>
                </c:pt>
                <c:pt idx="3085">
                  <c:v>7.2929413101713325E-4</c:v>
                </c:pt>
                <c:pt idx="3086">
                  <c:v>7.2393371295064292E-4</c:v>
                </c:pt>
                <c:pt idx="3087">
                  <c:v>7.275849472516148E-4</c:v>
                </c:pt>
                <c:pt idx="3088">
                  <c:v>7.1701921064154614E-4</c:v>
                </c:pt>
                <c:pt idx="3089">
                  <c:v>7.1747095292839906E-4</c:v>
                </c:pt>
                <c:pt idx="3090">
                  <c:v>7.2877385225972628E-4</c:v>
                </c:pt>
                <c:pt idx="3091">
                  <c:v>7.2208000378779001E-4</c:v>
                </c:pt>
                <c:pt idx="3092">
                  <c:v>7.2892089575586313E-4</c:v>
                </c:pt>
                <c:pt idx="3093">
                  <c:v>7.3724364318534716E-4</c:v>
                </c:pt>
                <c:pt idx="3094">
                  <c:v>7.3790440097356029E-4</c:v>
                </c:pt>
                <c:pt idx="3095">
                  <c:v>7.1961065665743099E-4</c:v>
                </c:pt>
                <c:pt idx="3096">
                  <c:v>7.1655527651267345E-4</c:v>
                </c:pt>
                <c:pt idx="3097">
                  <c:v>7.1718653693136165E-4</c:v>
                </c:pt>
                <c:pt idx="3098">
                  <c:v>7.1952234848398386E-4</c:v>
                </c:pt>
                <c:pt idx="3099">
                  <c:v>7.3510655823000445E-4</c:v>
                </c:pt>
                <c:pt idx="3100">
                  <c:v>7.2592665409517906E-4</c:v>
                </c:pt>
                <c:pt idx="3101">
                  <c:v>7.2561484857825841E-4</c:v>
                </c:pt>
                <c:pt idx="3102">
                  <c:v>7.2902816724174319E-4</c:v>
                </c:pt>
                <c:pt idx="3103">
                  <c:v>7.3136131094967251E-4</c:v>
                </c:pt>
                <c:pt idx="3104">
                  <c:v>7.3429686543253537E-4</c:v>
                </c:pt>
                <c:pt idx="3105">
                  <c:v>7.1762771824794428E-4</c:v>
                </c:pt>
                <c:pt idx="3106">
                  <c:v>7.1219828025047098E-4</c:v>
                </c:pt>
                <c:pt idx="3107">
                  <c:v>7.2556779074979246E-4</c:v>
                </c:pt>
                <c:pt idx="3108">
                  <c:v>7.2911764277530579E-4</c:v>
                </c:pt>
                <c:pt idx="3109">
                  <c:v>7.160731320183791E-4</c:v>
                </c:pt>
                <c:pt idx="3110">
                  <c:v>7.1294922489209664E-4</c:v>
                </c:pt>
                <c:pt idx="3111">
                  <c:v>7.3031258998014189E-4</c:v>
                </c:pt>
                <c:pt idx="3112">
                  <c:v>7.3227391671820143E-4</c:v>
                </c:pt>
                <c:pt idx="3113">
                  <c:v>7.270626432392686E-4</c:v>
                </c:pt>
                <c:pt idx="3114">
                  <c:v>7.298221226952836E-4</c:v>
                </c:pt>
                <c:pt idx="3115">
                  <c:v>7.2485301957642449E-4</c:v>
                </c:pt>
                <c:pt idx="3116">
                  <c:v>7.0909427597534561E-4</c:v>
                </c:pt>
                <c:pt idx="3117">
                  <c:v>7.168970852503932E-4</c:v>
                </c:pt>
                <c:pt idx="3118">
                  <c:v>7.2136943040196854E-4</c:v>
                </c:pt>
                <c:pt idx="3119">
                  <c:v>7.2622430883101125E-4</c:v>
                </c:pt>
                <c:pt idx="3120">
                  <c:v>7.2306306807604851E-4</c:v>
                </c:pt>
                <c:pt idx="3121">
                  <c:v>7.2267464142608778E-4</c:v>
                </c:pt>
                <c:pt idx="3122">
                  <c:v>7.2124214388561401E-4</c:v>
                </c:pt>
                <c:pt idx="3123">
                  <c:v>7.2361241694915955E-4</c:v>
                </c:pt>
                <c:pt idx="3124">
                  <c:v>7.0687192278714984E-4</c:v>
                </c:pt>
                <c:pt idx="3125">
                  <c:v>7.0144796120937512E-4</c:v>
                </c:pt>
                <c:pt idx="3126">
                  <c:v>7.1932097201021924E-4</c:v>
                </c:pt>
                <c:pt idx="3127">
                  <c:v>7.1375673182794066E-4</c:v>
                </c:pt>
                <c:pt idx="3128">
                  <c:v>7.2192563850527155E-4</c:v>
                </c:pt>
                <c:pt idx="3129">
                  <c:v>7.3305347518775048E-4</c:v>
                </c:pt>
                <c:pt idx="3130">
                  <c:v>7.2338842926490806E-4</c:v>
                </c:pt>
                <c:pt idx="3131">
                  <c:v>7.0778881526193087E-4</c:v>
                </c:pt>
                <c:pt idx="3132">
                  <c:v>7.0612338903254643E-4</c:v>
                </c:pt>
                <c:pt idx="3133">
                  <c:v>7.0535868628548689E-4</c:v>
                </c:pt>
                <c:pt idx="3134">
                  <c:v>7.2646713782384138E-4</c:v>
                </c:pt>
                <c:pt idx="3135">
                  <c:v>7.1427873212419779E-4</c:v>
                </c:pt>
                <c:pt idx="3136">
                  <c:v>7.2033464852497774E-4</c:v>
                </c:pt>
                <c:pt idx="3137">
                  <c:v>7.1084883297733699E-4</c:v>
                </c:pt>
                <c:pt idx="3138">
                  <c:v>7.1218293506457287E-4</c:v>
                </c:pt>
                <c:pt idx="3139">
                  <c:v>7.293007692544839E-4</c:v>
                </c:pt>
                <c:pt idx="3140">
                  <c:v>7.45968101475735E-4</c:v>
                </c:pt>
                <c:pt idx="3141">
                  <c:v>7.141790527636563E-4</c:v>
                </c:pt>
                <c:pt idx="3142">
                  <c:v>7.2560708774420141E-4</c:v>
                </c:pt>
                <c:pt idx="3143">
                  <c:v>7.2979189593199117E-4</c:v>
                </c:pt>
                <c:pt idx="3144">
                  <c:v>7.2291172886400541E-4</c:v>
                </c:pt>
                <c:pt idx="3145">
                  <c:v>7.0556539709364953E-4</c:v>
                </c:pt>
                <c:pt idx="3146">
                  <c:v>7.162756590118652E-4</c:v>
                </c:pt>
                <c:pt idx="3147">
                  <c:v>7.2163711480551168E-4</c:v>
                </c:pt>
                <c:pt idx="3148">
                  <c:v>7.1735757773941009E-4</c:v>
                </c:pt>
                <c:pt idx="3149">
                  <c:v>7.3392944338092087E-4</c:v>
                </c:pt>
                <c:pt idx="3150">
                  <c:v>7.2565945692553303E-4</c:v>
                </c:pt>
                <c:pt idx="3151">
                  <c:v>7.2253118164180663E-4</c:v>
                </c:pt>
                <c:pt idx="3152">
                  <c:v>7.411729937185764E-4</c:v>
                </c:pt>
                <c:pt idx="3153">
                  <c:v>7.4018488234595537E-4</c:v>
                </c:pt>
                <c:pt idx="3154">
                  <c:v>7.5239982358336096E-4</c:v>
                </c:pt>
                <c:pt idx="3155">
                  <c:v>7.5708242043889557E-4</c:v>
                </c:pt>
                <c:pt idx="3156">
                  <c:v>7.5130230144223849E-4</c:v>
                </c:pt>
                <c:pt idx="3157">
                  <c:v>7.3664776115774425E-4</c:v>
                </c:pt>
                <c:pt idx="3158">
                  <c:v>7.3302555997258533E-4</c:v>
                </c:pt>
                <c:pt idx="3159">
                  <c:v>7.3540582799642626E-4</c:v>
                </c:pt>
                <c:pt idx="3160">
                  <c:v>7.3634314505714054E-4</c:v>
                </c:pt>
                <c:pt idx="3161">
                  <c:v>7.3481685902007199E-4</c:v>
                </c:pt>
                <c:pt idx="3162">
                  <c:v>7.2800428488024069E-4</c:v>
                </c:pt>
                <c:pt idx="3163">
                  <c:v>7.2863412307655571E-4</c:v>
                </c:pt>
                <c:pt idx="3164">
                  <c:v>7.4189209193100021E-4</c:v>
                </c:pt>
                <c:pt idx="3165">
                  <c:v>7.3268681501775519E-4</c:v>
                </c:pt>
                <c:pt idx="3166">
                  <c:v>7.3539061889684712E-4</c:v>
                </c:pt>
                <c:pt idx="3167">
                  <c:v>7.4609822996394247E-4</c:v>
                </c:pt>
                <c:pt idx="3168">
                  <c:v>7.4475411045761401E-4</c:v>
                </c:pt>
                <c:pt idx="3169">
                  <c:v>7.3647874363668027E-4</c:v>
                </c:pt>
                <c:pt idx="3170">
                  <c:v>7.451830345926411E-4</c:v>
                </c:pt>
                <c:pt idx="3171">
                  <c:v>7.5666993765592498E-4</c:v>
                </c:pt>
                <c:pt idx="3172">
                  <c:v>7.3684699749754614E-4</c:v>
                </c:pt>
                <c:pt idx="3173">
                  <c:v>7.4444573258493276E-4</c:v>
                </c:pt>
                <c:pt idx="3174">
                  <c:v>7.3905005473678096E-4</c:v>
                </c:pt>
                <c:pt idx="3175">
                  <c:v>7.2910207999942237E-4</c:v>
                </c:pt>
                <c:pt idx="3176">
                  <c:v>7.3498397876072127E-4</c:v>
                </c:pt>
                <c:pt idx="3177">
                  <c:v>7.4958994595298494E-4</c:v>
                </c:pt>
                <c:pt idx="3178">
                  <c:v>7.3785367532403E-4</c:v>
                </c:pt>
                <c:pt idx="3179">
                  <c:v>7.5030876874704268E-4</c:v>
                </c:pt>
                <c:pt idx="3180">
                  <c:v>7.2354685774425641E-4</c:v>
                </c:pt>
                <c:pt idx="3181">
                  <c:v>7.3376464666938842E-4</c:v>
                </c:pt>
                <c:pt idx="3182">
                  <c:v>7.3920282636489871E-4</c:v>
                </c:pt>
                <c:pt idx="3183">
                  <c:v>7.380234812620546E-4</c:v>
                </c:pt>
                <c:pt idx="3184">
                  <c:v>7.3311657274174283E-4</c:v>
                </c:pt>
                <c:pt idx="3185">
                  <c:v>7.374050599739157E-4</c:v>
                </c:pt>
                <c:pt idx="3186">
                  <c:v>7.494606597039607E-4</c:v>
                </c:pt>
                <c:pt idx="3187">
                  <c:v>7.3442640883496127E-4</c:v>
                </c:pt>
                <c:pt idx="3188">
                  <c:v>7.4078251074280574E-4</c:v>
                </c:pt>
                <c:pt idx="3189">
                  <c:v>7.2788098778998173E-4</c:v>
                </c:pt>
                <c:pt idx="3190">
                  <c:v>7.4956527440704494E-4</c:v>
                </c:pt>
                <c:pt idx="3191">
                  <c:v>7.1754630460377613E-4</c:v>
                </c:pt>
                <c:pt idx="3192">
                  <c:v>7.1883158796903226E-4</c:v>
                </c:pt>
                <c:pt idx="3193">
                  <c:v>7.152684249957965E-4</c:v>
                </c:pt>
                <c:pt idx="3194">
                  <c:v>7.3852309399049382E-4</c:v>
                </c:pt>
                <c:pt idx="3195">
                  <c:v>7.4641772066797634E-4</c:v>
                </c:pt>
                <c:pt idx="3196">
                  <c:v>7.4254367552914501E-4</c:v>
                </c:pt>
                <c:pt idx="3197">
                  <c:v>7.3635755232064656E-4</c:v>
                </c:pt>
                <c:pt idx="3198">
                  <c:v>7.2660253793626218E-4</c:v>
                </c:pt>
                <c:pt idx="3199">
                  <c:v>7.3050950921526258E-4</c:v>
                </c:pt>
                <c:pt idx="3200">
                  <c:v>7.3126483373538436E-4</c:v>
                </c:pt>
                <c:pt idx="3201">
                  <c:v>7.4510037750775081E-4</c:v>
                </c:pt>
                <c:pt idx="3202">
                  <c:v>7.2407290995223116E-4</c:v>
                </c:pt>
                <c:pt idx="3203">
                  <c:v>7.2913764901160578E-4</c:v>
                </c:pt>
                <c:pt idx="3204">
                  <c:v>7.3794843446214691E-4</c:v>
                </c:pt>
                <c:pt idx="3205">
                  <c:v>7.3708460666407991E-4</c:v>
                </c:pt>
                <c:pt idx="3206">
                  <c:v>7.4387557078875325E-4</c:v>
                </c:pt>
                <c:pt idx="3207">
                  <c:v>7.3828349376160209E-4</c:v>
                </c:pt>
                <c:pt idx="3208">
                  <c:v>7.4059751978586101E-4</c:v>
                </c:pt>
                <c:pt idx="3209">
                  <c:v>7.199891546371556E-4</c:v>
                </c:pt>
                <c:pt idx="3210">
                  <c:v>7.3422248188949226E-4</c:v>
                </c:pt>
                <c:pt idx="3211">
                  <c:v>7.3437281179150843E-4</c:v>
                </c:pt>
                <c:pt idx="3212">
                  <c:v>7.2349867742315624E-4</c:v>
                </c:pt>
                <c:pt idx="3213">
                  <c:v>7.3763549225836368E-4</c:v>
                </c:pt>
                <c:pt idx="3214">
                  <c:v>7.2213290036412582E-4</c:v>
                </c:pt>
                <c:pt idx="3215">
                  <c:v>7.2666130988261737E-4</c:v>
                </c:pt>
                <c:pt idx="3216">
                  <c:v>7.4115709890676743E-4</c:v>
                </c:pt>
                <c:pt idx="3217">
                  <c:v>7.26942797976345E-4</c:v>
                </c:pt>
                <c:pt idx="3218">
                  <c:v>7.2828376191565842E-4</c:v>
                </c:pt>
                <c:pt idx="3219">
                  <c:v>7.3050751273529284E-4</c:v>
                </c:pt>
                <c:pt idx="3220">
                  <c:v>7.4696678738119708E-4</c:v>
                </c:pt>
                <c:pt idx="3221">
                  <c:v>7.3398595438764372E-4</c:v>
                </c:pt>
                <c:pt idx="3222">
                  <c:v>7.4447677409480355E-4</c:v>
                </c:pt>
                <c:pt idx="3223">
                  <c:v>7.6285687742257374E-4</c:v>
                </c:pt>
                <c:pt idx="3224">
                  <c:v>7.4197216209145401E-4</c:v>
                </c:pt>
                <c:pt idx="3225">
                  <c:v>7.3765357153405848E-4</c:v>
                </c:pt>
                <c:pt idx="3226">
                  <c:v>7.5041884904246587E-4</c:v>
                </c:pt>
                <c:pt idx="3227">
                  <c:v>7.5200464384987795E-4</c:v>
                </c:pt>
                <c:pt idx="3228">
                  <c:v>7.7619182484501257E-4</c:v>
                </c:pt>
                <c:pt idx="3229">
                  <c:v>7.7335994429824576E-4</c:v>
                </c:pt>
                <c:pt idx="3230">
                  <c:v>7.5205619970785634E-4</c:v>
                </c:pt>
                <c:pt idx="3231">
                  <c:v>7.3466365138560841E-4</c:v>
                </c:pt>
                <c:pt idx="3232">
                  <c:v>7.6856830649959574E-4</c:v>
                </c:pt>
                <c:pt idx="3233">
                  <c:v>7.6948015787397812E-4</c:v>
                </c:pt>
                <c:pt idx="3234">
                  <c:v>7.5255803032551495E-4</c:v>
                </c:pt>
                <c:pt idx="3235">
                  <c:v>7.556028987277801E-4</c:v>
                </c:pt>
                <c:pt idx="3236">
                  <c:v>7.4672137362106897E-4</c:v>
                </c:pt>
                <c:pt idx="3237">
                  <c:v>7.6237728163804943E-4</c:v>
                </c:pt>
                <c:pt idx="3238">
                  <c:v>7.6514284292429949E-4</c:v>
                </c:pt>
                <c:pt idx="3239">
                  <c:v>7.6805667063863439E-4</c:v>
                </c:pt>
                <c:pt idx="3240">
                  <c:v>7.5468154812099899E-4</c:v>
                </c:pt>
                <c:pt idx="3241">
                  <c:v>7.8223538083319315E-4</c:v>
                </c:pt>
                <c:pt idx="3242">
                  <c:v>7.7324280586445822E-4</c:v>
                </c:pt>
                <c:pt idx="3243">
                  <c:v>7.6080469905242729E-4</c:v>
                </c:pt>
                <c:pt idx="3244">
                  <c:v>7.8924991175236513E-4</c:v>
                </c:pt>
                <c:pt idx="3245">
                  <c:v>7.794559901241299E-4</c:v>
                </c:pt>
                <c:pt idx="3246">
                  <c:v>7.7179475666121341E-4</c:v>
                </c:pt>
                <c:pt idx="3247">
                  <c:v>7.7707772613383106E-4</c:v>
                </c:pt>
                <c:pt idx="3248">
                  <c:v>7.7741163336494804E-4</c:v>
                </c:pt>
                <c:pt idx="3249">
                  <c:v>7.6812209269261236E-4</c:v>
                </c:pt>
                <c:pt idx="3250">
                  <c:v>7.6940829901114187E-4</c:v>
                </c:pt>
                <c:pt idx="3251">
                  <c:v>7.6389839765085316E-4</c:v>
                </c:pt>
                <c:pt idx="3252">
                  <c:v>7.6976358966890303E-4</c:v>
                </c:pt>
                <c:pt idx="3253">
                  <c:v>7.8395498183748231E-4</c:v>
                </c:pt>
                <c:pt idx="3254">
                  <c:v>7.8670035056177447E-4</c:v>
                </c:pt>
                <c:pt idx="3255">
                  <c:v>7.9725351521593702E-4</c:v>
                </c:pt>
                <c:pt idx="3256">
                  <c:v>7.5621911293351858E-4</c:v>
                </c:pt>
                <c:pt idx="3257">
                  <c:v>7.6246522413099397E-4</c:v>
                </c:pt>
                <c:pt idx="3258">
                  <c:v>7.7139862827779802E-4</c:v>
                </c:pt>
                <c:pt idx="3259">
                  <c:v>7.482062297079578E-4</c:v>
                </c:pt>
                <c:pt idx="3260">
                  <c:v>7.7458773746268291E-4</c:v>
                </c:pt>
                <c:pt idx="3261">
                  <c:v>7.6774363701591862E-4</c:v>
                </c:pt>
                <c:pt idx="3262">
                  <c:v>7.8766678341913178E-4</c:v>
                </c:pt>
                <c:pt idx="3263">
                  <c:v>7.8441753177207986E-4</c:v>
                </c:pt>
                <c:pt idx="3264">
                  <c:v>7.8798242857743136E-4</c:v>
                </c:pt>
                <c:pt idx="3265">
                  <c:v>7.9179991835828854E-4</c:v>
                </c:pt>
                <c:pt idx="3266">
                  <c:v>7.8449603953764993E-4</c:v>
                </c:pt>
                <c:pt idx="3267">
                  <c:v>7.9966052310008451E-4</c:v>
                </c:pt>
                <c:pt idx="3268">
                  <c:v>8.0077444763300507E-4</c:v>
                </c:pt>
                <c:pt idx="3269">
                  <c:v>7.8475561026320807E-4</c:v>
                </c:pt>
                <c:pt idx="3270">
                  <c:v>7.8000754087514587E-4</c:v>
                </c:pt>
                <c:pt idx="3271">
                  <c:v>7.9205631399929008E-4</c:v>
                </c:pt>
                <c:pt idx="3272">
                  <c:v>7.8019813814697591E-4</c:v>
                </c:pt>
                <c:pt idx="3273">
                  <c:v>7.7615552295998472E-4</c:v>
                </c:pt>
                <c:pt idx="3274">
                  <c:v>7.8361299021654834E-4</c:v>
                </c:pt>
                <c:pt idx="3275">
                  <c:v>8.0392841339252928E-4</c:v>
                </c:pt>
                <c:pt idx="3276">
                  <c:v>7.8092309903744469E-4</c:v>
                </c:pt>
                <c:pt idx="3277">
                  <c:v>7.9509760666702416E-4</c:v>
                </c:pt>
                <c:pt idx="3278">
                  <c:v>7.9000991250416798E-4</c:v>
                </c:pt>
                <c:pt idx="3279">
                  <c:v>8.0012995626345732E-4</c:v>
                </c:pt>
                <c:pt idx="3280">
                  <c:v>8.0360756739345299E-4</c:v>
                </c:pt>
                <c:pt idx="3281">
                  <c:v>7.8228475890138223E-4</c:v>
                </c:pt>
                <c:pt idx="3282">
                  <c:v>7.9989333847440018E-4</c:v>
                </c:pt>
                <c:pt idx="3283">
                  <c:v>7.9687717559922947E-4</c:v>
                </c:pt>
                <c:pt idx="3284">
                  <c:v>8.153630249925183E-4</c:v>
                </c:pt>
                <c:pt idx="3285">
                  <c:v>8.2639234057940724E-4</c:v>
                </c:pt>
                <c:pt idx="3286">
                  <c:v>8.0202326104303627E-4</c:v>
                </c:pt>
                <c:pt idx="3287">
                  <c:v>8.1144778774711577E-4</c:v>
                </c:pt>
                <c:pt idx="3288">
                  <c:v>8.2251149051496214E-4</c:v>
                </c:pt>
                <c:pt idx="3289">
                  <c:v>8.1762638129241453E-4</c:v>
                </c:pt>
                <c:pt idx="3290">
                  <c:v>8.2365740875845242E-4</c:v>
                </c:pt>
                <c:pt idx="3291">
                  <c:v>8.338132363210995E-4</c:v>
                </c:pt>
                <c:pt idx="3292">
                  <c:v>8.4484740497096781E-4</c:v>
                </c:pt>
                <c:pt idx="3293">
                  <c:v>8.5682862701106765E-4</c:v>
                </c:pt>
                <c:pt idx="3294">
                  <c:v>8.6221450436418847E-4</c:v>
                </c:pt>
                <c:pt idx="3295">
                  <c:v>8.4305049029911861E-4</c:v>
                </c:pt>
                <c:pt idx="3296">
                  <c:v>8.4463826591420926E-4</c:v>
                </c:pt>
                <c:pt idx="3297">
                  <c:v>8.5292877683899133E-4</c:v>
                </c:pt>
                <c:pt idx="3298">
                  <c:v>8.340264433585444E-4</c:v>
                </c:pt>
                <c:pt idx="3299">
                  <c:v>8.3887842550852939E-4</c:v>
                </c:pt>
                <c:pt idx="3300">
                  <c:v>8.4024662967122424E-4</c:v>
                </c:pt>
                <c:pt idx="3301">
                  <c:v>8.4374252937410822E-4</c:v>
                </c:pt>
                <c:pt idx="3302">
                  <c:v>8.6289514243435427E-4</c:v>
                </c:pt>
                <c:pt idx="3303">
                  <c:v>8.7368307569659167E-4</c:v>
                </c:pt>
                <c:pt idx="3304">
                  <c:v>8.505212790183795E-4</c:v>
                </c:pt>
                <c:pt idx="3305">
                  <c:v>8.6187875961324367E-4</c:v>
                </c:pt>
                <c:pt idx="3306">
                  <c:v>8.451948667645685E-4</c:v>
                </c:pt>
                <c:pt idx="3307">
                  <c:v>8.546968248217163E-4</c:v>
                </c:pt>
                <c:pt idx="3308">
                  <c:v>8.5347008718173172E-4</c:v>
                </c:pt>
                <c:pt idx="3309">
                  <c:v>8.4587456408181222E-4</c:v>
                </c:pt>
                <c:pt idx="3310">
                  <c:v>8.4901402576677873E-4</c:v>
                </c:pt>
                <c:pt idx="3311">
                  <c:v>8.5517901910093358E-4</c:v>
                </c:pt>
                <c:pt idx="3312">
                  <c:v>8.4283251153324139E-4</c:v>
                </c:pt>
                <c:pt idx="3313">
                  <c:v>8.4098706133410573E-4</c:v>
                </c:pt>
                <c:pt idx="3314">
                  <c:v>8.2889893205271344E-4</c:v>
                </c:pt>
                <c:pt idx="3315">
                  <c:v>8.3353456329862826E-4</c:v>
                </c:pt>
                <c:pt idx="3316">
                  <c:v>8.3488269268950992E-4</c:v>
                </c:pt>
                <c:pt idx="3317">
                  <c:v>8.449574481630695E-4</c:v>
                </c:pt>
                <c:pt idx="3318">
                  <c:v>8.4348461160953356E-4</c:v>
                </c:pt>
                <c:pt idx="3319">
                  <c:v>8.3619850314082568E-4</c:v>
                </c:pt>
                <c:pt idx="3320">
                  <c:v>8.3934103318874392E-4</c:v>
                </c:pt>
                <c:pt idx="3321">
                  <c:v>8.5712834121754074E-4</c:v>
                </c:pt>
                <c:pt idx="3322">
                  <c:v>8.4968395607163175E-4</c:v>
                </c:pt>
                <c:pt idx="3323">
                  <c:v>8.4942854336604861E-4</c:v>
                </c:pt>
                <c:pt idx="3324">
                  <c:v>8.5014655321184816E-4</c:v>
                </c:pt>
                <c:pt idx="3325">
                  <c:v>8.5462555613955089E-4</c:v>
                </c:pt>
                <c:pt idx="3326">
                  <c:v>8.6786076382145056E-4</c:v>
                </c:pt>
                <c:pt idx="3327">
                  <c:v>8.4814386414917083E-4</c:v>
                </c:pt>
                <c:pt idx="3328">
                  <c:v>8.3660834378666881E-4</c:v>
                </c:pt>
                <c:pt idx="3329">
                  <c:v>8.0953263800398858E-4</c:v>
                </c:pt>
                <c:pt idx="3330">
                  <c:v>8.1550675511070706E-4</c:v>
                </c:pt>
                <c:pt idx="3331">
                  <c:v>8.108884050168914E-4</c:v>
                </c:pt>
                <c:pt idx="3332">
                  <c:v>8.2892983751697445E-4</c:v>
                </c:pt>
                <c:pt idx="3333">
                  <c:v>8.3402846547992631E-4</c:v>
                </c:pt>
                <c:pt idx="3334">
                  <c:v>8.0794162648327038E-4</c:v>
                </c:pt>
                <c:pt idx="3335">
                  <c:v>8.1588543296478764E-4</c:v>
                </c:pt>
                <c:pt idx="3336">
                  <c:v>8.3121686890275397E-4</c:v>
                </c:pt>
                <c:pt idx="3337">
                  <c:v>8.3874016445230858E-4</c:v>
                </c:pt>
                <c:pt idx="3338">
                  <c:v>8.2889727238450264E-4</c:v>
                </c:pt>
                <c:pt idx="3339">
                  <c:v>8.3089622158633351E-4</c:v>
                </c:pt>
                <c:pt idx="3340">
                  <c:v>8.2053631619276367E-4</c:v>
                </c:pt>
                <c:pt idx="3341">
                  <c:v>8.1045532451860759E-4</c:v>
                </c:pt>
                <c:pt idx="3342">
                  <c:v>8.1259487792000777E-4</c:v>
                </c:pt>
                <c:pt idx="3343">
                  <c:v>7.9721890972530207E-4</c:v>
                </c:pt>
                <c:pt idx="3344">
                  <c:v>8.1924184481785419E-4</c:v>
                </c:pt>
                <c:pt idx="3345">
                  <c:v>8.1483185463551212E-4</c:v>
                </c:pt>
                <c:pt idx="3346">
                  <c:v>8.2932729909647777E-4</c:v>
                </c:pt>
                <c:pt idx="3347">
                  <c:v>8.2826987281637643E-4</c:v>
                </c:pt>
                <c:pt idx="3348">
                  <c:v>8.1636354179346216E-4</c:v>
                </c:pt>
                <c:pt idx="3349">
                  <c:v>8.2972044062172047E-4</c:v>
                </c:pt>
                <c:pt idx="3350">
                  <c:v>8.3417439379907194E-4</c:v>
                </c:pt>
                <c:pt idx="3351">
                  <c:v>8.2467641805060172E-4</c:v>
                </c:pt>
                <c:pt idx="3352">
                  <c:v>8.1689569909197842E-4</c:v>
                </c:pt>
                <c:pt idx="3353">
                  <c:v>8.2390057146469482E-4</c:v>
                </c:pt>
                <c:pt idx="3354">
                  <c:v>8.3192734625203355E-4</c:v>
                </c:pt>
                <c:pt idx="3355">
                  <c:v>8.2505426350648061E-4</c:v>
                </c:pt>
                <c:pt idx="3356">
                  <c:v>8.0180838722931783E-4</c:v>
                </c:pt>
                <c:pt idx="3357">
                  <c:v>8.1253981421605757E-4</c:v>
                </c:pt>
                <c:pt idx="3358">
                  <c:v>8.174297871660673E-4</c:v>
                </c:pt>
                <c:pt idx="3359">
                  <c:v>8.2100227931757898E-4</c:v>
                </c:pt>
                <c:pt idx="3360">
                  <c:v>8.2238156180603655E-4</c:v>
                </c:pt>
                <c:pt idx="3361">
                  <c:v>8.053736675525206E-4</c:v>
                </c:pt>
                <c:pt idx="3362">
                  <c:v>8.2430893363566124E-4</c:v>
                </c:pt>
                <c:pt idx="3363">
                  <c:v>8.3187059336959799E-4</c:v>
                </c:pt>
                <c:pt idx="3364">
                  <c:v>8.2876835649373613E-4</c:v>
                </c:pt>
                <c:pt idx="3365">
                  <c:v>8.1912319625735666E-4</c:v>
                </c:pt>
                <c:pt idx="3366">
                  <c:v>8.2149878600595589E-4</c:v>
                </c:pt>
                <c:pt idx="3367">
                  <c:v>8.0361453438871798E-4</c:v>
                </c:pt>
                <c:pt idx="3368">
                  <c:v>8.2474147415268276E-4</c:v>
                </c:pt>
                <c:pt idx="3369">
                  <c:v>8.2966381354660271E-4</c:v>
                </c:pt>
                <c:pt idx="3370">
                  <c:v>8.3136057372713921E-4</c:v>
                </c:pt>
                <c:pt idx="3371">
                  <c:v>8.199060815364703E-4</c:v>
                </c:pt>
                <c:pt idx="3372">
                  <c:v>8.1983161288827283E-4</c:v>
                </c:pt>
                <c:pt idx="3373">
                  <c:v>8.1881812120508971E-4</c:v>
                </c:pt>
                <c:pt idx="3374">
                  <c:v>7.9932199311266152E-4</c:v>
                </c:pt>
                <c:pt idx="3375">
                  <c:v>8.1015972891882912E-4</c:v>
                </c:pt>
                <c:pt idx="3376">
                  <c:v>7.8945216051546448E-4</c:v>
                </c:pt>
                <c:pt idx="3377">
                  <c:v>7.9389779990935697E-4</c:v>
                </c:pt>
                <c:pt idx="3378">
                  <c:v>7.9219548466290539E-4</c:v>
                </c:pt>
                <c:pt idx="3379">
                  <c:v>7.8873297848108944E-4</c:v>
                </c:pt>
                <c:pt idx="3380">
                  <c:v>8.0055210527432133E-4</c:v>
                </c:pt>
                <c:pt idx="3381">
                  <c:v>8.0795140296098771E-4</c:v>
                </c:pt>
                <c:pt idx="3382">
                  <c:v>8.1603530298311982E-4</c:v>
                </c:pt>
                <c:pt idx="3383">
                  <c:v>7.9769584362151603E-4</c:v>
                </c:pt>
                <c:pt idx="3384">
                  <c:v>8.0333387401672254E-4</c:v>
                </c:pt>
                <c:pt idx="3385">
                  <c:v>8.0597308025666403E-4</c:v>
                </c:pt>
                <c:pt idx="3386">
                  <c:v>7.9067874198019143E-4</c:v>
                </c:pt>
                <c:pt idx="3387">
                  <c:v>7.9259823942681696E-4</c:v>
                </c:pt>
                <c:pt idx="3388">
                  <c:v>7.8592813126163055E-4</c:v>
                </c:pt>
                <c:pt idx="3389">
                  <c:v>8.0388021826878508E-4</c:v>
                </c:pt>
                <c:pt idx="3390">
                  <c:v>7.8518088269881076E-4</c:v>
                </c:pt>
                <c:pt idx="3391">
                  <c:v>7.907977644876058E-4</c:v>
                </c:pt>
                <c:pt idx="3392">
                  <c:v>7.904653197546047E-4</c:v>
                </c:pt>
                <c:pt idx="3393">
                  <c:v>7.7942054721358018E-4</c:v>
                </c:pt>
                <c:pt idx="3394">
                  <c:v>7.7733488054803517E-4</c:v>
                </c:pt>
                <c:pt idx="3395">
                  <c:v>7.9102408956731297E-4</c:v>
                </c:pt>
                <c:pt idx="3396">
                  <c:v>7.8718076573017757E-4</c:v>
                </c:pt>
                <c:pt idx="3397">
                  <c:v>8.0390885977430849E-4</c:v>
                </c:pt>
                <c:pt idx="3398">
                  <c:v>7.9881595868363533E-4</c:v>
                </c:pt>
                <c:pt idx="3399">
                  <c:v>7.9874081099932687E-4</c:v>
                </c:pt>
                <c:pt idx="3400">
                  <c:v>8.0110238276494077E-4</c:v>
                </c:pt>
                <c:pt idx="3401">
                  <c:v>7.6338525876837673E-4</c:v>
                </c:pt>
                <c:pt idx="3402">
                  <c:v>7.7907770282058524E-4</c:v>
                </c:pt>
                <c:pt idx="3403">
                  <c:v>7.8611656135848986E-4</c:v>
                </c:pt>
                <c:pt idx="3404">
                  <c:v>7.9547276492763911E-4</c:v>
                </c:pt>
                <c:pt idx="3405">
                  <c:v>7.9208402187153971E-4</c:v>
                </c:pt>
                <c:pt idx="3406">
                  <c:v>7.754066050300988E-4</c:v>
                </c:pt>
                <c:pt idx="3407">
                  <c:v>7.842349102722807E-4</c:v>
                </c:pt>
                <c:pt idx="3408">
                  <c:v>7.9112265676897049E-4</c:v>
                </c:pt>
                <c:pt idx="3409">
                  <c:v>7.9919939530963431E-4</c:v>
                </c:pt>
                <c:pt idx="3410">
                  <c:v>8.0741558986644466E-4</c:v>
                </c:pt>
                <c:pt idx="3411">
                  <c:v>8.2134895880594866E-4</c:v>
                </c:pt>
                <c:pt idx="3412">
                  <c:v>8.1323449737933273E-4</c:v>
                </c:pt>
                <c:pt idx="3413">
                  <c:v>7.8864562958672936E-4</c:v>
                </c:pt>
                <c:pt idx="3414">
                  <c:v>8.1224969428647382E-4</c:v>
                </c:pt>
                <c:pt idx="3415">
                  <c:v>8.1384996324150615E-4</c:v>
                </c:pt>
                <c:pt idx="3416">
                  <c:v>8.1372902624562711E-4</c:v>
                </c:pt>
                <c:pt idx="3417">
                  <c:v>8.3481467920192812E-4</c:v>
                </c:pt>
                <c:pt idx="3418">
                  <c:v>8.2047033060732863E-4</c:v>
                </c:pt>
                <c:pt idx="3419">
                  <c:v>8.1530014406132616E-4</c:v>
                </c:pt>
                <c:pt idx="3420">
                  <c:v>8.3049567276282277E-4</c:v>
                </c:pt>
                <c:pt idx="3421">
                  <c:v>8.1136263949236199E-4</c:v>
                </c:pt>
                <c:pt idx="3422">
                  <c:v>8.0852980496446585E-4</c:v>
                </c:pt>
                <c:pt idx="3423">
                  <c:v>7.9798182163085668E-4</c:v>
                </c:pt>
                <c:pt idx="3424">
                  <c:v>8.1151116931805914E-4</c:v>
                </c:pt>
                <c:pt idx="3425">
                  <c:v>8.0426042783925263E-4</c:v>
                </c:pt>
                <c:pt idx="3426">
                  <c:v>8.0362173880042733E-4</c:v>
                </c:pt>
                <c:pt idx="3427">
                  <c:v>8.1081029149813338E-4</c:v>
                </c:pt>
                <c:pt idx="3428">
                  <c:v>8.0712214906314026E-4</c:v>
                </c:pt>
                <c:pt idx="3429">
                  <c:v>7.8624504000704355E-4</c:v>
                </c:pt>
                <c:pt idx="3430">
                  <c:v>8.0439698253413649E-4</c:v>
                </c:pt>
                <c:pt idx="3431">
                  <c:v>8.0008277105908933E-4</c:v>
                </c:pt>
                <c:pt idx="3432">
                  <c:v>8.1286139866470998E-4</c:v>
                </c:pt>
                <c:pt idx="3433">
                  <c:v>8.1656551256908071E-4</c:v>
                </c:pt>
                <c:pt idx="3434">
                  <c:v>8.2589116056055057E-4</c:v>
                </c:pt>
                <c:pt idx="3435">
                  <c:v>8.1399988946550563E-4</c:v>
                </c:pt>
                <c:pt idx="3436">
                  <c:v>8.2979876218435347E-4</c:v>
                </c:pt>
                <c:pt idx="3437">
                  <c:v>8.1576153615620919E-4</c:v>
                </c:pt>
                <c:pt idx="3438">
                  <c:v>8.22909686203584E-4</c:v>
                </c:pt>
                <c:pt idx="3439">
                  <c:v>8.3812308390500813E-4</c:v>
                </c:pt>
                <c:pt idx="3440">
                  <c:v>8.5046596206323963E-4</c:v>
                </c:pt>
                <c:pt idx="3441">
                  <c:v>8.4018708284457739E-4</c:v>
                </c:pt>
                <c:pt idx="3442">
                  <c:v>8.3570364569357774E-4</c:v>
                </c:pt>
                <c:pt idx="3443">
                  <c:v>8.1802781028807376E-4</c:v>
                </c:pt>
                <c:pt idx="3444">
                  <c:v>8.3761682686946148E-4</c:v>
                </c:pt>
                <c:pt idx="3445">
                  <c:v>8.3402963347092287E-4</c:v>
                </c:pt>
                <c:pt idx="3446">
                  <c:v>8.1447763205419813E-4</c:v>
                </c:pt>
                <c:pt idx="3447">
                  <c:v>8.2755379253263758E-4</c:v>
                </c:pt>
                <c:pt idx="3448">
                  <c:v>8.3332495080617607E-4</c:v>
                </c:pt>
                <c:pt idx="3449">
                  <c:v>8.3051533787350303E-4</c:v>
                </c:pt>
                <c:pt idx="3450">
                  <c:v>8.2789596940964483E-4</c:v>
                </c:pt>
                <c:pt idx="3451">
                  <c:v>8.5042637956278457E-4</c:v>
                </c:pt>
                <c:pt idx="3452">
                  <c:v>8.45613641389511E-4</c:v>
                </c:pt>
                <c:pt idx="3453">
                  <c:v>8.7242961131462498E-4</c:v>
                </c:pt>
                <c:pt idx="3454">
                  <c:v>8.6293298526087382E-4</c:v>
                </c:pt>
                <c:pt idx="3455">
                  <c:v>8.3215618842979598E-4</c:v>
                </c:pt>
                <c:pt idx="3456">
                  <c:v>8.4612356773432977E-4</c:v>
                </c:pt>
                <c:pt idx="3457">
                  <c:v>8.4562916767831674E-4</c:v>
                </c:pt>
                <c:pt idx="3458">
                  <c:v>8.5434035843290194E-4</c:v>
                </c:pt>
                <c:pt idx="3459">
                  <c:v>8.4057240048564989E-4</c:v>
                </c:pt>
                <c:pt idx="3460">
                  <c:v>8.4673693614449868E-4</c:v>
                </c:pt>
                <c:pt idx="3461">
                  <c:v>8.4899576469671801E-4</c:v>
                </c:pt>
                <c:pt idx="3462">
                  <c:v>8.533192306053219E-4</c:v>
                </c:pt>
                <c:pt idx="3463">
                  <c:v>8.5418852979054778E-4</c:v>
                </c:pt>
                <c:pt idx="3464">
                  <c:v>8.3762490853580131E-4</c:v>
                </c:pt>
                <c:pt idx="3465">
                  <c:v>8.4408032721475809E-4</c:v>
                </c:pt>
                <c:pt idx="3466">
                  <c:v>8.3766369747403447E-4</c:v>
                </c:pt>
                <c:pt idx="3467">
                  <c:v>8.6064098610955412E-4</c:v>
                </c:pt>
                <c:pt idx="3468">
                  <c:v>8.6027679523628295E-4</c:v>
                </c:pt>
                <c:pt idx="3469">
                  <c:v>8.4082992371878383E-4</c:v>
                </c:pt>
                <c:pt idx="3470">
                  <c:v>8.4812750868932217E-4</c:v>
                </c:pt>
                <c:pt idx="3471">
                  <c:v>8.5757243136621133E-4</c:v>
                </c:pt>
                <c:pt idx="3472">
                  <c:v>8.7735861343408311E-4</c:v>
                </c:pt>
                <c:pt idx="3473">
                  <c:v>8.6988825278131994E-4</c:v>
                </c:pt>
                <c:pt idx="3474">
                  <c:v>8.5556289670459277E-4</c:v>
                </c:pt>
                <c:pt idx="3475">
                  <c:v>8.6108990747047062E-4</c:v>
                </c:pt>
                <c:pt idx="3476">
                  <c:v>8.5132825176796687E-4</c:v>
                </c:pt>
                <c:pt idx="3477">
                  <c:v>8.4115847813252961E-4</c:v>
                </c:pt>
                <c:pt idx="3478">
                  <c:v>8.6760307619142773E-4</c:v>
                </c:pt>
                <c:pt idx="3479">
                  <c:v>8.5484246732452649E-4</c:v>
                </c:pt>
                <c:pt idx="3480">
                  <c:v>8.7025742262062538E-4</c:v>
                </c:pt>
                <c:pt idx="3481">
                  <c:v>8.8745690638870737E-4</c:v>
                </c:pt>
                <c:pt idx="3482">
                  <c:v>8.6094339287117361E-4</c:v>
                </c:pt>
                <c:pt idx="3483">
                  <c:v>8.5864879873670291E-4</c:v>
                </c:pt>
                <c:pt idx="3484">
                  <c:v>8.900998021750795E-4</c:v>
                </c:pt>
                <c:pt idx="3485">
                  <c:v>8.8615890637316842E-4</c:v>
                </c:pt>
                <c:pt idx="3486">
                  <c:v>8.4831349074512028E-4</c:v>
                </c:pt>
                <c:pt idx="3487">
                  <c:v>8.5413338496144941E-4</c:v>
                </c:pt>
                <c:pt idx="3488">
                  <c:v>8.8031037322149704E-4</c:v>
                </c:pt>
                <c:pt idx="3489">
                  <c:v>8.6443366919490387E-4</c:v>
                </c:pt>
                <c:pt idx="3490">
                  <c:v>8.7384772869740187E-4</c:v>
                </c:pt>
                <c:pt idx="3491">
                  <c:v>8.8098167961914576E-4</c:v>
                </c:pt>
                <c:pt idx="3492">
                  <c:v>8.7841168355591148E-4</c:v>
                </c:pt>
                <c:pt idx="3493">
                  <c:v>8.6716799683180716E-4</c:v>
                </c:pt>
                <c:pt idx="3494">
                  <c:v>8.8415688592739523E-4</c:v>
                </c:pt>
                <c:pt idx="3495">
                  <c:v>8.8418584237558943E-4</c:v>
                </c:pt>
                <c:pt idx="3496">
                  <c:v>8.744991261927477E-4</c:v>
                </c:pt>
                <c:pt idx="3497">
                  <c:v>8.9927094627737165E-4</c:v>
                </c:pt>
                <c:pt idx="3498">
                  <c:v>8.8900961199719496E-4</c:v>
                </c:pt>
                <c:pt idx="3499">
                  <c:v>8.8092519423349166E-4</c:v>
                </c:pt>
                <c:pt idx="3500">
                  <c:v>9.0555505376137388E-4</c:v>
                </c:pt>
                <c:pt idx="3501">
                  <c:v>9.0081353467079373E-4</c:v>
                </c:pt>
                <c:pt idx="3502">
                  <c:v>9.0813878966682787E-4</c:v>
                </c:pt>
                <c:pt idx="3503">
                  <c:v>8.9796602096138892E-4</c:v>
                </c:pt>
                <c:pt idx="3504">
                  <c:v>8.9312405118536001E-4</c:v>
                </c:pt>
                <c:pt idx="3505">
                  <c:v>8.9737278499843899E-4</c:v>
                </c:pt>
                <c:pt idx="3506">
                  <c:v>9.3223716232098135E-4</c:v>
                </c:pt>
                <c:pt idx="3507">
                  <c:v>9.1263394075772469E-4</c:v>
                </c:pt>
                <c:pt idx="3508">
                  <c:v>9.1198053115022564E-4</c:v>
                </c:pt>
                <c:pt idx="3509">
                  <c:v>8.9367775967988308E-4</c:v>
                </c:pt>
                <c:pt idx="3510">
                  <c:v>9.086164959093919E-4</c:v>
                </c:pt>
                <c:pt idx="3511">
                  <c:v>9.2200036312314881E-4</c:v>
                </c:pt>
                <c:pt idx="3512">
                  <c:v>9.1729461154082409E-4</c:v>
                </c:pt>
                <c:pt idx="3513">
                  <c:v>8.9814486800562855E-4</c:v>
                </c:pt>
                <c:pt idx="3514">
                  <c:v>8.9624553035829607E-4</c:v>
                </c:pt>
                <c:pt idx="3515">
                  <c:v>9.0487553047199085E-4</c:v>
                </c:pt>
                <c:pt idx="3516">
                  <c:v>9.1396526382060684E-4</c:v>
                </c:pt>
                <c:pt idx="3517">
                  <c:v>9.110607793735711E-4</c:v>
                </c:pt>
                <c:pt idx="3518">
                  <c:v>9.100702656335126E-4</c:v>
                </c:pt>
                <c:pt idx="3519">
                  <c:v>9.2235936374168129E-4</c:v>
                </c:pt>
                <c:pt idx="3520">
                  <c:v>9.2666623218077779E-4</c:v>
                </c:pt>
                <c:pt idx="3521">
                  <c:v>9.0012826672358477E-4</c:v>
                </c:pt>
                <c:pt idx="3522">
                  <c:v>9.2245649688464735E-4</c:v>
                </c:pt>
                <c:pt idx="3523">
                  <c:v>9.357043047116011E-4</c:v>
                </c:pt>
                <c:pt idx="3524">
                  <c:v>9.1109007543438176E-4</c:v>
                </c:pt>
                <c:pt idx="3525">
                  <c:v>9.1083490441624807E-4</c:v>
                </c:pt>
                <c:pt idx="3526">
                  <c:v>9.2627654163469756E-4</c:v>
                </c:pt>
                <c:pt idx="3527">
                  <c:v>9.2240653294476489E-4</c:v>
                </c:pt>
                <c:pt idx="3528">
                  <c:v>9.2094299456666568E-4</c:v>
                </c:pt>
                <c:pt idx="3529">
                  <c:v>9.1981930261365527E-4</c:v>
                </c:pt>
                <c:pt idx="3530">
                  <c:v>9.4483916818246378E-4</c:v>
                </c:pt>
                <c:pt idx="3531">
                  <c:v>9.3023939250514635E-4</c:v>
                </c:pt>
                <c:pt idx="3532">
                  <c:v>9.3443880612785327E-4</c:v>
                </c:pt>
                <c:pt idx="3533">
                  <c:v>9.3254811379490932E-4</c:v>
                </c:pt>
                <c:pt idx="3534">
                  <c:v>9.3732511411505663E-4</c:v>
                </c:pt>
                <c:pt idx="3535">
                  <c:v>9.4432548605633546E-4</c:v>
                </c:pt>
                <c:pt idx="3536">
                  <c:v>9.4641925971844488E-4</c:v>
                </c:pt>
                <c:pt idx="3537">
                  <c:v>9.4420350425839048E-4</c:v>
                </c:pt>
                <c:pt idx="3538">
                  <c:v>9.4475956386177562E-4</c:v>
                </c:pt>
                <c:pt idx="3539">
                  <c:v>9.2628458605275297E-4</c:v>
                </c:pt>
                <c:pt idx="3540">
                  <c:v>9.2317439731401038E-4</c:v>
                </c:pt>
                <c:pt idx="3541">
                  <c:v>9.3095484909901279E-4</c:v>
                </c:pt>
                <c:pt idx="3542">
                  <c:v>9.2725456765846187E-4</c:v>
                </c:pt>
                <c:pt idx="3543">
                  <c:v>9.4040109409057181E-4</c:v>
                </c:pt>
                <c:pt idx="3544">
                  <c:v>9.3701177799506547E-4</c:v>
                </c:pt>
                <c:pt idx="3545">
                  <c:v>9.2964017795681901E-4</c:v>
                </c:pt>
                <c:pt idx="3546">
                  <c:v>9.3247966366471937E-4</c:v>
                </c:pt>
                <c:pt idx="3547">
                  <c:v>9.2944717538688353E-4</c:v>
                </c:pt>
                <c:pt idx="3548">
                  <c:v>9.3878136245180443E-4</c:v>
                </c:pt>
                <c:pt idx="3549">
                  <c:v>9.2279738164198857E-4</c:v>
                </c:pt>
                <c:pt idx="3550">
                  <c:v>9.5363213190756641E-4</c:v>
                </c:pt>
                <c:pt idx="3551">
                  <c:v>9.4859105078095576E-4</c:v>
                </c:pt>
                <c:pt idx="3552">
                  <c:v>9.6749632346631155E-4</c:v>
                </c:pt>
                <c:pt idx="3553">
                  <c:v>9.4198470767018296E-4</c:v>
                </c:pt>
                <c:pt idx="3554">
                  <c:v>9.1831408137533436E-4</c:v>
                </c:pt>
                <c:pt idx="3555">
                  <c:v>9.3334798154991031E-4</c:v>
                </c:pt>
                <c:pt idx="3556">
                  <c:v>9.2819108011462628E-4</c:v>
                </c:pt>
                <c:pt idx="3557">
                  <c:v>9.0408177112911731E-4</c:v>
                </c:pt>
                <c:pt idx="3558">
                  <c:v>9.3557123868842379E-4</c:v>
                </c:pt>
                <c:pt idx="3559">
                  <c:v>9.3623144192445367E-4</c:v>
                </c:pt>
                <c:pt idx="3560">
                  <c:v>9.3039878686100369E-4</c:v>
                </c:pt>
                <c:pt idx="3561">
                  <c:v>9.2457401723275402E-4</c:v>
                </c:pt>
                <c:pt idx="3562">
                  <c:v>9.4328322871815124E-4</c:v>
                </c:pt>
                <c:pt idx="3563">
                  <c:v>9.2805394828454515E-4</c:v>
                </c:pt>
                <c:pt idx="3564">
                  <c:v>9.2139528544544949E-4</c:v>
                </c:pt>
                <c:pt idx="3565">
                  <c:v>9.3042345878262733E-4</c:v>
                </c:pt>
                <c:pt idx="3566">
                  <c:v>9.3131048602263877E-4</c:v>
                </c:pt>
                <c:pt idx="3567">
                  <c:v>9.2041791323560908E-4</c:v>
                </c:pt>
                <c:pt idx="3568">
                  <c:v>9.2531495848359826E-4</c:v>
                </c:pt>
                <c:pt idx="3569">
                  <c:v>9.2705004419689268E-4</c:v>
                </c:pt>
                <c:pt idx="3570">
                  <c:v>9.1869347575940273E-4</c:v>
                </c:pt>
                <c:pt idx="3571">
                  <c:v>9.4505179726822228E-4</c:v>
                </c:pt>
                <c:pt idx="3572">
                  <c:v>9.5673738847581351E-4</c:v>
                </c:pt>
                <c:pt idx="3573">
                  <c:v>9.6184619019183714E-4</c:v>
                </c:pt>
                <c:pt idx="3574">
                  <c:v>9.5090838969543476E-4</c:v>
                </c:pt>
                <c:pt idx="3575">
                  <c:v>9.4925971524511849E-4</c:v>
                </c:pt>
                <c:pt idx="3576">
                  <c:v>9.6075644636434436E-4</c:v>
                </c:pt>
                <c:pt idx="3577">
                  <c:v>9.6138988568427949E-4</c:v>
                </c:pt>
                <c:pt idx="3578">
                  <c:v>9.6283989382024465E-4</c:v>
                </c:pt>
                <c:pt idx="3579">
                  <c:v>9.6137394278929212E-4</c:v>
                </c:pt>
                <c:pt idx="3580">
                  <c:v>9.6326952640292884E-4</c:v>
                </c:pt>
                <c:pt idx="3581">
                  <c:v>9.6129022533966886E-4</c:v>
                </c:pt>
                <c:pt idx="3582">
                  <c:v>9.6604572496002052E-4</c:v>
                </c:pt>
                <c:pt idx="3583">
                  <c:v>9.4271353765181887E-4</c:v>
                </c:pt>
                <c:pt idx="3584">
                  <c:v>9.4313058416514532E-4</c:v>
                </c:pt>
                <c:pt idx="3585">
                  <c:v>9.5149039858523766E-4</c:v>
                </c:pt>
                <c:pt idx="3586">
                  <c:v>9.3506393176357133E-4</c:v>
                </c:pt>
                <c:pt idx="3587">
                  <c:v>9.4662649623721029E-4</c:v>
                </c:pt>
                <c:pt idx="3588">
                  <c:v>9.7019028850498412E-4</c:v>
                </c:pt>
                <c:pt idx="3589">
                  <c:v>9.5286708700156886E-4</c:v>
                </c:pt>
                <c:pt idx="3590">
                  <c:v>9.5290751338836211E-4</c:v>
                </c:pt>
                <c:pt idx="3591">
                  <c:v>9.626197340424045E-4</c:v>
                </c:pt>
                <c:pt idx="3592">
                  <c:v>9.7418829542617687E-4</c:v>
                </c:pt>
                <c:pt idx="3593">
                  <c:v>9.9033859985195208E-4</c:v>
                </c:pt>
                <c:pt idx="3594">
                  <c:v>9.8649657020259533E-4</c:v>
                </c:pt>
                <c:pt idx="3595">
                  <c:v>9.6405659001598781E-4</c:v>
                </c:pt>
                <c:pt idx="3596">
                  <c:v>9.4188565507737066E-4</c:v>
                </c:pt>
                <c:pt idx="3597">
                  <c:v>9.6301038757179132E-4</c:v>
                </c:pt>
                <c:pt idx="3598">
                  <c:v>9.6773524054347842E-4</c:v>
                </c:pt>
                <c:pt idx="3599">
                  <c:v>9.6931381988272505E-4</c:v>
                </c:pt>
                <c:pt idx="3600">
                  <c:v>9.5518398925075062E-4</c:v>
                </c:pt>
                <c:pt idx="3601">
                  <c:v>9.6984236839279647E-4</c:v>
                </c:pt>
                <c:pt idx="3602">
                  <c:v>9.7269307646610217E-4</c:v>
                </c:pt>
                <c:pt idx="3603">
                  <c:v>9.6073513414245723E-4</c:v>
                </c:pt>
                <c:pt idx="3604">
                  <c:v>9.636812016724965E-4</c:v>
                </c:pt>
                <c:pt idx="3605">
                  <c:v>9.7541508127158938E-4</c:v>
                </c:pt>
                <c:pt idx="3606">
                  <c:v>9.6209628800587844E-4</c:v>
                </c:pt>
                <c:pt idx="3607">
                  <c:v>9.5882240792026768E-4</c:v>
                </c:pt>
                <c:pt idx="3608">
                  <c:v>9.681032081704609E-4</c:v>
                </c:pt>
                <c:pt idx="3609">
                  <c:v>9.6449606494706868E-4</c:v>
                </c:pt>
                <c:pt idx="3610">
                  <c:v>9.659915604899172E-4</c:v>
                </c:pt>
                <c:pt idx="3611">
                  <c:v>9.9185453155108561E-4</c:v>
                </c:pt>
                <c:pt idx="3612">
                  <c:v>9.7705868800632232E-4</c:v>
                </c:pt>
                <c:pt idx="3613">
                  <c:v>1.0095474202477101E-3</c:v>
                </c:pt>
                <c:pt idx="3614">
                  <c:v>9.8181451927055745E-4</c:v>
                </c:pt>
                <c:pt idx="3615">
                  <c:v>9.9358644075810934E-4</c:v>
                </c:pt>
                <c:pt idx="3616">
                  <c:v>9.8406744507329672E-4</c:v>
                </c:pt>
                <c:pt idx="3617">
                  <c:v>9.7728957231246662E-4</c:v>
                </c:pt>
                <c:pt idx="3618">
                  <c:v>9.9445013909763317E-4</c:v>
                </c:pt>
                <c:pt idx="3619">
                  <c:v>9.7669796856125388E-4</c:v>
                </c:pt>
                <c:pt idx="3620">
                  <c:v>9.9024706162038401E-4</c:v>
                </c:pt>
                <c:pt idx="3621">
                  <c:v>9.884449269428326E-4</c:v>
                </c:pt>
                <c:pt idx="3622">
                  <c:v>9.9259127298352177E-4</c:v>
                </c:pt>
                <c:pt idx="3623">
                  <c:v>1.0214698469918834E-3</c:v>
                </c:pt>
                <c:pt idx="3624">
                  <c:v>9.9188057137154328E-4</c:v>
                </c:pt>
                <c:pt idx="3625">
                  <c:v>9.778785176031092E-4</c:v>
                </c:pt>
                <c:pt idx="3626">
                  <c:v>9.9610935690292216E-4</c:v>
                </c:pt>
                <c:pt idx="3627">
                  <c:v>1.0097709161024468E-3</c:v>
                </c:pt>
                <c:pt idx="3628">
                  <c:v>9.9903802518403069E-4</c:v>
                </c:pt>
                <c:pt idx="3629">
                  <c:v>9.9412207828572735E-4</c:v>
                </c:pt>
                <c:pt idx="3630">
                  <c:v>1.0085901330456957E-3</c:v>
                </c:pt>
                <c:pt idx="3631">
                  <c:v>1.0011889380669291E-3</c:v>
                </c:pt>
                <c:pt idx="3632">
                  <c:v>9.7648627896089121E-4</c:v>
                </c:pt>
                <c:pt idx="3633">
                  <c:v>1.0135970453028762E-3</c:v>
                </c:pt>
                <c:pt idx="3634">
                  <c:v>1.0082839734217028E-3</c:v>
                </c:pt>
                <c:pt idx="3635">
                  <c:v>1.0095679963921654E-3</c:v>
                </c:pt>
                <c:pt idx="3636">
                  <c:v>1.0209792748727506E-3</c:v>
                </c:pt>
                <c:pt idx="3637">
                  <c:v>1.0110592733112134E-3</c:v>
                </c:pt>
                <c:pt idx="3638">
                  <c:v>1.016496237776471E-3</c:v>
                </c:pt>
                <c:pt idx="3639">
                  <c:v>1.0184821788996796E-3</c:v>
                </c:pt>
                <c:pt idx="3640">
                  <c:v>1.0201471105244254E-3</c:v>
                </c:pt>
                <c:pt idx="3641">
                  <c:v>1.0080504566808599E-3</c:v>
                </c:pt>
                <c:pt idx="3642">
                  <c:v>1.0032548669361816E-3</c:v>
                </c:pt>
                <c:pt idx="3643">
                  <c:v>1.0004648996769152E-3</c:v>
                </c:pt>
                <c:pt idx="3644">
                  <c:v>1.010457266707417E-3</c:v>
                </c:pt>
                <c:pt idx="3645">
                  <c:v>9.9649517018514226E-4</c:v>
                </c:pt>
                <c:pt idx="3646">
                  <c:v>9.9483611261850504E-4</c:v>
                </c:pt>
                <c:pt idx="3647">
                  <c:v>9.9134145441669131E-4</c:v>
                </c:pt>
                <c:pt idx="3648">
                  <c:v>1.0182132920803113E-3</c:v>
                </c:pt>
                <c:pt idx="3649">
                  <c:v>1.0161021484617293E-3</c:v>
                </c:pt>
                <c:pt idx="3650">
                  <c:v>1.0146512774625138E-3</c:v>
                </c:pt>
                <c:pt idx="3651">
                  <c:v>1.0127241873393593E-3</c:v>
                </c:pt>
                <c:pt idx="3652">
                  <c:v>1.012806904871387E-3</c:v>
                </c:pt>
                <c:pt idx="3653">
                  <c:v>1.0341083247619595E-3</c:v>
                </c:pt>
                <c:pt idx="3654">
                  <c:v>1.0399487632323638E-3</c:v>
                </c:pt>
                <c:pt idx="3655">
                  <c:v>1.039114187556784E-3</c:v>
                </c:pt>
                <c:pt idx="3656">
                  <c:v>1.034116323394092E-3</c:v>
                </c:pt>
                <c:pt idx="3657">
                  <c:v>1.0357317857213736E-3</c:v>
                </c:pt>
                <c:pt idx="3658">
                  <c:v>1.0413766129735201E-3</c:v>
                </c:pt>
                <c:pt idx="3659">
                  <c:v>1.030958850194525E-3</c:v>
                </c:pt>
                <c:pt idx="3660">
                  <c:v>1.0478212487609355E-3</c:v>
                </c:pt>
                <c:pt idx="3661">
                  <c:v>1.047943026591304E-3</c:v>
                </c:pt>
                <c:pt idx="3662">
                  <c:v>1.0385388631198858E-3</c:v>
                </c:pt>
                <c:pt idx="3663">
                  <c:v>1.0704341555430462E-3</c:v>
                </c:pt>
                <c:pt idx="3664">
                  <c:v>1.0511958475216958E-3</c:v>
                </c:pt>
                <c:pt idx="3665">
                  <c:v>1.0441968072936452E-3</c:v>
                </c:pt>
                <c:pt idx="3666">
                  <c:v>1.0516147568592458E-3</c:v>
                </c:pt>
                <c:pt idx="3667">
                  <c:v>1.0475697055708094E-3</c:v>
                </c:pt>
                <c:pt idx="3668">
                  <c:v>1.0401521241530838E-3</c:v>
                </c:pt>
                <c:pt idx="3669">
                  <c:v>1.0326568206593951E-3</c:v>
                </c:pt>
                <c:pt idx="3670">
                  <c:v>1.0290693410978326E-3</c:v>
                </c:pt>
                <c:pt idx="3671">
                  <c:v>1.0355790225331858E-3</c:v>
                </c:pt>
                <c:pt idx="3672">
                  <c:v>1.0360868342697298E-3</c:v>
                </c:pt>
                <c:pt idx="3673">
                  <c:v>1.0393453541205624E-3</c:v>
                </c:pt>
                <c:pt idx="3674">
                  <c:v>1.0496177424772705E-3</c:v>
                </c:pt>
                <c:pt idx="3675">
                  <c:v>1.015237480257928E-3</c:v>
                </c:pt>
                <c:pt idx="3676">
                  <c:v>1.0402851264516766E-3</c:v>
                </c:pt>
                <c:pt idx="3677">
                  <c:v>1.0558935421341564E-3</c:v>
                </c:pt>
                <c:pt idx="3678">
                  <c:v>1.0360018284210784E-3</c:v>
                </c:pt>
                <c:pt idx="3679">
                  <c:v>1.0295601840633723E-3</c:v>
                </c:pt>
                <c:pt idx="3680">
                  <c:v>1.0319632133066164E-3</c:v>
                </c:pt>
                <c:pt idx="3681">
                  <c:v>1.0409294772072929E-3</c:v>
                </c:pt>
                <c:pt idx="3682">
                  <c:v>1.0367556064302676E-3</c:v>
                </c:pt>
                <c:pt idx="3683">
                  <c:v>1.0381667266680188E-3</c:v>
                </c:pt>
                <c:pt idx="3684">
                  <c:v>1.0453534149844808E-3</c:v>
                </c:pt>
                <c:pt idx="3685">
                  <c:v>1.042535062643441E-3</c:v>
                </c:pt>
                <c:pt idx="3686">
                  <c:v>1.0349932925290399E-3</c:v>
                </c:pt>
                <c:pt idx="3687">
                  <c:v>1.0386930805399192E-3</c:v>
                </c:pt>
                <c:pt idx="3688">
                  <c:v>1.0504391972386167E-3</c:v>
                </c:pt>
                <c:pt idx="3689">
                  <c:v>1.0426890655639716E-3</c:v>
                </c:pt>
                <c:pt idx="3690">
                  <c:v>1.0523421025466174E-3</c:v>
                </c:pt>
                <c:pt idx="3691">
                  <c:v>1.0553555815231996E-3</c:v>
                </c:pt>
                <c:pt idx="3692">
                  <c:v>1.059028301518759E-3</c:v>
                </c:pt>
                <c:pt idx="3693">
                  <c:v>1.0493758692735726E-3</c:v>
                </c:pt>
                <c:pt idx="3694">
                  <c:v>1.0534073046098984E-3</c:v>
                </c:pt>
                <c:pt idx="3695">
                  <c:v>1.0440971152934993E-3</c:v>
                </c:pt>
                <c:pt idx="3696">
                  <c:v>1.0503953790514445E-3</c:v>
                </c:pt>
                <c:pt idx="3697">
                  <c:v>1.0516557961015487E-3</c:v>
                </c:pt>
                <c:pt idx="3698">
                  <c:v>1.0601953272436522E-3</c:v>
                </c:pt>
                <c:pt idx="3699">
                  <c:v>1.0541967101889164E-3</c:v>
                </c:pt>
                <c:pt idx="3700">
                  <c:v>1.0491674220333366E-3</c:v>
                </c:pt>
                <c:pt idx="3701">
                  <c:v>1.0422098631483966E-3</c:v>
                </c:pt>
                <c:pt idx="3702">
                  <c:v>1.0557428605407974E-3</c:v>
                </c:pt>
                <c:pt idx="3703">
                  <c:v>1.057181030513322E-3</c:v>
                </c:pt>
                <c:pt idx="3704">
                  <c:v>1.0381258407458163E-3</c:v>
                </c:pt>
                <c:pt idx="3705">
                  <c:v>1.0714689281653064E-3</c:v>
                </c:pt>
                <c:pt idx="3706">
                  <c:v>1.0602747995555879E-3</c:v>
                </c:pt>
                <c:pt idx="3707">
                  <c:v>1.0350549338593881E-3</c:v>
                </c:pt>
                <c:pt idx="3708">
                  <c:v>1.0517366678788188E-3</c:v>
                </c:pt>
                <c:pt idx="3709">
                  <c:v>1.051268324007754E-3</c:v>
                </c:pt>
                <c:pt idx="3710">
                  <c:v>1.0608013391041628E-3</c:v>
                </c:pt>
                <c:pt idx="3711">
                  <c:v>1.0371295674892224E-3</c:v>
                </c:pt>
                <c:pt idx="3712">
                  <c:v>1.0543792860797493E-3</c:v>
                </c:pt>
                <c:pt idx="3713">
                  <c:v>1.0717840496774693E-3</c:v>
                </c:pt>
                <c:pt idx="3714">
                  <c:v>1.0734241681394324E-3</c:v>
                </c:pt>
                <c:pt idx="3715">
                  <c:v>1.077317340316763E-3</c:v>
                </c:pt>
                <c:pt idx="3716">
                  <c:v>1.0770822596725866E-3</c:v>
                </c:pt>
                <c:pt idx="3717">
                  <c:v>1.0773250306260061E-3</c:v>
                </c:pt>
                <c:pt idx="3718">
                  <c:v>1.0940220713905879E-3</c:v>
                </c:pt>
                <c:pt idx="3719">
                  <c:v>1.0597521279643188E-3</c:v>
                </c:pt>
                <c:pt idx="3720">
                  <c:v>1.0803852672751268E-3</c:v>
                </c:pt>
                <c:pt idx="3721">
                  <c:v>1.0720627253338298E-3</c:v>
                </c:pt>
                <c:pt idx="3722">
                  <c:v>1.0720298152032074E-3</c:v>
                </c:pt>
                <c:pt idx="3723">
                  <c:v>1.0682352782232592E-3</c:v>
                </c:pt>
                <c:pt idx="3724">
                  <c:v>1.0562040024833198E-3</c:v>
                </c:pt>
                <c:pt idx="3725">
                  <c:v>1.0632237275691452E-3</c:v>
                </c:pt>
                <c:pt idx="3726">
                  <c:v>1.0484850350204165E-3</c:v>
                </c:pt>
                <c:pt idx="3727">
                  <c:v>1.0576187813724053E-3</c:v>
                </c:pt>
                <c:pt idx="3728">
                  <c:v>1.0783753922806397E-3</c:v>
                </c:pt>
                <c:pt idx="3729">
                  <c:v>1.0705483553765656E-3</c:v>
                </c:pt>
                <c:pt idx="3730">
                  <c:v>1.0774893552437535E-3</c:v>
                </c:pt>
                <c:pt idx="3731">
                  <c:v>1.0528869912196136E-3</c:v>
                </c:pt>
                <c:pt idx="3732">
                  <c:v>1.0467606314699528E-3</c:v>
                </c:pt>
                <c:pt idx="3733">
                  <c:v>1.074265183993532E-3</c:v>
                </c:pt>
                <c:pt idx="3734">
                  <c:v>1.0619945152283113E-3</c:v>
                </c:pt>
                <c:pt idx="3735">
                  <c:v>1.0625854966213239E-3</c:v>
                </c:pt>
                <c:pt idx="3736">
                  <c:v>1.0729177354711461E-3</c:v>
                </c:pt>
                <c:pt idx="3737">
                  <c:v>1.0534675998339366E-3</c:v>
                </c:pt>
                <c:pt idx="3738">
                  <c:v>1.0738163305060685E-3</c:v>
                </c:pt>
                <c:pt idx="3739">
                  <c:v>1.0729999959221683E-3</c:v>
                </c:pt>
                <c:pt idx="3740">
                  <c:v>1.0692383037978733E-3</c:v>
                </c:pt>
                <c:pt idx="3741">
                  <c:v>1.0586227056218805E-3</c:v>
                </c:pt>
                <c:pt idx="3742">
                  <c:v>1.0669776522584497E-3</c:v>
                </c:pt>
                <c:pt idx="3743">
                  <c:v>1.0693457691689115E-3</c:v>
                </c:pt>
                <c:pt idx="3744">
                  <c:v>1.0824885420040069E-3</c:v>
                </c:pt>
                <c:pt idx="3745">
                  <c:v>1.0637344948813527E-3</c:v>
                </c:pt>
                <c:pt idx="3746">
                  <c:v>1.0785802309517959E-3</c:v>
                </c:pt>
                <c:pt idx="3747">
                  <c:v>1.0804682652006078E-3</c:v>
                </c:pt>
                <c:pt idx="3748">
                  <c:v>1.0978575486714115E-3</c:v>
                </c:pt>
                <c:pt idx="3749">
                  <c:v>1.0975546583013402E-3</c:v>
                </c:pt>
                <c:pt idx="3750">
                  <c:v>1.06324351145726E-3</c:v>
                </c:pt>
                <c:pt idx="3751">
                  <c:v>1.0402179648350553E-3</c:v>
                </c:pt>
                <c:pt idx="3752">
                  <c:v>1.0627356753923783E-3</c:v>
                </c:pt>
                <c:pt idx="3753">
                  <c:v>1.0491909210669033E-3</c:v>
                </c:pt>
                <c:pt idx="3754">
                  <c:v>1.0633067999301223E-3</c:v>
                </c:pt>
                <c:pt idx="3755">
                  <c:v>1.0566587168194372E-3</c:v>
                </c:pt>
                <c:pt idx="3756">
                  <c:v>1.0711771375851171E-3</c:v>
                </c:pt>
                <c:pt idx="3757">
                  <c:v>1.0681738583901666E-3</c:v>
                </c:pt>
                <c:pt idx="3758">
                  <c:v>1.0650506723304299E-3</c:v>
                </c:pt>
                <c:pt idx="3759">
                  <c:v>1.0553777990306391E-3</c:v>
                </c:pt>
                <c:pt idx="3760">
                  <c:v>1.056708348804474E-3</c:v>
                </c:pt>
                <c:pt idx="3761">
                  <c:v>1.0367216878189964E-3</c:v>
                </c:pt>
                <c:pt idx="3762">
                  <c:v>1.0469538073761271E-3</c:v>
                </c:pt>
                <c:pt idx="3763">
                  <c:v>1.0388737666979639E-3</c:v>
                </c:pt>
                <c:pt idx="3764">
                  <c:v>1.0562596039927186E-3</c:v>
                </c:pt>
                <c:pt idx="3765">
                  <c:v>1.0597452138481698E-3</c:v>
                </c:pt>
                <c:pt idx="3766">
                  <c:v>1.0602944127555984E-3</c:v>
                </c:pt>
                <c:pt idx="3767">
                  <c:v>1.0634925688765211E-3</c:v>
                </c:pt>
                <c:pt idx="3768">
                  <c:v>1.0534343036143767E-3</c:v>
                </c:pt>
                <c:pt idx="3769">
                  <c:v>1.0741670004374075E-3</c:v>
                </c:pt>
                <c:pt idx="3770">
                  <c:v>1.0433435642106016E-3</c:v>
                </c:pt>
                <c:pt idx="3771">
                  <c:v>1.0397709076655156E-3</c:v>
                </c:pt>
                <c:pt idx="3772">
                  <c:v>1.0490953337726212E-3</c:v>
                </c:pt>
                <c:pt idx="3773">
                  <c:v>1.0359904314779648E-3</c:v>
                </c:pt>
                <c:pt idx="3774">
                  <c:v>1.0455566804782382E-3</c:v>
                </c:pt>
                <c:pt idx="3775">
                  <c:v>1.0459735234640967E-3</c:v>
                </c:pt>
                <c:pt idx="3776">
                  <c:v>1.047429816040224E-3</c:v>
                </c:pt>
                <c:pt idx="3777">
                  <c:v>1.0347779366167728E-3</c:v>
                </c:pt>
                <c:pt idx="3778">
                  <c:v>1.0461220854828895E-3</c:v>
                </c:pt>
                <c:pt idx="3779">
                  <c:v>1.0455836722510102E-3</c:v>
                </c:pt>
                <c:pt idx="3780">
                  <c:v>1.0496625307518201E-3</c:v>
                </c:pt>
                <c:pt idx="3781">
                  <c:v>1.0218894932040705E-3</c:v>
                </c:pt>
                <c:pt idx="3782">
                  <c:v>1.0399181240231695E-3</c:v>
                </c:pt>
                <c:pt idx="3783">
                  <c:v>1.0537289454228313E-3</c:v>
                </c:pt>
                <c:pt idx="3784">
                  <c:v>1.0511757941200548E-3</c:v>
                </c:pt>
                <c:pt idx="3785">
                  <c:v>1.056015662390306E-3</c:v>
                </c:pt>
                <c:pt idx="3786">
                  <c:v>1.0551090300501879E-3</c:v>
                </c:pt>
                <c:pt idx="3787">
                  <c:v>1.0534119071182015E-3</c:v>
                </c:pt>
                <c:pt idx="3788">
                  <c:v>1.0504661948343384E-3</c:v>
                </c:pt>
                <c:pt idx="3789">
                  <c:v>1.0540024342881344E-3</c:v>
                </c:pt>
                <c:pt idx="3790">
                  <c:v>1.0267861774894132E-3</c:v>
                </c:pt>
                <c:pt idx="3791">
                  <c:v>1.0417871346029303E-3</c:v>
                </c:pt>
                <c:pt idx="3792">
                  <c:v>1.0397024348530542E-3</c:v>
                </c:pt>
                <c:pt idx="3793">
                  <c:v>1.0378786439327733E-3</c:v>
                </c:pt>
                <c:pt idx="3794">
                  <c:v>1.0372754450339804E-3</c:v>
                </c:pt>
                <c:pt idx="3795">
                  <c:v>1.0302577211798503E-3</c:v>
                </c:pt>
                <c:pt idx="3796">
                  <c:v>1.0320251251279737E-3</c:v>
                </c:pt>
                <c:pt idx="3797">
                  <c:v>1.0258365446250621E-3</c:v>
                </c:pt>
                <c:pt idx="3798">
                  <c:v>1.0364685080282837E-3</c:v>
                </c:pt>
                <c:pt idx="3799">
                  <c:v>1.0071411213649502E-3</c:v>
                </c:pt>
                <c:pt idx="3800">
                  <c:v>1.005005126435913E-3</c:v>
                </c:pt>
                <c:pt idx="3801">
                  <c:v>9.9536450948254848E-4</c:v>
                </c:pt>
                <c:pt idx="3802">
                  <c:v>1.0127861828951312E-3</c:v>
                </c:pt>
                <c:pt idx="3803">
                  <c:v>1.013272267709869E-3</c:v>
                </c:pt>
                <c:pt idx="3804">
                  <c:v>1.0034964694767595E-3</c:v>
                </c:pt>
                <c:pt idx="3805">
                  <c:v>1.0073954460439285E-3</c:v>
                </c:pt>
                <c:pt idx="3806">
                  <c:v>9.9970252377267876E-4</c:v>
                </c:pt>
                <c:pt idx="3807">
                  <c:v>9.8128263723109058E-4</c:v>
                </c:pt>
                <c:pt idx="3808">
                  <c:v>9.7482639961280686E-4</c:v>
                </c:pt>
                <c:pt idx="3809">
                  <c:v>9.7061371087764174E-4</c:v>
                </c:pt>
                <c:pt idx="3810">
                  <c:v>9.7605650301311314E-4</c:v>
                </c:pt>
                <c:pt idx="3811">
                  <c:v>9.6220627590125297E-4</c:v>
                </c:pt>
                <c:pt idx="3812">
                  <c:v>9.7973099814483984E-4</c:v>
                </c:pt>
                <c:pt idx="3813">
                  <c:v>9.7181102138062833E-4</c:v>
                </c:pt>
                <c:pt idx="3814">
                  <c:v>9.5827929799190365E-4</c:v>
                </c:pt>
                <c:pt idx="3815">
                  <c:v>9.5686363481414837E-4</c:v>
                </c:pt>
                <c:pt idx="3816">
                  <c:v>9.5609718346345747E-4</c:v>
                </c:pt>
                <c:pt idx="3817">
                  <c:v>9.5160346114948468E-4</c:v>
                </c:pt>
                <c:pt idx="3818">
                  <c:v>9.7010971848916652E-4</c:v>
                </c:pt>
                <c:pt idx="3819">
                  <c:v>9.6199003044139064E-4</c:v>
                </c:pt>
                <c:pt idx="3820">
                  <c:v>9.5664776853259588E-4</c:v>
                </c:pt>
                <c:pt idx="3821">
                  <c:v>9.5258441168702076E-4</c:v>
                </c:pt>
                <c:pt idx="3822">
                  <c:v>9.4663797457960361E-4</c:v>
                </c:pt>
                <c:pt idx="3823">
                  <c:v>9.6690755721898735E-4</c:v>
                </c:pt>
                <c:pt idx="3824">
                  <c:v>9.2752944740523999E-4</c:v>
                </c:pt>
                <c:pt idx="3825">
                  <c:v>8.9965810328839825E-4</c:v>
                </c:pt>
                <c:pt idx="3826">
                  <c:v>9.227452028584426E-4</c:v>
                </c:pt>
                <c:pt idx="3827">
                  <c:v>9.1350964031459449E-4</c:v>
                </c:pt>
                <c:pt idx="3828">
                  <c:v>9.1040018350528455E-4</c:v>
                </c:pt>
                <c:pt idx="3829">
                  <c:v>8.9352031692993138E-4</c:v>
                </c:pt>
                <c:pt idx="3830">
                  <c:v>8.6245695457189478E-4</c:v>
                </c:pt>
                <c:pt idx="3831">
                  <c:v>8.793879410433624E-4</c:v>
                </c:pt>
                <c:pt idx="3832">
                  <c:v>8.9026647026407791E-4</c:v>
                </c:pt>
                <c:pt idx="3833">
                  <c:v>8.8219869379636676E-4</c:v>
                </c:pt>
                <c:pt idx="3834">
                  <c:v>8.8142296368745458E-4</c:v>
                </c:pt>
                <c:pt idx="3835">
                  <c:v>8.6941552245923203E-4</c:v>
                </c:pt>
                <c:pt idx="3836">
                  <c:v>8.6943999332646021E-4</c:v>
                </c:pt>
                <c:pt idx="3837">
                  <c:v>8.8183474370193463E-4</c:v>
                </c:pt>
                <c:pt idx="3838">
                  <c:v>8.668288270530474E-4</c:v>
                </c:pt>
                <c:pt idx="3839">
                  <c:v>8.8071983896520901E-4</c:v>
                </c:pt>
                <c:pt idx="3840">
                  <c:v>8.5638465189748474E-4</c:v>
                </c:pt>
                <c:pt idx="3841">
                  <c:v>8.6642348756605432E-4</c:v>
                </c:pt>
                <c:pt idx="3842">
                  <c:v>8.4277575042237922E-4</c:v>
                </c:pt>
                <c:pt idx="3843">
                  <c:v>8.4759551436430368E-4</c:v>
                </c:pt>
                <c:pt idx="3844">
                  <c:v>8.2157003076306851E-4</c:v>
                </c:pt>
                <c:pt idx="3845">
                  <c:v>8.1156770854804306E-4</c:v>
                </c:pt>
                <c:pt idx="3846">
                  <c:v>8.193513222376805E-4</c:v>
                </c:pt>
                <c:pt idx="3847">
                  <c:v>8.3454246714949418E-4</c:v>
                </c:pt>
                <c:pt idx="3848">
                  <c:v>7.9206953287617608E-4</c:v>
                </c:pt>
                <c:pt idx="3849">
                  <c:v>7.9530591466673488E-4</c:v>
                </c:pt>
                <c:pt idx="3850">
                  <c:v>7.9526636516296214E-4</c:v>
                </c:pt>
                <c:pt idx="3851">
                  <c:v>7.6814689757148961E-4</c:v>
                </c:pt>
                <c:pt idx="3852">
                  <c:v>7.6870569018114244E-4</c:v>
                </c:pt>
                <c:pt idx="3853">
                  <c:v>7.5951976467044388E-4</c:v>
                </c:pt>
                <c:pt idx="3854">
                  <c:v>7.4807844442934717E-4</c:v>
                </c:pt>
                <c:pt idx="3855">
                  <c:v>7.5526468101346552E-4</c:v>
                </c:pt>
                <c:pt idx="3856">
                  <c:v>7.64334147541493E-4</c:v>
                </c:pt>
                <c:pt idx="3857">
                  <c:v>7.5269431795001152E-4</c:v>
                </c:pt>
                <c:pt idx="3858">
                  <c:v>7.4121794102933374E-4</c:v>
                </c:pt>
                <c:pt idx="3859">
                  <c:v>7.3479078181579085E-4</c:v>
                </c:pt>
                <c:pt idx="3860">
                  <c:v>7.2386170965510412E-4</c:v>
                </c:pt>
                <c:pt idx="3861">
                  <c:v>7.0576478956340836E-4</c:v>
                </c:pt>
                <c:pt idx="3862">
                  <c:v>7.0790984027533548E-4</c:v>
                </c:pt>
                <c:pt idx="3863">
                  <c:v>7.1310316779003423E-4</c:v>
                </c:pt>
                <c:pt idx="3864">
                  <c:v>7.0747367365493481E-4</c:v>
                </c:pt>
                <c:pt idx="3865">
                  <c:v>6.9748735140658439E-4</c:v>
                </c:pt>
                <c:pt idx="3866">
                  <c:v>6.8924872805138182E-4</c:v>
                </c:pt>
                <c:pt idx="3867">
                  <c:v>6.9273052740593069E-4</c:v>
                </c:pt>
                <c:pt idx="3868">
                  <c:v>7.10408973438813E-4</c:v>
                </c:pt>
                <c:pt idx="3869">
                  <c:v>6.8365220174698889E-4</c:v>
                </c:pt>
                <c:pt idx="3870">
                  <c:v>6.7920795745421349E-4</c:v>
                </c:pt>
                <c:pt idx="3871">
                  <c:v>6.5823558145454962E-4</c:v>
                </c:pt>
                <c:pt idx="3872">
                  <c:v>6.3494021277381275E-4</c:v>
                </c:pt>
                <c:pt idx="3873">
                  <c:v>6.2935591214038531E-4</c:v>
                </c:pt>
                <c:pt idx="3874">
                  <c:v>6.3769459145667504E-4</c:v>
                </c:pt>
                <c:pt idx="3875">
                  <c:v>6.2162661605996141E-4</c:v>
                </c:pt>
                <c:pt idx="3876">
                  <c:v>6.1533607350426427E-4</c:v>
                </c:pt>
                <c:pt idx="3877">
                  <c:v>6.1194858045380456E-4</c:v>
                </c:pt>
                <c:pt idx="3878">
                  <c:v>6.2013781292119053E-4</c:v>
                </c:pt>
                <c:pt idx="3879">
                  <c:v>6.0254082537519532E-4</c:v>
                </c:pt>
                <c:pt idx="3880">
                  <c:v>6.035936641811127E-4</c:v>
                </c:pt>
                <c:pt idx="3881">
                  <c:v>5.5990613571719626E-4</c:v>
                </c:pt>
                <c:pt idx="3882">
                  <c:v>5.9015782517906343E-4</c:v>
                </c:pt>
                <c:pt idx="3883">
                  <c:v>5.7084195001002366E-4</c:v>
                </c:pt>
                <c:pt idx="3884">
                  <c:v>5.659927610154196E-4</c:v>
                </c:pt>
                <c:pt idx="3885">
                  <c:v>5.6416816521043201E-4</c:v>
                </c:pt>
                <c:pt idx="3886">
                  <c:v>5.4857905029464149E-4</c:v>
                </c:pt>
                <c:pt idx="3887">
                  <c:v>5.3869444768693618E-4</c:v>
                </c:pt>
                <c:pt idx="3888">
                  <c:v>5.5953869508257705E-4</c:v>
                </c:pt>
                <c:pt idx="3889">
                  <c:v>5.57749751539172E-4</c:v>
                </c:pt>
                <c:pt idx="3890">
                  <c:v>5.4303563228945623E-4</c:v>
                </c:pt>
                <c:pt idx="3891">
                  <c:v>5.4791143409635196E-4</c:v>
                </c:pt>
                <c:pt idx="3892">
                  <c:v>5.3663286535988075E-4</c:v>
                </c:pt>
                <c:pt idx="3893">
                  <c:v>5.1007604994411648E-4</c:v>
                </c:pt>
                <c:pt idx="3894">
                  <c:v>5.0296151231847097E-4</c:v>
                </c:pt>
                <c:pt idx="3895">
                  <c:v>5.0583219423338188E-4</c:v>
                </c:pt>
                <c:pt idx="3896">
                  <c:v>5.0698574160765099E-4</c:v>
                </c:pt>
                <c:pt idx="3897">
                  <c:v>4.9407461807876791E-4</c:v>
                </c:pt>
                <c:pt idx="3898">
                  <c:v>5.0260233184406069E-4</c:v>
                </c:pt>
                <c:pt idx="3899">
                  <c:v>5.0138268395562898E-4</c:v>
                </c:pt>
                <c:pt idx="3900">
                  <c:v>5.0189000866264759E-4</c:v>
                </c:pt>
                <c:pt idx="3901">
                  <c:v>4.8068514422923089E-4</c:v>
                </c:pt>
                <c:pt idx="3902">
                  <c:v>4.4933503126255633E-4</c:v>
                </c:pt>
                <c:pt idx="3903">
                  <c:v>4.4609823617436915E-4</c:v>
                </c:pt>
                <c:pt idx="3904">
                  <c:v>4.2108993869536507E-4</c:v>
                </c:pt>
                <c:pt idx="3905">
                  <c:v>4.24435327398795E-4</c:v>
                </c:pt>
                <c:pt idx="3906">
                  <c:v>4.3665135609248398E-4</c:v>
                </c:pt>
                <c:pt idx="3907">
                  <c:v>4.2796312011998992E-4</c:v>
                </c:pt>
                <c:pt idx="3908">
                  <c:v>4.1338672193360037E-4</c:v>
                </c:pt>
                <c:pt idx="3909">
                  <c:v>4.0985627756115901E-4</c:v>
                </c:pt>
                <c:pt idx="3910">
                  <c:v>3.9224912441008456E-4</c:v>
                </c:pt>
                <c:pt idx="3911">
                  <c:v>4.114178444181473E-4</c:v>
                </c:pt>
                <c:pt idx="3912">
                  <c:v>4.2589692102287135E-4</c:v>
                </c:pt>
                <c:pt idx="3913">
                  <c:v>3.8716183174345272E-4</c:v>
                </c:pt>
                <c:pt idx="3914">
                  <c:v>3.8640911204862287E-4</c:v>
                </c:pt>
                <c:pt idx="3915">
                  <c:v>3.8286321740000376E-4</c:v>
                </c:pt>
                <c:pt idx="3916">
                  <c:v>3.6140015858366731E-4</c:v>
                </c:pt>
                <c:pt idx="3917">
                  <c:v>3.6124021692415152E-4</c:v>
                </c:pt>
                <c:pt idx="3918">
                  <c:v>3.4246557509564864E-4</c:v>
                </c:pt>
                <c:pt idx="3919">
                  <c:v>3.3486049715091481E-4</c:v>
                </c:pt>
                <c:pt idx="3920">
                  <c:v>3.3689042522006522E-4</c:v>
                </c:pt>
                <c:pt idx="3921">
                  <c:v>3.396381549026755E-4</c:v>
                </c:pt>
                <c:pt idx="3922">
                  <c:v>2.9490946854910353E-4</c:v>
                </c:pt>
                <c:pt idx="3923">
                  <c:v>2.8961978091045009E-4</c:v>
                </c:pt>
                <c:pt idx="3924">
                  <c:v>2.7105083986857112E-4</c:v>
                </c:pt>
                <c:pt idx="3925">
                  <c:v>2.7974188958800424E-4</c:v>
                </c:pt>
                <c:pt idx="3926">
                  <c:v>2.5316531549318233E-4</c:v>
                </c:pt>
                <c:pt idx="3927">
                  <c:v>2.6985225863931548E-4</c:v>
                </c:pt>
                <c:pt idx="3928">
                  <c:v>2.3777278850934069E-4</c:v>
                </c:pt>
                <c:pt idx="3929">
                  <c:v>2.6230382215293468E-4</c:v>
                </c:pt>
                <c:pt idx="3930">
                  <c:v>2.4626578328656149E-4</c:v>
                </c:pt>
                <c:pt idx="3931">
                  <c:v>2.5812973247268798E-4</c:v>
                </c:pt>
                <c:pt idx="3932">
                  <c:v>2.330052539454374E-4</c:v>
                </c:pt>
                <c:pt idx="3933">
                  <c:v>2.1861063421540434E-4</c:v>
                </c:pt>
                <c:pt idx="3934">
                  <c:v>2.6498031712475034E-4</c:v>
                </c:pt>
                <c:pt idx="3935">
                  <c:v>2.2271382234462423E-4</c:v>
                </c:pt>
                <c:pt idx="3936">
                  <c:v>2.0368049650702224E-4</c:v>
                </c:pt>
                <c:pt idx="3937">
                  <c:v>1.9427640370480335E-4</c:v>
                </c:pt>
                <c:pt idx="3938">
                  <c:v>1.6217575903777594E-4</c:v>
                </c:pt>
                <c:pt idx="3939">
                  <c:v>1.839764360233243E-4</c:v>
                </c:pt>
                <c:pt idx="3940">
                  <c:v>1.7326267298283998E-4</c:v>
                </c:pt>
                <c:pt idx="3941">
                  <c:v>1.6972238175021919E-4</c:v>
                </c:pt>
                <c:pt idx="3942">
                  <c:v>1.6127389355412834E-4</c:v>
                </c:pt>
                <c:pt idx="3943">
                  <c:v>1.8046462010878883E-4</c:v>
                </c:pt>
                <c:pt idx="3944">
                  <c:v>1.4209251762465036E-4</c:v>
                </c:pt>
                <c:pt idx="3945">
                  <c:v>1.3621788820304079E-4</c:v>
                </c:pt>
                <c:pt idx="3946">
                  <c:v>1.4189995677119617E-4</c:v>
                </c:pt>
                <c:pt idx="3947">
                  <c:v>1.2980682724039933E-4</c:v>
                </c:pt>
                <c:pt idx="3948">
                  <c:v>1.1898249184990558E-4</c:v>
                </c:pt>
                <c:pt idx="3949">
                  <c:v>1.177818101311837E-4</c:v>
                </c:pt>
                <c:pt idx="3950">
                  <c:v>1.2577247676966266E-4</c:v>
                </c:pt>
                <c:pt idx="3951">
                  <c:v>1.538574496871595E-4</c:v>
                </c:pt>
                <c:pt idx="3952">
                  <c:v>1.3687376435601072E-4</c:v>
                </c:pt>
                <c:pt idx="3953">
                  <c:v>1.0560529131839342E-4</c:v>
                </c:pt>
                <c:pt idx="3954">
                  <c:v>8.2493357714557097E-5</c:v>
                </c:pt>
                <c:pt idx="3955">
                  <c:v>1.2377930843061573E-4</c:v>
                </c:pt>
                <c:pt idx="3956">
                  <c:v>8.5069920803675856E-5</c:v>
                </c:pt>
                <c:pt idx="3957">
                  <c:v>8.4130631273673996E-5</c:v>
                </c:pt>
                <c:pt idx="3958">
                  <c:v>6.8309537152038262E-5</c:v>
                </c:pt>
                <c:pt idx="3959">
                  <c:v>9.3337841782221447E-5</c:v>
                </c:pt>
                <c:pt idx="3960">
                  <c:v>9.9498574134623431E-5</c:v>
                </c:pt>
                <c:pt idx="3961">
                  <c:v>1.1586844626543164E-4</c:v>
                </c:pt>
                <c:pt idx="3962">
                  <c:v>8.8913247553224441E-5</c:v>
                </c:pt>
                <c:pt idx="3963">
                  <c:v>9.7347073350805222E-5</c:v>
                </c:pt>
                <c:pt idx="3964">
                  <c:v>7.2816858180503483E-5</c:v>
                </c:pt>
                <c:pt idx="3965">
                  <c:v>7.411743544462248E-5</c:v>
                </c:pt>
                <c:pt idx="3966">
                  <c:v>6.578372176534247E-5</c:v>
                </c:pt>
                <c:pt idx="3967">
                  <c:v>8.368349360414957E-5</c:v>
                </c:pt>
                <c:pt idx="3968">
                  <c:v>4.8100242593852901E-5</c:v>
                </c:pt>
                <c:pt idx="3969">
                  <c:v>5.7722186612672988E-5</c:v>
                </c:pt>
                <c:pt idx="3970">
                  <c:v>6.2801211608434264E-5</c:v>
                </c:pt>
                <c:pt idx="3971">
                  <c:v>5.1040970024928497E-5</c:v>
                </c:pt>
                <c:pt idx="3972">
                  <c:v>5.6922731748802781E-5</c:v>
                </c:pt>
                <c:pt idx="3973">
                  <c:v>3.5816052227744005E-5</c:v>
                </c:pt>
                <c:pt idx="3974">
                  <c:v>5.2396754767335225E-5</c:v>
                </c:pt>
                <c:pt idx="3975">
                  <c:v>5.8618426617757858E-5</c:v>
                </c:pt>
                <c:pt idx="3976">
                  <c:v>4.1173291979089148E-5</c:v>
                </c:pt>
                <c:pt idx="3977">
                  <c:v>4.8482872274965041E-5</c:v>
                </c:pt>
                <c:pt idx="3978">
                  <c:v>2.5933344387984131E-5</c:v>
                </c:pt>
                <c:pt idx="3979">
                  <c:v>5.8797186855923847E-5</c:v>
                </c:pt>
                <c:pt idx="3980">
                  <c:v>3.8935043674032482E-5</c:v>
                </c:pt>
                <c:pt idx="3981">
                  <c:v>2.9263240839729454E-5</c:v>
                </c:pt>
                <c:pt idx="3982">
                  <c:v>3.1914004153850291E-5</c:v>
                </c:pt>
                <c:pt idx="3983">
                  <c:v>4.7192142947281268E-5</c:v>
                </c:pt>
                <c:pt idx="3984">
                  <c:v>3.2364673890277413E-5</c:v>
                </c:pt>
                <c:pt idx="3985">
                  <c:v>3.139212197928892E-5</c:v>
                </c:pt>
                <c:pt idx="3986">
                  <c:v>3.4003721466773076E-5</c:v>
                </c:pt>
                <c:pt idx="3987">
                  <c:v>2.4899823730867967E-5</c:v>
                </c:pt>
                <c:pt idx="3988">
                  <c:v>2.313561519703467E-5</c:v>
                </c:pt>
                <c:pt idx="3989">
                  <c:v>1.7733669367965845E-5</c:v>
                </c:pt>
                <c:pt idx="3990">
                  <c:v>-8.3266150445570097E-6</c:v>
                </c:pt>
                <c:pt idx="3991">
                  <c:v>-2.264413975113872E-6</c:v>
                </c:pt>
                <c:pt idx="3992">
                  <c:v>9.365370066595519E-6</c:v>
                </c:pt>
                <c:pt idx="3993">
                  <c:v>2.5631519420433943E-5</c:v>
                </c:pt>
                <c:pt idx="3994">
                  <c:v>6.8258041813843426E-6</c:v>
                </c:pt>
                <c:pt idx="3995">
                  <c:v>-1.6037084790413327E-5</c:v>
                </c:pt>
                <c:pt idx="3996">
                  <c:v>2.2971079433568441E-6</c:v>
                </c:pt>
                <c:pt idx="3997">
                  <c:v>-9.9171671759255581E-7</c:v>
                </c:pt>
                <c:pt idx="3998">
                  <c:v>-8.818250989415528E-6</c:v>
                </c:pt>
                <c:pt idx="3999">
                  <c:v>-8.1806887010906154E-6</c:v>
                </c:pt>
                <c:pt idx="4000">
                  <c:v>-3.8341123440386193E-5</c:v>
                </c:pt>
                <c:pt idx="4001">
                  <c:v>-2.582612575347798E-5</c:v>
                </c:pt>
                <c:pt idx="4002">
                  <c:v>-2.9749939618835069E-5</c:v>
                </c:pt>
                <c:pt idx="4003">
                  <c:v>-3.2767749671987458E-5</c:v>
                </c:pt>
                <c:pt idx="4004">
                  <c:v>-2.3012628664275313E-5</c:v>
                </c:pt>
                <c:pt idx="4005">
                  <c:v>-3.429836698898021E-5</c:v>
                </c:pt>
                <c:pt idx="4006">
                  <c:v>-1.9584860435123244E-5</c:v>
                </c:pt>
                <c:pt idx="4007">
                  <c:v>-3.3092228455140094E-5</c:v>
                </c:pt>
                <c:pt idx="4008">
                  <c:v>-2.862623433529104E-5</c:v>
                </c:pt>
                <c:pt idx="4009">
                  <c:v>-2.1611617464183665E-5</c:v>
                </c:pt>
                <c:pt idx="4010">
                  <c:v>-3.6598509438818337E-5</c:v>
                </c:pt>
                <c:pt idx="4011">
                  <c:v>-3.7928244086755772E-5</c:v>
                </c:pt>
                <c:pt idx="4012">
                  <c:v>-3.5170616696625614E-5</c:v>
                </c:pt>
                <c:pt idx="4013">
                  <c:v>-4.2781350906483012E-5</c:v>
                </c:pt>
                <c:pt idx="4014">
                  <c:v>-5.1637776852397637E-5</c:v>
                </c:pt>
                <c:pt idx="4015">
                  <c:v>-4.7804478222604229E-5</c:v>
                </c:pt>
                <c:pt idx="4016">
                  <c:v>-6.2229504768764442E-5</c:v>
                </c:pt>
                <c:pt idx="4017">
                  <c:v>-2.8089789499666477E-5</c:v>
                </c:pt>
                <c:pt idx="4018">
                  <c:v>-5.8201885382724778E-5</c:v>
                </c:pt>
                <c:pt idx="4019">
                  <c:v>-7.0378771459955701E-5</c:v>
                </c:pt>
                <c:pt idx="4020">
                  <c:v>-6.1979641313470466E-5</c:v>
                </c:pt>
                <c:pt idx="4021">
                  <c:v>-7.1061917080683545E-5</c:v>
                </c:pt>
                <c:pt idx="4022">
                  <c:v>-5.8725728977985924E-5</c:v>
                </c:pt>
                <c:pt idx="4023">
                  <c:v>-4.4482015665618703E-5</c:v>
                </c:pt>
                <c:pt idx="4024">
                  <c:v>-4.2774470507467711E-5</c:v>
                </c:pt>
                <c:pt idx="4025">
                  <c:v>-7.8851373631386146E-5</c:v>
                </c:pt>
                <c:pt idx="4026">
                  <c:v>-7.5055213947860844E-5</c:v>
                </c:pt>
                <c:pt idx="4027">
                  <c:v>-7.1336122722022156E-5</c:v>
                </c:pt>
                <c:pt idx="4028">
                  <c:v>-7.3589989763606038E-5</c:v>
                </c:pt>
                <c:pt idx="4029">
                  <c:v>-8.1486801907896964E-5</c:v>
                </c:pt>
                <c:pt idx="4030">
                  <c:v>-8.8174232681596294E-5</c:v>
                </c:pt>
                <c:pt idx="4031">
                  <c:v>-1.1667736641153698E-4</c:v>
                </c:pt>
                <c:pt idx="4032">
                  <c:v>-8.4574147879278586E-5</c:v>
                </c:pt>
                <c:pt idx="4033">
                  <c:v>-9.6319605920417543E-5</c:v>
                </c:pt>
                <c:pt idx="4034">
                  <c:v>-9.219563721484146E-5</c:v>
                </c:pt>
                <c:pt idx="4035">
                  <c:v>-8.3837231448897906E-5</c:v>
                </c:pt>
                <c:pt idx="4036">
                  <c:v>-1.2357164887682635E-4</c:v>
                </c:pt>
                <c:pt idx="4037">
                  <c:v>-9.448015690193825E-5</c:v>
                </c:pt>
                <c:pt idx="4038">
                  <c:v>-9.1023554958538094E-5</c:v>
                </c:pt>
                <c:pt idx="4039">
                  <c:v>-1.1236855893939736E-4</c:v>
                </c:pt>
                <c:pt idx="4040">
                  <c:v>-8.9779444787562937E-5</c:v>
                </c:pt>
                <c:pt idx="4041">
                  <c:v>-8.6309278495658829E-5</c:v>
                </c:pt>
                <c:pt idx="4042">
                  <c:v>-8.1597653487234986E-5</c:v>
                </c:pt>
                <c:pt idx="4043">
                  <c:v>-8.985562358389272E-5</c:v>
                </c:pt>
                <c:pt idx="4044">
                  <c:v>-9.9403014531344319E-5</c:v>
                </c:pt>
                <c:pt idx="4045">
                  <c:v>-1.416189946451214E-4</c:v>
                </c:pt>
                <c:pt idx="4046">
                  <c:v>-1.1204467590919068E-4</c:v>
                </c:pt>
                <c:pt idx="4047">
                  <c:v>-1.3099409816727143E-4</c:v>
                </c:pt>
                <c:pt idx="4048">
                  <c:v>-1.2617896689429947E-4</c:v>
                </c:pt>
                <c:pt idx="4049">
                  <c:v>-1.3372986744991902E-4</c:v>
                </c:pt>
                <c:pt idx="4050">
                  <c:v>-1.4281297707624351E-4</c:v>
                </c:pt>
                <c:pt idx="4051">
                  <c:v>-1.5708125879604655E-4</c:v>
                </c:pt>
                <c:pt idx="4052">
                  <c:v>-1.5526940161203468E-4</c:v>
                </c:pt>
                <c:pt idx="4053">
                  <c:v>-1.4980316092622832E-4</c:v>
                </c:pt>
                <c:pt idx="4054">
                  <c:v>-1.5847795660903289E-4</c:v>
                </c:pt>
                <c:pt idx="4055">
                  <c:v>-1.251048686146081E-4</c:v>
                </c:pt>
                <c:pt idx="4056">
                  <c:v>-1.3721062227623271E-4</c:v>
                </c:pt>
                <c:pt idx="4057">
                  <c:v>-1.2679168285055736E-4</c:v>
                </c:pt>
                <c:pt idx="4058">
                  <c:v>-1.5058914210268998E-4</c:v>
                </c:pt>
                <c:pt idx="4059">
                  <c:v>-1.5253210511028962E-4</c:v>
                </c:pt>
                <c:pt idx="4060">
                  <c:v>-1.5032702788596319E-4</c:v>
                </c:pt>
                <c:pt idx="4061">
                  <c:v>-1.3067538679501577E-4</c:v>
                </c:pt>
                <c:pt idx="4062">
                  <c:v>-1.6444217096025818E-4</c:v>
                </c:pt>
                <c:pt idx="4063">
                  <c:v>-1.666822707219544E-4</c:v>
                </c:pt>
                <c:pt idx="4064">
                  <c:v>-1.1730861692989235E-4</c:v>
                </c:pt>
                <c:pt idx="4065">
                  <c:v>-1.3270784076367564E-4</c:v>
                </c:pt>
                <c:pt idx="4066">
                  <c:v>-1.5637058224093764E-4</c:v>
                </c:pt>
                <c:pt idx="4067">
                  <c:v>-1.5762550057409956E-4</c:v>
                </c:pt>
                <c:pt idx="4068">
                  <c:v>-1.5187303405096174E-4</c:v>
                </c:pt>
                <c:pt idx="4069">
                  <c:v>-1.6376044635821367E-4</c:v>
                </c:pt>
                <c:pt idx="4070">
                  <c:v>-1.7414212374245125E-4</c:v>
                </c:pt>
                <c:pt idx="4071">
                  <c:v>-1.4678525822975393E-4</c:v>
                </c:pt>
                <c:pt idx="4072">
                  <c:v>-1.6133910179125143E-4</c:v>
                </c:pt>
                <c:pt idx="4073">
                  <c:v>-1.6582727720711429E-4</c:v>
                </c:pt>
                <c:pt idx="4074">
                  <c:v>-1.7437860925263358E-4</c:v>
                </c:pt>
                <c:pt idx="4075">
                  <c:v>-1.8641673662579491E-4</c:v>
                </c:pt>
                <c:pt idx="4076">
                  <c:v>-1.7429851622021138E-4</c:v>
                </c:pt>
                <c:pt idx="4077">
                  <c:v>-1.4960351584614688E-4</c:v>
                </c:pt>
                <c:pt idx="4078">
                  <c:v>-1.7280928656472784E-4</c:v>
                </c:pt>
                <c:pt idx="4079">
                  <c:v>-1.7642598055012386E-4</c:v>
                </c:pt>
                <c:pt idx="4080">
                  <c:v>-1.9405846954071118E-4</c:v>
                </c:pt>
                <c:pt idx="4081">
                  <c:v>-1.795368755243042E-4</c:v>
                </c:pt>
                <c:pt idx="4082">
                  <c:v>-1.6515709439185978E-4</c:v>
                </c:pt>
                <c:pt idx="4083">
                  <c:v>-1.693809766236621E-4</c:v>
                </c:pt>
                <c:pt idx="4084">
                  <c:v>-1.5404773693564612E-4</c:v>
                </c:pt>
                <c:pt idx="4085">
                  <c:v>-1.6549586149720922E-4</c:v>
                </c:pt>
                <c:pt idx="4086">
                  <c:v>-1.6988099498168094E-4</c:v>
                </c:pt>
                <c:pt idx="4087">
                  <c:v>-1.5891149055064071E-4</c:v>
                </c:pt>
                <c:pt idx="4088">
                  <c:v>-1.6166849426102161E-4</c:v>
                </c:pt>
                <c:pt idx="4089">
                  <c:v>-1.9489563482477453E-4</c:v>
                </c:pt>
                <c:pt idx="4090">
                  <c:v>-1.6967618158856735E-4</c:v>
                </c:pt>
                <c:pt idx="4091">
                  <c:v>-1.8632495016636543E-4</c:v>
                </c:pt>
                <c:pt idx="4092">
                  <c:v>-1.6719072062349727E-4</c:v>
                </c:pt>
                <c:pt idx="4093">
                  <c:v>-1.8803467208696606E-4</c:v>
                </c:pt>
                <c:pt idx="4094">
                  <c:v>-1.7430017290504774E-4</c:v>
                </c:pt>
                <c:pt idx="4095">
                  <c:v>-1.7464304327765976E-4</c:v>
                </c:pt>
                <c:pt idx="4096">
                  <c:v>-1.8612293069876132E-4</c:v>
                </c:pt>
                <c:pt idx="4097">
                  <c:v>-2.0724281705173452E-4</c:v>
                </c:pt>
                <c:pt idx="4098">
                  <c:v>-1.8485013037260406E-4</c:v>
                </c:pt>
                <c:pt idx="4099">
                  <c:v>-1.8020574673675868E-4</c:v>
                </c:pt>
                <c:pt idx="4100">
                  <c:v>-1.8221590560355024E-4</c:v>
                </c:pt>
                <c:pt idx="4101">
                  <c:v>-1.9019867552438747E-4</c:v>
                </c:pt>
                <c:pt idx="4102">
                  <c:v>-2.1008960874365835E-4</c:v>
                </c:pt>
                <c:pt idx="4103">
                  <c:v>-2.2291181811636863E-4</c:v>
                </c:pt>
                <c:pt idx="4104">
                  <c:v>-2.3093628639761678E-4</c:v>
                </c:pt>
                <c:pt idx="4105">
                  <c:v>-2.1802609235015383E-4</c:v>
                </c:pt>
                <c:pt idx="4106">
                  <c:v>-2.3327454084337915E-4</c:v>
                </c:pt>
                <c:pt idx="4107">
                  <c:v>-1.9911861713464395E-4</c:v>
                </c:pt>
                <c:pt idx="4108">
                  <c:v>-2.0511660801134654E-4</c:v>
                </c:pt>
                <c:pt idx="4109">
                  <c:v>-1.8275954517500112E-4</c:v>
                </c:pt>
                <c:pt idx="4110">
                  <c:v>-2.0203393417040808E-4</c:v>
                </c:pt>
                <c:pt idx="4111">
                  <c:v>-2.0934772243471375E-4</c:v>
                </c:pt>
                <c:pt idx="4112">
                  <c:v>-2.1972900963330524E-4</c:v>
                </c:pt>
                <c:pt idx="4113">
                  <c:v>-2.1472738132059864E-4</c:v>
                </c:pt>
                <c:pt idx="4114">
                  <c:v>-1.9811969413665282E-4</c:v>
                </c:pt>
                <c:pt idx="4115">
                  <c:v>-2.015648178347619E-4</c:v>
                </c:pt>
                <c:pt idx="4116">
                  <c:v>-2.1582245907299152E-4</c:v>
                </c:pt>
                <c:pt idx="4117">
                  <c:v>-2.0405310410859267E-4</c:v>
                </c:pt>
                <c:pt idx="4118">
                  <c:v>-1.9981578958426467E-4</c:v>
                </c:pt>
                <c:pt idx="4119">
                  <c:v>-2.1433899405063248E-4</c:v>
                </c:pt>
                <c:pt idx="4120">
                  <c:v>-2.2746344616811362E-4</c:v>
                </c:pt>
                <c:pt idx="4121">
                  <c:v>-2.2472241995874902E-4</c:v>
                </c:pt>
                <c:pt idx="4122">
                  <c:v>-2.0716083438238061E-4</c:v>
                </c:pt>
                <c:pt idx="4123">
                  <c:v>-2.0084715551017698E-4</c:v>
                </c:pt>
                <c:pt idx="4124">
                  <c:v>-2.095911718883212E-4</c:v>
                </c:pt>
                <c:pt idx="4125">
                  <c:v>-2.2141991065750385E-4</c:v>
                </c:pt>
                <c:pt idx="4126">
                  <c:v>-2.2000101113865261E-4</c:v>
                </c:pt>
                <c:pt idx="4127">
                  <c:v>-1.9925107182757992E-4</c:v>
                </c:pt>
                <c:pt idx="4128">
                  <c:v>-2.1308805224228559E-4</c:v>
                </c:pt>
                <c:pt idx="4129">
                  <c:v>-2.1874646369286511E-4</c:v>
                </c:pt>
                <c:pt idx="4130">
                  <c:v>-2.4421695670456014E-4</c:v>
                </c:pt>
                <c:pt idx="4131">
                  <c:v>-2.1956979633169161E-4</c:v>
                </c:pt>
                <c:pt idx="4132">
                  <c:v>-2.3595887380167344E-4</c:v>
                </c:pt>
                <c:pt idx="4133">
                  <c:v>-2.2683898201103134E-4</c:v>
                </c:pt>
                <c:pt idx="4134">
                  <c:v>-2.3172537046113164E-4</c:v>
                </c:pt>
                <c:pt idx="4135">
                  <c:v>-2.1069954890449812E-4</c:v>
                </c:pt>
                <c:pt idx="4136">
                  <c:v>-2.1307865269437927E-4</c:v>
                </c:pt>
                <c:pt idx="4137">
                  <c:v>-2.1560983661408179E-4</c:v>
                </c:pt>
                <c:pt idx="4138">
                  <c:v>-2.0640192912194406E-4</c:v>
                </c:pt>
                <c:pt idx="4139">
                  <c:v>-2.0457175381865145E-4</c:v>
                </c:pt>
                <c:pt idx="4140">
                  <c:v>-1.9380113363230307E-4</c:v>
                </c:pt>
                <c:pt idx="4141">
                  <c:v>-2.1372300256995334E-4</c:v>
                </c:pt>
                <c:pt idx="4142">
                  <c:v>-2.0510504381583052E-4</c:v>
                </c:pt>
                <c:pt idx="4143">
                  <c:v>-2.4643402901896526E-4</c:v>
                </c:pt>
                <c:pt idx="4144">
                  <c:v>-2.1643525043747803E-4</c:v>
                </c:pt>
                <c:pt idx="4145">
                  <c:v>-2.2402072460730112E-4</c:v>
                </c:pt>
                <c:pt idx="4146">
                  <c:v>-2.3068506818052818E-4</c:v>
                </c:pt>
                <c:pt idx="4147">
                  <c:v>-2.0241879882173608E-4</c:v>
                </c:pt>
                <c:pt idx="4148">
                  <c:v>-1.991917914481616E-4</c:v>
                </c:pt>
                <c:pt idx="4149">
                  <c:v>-2.1112976260899074E-4</c:v>
                </c:pt>
                <c:pt idx="4150">
                  <c:v>-2.1720599813374134E-4</c:v>
                </c:pt>
                <c:pt idx="4151">
                  <c:v>-2.1709217232842462E-4</c:v>
                </c:pt>
                <c:pt idx="4152">
                  <c:v>-2.0855997025892527E-4</c:v>
                </c:pt>
                <c:pt idx="4153">
                  <c:v>-2.2223203663549051E-4</c:v>
                </c:pt>
                <c:pt idx="4154">
                  <c:v>-2.1368144979109951E-4</c:v>
                </c:pt>
                <c:pt idx="4155">
                  <c:v>-2.0947491236101675E-4</c:v>
                </c:pt>
                <c:pt idx="4156">
                  <c:v>-2.1491509970384017E-4</c:v>
                </c:pt>
                <c:pt idx="4157">
                  <c:v>-2.106208652690265E-4</c:v>
                </c:pt>
                <c:pt idx="4158">
                  <c:v>-2.1643566603312097E-4</c:v>
                </c:pt>
                <c:pt idx="4159">
                  <c:v>-2.1170836009814928E-4</c:v>
                </c:pt>
                <c:pt idx="4160">
                  <c:v>-2.0452853986221674E-4</c:v>
                </c:pt>
                <c:pt idx="4161">
                  <c:v>-2.2481615940237153E-4</c:v>
                </c:pt>
                <c:pt idx="4162">
                  <c:v>-1.9515495790803624E-4</c:v>
                </c:pt>
                <c:pt idx="4163">
                  <c:v>-1.9422017497773387E-4</c:v>
                </c:pt>
                <c:pt idx="4164">
                  <c:v>-2.0952082651164473E-4</c:v>
                </c:pt>
                <c:pt idx="4165">
                  <c:v>-2.1337382520142151E-4</c:v>
                </c:pt>
                <c:pt idx="4166">
                  <c:v>-1.974973874403188E-4</c:v>
                </c:pt>
                <c:pt idx="4167">
                  <c:v>-1.9747617102815627E-4</c:v>
                </c:pt>
                <c:pt idx="4168">
                  <c:v>-2.0143933090178073E-4</c:v>
                </c:pt>
                <c:pt idx="4169">
                  <c:v>-1.6954470049266565E-4</c:v>
                </c:pt>
                <c:pt idx="4170">
                  <c:v>-1.7976856791383444E-4</c:v>
                </c:pt>
                <c:pt idx="4171">
                  <c:v>-1.8837577610963073E-4</c:v>
                </c:pt>
                <c:pt idx="4172">
                  <c:v>-1.849536455075144E-4</c:v>
                </c:pt>
                <c:pt idx="4173">
                  <c:v>-1.8610181774885665E-4</c:v>
                </c:pt>
                <c:pt idx="4174">
                  <c:v>-1.9066343632584423E-4</c:v>
                </c:pt>
                <c:pt idx="4175">
                  <c:v>-2.0752738747736499E-4</c:v>
                </c:pt>
                <c:pt idx="4176">
                  <c:v>-2.0050901784854941E-4</c:v>
                </c:pt>
                <c:pt idx="4177">
                  <c:v>-1.7464147591963539E-4</c:v>
                </c:pt>
                <c:pt idx="4178">
                  <c:v>-1.6838754075985707E-4</c:v>
                </c:pt>
                <c:pt idx="4179">
                  <c:v>-1.8019157605847125E-4</c:v>
                </c:pt>
                <c:pt idx="4180">
                  <c:v>-1.7243511590369812E-4</c:v>
                </c:pt>
                <c:pt idx="4181">
                  <c:v>-2.0027536892281171E-4</c:v>
                </c:pt>
                <c:pt idx="4182">
                  <c:v>-2.135323711651456E-4</c:v>
                </c:pt>
                <c:pt idx="4183">
                  <c:v>-1.9282170566101988E-4</c:v>
                </c:pt>
                <c:pt idx="4184">
                  <c:v>-1.9932982865476608E-4</c:v>
                </c:pt>
                <c:pt idx="4185">
                  <c:v>-2.1380874344263776E-4</c:v>
                </c:pt>
                <c:pt idx="4186">
                  <c:v>-1.9726995163781076E-4</c:v>
                </c:pt>
                <c:pt idx="4187">
                  <c:v>-2.1637594288631207E-4</c:v>
                </c:pt>
                <c:pt idx="4188">
                  <c:v>-2.0376604680143602E-4</c:v>
                </c:pt>
                <c:pt idx="4189">
                  <c:v>-2.0242885488169692E-4</c:v>
                </c:pt>
                <c:pt idx="4190">
                  <c:v>-1.9791971992395364E-4</c:v>
                </c:pt>
                <c:pt idx="4191">
                  <c:v>-2.1094045462189789E-4</c:v>
                </c:pt>
                <c:pt idx="4192">
                  <c:v>-1.8741301067126993E-4</c:v>
                </c:pt>
                <c:pt idx="4193">
                  <c:v>-2.2458108521716184E-4</c:v>
                </c:pt>
                <c:pt idx="4194">
                  <c:v>-2.0307052582963821E-4</c:v>
                </c:pt>
                <c:pt idx="4195">
                  <c:v>-2.0435387414856644E-4</c:v>
                </c:pt>
                <c:pt idx="4196">
                  <c:v>-2.2047422948280411E-4</c:v>
                </c:pt>
                <c:pt idx="4197">
                  <c:v>-1.9412885130726563E-4</c:v>
                </c:pt>
                <c:pt idx="4198">
                  <c:v>-2.1096872037098817E-4</c:v>
                </c:pt>
                <c:pt idx="4199">
                  <c:v>-2.056828689354344E-4</c:v>
                </c:pt>
                <c:pt idx="4200">
                  <c:v>-2.1629986261746198E-4</c:v>
                </c:pt>
                <c:pt idx="4201">
                  <c:v>-2.0410841759952025E-4</c:v>
                </c:pt>
                <c:pt idx="4202">
                  <c:v>-1.8257209582781583E-4</c:v>
                </c:pt>
                <c:pt idx="4203">
                  <c:v>-2.0934197896077392E-4</c:v>
                </c:pt>
                <c:pt idx="4204">
                  <c:v>-2.0943873460926962E-4</c:v>
                </c:pt>
                <c:pt idx="4205">
                  <c:v>-2.1693699962338999E-4</c:v>
                </c:pt>
                <c:pt idx="4206">
                  <c:v>-1.9453673369346561E-4</c:v>
                </c:pt>
                <c:pt idx="4207">
                  <c:v>-2.1697186848815836E-4</c:v>
                </c:pt>
                <c:pt idx="4208">
                  <c:v>-2.1443252902559465E-4</c:v>
                </c:pt>
                <c:pt idx="4209">
                  <c:v>-1.8892069822038475E-4</c:v>
                </c:pt>
                <c:pt idx="4210">
                  <c:v>-2.2025523745140382E-4</c:v>
                </c:pt>
                <c:pt idx="4211">
                  <c:v>-1.8368372922701403E-4</c:v>
                </c:pt>
                <c:pt idx="4212">
                  <c:v>-2.0521344455860002E-4</c:v>
                </c:pt>
                <c:pt idx="4213">
                  <c:v>-2.0451199475755822E-4</c:v>
                </c:pt>
                <c:pt idx="4214">
                  <c:v>-1.9386584289347565E-4</c:v>
                </c:pt>
                <c:pt idx="4215">
                  <c:v>-2.0047094491471208E-4</c:v>
                </c:pt>
                <c:pt idx="4216">
                  <c:v>-1.8448092950706682E-4</c:v>
                </c:pt>
                <c:pt idx="4217">
                  <c:v>-1.8907218490908859E-4</c:v>
                </c:pt>
                <c:pt idx="4218">
                  <c:v>-2.1164333558582209E-4</c:v>
                </c:pt>
                <c:pt idx="4219">
                  <c:v>-1.8244461530094922E-4</c:v>
                </c:pt>
                <c:pt idx="4220">
                  <c:v>-1.6772127629908584E-4</c:v>
                </c:pt>
                <c:pt idx="4221">
                  <c:v>-1.8693883719512542E-4</c:v>
                </c:pt>
                <c:pt idx="4222">
                  <c:v>-1.9866293860029409E-4</c:v>
                </c:pt>
                <c:pt idx="4223">
                  <c:v>-1.8113198821900287E-4</c:v>
                </c:pt>
                <c:pt idx="4224">
                  <c:v>-2.08577533448174E-4</c:v>
                </c:pt>
                <c:pt idx="4225">
                  <c:v>-2.1874340602116526E-4</c:v>
                </c:pt>
                <c:pt idx="4226">
                  <c:v>-1.950885892868423E-4</c:v>
                </c:pt>
                <c:pt idx="4227">
                  <c:v>-2.0298865018276356E-4</c:v>
                </c:pt>
                <c:pt idx="4228">
                  <c:v>-2.0272224572064591E-4</c:v>
                </c:pt>
                <c:pt idx="4229">
                  <c:v>-1.8943432116674689E-4</c:v>
                </c:pt>
                <c:pt idx="4230">
                  <c:v>-1.9893076175393041E-4</c:v>
                </c:pt>
                <c:pt idx="4231">
                  <c:v>-1.8255801341967583E-4</c:v>
                </c:pt>
                <c:pt idx="4232">
                  <c:v>-1.8049052222074999E-4</c:v>
                </c:pt>
                <c:pt idx="4233">
                  <c:v>-2.0163933876884358E-4</c:v>
                </c:pt>
                <c:pt idx="4234">
                  <c:v>-1.9576963225029581E-4</c:v>
                </c:pt>
                <c:pt idx="4235">
                  <c:v>-2.0194394936989035E-4</c:v>
                </c:pt>
                <c:pt idx="4236">
                  <c:v>-1.990792739303917E-4</c:v>
                </c:pt>
                <c:pt idx="4237">
                  <c:v>-1.6352187351290572E-4</c:v>
                </c:pt>
                <c:pt idx="4238">
                  <c:v>-2.14173393614048E-4</c:v>
                </c:pt>
                <c:pt idx="4239">
                  <c:v>-1.7713032646674465E-4</c:v>
                </c:pt>
                <c:pt idx="4240">
                  <c:v>-1.9135290863045573E-4</c:v>
                </c:pt>
                <c:pt idx="4241">
                  <c:v>-1.7288978181704724E-4</c:v>
                </c:pt>
                <c:pt idx="4242">
                  <c:v>-1.8113696348071132E-4</c:v>
                </c:pt>
                <c:pt idx="4243">
                  <c:v>-1.8519831752580767E-4</c:v>
                </c:pt>
                <c:pt idx="4244">
                  <c:v>-1.7690876457324679E-4</c:v>
                </c:pt>
                <c:pt idx="4245">
                  <c:v>-1.6930375053333081E-4</c:v>
                </c:pt>
                <c:pt idx="4246">
                  <c:v>-1.8148700400936506E-4</c:v>
                </c:pt>
                <c:pt idx="4247">
                  <c:v>-1.7130218381076061E-4</c:v>
                </c:pt>
                <c:pt idx="4248">
                  <c:v>-1.8484197205475837E-4</c:v>
                </c:pt>
                <c:pt idx="4249">
                  <c:v>-1.7853777025534897E-4</c:v>
                </c:pt>
                <c:pt idx="4250">
                  <c:v>-1.8406010944265356E-4</c:v>
                </c:pt>
                <c:pt idx="4251">
                  <c:v>-1.8120613886182083E-4</c:v>
                </c:pt>
                <c:pt idx="4252">
                  <c:v>-1.6455505670833509E-4</c:v>
                </c:pt>
                <c:pt idx="4253">
                  <c:v>-1.8417852542237595E-4</c:v>
                </c:pt>
                <c:pt idx="4254">
                  <c:v>-1.5963071328579625E-4</c:v>
                </c:pt>
                <c:pt idx="4255">
                  <c:v>-1.7360927777566401E-4</c:v>
                </c:pt>
                <c:pt idx="4256">
                  <c:v>-1.8399986138347842E-4</c:v>
                </c:pt>
                <c:pt idx="4257">
                  <c:v>-1.9254786006578039E-4</c:v>
                </c:pt>
                <c:pt idx="4258">
                  <c:v>-1.791927618639894E-4</c:v>
                </c:pt>
                <c:pt idx="4259">
                  <c:v>-1.8188140497370897E-4</c:v>
                </c:pt>
                <c:pt idx="4260">
                  <c:v>-1.595012920453729E-4</c:v>
                </c:pt>
                <c:pt idx="4261">
                  <c:v>-2.0233205830100752E-4</c:v>
                </c:pt>
                <c:pt idx="4262">
                  <c:v>-1.6510433207085249E-4</c:v>
                </c:pt>
                <c:pt idx="4263">
                  <c:v>-1.7223841214915225E-4</c:v>
                </c:pt>
                <c:pt idx="4264">
                  <c:v>-1.6096724786446125E-4</c:v>
                </c:pt>
                <c:pt idx="4265">
                  <c:v>-1.751395664720294E-4</c:v>
                </c:pt>
                <c:pt idx="4266">
                  <c:v>-1.628383599716203E-4</c:v>
                </c:pt>
                <c:pt idx="4267">
                  <c:v>-1.8157227701209037E-4</c:v>
                </c:pt>
                <c:pt idx="4268">
                  <c:v>-1.735828254092437E-4</c:v>
                </c:pt>
                <c:pt idx="4269">
                  <c:v>-1.6607433870708879E-4</c:v>
                </c:pt>
                <c:pt idx="4270">
                  <c:v>-1.7196873106130751E-4</c:v>
                </c:pt>
                <c:pt idx="4271">
                  <c:v>-1.5331465332134515E-4</c:v>
                </c:pt>
                <c:pt idx="4272">
                  <c:v>-1.9445866028899164E-4</c:v>
                </c:pt>
                <c:pt idx="4273">
                  <c:v>-1.5100120244977594E-4</c:v>
                </c:pt>
                <c:pt idx="4274">
                  <c:v>-1.7505539355988355E-4</c:v>
                </c:pt>
                <c:pt idx="4275">
                  <c:v>-1.4064313153069281E-4</c:v>
                </c:pt>
                <c:pt idx="4276">
                  <c:v>-1.6707696370542934E-4</c:v>
                </c:pt>
                <c:pt idx="4277">
                  <c:v>-1.8428386550967062E-4</c:v>
                </c:pt>
                <c:pt idx="4278">
                  <c:v>-1.661937531533479E-4</c:v>
                </c:pt>
                <c:pt idx="4279">
                  <c:v>-1.8004683132542306E-4</c:v>
                </c:pt>
                <c:pt idx="4280">
                  <c:v>-1.6308876220446036E-4</c:v>
                </c:pt>
                <c:pt idx="4281">
                  <c:v>-1.7240202422120197E-4</c:v>
                </c:pt>
                <c:pt idx="4282">
                  <c:v>-1.7929384373680882E-4</c:v>
                </c:pt>
                <c:pt idx="4283">
                  <c:v>-2.092767257023077E-4</c:v>
                </c:pt>
                <c:pt idx="4284">
                  <c:v>-1.8911795992469075E-4</c:v>
                </c:pt>
                <c:pt idx="4285">
                  <c:v>-1.7989098649119452E-4</c:v>
                </c:pt>
                <c:pt idx="4286">
                  <c:v>-1.7037171086593312E-4</c:v>
                </c:pt>
                <c:pt idx="4287">
                  <c:v>-1.4648664485275434E-4</c:v>
                </c:pt>
                <c:pt idx="4288">
                  <c:v>-1.6485337877722434E-4</c:v>
                </c:pt>
                <c:pt idx="4289">
                  <c:v>-1.9072532319298156E-4</c:v>
                </c:pt>
                <c:pt idx="4290">
                  <c:v>-1.7057404403981015E-4</c:v>
                </c:pt>
                <c:pt idx="4291">
                  <c:v>-1.825727650926255E-4</c:v>
                </c:pt>
                <c:pt idx="4292">
                  <c:v>-1.8412451560264915E-4</c:v>
                </c:pt>
                <c:pt idx="4293">
                  <c:v>-1.8220936192262787E-4</c:v>
                </c:pt>
                <c:pt idx="4294">
                  <c:v>-1.7895493745112407E-4</c:v>
                </c:pt>
                <c:pt idx="4295">
                  <c:v>-2.1294313332626189E-4</c:v>
                </c:pt>
                <c:pt idx="4296">
                  <c:v>-1.9036531982186074E-4</c:v>
                </c:pt>
                <c:pt idx="4297">
                  <c:v>-1.8028390500472683E-4</c:v>
                </c:pt>
                <c:pt idx="4298">
                  <c:v>-1.9896462828714105E-4</c:v>
                </c:pt>
                <c:pt idx="4299">
                  <c:v>-2.1725790146358225E-4</c:v>
                </c:pt>
                <c:pt idx="4300">
                  <c:v>-1.9394867190257586E-4</c:v>
                </c:pt>
                <c:pt idx="4301">
                  <c:v>-1.8194499498821643E-4</c:v>
                </c:pt>
                <c:pt idx="4302">
                  <c:v>-1.6347218483021619E-4</c:v>
                </c:pt>
                <c:pt idx="4303">
                  <c:v>-1.924690328640515E-4</c:v>
                </c:pt>
                <c:pt idx="4304">
                  <c:v>-1.9018434790919511E-4</c:v>
                </c:pt>
                <c:pt idx="4305">
                  <c:v>-2.1903523656380754E-4</c:v>
                </c:pt>
                <c:pt idx="4306">
                  <c:v>-2.0763016186408731E-4</c:v>
                </c:pt>
                <c:pt idx="4307">
                  <c:v>-2.0505147195501938E-4</c:v>
                </c:pt>
                <c:pt idx="4308">
                  <c:v>-2.0160982553813579E-4</c:v>
                </c:pt>
                <c:pt idx="4309">
                  <c:v>-1.9271852733616896E-4</c:v>
                </c:pt>
                <c:pt idx="4310">
                  <c:v>-2.0894129935418348E-4</c:v>
                </c:pt>
                <c:pt idx="4311">
                  <c:v>-2.2658297101493398E-4</c:v>
                </c:pt>
                <c:pt idx="4312">
                  <c:v>-2.4034218681863483E-4</c:v>
                </c:pt>
                <c:pt idx="4313">
                  <c:v>-2.1480426217797624E-4</c:v>
                </c:pt>
                <c:pt idx="4314">
                  <c:v>-1.897545491856547E-4</c:v>
                </c:pt>
                <c:pt idx="4315">
                  <c:v>-2.0093439370246792E-4</c:v>
                </c:pt>
                <c:pt idx="4316">
                  <c:v>-2.0141158267453603E-4</c:v>
                </c:pt>
                <c:pt idx="4317">
                  <c:v>-2.5519121847666855E-4</c:v>
                </c:pt>
                <c:pt idx="4318">
                  <c:v>-2.2054231984762932E-4</c:v>
                </c:pt>
                <c:pt idx="4319">
                  <c:v>-2.3642871052476528E-4</c:v>
                </c:pt>
                <c:pt idx="4320">
                  <c:v>-2.4373199872700549E-4</c:v>
                </c:pt>
                <c:pt idx="4321">
                  <c:v>-2.2105114464522063E-4</c:v>
                </c:pt>
                <c:pt idx="4322">
                  <c:v>-2.4495930852250463E-4</c:v>
                </c:pt>
                <c:pt idx="4323">
                  <c:v>-2.4389800236627408E-4</c:v>
                </c:pt>
                <c:pt idx="4324">
                  <c:v>-2.2487062947842566E-4</c:v>
                </c:pt>
                <c:pt idx="4325">
                  <c:v>-2.3253942906278799E-4</c:v>
                </c:pt>
                <c:pt idx="4326">
                  <c:v>-2.5694314656225851E-4</c:v>
                </c:pt>
                <c:pt idx="4327">
                  <c:v>-2.0904351537004865E-4</c:v>
                </c:pt>
                <c:pt idx="4328">
                  <c:v>-2.4351099392010172E-4</c:v>
                </c:pt>
                <c:pt idx="4329">
                  <c:v>-2.3254920016324224E-4</c:v>
                </c:pt>
                <c:pt idx="4330">
                  <c:v>-2.4980672800722431E-4</c:v>
                </c:pt>
                <c:pt idx="4331">
                  <c:v>-2.3148032950324102E-4</c:v>
                </c:pt>
                <c:pt idx="4332">
                  <c:v>-2.7659738165086169E-4</c:v>
                </c:pt>
                <c:pt idx="4333">
                  <c:v>-2.2918261144916539E-4</c:v>
                </c:pt>
                <c:pt idx="4334">
                  <c:v>-2.3014147010315115E-4</c:v>
                </c:pt>
                <c:pt idx="4335">
                  <c:v>-2.4754655205211156E-4</c:v>
                </c:pt>
                <c:pt idx="4336">
                  <c:v>-2.3724995969833077E-4</c:v>
                </c:pt>
                <c:pt idx="4337">
                  <c:v>-2.3990384127310321E-4</c:v>
                </c:pt>
                <c:pt idx="4338">
                  <c:v>-2.3982542583839519E-4</c:v>
                </c:pt>
                <c:pt idx="4339">
                  <c:v>-2.2124155212348753E-4</c:v>
                </c:pt>
                <c:pt idx="4340">
                  <c:v>-2.3262608144218377E-4</c:v>
                </c:pt>
                <c:pt idx="4341">
                  <c:v>-2.2998617493478601E-4</c:v>
                </c:pt>
                <c:pt idx="4342">
                  <c:v>-2.2042878398116113E-4</c:v>
                </c:pt>
                <c:pt idx="4343">
                  <c:v>-2.2599394494144371E-4</c:v>
                </c:pt>
                <c:pt idx="4344">
                  <c:v>-2.3167673848231785E-4</c:v>
                </c:pt>
                <c:pt idx="4345">
                  <c:v>-2.3731883345318598E-4</c:v>
                </c:pt>
                <c:pt idx="4346">
                  <c:v>-2.3645638743286052E-4</c:v>
                </c:pt>
                <c:pt idx="4347">
                  <c:v>-2.6126654960551205E-4</c:v>
                </c:pt>
                <c:pt idx="4348">
                  <c:v>-2.3252201819343432E-4</c:v>
                </c:pt>
                <c:pt idx="4349">
                  <c:v>-2.3726876650293025E-4</c:v>
                </c:pt>
                <c:pt idx="4350">
                  <c:v>-2.2447654163983472E-4</c:v>
                </c:pt>
                <c:pt idx="4351">
                  <c:v>-2.3425645451103012E-4</c:v>
                </c:pt>
                <c:pt idx="4352">
                  <c:v>-2.5196595205474081E-4</c:v>
                </c:pt>
                <c:pt idx="4353">
                  <c:v>-2.5296017702108327E-4</c:v>
                </c:pt>
                <c:pt idx="4354">
                  <c:v>-2.531912423134506E-4</c:v>
                </c:pt>
                <c:pt idx="4355">
                  <c:v>-2.5955707531097983E-4</c:v>
                </c:pt>
                <c:pt idx="4356">
                  <c:v>-2.3698076123388747E-4</c:v>
                </c:pt>
                <c:pt idx="4357">
                  <c:v>-2.5559554412219008E-4</c:v>
                </c:pt>
                <c:pt idx="4358">
                  <c:v>-2.6252160468226719E-4</c:v>
                </c:pt>
                <c:pt idx="4359">
                  <c:v>-2.5382833498200757E-4</c:v>
                </c:pt>
                <c:pt idx="4360">
                  <c:v>-2.4959644912483274E-4</c:v>
                </c:pt>
                <c:pt idx="4361">
                  <c:v>-2.5263188892643069E-4</c:v>
                </c:pt>
                <c:pt idx="4362">
                  <c:v>-2.5984641176596415E-4</c:v>
                </c:pt>
                <c:pt idx="4363">
                  <c:v>-2.6379075731011319E-4</c:v>
                </c:pt>
                <c:pt idx="4364">
                  <c:v>-2.501757233070128E-4</c:v>
                </c:pt>
                <c:pt idx="4365">
                  <c:v>-2.3068905280380006E-4</c:v>
                </c:pt>
                <c:pt idx="4366">
                  <c:v>-2.5298595901491593E-4</c:v>
                </c:pt>
                <c:pt idx="4367">
                  <c:v>-2.5899257002563552E-4</c:v>
                </c:pt>
                <c:pt idx="4368">
                  <c:v>-2.5117794426956277E-4</c:v>
                </c:pt>
                <c:pt idx="4369">
                  <c:v>-2.6888727611879654E-4</c:v>
                </c:pt>
                <c:pt idx="4370">
                  <c:v>-2.7855236614275766E-4</c:v>
                </c:pt>
                <c:pt idx="4371">
                  <c:v>-2.6087411859036775E-4</c:v>
                </c:pt>
                <c:pt idx="4372">
                  <c:v>-2.6982051309230003E-4</c:v>
                </c:pt>
                <c:pt idx="4373">
                  <c:v>-2.5756616070513478E-4</c:v>
                </c:pt>
                <c:pt idx="4374">
                  <c:v>-2.4563284677155741E-4</c:v>
                </c:pt>
                <c:pt idx="4375">
                  <c:v>-2.3752112101571129E-4</c:v>
                </c:pt>
                <c:pt idx="4376">
                  <c:v>-2.5566427429594523E-4</c:v>
                </c:pt>
                <c:pt idx="4377">
                  <c:v>-2.7316407239104927E-4</c:v>
                </c:pt>
                <c:pt idx="4378">
                  <c:v>-2.6268619756817697E-4</c:v>
                </c:pt>
                <c:pt idx="4379">
                  <c:v>-2.5073314373364071E-4</c:v>
                </c:pt>
                <c:pt idx="4380">
                  <c:v>-2.5491585289814456E-4</c:v>
                </c:pt>
                <c:pt idx="4381">
                  <c:v>-2.4075660024340919E-4</c:v>
                </c:pt>
                <c:pt idx="4382">
                  <c:v>-2.300384656349244E-4</c:v>
                </c:pt>
                <c:pt idx="4383">
                  <c:v>-2.4016544169324681E-4</c:v>
                </c:pt>
                <c:pt idx="4384">
                  <c:v>-2.5614255118375321E-4</c:v>
                </c:pt>
                <c:pt idx="4385">
                  <c:v>-2.5534314876557961E-4</c:v>
                </c:pt>
                <c:pt idx="4386">
                  <c:v>-2.5024977028729019E-4</c:v>
                </c:pt>
                <c:pt idx="4387">
                  <c:v>-2.4297988783411107E-4</c:v>
                </c:pt>
                <c:pt idx="4388">
                  <c:v>-2.3782882791083008E-4</c:v>
                </c:pt>
                <c:pt idx="4389">
                  <c:v>-2.3636421546989253E-4</c:v>
                </c:pt>
                <c:pt idx="4390">
                  <c:v>-2.4388793789442058E-4</c:v>
                </c:pt>
                <c:pt idx="4391">
                  <c:v>-2.4767541823686679E-4</c:v>
                </c:pt>
                <c:pt idx="4392">
                  <c:v>-2.5278429421216937E-4</c:v>
                </c:pt>
                <c:pt idx="4393">
                  <c:v>-2.6342414194583817E-4</c:v>
                </c:pt>
                <c:pt idx="4394">
                  <c:v>-2.5279231274181742E-4</c:v>
                </c:pt>
                <c:pt idx="4395">
                  <c:v>-2.2522191917653464E-4</c:v>
                </c:pt>
                <c:pt idx="4396">
                  <c:v>-2.1190737114584149E-4</c:v>
                </c:pt>
                <c:pt idx="4397">
                  <c:v>-2.7696668134280798E-4</c:v>
                </c:pt>
                <c:pt idx="4398">
                  <c:v>-2.6342039710478904E-4</c:v>
                </c:pt>
                <c:pt idx="4399">
                  <c:v>-2.4641421722317833E-4</c:v>
                </c:pt>
                <c:pt idx="4400">
                  <c:v>-2.4470811085519834E-4</c:v>
                </c:pt>
                <c:pt idx="4401">
                  <c:v>-2.6499946425318882E-4</c:v>
                </c:pt>
                <c:pt idx="4402">
                  <c:v>-2.6494648670204694E-4</c:v>
                </c:pt>
                <c:pt idx="4403">
                  <c:v>-2.7012087454346027E-4</c:v>
                </c:pt>
                <c:pt idx="4404">
                  <c:v>-2.526417689594899E-4</c:v>
                </c:pt>
                <c:pt idx="4405">
                  <c:v>-2.5660649240411985E-4</c:v>
                </c:pt>
                <c:pt idx="4406">
                  <c:v>-2.6992903616722224E-4</c:v>
                </c:pt>
                <c:pt idx="4407">
                  <c:v>-2.7026253583161005E-4</c:v>
                </c:pt>
                <c:pt idx="4408">
                  <c:v>-2.6385686009805016E-4</c:v>
                </c:pt>
                <c:pt idx="4409">
                  <c:v>-2.7406462234340004E-4</c:v>
                </c:pt>
                <c:pt idx="4410">
                  <c:v>-2.7466829741184764E-4</c:v>
                </c:pt>
                <c:pt idx="4411">
                  <c:v>-2.6921346504904373E-4</c:v>
                </c:pt>
                <c:pt idx="4412">
                  <c:v>-2.7292065300739047E-4</c:v>
                </c:pt>
                <c:pt idx="4413">
                  <c:v>-2.7120290952591314E-4</c:v>
                </c:pt>
                <c:pt idx="4414">
                  <c:v>-2.678978761224984E-4</c:v>
                </c:pt>
                <c:pt idx="4415">
                  <c:v>-2.7528187436484474E-4</c:v>
                </c:pt>
                <c:pt idx="4416">
                  <c:v>-2.686610839146258E-4</c:v>
                </c:pt>
                <c:pt idx="4417">
                  <c:v>-2.6564128542636456E-4</c:v>
                </c:pt>
                <c:pt idx="4418">
                  <c:v>-2.6334222494350882E-4</c:v>
                </c:pt>
                <c:pt idx="4419">
                  <c:v>-2.6109902153398167E-4</c:v>
                </c:pt>
                <c:pt idx="4420">
                  <c:v>-2.8264504704994829E-4</c:v>
                </c:pt>
                <c:pt idx="4421">
                  <c:v>-2.8732929674952736E-4</c:v>
                </c:pt>
                <c:pt idx="4422">
                  <c:v>-2.9027249101914397E-4</c:v>
                </c:pt>
                <c:pt idx="4423">
                  <c:v>-2.4688897868964914E-4</c:v>
                </c:pt>
                <c:pt idx="4424">
                  <c:v>-2.7746655787614494E-4</c:v>
                </c:pt>
                <c:pt idx="4425">
                  <c:v>-2.7251951718974701E-4</c:v>
                </c:pt>
                <c:pt idx="4426">
                  <c:v>-2.7107015292853322E-4</c:v>
                </c:pt>
                <c:pt idx="4427">
                  <c:v>-2.6614265940300467E-4</c:v>
                </c:pt>
                <c:pt idx="4428">
                  <c:v>-2.6389481584927776E-4</c:v>
                </c:pt>
                <c:pt idx="4429">
                  <c:v>-2.64672044582173E-4</c:v>
                </c:pt>
                <c:pt idx="4430">
                  <c:v>-2.7828149061397638E-4</c:v>
                </c:pt>
                <c:pt idx="4431">
                  <c:v>-2.6314757949300998E-4</c:v>
                </c:pt>
                <c:pt idx="4432">
                  <c:v>-2.6212906414703241E-4</c:v>
                </c:pt>
                <c:pt idx="4433">
                  <c:v>-2.5033403540027088E-4</c:v>
                </c:pt>
                <c:pt idx="4434">
                  <c:v>-2.3952301095308304E-4</c:v>
                </c:pt>
                <c:pt idx="4435">
                  <c:v>-2.5670865573761343E-4</c:v>
                </c:pt>
                <c:pt idx="4436">
                  <c:v>-2.6258213360695089E-4</c:v>
                </c:pt>
                <c:pt idx="4437">
                  <c:v>-2.4553311232168297E-4</c:v>
                </c:pt>
                <c:pt idx="4438">
                  <c:v>-2.5677022776128864E-4</c:v>
                </c:pt>
                <c:pt idx="4439">
                  <c:v>-2.7578428864412602E-4</c:v>
                </c:pt>
                <c:pt idx="4440">
                  <c:v>-2.5281177713858398E-4</c:v>
                </c:pt>
                <c:pt idx="4441">
                  <c:v>-2.6922016893713335E-4</c:v>
                </c:pt>
                <c:pt idx="4442">
                  <c:v>-2.5227712507909565E-4</c:v>
                </c:pt>
                <c:pt idx="4443">
                  <c:v>-2.7138036309831649E-4</c:v>
                </c:pt>
                <c:pt idx="4444">
                  <c:v>-2.5954035167198846E-4</c:v>
                </c:pt>
                <c:pt idx="4445">
                  <c:v>-2.7055549824716582E-4</c:v>
                </c:pt>
                <c:pt idx="4446">
                  <c:v>-2.601764884421456E-4</c:v>
                </c:pt>
                <c:pt idx="4447">
                  <c:v>-2.5289562462066769E-4</c:v>
                </c:pt>
                <c:pt idx="4448">
                  <c:v>-2.6038681164154698E-4</c:v>
                </c:pt>
                <c:pt idx="4449">
                  <c:v>-2.6662606774927072E-4</c:v>
                </c:pt>
                <c:pt idx="4450">
                  <c:v>-2.7494483418000307E-4</c:v>
                </c:pt>
                <c:pt idx="4451">
                  <c:v>-2.6816851822585215E-4</c:v>
                </c:pt>
                <c:pt idx="4452">
                  <c:v>-2.6227645954730324E-4</c:v>
                </c:pt>
                <c:pt idx="4453">
                  <c:v>-2.617593912138729E-4</c:v>
                </c:pt>
                <c:pt idx="4454">
                  <c:v>-2.4683204822970593E-4</c:v>
                </c:pt>
                <c:pt idx="4455">
                  <c:v>-2.4285595601634052E-4</c:v>
                </c:pt>
                <c:pt idx="4456">
                  <c:v>-2.459629344090643E-4</c:v>
                </c:pt>
                <c:pt idx="4457">
                  <c:v>-2.4002340833230979E-4</c:v>
                </c:pt>
                <c:pt idx="4458">
                  <c:v>-2.474389214732581E-4</c:v>
                </c:pt>
                <c:pt idx="4459">
                  <c:v>-2.3866326464145755E-4</c:v>
                </c:pt>
                <c:pt idx="4460">
                  <c:v>-2.5282716823335808E-4</c:v>
                </c:pt>
                <c:pt idx="4461">
                  <c:v>-2.6364508949613204E-4</c:v>
                </c:pt>
                <c:pt idx="4462">
                  <c:v>-2.6194841684477118E-4</c:v>
                </c:pt>
                <c:pt idx="4463">
                  <c:v>-2.9596667368586484E-4</c:v>
                </c:pt>
                <c:pt idx="4464">
                  <c:v>-2.8127155154142764E-4</c:v>
                </c:pt>
                <c:pt idx="4465">
                  <c:v>-2.7112414135779713E-4</c:v>
                </c:pt>
                <c:pt idx="4466">
                  <c:v>-2.8026108291168584E-4</c:v>
                </c:pt>
                <c:pt idx="4467">
                  <c:v>-2.9104972412270455E-4</c:v>
                </c:pt>
                <c:pt idx="4468">
                  <c:v>-2.5551786241683459E-4</c:v>
                </c:pt>
                <c:pt idx="4469">
                  <c:v>-2.559822764813932E-4</c:v>
                </c:pt>
                <c:pt idx="4470">
                  <c:v>-2.7519496115978353E-4</c:v>
                </c:pt>
                <c:pt idx="4471">
                  <c:v>-2.5694480622501286E-4</c:v>
                </c:pt>
                <c:pt idx="4472">
                  <c:v>-2.6953905337885565E-4</c:v>
                </c:pt>
                <c:pt idx="4473">
                  <c:v>-2.6732645680048759E-4</c:v>
                </c:pt>
                <c:pt idx="4474">
                  <c:v>-2.7083978780856669E-4</c:v>
                </c:pt>
                <c:pt idx="4475">
                  <c:v>-2.6780464839137077E-4</c:v>
                </c:pt>
                <c:pt idx="4476">
                  <c:v>-2.6052668886834108E-4</c:v>
                </c:pt>
                <c:pt idx="4477">
                  <c:v>-2.5419769541804699E-4</c:v>
                </c:pt>
                <c:pt idx="4478">
                  <c:v>-2.432246892719022E-4</c:v>
                </c:pt>
                <c:pt idx="4479">
                  <c:v>-2.5700591421032705E-4</c:v>
                </c:pt>
                <c:pt idx="4480">
                  <c:v>-2.5826462737168197E-4</c:v>
                </c:pt>
                <c:pt idx="4481">
                  <c:v>-2.4764581340355903E-4</c:v>
                </c:pt>
                <c:pt idx="4482">
                  <c:v>-2.4405428506419686E-4</c:v>
                </c:pt>
                <c:pt idx="4483">
                  <c:v>-2.5675143427284235E-4</c:v>
                </c:pt>
                <c:pt idx="4484">
                  <c:v>-2.7507630460166856E-4</c:v>
                </c:pt>
                <c:pt idx="4485">
                  <c:v>-2.5903377072387696E-4</c:v>
                </c:pt>
                <c:pt idx="4486">
                  <c:v>-2.4993118108783733E-4</c:v>
                </c:pt>
                <c:pt idx="4487">
                  <c:v>-2.8239965590015208E-4</c:v>
                </c:pt>
                <c:pt idx="4488">
                  <c:v>-2.9556299919264597E-4</c:v>
                </c:pt>
                <c:pt idx="4489">
                  <c:v>-2.8770872802501345E-4</c:v>
                </c:pt>
                <c:pt idx="4490">
                  <c:v>-2.9460462037816221E-4</c:v>
                </c:pt>
                <c:pt idx="4491">
                  <c:v>-2.8636521534261333E-4</c:v>
                </c:pt>
                <c:pt idx="4492">
                  <c:v>-2.8403920305827168E-4</c:v>
                </c:pt>
                <c:pt idx="4493">
                  <c:v>-2.8507243240382123E-4</c:v>
                </c:pt>
                <c:pt idx="4494">
                  <c:v>-2.9538386461359174E-4</c:v>
                </c:pt>
                <c:pt idx="4495">
                  <c:v>-2.9475112205358918E-4</c:v>
                </c:pt>
                <c:pt idx="4496">
                  <c:v>-2.8573467416228394E-4</c:v>
                </c:pt>
                <c:pt idx="4497">
                  <c:v>-2.9234320640911737E-4</c:v>
                </c:pt>
                <c:pt idx="4498">
                  <c:v>-3.1064745503337594E-4</c:v>
                </c:pt>
                <c:pt idx="4499">
                  <c:v>-2.8418281995281849E-4</c:v>
                </c:pt>
                <c:pt idx="4500">
                  <c:v>-2.7471362241828298E-4</c:v>
                </c:pt>
                <c:pt idx="4501">
                  <c:v>-2.870290957666553E-4</c:v>
                </c:pt>
                <c:pt idx="4502">
                  <c:v>-2.8771230923964293E-4</c:v>
                </c:pt>
                <c:pt idx="4503">
                  <c:v>-2.7756379176325526E-4</c:v>
                </c:pt>
                <c:pt idx="4504">
                  <c:v>-2.9857864696210187E-4</c:v>
                </c:pt>
                <c:pt idx="4505">
                  <c:v>-3.0490729210930331E-4</c:v>
                </c:pt>
                <c:pt idx="4506">
                  <c:v>-2.947281721572074E-4</c:v>
                </c:pt>
                <c:pt idx="4507">
                  <c:v>-2.8637746155420061E-4</c:v>
                </c:pt>
                <c:pt idx="4508">
                  <c:v>-3.083924700063336E-4</c:v>
                </c:pt>
                <c:pt idx="4509">
                  <c:v>-3.1941541722729604E-4</c:v>
                </c:pt>
                <c:pt idx="4510">
                  <c:v>-3.1357609683023858E-4</c:v>
                </c:pt>
                <c:pt idx="4511">
                  <c:v>-2.9199613293728253E-4</c:v>
                </c:pt>
                <c:pt idx="4512">
                  <c:v>-3.0139042758830776E-4</c:v>
                </c:pt>
                <c:pt idx="4513">
                  <c:v>-2.9132291244386168E-4</c:v>
                </c:pt>
                <c:pt idx="4514">
                  <c:v>-2.915940522928679E-4</c:v>
                </c:pt>
                <c:pt idx="4515">
                  <c:v>-2.9027306410817961E-4</c:v>
                </c:pt>
                <c:pt idx="4516">
                  <c:v>-3.0155704605447912E-4</c:v>
                </c:pt>
                <c:pt idx="4517">
                  <c:v>-3.0012075881396069E-4</c:v>
                </c:pt>
                <c:pt idx="4518">
                  <c:v>-2.9088218509403522E-4</c:v>
                </c:pt>
                <c:pt idx="4519">
                  <c:v>-3.1218623176534259E-4</c:v>
                </c:pt>
                <c:pt idx="4520">
                  <c:v>-2.9882701033411615E-4</c:v>
                </c:pt>
                <c:pt idx="4521">
                  <c:v>-3.0192007537958106E-4</c:v>
                </c:pt>
                <c:pt idx="4522">
                  <c:v>-3.1397881234364946E-4</c:v>
                </c:pt>
                <c:pt idx="4523">
                  <c:v>-3.1264790909062222E-4</c:v>
                </c:pt>
                <c:pt idx="4524">
                  <c:v>-3.2873540624317146E-4</c:v>
                </c:pt>
                <c:pt idx="4525">
                  <c:v>-3.0078987858088235E-4</c:v>
                </c:pt>
                <c:pt idx="4526">
                  <c:v>-2.9035847896342925E-4</c:v>
                </c:pt>
                <c:pt idx="4527">
                  <c:v>-3.0915591943724664E-4</c:v>
                </c:pt>
                <c:pt idx="4528">
                  <c:v>-3.167609864551068E-4</c:v>
                </c:pt>
                <c:pt idx="4529">
                  <c:v>-2.9602326118862468E-4</c:v>
                </c:pt>
                <c:pt idx="4530">
                  <c:v>-3.3642448694003483E-4</c:v>
                </c:pt>
                <c:pt idx="4531">
                  <c:v>-3.1922252758875543E-4</c:v>
                </c:pt>
                <c:pt idx="4532">
                  <c:v>-3.114773352890784E-4</c:v>
                </c:pt>
                <c:pt idx="4533">
                  <c:v>-3.2996042578892242E-4</c:v>
                </c:pt>
                <c:pt idx="4534">
                  <c:v>-3.0871103333870742E-4</c:v>
                </c:pt>
                <c:pt idx="4535">
                  <c:v>-3.2916759069848562E-4</c:v>
                </c:pt>
                <c:pt idx="4536">
                  <c:v>-3.1521782706357682E-4</c:v>
                </c:pt>
                <c:pt idx="4537">
                  <c:v>-2.9120101079416373E-4</c:v>
                </c:pt>
                <c:pt idx="4538">
                  <c:v>-3.2541911238419805E-4</c:v>
                </c:pt>
                <c:pt idx="4539">
                  <c:v>-3.1386731413531515E-4</c:v>
                </c:pt>
                <c:pt idx="4540">
                  <c:v>-3.0851165699269492E-4</c:v>
                </c:pt>
                <c:pt idx="4541">
                  <c:v>-2.9807207578756852E-4</c:v>
                </c:pt>
                <c:pt idx="4542">
                  <c:v>-3.2708825895053247E-4</c:v>
                </c:pt>
                <c:pt idx="4543">
                  <c:v>-3.2360171520543082E-4</c:v>
                </c:pt>
                <c:pt idx="4544">
                  <c:v>-3.1891573917592958E-4</c:v>
                </c:pt>
                <c:pt idx="4545">
                  <c:v>-3.4244818392539366E-4</c:v>
                </c:pt>
                <c:pt idx="4546">
                  <c:v>-3.1457447872032383E-4</c:v>
                </c:pt>
                <c:pt idx="4547">
                  <c:v>-3.337909314104442E-4</c:v>
                </c:pt>
                <c:pt idx="4548">
                  <c:v>-3.1626032230598204E-4</c:v>
                </c:pt>
                <c:pt idx="4549">
                  <c:v>-3.2549850523312933E-4</c:v>
                </c:pt>
                <c:pt idx="4550">
                  <c:v>-3.2335172514157102E-4</c:v>
                </c:pt>
                <c:pt idx="4551">
                  <c:v>-3.247700230047673E-4</c:v>
                </c:pt>
                <c:pt idx="4552">
                  <c:v>-3.4025997015832687E-4</c:v>
                </c:pt>
                <c:pt idx="4553">
                  <c:v>-3.1186596746423571E-4</c:v>
                </c:pt>
                <c:pt idx="4554">
                  <c:v>-3.0806226981297606E-4</c:v>
                </c:pt>
                <c:pt idx="4555">
                  <c:v>-3.0810484566510187E-4</c:v>
                </c:pt>
                <c:pt idx="4556">
                  <c:v>-3.1943748311917894E-4</c:v>
                </c:pt>
                <c:pt idx="4557">
                  <c:v>-3.2549631243554325E-4</c:v>
                </c:pt>
                <c:pt idx="4558">
                  <c:v>-3.3613342011277038E-4</c:v>
                </c:pt>
                <c:pt idx="4559">
                  <c:v>-3.6355456215649338E-4</c:v>
                </c:pt>
                <c:pt idx="4560">
                  <c:v>-3.5356845174251965E-4</c:v>
                </c:pt>
                <c:pt idx="4561">
                  <c:v>-3.46377545507755E-4</c:v>
                </c:pt>
                <c:pt idx="4562">
                  <c:v>-3.4231721275909368E-4</c:v>
                </c:pt>
                <c:pt idx="4563">
                  <c:v>-3.3182965038797678E-4</c:v>
                </c:pt>
                <c:pt idx="4564">
                  <c:v>-3.4647706903681092E-4</c:v>
                </c:pt>
                <c:pt idx="4565">
                  <c:v>-3.7026137505675137E-4</c:v>
                </c:pt>
                <c:pt idx="4566">
                  <c:v>-3.4147037165211492E-4</c:v>
                </c:pt>
                <c:pt idx="4567">
                  <c:v>-3.2144183034717806E-4</c:v>
                </c:pt>
                <c:pt idx="4568">
                  <c:v>-3.5492739674077126E-4</c:v>
                </c:pt>
                <c:pt idx="4569">
                  <c:v>-3.5401696118095082E-4</c:v>
                </c:pt>
                <c:pt idx="4570">
                  <c:v>-3.363249437087388E-4</c:v>
                </c:pt>
                <c:pt idx="4571">
                  <c:v>-3.6341353328276342E-4</c:v>
                </c:pt>
                <c:pt idx="4572">
                  <c:v>-3.5652128635374659E-4</c:v>
                </c:pt>
                <c:pt idx="4573">
                  <c:v>-3.4122047259035215E-4</c:v>
                </c:pt>
                <c:pt idx="4574">
                  <c:v>-3.5892911549725642E-4</c:v>
                </c:pt>
                <c:pt idx="4575">
                  <c:v>-3.6992509886970567E-4</c:v>
                </c:pt>
                <c:pt idx="4576">
                  <c:v>-3.7087243423321477E-4</c:v>
                </c:pt>
                <c:pt idx="4577">
                  <c:v>-3.6866239218777473E-4</c:v>
                </c:pt>
                <c:pt idx="4578">
                  <c:v>-3.7800598084075047E-4</c:v>
                </c:pt>
                <c:pt idx="4579">
                  <c:v>-3.5314578728543261E-4</c:v>
                </c:pt>
                <c:pt idx="4580">
                  <c:v>-3.6819064544668743E-4</c:v>
                </c:pt>
                <c:pt idx="4581">
                  <c:v>-3.6039034066791687E-4</c:v>
                </c:pt>
                <c:pt idx="4582">
                  <c:v>-3.7056674184501192E-4</c:v>
                </c:pt>
                <c:pt idx="4583">
                  <c:v>-3.735462269619463E-4</c:v>
                </c:pt>
                <c:pt idx="4584">
                  <c:v>-3.5323071242696394E-4</c:v>
                </c:pt>
                <c:pt idx="4585">
                  <c:v>-3.8164486684812729E-4</c:v>
                </c:pt>
                <c:pt idx="4586">
                  <c:v>-3.9099212101208246E-4</c:v>
                </c:pt>
                <c:pt idx="4587">
                  <c:v>-3.5570609623599255E-4</c:v>
                </c:pt>
                <c:pt idx="4588">
                  <c:v>-3.5747420323110175E-4</c:v>
                </c:pt>
                <c:pt idx="4589">
                  <c:v>-3.6144668992982488E-4</c:v>
                </c:pt>
                <c:pt idx="4590">
                  <c:v>-3.5796961766921572E-4</c:v>
                </c:pt>
                <c:pt idx="4591">
                  <c:v>-3.5792296814535056E-4</c:v>
                </c:pt>
                <c:pt idx="4592">
                  <c:v>-3.9354868254055654E-4</c:v>
                </c:pt>
                <c:pt idx="4593">
                  <c:v>-3.7248601926926256E-4</c:v>
                </c:pt>
                <c:pt idx="4594">
                  <c:v>-3.7376046707219364E-4</c:v>
                </c:pt>
                <c:pt idx="4595">
                  <c:v>-3.7663986588528829E-4</c:v>
                </c:pt>
                <c:pt idx="4596">
                  <c:v>-3.8389166661358847E-4</c:v>
                </c:pt>
                <c:pt idx="4597">
                  <c:v>-3.8380628803487345E-4</c:v>
                </c:pt>
                <c:pt idx="4598">
                  <c:v>-3.8669233336163913E-4</c:v>
                </c:pt>
                <c:pt idx="4599">
                  <c:v>-4.0442425491481638E-4</c:v>
                </c:pt>
                <c:pt idx="4600">
                  <c:v>-3.9548424599850801E-4</c:v>
                </c:pt>
                <c:pt idx="4601">
                  <c:v>-3.8106523478261342E-4</c:v>
                </c:pt>
                <c:pt idx="4602">
                  <c:v>-4.1962749544070474E-4</c:v>
                </c:pt>
                <c:pt idx="4603">
                  <c:v>-3.7192849186070315E-4</c:v>
                </c:pt>
                <c:pt idx="4604">
                  <c:v>-4.0316809064847888E-4</c:v>
                </c:pt>
                <c:pt idx="4605">
                  <c:v>-3.9710439680971509E-4</c:v>
                </c:pt>
                <c:pt idx="4606">
                  <c:v>-4.0569688949653392E-4</c:v>
                </c:pt>
                <c:pt idx="4607">
                  <c:v>-3.970348481492012E-4</c:v>
                </c:pt>
                <c:pt idx="4608">
                  <c:v>-3.8804955093229594E-4</c:v>
                </c:pt>
                <c:pt idx="4609">
                  <c:v>-4.1777401127553941E-4</c:v>
                </c:pt>
                <c:pt idx="4610">
                  <c:v>-4.0436770427739106E-4</c:v>
                </c:pt>
                <c:pt idx="4611">
                  <c:v>-3.8814691972825614E-4</c:v>
                </c:pt>
                <c:pt idx="4612">
                  <c:v>-3.6989471058368868E-4</c:v>
                </c:pt>
                <c:pt idx="4613">
                  <c:v>-4.0239211272668867E-4</c:v>
                </c:pt>
                <c:pt idx="4614">
                  <c:v>-4.1538446293120154E-4</c:v>
                </c:pt>
                <c:pt idx="4615">
                  <c:v>-4.0633547888900047E-4</c:v>
                </c:pt>
                <c:pt idx="4616">
                  <c:v>-4.12519485835451E-4</c:v>
                </c:pt>
                <c:pt idx="4617">
                  <c:v>-4.0654598524187763E-4</c:v>
                </c:pt>
                <c:pt idx="4618">
                  <c:v>-3.7765753373471473E-4</c:v>
                </c:pt>
                <c:pt idx="4619">
                  <c:v>-4.0384195943050184E-4</c:v>
                </c:pt>
                <c:pt idx="4620">
                  <c:v>-3.9729868756459096E-4</c:v>
                </c:pt>
                <c:pt idx="4621">
                  <c:v>-4.0012206338350742E-4</c:v>
                </c:pt>
                <c:pt idx="4622">
                  <c:v>-4.0391272221418747E-4</c:v>
                </c:pt>
                <c:pt idx="4623">
                  <c:v>-4.3209144070166018E-4</c:v>
                </c:pt>
                <c:pt idx="4624">
                  <c:v>-4.4580747214312196E-4</c:v>
                </c:pt>
                <c:pt idx="4625">
                  <c:v>-4.5035439488295428E-4</c:v>
                </c:pt>
                <c:pt idx="4626">
                  <c:v>-4.3716733250309848E-4</c:v>
                </c:pt>
                <c:pt idx="4627">
                  <c:v>-4.3325356815119442E-4</c:v>
                </c:pt>
                <c:pt idx="4628">
                  <c:v>-4.395554612317873E-4</c:v>
                </c:pt>
                <c:pt idx="4629">
                  <c:v>-4.2439405540936875E-4</c:v>
                </c:pt>
                <c:pt idx="4630">
                  <c:v>-4.3855196277258385E-4</c:v>
                </c:pt>
                <c:pt idx="4631">
                  <c:v>-4.6541882490971025E-4</c:v>
                </c:pt>
                <c:pt idx="4632">
                  <c:v>-4.4360868986911302E-4</c:v>
                </c:pt>
                <c:pt idx="4633">
                  <c:v>-4.0412323522856649E-4</c:v>
                </c:pt>
                <c:pt idx="4634">
                  <c:v>-4.2487783891008695E-4</c:v>
                </c:pt>
                <c:pt idx="4635">
                  <c:v>-4.2284224018128414E-4</c:v>
                </c:pt>
                <c:pt idx="4636">
                  <c:v>-4.2641530198274884E-4</c:v>
                </c:pt>
                <c:pt idx="4637">
                  <c:v>-4.3431035789893215E-4</c:v>
                </c:pt>
                <c:pt idx="4638">
                  <c:v>-4.1566337611589156E-4</c:v>
                </c:pt>
                <c:pt idx="4639">
                  <c:v>-4.4341215618564392E-4</c:v>
                </c:pt>
                <c:pt idx="4640">
                  <c:v>-4.5329126371934154E-4</c:v>
                </c:pt>
                <c:pt idx="4641">
                  <c:v>-4.5021547388969133E-4</c:v>
                </c:pt>
                <c:pt idx="4642">
                  <c:v>-4.6756589919195161E-4</c:v>
                </c:pt>
                <c:pt idx="4643">
                  <c:v>-4.5666647694609747E-4</c:v>
                </c:pt>
                <c:pt idx="4644">
                  <c:v>-4.5701506112899251E-4</c:v>
                </c:pt>
                <c:pt idx="4645">
                  <c:v>-4.5726049470626637E-4</c:v>
                </c:pt>
                <c:pt idx="4646">
                  <c:v>-4.3450401622945766E-4</c:v>
                </c:pt>
                <c:pt idx="4647">
                  <c:v>-4.5387346822247347E-4</c:v>
                </c:pt>
                <c:pt idx="4648">
                  <c:v>-4.2869857906146662E-4</c:v>
                </c:pt>
                <c:pt idx="4649">
                  <c:v>-4.2814597540464627E-4</c:v>
                </c:pt>
                <c:pt idx="4650">
                  <c:v>-4.2805132527221101E-4</c:v>
                </c:pt>
                <c:pt idx="4651">
                  <c:v>-4.6698890395237562E-4</c:v>
                </c:pt>
                <c:pt idx="4652">
                  <c:v>-4.761944803945348E-4</c:v>
                </c:pt>
                <c:pt idx="4653">
                  <c:v>-4.6924145701775379E-4</c:v>
                </c:pt>
                <c:pt idx="4654">
                  <c:v>-4.6203252298992797E-4</c:v>
                </c:pt>
                <c:pt idx="4655">
                  <c:v>-4.6468870967545696E-4</c:v>
                </c:pt>
                <c:pt idx="4656">
                  <c:v>-4.4552155225809764E-4</c:v>
                </c:pt>
                <c:pt idx="4657">
                  <c:v>-4.5267431330067883E-4</c:v>
                </c:pt>
                <c:pt idx="4658">
                  <c:v>-4.6260330165123152E-4</c:v>
                </c:pt>
                <c:pt idx="4659">
                  <c:v>-4.5207220846733192E-4</c:v>
                </c:pt>
                <c:pt idx="4660">
                  <c:v>-4.0395153222537629E-4</c:v>
                </c:pt>
                <c:pt idx="4661">
                  <c:v>-4.478805086781763E-4</c:v>
                </c:pt>
                <c:pt idx="4662">
                  <c:v>-4.6855347788881676E-4</c:v>
                </c:pt>
                <c:pt idx="4663">
                  <c:v>-4.7316441843612005E-4</c:v>
                </c:pt>
                <c:pt idx="4664">
                  <c:v>-4.7558650401068747E-4</c:v>
                </c:pt>
                <c:pt idx="4665">
                  <c:v>-4.6936492859094649E-4</c:v>
                </c:pt>
                <c:pt idx="4666">
                  <c:v>-4.5858621454596929E-4</c:v>
                </c:pt>
                <c:pt idx="4667">
                  <c:v>-4.6161514065404426E-4</c:v>
                </c:pt>
                <c:pt idx="4668">
                  <c:v>-4.5078968741654529E-4</c:v>
                </c:pt>
                <c:pt idx="4669">
                  <c:v>-4.3984775090301592E-4</c:v>
                </c:pt>
                <c:pt idx="4670">
                  <c:v>-4.7076820535760656E-4</c:v>
                </c:pt>
                <c:pt idx="4671">
                  <c:v>-4.3390669397948398E-4</c:v>
                </c:pt>
                <c:pt idx="4672">
                  <c:v>-4.5434740073313311E-4</c:v>
                </c:pt>
                <c:pt idx="4673">
                  <c:v>-4.6400840911251754E-4</c:v>
                </c:pt>
                <c:pt idx="4674">
                  <c:v>-4.894449873499517E-4</c:v>
                </c:pt>
                <c:pt idx="4675">
                  <c:v>-4.8983913176850848E-4</c:v>
                </c:pt>
                <c:pt idx="4676">
                  <c:v>-4.6663791071477432E-4</c:v>
                </c:pt>
                <c:pt idx="4677">
                  <c:v>-4.6595489809157353E-4</c:v>
                </c:pt>
                <c:pt idx="4678">
                  <c:v>-4.4571355788908143E-4</c:v>
                </c:pt>
                <c:pt idx="4679">
                  <c:v>-4.7592264963613388E-4</c:v>
                </c:pt>
                <c:pt idx="4680">
                  <c:v>-4.6402357675146108E-4</c:v>
                </c:pt>
                <c:pt idx="4681">
                  <c:v>-4.9161183825490427E-4</c:v>
                </c:pt>
                <c:pt idx="4682">
                  <c:v>-4.8117421726893641E-4</c:v>
                </c:pt>
                <c:pt idx="4683">
                  <c:v>-4.6405007523582005E-4</c:v>
                </c:pt>
                <c:pt idx="4684">
                  <c:v>-4.883385703085294E-4</c:v>
                </c:pt>
                <c:pt idx="4685">
                  <c:v>-4.9595258628797251E-4</c:v>
                </c:pt>
                <c:pt idx="4686">
                  <c:v>-4.9477071627140401E-4</c:v>
                </c:pt>
                <c:pt idx="4687">
                  <c:v>-4.9974608131116345E-4</c:v>
                </c:pt>
                <c:pt idx="4688">
                  <c:v>-4.8039286867194341E-4</c:v>
                </c:pt>
                <c:pt idx="4689">
                  <c:v>-4.9108654542730841E-4</c:v>
                </c:pt>
                <c:pt idx="4690">
                  <c:v>-5.0192597411354131E-4</c:v>
                </c:pt>
                <c:pt idx="4691">
                  <c:v>-4.9068405317660355E-4</c:v>
                </c:pt>
                <c:pt idx="4692">
                  <c:v>-4.9581376938805642E-4</c:v>
                </c:pt>
                <c:pt idx="4693">
                  <c:v>-5.0199005652581388E-4</c:v>
                </c:pt>
                <c:pt idx="4694">
                  <c:v>-4.7756705816481886E-4</c:v>
                </c:pt>
                <c:pt idx="4695">
                  <c:v>-4.9692498161384678E-4</c:v>
                </c:pt>
                <c:pt idx="4696">
                  <c:v>-4.8877375375901643E-4</c:v>
                </c:pt>
                <c:pt idx="4697">
                  <c:v>-4.8788759661352334E-4</c:v>
                </c:pt>
                <c:pt idx="4698">
                  <c:v>-4.887059991440059E-4</c:v>
                </c:pt>
                <c:pt idx="4699">
                  <c:v>-5.0526191230975499E-4</c:v>
                </c:pt>
                <c:pt idx="4700">
                  <c:v>-5.1660018338884521E-4</c:v>
                </c:pt>
                <c:pt idx="4701">
                  <c:v>-5.0292529905797954E-4</c:v>
                </c:pt>
                <c:pt idx="4702">
                  <c:v>-4.9247208548546179E-4</c:v>
                </c:pt>
                <c:pt idx="4703">
                  <c:v>-5.1286261033355095E-4</c:v>
                </c:pt>
                <c:pt idx="4704">
                  <c:v>-5.3032777142532795E-4</c:v>
                </c:pt>
                <c:pt idx="4705">
                  <c:v>-5.3346303424259799E-4</c:v>
                </c:pt>
                <c:pt idx="4706">
                  <c:v>-5.2917890788125677E-4</c:v>
                </c:pt>
                <c:pt idx="4707">
                  <c:v>-5.3274271808772459E-4</c:v>
                </c:pt>
                <c:pt idx="4708">
                  <c:v>-5.344816421221719E-4</c:v>
                </c:pt>
                <c:pt idx="4709">
                  <c:v>-5.4894241423369267E-4</c:v>
                </c:pt>
                <c:pt idx="4710">
                  <c:v>-4.9299861515573595E-4</c:v>
                </c:pt>
                <c:pt idx="4711">
                  <c:v>-5.2723007605046416E-4</c:v>
                </c:pt>
                <c:pt idx="4712">
                  <c:v>-5.2131139643190596E-4</c:v>
                </c:pt>
                <c:pt idx="4713">
                  <c:v>-5.35735776365767E-4</c:v>
                </c:pt>
                <c:pt idx="4714">
                  <c:v>-5.1604798884675107E-4</c:v>
                </c:pt>
                <c:pt idx="4715">
                  <c:v>-5.2050325864936339E-4</c:v>
                </c:pt>
                <c:pt idx="4716">
                  <c:v>-5.2583775063809349E-4</c:v>
                </c:pt>
                <c:pt idx="4717">
                  <c:v>-5.3382432766322318E-4</c:v>
                </c:pt>
                <c:pt idx="4718">
                  <c:v>-5.308467704746477E-4</c:v>
                </c:pt>
                <c:pt idx="4719">
                  <c:v>-5.197997665395027E-4</c:v>
                </c:pt>
                <c:pt idx="4720">
                  <c:v>-5.5958681680433862E-4</c:v>
                </c:pt>
                <c:pt idx="4721">
                  <c:v>-5.5936507182469521E-4</c:v>
                </c:pt>
                <c:pt idx="4722">
                  <c:v>-5.3360567736572757E-4</c:v>
                </c:pt>
                <c:pt idx="4723">
                  <c:v>-5.3417855967630384E-4</c:v>
                </c:pt>
                <c:pt idx="4724">
                  <c:v>-5.7403770334908135E-4</c:v>
                </c:pt>
                <c:pt idx="4725">
                  <c:v>-5.4649483580097033E-4</c:v>
                </c:pt>
                <c:pt idx="4726">
                  <c:v>-5.6714600095511547E-4</c:v>
                </c:pt>
                <c:pt idx="4727">
                  <c:v>-5.312025404807044E-4</c:v>
                </c:pt>
                <c:pt idx="4728">
                  <c:v>-5.3254581125096174E-4</c:v>
                </c:pt>
                <c:pt idx="4729">
                  <c:v>-5.5936308048855311E-4</c:v>
                </c:pt>
                <c:pt idx="4730">
                  <c:v>-5.6573159023869807E-4</c:v>
                </c:pt>
                <c:pt idx="4731">
                  <c:v>-5.9661805492187937E-4</c:v>
                </c:pt>
                <c:pt idx="4732">
                  <c:v>-5.9806938109363637E-4</c:v>
                </c:pt>
                <c:pt idx="4733">
                  <c:v>-5.7580959255997335E-4</c:v>
                </c:pt>
                <c:pt idx="4734">
                  <c:v>-5.7383911600876513E-4</c:v>
                </c:pt>
                <c:pt idx="4735">
                  <c:v>-5.5121692893790738E-4</c:v>
                </c:pt>
                <c:pt idx="4736">
                  <c:v>-5.6113532906524038E-4</c:v>
                </c:pt>
                <c:pt idx="4737">
                  <c:v>-5.5744688618423912E-4</c:v>
                </c:pt>
                <c:pt idx="4738">
                  <c:v>-5.4013050073467594E-4</c:v>
                </c:pt>
                <c:pt idx="4739">
                  <c:v>-5.8256721254411499E-4</c:v>
                </c:pt>
                <c:pt idx="4740">
                  <c:v>-5.471518522243041E-4</c:v>
                </c:pt>
                <c:pt idx="4741">
                  <c:v>-5.4278541989966251E-4</c:v>
                </c:pt>
                <c:pt idx="4742">
                  <c:v>-5.6268415643645833E-4</c:v>
                </c:pt>
                <c:pt idx="4743">
                  <c:v>-5.5391978831129118E-4</c:v>
                </c:pt>
                <c:pt idx="4744">
                  <c:v>-5.4885753060853262E-4</c:v>
                </c:pt>
                <c:pt idx="4745">
                  <c:v>-5.4541706443400921E-4</c:v>
                </c:pt>
                <c:pt idx="4746">
                  <c:v>-5.7064552366847094E-4</c:v>
                </c:pt>
                <c:pt idx="4747">
                  <c:v>-5.8162659784700532E-4</c:v>
                </c:pt>
                <c:pt idx="4748">
                  <c:v>-5.4549204475593731E-4</c:v>
                </c:pt>
                <c:pt idx="4749">
                  <c:v>-5.5078519509532524E-4</c:v>
                </c:pt>
                <c:pt idx="4750">
                  <c:v>-6.0401795393980984E-4</c:v>
                </c:pt>
                <c:pt idx="4751">
                  <c:v>-6.0968862514162818E-4</c:v>
                </c:pt>
                <c:pt idx="4752">
                  <c:v>-5.8054328213963803E-4</c:v>
                </c:pt>
                <c:pt idx="4753">
                  <c:v>-5.5881798199308155E-4</c:v>
                </c:pt>
                <c:pt idx="4754">
                  <c:v>-5.4393986425634814E-4</c:v>
                </c:pt>
                <c:pt idx="4755">
                  <c:v>-5.533745599453797E-4</c:v>
                </c:pt>
                <c:pt idx="4756">
                  <c:v>-5.6535110648260481E-4</c:v>
                </c:pt>
                <c:pt idx="4757">
                  <c:v>-5.7907423082344408E-4</c:v>
                </c:pt>
                <c:pt idx="4758">
                  <c:v>-5.8590779824927114E-4</c:v>
                </c:pt>
                <c:pt idx="4759">
                  <c:v>-5.9975147255358484E-4</c:v>
                </c:pt>
                <c:pt idx="4760">
                  <c:v>-5.8894350831279526E-4</c:v>
                </c:pt>
                <c:pt idx="4761">
                  <c:v>-5.8100297156574285E-4</c:v>
                </c:pt>
                <c:pt idx="4762">
                  <c:v>-5.7390659234636012E-4</c:v>
                </c:pt>
                <c:pt idx="4763">
                  <c:v>-5.5953706782814385E-4</c:v>
                </c:pt>
                <c:pt idx="4764">
                  <c:v>-5.8175697744258217E-4</c:v>
                </c:pt>
                <c:pt idx="4765">
                  <c:v>-5.8267419070808933E-4</c:v>
                </c:pt>
                <c:pt idx="4766">
                  <c:v>-5.8498536316225038E-4</c:v>
                </c:pt>
                <c:pt idx="4767">
                  <c:v>-5.9258364750628919E-4</c:v>
                </c:pt>
                <c:pt idx="4768">
                  <c:v>-5.9605702929828666E-4</c:v>
                </c:pt>
                <c:pt idx="4769">
                  <c:v>-5.9404845743826979E-4</c:v>
                </c:pt>
                <c:pt idx="4770">
                  <c:v>-6.3333657950185749E-4</c:v>
                </c:pt>
                <c:pt idx="4771">
                  <c:v>-6.1528930681714231E-4</c:v>
                </c:pt>
                <c:pt idx="4772">
                  <c:v>-6.1026835488445534E-4</c:v>
                </c:pt>
                <c:pt idx="4773">
                  <c:v>-6.149909719567623E-4</c:v>
                </c:pt>
                <c:pt idx="4774">
                  <c:v>-6.1674152379867259E-4</c:v>
                </c:pt>
                <c:pt idx="4775">
                  <c:v>-6.1606183538838693E-4</c:v>
                </c:pt>
                <c:pt idx="4776">
                  <c:v>-6.3005808992153535E-4</c:v>
                </c:pt>
                <c:pt idx="4777">
                  <c:v>-6.2480664600876503E-4</c:v>
                </c:pt>
                <c:pt idx="4778">
                  <c:v>-6.1911110267692977E-4</c:v>
                </c:pt>
                <c:pt idx="4779">
                  <c:v>-6.3650606314293045E-4</c:v>
                </c:pt>
                <c:pt idx="4780">
                  <c:v>-6.2093438890425045E-4</c:v>
                </c:pt>
                <c:pt idx="4781">
                  <c:v>-6.2229262729525522E-4</c:v>
                </c:pt>
                <c:pt idx="4782">
                  <c:v>-6.258819431766067E-4</c:v>
                </c:pt>
                <c:pt idx="4783">
                  <c:v>-6.3750190761891032E-4</c:v>
                </c:pt>
                <c:pt idx="4784">
                  <c:v>-6.409944512510852E-4</c:v>
                </c:pt>
                <c:pt idx="4785">
                  <c:v>-6.4236947407160592E-4</c:v>
                </c:pt>
                <c:pt idx="4786">
                  <c:v>-6.6278937524062677E-4</c:v>
                </c:pt>
                <c:pt idx="4787">
                  <c:v>-6.2976352009963847E-4</c:v>
                </c:pt>
                <c:pt idx="4788">
                  <c:v>-6.3128670614230966E-4</c:v>
                </c:pt>
                <c:pt idx="4789">
                  <c:v>-6.5293355526232643E-4</c:v>
                </c:pt>
                <c:pt idx="4790">
                  <c:v>-6.0225503792536706E-4</c:v>
                </c:pt>
                <c:pt idx="4791">
                  <c:v>-6.4371439052942887E-4</c:v>
                </c:pt>
                <c:pt idx="4792">
                  <c:v>-6.3589411265466719E-4</c:v>
                </c:pt>
                <c:pt idx="4793">
                  <c:v>-6.3629135962674764E-4</c:v>
                </c:pt>
                <c:pt idx="4794">
                  <c:v>-6.5297538401821813E-4</c:v>
                </c:pt>
                <c:pt idx="4795">
                  <c:v>-6.4207029769243853E-4</c:v>
                </c:pt>
                <c:pt idx="4796">
                  <c:v>-6.512464754325788E-4</c:v>
                </c:pt>
                <c:pt idx="4797">
                  <c:v>-6.3584643655588988E-4</c:v>
                </c:pt>
                <c:pt idx="4798">
                  <c:v>-6.1836151028733972E-4</c:v>
                </c:pt>
                <c:pt idx="4799">
                  <c:v>-6.2234190693401389E-4</c:v>
                </c:pt>
                <c:pt idx="4800">
                  <c:v>-6.4184202240028573E-4</c:v>
                </c:pt>
                <c:pt idx="4801">
                  <c:v>-6.4049216778045142E-4</c:v>
                </c:pt>
                <c:pt idx="4802">
                  <c:v>-6.4887382796730724E-4</c:v>
                </c:pt>
                <c:pt idx="4803">
                  <c:v>-6.2149805098562724E-4</c:v>
                </c:pt>
                <c:pt idx="4804">
                  <c:v>-6.3589969182008884E-4</c:v>
                </c:pt>
                <c:pt idx="4805">
                  <c:v>-6.5135472810786072E-4</c:v>
                </c:pt>
                <c:pt idx="4806">
                  <c:v>-6.6711914039412545E-4</c:v>
                </c:pt>
                <c:pt idx="4807">
                  <c:v>-6.7660058335779715E-4</c:v>
                </c:pt>
                <c:pt idx="4808">
                  <c:v>-6.6769170972951419E-4</c:v>
                </c:pt>
                <c:pt idx="4809">
                  <c:v>-6.6222476703738456E-4</c:v>
                </c:pt>
                <c:pt idx="4810">
                  <c:v>-6.9908282405385625E-4</c:v>
                </c:pt>
                <c:pt idx="4811">
                  <c:v>-6.4705828839584838E-4</c:v>
                </c:pt>
                <c:pt idx="4812">
                  <c:v>-6.7413270964538003E-4</c:v>
                </c:pt>
                <c:pt idx="4813">
                  <c:v>-7.07479642236025E-4</c:v>
                </c:pt>
                <c:pt idx="4814">
                  <c:v>-6.924229510307466E-4</c:v>
                </c:pt>
                <c:pt idx="4815">
                  <c:v>-6.9993323649705297E-4</c:v>
                </c:pt>
                <c:pt idx="4816">
                  <c:v>-7.1319220809656935E-4</c:v>
                </c:pt>
                <c:pt idx="4817">
                  <c:v>-6.8367529454731602E-4</c:v>
                </c:pt>
                <c:pt idx="4818">
                  <c:v>-6.8871256571074633E-4</c:v>
                </c:pt>
                <c:pt idx="4819">
                  <c:v>-7.2633112194347396E-4</c:v>
                </c:pt>
                <c:pt idx="4820">
                  <c:v>-6.9205445658970029E-4</c:v>
                </c:pt>
                <c:pt idx="4821">
                  <c:v>-6.9402591947386372E-4</c:v>
                </c:pt>
                <c:pt idx="4822">
                  <c:v>-7.2112875243581789E-4</c:v>
                </c:pt>
                <c:pt idx="4823">
                  <c:v>-6.784144475693001E-4</c:v>
                </c:pt>
                <c:pt idx="4824">
                  <c:v>-7.0316992078027149E-4</c:v>
                </c:pt>
                <c:pt idx="4825">
                  <c:v>-7.092347564534628E-4</c:v>
                </c:pt>
                <c:pt idx="4826">
                  <c:v>-7.1595394751419153E-4</c:v>
                </c:pt>
                <c:pt idx="4827">
                  <c:v>-7.1433497944193582E-4</c:v>
                </c:pt>
                <c:pt idx="4828">
                  <c:v>-7.4695565314781848E-4</c:v>
                </c:pt>
                <c:pt idx="4829">
                  <c:v>-7.248309981142271E-4</c:v>
                </c:pt>
                <c:pt idx="4830">
                  <c:v>-7.0257978468345737E-4</c:v>
                </c:pt>
                <c:pt idx="4831">
                  <c:v>-6.8912501255649129E-4</c:v>
                </c:pt>
                <c:pt idx="4832">
                  <c:v>-6.9618154034439079E-4</c:v>
                </c:pt>
                <c:pt idx="4833">
                  <c:v>-7.0304137565676509E-4</c:v>
                </c:pt>
                <c:pt idx="4834">
                  <c:v>-7.4972299097483439E-4</c:v>
                </c:pt>
                <c:pt idx="4835">
                  <c:v>-6.9238886833080467E-4</c:v>
                </c:pt>
                <c:pt idx="4836">
                  <c:v>-7.1857384024778326E-4</c:v>
                </c:pt>
                <c:pt idx="4837">
                  <c:v>-7.2630216611366564E-4</c:v>
                </c:pt>
                <c:pt idx="4838">
                  <c:v>-7.1584821701975942E-4</c:v>
                </c:pt>
                <c:pt idx="4839">
                  <c:v>-7.2867280869704746E-4</c:v>
                </c:pt>
                <c:pt idx="4840">
                  <c:v>-7.4355429316966064E-4</c:v>
                </c:pt>
                <c:pt idx="4841">
                  <c:v>-7.2129218897467283E-4</c:v>
                </c:pt>
                <c:pt idx="4842">
                  <c:v>-7.2341441347152798E-4</c:v>
                </c:pt>
                <c:pt idx="4843">
                  <c:v>-7.3011682022461214E-4</c:v>
                </c:pt>
                <c:pt idx="4844">
                  <c:v>-7.3167218580050633E-4</c:v>
                </c:pt>
                <c:pt idx="4845">
                  <c:v>-7.3876753880624028E-4</c:v>
                </c:pt>
                <c:pt idx="4846">
                  <c:v>-7.3054871499323283E-4</c:v>
                </c:pt>
                <c:pt idx="4847">
                  <c:v>-7.6171257995541128E-4</c:v>
                </c:pt>
                <c:pt idx="4848">
                  <c:v>-7.350239522032903E-4</c:v>
                </c:pt>
                <c:pt idx="4849">
                  <c:v>-7.541686423914786E-4</c:v>
                </c:pt>
                <c:pt idx="4850">
                  <c:v>-7.7107389834329466E-4</c:v>
                </c:pt>
                <c:pt idx="4851">
                  <c:v>-7.6471992328445222E-4</c:v>
                </c:pt>
                <c:pt idx="4852">
                  <c:v>-7.348981759849201E-4</c:v>
                </c:pt>
                <c:pt idx="4853">
                  <c:v>-7.6635740577159098E-4</c:v>
                </c:pt>
                <c:pt idx="4854">
                  <c:v>-7.5560982494274516E-4</c:v>
                </c:pt>
                <c:pt idx="4855">
                  <c:v>-7.57346836641361E-4</c:v>
                </c:pt>
                <c:pt idx="4856">
                  <c:v>-7.7681714803246862E-4</c:v>
                </c:pt>
                <c:pt idx="4857">
                  <c:v>-7.734742234260934E-4</c:v>
                </c:pt>
                <c:pt idx="4858">
                  <c:v>-7.8262023479016977E-4</c:v>
                </c:pt>
                <c:pt idx="4859">
                  <c:v>-7.619095257244108E-4</c:v>
                </c:pt>
                <c:pt idx="4860">
                  <c:v>-7.8786866739218009E-4</c:v>
                </c:pt>
                <c:pt idx="4861">
                  <c:v>-7.7026064200509691E-4</c:v>
                </c:pt>
                <c:pt idx="4862">
                  <c:v>-7.5480667897656324E-4</c:v>
                </c:pt>
                <c:pt idx="4863">
                  <c:v>-7.7366717388708335E-4</c:v>
                </c:pt>
                <c:pt idx="4864">
                  <c:v>-7.4894623472443402E-4</c:v>
                </c:pt>
                <c:pt idx="4865">
                  <c:v>-7.5420351013846972E-4</c:v>
                </c:pt>
                <c:pt idx="4866">
                  <c:v>-7.6459936826366688E-4</c:v>
                </c:pt>
                <c:pt idx="4867">
                  <c:v>-7.8385452056890792E-4</c:v>
                </c:pt>
                <c:pt idx="4868">
                  <c:v>-7.7612467809121241E-4</c:v>
                </c:pt>
                <c:pt idx="4869">
                  <c:v>-7.988171586753778E-4</c:v>
                </c:pt>
                <c:pt idx="4870">
                  <c:v>-7.6771508972640879E-4</c:v>
                </c:pt>
                <c:pt idx="4871">
                  <c:v>-8.1026735794437546E-4</c:v>
                </c:pt>
                <c:pt idx="4872">
                  <c:v>-8.0581674254227094E-4</c:v>
                </c:pt>
                <c:pt idx="4873">
                  <c:v>-8.0380533166375591E-4</c:v>
                </c:pt>
                <c:pt idx="4874">
                  <c:v>-8.3651819725648856E-4</c:v>
                </c:pt>
                <c:pt idx="4875">
                  <c:v>-8.1321198902018182E-4</c:v>
                </c:pt>
                <c:pt idx="4876">
                  <c:v>-8.0945590103800316E-4</c:v>
                </c:pt>
                <c:pt idx="4877">
                  <c:v>-7.9613099760858801E-4</c:v>
                </c:pt>
                <c:pt idx="4878">
                  <c:v>-8.1656405669591802E-4</c:v>
                </c:pt>
                <c:pt idx="4879">
                  <c:v>-8.1070367854103995E-4</c:v>
                </c:pt>
                <c:pt idx="4880">
                  <c:v>-8.6003036780118731E-4</c:v>
                </c:pt>
                <c:pt idx="4881">
                  <c:v>-8.276041427755568E-4</c:v>
                </c:pt>
                <c:pt idx="4882">
                  <c:v>-8.2237241149250362E-4</c:v>
                </c:pt>
                <c:pt idx="4883">
                  <c:v>-8.3322422684900088E-4</c:v>
                </c:pt>
                <c:pt idx="4884">
                  <c:v>-8.4701053669743089E-4</c:v>
                </c:pt>
                <c:pt idx="4885">
                  <c:v>-8.2165765405972939E-4</c:v>
                </c:pt>
                <c:pt idx="4886">
                  <c:v>-8.0869132409926376E-4</c:v>
                </c:pt>
                <c:pt idx="4887">
                  <c:v>-8.3337869341179019E-4</c:v>
                </c:pt>
                <c:pt idx="4888">
                  <c:v>-8.6416219261200211E-4</c:v>
                </c:pt>
                <c:pt idx="4889">
                  <c:v>-8.7060601857635465E-4</c:v>
                </c:pt>
                <c:pt idx="4890">
                  <c:v>-8.6345447998959878E-4</c:v>
                </c:pt>
                <c:pt idx="4891">
                  <c:v>-8.6652883720007932E-4</c:v>
                </c:pt>
                <c:pt idx="4892">
                  <c:v>-8.4587952901902911E-4</c:v>
                </c:pt>
                <c:pt idx="4893">
                  <c:v>-8.4808342789060708E-4</c:v>
                </c:pt>
                <c:pt idx="4894">
                  <c:v>-8.5974029852679303E-4</c:v>
                </c:pt>
                <c:pt idx="4895">
                  <c:v>-8.5823174109129531E-4</c:v>
                </c:pt>
                <c:pt idx="4896">
                  <c:v>-8.6851773726253874E-4</c:v>
                </c:pt>
                <c:pt idx="4897">
                  <c:v>-8.8379982443005818E-4</c:v>
                </c:pt>
                <c:pt idx="4898">
                  <c:v>-9.092651887907488E-4</c:v>
                </c:pt>
                <c:pt idx="4899">
                  <c:v>-8.8557729557672306E-4</c:v>
                </c:pt>
                <c:pt idx="4900">
                  <c:v>-8.8963837477525748E-4</c:v>
                </c:pt>
                <c:pt idx="4901">
                  <c:v>-8.9162306876191481E-4</c:v>
                </c:pt>
                <c:pt idx="4902">
                  <c:v>-8.9474693234554449E-4</c:v>
                </c:pt>
                <c:pt idx="4903">
                  <c:v>-9.0461303506337209E-4</c:v>
                </c:pt>
                <c:pt idx="4904">
                  <c:v>-8.9720212209397896E-4</c:v>
                </c:pt>
                <c:pt idx="4905">
                  <c:v>-8.9353851972840098E-4</c:v>
                </c:pt>
                <c:pt idx="4906">
                  <c:v>-8.8032574918632501E-4</c:v>
                </c:pt>
                <c:pt idx="4907">
                  <c:v>-9.018085996767021E-4</c:v>
                </c:pt>
                <c:pt idx="4908">
                  <c:v>-9.2232803446035681E-4</c:v>
                </c:pt>
                <c:pt idx="4909">
                  <c:v>-9.1740930747089195E-4</c:v>
                </c:pt>
                <c:pt idx="4910">
                  <c:v>-9.239295434204783E-4</c:v>
                </c:pt>
                <c:pt idx="4911">
                  <c:v>-9.1384766217781038E-4</c:v>
                </c:pt>
                <c:pt idx="4912">
                  <c:v>-9.1231161272364598E-4</c:v>
                </c:pt>
                <c:pt idx="4913">
                  <c:v>-9.0862208783533155E-4</c:v>
                </c:pt>
                <c:pt idx="4914">
                  <c:v>-9.3495362004014009E-4</c:v>
                </c:pt>
                <c:pt idx="4915">
                  <c:v>-9.252787373156549E-4</c:v>
                </c:pt>
                <c:pt idx="4916">
                  <c:v>-9.2511055912758748E-4</c:v>
                </c:pt>
                <c:pt idx="4917">
                  <c:v>-9.2844800560866947E-4</c:v>
                </c:pt>
                <c:pt idx="4918">
                  <c:v>-9.1778529640430817E-4</c:v>
                </c:pt>
                <c:pt idx="4919">
                  <c:v>-9.3945597954254957E-4</c:v>
                </c:pt>
                <c:pt idx="4920">
                  <c:v>-9.6988266000003741E-4</c:v>
                </c:pt>
                <c:pt idx="4921">
                  <c:v>-9.3919122560720027E-4</c:v>
                </c:pt>
                <c:pt idx="4922">
                  <c:v>-9.5212377398476477E-4</c:v>
                </c:pt>
                <c:pt idx="4923">
                  <c:v>-9.6900890535920237E-4</c:v>
                </c:pt>
                <c:pt idx="4924">
                  <c:v>-9.8366743453432944E-4</c:v>
                </c:pt>
                <c:pt idx="4925">
                  <c:v>-9.6243866512126831E-4</c:v>
                </c:pt>
                <c:pt idx="4926">
                  <c:v>-9.9034620687125105E-4</c:v>
                </c:pt>
                <c:pt idx="4927">
                  <c:v>-9.2658514384620617E-4</c:v>
                </c:pt>
                <c:pt idx="4928">
                  <c:v>-9.7033887392798689E-4</c:v>
                </c:pt>
                <c:pt idx="4929">
                  <c:v>-9.6803738532323885E-4</c:v>
                </c:pt>
                <c:pt idx="4930">
                  <c:v>-9.50924190595053E-4</c:v>
                </c:pt>
                <c:pt idx="4931">
                  <c:v>-9.5808350978338519E-4</c:v>
                </c:pt>
                <c:pt idx="4932">
                  <c:v>-9.6351601035564178E-4</c:v>
                </c:pt>
                <c:pt idx="4933">
                  <c:v>-9.7803869974087123E-4</c:v>
                </c:pt>
                <c:pt idx="4934">
                  <c:v>-9.9139529802601484E-4</c:v>
                </c:pt>
                <c:pt idx="4935">
                  <c:v>-9.5097439728964621E-4</c:v>
                </c:pt>
                <c:pt idx="4936">
                  <c:v>-9.3164067913944755E-4</c:v>
                </c:pt>
                <c:pt idx="4937">
                  <c:v>-9.7008688985155864E-4</c:v>
                </c:pt>
                <c:pt idx="4938">
                  <c:v>-9.6383848712451733E-4</c:v>
                </c:pt>
                <c:pt idx="4939">
                  <c:v>-9.3654125377758569E-4</c:v>
                </c:pt>
                <c:pt idx="4940">
                  <c:v>-9.691057192456389E-4</c:v>
                </c:pt>
                <c:pt idx="4941">
                  <c:v>-9.7451849320058092E-4</c:v>
                </c:pt>
                <c:pt idx="4942">
                  <c:v>-9.7693028719660394E-4</c:v>
                </c:pt>
                <c:pt idx="4943">
                  <c:v>-9.7109690250682943E-4</c:v>
                </c:pt>
                <c:pt idx="4944">
                  <c:v>-9.7042880098629526E-4</c:v>
                </c:pt>
                <c:pt idx="4945">
                  <c:v>-9.5787491628130154E-4</c:v>
                </c:pt>
                <c:pt idx="4946">
                  <c:v>-9.6133872092474682E-4</c:v>
                </c:pt>
                <c:pt idx="4947">
                  <c:v>-9.571525428222345E-4</c:v>
                </c:pt>
                <c:pt idx="4948">
                  <c:v>-9.6009424313365035E-4</c:v>
                </c:pt>
                <c:pt idx="4949">
                  <c:v>-9.9193724107036162E-4</c:v>
                </c:pt>
                <c:pt idx="4950">
                  <c:v>-9.5230607116149216E-4</c:v>
                </c:pt>
                <c:pt idx="4951">
                  <c:v>-9.7922954833681679E-4</c:v>
                </c:pt>
                <c:pt idx="4952">
                  <c:v>-9.8771380846545331E-4</c:v>
                </c:pt>
                <c:pt idx="4953">
                  <c:v>-9.8736268617784207E-4</c:v>
                </c:pt>
                <c:pt idx="4954">
                  <c:v>-1.019187833208274E-3</c:v>
                </c:pt>
                <c:pt idx="4955">
                  <c:v>-9.9388992418186816E-4</c:v>
                </c:pt>
                <c:pt idx="4956">
                  <c:v>-1.0099971970656178E-3</c:v>
                </c:pt>
                <c:pt idx="4957">
                  <c:v>-1.0033688289238913E-3</c:v>
                </c:pt>
                <c:pt idx="4958">
                  <c:v>-1.0056662594303452E-3</c:v>
                </c:pt>
                <c:pt idx="4959">
                  <c:v>-1.0068211121949404E-3</c:v>
                </c:pt>
                <c:pt idx="4960">
                  <c:v>-1.0092972628434271E-3</c:v>
                </c:pt>
                <c:pt idx="4961">
                  <c:v>-1.0148244715715803E-3</c:v>
                </c:pt>
                <c:pt idx="4962">
                  <c:v>-1.0264697918682519E-3</c:v>
                </c:pt>
                <c:pt idx="4963">
                  <c:v>-1.0189442386665684E-3</c:v>
                </c:pt>
                <c:pt idx="4964">
                  <c:v>-1.0177643245206909E-3</c:v>
                </c:pt>
                <c:pt idx="4965">
                  <c:v>-9.9845515743848595E-4</c:v>
                </c:pt>
                <c:pt idx="4966">
                  <c:v>-1.0110661398854334E-3</c:v>
                </c:pt>
                <c:pt idx="4967">
                  <c:v>-1.0134206520050965E-3</c:v>
                </c:pt>
                <c:pt idx="4968">
                  <c:v>-1.0166333077895693E-3</c:v>
                </c:pt>
                <c:pt idx="4969">
                  <c:v>-1.0227963465578522E-3</c:v>
                </c:pt>
                <c:pt idx="4970">
                  <c:v>-1.0382605090774632E-3</c:v>
                </c:pt>
                <c:pt idx="4971">
                  <c:v>-1.0409193553352458E-3</c:v>
                </c:pt>
                <c:pt idx="4972">
                  <c:v>-1.0263314549222345E-3</c:v>
                </c:pt>
                <c:pt idx="4973">
                  <c:v>-1.0394329376467422E-3</c:v>
                </c:pt>
                <c:pt idx="4974">
                  <c:v>-1.0329068106812319E-3</c:v>
                </c:pt>
                <c:pt idx="4975">
                  <c:v>-1.0718571793757676E-3</c:v>
                </c:pt>
                <c:pt idx="4976">
                  <c:v>-1.0233486193554529E-3</c:v>
                </c:pt>
                <c:pt idx="4977">
                  <c:v>-1.0316004477395079E-3</c:v>
                </c:pt>
                <c:pt idx="4978">
                  <c:v>-1.0755344904418082E-3</c:v>
                </c:pt>
                <c:pt idx="4979">
                  <c:v>-1.0749517237591357E-3</c:v>
                </c:pt>
                <c:pt idx="4980">
                  <c:v>-1.0739267792638167E-3</c:v>
                </c:pt>
                <c:pt idx="4981">
                  <c:v>-1.0915871216557365E-3</c:v>
                </c:pt>
                <c:pt idx="4982">
                  <c:v>-1.075087221157142E-3</c:v>
                </c:pt>
                <c:pt idx="4983">
                  <c:v>-1.0494107633487305E-3</c:v>
                </c:pt>
                <c:pt idx="4984">
                  <c:v>-1.0462807801507623E-3</c:v>
                </c:pt>
                <c:pt idx="4985">
                  <c:v>-1.0443556274337754E-3</c:v>
                </c:pt>
                <c:pt idx="4986">
                  <c:v>-1.0451858452210417E-3</c:v>
                </c:pt>
                <c:pt idx="4987">
                  <c:v>-1.0687899903848632E-3</c:v>
                </c:pt>
                <c:pt idx="4988">
                  <c:v>-1.0530444448669553E-3</c:v>
                </c:pt>
                <c:pt idx="4989">
                  <c:v>-1.0498861744776212E-3</c:v>
                </c:pt>
                <c:pt idx="4990">
                  <c:v>-1.0739045208986917E-3</c:v>
                </c:pt>
                <c:pt idx="4991">
                  <c:v>-1.0808830039643986E-3</c:v>
                </c:pt>
                <c:pt idx="4992">
                  <c:v>-1.0835309374929083E-3</c:v>
                </c:pt>
                <c:pt idx="4993">
                  <c:v>-1.074937115938882E-3</c:v>
                </c:pt>
                <c:pt idx="4994">
                  <c:v>-1.0970431869965762E-3</c:v>
                </c:pt>
                <c:pt idx="4995">
                  <c:v>-1.0941397831691734E-3</c:v>
                </c:pt>
                <c:pt idx="4996">
                  <c:v>-1.1043352549698761E-3</c:v>
                </c:pt>
                <c:pt idx="4997">
                  <c:v>-1.1120078380027706E-3</c:v>
                </c:pt>
                <c:pt idx="4998">
                  <c:v>-1.1316714437951062E-3</c:v>
                </c:pt>
                <c:pt idx="4999">
                  <c:v>-1.1156928893162909E-3</c:v>
                </c:pt>
                <c:pt idx="5000">
                  <c:v>-1.0989132748497811E-3</c:v>
                </c:pt>
                <c:pt idx="5001">
                  <c:v>-1.1011156614881728E-3</c:v>
                </c:pt>
                <c:pt idx="5002">
                  <c:v>-1.0880624692199735E-3</c:v>
                </c:pt>
                <c:pt idx="5003">
                  <c:v>-1.1431188379696401E-3</c:v>
                </c:pt>
                <c:pt idx="5004">
                  <c:v>-1.1094438679000718E-3</c:v>
                </c:pt>
                <c:pt idx="5005">
                  <c:v>-1.0965688229211995E-3</c:v>
                </c:pt>
                <c:pt idx="5006">
                  <c:v>-1.1158155484655714E-3</c:v>
                </c:pt>
                <c:pt idx="5007">
                  <c:v>-1.1069382459888322E-3</c:v>
                </c:pt>
                <c:pt idx="5008">
                  <c:v>-1.1336372201106578E-3</c:v>
                </c:pt>
                <c:pt idx="5009">
                  <c:v>-1.1451875949680668E-3</c:v>
                </c:pt>
                <c:pt idx="5010">
                  <c:v>-1.1196690087535419E-3</c:v>
                </c:pt>
                <c:pt idx="5011">
                  <c:v>-1.153684854471248E-3</c:v>
                </c:pt>
                <c:pt idx="5012">
                  <c:v>-1.1336815898294653E-3</c:v>
                </c:pt>
                <c:pt idx="5013">
                  <c:v>-1.1642022961643678E-3</c:v>
                </c:pt>
                <c:pt idx="5014">
                  <c:v>-1.1387180747903251E-3</c:v>
                </c:pt>
                <c:pt idx="5015">
                  <c:v>-1.1287595936652849E-3</c:v>
                </c:pt>
                <c:pt idx="5016">
                  <c:v>-1.145509085589925E-3</c:v>
                </c:pt>
                <c:pt idx="5017">
                  <c:v>-1.1573989632256885E-3</c:v>
                </c:pt>
                <c:pt idx="5018">
                  <c:v>-1.1713700278055104E-3</c:v>
                </c:pt>
                <c:pt idx="5019">
                  <c:v>-1.1429591732381216E-3</c:v>
                </c:pt>
                <c:pt idx="5020">
                  <c:v>-1.1343759076545075E-3</c:v>
                </c:pt>
                <c:pt idx="5021">
                  <c:v>-1.1796865907853437E-3</c:v>
                </c:pt>
                <c:pt idx="5022">
                  <c:v>-1.1691576639607511E-3</c:v>
                </c:pt>
                <c:pt idx="5023">
                  <c:v>-1.164774248020962E-3</c:v>
                </c:pt>
                <c:pt idx="5024">
                  <c:v>-1.1607931558549373E-3</c:v>
                </c:pt>
                <c:pt idx="5025">
                  <c:v>-1.1574870808335586E-3</c:v>
                </c:pt>
                <c:pt idx="5026">
                  <c:v>-1.161887602091358E-3</c:v>
                </c:pt>
                <c:pt idx="5027">
                  <c:v>-1.1728567477250172E-3</c:v>
                </c:pt>
                <c:pt idx="5028">
                  <c:v>-1.1595412862556013E-3</c:v>
                </c:pt>
                <c:pt idx="5029">
                  <c:v>-1.2033403215267777E-3</c:v>
                </c:pt>
                <c:pt idx="5030">
                  <c:v>-1.1807070525280958E-3</c:v>
                </c:pt>
                <c:pt idx="5031">
                  <c:v>-1.1697321849679419E-3</c:v>
                </c:pt>
                <c:pt idx="5032">
                  <c:v>-1.1840911010452097E-3</c:v>
                </c:pt>
                <c:pt idx="5033">
                  <c:v>-1.170515575608816E-3</c:v>
                </c:pt>
                <c:pt idx="5034">
                  <c:v>-1.1857211445823687E-3</c:v>
                </c:pt>
                <c:pt idx="5035">
                  <c:v>-1.1903027928924054E-3</c:v>
                </c:pt>
                <c:pt idx="5036">
                  <c:v>-1.1827853299085118E-3</c:v>
                </c:pt>
                <c:pt idx="5037">
                  <c:v>-1.1970970975759816E-3</c:v>
                </c:pt>
                <c:pt idx="5038">
                  <c:v>-1.1778280116426731E-3</c:v>
                </c:pt>
                <c:pt idx="5039">
                  <c:v>-1.1978764400913183E-3</c:v>
                </c:pt>
                <c:pt idx="5040">
                  <c:v>-1.2017297473913657E-3</c:v>
                </c:pt>
                <c:pt idx="5041">
                  <c:v>-1.1940042123099988E-3</c:v>
                </c:pt>
                <c:pt idx="5042">
                  <c:v>-1.2292600863566972E-3</c:v>
                </c:pt>
                <c:pt idx="5043">
                  <c:v>-1.2146949669327881E-3</c:v>
                </c:pt>
                <c:pt idx="5044">
                  <c:v>-1.2147446892958648E-3</c:v>
                </c:pt>
                <c:pt idx="5045">
                  <c:v>-1.2193010017604719E-3</c:v>
                </c:pt>
                <c:pt idx="5046">
                  <c:v>-1.2236963076653826E-3</c:v>
                </c:pt>
                <c:pt idx="5047">
                  <c:v>-1.2459268254789832E-3</c:v>
                </c:pt>
                <c:pt idx="5048">
                  <c:v>-1.224444883725515E-3</c:v>
                </c:pt>
                <c:pt idx="5049">
                  <c:v>-1.2414905754935309E-3</c:v>
                </c:pt>
                <c:pt idx="5050">
                  <c:v>-1.2470067431230105E-3</c:v>
                </c:pt>
                <c:pt idx="5051">
                  <c:v>-1.2404157137154768E-3</c:v>
                </c:pt>
                <c:pt idx="5052">
                  <c:v>-1.2327754379987471E-3</c:v>
                </c:pt>
                <c:pt idx="5053">
                  <c:v>-1.2421176663477169E-3</c:v>
                </c:pt>
                <c:pt idx="5054">
                  <c:v>-1.2204577292420726E-3</c:v>
                </c:pt>
                <c:pt idx="5055">
                  <c:v>-1.2443989281869551E-3</c:v>
                </c:pt>
                <c:pt idx="5056">
                  <c:v>-1.2513154107803956E-3</c:v>
                </c:pt>
                <c:pt idx="5057">
                  <c:v>-1.2570942794150066E-3</c:v>
                </c:pt>
                <c:pt idx="5058">
                  <c:v>-1.2404225503717249E-3</c:v>
                </c:pt>
                <c:pt idx="5059">
                  <c:v>-1.2360039352058232E-3</c:v>
                </c:pt>
                <c:pt idx="5060">
                  <c:v>-1.2494377027249149E-3</c:v>
                </c:pt>
                <c:pt idx="5061">
                  <c:v>-1.2430648236357233E-3</c:v>
                </c:pt>
                <c:pt idx="5062">
                  <c:v>-1.2797372780870805E-3</c:v>
                </c:pt>
                <c:pt idx="5063">
                  <c:v>-1.2519007897398829E-3</c:v>
                </c:pt>
                <c:pt idx="5064">
                  <c:v>-1.264531695461544E-3</c:v>
                </c:pt>
                <c:pt idx="5065">
                  <c:v>-1.2680028266947698E-3</c:v>
                </c:pt>
                <c:pt idx="5066">
                  <c:v>-1.2635258952247267E-3</c:v>
                </c:pt>
                <c:pt idx="5067">
                  <c:v>-1.2623147445429668E-3</c:v>
                </c:pt>
                <c:pt idx="5068">
                  <c:v>-1.270513138491688E-3</c:v>
                </c:pt>
                <c:pt idx="5069">
                  <c:v>-1.3061754626661822E-3</c:v>
                </c:pt>
                <c:pt idx="5070">
                  <c:v>-1.3019798529757447E-3</c:v>
                </c:pt>
                <c:pt idx="5071">
                  <c:v>-1.2921248230994061E-3</c:v>
                </c:pt>
                <c:pt idx="5072">
                  <c:v>-1.2904886792700419E-3</c:v>
                </c:pt>
                <c:pt idx="5073">
                  <c:v>-1.2906746447925734E-3</c:v>
                </c:pt>
                <c:pt idx="5074">
                  <c:v>-1.2967046611779341E-3</c:v>
                </c:pt>
                <c:pt idx="5075">
                  <c:v>-1.2907655021003085E-3</c:v>
                </c:pt>
                <c:pt idx="5076">
                  <c:v>-1.304300797397801E-3</c:v>
                </c:pt>
                <c:pt idx="5077">
                  <c:v>-1.3099934459671796E-3</c:v>
                </c:pt>
                <c:pt idx="5078">
                  <c:v>-1.337562074999725E-3</c:v>
                </c:pt>
                <c:pt idx="5079">
                  <c:v>-1.3196308581811837E-3</c:v>
                </c:pt>
                <c:pt idx="5080">
                  <c:v>-1.335306401194217E-3</c:v>
                </c:pt>
                <c:pt idx="5081">
                  <c:v>-1.3000005016606841E-3</c:v>
                </c:pt>
                <c:pt idx="5082">
                  <c:v>-1.334746191482148E-3</c:v>
                </c:pt>
                <c:pt idx="5083">
                  <c:v>-1.3143492123839013E-3</c:v>
                </c:pt>
                <c:pt idx="5084">
                  <c:v>-1.3293978093220221E-3</c:v>
                </c:pt>
                <c:pt idx="5085">
                  <c:v>-1.3340592885902277E-3</c:v>
                </c:pt>
                <c:pt idx="5086">
                  <c:v>-1.3844059800053102E-3</c:v>
                </c:pt>
                <c:pt idx="5087">
                  <c:v>-1.3596466889196927E-3</c:v>
                </c:pt>
                <c:pt idx="5088">
                  <c:v>-1.3507319441997928E-3</c:v>
                </c:pt>
                <c:pt idx="5089">
                  <c:v>-1.3574086457786357E-3</c:v>
                </c:pt>
                <c:pt idx="5090">
                  <c:v>-1.3641962369149629E-3</c:v>
                </c:pt>
                <c:pt idx="5091">
                  <c:v>-1.3699774906052124E-3</c:v>
                </c:pt>
                <c:pt idx="5092">
                  <c:v>-1.3684131676963065E-3</c:v>
                </c:pt>
                <c:pt idx="5093">
                  <c:v>-1.3989846751249508E-3</c:v>
                </c:pt>
                <c:pt idx="5094">
                  <c:v>-1.3892150760142128E-3</c:v>
                </c:pt>
                <c:pt idx="5095">
                  <c:v>-1.3848133759189639E-3</c:v>
                </c:pt>
                <c:pt idx="5096">
                  <c:v>-1.392250920285616E-3</c:v>
                </c:pt>
                <c:pt idx="5097">
                  <c:v>-1.3809527759021366E-3</c:v>
                </c:pt>
                <c:pt idx="5098">
                  <c:v>-1.4174040787007858E-3</c:v>
                </c:pt>
                <c:pt idx="5099">
                  <c:v>-1.3884246242346994E-3</c:v>
                </c:pt>
                <c:pt idx="5100">
                  <c:v>-1.3695599921253036E-3</c:v>
                </c:pt>
                <c:pt idx="5101">
                  <c:v>-1.395191194754699E-3</c:v>
                </c:pt>
                <c:pt idx="5102">
                  <c:v>-1.4070641154581948E-3</c:v>
                </c:pt>
                <c:pt idx="5103">
                  <c:v>-1.4212526860728086E-3</c:v>
                </c:pt>
                <c:pt idx="5104">
                  <c:v>-1.3742111570635201E-3</c:v>
                </c:pt>
                <c:pt idx="5105">
                  <c:v>-1.4171196278963637E-3</c:v>
                </c:pt>
                <c:pt idx="5106">
                  <c:v>-1.4337603815673568E-3</c:v>
                </c:pt>
                <c:pt idx="5107">
                  <c:v>-1.4304066614676133E-3</c:v>
                </c:pt>
                <c:pt idx="5108">
                  <c:v>-1.4160547600566931E-3</c:v>
                </c:pt>
                <c:pt idx="5109">
                  <c:v>-1.4081852714940611E-3</c:v>
                </c:pt>
                <c:pt idx="5110">
                  <c:v>-1.4230457127688992E-3</c:v>
                </c:pt>
                <c:pt idx="5111">
                  <c:v>-1.4182567978694627E-3</c:v>
                </c:pt>
                <c:pt idx="5112">
                  <c:v>-1.4129915291408676E-3</c:v>
                </c:pt>
                <c:pt idx="5113">
                  <c:v>-1.4337042129051248E-3</c:v>
                </c:pt>
                <c:pt idx="5114">
                  <c:v>-1.4541167053951627E-3</c:v>
                </c:pt>
                <c:pt idx="5115">
                  <c:v>-1.4501690967779069E-3</c:v>
                </c:pt>
                <c:pt idx="5116">
                  <c:v>-1.464506433507886E-3</c:v>
                </c:pt>
                <c:pt idx="5117">
                  <c:v>-1.4209809231639239E-3</c:v>
                </c:pt>
                <c:pt idx="5118">
                  <c:v>-1.4474167523485985E-3</c:v>
                </c:pt>
                <c:pt idx="5119">
                  <c:v>-1.4469489423909489E-3</c:v>
                </c:pt>
                <c:pt idx="5120">
                  <c:v>-1.4440205473904447E-3</c:v>
                </c:pt>
                <c:pt idx="5121">
                  <c:v>-1.4426122586288599E-3</c:v>
                </c:pt>
                <c:pt idx="5122">
                  <c:v>-1.4512439786649887E-3</c:v>
                </c:pt>
                <c:pt idx="5123">
                  <c:v>-1.459242968622345E-3</c:v>
                </c:pt>
                <c:pt idx="5124">
                  <c:v>-1.4710180845664768E-3</c:v>
                </c:pt>
                <c:pt idx="5125">
                  <c:v>-1.4834624168273349E-3</c:v>
                </c:pt>
                <c:pt idx="5126">
                  <c:v>-1.447663076338134E-3</c:v>
                </c:pt>
                <c:pt idx="5127">
                  <c:v>-1.4888845540784331E-3</c:v>
                </c:pt>
                <c:pt idx="5128">
                  <c:v>-1.5072028898333962E-3</c:v>
                </c:pt>
                <c:pt idx="5129">
                  <c:v>-1.4823882475053318E-3</c:v>
                </c:pt>
                <c:pt idx="5130">
                  <c:v>-1.5025958196063559E-3</c:v>
                </c:pt>
                <c:pt idx="5131">
                  <c:v>-1.4786897364563183E-3</c:v>
                </c:pt>
                <c:pt idx="5132">
                  <c:v>-1.4723413272411507E-3</c:v>
                </c:pt>
                <c:pt idx="5133">
                  <c:v>-1.4891748310844569E-3</c:v>
                </c:pt>
                <c:pt idx="5134">
                  <c:v>-1.4843318713335385E-3</c:v>
                </c:pt>
                <c:pt idx="5135">
                  <c:v>-1.473195276110874E-3</c:v>
                </c:pt>
                <c:pt idx="5136">
                  <c:v>-1.4747870202777764E-3</c:v>
                </c:pt>
                <c:pt idx="5137">
                  <c:v>-1.5004564147619792E-3</c:v>
                </c:pt>
                <c:pt idx="5138">
                  <c:v>-1.4927676171154923E-3</c:v>
                </c:pt>
                <c:pt idx="5139">
                  <c:v>-1.4941212106591734E-3</c:v>
                </c:pt>
                <c:pt idx="5140">
                  <c:v>-1.5444015012041356E-3</c:v>
                </c:pt>
                <c:pt idx="5141">
                  <c:v>-1.5005242575666235E-3</c:v>
                </c:pt>
                <c:pt idx="5142">
                  <c:v>-1.4961619926265636E-3</c:v>
                </c:pt>
                <c:pt idx="5143">
                  <c:v>-1.5172102488747639E-3</c:v>
                </c:pt>
                <c:pt idx="5144">
                  <c:v>-1.5054062610291839E-3</c:v>
                </c:pt>
                <c:pt idx="5145">
                  <c:v>-1.5019215468973033E-3</c:v>
                </c:pt>
                <c:pt idx="5146">
                  <c:v>-1.5339580201893018E-3</c:v>
                </c:pt>
                <c:pt idx="5147">
                  <c:v>-1.5123486341945427E-3</c:v>
                </c:pt>
                <c:pt idx="5148">
                  <c:v>-1.523387667845157E-3</c:v>
                </c:pt>
                <c:pt idx="5149">
                  <c:v>-1.5155072400559954E-3</c:v>
                </c:pt>
                <c:pt idx="5150">
                  <c:v>-1.5287315345847835E-3</c:v>
                </c:pt>
                <c:pt idx="5151">
                  <c:v>-1.5293446815859328E-3</c:v>
                </c:pt>
                <c:pt idx="5152">
                  <c:v>-1.5526757240631934E-3</c:v>
                </c:pt>
                <c:pt idx="5153">
                  <c:v>-1.5441092034176645E-3</c:v>
                </c:pt>
                <c:pt idx="5154">
                  <c:v>-1.5480262201672001E-3</c:v>
                </c:pt>
                <c:pt idx="5155">
                  <c:v>-1.5319956692536835E-3</c:v>
                </c:pt>
                <c:pt idx="5156">
                  <c:v>-1.5528255867091291E-3</c:v>
                </c:pt>
                <c:pt idx="5157">
                  <c:v>-1.5648093995412509E-3</c:v>
                </c:pt>
                <c:pt idx="5158">
                  <c:v>-1.5537636581621956E-3</c:v>
                </c:pt>
                <c:pt idx="5159">
                  <c:v>-1.5479179660290215E-3</c:v>
                </c:pt>
                <c:pt idx="5160">
                  <c:v>-1.5676335732149841E-3</c:v>
                </c:pt>
                <c:pt idx="5161">
                  <c:v>-1.5891444666756964E-3</c:v>
                </c:pt>
                <c:pt idx="5162">
                  <c:v>-1.5926687742456526E-3</c:v>
                </c:pt>
                <c:pt idx="5163">
                  <c:v>-1.6066086257914172E-3</c:v>
                </c:pt>
                <c:pt idx="5164">
                  <c:v>-1.5819637139733119E-3</c:v>
                </c:pt>
                <c:pt idx="5165">
                  <c:v>-1.61370831543615E-3</c:v>
                </c:pt>
                <c:pt idx="5166">
                  <c:v>-1.6009114192235888E-3</c:v>
                </c:pt>
                <c:pt idx="5167">
                  <c:v>-1.6050853097352993E-3</c:v>
                </c:pt>
                <c:pt idx="5168">
                  <c:v>-1.6092263323178792E-3</c:v>
                </c:pt>
                <c:pt idx="5169">
                  <c:v>-1.604774348753461E-3</c:v>
                </c:pt>
                <c:pt idx="5170">
                  <c:v>-1.6093364210166719E-3</c:v>
                </c:pt>
                <c:pt idx="5171">
                  <c:v>-1.5999044249241209E-3</c:v>
                </c:pt>
                <c:pt idx="5172">
                  <c:v>-1.593663832923203E-3</c:v>
                </c:pt>
                <c:pt idx="5173">
                  <c:v>-1.6140418614001948E-3</c:v>
                </c:pt>
                <c:pt idx="5174">
                  <c:v>-1.5979574450483169E-3</c:v>
                </c:pt>
                <c:pt idx="5175">
                  <c:v>-1.6287134428135733E-3</c:v>
                </c:pt>
                <c:pt idx="5176">
                  <c:v>-1.6071935927487308E-3</c:v>
                </c:pt>
                <c:pt idx="5177">
                  <c:v>-1.6061888364585998E-3</c:v>
                </c:pt>
                <c:pt idx="5178">
                  <c:v>-1.6038292920018764E-3</c:v>
                </c:pt>
                <c:pt idx="5179">
                  <c:v>-1.6204053736508584E-3</c:v>
                </c:pt>
                <c:pt idx="5180">
                  <c:v>-1.6456807340252681E-3</c:v>
                </c:pt>
                <c:pt idx="5181">
                  <c:v>-1.6439244401809819E-3</c:v>
                </c:pt>
                <c:pt idx="5182">
                  <c:v>-1.6361636535234697E-3</c:v>
                </c:pt>
                <c:pt idx="5183">
                  <c:v>-1.6644875053621699E-3</c:v>
                </c:pt>
                <c:pt idx="5184">
                  <c:v>-1.6282200059572803E-3</c:v>
                </c:pt>
                <c:pt idx="5185">
                  <c:v>-1.6517746270030018E-3</c:v>
                </c:pt>
                <c:pt idx="5186">
                  <c:v>-1.6799162344616854E-3</c:v>
                </c:pt>
                <c:pt idx="5187">
                  <c:v>-1.6494350122242274E-3</c:v>
                </c:pt>
                <c:pt idx="5188">
                  <c:v>-1.6445451134238084E-3</c:v>
                </c:pt>
                <c:pt idx="5189">
                  <c:v>-1.6466644474033016E-3</c:v>
                </c:pt>
                <c:pt idx="5190">
                  <c:v>-1.6860045885709488E-3</c:v>
                </c:pt>
                <c:pt idx="5191">
                  <c:v>-1.6385008332194539E-3</c:v>
                </c:pt>
                <c:pt idx="5192">
                  <c:v>-1.6646962637188907E-3</c:v>
                </c:pt>
                <c:pt idx="5193">
                  <c:v>-1.6793379296142347E-3</c:v>
                </c:pt>
                <c:pt idx="5194">
                  <c:v>-1.6853983542474554E-3</c:v>
                </c:pt>
                <c:pt idx="5195">
                  <c:v>-1.6931998273630657E-3</c:v>
                </c:pt>
                <c:pt idx="5196">
                  <c:v>-1.701340003680298E-3</c:v>
                </c:pt>
                <c:pt idx="5197">
                  <c:v>-1.7030095324175702E-3</c:v>
                </c:pt>
                <c:pt idx="5198">
                  <c:v>-1.7088521882651993E-3</c:v>
                </c:pt>
                <c:pt idx="5199">
                  <c:v>-1.6985074509334203E-3</c:v>
                </c:pt>
                <c:pt idx="5200">
                  <c:v>-1.673189339467508E-3</c:v>
                </c:pt>
                <c:pt idx="5201">
                  <c:v>-1.6897075761853064E-3</c:v>
                </c:pt>
                <c:pt idx="5202">
                  <c:v>-1.6943988551513464E-3</c:v>
                </c:pt>
                <c:pt idx="5203">
                  <c:v>-1.6843096590709852E-3</c:v>
                </c:pt>
                <c:pt idx="5204">
                  <c:v>-1.7286716161456735E-3</c:v>
                </c:pt>
                <c:pt idx="5205">
                  <c:v>-1.6943004891764671E-3</c:v>
                </c:pt>
                <c:pt idx="5206">
                  <c:v>-1.723150150634448E-3</c:v>
                </c:pt>
                <c:pt idx="5207">
                  <c:v>-1.7272941931521511E-3</c:v>
                </c:pt>
                <c:pt idx="5208">
                  <c:v>-1.7435020917253791E-3</c:v>
                </c:pt>
                <c:pt idx="5209">
                  <c:v>-1.7051694173827584E-3</c:v>
                </c:pt>
                <c:pt idx="5210">
                  <c:v>-1.7493752036853211E-3</c:v>
                </c:pt>
                <c:pt idx="5211">
                  <c:v>-1.7598851350966306E-3</c:v>
                </c:pt>
                <c:pt idx="5212">
                  <c:v>-1.7745437769492627E-3</c:v>
                </c:pt>
                <c:pt idx="5213">
                  <c:v>-1.7712661125671683E-3</c:v>
                </c:pt>
                <c:pt idx="5214">
                  <c:v>-1.79304737493331E-3</c:v>
                </c:pt>
                <c:pt idx="5215">
                  <c:v>-1.7803730836177107E-3</c:v>
                </c:pt>
                <c:pt idx="5216">
                  <c:v>-1.7783023671898253E-3</c:v>
                </c:pt>
                <c:pt idx="5217">
                  <c:v>-1.7858020567546517E-3</c:v>
                </c:pt>
                <c:pt idx="5218">
                  <c:v>-1.8031667373585446E-3</c:v>
                </c:pt>
                <c:pt idx="5219">
                  <c:v>-1.799353364000251E-3</c:v>
                </c:pt>
                <c:pt idx="5220">
                  <c:v>-1.7936704711482268E-3</c:v>
                </c:pt>
                <c:pt idx="5221">
                  <c:v>-1.7927243982209984E-3</c:v>
                </c:pt>
                <c:pt idx="5222">
                  <c:v>-1.789067597274055E-3</c:v>
                </c:pt>
                <c:pt idx="5223">
                  <c:v>-1.8095972026046321E-3</c:v>
                </c:pt>
                <c:pt idx="5224">
                  <c:v>-1.8022243332444917E-3</c:v>
                </c:pt>
                <c:pt idx="5225">
                  <c:v>-1.7970789194851303E-3</c:v>
                </c:pt>
                <c:pt idx="5226">
                  <c:v>-1.783762781433288E-3</c:v>
                </c:pt>
                <c:pt idx="5227">
                  <c:v>-1.7859669854095449E-3</c:v>
                </c:pt>
                <c:pt idx="5228">
                  <c:v>-1.7964781798457271E-3</c:v>
                </c:pt>
                <c:pt idx="5229">
                  <c:v>-1.820005621741574E-3</c:v>
                </c:pt>
                <c:pt idx="5230">
                  <c:v>-1.811307417641533E-3</c:v>
                </c:pt>
                <c:pt idx="5231">
                  <c:v>-1.8365168756751251E-3</c:v>
                </c:pt>
                <c:pt idx="5232">
                  <c:v>-1.8490813147367547E-3</c:v>
                </c:pt>
                <c:pt idx="5233">
                  <c:v>-1.8320289955313259E-3</c:v>
                </c:pt>
                <c:pt idx="5234">
                  <c:v>-1.8383051478383888E-3</c:v>
                </c:pt>
                <c:pt idx="5235">
                  <c:v>-1.8328665785015438E-3</c:v>
                </c:pt>
                <c:pt idx="5236">
                  <c:v>-1.8266742164204635E-3</c:v>
                </c:pt>
                <c:pt idx="5237">
                  <c:v>-1.8296703858676922E-3</c:v>
                </c:pt>
                <c:pt idx="5238">
                  <c:v>-1.8586302619290585E-3</c:v>
                </c:pt>
                <c:pt idx="5239">
                  <c:v>-1.8908174100047716E-3</c:v>
                </c:pt>
                <c:pt idx="5240">
                  <c:v>-1.864987655408038E-3</c:v>
                </c:pt>
                <c:pt idx="5241">
                  <c:v>-1.8555817134816614E-3</c:v>
                </c:pt>
                <c:pt idx="5242">
                  <c:v>-1.8592646016585995E-3</c:v>
                </c:pt>
                <c:pt idx="5243">
                  <c:v>-1.8459825721942943E-3</c:v>
                </c:pt>
                <c:pt idx="5244">
                  <c:v>-1.847221275776351E-3</c:v>
                </c:pt>
                <c:pt idx="5245">
                  <c:v>-1.873412440147061E-3</c:v>
                </c:pt>
                <c:pt idx="5246">
                  <c:v>-1.8513305915386382E-3</c:v>
                </c:pt>
                <c:pt idx="5247">
                  <c:v>-1.8689316611709252E-3</c:v>
                </c:pt>
                <c:pt idx="5248">
                  <c:v>-1.8599751897963941E-3</c:v>
                </c:pt>
                <c:pt idx="5249">
                  <c:v>-1.8469049354150995E-3</c:v>
                </c:pt>
                <c:pt idx="5250">
                  <c:v>-1.8741166657117397E-3</c:v>
                </c:pt>
                <c:pt idx="5251">
                  <c:v>-1.8539496842574759E-3</c:v>
                </c:pt>
                <c:pt idx="5252">
                  <c:v>-1.8645944074910975E-3</c:v>
                </c:pt>
                <c:pt idx="5253">
                  <c:v>-1.8840523059125086E-3</c:v>
                </c:pt>
                <c:pt idx="5254">
                  <c:v>-1.874592518906015E-3</c:v>
                </c:pt>
                <c:pt idx="5255">
                  <c:v>-1.8911515253165496E-3</c:v>
                </c:pt>
                <c:pt idx="5256">
                  <c:v>-1.8482404399910834E-3</c:v>
                </c:pt>
                <c:pt idx="5257">
                  <c:v>-1.8784983541441618E-3</c:v>
                </c:pt>
                <c:pt idx="5258">
                  <c:v>-1.8829945008084416E-3</c:v>
                </c:pt>
                <c:pt idx="5259">
                  <c:v>-1.9082904538237075E-3</c:v>
                </c:pt>
                <c:pt idx="5260">
                  <c:v>-1.9069479565078991E-3</c:v>
                </c:pt>
                <c:pt idx="5261">
                  <c:v>-1.8973906555684486E-3</c:v>
                </c:pt>
                <c:pt idx="5262">
                  <c:v>-1.8932488278753689E-3</c:v>
                </c:pt>
                <c:pt idx="5263">
                  <c:v>-1.8993026010116802E-3</c:v>
                </c:pt>
                <c:pt idx="5264">
                  <c:v>-1.8884558279455416E-3</c:v>
                </c:pt>
                <c:pt idx="5265">
                  <c:v>-1.8959518613253549E-3</c:v>
                </c:pt>
                <c:pt idx="5266">
                  <c:v>-1.9253116820976395E-3</c:v>
                </c:pt>
                <c:pt idx="5267">
                  <c:v>-1.9131724864512901E-3</c:v>
                </c:pt>
                <c:pt idx="5268">
                  <c:v>-1.9310731959088182E-3</c:v>
                </c:pt>
                <c:pt idx="5269">
                  <c:v>-1.9056373776889192E-3</c:v>
                </c:pt>
                <c:pt idx="5270">
                  <c:v>-1.9349991969375173E-3</c:v>
                </c:pt>
                <c:pt idx="5271">
                  <c:v>-1.915375595119432E-3</c:v>
                </c:pt>
                <c:pt idx="5272">
                  <c:v>-1.9360911331679919E-3</c:v>
                </c:pt>
                <c:pt idx="5273">
                  <c:v>-1.9293978505096798E-3</c:v>
                </c:pt>
                <c:pt idx="5274">
                  <c:v>-1.9317169218862626E-3</c:v>
                </c:pt>
                <c:pt idx="5275">
                  <c:v>-1.9567853516711509E-3</c:v>
                </c:pt>
                <c:pt idx="5276">
                  <c:v>-1.9259786098814926E-3</c:v>
                </c:pt>
                <c:pt idx="5277">
                  <c:v>-1.9702364469095586E-3</c:v>
                </c:pt>
                <c:pt idx="5278">
                  <c:v>-1.9730244567334643E-3</c:v>
                </c:pt>
                <c:pt idx="5279">
                  <c:v>-1.9602848605677872E-3</c:v>
                </c:pt>
                <c:pt idx="5280">
                  <c:v>-1.9294600455360175E-3</c:v>
                </c:pt>
                <c:pt idx="5281">
                  <c:v>-1.9690600379141314E-3</c:v>
                </c:pt>
                <c:pt idx="5282">
                  <c:v>-1.9502524073196472E-3</c:v>
                </c:pt>
                <c:pt idx="5283">
                  <c:v>-1.945538211550802E-3</c:v>
                </c:pt>
                <c:pt idx="5284">
                  <c:v>-1.9579508257238617E-3</c:v>
                </c:pt>
                <c:pt idx="5285">
                  <c:v>-1.9667861875122031E-3</c:v>
                </c:pt>
                <c:pt idx="5286">
                  <c:v>-1.9717373261111237E-3</c:v>
                </c:pt>
                <c:pt idx="5287">
                  <c:v>-1.9603264645886944E-3</c:v>
                </c:pt>
                <c:pt idx="5288">
                  <c:v>-1.996125663021864E-3</c:v>
                </c:pt>
                <c:pt idx="5289">
                  <c:v>-1.978008008749383E-3</c:v>
                </c:pt>
                <c:pt idx="5290">
                  <c:v>-1.98108485374848E-3</c:v>
                </c:pt>
                <c:pt idx="5291">
                  <c:v>-1.968957105637918E-3</c:v>
                </c:pt>
                <c:pt idx="5292">
                  <c:v>-1.9764898229574484E-3</c:v>
                </c:pt>
                <c:pt idx="5293">
                  <c:v>-2.0099556343052731E-3</c:v>
                </c:pt>
                <c:pt idx="5294">
                  <c:v>-2.0113641046147841E-3</c:v>
                </c:pt>
                <c:pt idx="5295">
                  <c:v>-2.0177646042522689E-3</c:v>
                </c:pt>
                <c:pt idx="5296">
                  <c:v>-2.0051699843828671E-3</c:v>
                </c:pt>
                <c:pt idx="5297">
                  <c:v>-1.9975889586001023E-3</c:v>
                </c:pt>
                <c:pt idx="5298">
                  <c:v>-1.9892011435223996E-3</c:v>
                </c:pt>
                <c:pt idx="5299">
                  <c:v>-1.9990826529972775E-3</c:v>
                </c:pt>
                <c:pt idx="5300">
                  <c:v>-2.0170589105612687E-3</c:v>
                </c:pt>
                <c:pt idx="5301">
                  <c:v>-2.0383121356873425E-3</c:v>
                </c:pt>
                <c:pt idx="5302">
                  <c:v>-2.02951665680073E-3</c:v>
                </c:pt>
                <c:pt idx="5303">
                  <c:v>-1.9888705529704622E-3</c:v>
                </c:pt>
                <c:pt idx="5304">
                  <c:v>-2.019788808226577E-3</c:v>
                </c:pt>
                <c:pt idx="5305">
                  <c:v>-2.0170507594008355E-3</c:v>
                </c:pt>
                <c:pt idx="5306">
                  <c:v>-2.0241876950815398E-3</c:v>
                </c:pt>
                <c:pt idx="5307">
                  <c:v>-2.0271760919534664E-3</c:v>
                </c:pt>
                <c:pt idx="5308">
                  <c:v>-2.0487982676769415E-3</c:v>
                </c:pt>
                <c:pt idx="5309">
                  <c:v>-2.0199795347804229E-3</c:v>
                </c:pt>
                <c:pt idx="5310">
                  <c:v>-2.028856894644901E-3</c:v>
                </c:pt>
                <c:pt idx="5311">
                  <c:v>-1.9856023465413802E-3</c:v>
                </c:pt>
                <c:pt idx="5312">
                  <c:v>-2.0275906819546695E-3</c:v>
                </c:pt>
                <c:pt idx="5313">
                  <c:v>-2.0392626058680472E-3</c:v>
                </c:pt>
                <c:pt idx="5314">
                  <c:v>-2.0045608626944609E-3</c:v>
                </c:pt>
                <c:pt idx="5315">
                  <c:v>-1.9967273787122497E-3</c:v>
                </c:pt>
                <c:pt idx="5316">
                  <c:v>-2.0031138923939252E-3</c:v>
                </c:pt>
                <c:pt idx="5317">
                  <c:v>-2.0254571522613628E-3</c:v>
                </c:pt>
                <c:pt idx="5318">
                  <c:v>-2.0195418834078483E-3</c:v>
                </c:pt>
                <c:pt idx="5319">
                  <c:v>-2.043250512576996E-3</c:v>
                </c:pt>
                <c:pt idx="5320">
                  <c:v>-2.0628176086286776E-3</c:v>
                </c:pt>
                <c:pt idx="5321">
                  <c:v>-2.0118565981654232E-3</c:v>
                </c:pt>
                <c:pt idx="5322">
                  <c:v>-1.9965828235391433E-3</c:v>
                </c:pt>
                <c:pt idx="5323">
                  <c:v>-2.0293921119569256E-3</c:v>
                </c:pt>
                <c:pt idx="5324">
                  <c:v>-2.0293217299552561E-3</c:v>
                </c:pt>
                <c:pt idx="5325">
                  <c:v>-2.0425619711841128E-3</c:v>
                </c:pt>
                <c:pt idx="5326">
                  <c:v>-2.0508453250841882E-3</c:v>
                </c:pt>
                <c:pt idx="5327">
                  <c:v>-2.0951335908901973E-3</c:v>
                </c:pt>
                <c:pt idx="5328">
                  <c:v>-2.0297786056913437E-3</c:v>
                </c:pt>
                <c:pt idx="5329">
                  <c:v>-2.0618577329335761E-3</c:v>
                </c:pt>
                <c:pt idx="5330">
                  <c:v>-2.054531993661715E-3</c:v>
                </c:pt>
                <c:pt idx="5331">
                  <c:v>-2.0420060684207559E-3</c:v>
                </c:pt>
                <c:pt idx="5332">
                  <c:v>-2.0398898529046423E-3</c:v>
                </c:pt>
                <c:pt idx="5333">
                  <c:v>-2.0825076730073442E-3</c:v>
                </c:pt>
                <c:pt idx="5334">
                  <c:v>-2.0682042461172396E-3</c:v>
                </c:pt>
                <c:pt idx="5335">
                  <c:v>-2.0689002277059247E-3</c:v>
                </c:pt>
                <c:pt idx="5336">
                  <c:v>-2.0664499809417789E-3</c:v>
                </c:pt>
                <c:pt idx="5337">
                  <c:v>-2.0694881037096615E-3</c:v>
                </c:pt>
                <c:pt idx="5338">
                  <c:v>-2.109702266308416E-3</c:v>
                </c:pt>
                <c:pt idx="5339">
                  <c:v>-2.089827100688872E-3</c:v>
                </c:pt>
                <c:pt idx="5340">
                  <c:v>-2.1005451184154663E-3</c:v>
                </c:pt>
                <c:pt idx="5341">
                  <c:v>-2.0952982353220923E-3</c:v>
                </c:pt>
                <c:pt idx="5342">
                  <c:v>-2.0883823145229257E-3</c:v>
                </c:pt>
                <c:pt idx="5343">
                  <c:v>-2.0706747417224918E-3</c:v>
                </c:pt>
                <c:pt idx="5344">
                  <c:v>-2.0440722729525508E-3</c:v>
                </c:pt>
                <c:pt idx="5345">
                  <c:v>-2.0941911604972505E-3</c:v>
                </c:pt>
                <c:pt idx="5346">
                  <c:v>-2.0831629063952591E-3</c:v>
                </c:pt>
                <c:pt idx="5347">
                  <c:v>-2.0770691909118531E-3</c:v>
                </c:pt>
                <c:pt idx="5348">
                  <c:v>-2.0929044279782991E-3</c:v>
                </c:pt>
                <c:pt idx="5349">
                  <c:v>-2.132000110807239E-3</c:v>
                </c:pt>
                <c:pt idx="5350">
                  <c:v>-2.1324426768919058E-3</c:v>
                </c:pt>
                <c:pt idx="5351">
                  <c:v>-2.131168274907298E-3</c:v>
                </c:pt>
                <c:pt idx="5352">
                  <c:v>-2.1427664295501718E-3</c:v>
                </c:pt>
                <c:pt idx="5353">
                  <c:v>-2.1407139073014885E-3</c:v>
                </c:pt>
                <c:pt idx="5354">
                  <c:v>-2.1313537318178428E-3</c:v>
                </c:pt>
                <c:pt idx="5355">
                  <c:v>-2.1322521233280525E-3</c:v>
                </c:pt>
                <c:pt idx="5356">
                  <c:v>-2.1361556520666319E-3</c:v>
                </c:pt>
                <c:pt idx="5357">
                  <c:v>-2.12721992874389E-3</c:v>
                </c:pt>
                <c:pt idx="5358">
                  <c:v>-2.131726275387462E-3</c:v>
                </c:pt>
                <c:pt idx="5359">
                  <c:v>-2.1382393952965161E-3</c:v>
                </c:pt>
                <c:pt idx="5360">
                  <c:v>-2.1425578103267066E-3</c:v>
                </c:pt>
                <c:pt idx="5361">
                  <c:v>-2.1516630234752966E-3</c:v>
                </c:pt>
                <c:pt idx="5362">
                  <c:v>-2.1685054507188622E-3</c:v>
                </c:pt>
                <c:pt idx="5363">
                  <c:v>-2.1738582733232315E-3</c:v>
                </c:pt>
                <c:pt idx="5364">
                  <c:v>-2.2261546052253409E-3</c:v>
                </c:pt>
                <c:pt idx="5365">
                  <c:v>-2.1781156889441049E-3</c:v>
                </c:pt>
                <c:pt idx="5366">
                  <c:v>-2.1597909116481935E-3</c:v>
                </c:pt>
                <c:pt idx="5367">
                  <c:v>-2.1831627049371501E-3</c:v>
                </c:pt>
                <c:pt idx="5368">
                  <c:v>-2.1481054118926346E-3</c:v>
                </c:pt>
                <c:pt idx="5369">
                  <c:v>-2.1568626830416274E-3</c:v>
                </c:pt>
                <c:pt idx="5370">
                  <c:v>-2.1311326317728285E-3</c:v>
                </c:pt>
                <c:pt idx="5371">
                  <c:v>-2.1595295379883512E-3</c:v>
                </c:pt>
                <c:pt idx="5372">
                  <c:v>-2.1580907130641716E-3</c:v>
                </c:pt>
                <c:pt idx="5373">
                  <c:v>-2.1754981709089911E-3</c:v>
                </c:pt>
                <c:pt idx="5374">
                  <c:v>-2.1688123007750676E-3</c:v>
                </c:pt>
                <c:pt idx="5375">
                  <c:v>-2.1779101591000347E-3</c:v>
                </c:pt>
                <c:pt idx="5376">
                  <c:v>-2.1776958515143641E-3</c:v>
                </c:pt>
                <c:pt idx="5377">
                  <c:v>-2.190236861077984E-3</c:v>
                </c:pt>
                <c:pt idx="5378">
                  <c:v>-2.1868057274829107E-3</c:v>
                </c:pt>
                <c:pt idx="5379">
                  <c:v>-2.2163193079350885E-3</c:v>
                </c:pt>
                <c:pt idx="5380">
                  <c:v>-2.1989619155709452E-3</c:v>
                </c:pt>
                <c:pt idx="5381">
                  <c:v>-2.2140555950458996E-3</c:v>
                </c:pt>
                <c:pt idx="5382">
                  <c:v>-2.2101563028194653E-3</c:v>
                </c:pt>
                <c:pt idx="5383">
                  <c:v>-2.2194827741104793E-3</c:v>
                </c:pt>
                <c:pt idx="5384">
                  <c:v>-2.2057600730467806E-3</c:v>
                </c:pt>
                <c:pt idx="5385">
                  <c:v>-2.2140751068348841E-3</c:v>
                </c:pt>
                <c:pt idx="5386">
                  <c:v>-2.1930309643100614E-3</c:v>
                </c:pt>
                <c:pt idx="5387">
                  <c:v>-2.2015028773836511E-3</c:v>
                </c:pt>
                <c:pt idx="5388">
                  <c:v>-2.1723698366988022E-3</c:v>
                </c:pt>
                <c:pt idx="5389">
                  <c:v>-2.1960423786593171E-3</c:v>
                </c:pt>
                <c:pt idx="5390">
                  <c:v>-2.205154532683949E-3</c:v>
                </c:pt>
                <c:pt idx="5391">
                  <c:v>-2.2143053095268171E-3</c:v>
                </c:pt>
                <c:pt idx="5392">
                  <c:v>-2.2300353105010333E-3</c:v>
                </c:pt>
                <c:pt idx="5393">
                  <c:v>-2.2163202424664778E-3</c:v>
                </c:pt>
                <c:pt idx="5394">
                  <c:v>-2.2050713007671198E-3</c:v>
                </c:pt>
                <c:pt idx="5395">
                  <c:v>-2.2072889610553824E-3</c:v>
                </c:pt>
                <c:pt idx="5396">
                  <c:v>-2.190237429179068E-3</c:v>
                </c:pt>
                <c:pt idx="5397">
                  <c:v>-2.2329071200204967E-3</c:v>
                </c:pt>
                <c:pt idx="5398">
                  <c:v>-2.2293339766441414E-3</c:v>
                </c:pt>
                <c:pt idx="5399">
                  <c:v>-2.2462583800053506E-3</c:v>
                </c:pt>
                <c:pt idx="5400">
                  <c:v>-2.2514853656121058E-3</c:v>
                </c:pt>
                <c:pt idx="5401">
                  <c:v>-2.2280048345358467E-3</c:v>
                </c:pt>
                <c:pt idx="5402">
                  <c:v>-2.2429642279006372E-3</c:v>
                </c:pt>
                <c:pt idx="5403">
                  <c:v>-2.2370828196816026E-3</c:v>
                </c:pt>
                <c:pt idx="5404">
                  <c:v>-2.23155953808753E-3</c:v>
                </c:pt>
                <c:pt idx="5405">
                  <c:v>-2.2446298076110051E-3</c:v>
                </c:pt>
                <c:pt idx="5406">
                  <c:v>-2.2153026908995873E-3</c:v>
                </c:pt>
                <c:pt idx="5407">
                  <c:v>-2.2181221590680442E-3</c:v>
                </c:pt>
                <c:pt idx="5408">
                  <c:v>-2.237372510527167E-3</c:v>
                </c:pt>
                <c:pt idx="5409">
                  <c:v>-2.2768361711877371E-3</c:v>
                </c:pt>
                <c:pt idx="5410">
                  <c:v>-2.2876350250307536E-3</c:v>
                </c:pt>
                <c:pt idx="5411">
                  <c:v>-2.282277154078795E-3</c:v>
                </c:pt>
                <c:pt idx="5412">
                  <c:v>-2.2588832416571602E-3</c:v>
                </c:pt>
                <c:pt idx="5413">
                  <c:v>-2.2756599396880225E-3</c:v>
                </c:pt>
                <c:pt idx="5414">
                  <c:v>-2.2590023908520473E-3</c:v>
                </c:pt>
                <c:pt idx="5415">
                  <c:v>-2.2713323295725871E-3</c:v>
                </c:pt>
                <c:pt idx="5416">
                  <c:v>-2.2834306266439311E-3</c:v>
                </c:pt>
                <c:pt idx="5417">
                  <c:v>-2.2597194348680217E-3</c:v>
                </c:pt>
                <c:pt idx="5418">
                  <c:v>-2.2662987614885215E-3</c:v>
                </c:pt>
                <c:pt idx="5419">
                  <c:v>-2.2676662136338521E-3</c:v>
                </c:pt>
                <c:pt idx="5420">
                  <c:v>-2.2667005855623312E-3</c:v>
                </c:pt>
                <c:pt idx="5421">
                  <c:v>-2.2690899644232992E-3</c:v>
                </c:pt>
                <c:pt idx="5422">
                  <c:v>-2.2698061645420754E-3</c:v>
                </c:pt>
                <c:pt idx="5423">
                  <c:v>-2.2883509430602091E-3</c:v>
                </c:pt>
                <c:pt idx="5424">
                  <c:v>-2.2661907122970663E-3</c:v>
                </c:pt>
                <c:pt idx="5425">
                  <c:v>-2.2812896820062181E-3</c:v>
                </c:pt>
                <c:pt idx="5426">
                  <c:v>-2.2980596006221083E-3</c:v>
                </c:pt>
                <c:pt idx="5427">
                  <c:v>-2.2799244303945607E-3</c:v>
                </c:pt>
                <c:pt idx="5428">
                  <c:v>-2.2908645896518318E-3</c:v>
                </c:pt>
                <c:pt idx="5429">
                  <c:v>-2.2468220937909523E-3</c:v>
                </c:pt>
                <c:pt idx="5430">
                  <c:v>-2.3154491516150953E-3</c:v>
                </c:pt>
                <c:pt idx="5431">
                  <c:v>-2.2749974874619557E-3</c:v>
                </c:pt>
                <c:pt idx="5432">
                  <c:v>-2.2638353285778538E-3</c:v>
                </c:pt>
                <c:pt idx="5433">
                  <c:v>-2.2953963407141287E-3</c:v>
                </c:pt>
                <c:pt idx="5434">
                  <c:v>-2.2975421410601836E-3</c:v>
                </c:pt>
                <c:pt idx="5435">
                  <c:v>-2.3128111122982919E-3</c:v>
                </c:pt>
                <c:pt idx="5436">
                  <c:v>-2.3082310436070693E-3</c:v>
                </c:pt>
                <c:pt idx="5437">
                  <c:v>-2.2902180292959113E-3</c:v>
                </c:pt>
                <c:pt idx="5438">
                  <c:v>-2.2992949126806328E-3</c:v>
                </c:pt>
                <c:pt idx="5439">
                  <c:v>-2.2819567509630573E-3</c:v>
                </c:pt>
                <c:pt idx="5440">
                  <c:v>-2.3076825199408622E-3</c:v>
                </c:pt>
                <c:pt idx="5441">
                  <c:v>-2.317127141921498E-3</c:v>
                </c:pt>
                <c:pt idx="5442">
                  <c:v>-2.3126168075340765E-3</c:v>
                </c:pt>
                <c:pt idx="5443">
                  <c:v>-2.2878654304991039E-3</c:v>
                </c:pt>
                <c:pt idx="5444">
                  <c:v>-2.313076634544488E-3</c:v>
                </c:pt>
                <c:pt idx="5445">
                  <c:v>-2.3219551570187145E-3</c:v>
                </c:pt>
                <c:pt idx="5446">
                  <c:v>-2.327532947767867E-3</c:v>
                </c:pt>
                <c:pt idx="5447">
                  <c:v>-2.3677342173694803E-3</c:v>
                </c:pt>
                <c:pt idx="5448">
                  <c:v>-2.3200799286355947E-3</c:v>
                </c:pt>
                <c:pt idx="5449">
                  <c:v>-2.3180154034643206E-3</c:v>
                </c:pt>
                <c:pt idx="5450">
                  <c:v>-2.3514528856059705E-3</c:v>
                </c:pt>
                <c:pt idx="5451">
                  <c:v>-2.3028805003660097E-3</c:v>
                </c:pt>
                <c:pt idx="5452">
                  <c:v>-2.3394185266963508E-3</c:v>
                </c:pt>
                <c:pt idx="5453">
                  <c:v>-2.3425785089258898E-3</c:v>
                </c:pt>
                <c:pt idx="5454">
                  <c:v>-2.3504887857423019E-3</c:v>
                </c:pt>
                <c:pt idx="5455">
                  <c:v>-2.3695050495613286E-3</c:v>
                </c:pt>
                <c:pt idx="5456">
                  <c:v>-2.340810529734783E-3</c:v>
                </c:pt>
                <c:pt idx="5457">
                  <c:v>-2.3490399194947384E-3</c:v>
                </c:pt>
                <c:pt idx="5458">
                  <c:v>-2.3880101528377645E-3</c:v>
                </c:pt>
                <c:pt idx="5459">
                  <c:v>-2.3442298474353582E-3</c:v>
                </c:pt>
                <c:pt idx="5460">
                  <c:v>-2.342617810372261E-3</c:v>
                </c:pt>
                <c:pt idx="5461">
                  <c:v>-2.3595743542026374E-3</c:v>
                </c:pt>
                <c:pt idx="5462">
                  <c:v>-2.3557921271742856E-3</c:v>
                </c:pt>
                <c:pt idx="5463">
                  <c:v>-2.3732903327223797E-3</c:v>
                </c:pt>
                <c:pt idx="5464">
                  <c:v>-2.3811967797159775E-3</c:v>
                </c:pt>
                <c:pt idx="5465">
                  <c:v>-2.3786124118182735E-3</c:v>
                </c:pt>
                <c:pt idx="5466">
                  <c:v>-2.3985289615273079E-3</c:v>
                </c:pt>
                <c:pt idx="5467">
                  <c:v>-2.3887980695928681E-3</c:v>
                </c:pt>
                <c:pt idx="5468">
                  <c:v>-2.3661302879463171E-3</c:v>
                </c:pt>
                <c:pt idx="5469">
                  <c:v>-2.3693817939916448E-3</c:v>
                </c:pt>
                <c:pt idx="5470">
                  <c:v>-2.3745671157751297E-3</c:v>
                </c:pt>
                <c:pt idx="5471">
                  <c:v>-2.3749383002214272E-3</c:v>
                </c:pt>
                <c:pt idx="5472">
                  <c:v>-2.3846807137617608E-3</c:v>
                </c:pt>
                <c:pt idx="5473">
                  <c:v>-2.3599498616717028E-3</c:v>
                </c:pt>
                <c:pt idx="5474">
                  <c:v>-2.3521531103629836E-3</c:v>
                </c:pt>
                <c:pt idx="5475">
                  <c:v>-2.3661422881567466E-3</c:v>
                </c:pt>
                <c:pt idx="5476">
                  <c:v>-2.4147275539623514E-3</c:v>
                </c:pt>
                <c:pt idx="5477">
                  <c:v>-2.4109758230952158E-3</c:v>
                </c:pt>
                <c:pt idx="5478">
                  <c:v>-2.3554089890065739E-3</c:v>
                </c:pt>
                <c:pt idx="5479">
                  <c:v>-2.4134677438239559E-3</c:v>
                </c:pt>
                <c:pt idx="5480">
                  <c:v>-2.4170733877200558E-3</c:v>
                </c:pt>
                <c:pt idx="5481">
                  <c:v>-2.3826616919375592E-3</c:v>
                </c:pt>
                <c:pt idx="5482">
                  <c:v>-2.3876864928524854E-3</c:v>
                </c:pt>
                <c:pt idx="5483">
                  <c:v>-2.3963754888964338E-3</c:v>
                </c:pt>
                <c:pt idx="5484">
                  <c:v>-2.3866953421396516E-3</c:v>
                </c:pt>
                <c:pt idx="5485">
                  <c:v>-2.397047943813119E-3</c:v>
                </c:pt>
                <c:pt idx="5486">
                  <c:v>-2.4112638403894996E-3</c:v>
                </c:pt>
                <c:pt idx="5487">
                  <c:v>-2.3758729315919947E-3</c:v>
                </c:pt>
                <c:pt idx="5488">
                  <c:v>-2.4116862279712583E-3</c:v>
                </c:pt>
                <c:pt idx="5489">
                  <c:v>-2.4017143485186377E-3</c:v>
                </c:pt>
                <c:pt idx="5490">
                  <c:v>-2.3906890640096531E-3</c:v>
                </c:pt>
                <c:pt idx="5491">
                  <c:v>-2.4195226693827332E-3</c:v>
                </c:pt>
                <c:pt idx="5492">
                  <c:v>-2.4062665829139161E-3</c:v>
                </c:pt>
                <c:pt idx="5493">
                  <c:v>-2.4066876585609981E-3</c:v>
                </c:pt>
                <c:pt idx="5494">
                  <c:v>-2.4275823951223456E-3</c:v>
                </c:pt>
                <c:pt idx="5495">
                  <c:v>-2.4229281959654023E-3</c:v>
                </c:pt>
                <c:pt idx="5496">
                  <c:v>-2.4258628896512242E-3</c:v>
                </c:pt>
                <c:pt idx="5497">
                  <c:v>-2.4405371616156436E-3</c:v>
                </c:pt>
                <c:pt idx="5498">
                  <c:v>-2.4275505113610864E-3</c:v>
                </c:pt>
                <c:pt idx="5499">
                  <c:v>-2.4540418744597443E-3</c:v>
                </c:pt>
                <c:pt idx="5500">
                  <c:v>-2.4375751703255427E-3</c:v>
                </c:pt>
                <c:pt idx="5501">
                  <c:v>-2.4506323573824213E-3</c:v>
                </c:pt>
                <c:pt idx="5502">
                  <c:v>-2.4406838830751971E-3</c:v>
                </c:pt>
                <c:pt idx="5503">
                  <c:v>-2.4749442859613828E-3</c:v>
                </c:pt>
                <c:pt idx="5504">
                  <c:v>-2.4716347071625623E-3</c:v>
                </c:pt>
                <c:pt idx="5505">
                  <c:v>-2.4570688633200432E-3</c:v>
                </c:pt>
                <c:pt idx="5506">
                  <c:v>-2.4734352434508701E-3</c:v>
                </c:pt>
                <c:pt idx="5507">
                  <c:v>-2.490021959264877E-3</c:v>
                </c:pt>
                <c:pt idx="5508">
                  <c:v>-2.4729705735349761E-3</c:v>
                </c:pt>
                <c:pt idx="5509">
                  <c:v>-2.4853506516916589E-3</c:v>
                </c:pt>
                <c:pt idx="5510">
                  <c:v>-2.466132880986681E-3</c:v>
                </c:pt>
                <c:pt idx="5511">
                  <c:v>-2.4454170634131095E-3</c:v>
                </c:pt>
                <c:pt idx="5512">
                  <c:v>-2.4737207335962402E-3</c:v>
                </c:pt>
                <c:pt idx="5513">
                  <c:v>-2.4769937732890411E-3</c:v>
                </c:pt>
                <c:pt idx="5514">
                  <c:v>-2.4743256529802613E-3</c:v>
                </c:pt>
                <c:pt idx="5515">
                  <c:v>-2.4461769832246731E-3</c:v>
                </c:pt>
                <c:pt idx="5516">
                  <c:v>-2.4622987461263642E-3</c:v>
                </c:pt>
                <c:pt idx="5517">
                  <c:v>-2.4723384282912286E-3</c:v>
                </c:pt>
                <c:pt idx="5518">
                  <c:v>-2.4666948626204284E-3</c:v>
                </c:pt>
                <c:pt idx="5519">
                  <c:v>-2.4698768696356783E-3</c:v>
                </c:pt>
                <c:pt idx="5520">
                  <c:v>-2.4679242592507656E-3</c:v>
                </c:pt>
                <c:pt idx="5521">
                  <c:v>-2.4698537171989662E-3</c:v>
                </c:pt>
                <c:pt idx="5522">
                  <c:v>-2.4463239224494712E-3</c:v>
                </c:pt>
                <c:pt idx="5523">
                  <c:v>-2.4950494414804009E-3</c:v>
                </c:pt>
                <c:pt idx="5524">
                  <c:v>-2.4698925137428829E-3</c:v>
                </c:pt>
                <c:pt idx="5525">
                  <c:v>-2.481979132514551E-3</c:v>
                </c:pt>
                <c:pt idx="5526">
                  <c:v>-2.4688340844239249E-3</c:v>
                </c:pt>
                <c:pt idx="5527">
                  <c:v>-2.4940807283981106E-3</c:v>
                </c:pt>
                <c:pt idx="5528">
                  <c:v>-2.4961835926545902E-3</c:v>
                </c:pt>
                <c:pt idx="5529">
                  <c:v>-2.4900843165635627E-3</c:v>
                </c:pt>
                <c:pt idx="5530">
                  <c:v>-2.5365319207238629E-3</c:v>
                </c:pt>
                <c:pt idx="5531">
                  <c:v>-2.5015499242448309E-3</c:v>
                </c:pt>
                <c:pt idx="5532">
                  <c:v>-2.4712585600294257E-3</c:v>
                </c:pt>
                <c:pt idx="5533">
                  <c:v>-2.4949318879475164E-3</c:v>
                </c:pt>
                <c:pt idx="5534">
                  <c:v>-2.4995562490336891E-3</c:v>
                </c:pt>
                <c:pt idx="5535">
                  <c:v>-2.4871697440833956E-3</c:v>
                </c:pt>
                <c:pt idx="5536">
                  <c:v>-2.5026279949650842E-3</c:v>
                </c:pt>
                <c:pt idx="5537">
                  <c:v>-2.5383250198512753E-3</c:v>
                </c:pt>
                <c:pt idx="5538">
                  <c:v>-2.5033305950925813E-3</c:v>
                </c:pt>
                <c:pt idx="5539">
                  <c:v>-2.5123706305184737E-3</c:v>
                </c:pt>
                <c:pt idx="5540">
                  <c:v>-2.5229089689141363E-3</c:v>
                </c:pt>
                <c:pt idx="5541">
                  <c:v>-2.5067759428035376E-3</c:v>
                </c:pt>
                <c:pt idx="5542">
                  <c:v>-2.4878481944596623E-3</c:v>
                </c:pt>
                <c:pt idx="5543">
                  <c:v>-2.5030837166437406E-3</c:v>
                </c:pt>
                <c:pt idx="5544">
                  <c:v>-2.4890598033509475E-3</c:v>
                </c:pt>
                <c:pt idx="5545">
                  <c:v>-2.5129926077462443E-3</c:v>
                </c:pt>
                <c:pt idx="5546">
                  <c:v>-2.5126221835146474E-3</c:v>
                </c:pt>
                <c:pt idx="5547">
                  <c:v>-2.5210918965175408E-3</c:v>
                </c:pt>
                <c:pt idx="5548">
                  <c:v>-2.5001587757395179E-3</c:v>
                </c:pt>
                <c:pt idx="5549">
                  <c:v>-2.5686727769338182E-3</c:v>
                </c:pt>
                <c:pt idx="5550">
                  <c:v>-2.55678188657542E-3</c:v>
                </c:pt>
                <c:pt idx="5551">
                  <c:v>-2.5360030907900072E-3</c:v>
                </c:pt>
                <c:pt idx="5552">
                  <c:v>-2.512304357649047E-3</c:v>
                </c:pt>
                <c:pt idx="5553">
                  <c:v>-2.5494948908814049E-3</c:v>
                </c:pt>
                <c:pt idx="5554">
                  <c:v>-2.53179393194877E-3</c:v>
                </c:pt>
                <c:pt idx="5555">
                  <c:v>-2.522605007784564E-3</c:v>
                </c:pt>
                <c:pt idx="5556">
                  <c:v>-2.5354909366988991E-3</c:v>
                </c:pt>
                <c:pt idx="5557">
                  <c:v>-2.5522606590500166E-3</c:v>
                </c:pt>
                <c:pt idx="5558">
                  <c:v>-2.526245409011748E-3</c:v>
                </c:pt>
                <c:pt idx="5559">
                  <c:v>-2.5237076846744708E-3</c:v>
                </c:pt>
                <c:pt idx="5560">
                  <c:v>-2.5272157251097381E-3</c:v>
                </c:pt>
                <c:pt idx="5561">
                  <c:v>-2.5242787246383567E-3</c:v>
                </c:pt>
                <c:pt idx="5562">
                  <c:v>-2.5511326766082644E-3</c:v>
                </c:pt>
                <c:pt idx="5563">
                  <c:v>-2.5661992230286931E-3</c:v>
                </c:pt>
                <c:pt idx="5564">
                  <c:v>-2.5403399124893202E-3</c:v>
                </c:pt>
                <c:pt idx="5565">
                  <c:v>-2.5808976791684302E-3</c:v>
                </c:pt>
                <c:pt idx="5566">
                  <c:v>-2.5585681900139531E-3</c:v>
                </c:pt>
                <c:pt idx="5567">
                  <c:v>-2.55778748098373E-3</c:v>
                </c:pt>
                <c:pt idx="5568">
                  <c:v>-2.5652262913815863E-3</c:v>
                </c:pt>
                <c:pt idx="5569">
                  <c:v>-2.575898396079023E-3</c:v>
                </c:pt>
                <c:pt idx="5570">
                  <c:v>-2.5764220372233707E-3</c:v>
                </c:pt>
                <c:pt idx="5571">
                  <c:v>-2.5681104234630248E-3</c:v>
                </c:pt>
                <c:pt idx="5572">
                  <c:v>-2.5751757229130522E-3</c:v>
                </c:pt>
                <c:pt idx="5573">
                  <c:v>-2.6532562691467241E-3</c:v>
                </c:pt>
                <c:pt idx="5574">
                  <c:v>-2.6520135811940594E-3</c:v>
                </c:pt>
                <c:pt idx="5575">
                  <c:v>-2.6752108936277416E-3</c:v>
                </c:pt>
                <c:pt idx="5576">
                  <c:v>-2.6694659901200847E-3</c:v>
                </c:pt>
                <c:pt idx="5577">
                  <c:v>-2.6838768050321676E-3</c:v>
                </c:pt>
                <c:pt idx="5578">
                  <c:v>-2.6908447421681312E-3</c:v>
                </c:pt>
                <c:pt idx="5579">
                  <c:v>-2.6746320448351414E-3</c:v>
                </c:pt>
                <c:pt idx="5580">
                  <c:v>-2.6740756843148723E-3</c:v>
                </c:pt>
                <c:pt idx="5581">
                  <c:v>-2.6858644546030978E-3</c:v>
                </c:pt>
                <c:pt idx="5582">
                  <c:v>-2.6676387954576272E-3</c:v>
                </c:pt>
                <c:pt idx="5583">
                  <c:v>-2.6638652634354588E-3</c:v>
                </c:pt>
                <c:pt idx="5584">
                  <c:v>-2.6777204510771277E-3</c:v>
                </c:pt>
                <c:pt idx="5585">
                  <c:v>-2.6753375433105969E-3</c:v>
                </c:pt>
                <c:pt idx="5586">
                  <c:v>-2.6938981660753342E-3</c:v>
                </c:pt>
                <c:pt idx="5587">
                  <c:v>-2.6758338853315046E-3</c:v>
                </c:pt>
                <c:pt idx="5588">
                  <c:v>-2.651582969365011E-3</c:v>
                </c:pt>
                <c:pt idx="5589">
                  <c:v>-2.6488594554979726E-3</c:v>
                </c:pt>
                <c:pt idx="5590">
                  <c:v>-2.6804501006140844E-3</c:v>
                </c:pt>
                <c:pt idx="5591">
                  <c:v>-2.6672609165612092E-3</c:v>
                </c:pt>
                <c:pt idx="5592">
                  <c:v>-2.7123196897449174E-3</c:v>
                </c:pt>
                <c:pt idx="5593">
                  <c:v>-2.7078729899911529E-3</c:v>
                </c:pt>
                <c:pt idx="5594">
                  <c:v>-2.698515072205419E-3</c:v>
                </c:pt>
                <c:pt idx="5595">
                  <c:v>-2.7126901742436597E-3</c:v>
                </c:pt>
                <c:pt idx="5596">
                  <c:v>-2.6906370768304544E-3</c:v>
                </c:pt>
                <c:pt idx="5597">
                  <c:v>-2.7094614649111615E-3</c:v>
                </c:pt>
                <c:pt idx="5598">
                  <c:v>-2.7009655790125398E-3</c:v>
                </c:pt>
                <c:pt idx="5599">
                  <c:v>-2.7180465843375926E-3</c:v>
                </c:pt>
                <c:pt idx="5600">
                  <c:v>-2.7095672507347415E-3</c:v>
                </c:pt>
                <c:pt idx="5601">
                  <c:v>-2.7007383946623148E-3</c:v>
                </c:pt>
                <c:pt idx="5602">
                  <c:v>-2.7174765826932846E-3</c:v>
                </c:pt>
                <c:pt idx="5603">
                  <c:v>-2.7172473427394383E-3</c:v>
                </c:pt>
                <c:pt idx="5604">
                  <c:v>-2.691046650454468E-3</c:v>
                </c:pt>
                <c:pt idx="5605">
                  <c:v>-2.7245265992851377E-3</c:v>
                </c:pt>
                <c:pt idx="5606">
                  <c:v>-2.7050210830664146E-3</c:v>
                </c:pt>
                <c:pt idx="5607">
                  <c:v>-2.7088915513916378E-3</c:v>
                </c:pt>
                <c:pt idx="5608">
                  <c:v>-2.7174454716874731E-3</c:v>
                </c:pt>
                <c:pt idx="5609">
                  <c:v>-2.7211294025652668E-3</c:v>
                </c:pt>
                <c:pt idx="5610">
                  <c:v>-2.7099611450710956E-3</c:v>
                </c:pt>
                <c:pt idx="5611">
                  <c:v>-2.7399673329681733E-3</c:v>
                </c:pt>
                <c:pt idx="5612">
                  <c:v>-2.7174879806706326E-3</c:v>
                </c:pt>
                <c:pt idx="5613">
                  <c:v>-2.7201391474078185E-3</c:v>
                </c:pt>
                <c:pt idx="5614">
                  <c:v>-2.7324300283666186E-3</c:v>
                </c:pt>
                <c:pt idx="5615">
                  <c:v>-2.7104489459285406E-3</c:v>
                </c:pt>
                <c:pt idx="5616">
                  <c:v>-2.7392650939763669E-3</c:v>
                </c:pt>
                <c:pt idx="5617">
                  <c:v>-2.7468940600161324E-3</c:v>
                </c:pt>
                <c:pt idx="5618">
                  <c:v>-2.7131207660416254E-3</c:v>
                </c:pt>
                <c:pt idx="5619">
                  <c:v>-2.7171902021354364E-3</c:v>
                </c:pt>
                <c:pt idx="5620">
                  <c:v>-2.7093443514879649E-3</c:v>
                </c:pt>
                <c:pt idx="5621">
                  <c:v>-2.7129102410031782E-3</c:v>
                </c:pt>
                <c:pt idx="5622">
                  <c:v>-2.7185701816854289E-3</c:v>
                </c:pt>
                <c:pt idx="5623">
                  <c:v>-2.7480358393638729E-3</c:v>
                </c:pt>
                <c:pt idx="5624">
                  <c:v>-2.733742447862788E-3</c:v>
                </c:pt>
                <c:pt idx="5625">
                  <c:v>-2.7466228795378494E-3</c:v>
                </c:pt>
                <c:pt idx="5626">
                  <c:v>-2.7336688767990035E-3</c:v>
                </c:pt>
                <c:pt idx="5627">
                  <c:v>-2.7471783027586219E-3</c:v>
                </c:pt>
                <c:pt idx="5628">
                  <c:v>-2.7109619021137982E-3</c:v>
                </c:pt>
                <c:pt idx="5629">
                  <c:v>-2.7449760177546065E-3</c:v>
                </c:pt>
                <c:pt idx="5630">
                  <c:v>-2.7264510014409281E-3</c:v>
                </c:pt>
                <c:pt idx="5631">
                  <c:v>-2.7434220201385637E-3</c:v>
                </c:pt>
                <c:pt idx="5632">
                  <c:v>-2.6956466724159596E-3</c:v>
                </c:pt>
                <c:pt idx="5633">
                  <c:v>-2.7229862212527754E-3</c:v>
                </c:pt>
                <c:pt idx="5634">
                  <c:v>-2.7552406802169951E-3</c:v>
                </c:pt>
                <c:pt idx="5635">
                  <c:v>-2.7250815604800368E-3</c:v>
                </c:pt>
                <c:pt idx="5636">
                  <c:v>-2.7399528551970481E-3</c:v>
                </c:pt>
                <c:pt idx="5637">
                  <c:v>-2.7341608125432855E-3</c:v>
                </c:pt>
                <c:pt idx="5638">
                  <c:v>-2.757277374355281E-3</c:v>
                </c:pt>
                <c:pt idx="5639">
                  <c:v>-2.7586568095802786E-3</c:v>
                </c:pt>
                <c:pt idx="5640">
                  <c:v>-2.7510341913928702E-3</c:v>
                </c:pt>
                <c:pt idx="5641">
                  <c:v>-2.7763163305905888E-3</c:v>
                </c:pt>
                <c:pt idx="5642">
                  <c:v>-2.7638412160303307E-3</c:v>
                </c:pt>
                <c:pt idx="5643">
                  <c:v>-2.7603925145641538E-3</c:v>
                </c:pt>
                <c:pt idx="5644">
                  <c:v>-2.760025307573201E-3</c:v>
                </c:pt>
                <c:pt idx="5645">
                  <c:v>-2.740696723210749E-3</c:v>
                </c:pt>
                <c:pt idx="5646">
                  <c:v>-2.746825859409449E-3</c:v>
                </c:pt>
                <c:pt idx="5647">
                  <c:v>-2.7508162763155834E-3</c:v>
                </c:pt>
                <c:pt idx="5648">
                  <c:v>-2.7615834244521724E-3</c:v>
                </c:pt>
                <c:pt idx="5649">
                  <c:v>-2.7745230479746049E-3</c:v>
                </c:pt>
                <c:pt idx="5650">
                  <c:v>-2.7359519122306863E-3</c:v>
                </c:pt>
                <c:pt idx="5651">
                  <c:v>-2.7620343087181266E-3</c:v>
                </c:pt>
                <c:pt idx="5652">
                  <c:v>-2.7631915671977843E-3</c:v>
                </c:pt>
                <c:pt idx="5653">
                  <c:v>-2.7478419977298328E-3</c:v>
                </c:pt>
                <c:pt idx="5654">
                  <c:v>-2.7547674856395468E-3</c:v>
                </c:pt>
                <c:pt idx="5655">
                  <c:v>-2.7845965682619499E-3</c:v>
                </c:pt>
                <c:pt idx="5656">
                  <c:v>-2.8051575216835882E-3</c:v>
                </c:pt>
                <c:pt idx="5657">
                  <c:v>-2.8013266859101766E-3</c:v>
                </c:pt>
                <c:pt idx="5658">
                  <c:v>-2.8091823777164964E-3</c:v>
                </c:pt>
                <c:pt idx="5659">
                  <c:v>-2.7967113014104004E-3</c:v>
                </c:pt>
                <c:pt idx="5660">
                  <c:v>-2.8069975225672697E-3</c:v>
                </c:pt>
                <c:pt idx="5661">
                  <c:v>-2.7742614415327089E-3</c:v>
                </c:pt>
                <c:pt idx="5662">
                  <c:v>-2.800349004934915E-3</c:v>
                </c:pt>
                <c:pt idx="5663">
                  <c:v>-2.7659395783686501E-3</c:v>
                </c:pt>
                <c:pt idx="5664">
                  <c:v>-2.7827771105043324E-3</c:v>
                </c:pt>
                <c:pt idx="5665">
                  <c:v>-2.7807181013742056E-3</c:v>
                </c:pt>
                <c:pt idx="5666">
                  <c:v>-2.8257066759033627E-3</c:v>
                </c:pt>
                <c:pt idx="5667">
                  <c:v>-2.8073678195087957E-3</c:v>
                </c:pt>
                <c:pt idx="5668">
                  <c:v>-2.798161033031338E-3</c:v>
                </c:pt>
                <c:pt idx="5669">
                  <c:v>-2.8058851883753025E-3</c:v>
                </c:pt>
                <c:pt idx="5670">
                  <c:v>-2.8049498595429773E-3</c:v>
                </c:pt>
                <c:pt idx="5671">
                  <c:v>-2.8081196352557928E-3</c:v>
                </c:pt>
                <c:pt idx="5672">
                  <c:v>-2.8378855093787549E-3</c:v>
                </c:pt>
                <c:pt idx="5673">
                  <c:v>-2.8104163460822792E-3</c:v>
                </c:pt>
                <c:pt idx="5674">
                  <c:v>-2.8440194093704292E-3</c:v>
                </c:pt>
                <c:pt idx="5675">
                  <c:v>-2.8255753892400901E-3</c:v>
                </c:pt>
                <c:pt idx="5676">
                  <c:v>-2.7980432406192429E-3</c:v>
                </c:pt>
                <c:pt idx="5677">
                  <c:v>-2.8164309044759355E-3</c:v>
                </c:pt>
                <c:pt idx="5678">
                  <c:v>-2.822536841648327E-3</c:v>
                </c:pt>
                <c:pt idx="5679">
                  <c:v>-2.8055218287744215E-3</c:v>
                </c:pt>
                <c:pt idx="5680">
                  <c:v>-2.8098417641650073E-3</c:v>
                </c:pt>
                <c:pt idx="5681">
                  <c:v>-2.7951163136684257E-3</c:v>
                </c:pt>
                <c:pt idx="5682">
                  <c:v>-2.8518319759027544E-3</c:v>
                </c:pt>
                <c:pt idx="5683">
                  <c:v>-2.8343273853173438E-3</c:v>
                </c:pt>
                <c:pt idx="5684">
                  <c:v>-2.8507953295675748E-3</c:v>
                </c:pt>
                <c:pt idx="5685">
                  <c:v>-2.8354333506153215E-3</c:v>
                </c:pt>
                <c:pt idx="5686">
                  <c:v>-2.8234350067721683E-3</c:v>
                </c:pt>
                <c:pt idx="5687">
                  <c:v>-2.8071068210273383E-3</c:v>
                </c:pt>
                <c:pt idx="5688">
                  <c:v>-2.7781669283853047E-3</c:v>
                </c:pt>
                <c:pt idx="5689">
                  <c:v>-2.7978498146125916E-3</c:v>
                </c:pt>
                <c:pt idx="5690">
                  <c:v>-2.7939492213435398E-3</c:v>
                </c:pt>
                <c:pt idx="5691">
                  <c:v>-2.8219530330841798E-3</c:v>
                </c:pt>
                <c:pt idx="5692">
                  <c:v>-2.8382801673191016E-3</c:v>
                </c:pt>
                <c:pt idx="5693">
                  <c:v>-2.8028513383035335E-3</c:v>
                </c:pt>
                <c:pt idx="5694">
                  <c:v>-2.7854459691747336E-3</c:v>
                </c:pt>
                <c:pt idx="5695">
                  <c:v>-2.772177074968549E-3</c:v>
                </c:pt>
                <c:pt idx="5696">
                  <c:v>-2.8188032559220183E-3</c:v>
                </c:pt>
                <c:pt idx="5697">
                  <c:v>-2.7816477188350431E-3</c:v>
                </c:pt>
                <c:pt idx="5698">
                  <c:v>-2.834147897272995E-3</c:v>
                </c:pt>
                <c:pt idx="5699">
                  <c:v>-2.8313289164986241E-3</c:v>
                </c:pt>
                <c:pt idx="5700">
                  <c:v>-2.8305279088373216E-3</c:v>
                </c:pt>
                <c:pt idx="5701">
                  <c:v>-2.8219416396418786E-3</c:v>
                </c:pt>
                <c:pt idx="5702">
                  <c:v>-2.8346287734807097E-3</c:v>
                </c:pt>
                <c:pt idx="5703">
                  <c:v>-2.8407116298181908E-3</c:v>
                </c:pt>
                <c:pt idx="5704">
                  <c:v>-2.8155271167421437E-3</c:v>
                </c:pt>
                <c:pt idx="5705">
                  <c:v>-2.7879858099162645E-3</c:v>
                </c:pt>
                <c:pt idx="5706">
                  <c:v>-2.8094753153715848E-3</c:v>
                </c:pt>
                <c:pt idx="5707">
                  <c:v>-2.809349638136597E-3</c:v>
                </c:pt>
                <c:pt idx="5708">
                  <c:v>-2.8141170307439639E-3</c:v>
                </c:pt>
                <c:pt idx="5709">
                  <c:v>-2.8050654347263047E-3</c:v>
                </c:pt>
                <c:pt idx="5710">
                  <c:v>-2.8146935650684647E-3</c:v>
                </c:pt>
                <c:pt idx="5711">
                  <c:v>-2.8238167756260498E-3</c:v>
                </c:pt>
                <c:pt idx="5712">
                  <c:v>-2.7939522127028832E-3</c:v>
                </c:pt>
                <c:pt idx="5713">
                  <c:v>-2.8199252067240615E-3</c:v>
                </c:pt>
                <c:pt idx="5714">
                  <c:v>-2.8109642271686498E-3</c:v>
                </c:pt>
                <c:pt idx="5715">
                  <c:v>-2.8424799194659307E-3</c:v>
                </c:pt>
                <c:pt idx="5716">
                  <c:v>-2.8408734368103859E-3</c:v>
                </c:pt>
                <c:pt idx="5717">
                  <c:v>-2.8414727555767373E-3</c:v>
                </c:pt>
                <c:pt idx="5718">
                  <c:v>-2.8469515080756071E-3</c:v>
                </c:pt>
                <c:pt idx="5719">
                  <c:v>-2.8612811531650005E-3</c:v>
                </c:pt>
                <c:pt idx="5720">
                  <c:v>-2.858637475316496E-3</c:v>
                </c:pt>
                <c:pt idx="5721">
                  <c:v>-2.8734293473544953E-3</c:v>
                </c:pt>
                <c:pt idx="5722">
                  <c:v>-2.8615833054632086E-3</c:v>
                </c:pt>
                <c:pt idx="5723">
                  <c:v>-2.8337499880095756E-3</c:v>
                </c:pt>
                <c:pt idx="5724">
                  <c:v>-2.8566755091909706E-3</c:v>
                </c:pt>
                <c:pt idx="5725">
                  <c:v>-2.8676925268227302E-3</c:v>
                </c:pt>
                <c:pt idx="5726">
                  <c:v>-2.8466719503322442E-3</c:v>
                </c:pt>
                <c:pt idx="5727">
                  <c:v>-2.8435410732522018E-3</c:v>
                </c:pt>
                <c:pt idx="5728">
                  <c:v>-2.8625255820219223E-3</c:v>
                </c:pt>
                <c:pt idx="5729">
                  <c:v>-2.8537095499134896E-3</c:v>
                </c:pt>
                <c:pt idx="5730">
                  <c:v>-2.8539662517566762E-3</c:v>
                </c:pt>
                <c:pt idx="5731">
                  <c:v>-2.8628294382283489E-3</c:v>
                </c:pt>
                <c:pt idx="5732">
                  <c:v>-2.8961985577667191E-3</c:v>
                </c:pt>
                <c:pt idx="5733">
                  <c:v>-2.8571427260453094E-3</c:v>
                </c:pt>
                <c:pt idx="5734">
                  <c:v>-2.8690971229893415E-3</c:v>
                </c:pt>
                <c:pt idx="5735">
                  <c:v>-2.867085048560146E-3</c:v>
                </c:pt>
                <c:pt idx="5736">
                  <c:v>-2.8471934095492873E-3</c:v>
                </c:pt>
                <c:pt idx="5737">
                  <c:v>-2.8884668156691014E-3</c:v>
                </c:pt>
                <c:pt idx="5738">
                  <c:v>-2.8996027017920522E-3</c:v>
                </c:pt>
                <c:pt idx="5739">
                  <c:v>-2.8904051750031847E-3</c:v>
                </c:pt>
                <c:pt idx="5740">
                  <c:v>-2.8528918892676606E-3</c:v>
                </c:pt>
                <c:pt idx="5741">
                  <c:v>-2.9086386368345645E-3</c:v>
                </c:pt>
                <c:pt idx="5742">
                  <c:v>-2.9096840068972146E-3</c:v>
                </c:pt>
                <c:pt idx="5743">
                  <c:v>-2.8985483159887819E-3</c:v>
                </c:pt>
                <c:pt idx="5744">
                  <c:v>-2.903830201924678E-3</c:v>
                </c:pt>
                <c:pt idx="5745">
                  <c:v>-2.9138205216816143E-3</c:v>
                </c:pt>
                <c:pt idx="5746">
                  <c:v>-2.929338412092833E-3</c:v>
                </c:pt>
                <c:pt idx="5747">
                  <c:v>-2.9195676343470103E-3</c:v>
                </c:pt>
                <c:pt idx="5748">
                  <c:v>-2.9416642602122893E-3</c:v>
                </c:pt>
                <c:pt idx="5749">
                  <c:v>-2.9540427034210276E-3</c:v>
                </c:pt>
                <c:pt idx="5750">
                  <c:v>-2.9555524994540885E-3</c:v>
                </c:pt>
                <c:pt idx="5751">
                  <c:v>-2.9559163135953709E-3</c:v>
                </c:pt>
                <c:pt idx="5752">
                  <c:v>-2.9793101438086141E-3</c:v>
                </c:pt>
                <c:pt idx="5753">
                  <c:v>-2.9407216490185484E-3</c:v>
                </c:pt>
                <c:pt idx="5754">
                  <c:v>-2.9293793307925546E-3</c:v>
                </c:pt>
                <c:pt idx="5755">
                  <c:v>-2.9565414839179543E-3</c:v>
                </c:pt>
                <c:pt idx="5756">
                  <c:v>-2.9379581224838872E-3</c:v>
                </c:pt>
                <c:pt idx="5757">
                  <c:v>-2.9569998538724073E-3</c:v>
                </c:pt>
                <c:pt idx="5758">
                  <c:v>-2.9716738658567628E-3</c:v>
                </c:pt>
                <c:pt idx="5759">
                  <c:v>-2.9891486390395093E-3</c:v>
                </c:pt>
                <c:pt idx="5760">
                  <c:v>-2.9882222353542344E-3</c:v>
                </c:pt>
                <c:pt idx="5761">
                  <c:v>-2.9795172325685908E-3</c:v>
                </c:pt>
                <c:pt idx="5762">
                  <c:v>-2.9686185038946262E-3</c:v>
                </c:pt>
                <c:pt idx="5763">
                  <c:v>-2.9596690053721136E-3</c:v>
                </c:pt>
                <c:pt idx="5764">
                  <c:v>-2.939967470983944E-3</c:v>
                </c:pt>
                <c:pt idx="5765">
                  <c:v>-2.9527071683317207E-3</c:v>
                </c:pt>
                <c:pt idx="5766">
                  <c:v>-2.9459893782466614E-3</c:v>
                </c:pt>
                <c:pt idx="5767">
                  <c:v>-2.9329433048871779E-3</c:v>
                </c:pt>
                <c:pt idx="5768">
                  <c:v>-2.9487154525049014E-3</c:v>
                </c:pt>
                <c:pt idx="5769">
                  <c:v>-2.9594419777884112E-3</c:v>
                </c:pt>
                <c:pt idx="5770">
                  <c:v>-2.9748382640274154E-3</c:v>
                </c:pt>
                <c:pt idx="5771">
                  <c:v>-2.9584514141518872E-3</c:v>
                </c:pt>
                <c:pt idx="5772">
                  <c:v>-2.9767317243659793E-3</c:v>
                </c:pt>
                <c:pt idx="5773">
                  <c:v>-2.9725121121022286E-3</c:v>
                </c:pt>
                <c:pt idx="5774">
                  <c:v>-2.9799311954087563E-3</c:v>
                </c:pt>
                <c:pt idx="5775">
                  <c:v>-3.0130584328373552E-3</c:v>
                </c:pt>
                <c:pt idx="5776">
                  <c:v>-2.9739913843049083E-3</c:v>
                </c:pt>
                <c:pt idx="5777">
                  <c:v>-3.0154756031136728E-3</c:v>
                </c:pt>
                <c:pt idx="5778">
                  <c:v>-2.9798309254851006E-3</c:v>
                </c:pt>
                <c:pt idx="5779">
                  <c:v>-2.9933436315413035E-3</c:v>
                </c:pt>
                <c:pt idx="5780">
                  <c:v>-3.0132944671032143E-3</c:v>
                </c:pt>
                <c:pt idx="5781">
                  <c:v>-3.0151019016060624E-3</c:v>
                </c:pt>
                <c:pt idx="5782">
                  <c:v>-3.0018699253203129E-3</c:v>
                </c:pt>
                <c:pt idx="5783">
                  <c:v>-2.979871541971007E-3</c:v>
                </c:pt>
                <c:pt idx="5784">
                  <c:v>-3.0263055808207357E-3</c:v>
                </c:pt>
                <c:pt idx="5785">
                  <c:v>-2.9725285320963135E-3</c:v>
                </c:pt>
                <c:pt idx="5786">
                  <c:v>-2.9857039963319186E-3</c:v>
                </c:pt>
                <c:pt idx="5787">
                  <c:v>-2.9964676886454688E-3</c:v>
                </c:pt>
                <c:pt idx="5788">
                  <c:v>-2.9935740581914783E-3</c:v>
                </c:pt>
                <c:pt idx="5789">
                  <c:v>-2.987091317985155E-3</c:v>
                </c:pt>
                <c:pt idx="5790">
                  <c:v>-2.9941033491379674E-3</c:v>
                </c:pt>
                <c:pt idx="5791">
                  <c:v>-3.0025808044173304E-3</c:v>
                </c:pt>
                <c:pt idx="5792">
                  <c:v>-3.0074060799540471E-3</c:v>
                </c:pt>
                <c:pt idx="5793">
                  <c:v>-2.9979423632084242E-3</c:v>
                </c:pt>
                <c:pt idx="5794">
                  <c:v>-2.9828794417885241E-3</c:v>
                </c:pt>
                <c:pt idx="5795">
                  <c:v>-2.9901084934153325E-3</c:v>
                </c:pt>
                <c:pt idx="5796">
                  <c:v>-3.027999286190775E-3</c:v>
                </c:pt>
                <c:pt idx="5797">
                  <c:v>-2.9934980354091182E-3</c:v>
                </c:pt>
                <c:pt idx="5798">
                  <c:v>-2.9708590288146687E-3</c:v>
                </c:pt>
                <c:pt idx="5799">
                  <c:v>-2.9683155315134036E-3</c:v>
                </c:pt>
                <c:pt idx="5800">
                  <c:v>-3.0048869695191199E-3</c:v>
                </c:pt>
                <c:pt idx="5801">
                  <c:v>-3.0167127311561239E-3</c:v>
                </c:pt>
                <c:pt idx="5802">
                  <c:v>-3.032353886179829E-3</c:v>
                </c:pt>
                <c:pt idx="5803">
                  <c:v>-2.9837938872303267E-3</c:v>
                </c:pt>
                <c:pt idx="5804">
                  <c:v>-3.0336051150107127E-3</c:v>
                </c:pt>
                <c:pt idx="5805">
                  <c:v>-3.0522116471654922E-3</c:v>
                </c:pt>
                <c:pt idx="5806">
                  <c:v>-3.0391000332812214E-3</c:v>
                </c:pt>
                <c:pt idx="5807">
                  <c:v>-3.0438021965806163E-3</c:v>
                </c:pt>
                <c:pt idx="5808">
                  <c:v>-3.0089981224834779E-3</c:v>
                </c:pt>
                <c:pt idx="5809">
                  <c:v>-3.0248133421517122E-3</c:v>
                </c:pt>
                <c:pt idx="5810">
                  <c:v>-3.0473142908337817E-3</c:v>
                </c:pt>
                <c:pt idx="5811">
                  <c:v>-3.0433556632746598E-3</c:v>
                </c:pt>
                <c:pt idx="5812">
                  <c:v>-3.0432959892113098E-3</c:v>
                </c:pt>
                <c:pt idx="5813">
                  <c:v>-3.0684375445563304E-3</c:v>
                </c:pt>
                <c:pt idx="5814">
                  <c:v>-3.071118395441674E-3</c:v>
                </c:pt>
                <c:pt idx="5815">
                  <c:v>-3.091222048505855E-3</c:v>
                </c:pt>
                <c:pt idx="5816">
                  <c:v>-3.0676833736569139E-3</c:v>
                </c:pt>
                <c:pt idx="5817">
                  <c:v>-3.0613373765095856E-3</c:v>
                </c:pt>
                <c:pt idx="5818">
                  <c:v>-3.0584154152430878E-3</c:v>
                </c:pt>
                <c:pt idx="5819">
                  <c:v>-3.0486534756172831E-3</c:v>
                </c:pt>
                <c:pt idx="5820">
                  <c:v>-3.0328267120670561E-3</c:v>
                </c:pt>
                <c:pt idx="5821">
                  <c:v>-3.005307078422564E-3</c:v>
                </c:pt>
                <c:pt idx="5822">
                  <c:v>-3.0318808976923404E-3</c:v>
                </c:pt>
                <c:pt idx="5823">
                  <c:v>-3.0486167737789212E-3</c:v>
                </c:pt>
                <c:pt idx="5824">
                  <c:v>-3.061925851157951E-3</c:v>
                </c:pt>
                <c:pt idx="5825">
                  <c:v>-3.0772198594579236E-3</c:v>
                </c:pt>
                <c:pt idx="5826">
                  <c:v>-3.0572771405648091E-3</c:v>
                </c:pt>
                <c:pt idx="5827">
                  <c:v>-3.0729568749478528E-3</c:v>
                </c:pt>
                <c:pt idx="5828">
                  <c:v>-3.0856638356890911E-3</c:v>
                </c:pt>
                <c:pt idx="5829">
                  <c:v>-3.0978012914214333E-3</c:v>
                </c:pt>
                <c:pt idx="5830">
                  <c:v>-3.1029715553151063E-3</c:v>
                </c:pt>
                <c:pt idx="5831">
                  <c:v>-3.0956916882669727E-3</c:v>
                </c:pt>
                <c:pt idx="5832">
                  <c:v>-3.0978298778582573E-3</c:v>
                </c:pt>
                <c:pt idx="5833">
                  <c:v>-3.1239425979949879E-3</c:v>
                </c:pt>
                <c:pt idx="5834">
                  <c:v>-3.1143053902527992E-3</c:v>
                </c:pt>
                <c:pt idx="5835">
                  <c:v>-3.0953292659168605E-3</c:v>
                </c:pt>
                <c:pt idx="5836">
                  <c:v>-3.1296000160243886E-3</c:v>
                </c:pt>
                <c:pt idx="5837">
                  <c:v>-3.1030054992889251E-3</c:v>
                </c:pt>
                <c:pt idx="5838">
                  <c:v>-3.0990291260637407E-3</c:v>
                </c:pt>
                <c:pt idx="5839">
                  <c:v>-3.1170117790448406E-3</c:v>
                </c:pt>
                <c:pt idx="5840">
                  <c:v>-3.0995647178198166E-3</c:v>
                </c:pt>
                <c:pt idx="5841">
                  <c:v>-3.0816874712158537E-3</c:v>
                </c:pt>
                <c:pt idx="5842">
                  <c:v>-3.1001806069850058E-3</c:v>
                </c:pt>
                <c:pt idx="5843">
                  <c:v>-3.0909866529354479E-3</c:v>
                </c:pt>
                <c:pt idx="5844">
                  <c:v>-3.0854004831317732E-3</c:v>
                </c:pt>
                <c:pt idx="5845">
                  <c:v>-3.0726869797172017E-3</c:v>
                </c:pt>
                <c:pt idx="5846">
                  <c:v>-3.1008741037010295E-3</c:v>
                </c:pt>
                <c:pt idx="5847">
                  <c:v>-3.1087441755148922E-3</c:v>
                </c:pt>
                <c:pt idx="5848">
                  <c:v>-3.0982060174810817E-3</c:v>
                </c:pt>
                <c:pt idx="5849">
                  <c:v>-3.0975389866245745E-3</c:v>
                </c:pt>
                <c:pt idx="5850">
                  <c:v>-3.0824088059669603E-3</c:v>
                </c:pt>
                <c:pt idx="5851">
                  <c:v>-3.0667417197847691E-3</c:v>
                </c:pt>
                <c:pt idx="5852">
                  <c:v>-3.1086510931123326E-3</c:v>
                </c:pt>
                <c:pt idx="5853">
                  <c:v>-3.0946180388742523E-3</c:v>
                </c:pt>
                <c:pt idx="5854">
                  <c:v>-3.1144979837259669E-3</c:v>
                </c:pt>
                <c:pt idx="5855">
                  <c:v>-3.1288388780583809E-3</c:v>
                </c:pt>
                <c:pt idx="5856">
                  <c:v>-3.148968469863042E-3</c:v>
                </c:pt>
                <c:pt idx="5857">
                  <c:v>-3.1444303835241757E-3</c:v>
                </c:pt>
                <c:pt idx="5858">
                  <c:v>-3.1556050409393701E-3</c:v>
                </c:pt>
                <c:pt idx="5859">
                  <c:v>-3.1391246273488379E-3</c:v>
                </c:pt>
                <c:pt idx="5860">
                  <c:v>-3.1296204072197719E-3</c:v>
                </c:pt>
                <c:pt idx="5861">
                  <c:v>-3.139672228338249E-3</c:v>
                </c:pt>
                <c:pt idx="5862">
                  <c:v>-3.1142708403750713E-3</c:v>
                </c:pt>
                <c:pt idx="5863">
                  <c:v>-3.1235260254276194E-3</c:v>
                </c:pt>
                <c:pt idx="5864">
                  <c:v>-3.131011240736184E-3</c:v>
                </c:pt>
                <c:pt idx="5865">
                  <c:v>-3.121012925913871E-3</c:v>
                </c:pt>
                <c:pt idx="5866">
                  <c:v>-3.1577337370641001E-3</c:v>
                </c:pt>
                <c:pt idx="5867">
                  <c:v>-3.1403092146121384E-3</c:v>
                </c:pt>
                <c:pt idx="5868">
                  <c:v>-3.1040516268296282E-3</c:v>
                </c:pt>
                <c:pt idx="5869">
                  <c:v>-3.1154684651559226E-3</c:v>
                </c:pt>
                <c:pt idx="5870">
                  <c:v>-3.1387940179245697E-3</c:v>
                </c:pt>
                <c:pt idx="5871">
                  <c:v>-3.1536601250400373E-3</c:v>
                </c:pt>
                <c:pt idx="5872">
                  <c:v>-3.1531530517237313E-3</c:v>
                </c:pt>
                <c:pt idx="5873">
                  <c:v>-3.1173682102224897E-3</c:v>
                </c:pt>
                <c:pt idx="5874">
                  <c:v>-3.1438434504136937E-3</c:v>
                </c:pt>
                <c:pt idx="5875">
                  <c:v>-3.1182431894721573E-3</c:v>
                </c:pt>
                <c:pt idx="5876">
                  <c:v>-3.1133832382278428E-3</c:v>
                </c:pt>
                <c:pt idx="5877">
                  <c:v>-3.132482922513329E-3</c:v>
                </c:pt>
                <c:pt idx="5878">
                  <c:v>-3.1343179209449902E-3</c:v>
                </c:pt>
                <c:pt idx="5879">
                  <c:v>-3.1375051304036836E-3</c:v>
                </c:pt>
                <c:pt idx="5880">
                  <c:v>-3.1388711786476532E-3</c:v>
                </c:pt>
                <c:pt idx="5881">
                  <c:v>-3.1441744520079259E-3</c:v>
                </c:pt>
                <c:pt idx="5882">
                  <c:v>-3.1547051155749141E-3</c:v>
                </c:pt>
                <c:pt idx="5883">
                  <c:v>-3.1516702181569045E-3</c:v>
                </c:pt>
                <c:pt idx="5884">
                  <c:v>-3.1476493745552273E-3</c:v>
                </c:pt>
                <c:pt idx="5885">
                  <c:v>-3.1686457864056653E-3</c:v>
                </c:pt>
                <c:pt idx="5886">
                  <c:v>-3.1546161049014879E-3</c:v>
                </c:pt>
                <c:pt idx="5887">
                  <c:v>-3.1406385001194379E-3</c:v>
                </c:pt>
                <c:pt idx="5888">
                  <c:v>-3.1795442097918673E-3</c:v>
                </c:pt>
                <c:pt idx="5889">
                  <c:v>-3.1560625970188305E-3</c:v>
                </c:pt>
                <c:pt idx="5890">
                  <c:v>-3.1935905793256977E-3</c:v>
                </c:pt>
                <c:pt idx="5891">
                  <c:v>-3.2080698418486837E-3</c:v>
                </c:pt>
                <c:pt idx="5892">
                  <c:v>-3.1839987487616377E-3</c:v>
                </c:pt>
                <c:pt idx="5893">
                  <c:v>-3.1705645098946316E-3</c:v>
                </c:pt>
                <c:pt idx="5894">
                  <c:v>-3.1603365970224841E-3</c:v>
                </c:pt>
                <c:pt idx="5895">
                  <c:v>-3.1920502900510315E-3</c:v>
                </c:pt>
                <c:pt idx="5896">
                  <c:v>-3.2128986455412954E-3</c:v>
                </c:pt>
                <c:pt idx="5897">
                  <c:v>-3.1657940146506808E-3</c:v>
                </c:pt>
                <c:pt idx="5898">
                  <c:v>-3.1818217110179815E-3</c:v>
                </c:pt>
                <c:pt idx="5899">
                  <c:v>-3.2224080768440055E-3</c:v>
                </c:pt>
                <c:pt idx="5900">
                  <c:v>-3.191395182948462E-3</c:v>
                </c:pt>
                <c:pt idx="5901">
                  <c:v>-3.1700248817589059E-3</c:v>
                </c:pt>
                <c:pt idx="5902">
                  <c:v>-3.1927610606925067E-3</c:v>
                </c:pt>
                <c:pt idx="5903">
                  <c:v>-3.2124588984253689E-3</c:v>
                </c:pt>
                <c:pt idx="5904">
                  <c:v>-3.185983623659034E-3</c:v>
                </c:pt>
                <c:pt idx="5905">
                  <c:v>-3.1958101988992078E-3</c:v>
                </c:pt>
                <c:pt idx="5906">
                  <c:v>-3.2326587821932783E-3</c:v>
                </c:pt>
                <c:pt idx="5907">
                  <c:v>-3.2056462792226814E-3</c:v>
                </c:pt>
                <c:pt idx="5908">
                  <c:v>-3.1985906266898691E-3</c:v>
                </c:pt>
                <c:pt idx="5909">
                  <c:v>-3.2069085488042647E-3</c:v>
                </c:pt>
                <c:pt idx="5910">
                  <c:v>-3.2076845054389894E-3</c:v>
                </c:pt>
                <c:pt idx="5911">
                  <c:v>-3.2165129089196166E-3</c:v>
                </c:pt>
                <c:pt idx="5912">
                  <c:v>-3.2300853237191202E-3</c:v>
                </c:pt>
                <c:pt idx="5913">
                  <c:v>-3.2512752023781174E-3</c:v>
                </c:pt>
                <c:pt idx="5914">
                  <c:v>-3.2438610295797035E-3</c:v>
                </c:pt>
                <c:pt idx="5915">
                  <c:v>-3.2439782583225437E-3</c:v>
                </c:pt>
                <c:pt idx="5916">
                  <c:v>-3.2485768947444109E-3</c:v>
                </c:pt>
                <c:pt idx="5917">
                  <c:v>-3.2456576170356482E-3</c:v>
                </c:pt>
                <c:pt idx="5918">
                  <c:v>-3.2315913026523036E-3</c:v>
                </c:pt>
                <c:pt idx="5919">
                  <c:v>-3.2342740674483339E-3</c:v>
                </c:pt>
                <c:pt idx="5920">
                  <c:v>-3.2569977639049044E-3</c:v>
                </c:pt>
                <c:pt idx="5921">
                  <c:v>-3.2442906320398874E-3</c:v>
                </c:pt>
                <c:pt idx="5922">
                  <c:v>-3.2406596083595124E-3</c:v>
                </c:pt>
                <c:pt idx="5923">
                  <c:v>-3.2569292180053139E-3</c:v>
                </c:pt>
                <c:pt idx="5924">
                  <c:v>-3.2581066602856935E-3</c:v>
                </c:pt>
                <c:pt idx="5925">
                  <c:v>-3.2549682326355103E-3</c:v>
                </c:pt>
                <c:pt idx="5926">
                  <c:v>-3.2516878079380316E-3</c:v>
                </c:pt>
                <c:pt idx="5927">
                  <c:v>-3.2453378792651403E-3</c:v>
                </c:pt>
                <c:pt idx="5928">
                  <c:v>-3.2491332762822475E-3</c:v>
                </c:pt>
                <c:pt idx="5929">
                  <c:v>-3.2394252739834923E-3</c:v>
                </c:pt>
                <c:pt idx="5930">
                  <c:v>-3.2357905790375823E-3</c:v>
                </c:pt>
                <c:pt idx="5931">
                  <c:v>-3.2527602873698336E-3</c:v>
                </c:pt>
                <c:pt idx="5932">
                  <c:v>-3.2725523351354352E-3</c:v>
                </c:pt>
                <c:pt idx="5933">
                  <c:v>-3.2642309620078305E-3</c:v>
                </c:pt>
                <c:pt idx="5934">
                  <c:v>-3.3073700186889272E-3</c:v>
                </c:pt>
                <c:pt idx="5935">
                  <c:v>-3.2719488659457012E-3</c:v>
                </c:pt>
                <c:pt idx="5936">
                  <c:v>-3.2845178397709353E-3</c:v>
                </c:pt>
                <c:pt idx="5937">
                  <c:v>-3.29488499983466E-3</c:v>
                </c:pt>
                <c:pt idx="5938">
                  <c:v>-3.2567228993872128E-3</c:v>
                </c:pt>
                <c:pt idx="5939">
                  <c:v>-3.2737249607060026E-3</c:v>
                </c:pt>
                <c:pt idx="5940">
                  <c:v>-3.2598961118855798E-3</c:v>
                </c:pt>
                <c:pt idx="5941">
                  <c:v>-3.2723597403020717E-3</c:v>
                </c:pt>
                <c:pt idx="5942">
                  <c:v>-3.2888062897766723E-3</c:v>
                </c:pt>
                <c:pt idx="5943">
                  <c:v>-3.2814114900532633E-3</c:v>
                </c:pt>
                <c:pt idx="5944">
                  <c:v>-3.3150182767983255E-3</c:v>
                </c:pt>
                <c:pt idx="5945">
                  <c:v>-3.2907880841251628E-3</c:v>
                </c:pt>
                <c:pt idx="5946">
                  <c:v>-3.3071397059521042E-3</c:v>
                </c:pt>
                <c:pt idx="5947">
                  <c:v>-3.2921455535088857E-3</c:v>
                </c:pt>
                <c:pt idx="5948">
                  <c:v>-3.2979950919507094E-3</c:v>
                </c:pt>
                <c:pt idx="5949">
                  <c:v>-3.342046096452582E-3</c:v>
                </c:pt>
                <c:pt idx="5950">
                  <c:v>-3.3097150976153502E-3</c:v>
                </c:pt>
                <c:pt idx="5951">
                  <c:v>-3.3059343992601284E-3</c:v>
                </c:pt>
                <c:pt idx="5952">
                  <c:v>-3.3179459052473459E-3</c:v>
                </c:pt>
                <c:pt idx="5953">
                  <c:v>-3.3019845998860653E-3</c:v>
                </c:pt>
                <c:pt idx="5954">
                  <c:v>-3.3173469517169588E-3</c:v>
                </c:pt>
                <c:pt idx="5955">
                  <c:v>-3.3335001433378621E-3</c:v>
                </c:pt>
                <c:pt idx="5956">
                  <c:v>-3.3238680715458493E-3</c:v>
                </c:pt>
                <c:pt idx="5957">
                  <c:v>-3.3052260062479384E-3</c:v>
                </c:pt>
                <c:pt idx="5958">
                  <c:v>-3.3476982029443767E-3</c:v>
                </c:pt>
                <c:pt idx="5959">
                  <c:v>-3.3153461866004237E-3</c:v>
                </c:pt>
                <c:pt idx="5960">
                  <c:v>-3.3494061888621682E-3</c:v>
                </c:pt>
                <c:pt idx="5961">
                  <c:v>-3.3303948371584866E-3</c:v>
                </c:pt>
                <c:pt idx="5962">
                  <c:v>-3.3365691868951237E-3</c:v>
                </c:pt>
                <c:pt idx="5963">
                  <c:v>-3.335295601787937E-3</c:v>
                </c:pt>
                <c:pt idx="5964">
                  <c:v>-3.3369639785860105E-3</c:v>
                </c:pt>
                <c:pt idx="5965">
                  <c:v>-3.3274997035241134E-3</c:v>
                </c:pt>
                <c:pt idx="5966">
                  <c:v>-3.3193415058209229E-3</c:v>
                </c:pt>
                <c:pt idx="5967">
                  <c:v>-3.3257553228256088E-3</c:v>
                </c:pt>
                <c:pt idx="5968">
                  <c:v>-3.3146159813625905E-3</c:v>
                </c:pt>
                <c:pt idx="5969">
                  <c:v>-3.3224518379745319E-3</c:v>
                </c:pt>
                <c:pt idx="5970">
                  <c:v>-3.3518105728752678E-3</c:v>
                </c:pt>
                <c:pt idx="5971">
                  <c:v>-3.3445601051366016E-3</c:v>
                </c:pt>
                <c:pt idx="5972">
                  <c:v>-3.3532699328904267E-3</c:v>
                </c:pt>
                <c:pt idx="5973">
                  <c:v>-3.3562932099879678E-3</c:v>
                </c:pt>
                <c:pt idx="5974">
                  <c:v>-3.376952716635402E-3</c:v>
                </c:pt>
                <c:pt idx="5975">
                  <c:v>-3.3364639611090608E-3</c:v>
                </c:pt>
                <c:pt idx="5976">
                  <c:v>-3.3555991839881952E-3</c:v>
                </c:pt>
                <c:pt idx="5977">
                  <c:v>-3.3407330836844364E-3</c:v>
                </c:pt>
                <c:pt idx="5978">
                  <c:v>-3.3329608835917183E-3</c:v>
                </c:pt>
                <c:pt idx="5979">
                  <c:v>-3.3441361563442723E-3</c:v>
                </c:pt>
                <c:pt idx="5980">
                  <c:v>-3.3286894029149897E-3</c:v>
                </c:pt>
                <c:pt idx="5981">
                  <c:v>-3.3175113076404595E-3</c:v>
                </c:pt>
                <c:pt idx="5982">
                  <c:v>-3.3296138892299617E-3</c:v>
                </c:pt>
                <c:pt idx="5983">
                  <c:v>-3.369312763876366E-3</c:v>
                </c:pt>
                <c:pt idx="5984">
                  <c:v>-3.3414822877725777E-3</c:v>
                </c:pt>
                <c:pt idx="5985">
                  <c:v>-3.3605439293613341E-3</c:v>
                </c:pt>
                <c:pt idx="5986">
                  <c:v>-3.3998566655426615E-3</c:v>
                </c:pt>
                <c:pt idx="5987">
                  <c:v>-3.3985998717942869E-3</c:v>
                </c:pt>
                <c:pt idx="5988">
                  <c:v>-3.4028734760505916E-3</c:v>
                </c:pt>
                <c:pt idx="5989">
                  <c:v>-3.3715014525666567E-3</c:v>
                </c:pt>
                <c:pt idx="5990">
                  <c:v>-3.3887023344311767E-3</c:v>
                </c:pt>
                <c:pt idx="5991">
                  <c:v>-3.3478771156263644E-3</c:v>
                </c:pt>
                <c:pt idx="5992">
                  <c:v>-3.3726274099570627E-3</c:v>
                </c:pt>
                <c:pt idx="5993">
                  <c:v>-3.4091944720450696E-3</c:v>
                </c:pt>
                <c:pt idx="5994">
                  <c:v>-3.3835317397177319E-3</c:v>
                </c:pt>
                <c:pt idx="5995">
                  <c:v>-3.3885956882633659E-3</c:v>
                </c:pt>
                <c:pt idx="5996">
                  <c:v>-3.3879991368499008E-3</c:v>
                </c:pt>
                <c:pt idx="5997">
                  <c:v>-3.3935481034749787E-3</c:v>
                </c:pt>
                <c:pt idx="5998">
                  <c:v>-3.3846217294723857E-3</c:v>
                </c:pt>
                <c:pt idx="5999">
                  <c:v>-3.3997506869988359E-3</c:v>
                </c:pt>
                <c:pt idx="6000">
                  <c:v>-3.3930479106527921E-3</c:v>
                </c:pt>
                <c:pt idx="6001">
                  <c:v>-3.3856703662190719E-3</c:v>
                </c:pt>
                <c:pt idx="6002">
                  <c:v>-3.3740322186020175E-3</c:v>
                </c:pt>
                <c:pt idx="6003">
                  <c:v>-3.3928016929660569E-3</c:v>
                </c:pt>
                <c:pt idx="6004">
                  <c:v>-3.4084659821403459E-3</c:v>
                </c:pt>
                <c:pt idx="6005">
                  <c:v>-3.391653417686344E-3</c:v>
                </c:pt>
                <c:pt idx="6006">
                  <c:v>-3.388715862261592E-3</c:v>
                </c:pt>
                <c:pt idx="6007">
                  <c:v>-3.4018038057317761E-3</c:v>
                </c:pt>
                <c:pt idx="6008">
                  <c:v>-3.3870881027494889E-3</c:v>
                </c:pt>
                <c:pt idx="6009">
                  <c:v>-3.3549936511046846E-3</c:v>
                </c:pt>
                <c:pt idx="6010">
                  <c:v>-3.4062023217700538E-3</c:v>
                </c:pt>
                <c:pt idx="6011">
                  <c:v>-3.3819883924758026E-3</c:v>
                </c:pt>
                <c:pt idx="6012">
                  <c:v>-3.4134106574451465E-3</c:v>
                </c:pt>
                <c:pt idx="6013">
                  <c:v>-3.3789980157620547E-3</c:v>
                </c:pt>
                <c:pt idx="6014">
                  <c:v>-3.3993006788411071E-3</c:v>
                </c:pt>
                <c:pt idx="6015">
                  <c:v>-3.4232534781308871E-3</c:v>
                </c:pt>
                <c:pt idx="6016">
                  <c:v>-3.4151668794429194E-3</c:v>
                </c:pt>
                <c:pt idx="6017">
                  <c:v>-3.402633000963069E-3</c:v>
                </c:pt>
                <c:pt idx="6018">
                  <c:v>-3.437752497437772E-3</c:v>
                </c:pt>
                <c:pt idx="6019">
                  <c:v>-3.3978617378700973E-3</c:v>
                </c:pt>
                <c:pt idx="6020">
                  <c:v>-3.4134652174666732E-3</c:v>
                </c:pt>
                <c:pt idx="6021">
                  <c:v>-3.4127531397110159E-3</c:v>
                </c:pt>
                <c:pt idx="6022">
                  <c:v>-3.4420555088600065E-3</c:v>
                </c:pt>
                <c:pt idx="6023">
                  <c:v>-3.4535912155112965E-3</c:v>
                </c:pt>
                <c:pt idx="6024">
                  <c:v>-3.4470912103038162E-3</c:v>
                </c:pt>
                <c:pt idx="6025">
                  <c:v>-3.4137292916076828E-3</c:v>
                </c:pt>
                <c:pt idx="6026">
                  <c:v>-3.4335729839642874E-3</c:v>
                </c:pt>
                <c:pt idx="6027">
                  <c:v>-3.4500236830319595E-3</c:v>
                </c:pt>
                <c:pt idx="6028">
                  <c:v>-3.4273617170024195E-3</c:v>
                </c:pt>
                <c:pt idx="6029">
                  <c:v>-3.4430778119754401E-3</c:v>
                </c:pt>
                <c:pt idx="6030">
                  <c:v>-3.4256295443137051E-3</c:v>
                </c:pt>
                <c:pt idx="6031">
                  <c:v>-3.4420962812074757E-3</c:v>
                </c:pt>
                <c:pt idx="6032">
                  <c:v>-3.4272042201393634E-3</c:v>
                </c:pt>
                <c:pt idx="6033">
                  <c:v>-3.4486695551776345E-3</c:v>
                </c:pt>
                <c:pt idx="6034">
                  <c:v>-3.4403769026029101E-3</c:v>
                </c:pt>
                <c:pt idx="6035">
                  <c:v>-3.442190923153756E-3</c:v>
                </c:pt>
                <c:pt idx="6036">
                  <c:v>-3.4664256652853537E-3</c:v>
                </c:pt>
                <c:pt idx="6037">
                  <c:v>-3.4511238898188288E-3</c:v>
                </c:pt>
                <c:pt idx="6038">
                  <c:v>-3.4617168348601629E-3</c:v>
                </c:pt>
                <c:pt idx="6039">
                  <c:v>-3.411630277898424E-3</c:v>
                </c:pt>
                <c:pt idx="6040">
                  <c:v>-3.4419373556966331E-3</c:v>
                </c:pt>
                <c:pt idx="6041">
                  <c:v>-3.4591521535717656E-3</c:v>
                </c:pt>
                <c:pt idx="6042">
                  <c:v>-3.4383661318662683E-3</c:v>
                </c:pt>
                <c:pt idx="6043">
                  <c:v>-3.4124990686609951E-3</c:v>
                </c:pt>
                <c:pt idx="6044">
                  <c:v>-3.4190626669124767E-3</c:v>
                </c:pt>
                <c:pt idx="6045">
                  <c:v>-3.4404917517419737E-3</c:v>
                </c:pt>
                <c:pt idx="6046">
                  <c:v>-3.4196591602864423E-3</c:v>
                </c:pt>
                <c:pt idx="6047">
                  <c:v>-3.4526066029183832E-3</c:v>
                </c:pt>
                <c:pt idx="6048">
                  <c:v>-3.4715953859134957E-3</c:v>
                </c:pt>
                <c:pt idx="6049">
                  <c:v>-3.4713280622780296E-3</c:v>
                </c:pt>
                <c:pt idx="6050">
                  <c:v>-3.4472220621602728E-3</c:v>
                </c:pt>
                <c:pt idx="6051">
                  <c:v>-3.457119984791293E-3</c:v>
                </c:pt>
                <c:pt idx="6052">
                  <c:v>-3.4504863124175398E-3</c:v>
                </c:pt>
                <c:pt idx="6053">
                  <c:v>-3.4621921186644197E-3</c:v>
                </c:pt>
                <c:pt idx="6054">
                  <c:v>-3.440803172627448E-3</c:v>
                </c:pt>
                <c:pt idx="6055">
                  <c:v>-3.4754732854471813E-3</c:v>
                </c:pt>
                <c:pt idx="6056">
                  <c:v>-3.4585338410345447E-3</c:v>
                </c:pt>
                <c:pt idx="6057">
                  <c:v>-3.4721735382546399E-3</c:v>
                </c:pt>
                <c:pt idx="6058">
                  <c:v>-3.4741618860893789E-3</c:v>
                </c:pt>
                <c:pt idx="6059">
                  <c:v>-3.4312898791147651E-3</c:v>
                </c:pt>
                <c:pt idx="6060">
                  <c:v>-3.4658341542617892E-3</c:v>
                </c:pt>
                <c:pt idx="6061">
                  <c:v>-3.4775052553081532E-3</c:v>
                </c:pt>
                <c:pt idx="6062">
                  <c:v>-3.474205146367653E-3</c:v>
                </c:pt>
                <c:pt idx="6063">
                  <c:v>-3.4890701575034815E-3</c:v>
                </c:pt>
                <c:pt idx="6064">
                  <c:v>-3.4821532457503363E-3</c:v>
                </c:pt>
                <c:pt idx="6065">
                  <c:v>-3.5121406403631956E-3</c:v>
                </c:pt>
                <c:pt idx="6066">
                  <c:v>-3.4780234940027925E-3</c:v>
                </c:pt>
                <c:pt idx="6067">
                  <c:v>-3.4921016606805715E-3</c:v>
                </c:pt>
                <c:pt idx="6068">
                  <c:v>-3.5050316369116346E-3</c:v>
                </c:pt>
                <c:pt idx="6069">
                  <c:v>-3.4844705546381648E-3</c:v>
                </c:pt>
                <c:pt idx="6070">
                  <c:v>-3.5086465122941683E-3</c:v>
                </c:pt>
                <c:pt idx="6071">
                  <c:v>-3.4816459757130913E-3</c:v>
                </c:pt>
                <c:pt idx="6072">
                  <c:v>-3.5017974165394909E-3</c:v>
                </c:pt>
                <c:pt idx="6073">
                  <c:v>-3.5222663577777636E-3</c:v>
                </c:pt>
                <c:pt idx="6074">
                  <c:v>-3.5202374907945515E-3</c:v>
                </c:pt>
                <c:pt idx="6075">
                  <c:v>-3.5380848936110831E-3</c:v>
                </c:pt>
                <c:pt idx="6076">
                  <c:v>-3.5399380972469929E-3</c:v>
                </c:pt>
                <c:pt idx="6077">
                  <c:v>-3.5627220728911813E-3</c:v>
                </c:pt>
                <c:pt idx="6078">
                  <c:v>-3.5118937108787334E-3</c:v>
                </c:pt>
                <c:pt idx="6079">
                  <c:v>-3.5196855735633074E-3</c:v>
                </c:pt>
                <c:pt idx="6080">
                  <c:v>-3.5518856853307915E-3</c:v>
                </c:pt>
                <c:pt idx="6081">
                  <c:v>-3.5710120106758297E-3</c:v>
                </c:pt>
                <c:pt idx="6082">
                  <c:v>-3.5425522389263471E-3</c:v>
                </c:pt>
                <c:pt idx="6083">
                  <c:v>-3.5429736029781458E-3</c:v>
                </c:pt>
                <c:pt idx="6084">
                  <c:v>-3.5627864238272897E-3</c:v>
                </c:pt>
                <c:pt idx="6085">
                  <c:v>-3.5560392479727309E-3</c:v>
                </c:pt>
                <c:pt idx="6086">
                  <c:v>-3.5842005230501874E-3</c:v>
                </c:pt>
                <c:pt idx="6087">
                  <c:v>-3.594537433826539E-3</c:v>
                </c:pt>
                <c:pt idx="6088">
                  <c:v>-3.5868598513628287E-3</c:v>
                </c:pt>
                <c:pt idx="6089">
                  <c:v>-3.5772693634260329E-3</c:v>
                </c:pt>
                <c:pt idx="6090">
                  <c:v>-3.5808076872011507E-3</c:v>
                </c:pt>
                <c:pt idx="6091">
                  <c:v>-3.5537116990838878E-3</c:v>
                </c:pt>
                <c:pt idx="6092">
                  <c:v>-3.5749712418763823E-3</c:v>
                </c:pt>
                <c:pt idx="6093">
                  <c:v>-3.5739763761357592E-3</c:v>
                </c:pt>
                <c:pt idx="6094">
                  <c:v>-3.5808395579183215E-3</c:v>
                </c:pt>
                <c:pt idx="6095">
                  <c:v>-3.5683993285202643E-3</c:v>
                </c:pt>
                <c:pt idx="6096">
                  <c:v>-3.5840116313160097E-3</c:v>
                </c:pt>
                <c:pt idx="6097">
                  <c:v>-3.5666950025380552E-3</c:v>
                </c:pt>
                <c:pt idx="6098">
                  <c:v>-3.5693978047582685E-3</c:v>
                </c:pt>
                <c:pt idx="6099">
                  <c:v>-3.5871391913703324E-3</c:v>
                </c:pt>
                <c:pt idx="6100">
                  <c:v>-3.6131043708686524E-3</c:v>
                </c:pt>
                <c:pt idx="6101">
                  <c:v>-3.61317095505024E-3</c:v>
                </c:pt>
                <c:pt idx="6102">
                  <c:v>-3.615885952147554E-3</c:v>
                </c:pt>
                <c:pt idx="6103">
                  <c:v>-3.6037305722454354E-3</c:v>
                </c:pt>
                <c:pt idx="6104">
                  <c:v>-3.6168862022306269E-3</c:v>
                </c:pt>
                <c:pt idx="6105">
                  <c:v>-3.6073639019123236E-3</c:v>
                </c:pt>
                <c:pt idx="6106">
                  <c:v>-3.6136940144402586E-3</c:v>
                </c:pt>
                <c:pt idx="6107">
                  <c:v>-3.6092775949816769E-3</c:v>
                </c:pt>
                <c:pt idx="6108">
                  <c:v>-3.6109717221175989E-3</c:v>
                </c:pt>
                <c:pt idx="6109">
                  <c:v>-3.6151078189404352E-3</c:v>
                </c:pt>
                <c:pt idx="6110">
                  <c:v>-3.6178989580475211E-3</c:v>
                </c:pt>
                <c:pt idx="6111">
                  <c:v>-3.6275221161263006E-3</c:v>
                </c:pt>
                <c:pt idx="6112">
                  <c:v>-3.6181897724471414E-3</c:v>
                </c:pt>
                <c:pt idx="6113">
                  <c:v>-3.6266490470739719E-3</c:v>
                </c:pt>
                <c:pt idx="6114">
                  <c:v>-3.6397370338599492E-3</c:v>
                </c:pt>
                <c:pt idx="6115">
                  <c:v>-3.6579862896458717E-3</c:v>
                </c:pt>
                <c:pt idx="6116">
                  <c:v>-3.665621285455879E-3</c:v>
                </c:pt>
                <c:pt idx="6117">
                  <c:v>-3.6293208275278992E-3</c:v>
                </c:pt>
                <c:pt idx="6118">
                  <c:v>-3.6198937020497177E-3</c:v>
                </c:pt>
                <c:pt idx="6119">
                  <c:v>-3.6324781742476508E-3</c:v>
                </c:pt>
                <c:pt idx="6120">
                  <c:v>-3.6439511785453724E-3</c:v>
                </c:pt>
                <c:pt idx="6121">
                  <c:v>-3.6488095501073996E-3</c:v>
                </c:pt>
                <c:pt idx="6122">
                  <c:v>-3.6350201848945824E-3</c:v>
                </c:pt>
                <c:pt idx="6123">
                  <c:v>-3.6464483956905277E-3</c:v>
                </c:pt>
                <c:pt idx="6124">
                  <c:v>-3.6650196473524805E-3</c:v>
                </c:pt>
                <c:pt idx="6125">
                  <c:v>-3.6644005588631263E-3</c:v>
                </c:pt>
                <c:pt idx="6126">
                  <c:v>-3.6615691397877677E-3</c:v>
                </c:pt>
                <c:pt idx="6127">
                  <c:v>-3.6386865828333687E-3</c:v>
                </c:pt>
                <c:pt idx="6128">
                  <c:v>-3.6474971958545691E-3</c:v>
                </c:pt>
                <c:pt idx="6129">
                  <c:v>-3.6683042481286524E-3</c:v>
                </c:pt>
                <c:pt idx="6130">
                  <c:v>-3.6667207617392494E-3</c:v>
                </c:pt>
                <c:pt idx="6131">
                  <c:v>-3.6534037625810993E-3</c:v>
                </c:pt>
                <c:pt idx="6132">
                  <c:v>-3.6610286434729622E-3</c:v>
                </c:pt>
                <c:pt idx="6133">
                  <c:v>-3.6695582535188629E-3</c:v>
                </c:pt>
                <c:pt idx="6134">
                  <c:v>-3.6742350837331026E-3</c:v>
                </c:pt>
                <c:pt idx="6135">
                  <c:v>-3.6940013419423929E-3</c:v>
                </c:pt>
                <c:pt idx="6136">
                  <c:v>-3.6825520916957451E-3</c:v>
                </c:pt>
                <c:pt idx="6137">
                  <c:v>-3.6589706377055651E-3</c:v>
                </c:pt>
                <c:pt idx="6138">
                  <c:v>-3.662472601402809E-3</c:v>
                </c:pt>
                <c:pt idx="6139">
                  <c:v>-3.6555905557711954E-3</c:v>
                </c:pt>
                <c:pt idx="6140">
                  <c:v>-3.6709004855825936E-3</c:v>
                </c:pt>
                <c:pt idx="6141">
                  <c:v>-3.6744823568153739E-3</c:v>
                </c:pt>
                <c:pt idx="6142">
                  <c:v>-3.6764099192802312E-3</c:v>
                </c:pt>
                <c:pt idx="6143">
                  <c:v>-3.7049910367567451E-3</c:v>
                </c:pt>
                <c:pt idx="6144">
                  <c:v>-3.7053789668163471E-3</c:v>
                </c:pt>
                <c:pt idx="6145">
                  <c:v>-3.689408753135435E-3</c:v>
                </c:pt>
                <c:pt idx="6146">
                  <c:v>-3.7065565102429761E-3</c:v>
                </c:pt>
                <c:pt idx="6147">
                  <c:v>-3.7049978885156818E-3</c:v>
                </c:pt>
                <c:pt idx="6148">
                  <c:v>-3.6867852556637533E-3</c:v>
                </c:pt>
                <c:pt idx="6149">
                  <c:v>-3.7042629547844571E-3</c:v>
                </c:pt>
                <c:pt idx="6150">
                  <c:v>-3.7177348370013895E-3</c:v>
                </c:pt>
                <c:pt idx="6151">
                  <c:v>-3.7137766201639642E-3</c:v>
                </c:pt>
                <c:pt idx="6152">
                  <c:v>-3.7096222868591294E-3</c:v>
                </c:pt>
                <c:pt idx="6153">
                  <c:v>-3.7315143446784017E-3</c:v>
                </c:pt>
                <c:pt idx="6154">
                  <c:v>-3.7274030557220544E-3</c:v>
                </c:pt>
                <c:pt idx="6155">
                  <c:v>-3.742441836450781E-3</c:v>
                </c:pt>
                <c:pt idx="6156">
                  <c:v>-3.7252484049735447E-3</c:v>
                </c:pt>
                <c:pt idx="6157">
                  <c:v>-3.7244130474789663E-3</c:v>
                </c:pt>
                <c:pt idx="6158">
                  <c:v>-3.7500214084463003E-3</c:v>
                </c:pt>
                <c:pt idx="6159">
                  <c:v>-3.7330829093791583E-3</c:v>
                </c:pt>
                <c:pt idx="6160">
                  <c:v>-3.7535846531375223E-3</c:v>
                </c:pt>
                <c:pt idx="6161">
                  <c:v>-3.7193289742638836E-3</c:v>
                </c:pt>
                <c:pt idx="6162">
                  <c:v>-3.7282761680038764E-3</c:v>
                </c:pt>
                <c:pt idx="6163">
                  <c:v>-3.7083212166015948E-3</c:v>
                </c:pt>
                <c:pt idx="6164">
                  <c:v>-3.704951179360115E-3</c:v>
                </c:pt>
                <c:pt idx="6165">
                  <c:v>-3.7377604179709314E-3</c:v>
                </c:pt>
                <c:pt idx="6166">
                  <c:v>-3.7332763759222068E-3</c:v>
                </c:pt>
                <c:pt idx="6167">
                  <c:v>-3.7279616163745114E-3</c:v>
                </c:pt>
                <c:pt idx="6168">
                  <c:v>-3.7291049670391198E-3</c:v>
                </c:pt>
                <c:pt idx="6169">
                  <c:v>-3.7044880339009555E-3</c:v>
                </c:pt>
                <c:pt idx="6170">
                  <c:v>-3.7501210920560142E-3</c:v>
                </c:pt>
                <c:pt idx="6171">
                  <c:v>-3.7470075413282146E-3</c:v>
                </c:pt>
                <c:pt idx="6172">
                  <c:v>-3.7301928702347174E-3</c:v>
                </c:pt>
                <c:pt idx="6173">
                  <c:v>-3.7201745395868354E-3</c:v>
                </c:pt>
                <c:pt idx="6174">
                  <c:v>-3.7657055108874307E-3</c:v>
                </c:pt>
                <c:pt idx="6175">
                  <c:v>-3.7698722626005837E-3</c:v>
                </c:pt>
                <c:pt idx="6176">
                  <c:v>-3.7621792395230061E-3</c:v>
                </c:pt>
                <c:pt idx="6177">
                  <c:v>-3.7680119176768004E-3</c:v>
                </c:pt>
                <c:pt idx="6178">
                  <c:v>-3.7734257114595653E-3</c:v>
                </c:pt>
                <c:pt idx="6179">
                  <c:v>-3.7720656121050002E-3</c:v>
                </c:pt>
                <c:pt idx="6180">
                  <c:v>-3.789964342409627E-3</c:v>
                </c:pt>
                <c:pt idx="6181">
                  <c:v>-3.770205155381933E-3</c:v>
                </c:pt>
                <c:pt idx="6182">
                  <c:v>-3.7997869976443858E-3</c:v>
                </c:pt>
                <c:pt idx="6183">
                  <c:v>-3.7781414385758029E-3</c:v>
                </c:pt>
                <c:pt idx="6184">
                  <c:v>-3.8069473718078985E-3</c:v>
                </c:pt>
                <c:pt idx="6185">
                  <c:v>-3.7976594800149459E-3</c:v>
                </c:pt>
                <c:pt idx="6186">
                  <c:v>-3.78623684908599E-3</c:v>
                </c:pt>
                <c:pt idx="6187">
                  <c:v>-3.7813295642067906E-3</c:v>
                </c:pt>
                <c:pt idx="6188">
                  <c:v>-3.8014585257593993E-3</c:v>
                </c:pt>
                <c:pt idx="6189">
                  <c:v>-3.7863289552019013E-3</c:v>
                </c:pt>
                <c:pt idx="6190">
                  <c:v>-3.7898273512907321E-3</c:v>
                </c:pt>
                <c:pt idx="6191">
                  <c:v>-3.8033657594198095E-3</c:v>
                </c:pt>
                <c:pt idx="6192">
                  <c:v>-3.8055437400762852E-3</c:v>
                </c:pt>
                <c:pt idx="6193">
                  <c:v>-3.7995322399995879E-3</c:v>
                </c:pt>
                <c:pt idx="6194">
                  <c:v>-3.7899188287904635E-3</c:v>
                </c:pt>
                <c:pt idx="6195">
                  <c:v>-3.8140794314020228E-3</c:v>
                </c:pt>
                <c:pt idx="6196">
                  <c:v>-3.7754773675262423E-3</c:v>
                </c:pt>
                <c:pt idx="6197">
                  <c:v>-3.7847313038046324E-3</c:v>
                </c:pt>
                <c:pt idx="6198">
                  <c:v>-3.7932426860732278E-3</c:v>
                </c:pt>
                <c:pt idx="6199">
                  <c:v>-3.8167249337519608E-3</c:v>
                </c:pt>
                <c:pt idx="6200">
                  <c:v>-3.7968006517169321E-3</c:v>
                </c:pt>
                <c:pt idx="6201">
                  <c:v>-3.8210563826161603E-3</c:v>
                </c:pt>
                <c:pt idx="6202">
                  <c:v>-3.7887403838833297E-3</c:v>
                </c:pt>
                <c:pt idx="6203">
                  <c:v>-3.821916440929721E-3</c:v>
                </c:pt>
                <c:pt idx="6204">
                  <c:v>-3.820554454544886E-3</c:v>
                </c:pt>
                <c:pt idx="6205">
                  <c:v>-3.814017026833167E-3</c:v>
                </c:pt>
                <c:pt idx="6206">
                  <c:v>-3.8215302624215733E-3</c:v>
                </c:pt>
                <c:pt idx="6207">
                  <c:v>-3.8314048024724922E-3</c:v>
                </c:pt>
                <c:pt idx="6208">
                  <c:v>-3.8002413976908249E-3</c:v>
                </c:pt>
                <c:pt idx="6209">
                  <c:v>-3.8568823424231548E-3</c:v>
                </c:pt>
                <c:pt idx="6210">
                  <c:v>-3.8508261958073915E-3</c:v>
                </c:pt>
                <c:pt idx="6211">
                  <c:v>-3.833496937252069E-3</c:v>
                </c:pt>
                <c:pt idx="6212">
                  <c:v>-3.8092661358896172E-3</c:v>
                </c:pt>
                <c:pt idx="6213">
                  <c:v>-3.8292447857178674E-3</c:v>
                </c:pt>
                <c:pt idx="6214">
                  <c:v>-3.8255683017832036E-3</c:v>
                </c:pt>
                <c:pt idx="6215">
                  <c:v>-3.84973086109604E-3</c:v>
                </c:pt>
                <c:pt idx="6216">
                  <c:v>-3.819407786482213E-3</c:v>
                </c:pt>
                <c:pt idx="6217">
                  <c:v>-3.8528543930920066E-3</c:v>
                </c:pt>
                <c:pt idx="6218">
                  <c:v>-3.8330383152322483E-3</c:v>
                </c:pt>
                <c:pt idx="6219">
                  <c:v>-3.8596060246036987E-3</c:v>
                </c:pt>
                <c:pt idx="6220">
                  <c:v>-3.8316193434501165E-3</c:v>
                </c:pt>
                <c:pt idx="6221">
                  <c:v>-3.8148239445528905E-3</c:v>
                </c:pt>
                <c:pt idx="6222">
                  <c:v>-3.8323622414542808E-3</c:v>
                </c:pt>
                <c:pt idx="6223">
                  <c:v>-3.822489307288741E-3</c:v>
                </c:pt>
                <c:pt idx="6224">
                  <c:v>-3.8350693587363865E-3</c:v>
                </c:pt>
                <c:pt idx="6225">
                  <c:v>-3.8441046464686031E-3</c:v>
                </c:pt>
                <c:pt idx="6226">
                  <c:v>-3.846076026105131E-3</c:v>
                </c:pt>
                <c:pt idx="6227">
                  <c:v>-3.8319655252912347E-3</c:v>
                </c:pt>
                <c:pt idx="6228">
                  <c:v>-3.8400755134209144E-3</c:v>
                </c:pt>
                <c:pt idx="6229">
                  <c:v>-3.8497916418788764E-3</c:v>
                </c:pt>
                <c:pt idx="6230">
                  <c:v>-3.8227087989308093E-3</c:v>
                </c:pt>
                <c:pt idx="6231">
                  <c:v>-3.8125120221149064E-3</c:v>
                </c:pt>
                <c:pt idx="6232">
                  <c:v>-3.8244257023199394E-3</c:v>
                </c:pt>
                <c:pt idx="6233">
                  <c:v>-3.8450694240571826E-3</c:v>
                </c:pt>
                <c:pt idx="6234">
                  <c:v>-3.8534069942966799E-3</c:v>
                </c:pt>
                <c:pt idx="6235">
                  <c:v>-3.8308337108556717E-3</c:v>
                </c:pt>
                <c:pt idx="6236">
                  <c:v>-3.8436160996654892E-3</c:v>
                </c:pt>
                <c:pt idx="6237">
                  <c:v>-3.8361155970003716E-3</c:v>
                </c:pt>
                <c:pt idx="6238">
                  <c:v>-3.8405691024176302E-3</c:v>
                </c:pt>
                <c:pt idx="6239">
                  <c:v>-3.8368435667045361E-3</c:v>
                </c:pt>
                <c:pt idx="6240">
                  <c:v>-3.8367064874028E-3</c:v>
                </c:pt>
                <c:pt idx="6241">
                  <c:v>-3.8365808523363907E-3</c:v>
                </c:pt>
                <c:pt idx="6242">
                  <c:v>-3.8355899421191014E-3</c:v>
                </c:pt>
                <c:pt idx="6243">
                  <c:v>-3.8452090161333521E-3</c:v>
                </c:pt>
                <c:pt idx="6244">
                  <c:v>-3.8297564514556707E-3</c:v>
                </c:pt>
                <c:pt idx="6245">
                  <c:v>-3.8507077451910296E-3</c:v>
                </c:pt>
                <c:pt idx="6246">
                  <c:v>-3.8459285125831354E-3</c:v>
                </c:pt>
                <c:pt idx="6247">
                  <c:v>-3.8295616672609886E-3</c:v>
                </c:pt>
                <c:pt idx="6248">
                  <c:v>-3.8390810431283592E-3</c:v>
                </c:pt>
                <c:pt idx="6249">
                  <c:v>-3.8383385207166822E-3</c:v>
                </c:pt>
                <c:pt idx="6250">
                  <c:v>-3.8319392683975307E-3</c:v>
                </c:pt>
                <c:pt idx="6251">
                  <c:v>-3.8454599518787497E-3</c:v>
                </c:pt>
                <c:pt idx="6252">
                  <c:v>-3.8283089195011951E-3</c:v>
                </c:pt>
                <c:pt idx="6253">
                  <c:v>-3.8521183361243457E-3</c:v>
                </c:pt>
                <c:pt idx="6254">
                  <c:v>-3.8564501612764757E-3</c:v>
                </c:pt>
                <c:pt idx="6255">
                  <c:v>-3.8553832287943545E-3</c:v>
                </c:pt>
                <c:pt idx="6256">
                  <c:v>-3.8667193270175309E-3</c:v>
                </c:pt>
                <c:pt idx="6257">
                  <c:v>-3.8704184379789622E-3</c:v>
                </c:pt>
                <c:pt idx="6258">
                  <c:v>-3.8644604563398454E-3</c:v>
                </c:pt>
                <c:pt idx="6259">
                  <c:v>-3.8354147192448534E-3</c:v>
                </c:pt>
                <c:pt idx="6260">
                  <c:v>-3.8382724193288279E-3</c:v>
                </c:pt>
                <c:pt idx="6261">
                  <c:v>-3.8625884940122622E-3</c:v>
                </c:pt>
                <c:pt idx="6262">
                  <c:v>-3.8477157185080545E-3</c:v>
                </c:pt>
                <c:pt idx="6263">
                  <c:v>-3.8496706193555949E-3</c:v>
                </c:pt>
                <c:pt idx="6264">
                  <c:v>-3.8744906316324546E-3</c:v>
                </c:pt>
                <c:pt idx="6265">
                  <c:v>-3.8478727162394176E-3</c:v>
                </c:pt>
                <c:pt idx="6266">
                  <c:v>-3.8619466537950539E-3</c:v>
                </c:pt>
                <c:pt idx="6267">
                  <c:v>-3.8785632806451848E-3</c:v>
                </c:pt>
                <c:pt idx="6268">
                  <c:v>-3.8594552076957668E-3</c:v>
                </c:pt>
                <c:pt idx="6269">
                  <c:v>-3.8499365857739068E-3</c:v>
                </c:pt>
                <c:pt idx="6270">
                  <c:v>-3.819245984060601E-3</c:v>
                </c:pt>
                <c:pt idx="6271">
                  <c:v>-3.8746132538623442E-3</c:v>
                </c:pt>
                <c:pt idx="6272">
                  <c:v>-3.8827298132536742E-3</c:v>
                </c:pt>
                <c:pt idx="6273">
                  <c:v>-3.8407672796261032E-3</c:v>
                </c:pt>
                <c:pt idx="6274">
                  <c:v>-3.8309162371296512E-3</c:v>
                </c:pt>
                <c:pt idx="6275">
                  <c:v>-3.8499763500103126E-3</c:v>
                </c:pt>
                <c:pt idx="6276">
                  <c:v>-3.821671461681947E-3</c:v>
                </c:pt>
                <c:pt idx="6277">
                  <c:v>-3.838294149954586E-3</c:v>
                </c:pt>
                <c:pt idx="6278">
                  <c:v>-3.8442191958912041E-3</c:v>
                </c:pt>
                <c:pt idx="6279">
                  <c:v>-3.8552374719236526E-3</c:v>
                </c:pt>
                <c:pt idx="6280">
                  <c:v>-3.8737744037597582E-3</c:v>
                </c:pt>
                <c:pt idx="6281">
                  <c:v>-3.8843611409451343E-3</c:v>
                </c:pt>
                <c:pt idx="6282">
                  <c:v>-3.8557866448347077E-3</c:v>
                </c:pt>
                <c:pt idx="6283">
                  <c:v>-3.8898078463152469E-3</c:v>
                </c:pt>
                <c:pt idx="6284">
                  <c:v>-3.8714687971153688E-3</c:v>
                </c:pt>
                <c:pt idx="6285">
                  <c:v>-3.8594168694921324E-3</c:v>
                </c:pt>
                <c:pt idx="6286">
                  <c:v>-3.8788834298792195E-3</c:v>
                </c:pt>
                <c:pt idx="6287">
                  <c:v>-3.8339432707998264E-3</c:v>
                </c:pt>
                <c:pt idx="6288">
                  <c:v>-3.8815964745864797E-3</c:v>
                </c:pt>
                <c:pt idx="6289">
                  <c:v>-3.886305270436239E-3</c:v>
                </c:pt>
                <c:pt idx="6290">
                  <c:v>-3.8688927054119841E-3</c:v>
                </c:pt>
                <c:pt idx="6291">
                  <c:v>-3.8864347608376553E-3</c:v>
                </c:pt>
                <c:pt idx="6292">
                  <c:v>-3.8834096156013286E-3</c:v>
                </c:pt>
                <c:pt idx="6293">
                  <c:v>-3.8919314336383665E-3</c:v>
                </c:pt>
                <c:pt idx="6294">
                  <c:v>-3.9078749129019524E-3</c:v>
                </c:pt>
                <c:pt idx="6295">
                  <c:v>-3.8784634191564075E-3</c:v>
                </c:pt>
                <c:pt idx="6296">
                  <c:v>-3.8944728367594295E-3</c:v>
                </c:pt>
                <c:pt idx="6297">
                  <c:v>-3.8759908360285161E-3</c:v>
                </c:pt>
                <c:pt idx="6298">
                  <c:v>-3.8511034358156282E-3</c:v>
                </c:pt>
                <c:pt idx="6299">
                  <c:v>-3.8936342650901573E-3</c:v>
                </c:pt>
                <c:pt idx="6300">
                  <c:v>-3.8807929469041407E-3</c:v>
                </c:pt>
                <c:pt idx="6301">
                  <c:v>-3.9040053033681391E-3</c:v>
                </c:pt>
                <c:pt idx="6302">
                  <c:v>-3.899538291184548E-3</c:v>
                </c:pt>
                <c:pt idx="6303">
                  <c:v>-3.8957344520320304E-3</c:v>
                </c:pt>
                <c:pt idx="6304">
                  <c:v>-3.9077806094257447E-3</c:v>
                </c:pt>
                <c:pt idx="6305">
                  <c:v>-3.9050761976738325E-3</c:v>
                </c:pt>
                <c:pt idx="6306">
                  <c:v>-3.9120245691029384E-3</c:v>
                </c:pt>
                <c:pt idx="6307">
                  <c:v>-3.9031117803999581E-3</c:v>
                </c:pt>
                <c:pt idx="6308">
                  <c:v>-3.9015610322235546E-3</c:v>
                </c:pt>
                <c:pt idx="6309">
                  <c:v>-3.9010094076528394E-3</c:v>
                </c:pt>
                <c:pt idx="6310">
                  <c:v>-3.8991927128180538E-3</c:v>
                </c:pt>
                <c:pt idx="6311">
                  <c:v>-3.8992965734160542E-3</c:v>
                </c:pt>
                <c:pt idx="6312">
                  <c:v>-3.8985691424008903E-3</c:v>
                </c:pt>
                <c:pt idx="6313">
                  <c:v>-3.8430616750440528E-3</c:v>
                </c:pt>
                <c:pt idx="6314">
                  <c:v>-3.8683296621758205E-3</c:v>
                </c:pt>
                <c:pt idx="6315">
                  <c:v>-3.8459077823553879E-3</c:v>
                </c:pt>
                <c:pt idx="6316">
                  <c:v>-3.8810303282889461E-3</c:v>
                </c:pt>
                <c:pt idx="6317">
                  <c:v>-3.856962499937494E-3</c:v>
                </c:pt>
                <c:pt idx="6318">
                  <c:v>-3.8493404042837312E-3</c:v>
                </c:pt>
                <c:pt idx="6319">
                  <c:v>-3.8548654429183069E-3</c:v>
                </c:pt>
                <c:pt idx="6320">
                  <c:v>-3.8663646850185481E-3</c:v>
                </c:pt>
                <c:pt idx="6321">
                  <c:v>-3.8688558460511346E-3</c:v>
                </c:pt>
                <c:pt idx="6322">
                  <c:v>-3.8516813576491816E-3</c:v>
                </c:pt>
                <c:pt idx="6323">
                  <c:v>-3.8712545946402149E-3</c:v>
                </c:pt>
                <c:pt idx="6324">
                  <c:v>-3.8956472744353494E-3</c:v>
                </c:pt>
                <c:pt idx="6325">
                  <c:v>-3.8742641441856514E-3</c:v>
                </c:pt>
                <c:pt idx="6326">
                  <c:v>-3.8867201738445748E-3</c:v>
                </c:pt>
                <c:pt idx="6327">
                  <c:v>-3.8966023928562812E-3</c:v>
                </c:pt>
                <c:pt idx="6328">
                  <c:v>-3.8618203607787326E-3</c:v>
                </c:pt>
                <c:pt idx="6329">
                  <c:v>-3.878564490779223E-3</c:v>
                </c:pt>
                <c:pt idx="6330">
                  <c:v>-3.8596138729198913E-3</c:v>
                </c:pt>
                <c:pt idx="6331">
                  <c:v>-3.8884275618622809E-3</c:v>
                </c:pt>
                <c:pt idx="6332">
                  <c:v>-3.8776745076875732E-3</c:v>
                </c:pt>
                <c:pt idx="6333">
                  <c:v>-3.8690010408099691E-3</c:v>
                </c:pt>
                <c:pt idx="6334">
                  <c:v>-3.8536442559580614E-3</c:v>
                </c:pt>
                <c:pt idx="6335">
                  <c:v>-3.8409563355665658E-3</c:v>
                </c:pt>
                <c:pt idx="6336">
                  <c:v>-3.8794763906394667E-3</c:v>
                </c:pt>
                <c:pt idx="6337">
                  <c:v>-3.8979095278882086E-3</c:v>
                </c:pt>
                <c:pt idx="6338">
                  <c:v>-3.8888029684404028E-3</c:v>
                </c:pt>
                <c:pt idx="6339">
                  <c:v>-3.9161150692855785E-3</c:v>
                </c:pt>
                <c:pt idx="6340">
                  <c:v>-3.9316472839914353E-3</c:v>
                </c:pt>
                <c:pt idx="6341">
                  <c:v>-3.9025957742374936E-3</c:v>
                </c:pt>
                <c:pt idx="6342">
                  <c:v>-3.9131603810166667E-3</c:v>
                </c:pt>
                <c:pt idx="6343">
                  <c:v>-3.9221434407995638E-3</c:v>
                </c:pt>
                <c:pt idx="6344">
                  <c:v>-3.8393017227688377E-3</c:v>
                </c:pt>
                <c:pt idx="6345">
                  <c:v>-3.8776677930272333E-3</c:v>
                </c:pt>
                <c:pt idx="6346">
                  <c:v>-3.8903853230354678E-3</c:v>
                </c:pt>
                <c:pt idx="6347">
                  <c:v>-3.878821383176996E-3</c:v>
                </c:pt>
                <c:pt idx="6348">
                  <c:v>-3.902006445625297E-3</c:v>
                </c:pt>
                <c:pt idx="6349">
                  <c:v>-3.8979359428869204E-3</c:v>
                </c:pt>
                <c:pt idx="6350">
                  <c:v>-3.8983023159515555E-3</c:v>
                </c:pt>
                <c:pt idx="6351">
                  <c:v>-3.9272878758187671E-3</c:v>
                </c:pt>
                <c:pt idx="6352">
                  <c:v>-3.907672368380603E-3</c:v>
                </c:pt>
                <c:pt idx="6353">
                  <c:v>-3.8854782622515256E-3</c:v>
                </c:pt>
                <c:pt idx="6354">
                  <c:v>-3.8864424676814968E-3</c:v>
                </c:pt>
                <c:pt idx="6355">
                  <c:v>-3.8922511964427958E-3</c:v>
                </c:pt>
                <c:pt idx="6356">
                  <c:v>-3.9065470842209477E-3</c:v>
                </c:pt>
                <c:pt idx="6357">
                  <c:v>-3.9040224369392023E-3</c:v>
                </c:pt>
                <c:pt idx="6358">
                  <c:v>-3.8974803334094494E-3</c:v>
                </c:pt>
                <c:pt idx="6359">
                  <c:v>-3.9013500424655615E-3</c:v>
                </c:pt>
                <c:pt idx="6360">
                  <c:v>-3.90713688519109E-3</c:v>
                </c:pt>
                <c:pt idx="6361">
                  <c:v>-3.8954081014542135E-3</c:v>
                </c:pt>
                <c:pt idx="6362">
                  <c:v>-3.9145957967507286E-3</c:v>
                </c:pt>
                <c:pt idx="6363">
                  <c:v>-3.9112300264531131E-3</c:v>
                </c:pt>
                <c:pt idx="6364">
                  <c:v>-3.9182485413077166E-3</c:v>
                </c:pt>
                <c:pt idx="6365">
                  <c:v>-3.9149575873950702E-3</c:v>
                </c:pt>
                <c:pt idx="6366">
                  <c:v>-3.9134799914960017E-3</c:v>
                </c:pt>
                <c:pt idx="6367">
                  <c:v>-3.9209796563088309E-3</c:v>
                </c:pt>
                <c:pt idx="6368">
                  <c:v>-3.9187558033352294E-3</c:v>
                </c:pt>
                <c:pt idx="6369">
                  <c:v>-3.9162588763887512E-3</c:v>
                </c:pt>
                <c:pt idx="6370">
                  <c:v>-3.9256684108884485E-3</c:v>
                </c:pt>
                <c:pt idx="6371">
                  <c:v>-3.9222515833183163E-3</c:v>
                </c:pt>
                <c:pt idx="6372">
                  <c:v>-3.9243016316031923E-3</c:v>
                </c:pt>
                <c:pt idx="6373">
                  <c:v>-3.9366806573120552E-3</c:v>
                </c:pt>
                <c:pt idx="6374">
                  <c:v>-3.9379610259144843E-3</c:v>
                </c:pt>
                <c:pt idx="6375">
                  <c:v>-3.9334330096307416E-3</c:v>
                </c:pt>
                <c:pt idx="6376">
                  <c:v>-3.9239034637682394E-3</c:v>
                </c:pt>
                <c:pt idx="6377">
                  <c:v>-3.9522849607889956E-3</c:v>
                </c:pt>
                <c:pt idx="6378">
                  <c:v>-3.9438252373720879E-3</c:v>
                </c:pt>
                <c:pt idx="6379">
                  <c:v>-3.9363013776586445E-3</c:v>
                </c:pt>
                <c:pt idx="6380">
                  <c:v>-3.9624400065066227E-3</c:v>
                </c:pt>
                <c:pt idx="6381">
                  <c:v>-3.9443761795695956E-3</c:v>
                </c:pt>
                <c:pt idx="6382">
                  <c:v>-3.9238262479527495E-3</c:v>
                </c:pt>
                <c:pt idx="6383">
                  <c:v>-3.9236036999287828E-3</c:v>
                </c:pt>
                <c:pt idx="6384">
                  <c:v>-3.8673958784926762E-3</c:v>
                </c:pt>
                <c:pt idx="6385">
                  <c:v>-3.9104284109560848E-3</c:v>
                </c:pt>
                <c:pt idx="6386">
                  <c:v>-3.9418743973751325E-3</c:v>
                </c:pt>
                <c:pt idx="6387">
                  <c:v>-3.9405417910215049E-3</c:v>
                </c:pt>
                <c:pt idx="6388">
                  <c:v>-3.9544843701048256E-3</c:v>
                </c:pt>
                <c:pt idx="6389">
                  <c:v>-3.9537422375802243E-3</c:v>
                </c:pt>
                <c:pt idx="6390">
                  <c:v>-3.9580109106943798E-3</c:v>
                </c:pt>
                <c:pt idx="6391">
                  <c:v>-3.9521670847496139E-3</c:v>
                </c:pt>
                <c:pt idx="6392">
                  <c:v>-3.9397529375666263E-3</c:v>
                </c:pt>
                <c:pt idx="6393">
                  <c:v>-3.9463438985148326E-3</c:v>
                </c:pt>
                <c:pt idx="6394">
                  <c:v>-3.9477120176312505E-3</c:v>
                </c:pt>
                <c:pt idx="6395">
                  <c:v>-3.9437023634287744E-3</c:v>
                </c:pt>
                <c:pt idx="6396">
                  <c:v>-3.926641268027972E-3</c:v>
                </c:pt>
                <c:pt idx="6397">
                  <c:v>-3.9615224146704953E-3</c:v>
                </c:pt>
                <c:pt idx="6398">
                  <c:v>-3.9508482445978549E-3</c:v>
                </c:pt>
                <c:pt idx="6399">
                  <c:v>-3.9564001121172501E-3</c:v>
                </c:pt>
                <c:pt idx="6400">
                  <c:v>-3.9735079907417563E-3</c:v>
                </c:pt>
                <c:pt idx="6401">
                  <c:v>-3.9636932527077071E-3</c:v>
                </c:pt>
                <c:pt idx="6402">
                  <c:v>-3.9635550043447638E-3</c:v>
                </c:pt>
                <c:pt idx="6403">
                  <c:v>-3.9625524974465894E-3</c:v>
                </c:pt>
                <c:pt idx="6404">
                  <c:v>-3.9526243977900909E-3</c:v>
                </c:pt>
                <c:pt idx="6405">
                  <c:v>-3.9606148401956235E-3</c:v>
                </c:pt>
                <c:pt idx="6406">
                  <c:v>-3.9326164815064639E-3</c:v>
                </c:pt>
                <c:pt idx="6407">
                  <c:v>-3.9645003584409984E-3</c:v>
                </c:pt>
                <c:pt idx="6408">
                  <c:v>-3.9497223900273595E-3</c:v>
                </c:pt>
                <c:pt idx="6409">
                  <c:v>-3.9541664610466863E-3</c:v>
                </c:pt>
                <c:pt idx="6410">
                  <c:v>-3.9680449328772993E-3</c:v>
                </c:pt>
                <c:pt idx="6411">
                  <c:v>-3.9707310111315687E-3</c:v>
                </c:pt>
                <c:pt idx="6412">
                  <c:v>-3.9679194907467682E-3</c:v>
                </c:pt>
                <c:pt idx="6413">
                  <c:v>-3.9786693240764738E-3</c:v>
                </c:pt>
                <c:pt idx="6414">
                  <c:v>-3.9632007341466801E-3</c:v>
                </c:pt>
                <c:pt idx="6415">
                  <c:v>-3.9863953396462089E-3</c:v>
                </c:pt>
                <c:pt idx="6416">
                  <c:v>-3.9407598648319459E-3</c:v>
                </c:pt>
                <c:pt idx="6417">
                  <c:v>-3.9587377776578005E-3</c:v>
                </c:pt>
                <c:pt idx="6418">
                  <c:v>-3.9836255043214763E-3</c:v>
                </c:pt>
                <c:pt idx="6419">
                  <c:v>-3.9527009127230048E-3</c:v>
                </c:pt>
                <c:pt idx="6420">
                  <c:v>-3.9692890634799608E-3</c:v>
                </c:pt>
                <c:pt idx="6421">
                  <c:v>-3.9763200151555289E-3</c:v>
                </c:pt>
                <c:pt idx="6422">
                  <c:v>-3.9568935324290318E-3</c:v>
                </c:pt>
                <c:pt idx="6423">
                  <c:v>-3.9655801624128408E-3</c:v>
                </c:pt>
                <c:pt idx="6424">
                  <c:v>-3.9802553605275508E-3</c:v>
                </c:pt>
                <c:pt idx="6425">
                  <c:v>-3.9932663621101393E-3</c:v>
                </c:pt>
                <c:pt idx="6426">
                  <c:v>-3.9751212739144856E-3</c:v>
                </c:pt>
                <c:pt idx="6427">
                  <c:v>-3.9559435519781541E-3</c:v>
                </c:pt>
                <c:pt idx="6428">
                  <c:v>-3.9466388966004715E-3</c:v>
                </c:pt>
                <c:pt idx="6429">
                  <c:v>-3.967338345485915E-3</c:v>
                </c:pt>
                <c:pt idx="6430">
                  <c:v>-3.9823516479485189E-3</c:v>
                </c:pt>
                <c:pt idx="6431">
                  <c:v>-3.9832901425608819E-3</c:v>
                </c:pt>
                <c:pt idx="6432">
                  <c:v>-3.9800105612162323E-3</c:v>
                </c:pt>
                <c:pt idx="6433">
                  <c:v>-3.9698816337508224E-3</c:v>
                </c:pt>
                <c:pt idx="6434">
                  <c:v>-3.980775496339118E-3</c:v>
                </c:pt>
                <c:pt idx="6435">
                  <c:v>-4.0024542608308048E-3</c:v>
                </c:pt>
                <c:pt idx="6436">
                  <c:v>-3.9705499287110051E-3</c:v>
                </c:pt>
                <c:pt idx="6437">
                  <c:v>-3.9970297381737756E-3</c:v>
                </c:pt>
                <c:pt idx="6438">
                  <c:v>-3.9710626766411294E-3</c:v>
                </c:pt>
                <c:pt idx="6439">
                  <c:v>-3.9937107389977798E-3</c:v>
                </c:pt>
                <c:pt idx="6440">
                  <c:v>-4.0081835310174212E-3</c:v>
                </c:pt>
                <c:pt idx="6441">
                  <c:v>-4.0148427923156942E-3</c:v>
                </c:pt>
                <c:pt idx="6442">
                  <c:v>-3.9838260549057095E-3</c:v>
                </c:pt>
                <c:pt idx="6443">
                  <c:v>-3.9984756920831283E-3</c:v>
                </c:pt>
                <c:pt idx="6444">
                  <c:v>-4.0120877505736919E-3</c:v>
                </c:pt>
                <c:pt idx="6445">
                  <c:v>-4.0099498833472292E-3</c:v>
                </c:pt>
                <c:pt idx="6446">
                  <c:v>-4.0215938489246436E-3</c:v>
                </c:pt>
                <c:pt idx="6447">
                  <c:v>-4.0162283992430971E-3</c:v>
                </c:pt>
                <c:pt idx="6448">
                  <c:v>-4.0389825506647074E-3</c:v>
                </c:pt>
                <c:pt idx="6449">
                  <c:v>-4.0307530779884687E-3</c:v>
                </c:pt>
                <c:pt idx="6450">
                  <c:v>-4.0210979270867489E-3</c:v>
                </c:pt>
                <c:pt idx="6451">
                  <c:v>-4.0473169955217566E-3</c:v>
                </c:pt>
                <c:pt idx="6452">
                  <c:v>-4.0142436014907494E-3</c:v>
                </c:pt>
                <c:pt idx="6453">
                  <c:v>-3.9919831573475137E-3</c:v>
                </c:pt>
                <c:pt idx="6454">
                  <c:v>-3.9938980503069592E-3</c:v>
                </c:pt>
                <c:pt idx="6455">
                  <c:v>-4.0131871617984224E-3</c:v>
                </c:pt>
                <c:pt idx="6456">
                  <c:v>-4.019924712966058E-3</c:v>
                </c:pt>
                <c:pt idx="6457">
                  <c:v>-4.0069845548285094E-3</c:v>
                </c:pt>
                <c:pt idx="6458">
                  <c:v>-4.0037399922258467E-3</c:v>
                </c:pt>
                <c:pt idx="6459">
                  <c:v>-3.995942488719784E-3</c:v>
                </c:pt>
                <c:pt idx="6460">
                  <c:v>-4.0098599797880998E-3</c:v>
                </c:pt>
                <c:pt idx="6461">
                  <c:v>-3.9938938618636717E-3</c:v>
                </c:pt>
                <c:pt idx="6462">
                  <c:v>-4.0020731273236109E-3</c:v>
                </c:pt>
                <c:pt idx="6463">
                  <c:v>-4.02197385180146E-3</c:v>
                </c:pt>
                <c:pt idx="6464">
                  <c:v>-4.0021758680795754E-3</c:v>
                </c:pt>
                <c:pt idx="6465">
                  <c:v>-4.0289255248059149E-3</c:v>
                </c:pt>
                <c:pt idx="6466">
                  <c:v>-3.984482204869755E-3</c:v>
                </c:pt>
                <c:pt idx="6467">
                  <c:v>-4.0224279498335368E-3</c:v>
                </c:pt>
                <c:pt idx="6468">
                  <c:v>-3.9956897144610643E-3</c:v>
                </c:pt>
                <c:pt idx="6469">
                  <c:v>-4.0276747293171581E-3</c:v>
                </c:pt>
                <c:pt idx="6470">
                  <c:v>-3.9947928929976277E-3</c:v>
                </c:pt>
                <c:pt idx="6471">
                  <c:v>-4.0062193271653956E-3</c:v>
                </c:pt>
                <c:pt idx="6472">
                  <c:v>-4.0300165902074974E-3</c:v>
                </c:pt>
                <c:pt idx="6473">
                  <c:v>-4.0446050648275294E-3</c:v>
                </c:pt>
                <c:pt idx="6474">
                  <c:v>-4.0101559291935455E-3</c:v>
                </c:pt>
                <c:pt idx="6475">
                  <c:v>-4.0213082545924221E-3</c:v>
                </c:pt>
                <c:pt idx="6476">
                  <c:v>-4.0258370218417324E-3</c:v>
                </c:pt>
                <c:pt idx="6477">
                  <c:v>-4.0454333420961294E-3</c:v>
                </c:pt>
                <c:pt idx="6478">
                  <c:v>-4.016782702860734E-3</c:v>
                </c:pt>
                <c:pt idx="6479">
                  <c:v>-4.0376287735352503E-3</c:v>
                </c:pt>
                <c:pt idx="6480">
                  <c:v>-4.0088114548136183E-3</c:v>
                </c:pt>
                <c:pt idx="6481">
                  <c:v>-4.0289951765117033E-3</c:v>
                </c:pt>
                <c:pt idx="6482">
                  <c:v>-4.0419193356119355E-3</c:v>
                </c:pt>
                <c:pt idx="6483">
                  <c:v>-4.0501221236171597E-3</c:v>
                </c:pt>
                <c:pt idx="6484">
                  <c:v>-4.0359486331769797E-3</c:v>
                </c:pt>
                <c:pt idx="6485">
                  <c:v>-4.0486403170997632E-3</c:v>
                </c:pt>
                <c:pt idx="6486">
                  <c:v>-4.0542428211663688E-3</c:v>
                </c:pt>
                <c:pt idx="6487">
                  <c:v>-4.0721918519229334E-3</c:v>
                </c:pt>
                <c:pt idx="6488">
                  <c:v>-4.0558954955233831E-3</c:v>
                </c:pt>
                <c:pt idx="6489">
                  <c:v>-4.0581558372532632E-3</c:v>
                </c:pt>
                <c:pt idx="6490">
                  <c:v>-4.0277898439954642E-3</c:v>
                </c:pt>
                <c:pt idx="6491">
                  <c:v>-4.0361845641830431E-3</c:v>
                </c:pt>
                <c:pt idx="6492">
                  <c:v>-4.0446049853991054E-3</c:v>
                </c:pt>
                <c:pt idx="6493">
                  <c:v>-4.0440482091235264E-3</c:v>
                </c:pt>
                <c:pt idx="6494">
                  <c:v>-4.0595272504876509E-3</c:v>
                </c:pt>
                <c:pt idx="6495">
                  <c:v>-4.055250097007447E-3</c:v>
                </c:pt>
                <c:pt idx="6496">
                  <c:v>-4.0569745012969446E-3</c:v>
                </c:pt>
                <c:pt idx="6497">
                  <c:v>-4.0382561825831574E-3</c:v>
                </c:pt>
                <c:pt idx="6498">
                  <c:v>-4.0648570661754244E-3</c:v>
                </c:pt>
                <c:pt idx="6499">
                  <c:v>-4.0480517803869985E-3</c:v>
                </c:pt>
                <c:pt idx="6500">
                  <c:v>-4.0439776315209924E-3</c:v>
                </c:pt>
                <c:pt idx="6501">
                  <c:v>-4.0489702663677593E-3</c:v>
                </c:pt>
                <c:pt idx="6502">
                  <c:v>-4.0590167791163907E-3</c:v>
                </c:pt>
                <c:pt idx="6503">
                  <c:v>-4.0789911091720704E-3</c:v>
                </c:pt>
                <c:pt idx="6504">
                  <c:v>-4.0899681579358166E-3</c:v>
                </c:pt>
                <c:pt idx="6505">
                  <c:v>-4.0871977926713668E-3</c:v>
                </c:pt>
                <c:pt idx="6506">
                  <c:v>-4.0483021555881528E-3</c:v>
                </c:pt>
                <c:pt idx="6507">
                  <c:v>-4.0757666889694472E-3</c:v>
                </c:pt>
                <c:pt idx="6508">
                  <c:v>-4.0988235439307014E-3</c:v>
                </c:pt>
                <c:pt idx="6509">
                  <c:v>-4.0814450762248367E-3</c:v>
                </c:pt>
                <c:pt idx="6510">
                  <c:v>-4.0876615840905696E-3</c:v>
                </c:pt>
                <c:pt idx="6511">
                  <c:v>-4.1263877043766651E-3</c:v>
                </c:pt>
                <c:pt idx="6512">
                  <c:v>-4.0831748880662266E-3</c:v>
                </c:pt>
                <c:pt idx="6513">
                  <c:v>-4.0848891503514348E-3</c:v>
                </c:pt>
                <c:pt idx="6514">
                  <c:v>-4.0557471029874512E-3</c:v>
                </c:pt>
                <c:pt idx="6515">
                  <c:v>-4.0802223902965326E-3</c:v>
                </c:pt>
                <c:pt idx="6516">
                  <c:v>-4.1135982961748386E-3</c:v>
                </c:pt>
                <c:pt idx="6517">
                  <c:v>-4.1143747704557804E-3</c:v>
                </c:pt>
                <c:pt idx="6518">
                  <c:v>-4.1167962557609409E-3</c:v>
                </c:pt>
                <c:pt idx="6519">
                  <c:v>-4.1116867594200735E-3</c:v>
                </c:pt>
                <c:pt idx="6520">
                  <c:v>-4.1013917723907341E-3</c:v>
                </c:pt>
                <c:pt idx="6521">
                  <c:v>-4.1017450435099842E-3</c:v>
                </c:pt>
                <c:pt idx="6522">
                  <c:v>-4.0912326776700167E-3</c:v>
                </c:pt>
                <c:pt idx="6523">
                  <c:v>-4.1169366943454343E-3</c:v>
                </c:pt>
                <c:pt idx="6524">
                  <c:v>-4.1065104889574993E-3</c:v>
                </c:pt>
                <c:pt idx="6525">
                  <c:v>-4.1190390457922508E-3</c:v>
                </c:pt>
                <c:pt idx="6526">
                  <c:v>-4.0858902681263597E-3</c:v>
                </c:pt>
                <c:pt idx="6527">
                  <c:v>-4.1070268982805226E-3</c:v>
                </c:pt>
                <c:pt idx="6528">
                  <c:v>-4.089298435267453E-3</c:v>
                </c:pt>
                <c:pt idx="6529">
                  <c:v>-4.1237820326222837E-3</c:v>
                </c:pt>
                <c:pt idx="6530">
                  <c:v>-4.0983663096082696E-3</c:v>
                </c:pt>
                <c:pt idx="6531">
                  <c:v>-4.1182625584176387E-3</c:v>
                </c:pt>
                <c:pt idx="6532">
                  <c:v>-4.0982412550732913E-3</c:v>
                </c:pt>
                <c:pt idx="6533">
                  <c:v>-4.1159916876440271E-3</c:v>
                </c:pt>
                <c:pt idx="6534">
                  <c:v>-4.1116406421688343E-3</c:v>
                </c:pt>
                <c:pt idx="6535">
                  <c:v>-4.112097988770074E-3</c:v>
                </c:pt>
                <c:pt idx="6536">
                  <c:v>-4.1218597052292702E-3</c:v>
                </c:pt>
                <c:pt idx="6537">
                  <c:v>-4.1200947688365469E-3</c:v>
                </c:pt>
                <c:pt idx="6538">
                  <c:v>-4.1105729503237492E-3</c:v>
                </c:pt>
                <c:pt idx="6539">
                  <c:v>-4.1218094751053575E-3</c:v>
                </c:pt>
                <c:pt idx="6540">
                  <c:v>-4.1125602390511534E-3</c:v>
                </c:pt>
                <c:pt idx="6541">
                  <c:v>-4.100891168449282E-3</c:v>
                </c:pt>
                <c:pt idx="6542">
                  <c:v>-4.1056766185243255E-3</c:v>
                </c:pt>
                <c:pt idx="6543">
                  <c:v>-4.1053694708499539E-3</c:v>
                </c:pt>
                <c:pt idx="6544">
                  <c:v>-4.0855069067231671E-3</c:v>
                </c:pt>
                <c:pt idx="6545">
                  <c:v>-4.0945139044065394E-3</c:v>
                </c:pt>
                <c:pt idx="6546">
                  <c:v>-4.0930061340027253E-3</c:v>
                </c:pt>
                <c:pt idx="6547">
                  <c:v>-4.0777814022721973E-3</c:v>
                </c:pt>
                <c:pt idx="6548">
                  <c:v>-4.1034587370531953E-3</c:v>
                </c:pt>
                <c:pt idx="6549">
                  <c:v>-4.0931681217800222E-3</c:v>
                </c:pt>
                <c:pt idx="6550">
                  <c:v>-4.0767517127774941E-3</c:v>
                </c:pt>
                <c:pt idx="6551">
                  <c:v>-4.1220859584544045E-3</c:v>
                </c:pt>
                <c:pt idx="6552">
                  <c:v>-4.0862041486560679E-3</c:v>
                </c:pt>
                <c:pt idx="6553">
                  <c:v>-4.0961635543447141E-3</c:v>
                </c:pt>
                <c:pt idx="6554">
                  <c:v>-4.0986592847866614E-3</c:v>
                </c:pt>
                <c:pt idx="6555">
                  <c:v>-4.0925013759062481E-3</c:v>
                </c:pt>
                <c:pt idx="6556">
                  <c:v>-4.1280013940475924E-3</c:v>
                </c:pt>
                <c:pt idx="6557">
                  <c:v>-4.1272653128663021E-3</c:v>
                </c:pt>
                <c:pt idx="6558">
                  <c:v>-4.129297621313332E-3</c:v>
                </c:pt>
                <c:pt idx="6559">
                  <c:v>-4.0936057507601226E-3</c:v>
                </c:pt>
                <c:pt idx="6560">
                  <c:v>-4.1115825754879333E-3</c:v>
                </c:pt>
                <c:pt idx="6561">
                  <c:v>-4.0904314835919506E-3</c:v>
                </c:pt>
                <c:pt idx="6562">
                  <c:v>-4.1098808520732746E-3</c:v>
                </c:pt>
                <c:pt idx="6563">
                  <c:v>-4.1042603975787323E-3</c:v>
                </c:pt>
                <c:pt idx="6564">
                  <c:v>-4.1108772708587501E-3</c:v>
                </c:pt>
                <c:pt idx="6565">
                  <c:v>-4.1221945702332634E-3</c:v>
                </c:pt>
                <c:pt idx="6566">
                  <c:v>-4.0798270622276834E-3</c:v>
                </c:pt>
                <c:pt idx="6567">
                  <c:v>-4.1014159265993239E-3</c:v>
                </c:pt>
                <c:pt idx="6568">
                  <c:v>-4.121033496685785E-3</c:v>
                </c:pt>
                <c:pt idx="6569">
                  <c:v>-4.1308728756615665E-3</c:v>
                </c:pt>
                <c:pt idx="6570">
                  <c:v>-4.1039790073935274E-3</c:v>
                </c:pt>
                <c:pt idx="6571">
                  <c:v>-4.108747115220396E-3</c:v>
                </c:pt>
                <c:pt idx="6572">
                  <c:v>-4.1234650346859206E-3</c:v>
                </c:pt>
                <c:pt idx="6573">
                  <c:v>-4.1599251532871383E-3</c:v>
                </c:pt>
                <c:pt idx="6574">
                  <c:v>-4.1417101409757942E-3</c:v>
                </c:pt>
                <c:pt idx="6575">
                  <c:v>-4.1164566738328126E-3</c:v>
                </c:pt>
                <c:pt idx="6576">
                  <c:v>-4.1559521534697969E-3</c:v>
                </c:pt>
                <c:pt idx="6577">
                  <c:v>-4.1477834718043729E-3</c:v>
                </c:pt>
                <c:pt idx="6578">
                  <c:v>-4.1329642796795463E-3</c:v>
                </c:pt>
                <c:pt idx="6579">
                  <c:v>-4.1065901130125102E-3</c:v>
                </c:pt>
                <c:pt idx="6580">
                  <c:v>-4.1451488878052178E-3</c:v>
                </c:pt>
                <c:pt idx="6581">
                  <c:v>-4.1475192657071513E-3</c:v>
                </c:pt>
                <c:pt idx="6582">
                  <c:v>-4.1095923773113623E-3</c:v>
                </c:pt>
                <c:pt idx="6583">
                  <c:v>-4.1147385607972617E-3</c:v>
                </c:pt>
                <c:pt idx="6584">
                  <c:v>-4.1151717341747322E-3</c:v>
                </c:pt>
                <c:pt idx="6585">
                  <c:v>-4.1434679034520932E-3</c:v>
                </c:pt>
                <c:pt idx="6586">
                  <c:v>-4.1382202247925133E-3</c:v>
                </c:pt>
                <c:pt idx="6587">
                  <c:v>-4.1487361020634671E-3</c:v>
                </c:pt>
                <c:pt idx="6588">
                  <c:v>-4.1452437623372453E-3</c:v>
                </c:pt>
                <c:pt idx="6589">
                  <c:v>-4.1361232083579379E-3</c:v>
                </c:pt>
                <c:pt idx="6590">
                  <c:v>-4.1262360043680078E-3</c:v>
                </c:pt>
                <c:pt idx="6591">
                  <c:v>-4.1338757180242446E-3</c:v>
                </c:pt>
                <c:pt idx="6592">
                  <c:v>-4.1119938436509672E-3</c:v>
                </c:pt>
                <c:pt idx="6593">
                  <c:v>-4.1129608030064388E-3</c:v>
                </c:pt>
                <c:pt idx="6594">
                  <c:v>-4.1236102098481013E-3</c:v>
                </c:pt>
                <c:pt idx="6595">
                  <c:v>-4.1119894980719629E-3</c:v>
                </c:pt>
                <c:pt idx="6596">
                  <c:v>-4.1262506996199389E-3</c:v>
                </c:pt>
                <c:pt idx="6597">
                  <c:v>-4.134549007287232E-3</c:v>
                </c:pt>
                <c:pt idx="6598">
                  <c:v>-4.1518104945724331E-3</c:v>
                </c:pt>
                <c:pt idx="6599">
                  <c:v>-4.1330336343734786E-3</c:v>
                </c:pt>
                <c:pt idx="6600">
                  <c:v>-4.1150024469690499E-3</c:v>
                </c:pt>
                <c:pt idx="6601">
                  <c:v>-4.1275718731769787E-3</c:v>
                </c:pt>
                <c:pt idx="6602">
                  <c:v>-4.1296199973229371E-3</c:v>
                </c:pt>
                <c:pt idx="6603">
                  <c:v>-4.1231907610776953E-3</c:v>
                </c:pt>
                <c:pt idx="6604">
                  <c:v>-4.1416778154791667E-3</c:v>
                </c:pt>
                <c:pt idx="6605">
                  <c:v>-4.1179066642735304E-3</c:v>
                </c:pt>
                <c:pt idx="6606">
                  <c:v>-4.1259022157500566E-3</c:v>
                </c:pt>
                <c:pt idx="6607">
                  <c:v>-4.1671188245291932E-3</c:v>
                </c:pt>
                <c:pt idx="6608">
                  <c:v>-4.1454282117990016E-3</c:v>
                </c:pt>
                <c:pt idx="6609">
                  <c:v>-4.1443034633014764E-3</c:v>
                </c:pt>
                <c:pt idx="6610">
                  <c:v>-4.1540750262262383E-3</c:v>
                </c:pt>
                <c:pt idx="6611">
                  <c:v>-4.1526065893319345E-3</c:v>
                </c:pt>
                <c:pt idx="6612">
                  <c:v>-4.1679719758181072E-3</c:v>
                </c:pt>
                <c:pt idx="6613">
                  <c:v>-4.1684205714580423E-3</c:v>
                </c:pt>
                <c:pt idx="6614">
                  <c:v>-4.1603641546509142E-3</c:v>
                </c:pt>
                <c:pt idx="6615">
                  <c:v>-4.1485597569931067E-3</c:v>
                </c:pt>
                <c:pt idx="6616">
                  <c:v>-4.1414441418474784E-3</c:v>
                </c:pt>
                <c:pt idx="6617">
                  <c:v>-4.1513935852476626E-3</c:v>
                </c:pt>
                <c:pt idx="6618">
                  <c:v>-4.1733541499546847E-3</c:v>
                </c:pt>
                <c:pt idx="6619">
                  <c:v>-4.1605994125777004E-3</c:v>
                </c:pt>
                <c:pt idx="6620">
                  <c:v>-4.1494980972745345E-3</c:v>
                </c:pt>
                <c:pt idx="6621">
                  <c:v>-4.1357548602021562E-3</c:v>
                </c:pt>
                <c:pt idx="6622">
                  <c:v>-4.187281211399739E-3</c:v>
                </c:pt>
                <c:pt idx="6623">
                  <c:v>-4.1881135411779196E-3</c:v>
                </c:pt>
                <c:pt idx="6624">
                  <c:v>-4.1683118511960313E-3</c:v>
                </c:pt>
                <c:pt idx="6625">
                  <c:v>-4.1611406928561941E-3</c:v>
                </c:pt>
                <c:pt idx="6626">
                  <c:v>-4.1730026894560117E-3</c:v>
                </c:pt>
                <c:pt idx="6627">
                  <c:v>-4.1591827558079345E-3</c:v>
                </c:pt>
                <c:pt idx="6628">
                  <c:v>-4.1816959164991414E-3</c:v>
                </c:pt>
                <c:pt idx="6629">
                  <c:v>-4.1911386233173297E-3</c:v>
                </c:pt>
                <c:pt idx="6630">
                  <c:v>-4.2107057907309038E-3</c:v>
                </c:pt>
                <c:pt idx="6631">
                  <c:v>-4.1898483029678465E-3</c:v>
                </c:pt>
                <c:pt idx="6632">
                  <c:v>-4.1667403928096914E-3</c:v>
                </c:pt>
                <c:pt idx="6633">
                  <c:v>-4.1706407432537899E-3</c:v>
                </c:pt>
                <c:pt idx="6634">
                  <c:v>-4.1919568368439719E-3</c:v>
                </c:pt>
                <c:pt idx="6635">
                  <c:v>-4.2008471626041773E-3</c:v>
                </c:pt>
                <c:pt idx="6636">
                  <c:v>-4.1713133937283471E-3</c:v>
                </c:pt>
                <c:pt idx="6637">
                  <c:v>-4.1613560796430922E-3</c:v>
                </c:pt>
                <c:pt idx="6638">
                  <c:v>-4.1802016224409605E-3</c:v>
                </c:pt>
                <c:pt idx="6639">
                  <c:v>-4.168878728141704E-3</c:v>
                </c:pt>
                <c:pt idx="6640">
                  <c:v>-4.1829789100707076E-3</c:v>
                </c:pt>
                <c:pt idx="6641">
                  <c:v>-4.1833586321327809E-3</c:v>
                </c:pt>
                <c:pt idx="6642">
                  <c:v>-4.1684412718461543E-3</c:v>
                </c:pt>
                <c:pt idx="6643">
                  <c:v>-4.1791309340144583E-3</c:v>
                </c:pt>
                <c:pt idx="6644">
                  <c:v>-4.1758697192862447E-3</c:v>
                </c:pt>
                <c:pt idx="6645">
                  <c:v>-4.1369411398077737E-3</c:v>
                </c:pt>
                <c:pt idx="6646">
                  <c:v>-4.1586025316437299E-3</c:v>
                </c:pt>
                <c:pt idx="6647">
                  <c:v>-4.1608593556593685E-3</c:v>
                </c:pt>
                <c:pt idx="6648">
                  <c:v>-4.1727064074469182E-3</c:v>
                </c:pt>
                <c:pt idx="6649">
                  <c:v>-4.1822077599662525E-3</c:v>
                </c:pt>
                <c:pt idx="6650">
                  <c:v>-4.1898824417129395E-3</c:v>
                </c:pt>
                <c:pt idx="6651">
                  <c:v>-4.1949572967958752E-3</c:v>
                </c:pt>
                <c:pt idx="6652">
                  <c:v>-4.2073358624631456E-3</c:v>
                </c:pt>
                <c:pt idx="6653">
                  <c:v>-4.1903634932137562E-3</c:v>
                </c:pt>
                <c:pt idx="6654">
                  <c:v>-4.2067040705857355E-3</c:v>
                </c:pt>
                <c:pt idx="6655">
                  <c:v>-4.2119781470143927E-3</c:v>
                </c:pt>
                <c:pt idx="6656">
                  <c:v>-4.2013263761834811E-3</c:v>
                </c:pt>
                <c:pt idx="6657">
                  <c:v>-4.2149137065820019E-3</c:v>
                </c:pt>
                <c:pt idx="6658">
                  <c:v>-4.2038404634817828E-3</c:v>
                </c:pt>
                <c:pt idx="6659">
                  <c:v>-4.1920927096548996E-3</c:v>
                </c:pt>
                <c:pt idx="6660">
                  <c:v>-4.1753454835511987E-3</c:v>
                </c:pt>
                <c:pt idx="6661">
                  <c:v>-4.1923639808205586E-3</c:v>
                </c:pt>
                <c:pt idx="6662">
                  <c:v>-4.1910133072783559E-3</c:v>
                </c:pt>
                <c:pt idx="6663">
                  <c:v>-4.1654705161289027E-3</c:v>
                </c:pt>
                <c:pt idx="6664">
                  <c:v>-4.1725116325545351E-3</c:v>
                </c:pt>
                <c:pt idx="6665">
                  <c:v>-4.165798634032678E-3</c:v>
                </c:pt>
                <c:pt idx="6666">
                  <c:v>-4.1764655444036314E-3</c:v>
                </c:pt>
                <c:pt idx="6667">
                  <c:v>-4.2086747584063342E-3</c:v>
                </c:pt>
                <c:pt idx="6668">
                  <c:v>-4.1946003013035391E-3</c:v>
                </c:pt>
                <c:pt idx="6669">
                  <c:v>-4.1693083243457439E-3</c:v>
                </c:pt>
                <c:pt idx="6670">
                  <c:v>-4.1922490181613937E-3</c:v>
                </c:pt>
                <c:pt idx="6671">
                  <c:v>-4.2063972263617338E-3</c:v>
                </c:pt>
                <c:pt idx="6672">
                  <c:v>-4.2214012829888126E-3</c:v>
                </c:pt>
                <c:pt idx="6673">
                  <c:v>-4.1968137449270538E-3</c:v>
                </c:pt>
                <c:pt idx="6674">
                  <c:v>-4.1865310568552309E-3</c:v>
                </c:pt>
                <c:pt idx="6675">
                  <c:v>-4.1654869248207334E-3</c:v>
                </c:pt>
                <c:pt idx="6676">
                  <c:v>-4.1837479022667464E-3</c:v>
                </c:pt>
                <c:pt idx="6677">
                  <c:v>-4.1954877942992162E-3</c:v>
                </c:pt>
                <c:pt idx="6678">
                  <c:v>-4.1882727328842297E-3</c:v>
                </c:pt>
                <c:pt idx="6679">
                  <c:v>-4.1939469729717826E-3</c:v>
                </c:pt>
                <c:pt idx="6680">
                  <c:v>-4.205654012667614E-3</c:v>
                </c:pt>
                <c:pt idx="6681">
                  <c:v>-4.1971535669872292E-3</c:v>
                </c:pt>
                <c:pt idx="6682">
                  <c:v>-4.2077439209551254E-3</c:v>
                </c:pt>
                <c:pt idx="6683">
                  <c:v>-4.1887840419926013E-3</c:v>
                </c:pt>
                <c:pt idx="6684">
                  <c:v>-4.20264446253109E-3</c:v>
                </c:pt>
                <c:pt idx="6685">
                  <c:v>-4.2231563560770624E-3</c:v>
                </c:pt>
                <c:pt idx="6686">
                  <c:v>-4.2297449605038021E-3</c:v>
                </c:pt>
                <c:pt idx="6687">
                  <c:v>-4.2270224857487507E-3</c:v>
                </c:pt>
                <c:pt idx="6688">
                  <c:v>-4.2185669886418498E-3</c:v>
                </c:pt>
                <c:pt idx="6689">
                  <c:v>-4.2329453319855694E-3</c:v>
                </c:pt>
                <c:pt idx="6690">
                  <c:v>-4.2444431755818083E-3</c:v>
                </c:pt>
                <c:pt idx="6691">
                  <c:v>-4.2128581544978302E-3</c:v>
                </c:pt>
                <c:pt idx="6692">
                  <c:v>-4.2320250841017216E-3</c:v>
                </c:pt>
                <c:pt idx="6693">
                  <c:v>-4.2170982664881179E-3</c:v>
                </c:pt>
                <c:pt idx="6694">
                  <c:v>-4.2219326150780686E-3</c:v>
                </c:pt>
                <c:pt idx="6695">
                  <c:v>-4.2297440496917461E-3</c:v>
                </c:pt>
                <c:pt idx="6696">
                  <c:v>-4.235981063829994E-3</c:v>
                </c:pt>
                <c:pt idx="6697">
                  <c:v>-4.2391448704049818E-3</c:v>
                </c:pt>
                <c:pt idx="6698">
                  <c:v>-4.2388161724244327E-3</c:v>
                </c:pt>
                <c:pt idx="6699">
                  <c:v>-4.2163042808944246E-3</c:v>
                </c:pt>
                <c:pt idx="6700">
                  <c:v>-4.2574690773485137E-3</c:v>
                </c:pt>
                <c:pt idx="6701">
                  <c:v>-4.264690360692068E-3</c:v>
                </c:pt>
                <c:pt idx="6702">
                  <c:v>-4.2568208452828469E-3</c:v>
                </c:pt>
                <c:pt idx="6703">
                  <c:v>-4.2706230226459245E-3</c:v>
                </c:pt>
                <c:pt idx="6704">
                  <c:v>-4.2721608030080287E-3</c:v>
                </c:pt>
                <c:pt idx="6705">
                  <c:v>-4.2437835302877609E-3</c:v>
                </c:pt>
                <c:pt idx="6706">
                  <c:v>-4.2196079311098656E-3</c:v>
                </c:pt>
                <c:pt idx="6707">
                  <c:v>-4.2721146016044733E-3</c:v>
                </c:pt>
                <c:pt idx="6708">
                  <c:v>-4.2581243753500326E-3</c:v>
                </c:pt>
                <c:pt idx="6709">
                  <c:v>-4.2572878965421255E-3</c:v>
                </c:pt>
                <c:pt idx="6710">
                  <c:v>-4.2558947616622026E-3</c:v>
                </c:pt>
                <c:pt idx="6711">
                  <c:v>-4.2558983325457281E-3</c:v>
                </c:pt>
                <c:pt idx="6712">
                  <c:v>-4.2688827912805349E-3</c:v>
                </c:pt>
                <c:pt idx="6713">
                  <c:v>-4.2634593709675109E-3</c:v>
                </c:pt>
                <c:pt idx="6714">
                  <c:v>-4.2580442890428295E-3</c:v>
                </c:pt>
                <c:pt idx="6715">
                  <c:v>-4.2676600596111567E-3</c:v>
                </c:pt>
                <c:pt idx="6716">
                  <c:v>-4.2793053335570498E-3</c:v>
                </c:pt>
                <c:pt idx="6717">
                  <c:v>-4.2537056067770695E-3</c:v>
                </c:pt>
                <c:pt idx="6718">
                  <c:v>-4.2774675740793518E-3</c:v>
                </c:pt>
                <c:pt idx="6719">
                  <c:v>-4.2580697683899053E-3</c:v>
                </c:pt>
                <c:pt idx="6720">
                  <c:v>-4.2593849339459342E-3</c:v>
                </c:pt>
                <c:pt idx="6721">
                  <c:v>-4.2831719277117587E-3</c:v>
                </c:pt>
                <c:pt idx="6722">
                  <c:v>-4.279719419619115E-3</c:v>
                </c:pt>
                <c:pt idx="6723">
                  <c:v>-4.2770336769969476E-3</c:v>
                </c:pt>
                <c:pt idx="6724">
                  <c:v>-4.255846312530921E-3</c:v>
                </c:pt>
                <c:pt idx="6725">
                  <c:v>-4.3007509950633415E-3</c:v>
                </c:pt>
                <c:pt idx="6726">
                  <c:v>-4.2982706606229711E-3</c:v>
                </c:pt>
                <c:pt idx="6727">
                  <c:v>-4.2793872403127826E-3</c:v>
                </c:pt>
                <c:pt idx="6728">
                  <c:v>-4.2849428929243316E-3</c:v>
                </c:pt>
                <c:pt idx="6729">
                  <c:v>-4.2773046877751268E-3</c:v>
                </c:pt>
                <c:pt idx="6730">
                  <c:v>-4.2737478928714552E-3</c:v>
                </c:pt>
                <c:pt idx="6731">
                  <c:v>-4.2968447940427154E-3</c:v>
                </c:pt>
                <c:pt idx="6732">
                  <c:v>-4.3130878853989427E-3</c:v>
                </c:pt>
                <c:pt idx="6733">
                  <c:v>-4.3105412452395598E-3</c:v>
                </c:pt>
                <c:pt idx="6734">
                  <c:v>-4.3026365129799566E-3</c:v>
                </c:pt>
                <c:pt idx="6735">
                  <c:v>-4.2791630706037172E-3</c:v>
                </c:pt>
                <c:pt idx="6736">
                  <c:v>-4.2874447521424452E-3</c:v>
                </c:pt>
                <c:pt idx="6737">
                  <c:v>-4.2990742701840357E-3</c:v>
                </c:pt>
                <c:pt idx="6738">
                  <c:v>-4.2601004979301678E-3</c:v>
                </c:pt>
                <c:pt idx="6739">
                  <c:v>-4.2640705765451406E-3</c:v>
                </c:pt>
                <c:pt idx="6740">
                  <c:v>-4.2586019078240953E-3</c:v>
                </c:pt>
                <c:pt idx="6741">
                  <c:v>-4.2783558213926494E-3</c:v>
                </c:pt>
                <c:pt idx="6742">
                  <c:v>-4.2933200640026658E-3</c:v>
                </c:pt>
                <c:pt idx="6743">
                  <c:v>-4.2797720365934195E-3</c:v>
                </c:pt>
                <c:pt idx="6744">
                  <c:v>-4.2884348632093059E-3</c:v>
                </c:pt>
                <c:pt idx="6745">
                  <c:v>-4.2985018288795177E-3</c:v>
                </c:pt>
                <c:pt idx="6746">
                  <c:v>-4.3047769541334196E-3</c:v>
                </c:pt>
                <c:pt idx="6747">
                  <c:v>-4.3068434990472994E-3</c:v>
                </c:pt>
                <c:pt idx="6748">
                  <c:v>-4.2822277107422866E-3</c:v>
                </c:pt>
                <c:pt idx="6749">
                  <c:v>-4.3064211332103659E-3</c:v>
                </c:pt>
                <c:pt idx="6750">
                  <c:v>-4.2888907807196426E-3</c:v>
                </c:pt>
                <c:pt idx="6751">
                  <c:v>-4.304412250197529E-3</c:v>
                </c:pt>
                <c:pt idx="6752">
                  <c:v>-4.2906255420332327E-3</c:v>
                </c:pt>
                <c:pt idx="6753">
                  <c:v>-4.3127248959164005E-3</c:v>
                </c:pt>
                <c:pt idx="6754">
                  <c:v>-4.288013423629629E-3</c:v>
                </c:pt>
                <c:pt idx="6755">
                  <c:v>-4.2913105681373111E-3</c:v>
                </c:pt>
                <c:pt idx="6756">
                  <c:v>-4.2932865982032824E-3</c:v>
                </c:pt>
                <c:pt idx="6757">
                  <c:v>-4.2761949268850848E-3</c:v>
                </c:pt>
                <c:pt idx="6758">
                  <c:v>-4.2958614513405593E-3</c:v>
                </c:pt>
                <c:pt idx="6759">
                  <c:v>-4.2791024413213943E-3</c:v>
                </c:pt>
                <c:pt idx="6760">
                  <c:v>-4.2705013688760967E-3</c:v>
                </c:pt>
                <c:pt idx="6761">
                  <c:v>-4.3008357763677811E-3</c:v>
                </c:pt>
                <c:pt idx="6762">
                  <c:v>-4.2938823531550119E-3</c:v>
                </c:pt>
                <c:pt idx="6763">
                  <c:v>-4.3011492626750759E-3</c:v>
                </c:pt>
                <c:pt idx="6764">
                  <c:v>-4.3006328191510634E-3</c:v>
                </c:pt>
                <c:pt idx="6765">
                  <c:v>-4.2922500513539671E-3</c:v>
                </c:pt>
                <c:pt idx="6766">
                  <c:v>-4.2904859274604948E-3</c:v>
                </c:pt>
                <c:pt idx="6767">
                  <c:v>-4.2895498092589404E-3</c:v>
                </c:pt>
                <c:pt idx="6768">
                  <c:v>-4.2993348785620644E-3</c:v>
                </c:pt>
                <c:pt idx="6769">
                  <c:v>-4.3032878980373652E-3</c:v>
                </c:pt>
                <c:pt idx="6770">
                  <c:v>-4.3121410394149099E-3</c:v>
                </c:pt>
                <c:pt idx="6771">
                  <c:v>-4.3011067316965782E-3</c:v>
                </c:pt>
                <c:pt idx="6772">
                  <c:v>-4.3264664693281772E-3</c:v>
                </c:pt>
                <c:pt idx="6773">
                  <c:v>-4.3197363865486137E-3</c:v>
                </c:pt>
                <c:pt idx="6774">
                  <c:v>-4.2808782251724641E-3</c:v>
                </c:pt>
                <c:pt idx="6775">
                  <c:v>-4.2986840101738935E-3</c:v>
                </c:pt>
                <c:pt idx="6776">
                  <c:v>-4.2986714850976491E-3</c:v>
                </c:pt>
                <c:pt idx="6777">
                  <c:v>-4.2908470450895688E-3</c:v>
                </c:pt>
                <c:pt idx="6778">
                  <c:v>-4.3098202285065295E-3</c:v>
                </c:pt>
                <c:pt idx="6779">
                  <c:v>-4.3034856815625374E-3</c:v>
                </c:pt>
                <c:pt idx="6780">
                  <c:v>-4.3456860506784741E-3</c:v>
                </c:pt>
                <c:pt idx="6781">
                  <c:v>-4.3275057167910941E-3</c:v>
                </c:pt>
                <c:pt idx="6782">
                  <c:v>-4.3282971832605552E-3</c:v>
                </c:pt>
                <c:pt idx="6783">
                  <c:v>-4.3380515001152122E-3</c:v>
                </c:pt>
                <c:pt idx="6784">
                  <c:v>-4.3350138978379346E-3</c:v>
                </c:pt>
                <c:pt idx="6785">
                  <c:v>-4.3517437686032686E-3</c:v>
                </c:pt>
                <c:pt idx="6786">
                  <c:v>-4.3156817282879343E-3</c:v>
                </c:pt>
                <c:pt idx="6787">
                  <c:v>-4.3183649494868198E-3</c:v>
                </c:pt>
                <c:pt idx="6788">
                  <c:v>-4.3141481366960003E-3</c:v>
                </c:pt>
                <c:pt idx="6789">
                  <c:v>-4.3435446840557812E-3</c:v>
                </c:pt>
                <c:pt idx="6790">
                  <c:v>-4.3245282573590284E-3</c:v>
                </c:pt>
                <c:pt idx="6791">
                  <c:v>-4.3236926577494292E-3</c:v>
                </c:pt>
                <c:pt idx="6792">
                  <c:v>-4.3155606428279857E-3</c:v>
                </c:pt>
                <c:pt idx="6793">
                  <c:v>-4.312346045126406E-3</c:v>
                </c:pt>
                <c:pt idx="6794">
                  <c:v>-4.3334550190396335E-3</c:v>
                </c:pt>
                <c:pt idx="6795">
                  <c:v>-4.3157516458173454E-3</c:v>
                </c:pt>
                <c:pt idx="6796">
                  <c:v>-4.3132519782732876E-3</c:v>
                </c:pt>
                <c:pt idx="6797">
                  <c:v>-4.3224366760206794E-3</c:v>
                </c:pt>
                <c:pt idx="6798">
                  <c:v>-4.2935879301771885E-3</c:v>
                </c:pt>
                <c:pt idx="6799">
                  <c:v>-4.3154015145808822E-3</c:v>
                </c:pt>
                <c:pt idx="6800">
                  <c:v>-4.3219308236474895E-3</c:v>
                </c:pt>
                <c:pt idx="6801">
                  <c:v>-4.2566271004330783E-3</c:v>
                </c:pt>
                <c:pt idx="6802">
                  <c:v>-4.2883348913227252E-3</c:v>
                </c:pt>
                <c:pt idx="6803">
                  <c:v>-4.3040111178896598E-3</c:v>
                </c:pt>
                <c:pt idx="6804">
                  <c:v>-4.3292155453667656E-3</c:v>
                </c:pt>
                <c:pt idx="6805">
                  <c:v>-4.3357708161523402E-3</c:v>
                </c:pt>
                <c:pt idx="6806">
                  <c:v>-4.3243867733657494E-3</c:v>
                </c:pt>
                <c:pt idx="6807">
                  <c:v>-4.3344400555824763E-3</c:v>
                </c:pt>
                <c:pt idx="6808">
                  <c:v>-4.3313939733812933E-3</c:v>
                </c:pt>
                <c:pt idx="6809">
                  <c:v>-4.306603464400087E-3</c:v>
                </c:pt>
                <c:pt idx="6810">
                  <c:v>-4.3396935302253761E-3</c:v>
                </c:pt>
                <c:pt idx="6811">
                  <c:v>-4.3487540541839705E-3</c:v>
                </c:pt>
                <c:pt idx="6812">
                  <c:v>-4.3602546305434231E-3</c:v>
                </c:pt>
                <c:pt idx="6813">
                  <c:v>-4.36767305478986E-3</c:v>
                </c:pt>
                <c:pt idx="6814">
                  <c:v>-4.3538911119661546E-3</c:v>
                </c:pt>
                <c:pt idx="6815">
                  <c:v>-4.3638191376195777E-3</c:v>
                </c:pt>
                <c:pt idx="6816">
                  <c:v>-4.3534438565885607E-3</c:v>
                </c:pt>
                <c:pt idx="6817">
                  <c:v>-4.3409104408560226E-3</c:v>
                </c:pt>
                <c:pt idx="6818">
                  <c:v>-4.3451406456105901E-3</c:v>
                </c:pt>
                <c:pt idx="6819">
                  <c:v>-4.3550565269417415E-3</c:v>
                </c:pt>
                <c:pt idx="6820">
                  <c:v>-4.3318916457706115E-3</c:v>
                </c:pt>
                <c:pt idx="6821">
                  <c:v>-4.3597454135264804E-3</c:v>
                </c:pt>
                <c:pt idx="6822">
                  <c:v>-4.3410884158523923E-3</c:v>
                </c:pt>
                <c:pt idx="6823">
                  <c:v>-4.3442962107991187E-3</c:v>
                </c:pt>
                <c:pt idx="6824">
                  <c:v>-4.3637088284487081E-3</c:v>
                </c:pt>
                <c:pt idx="6825">
                  <c:v>-4.3151032520180174E-3</c:v>
                </c:pt>
                <c:pt idx="6826">
                  <c:v>-4.3198256472164872E-3</c:v>
                </c:pt>
                <c:pt idx="6827">
                  <c:v>-4.3033002831040406E-3</c:v>
                </c:pt>
                <c:pt idx="6828">
                  <c:v>-4.3087205377853443E-3</c:v>
                </c:pt>
                <c:pt idx="6829">
                  <c:v>-4.3326442106256307E-3</c:v>
                </c:pt>
                <c:pt idx="6830">
                  <c:v>-4.3432192579938205E-3</c:v>
                </c:pt>
                <c:pt idx="6831">
                  <c:v>-4.3416837030252871E-3</c:v>
                </c:pt>
                <c:pt idx="6832">
                  <c:v>-4.3520170560188594E-3</c:v>
                </c:pt>
                <c:pt idx="6833">
                  <c:v>-4.3463369999926877E-3</c:v>
                </c:pt>
                <c:pt idx="6834">
                  <c:v>-4.3488316763553867E-3</c:v>
                </c:pt>
                <c:pt idx="6835">
                  <c:v>-4.3634672647736199E-3</c:v>
                </c:pt>
                <c:pt idx="6836">
                  <c:v>-4.3650431920608246E-3</c:v>
                </c:pt>
                <c:pt idx="6837">
                  <c:v>-4.3614836284564529E-3</c:v>
                </c:pt>
                <c:pt idx="6838">
                  <c:v>-4.33909026781966E-3</c:v>
                </c:pt>
                <c:pt idx="6839">
                  <c:v>-4.3415033044190724E-3</c:v>
                </c:pt>
                <c:pt idx="6840">
                  <c:v>-4.3419581861310853E-3</c:v>
                </c:pt>
                <c:pt idx="6841">
                  <c:v>-4.3554567147100392E-3</c:v>
                </c:pt>
                <c:pt idx="6842">
                  <c:v>-4.3681017133346267E-3</c:v>
                </c:pt>
                <c:pt idx="6843">
                  <c:v>-4.371709057037123E-3</c:v>
                </c:pt>
                <c:pt idx="6844">
                  <c:v>-4.3853470398601433E-3</c:v>
                </c:pt>
                <c:pt idx="6845">
                  <c:v>-4.3884085441804298E-3</c:v>
                </c:pt>
                <c:pt idx="6846">
                  <c:v>-4.3993196624279576E-3</c:v>
                </c:pt>
                <c:pt idx="6847">
                  <c:v>-4.3779081044390891E-3</c:v>
                </c:pt>
                <c:pt idx="6848">
                  <c:v>-4.353327189349547E-3</c:v>
                </c:pt>
                <c:pt idx="6849">
                  <c:v>-4.3651634845958253E-3</c:v>
                </c:pt>
                <c:pt idx="6850">
                  <c:v>-4.3553075758235851E-3</c:v>
                </c:pt>
                <c:pt idx="6851">
                  <c:v>-4.4091829103550789E-3</c:v>
                </c:pt>
                <c:pt idx="6852">
                  <c:v>-4.3926924530578934E-3</c:v>
                </c:pt>
                <c:pt idx="6853">
                  <c:v>-4.3619292494095031E-3</c:v>
                </c:pt>
                <c:pt idx="6854">
                  <c:v>-4.3860479368424991E-3</c:v>
                </c:pt>
                <c:pt idx="6855">
                  <c:v>-4.3720902221875829E-3</c:v>
                </c:pt>
                <c:pt idx="6856">
                  <c:v>-4.3717460979500805E-3</c:v>
                </c:pt>
                <c:pt idx="6857">
                  <c:v>-4.3905368987229802E-3</c:v>
                </c:pt>
                <c:pt idx="6858">
                  <c:v>-4.3686365597550084E-3</c:v>
                </c:pt>
                <c:pt idx="6859">
                  <c:v>-4.3662699224199814E-3</c:v>
                </c:pt>
                <c:pt idx="6860">
                  <c:v>-4.3918354308463475E-3</c:v>
                </c:pt>
                <c:pt idx="6861">
                  <c:v>-4.3900065095521202E-3</c:v>
                </c:pt>
                <c:pt idx="6862">
                  <c:v>-4.3561828211952985E-3</c:v>
                </c:pt>
                <c:pt idx="6863">
                  <c:v>-4.351830245954676E-3</c:v>
                </c:pt>
                <c:pt idx="6864">
                  <c:v>-4.3980674602489512E-3</c:v>
                </c:pt>
                <c:pt idx="6865">
                  <c:v>-4.380807238634067E-3</c:v>
                </c:pt>
                <c:pt idx="6866">
                  <c:v>-4.3944614303546301E-3</c:v>
                </c:pt>
                <c:pt idx="6867">
                  <c:v>-4.3948670064590297E-3</c:v>
                </c:pt>
                <c:pt idx="6868">
                  <c:v>-4.3856324887832148E-3</c:v>
                </c:pt>
                <c:pt idx="6869">
                  <c:v>-4.3774356748269051E-3</c:v>
                </c:pt>
                <c:pt idx="6870">
                  <c:v>-4.3912903865468067E-3</c:v>
                </c:pt>
                <c:pt idx="6871">
                  <c:v>-4.3576746604992141E-3</c:v>
                </c:pt>
                <c:pt idx="6872">
                  <c:v>-4.3799715507973685E-3</c:v>
                </c:pt>
                <c:pt idx="6873">
                  <c:v>-4.3894991138488737E-3</c:v>
                </c:pt>
                <c:pt idx="6874">
                  <c:v>-4.3919729309683372E-3</c:v>
                </c:pt>
                <c:pt idx="6875">
                  <c:v>-4.3887834385383656E-3</c:v>
                </c:pt>
                <c:pt idx="6876">
                  <c:v>-4.3960397493874974E-3</c:v>
                </c:pt>
                <c:pt idx="6877">
                  <c:v>-4.3792308499275394E-3</c:v>
                </c:pt>
                <c:pt idx="6878">
                  <c:v>-4.3817153386954541E-3</c:v>
                </c:pt>
                <c:pt idx="6879">
                  <c:v>-4.3798698131300691E-3</c:v>
                </c:pt>
                <c:pt idx="6880">
                  <c:v>-4.3696803759112951E-3</c:v>
                </c:pt>
                <c:pt idx="6881">
                  <c:v>-4.3887064842972664E-3</c:v>
                </c:pt>
                <c:pt idx="6882">
                  <c:v>-4.3573397208625216E-3</c:v>
                </c:pt>
                <c:pt idx="6883">
                  <c:v>-4.3864583944108124E-3</c:v>
                </c:pt>
                <c:pt idx="6884">
                  <c:v>-4.3549174801327658E-3</c:v>
                </c:pt>
                <c:pt idx="6885">
                  <c:v>-4.3863205660513802E-3</c:v>
                </c:pt>
                <c:pt idx="6886">
                  <c:v>-4.4004623112315596E-3</c:v>
                </c:pt>
                <c:pt idx="6887">
                  <c:v>-4.3732276889019281E-3</c:v>
                </c:pt>
                <c:pt idx="6888">
                  <c:v>-4.4021857815742813E-3</c:v>
                </c:pt>
                <c:pt idx="6889">
                  <c:v>-4.3931637237874929E-3</c:v>
                </c:pt>
                <c:pt idx="6890">
                  <c:v>-4.3998878578261867E-3</c:v>
                </c:pt>
                <c:pt idx="6891">
                  <c:v>-4.3906072296054678E-3</c:v>
                </c:pt>
                <c:pt idx="6892">
                  <c:v>-4.3893749393773647E-3</c:v>
                </c:pt>
                <c:pt idx="6893">
                  <c:v>-4.3943519084852336E-3</c:v>
                </c:pt>
                <c:pt idx="6894">
                  <c:v>-4.3912078456352791E-3</c:v>
                </c:pt>
                <c:pt idx="6895">
                  <c:v>-4.3749063949334744E-3</c:v>
                </c:pt>
                <c:pt idx="6896">
                  <c:v>-4.3804126868857525E-3</c:v>
                </c:pt>
                <c:pt idx="6897">
                  <c:v>-4.4137730133643957E-3</c:v>
                </c:pt>
                <c:pt idx="6898">
                  <c:v>-4.430846293353153E-3</c:v>
                </c:pt>
                <c:pt idx="6899">
                  <c:v>-4.4365243452884045E-3</c:v>
                </c:pt>
                <c:pt idx="6900">
                  <c:v>-4.4139325357367169E-3</c:v>
                </c:pt>
                <c:pt idx="6901">
                  <c:v>-4.4238770104386219E-3</c:v>
                </c:pt>
                <c:pt idx="6902">
                  <c:v>-4.4092973012756298E-3</c:v>
                </c:pt>
                <c:pt idx="6903">
                  <c:v>-4.4338997049147592E-3</c:v>
                </c:pt>
                <c:pt idx="6904">
                  <c:v>-4.4340668994279899E-3</c:v>
                </c:pt>
                <c:pt idx="6905">
                  <c:v>-4.4423306481896924E-3</c:v>
                </c:pt>
                <c:pt idx="6906">
                  <c:v>-4.44986733706543E-3</c:v>
                </c:pt>
                <c:pt idx="6907">
                  <c:v>-4.4209894783509363E-3</c:v>
                </c:pt>
                <c:pt idx="6908">
                  <c:v>-4.4301407823608028E-3</c:v>
                </c:pt>
                <c:pt idx="6909">
                  <c:v>-4.4247209294415247E-3</c:v>
                </c:pt>
                <c:pt idx="6910">
                  <c:v>-4.4758743162495928E-3</c:v>
                </c:pt>
                <c:pt idx="6911">
                  <c:v>-4.4270259253398215E-3</c:v>
                </c:pt>
                <c:pt idx="6912">
                  <c:v>-4.4272831069466327E-3</c:v>
                </c:pt>
                <c:pt idx="6913">
                  <c:v>-4.415454910926972E-3</c:v>
                </c:pt>
                <c:pt idx="6914">
                  <c:v>-4.4238307106542023E-3</c:v>
                </c:pt>
                <c:pt idx="6915">
                  <c:v>-4.3960884985905528E-3</c:v>
                </c:pt>
                <c:pt idx="6916">
                  <c:v>-4.4310864417604475E-3</c:v>
                </c:pt>
                <c:pt idx="6917">
                  <c:v>-4.4324905180818854E-3</c:v>
                </c:pt>
                <c:pt idx="6918">
                  <c:v>-4.4173972711356868E-3</c:v>
                </c:pt>
                <c:pt idx="6919">
                  <c:v>-4.4276204175463249E-3</c:v>
                </c:pt>
                <c:pt idx="6920">
                  <c:v>-4.3960675764049013E-3</c:v>
                </c:pt>
                <c:pt idx="6921">
                  <c:v>-4.4033177567296055E-3</c:v>
                </c:pt>
                <c:pt idx="6922">
                  <c:v>-4.4096506847673593E-3</c:v>
                </c:pt>
                <c:pt idx="6923">
                  <c:v>-4.4167883987067348E-3</c:v>
                </c:pt>
                <c:pt idx="6924">
                  <c:v>-4.40352631204454E-3</c:v>
                </c:pt>
                <c:pt idx="6925">
                  <c:v>-4.384174176919893E-3</c:v>
                </c:pt>
                <c:pt idx="6926">
                  <c:v>-4.4299806393072487E-3</c:v>
                </c:pt>
                <c:pt idx="6927">
                  <c:v>-4.4264108529027315E-3</c:v>
                </c:pt>
                <c:pt idx="6928">
                  <c:v>-4.4249325514976821E-3</c:v>
                </c:pt>
                <c:pt idx="6929">
                  <c:v>-4.441564702030964E-3</c:v>
                </c:pt>
                <c:pt idx="6930">
                  <c:v>-4.4236550530493655E-3</c:v>
                </c:pt>
                <c:pt idx="6931">
                  <c:v>-4.4115927188293474E-3</c:v>
                </c:pt>
                <c:pt idx="6932">
                  <c:v>-4.4133225808047089E-3</c:v>
                </c:pt>
                <c:pt idx="6933">
                  <c:v>-4.4228602374473056E-3</c:v>
                </c:pt>
                <c:pt idx="6934">
                  <c:v>-4.3971116401469411E-3</c:v>
                </c:pt>
                <c:pt idx="6935">
                  <c:v>-4.3968709507504139E-3</c:v>
                </c:pt>
                <c:pt idx="6936">
                  <c:v>-4.3600191311896066E-3</c:v>
                </c:pt>
                <c:pt idx="6937">
                  <c:v>-4.3898945658019774E-3</c:v>
                </c:pt>
                <c:pt idx="6938">
                  <c:v>-4.3933959327596009E-3</c:v>
                </c:pt>
                <c:pt idx="6939">
                  <c:v>-4.4379285228375769E-3</c:v>
                </c:pt>
                <c:pt idx="6940">
                  <c:v>-4.4042603678647327E-3</c:v>
                </c:pt>
                <c:pt idx="6941">
                  <c:v>-4.4426442722615509E-3</c:v>
                </c:pt>
                <c:pt idx="6942">
                  <c:v>-4.4273968448799977E-3</c:v>
                </c:pt>
                <c:pt idx="6943">
                  <c:v>-4.4360683305874025E-3</c:v>
                </c:pt>
                <c:pt idx="6944">
                  <c:v>-4.4139186204409089E-3</c:v>
                </c:pt>
                <c:pt idx="6945">
                  <c:v>-4.4125166909851909E-3</c:v>
                </c:pt>
                <c:pt idx="6946">
                  <c:v>-4.4245324440602765E-3</c:v>
                </c:pt>
                <c:pt idx="6947">
                  <c:v>-4.4133070776678071E-3</c:v>
                </c:pt>
                <c:pt idx="6948">
                  <c:v>-4.3820492356674151E-3</c:v>
                </c:pt>
                <c:pt idx="6949">
                  <c:v>-4.416132476956736E-3</c:v>
                </c:pt>
                <c:pt idx="6950">
                  <c:v>-4.4333340621787835E-3</c:v>
                </c:pt>
                <c:pt idx="6951">
                  <c:v>-4.3888338360630443E-3</c:v>
                </c:pt>
                <c:pt idx="6952">
                  <c:v>-4.4309338405859452E-3</c:v>
                </c:pt>
                <c:pt idx="6953">
                  <c:v>-4.4041182999326077E-3</c:v>
                </c:pt>
                <c:pt idx="6954">
                  <c:v>-4.4011786631525116E-3</c:v>
                </c:pt>
                <c:pt idx="6955">
                  <c:v>-4.3715463894161127E-3</c:v>
                </c:pt>
                <c:pt idx="6956">
                  <c:v>-4.4028541895363418E-3</c:v>
                </c:pt>
                <c:pt idx="6957">
                  <c:v>-4.3908063587676733E-3</c:v>
                </c:pt>
                <c:pt idx="6958">
                  <c:v>-4.413036357786687E-3</c:v>
                </c:pt>
                <c:pt idx="6959">
                  <c:v>-4.4261490244286751E-3</c:v>
                </c:pt>
                <c:pt idx="6960">
                  <c:v>-4.4031733401637295E-3</c:v>
                </c:pt>
                <c:pt idx="6961">
                  <c:v>-4.4226614596987726E-3</c:v>
                </c:pt>
                <c:pt idx="6962">
                  <c:v>-4.4357628159720488E-3</c:v>
                </c:pt>
                <c:pt idx="6963">
                  <c:v>-4.4293346140222784E-3</c:v>
                </c:pt>
                <c:pt idx="6964">
                  <c:v>-4.4294465274490142E-3</c:v>
                </c:pt>
                <c:pt idx="6965">
                  <c:v>-4.3613824988542084E-3</c:v>
                </c:pt>
                <c:pt idx="6966">
                  <c:v>-4.4184025292853257E-3</c:v>
                </c:pt>
                <c:pt idx="6967">
                  <c:v>-4.4384744516359704E-3</c:v>
                </c:pt>
                <c:pt idx="6968">
                  <c:v>-4.4421206993268134E-3</c:v>
                </c:pt>
                <c:pt idx="6969">
                  <c:v>-4.4237448226290997E-3</c:v>
                </c:pt>
                <c:pt idx="6970">
                  <c:v>-4.4370479916076245E-3</c:v>
                </c:pt>
                <c:pt idx="6971">
                  <c:v>-4.448566790223687E-3</c:v>
                </c:pt>
                <c:pt idx="6972">
                  <c:v>-4.4300159603494699E-3</c:v>
                </c:pt>
                <c:pt idx="6973">
                  <c:v>-4.416679794769421E-3</c:v>
                </c:pt>
                <c:pt idx="6974">
                  <c:v>-4.3935287308228535E-3</c:v>
                </c:pt>
                <c:pt idx="6975">
                  <c:v>-4.4147301493255835E-3</c:v>
                </c:pt>
                <c:pt idx="6976">
                  <c:v>-4.4319719405519625E-3</c:v>
                </c:pt>
                <c:pt idx="6977">
                  <c:v>-4.4325590279048902E-3</c:v>
                </c:pt>
                <c:pt idx="6978">
                  <c:v>-4.4393957696836281E-3</c:v>
                </c:pt>
                <c:pt idx="6979">
                  <c:v>-4.4179423758202883E-3</c:v>
                </c:pt>
                <c:pt idx="6980">
                  <c:v>-4.4164082301213822E-3</c:v>
                </c:pt>
                <c:pt idx="6981">
                  <c:v>-4.4414009812437667E-3</c:v>
                </c:pt>
                <c:pt idx="6982">
                  <c:v>-4.4383968696500966E-3</c:v>
                </c:pt>
                <c:pt idx="6983">
                  <c:v>-4.4341843056907495E-3</c:v>
                </c:pt>
                <c:pt idx="6984">
                  <c:v>-4.4299756959023072E-3</c:v>
                </c:pt>
                <c:pt idx="6985">
                  <c:v>-4.4329723358308686E-3</c:v>
                </c:pt>
                <c:pt idx="6986">
                  <c:v>-4.4282091495051424E-3</c:v>
                </c:pt>
                <c:pt idx="6987">
                  <c:v>-4.3631876411506336E-3</c:v>
                </c:pt>
                <c:pt idx="6988">
                  <c:v>-4.412122408046045E-3</c:v>
                </c:pt>
                <c:pt idx="6989">
                  <c:v>-4.4302400471012996E-3</c:v>
                </c:pt>
                <c:pt idx="6990">
                  <c:v>-4.4135169696185583E-3</c:v>
                </c:pt>
                <c:pt idx="6991">
                  <c:v>-4.4150551781103591E-3</c:v>
                </c:pt>
                <c:pt idx="6992">
                  <c:v>-4.4128054167338763E-3</c:v>
                </c:pt>
                <c:pt idx="6993">
                  <c:v>-4.4500931847478867E-3</c:v>
                </c:pt>
                <c:pt idx="6994">
                  <c:v>-4.4448870224730918E-3</c:v>
                </c:pt>
                <c:pt idx="6995">
                  <c:v>-4.3878475523303683E-3</c:v>
                </c:pt>
                <c:pt idx="6996">
                  <c:v>-4.4142782855718082E-3</c:v>
                </c:pt>
                <c:pt idx="6997">
                  <c:v>-4.4428998022884598E-3</c:v>
                </c:pt>
                <c:pt idx="6998">
                  <c:v>-4.4302046618787836E-3</c:v>
                </c:pt>
                <c:pt idx="6999">
                  <c:v>-4.44205502586503E-3</c:v>
                </c:pt>
                <c:pt idx="7000">
                  <c:v>-4.4258335024066967E-3</c:v>
                </c:pt>
                <c:pt idx="7001">
                  <c:v>-4.4153418749237608E-3</c:v>
                </c:pt>
                <c:pt idx="7002">
                  <c:v>-4.4422417654683775E-3</c:v>
                </c:pt>
                <c:pt idx="7003">
                  <c:v>-4.418516156537918E-3</c:v>
                </c:pt>
                <c:pt idx="7004">
                  <c:v>-4.4540203644556804E-3</c:v>
                </c:pt>
                <c:pt idx="7005">
                  <c:v>-4.4526880010427039E-3</c:v>
                </c:pt>
                <c:pt idx="7006">
                  <c:v>-4.4437911975462119E-3</c:v>
                </c:pt>
                <c:pt idx="7007">
                  <c:v>-4.4505665006154228E-3</c:v>
                </c:pt>
                <c:pt idx="7008">
                  <c:v>-4.4232221409956172E-3</c:v>
                </c:pt>
                <c:pt idx="7009">
                  <c:v>-4.4053686794589897E-3</c:v>
                </c:pt>
                <c:pt idx="7010">
                  <c:v>-4.4260671768448267E-3</c:v>
                </c:pt>
                <c:pt idx="7011">
                  <c:v>-4.4386150973170432E-3</c:v>
                </c:pt>
                <c:pt idx="7012">
                  <c:v>-4.4194448516685081E-3</c:v>
                </c:pt>
                <c:pt idx="7013">
                  <c:v>-4.4423269059742573E-3</c:v>
                </c:pt>
                <c:pt idx="7014">
                  <c:v>-4.4233806625141071E-3</c:v>
                </c:pt>
                <c:pt idx="7015">
                  <c:v>-4.4337503035137551E-3</c:v>
                </c:pt>
                <c:pt idx="7016">
                  <c:v>-4.4528158695587407E-3</c:v>
                </c:pt>
                <c:pt idx="7017">
                  <c:v>-4.4553175421938197E-3</c:v>
                </c:pt>
                <c:pt idx="7018">
                  <c:v>-4.4223258941313275E-3</c:v>
                </c:pt>
                <c:pt idx="7019">
                  <c:v>-4.4501077876681963E-3</c:v>
                </c:pt>
                <c:pt idx="7020">
                  <c:v>-4.3943534696392426E-3</c:v>
                </c:pt>
                <c:pt idx="7021">
                  <c:v>-4.3821075985007018E-3</c:v>
                </c:pt>
                <c:pt idx="7022">
                  <c:v>-4.4204900230044447E-3</c:v>
                </c:pt>
                <c:pt idx="7023">
                  <c:v>-4.3951031096466937E-3</c:v>
                </c:pt>
                <c:pt idx="7024">
                  <c:v>-4.4251299154241357E-3</c:v>
                </c:pt>
                <c:pt idx="7025">
                  <c:v>-4.3926893220931039E-3</c:v>
                </c:pt>
                <c:pt idx="7026">
                  <c:v>-4.4250924020018739E-3</c:v>
                </c:pt>
                <c:pt idx="7027">
                  <c:v>-4.4588485831197231E-3</c:v>
                </c:pt>
                <c:pt idx="7028">
                  <c:v>-4.4494853922483479E-3</c:v>
                </c:pt>
                <c:pt idx="7029">
                  <c:v>-4.3868408063950414E-3</c:v>
                </c:pt>
                <c:pt idx="7030">
                  <c:v>-4.3881833599960706E-3</c:v>
                </c:pt>
                <c:pt idx="7031">
                  <c:v>-4.3943044343280257E-3</c:v>
                </c:pt>
                <c:pt idx="7032">
                  <c:v>-4.3950285819613806E-3</c:v>
                </c:pt>
                <c:pt idx="7033">
                  <c:v>-4.3831560565353398E-3</c:v>
                </c:pt>
                <c:pt idx="7034">
                  <c:v>-4.4221296731023286E-3</c:v>
                </c:pt>
                <c:pt idx="7035">
                  <c:v>-4.4285941901829363E-3</c:v>
                </c:pt>
                <c:pt idx="7036">
                  <c:v>-4.4240588844928807E-3</c:v>
                </c:pt>
                <c:pt idx="7037">
                  <c:v>-4.456651842070971E-3</c:v>
                </c:pt>
                <c:pt idx="7038">
                  <c:v>-4.4736005229581832E-3</c:v>
                </c:pt>
                <c:pt idx="7039">
                  <c:v>-4.4291077160775096E-3</c:v>
                </c:pt>
                <c:pt idx="7040">
                  <c:v>-4.452140080634626E-3</c:v>
                </c:pt>
                <c:pt idx="7041">
                  <c:v>-4.4375107767849302E-3</c:v>
                </c:pt>
                <c:pt idx="7042">
                  <c:v>-4.4216052972492108E-3</c:v>
                </c:pt>
                <c:pt idx="7043">
                  <c:v>-4.4258681147996753E-3</c:v>
                </c:pt>
                <c:pt idx="7044">
                  <c:v>-4.4331526164060305E-3</c:v>
                </c:pt>
                <c:pt idx="7045">
                  <c:v>-4.4437468630196802E-3</c:v>
                </c:pt>
                <c:pt idx="7046">
                  <c:v>-4.4523967524733137E-3</c:v>
                </c:pt>
                <c:pt idx="7047">
                  <c:v>-4.4479051290637582E-3</c:v>
                </c:pt>
                <c:pt idx="7048">
                  <c:v>-4.4407637937953276E-3</c:v>
                </c:pt>
                <c:pt idx="7049">
                  <c:v>-4.4848162299502958E-3</c:v>
                </c:pt>
                <c:pt idx="7050">
                  <c:v>-4.4793449316748567E-3</c:v>
                </c:pt>
                <c:pt idx="7051">
                  <c:v>-4.475284653637928E-3</c:v>
                </c:pt>
                <c:pt idx="7052">
                  <c:v>-4.4947845423878342E-3</c:v>
                </c:pt>
                <c:pt idx="7053">
                  <c:v>-4.5326258482375134E-3</c:v>
                </c:pt>
                <c:pt idx="7054">
                  <c:v>-4.3889859751453141E-3</c:v>
                </c:pt>
                <c:pt idx="7055">
                  <c:v>-4.47044473496447E-3</c:v>
                </c:pt>
                <c:pt idx="7056">
                  <c:v>-4.4583602081104106E-3</c:v>
                </c:pt>
                <c:pt idx="7057">
                  <c:v>-4.4848502968126668E-3</c:v>
                </c:pt>
                <c:pt idx="7058">
                  <c:v>-4.4688486081769568E-3</c:v>
                </c:pt>
                <c:pt idx="7059">
                  <c:v>-4.4415682798592702E-3</c:v>
                </c:pt>
                <c:pt idx="7060">
                  <c:v>-4.4517330031013467E-3</c:v>
                </c:pt>
                <c:pt idx="7061">
                  <c:v>-4.4566220095591568E-3</c:v>
                </c:pt>
                <c:pt idx="7062">
                  <c:v>-4.4791463497515435E-3</c:v>
                </c:pt>
                <c:pt idx="7063">
                  <c:v>-4.4995182944731812E-3</c:v>
                </c:pt>
                <c:pt idx="7064">
                  <c:v>-4.5250914484088987E-3</c:v>
                </c:pt>
                <c:pt idx="7065">
                  <c:v>-4.5163993596742877E-3</c:v>
                </c:pt>
                <c:pt idx="7066">
                  <c:v>-4.4799128096299403E-3</c:v>
                </c:pt>
                <c:pt idx="7067">
                  <c:v>-4.4635350753000624E-3</c:v>
                </c:pt>
                <c:pt idx="7068">
                  <c:v>-4.4919742148232002E-3</c:v>
                </c:pt>
                <c:pt idx="7069">
                  <c:v>-4.5084637429385439E-3</c:v>
                </c:pt>
                <c:pt idx="7070">
                  <c:v>-4.4863846045272125E-3</c:v>
                </c:pt>
                <c:pt idx="7071">
                  <c:v>-4.5107777395750961E-3</c:v>
                </c:pt>
                <c:pt idx="7072">
                  <c:v>-4.5301090128058597E-3</c:v>
                </c:pt>
                <c:pt idx="7073">
                  <c:v>-4.5162796306646982E-3</c:v>
                </c:pt>
                <c:pt idx="7074">
                  <c:v>-4.4937625701130211E-3</c:v>
                </c:pt>
                <c:pt idx="7075">
                  <c:v>-4.4675167769441509E-3</c:v>
                </c:pt>
                <c:pt idx="7076">
                  <c:v>-4.4584417995118019E-3</c:v>
                </c:pt>
                <c:pt idx="7077">
                  <c:v>-4.4738726904278645E-3</c:v>
                </c:pt>
                <c:pt idx="7078">
                  <c:v>-4.4758262330772134E-3</c:v>
                </c:pt>
                <c:pt idx="7079">
                  <c:v>-4.4640307637033019E-3</c:v>
                </c:pt>
                <c:pt idx="7080">
                  <c:v>-4.500231811363848E-3</c:v>
                </c:pt>
                <c:pt idx="7081">
                  <c:v>-4.4297158249082527E-3</c:v>
                </c:pt>
                <c:pt idx="7082">
                  <c:v>-4.4655877233074149E-3</c:v>
                </c:pt>
                <c:pt idx="7083">
                  <c:v>-4.4592165415940381E-3</c:v>
                </c:pt>
                <c:pt idx="7084">
                  <c:v>-4.492611937563484E-3</c:v>
                </c:pt>
                <c:pt idx="7085">
                  <c:v>-4.5289028004964725E-3</c:v>
                </c:pt>
                <c:pt idx="7086">
                  <c:v>-4.4935582717903428E-3</c:v>
                </c:pt>
                <c:pt idx="7087">
                  <c:v>-4.5006864179026407E-3</c:v>
                </c:pt>
                <c:pt idx="7088">
                  <c:v>-4.5223442288431495E-3</c:v>
                </c:pt>
                <c:pt idx="7089">
                  <c:v>-4.4969672042569327E-3</c:v>
                </c:pt>
                <c:pt idx="7090">
                  <c:v>-4.5347420881179457E-3</c:v>
                </c:pt>
                <c:pt idx="7091">
                  <c:v>-4.4862407116384746E-3</c:v>
                </c:pt>
                <c:pt idx="7092">
                  <c:v>-4.5206635893146087E-3</c:v>
                </c:pt>
                <c:pt idx="7093">
                  <c:v>-4.4941073223249218E-3</c:v>
                </c:pt>
                <c:pt idx="7094">
                  <c:v>-4.5067463189682111E-3</c:v>
                </c:pt>
                <c:pt idx="7095">
                  <c:v>-4.4875140175897549E-3</c:v>
                </c:pt>
                <c:pt idx="7096">
                  <c:v>-4.4867814185532836E-3</c:v>
                </c:pt>
                <c:pt idx="7097">
                  <c:v>-4.4924476395067671E-3</c:v>
                </c:pt>
                <c:pt idx="7098">
                  <c:v>-4.5131343194938006E-3</c:v>
                </c:pt>
                <c:pt idx="7099">
                  <c:v>-4.5033954343628186E-3</c:v>
                </c:pt>
                <c:pt idx="7100">
                  <c:v>-4.5233284510017013E-3</c:v>
                </c:pt>
                <c:pt idx="7101">
                  <c:v>-4.5349157979441175E-3</c:v>
                </c:pt>
                <c:pt idx="7102">
                  <c:v>-4.519529954412827E-3</c:v>
                </c:pt>
                <c:pt idx="7103">
                  <c:v>-4.4863032247164682E-3</c:v>
                </c:pt>
                <c:pt idx="7104">
                  <c:v>-4.498789450039703E-3</c:v>
                </c:pt>
                <c:pt idx="7105">
                  <c:v>-4.4967294394452828E-3</c:v>
                </c:pt>
                <c:pt idx="7106">
                  <c:v>-4.5160190551027822E-3</c:v>
                </c:pt>
                <c:pt idx="7107">
                  <c:v>-4.5074457136404971E-3</c:v>
                </c:pt>
                <c:pt idx="7108">
                  <c:v>-4.4973254933206377E-3</c:v>
                </c:pt>
                <c:pt idx="7109">
                  <c:v>-4.4648859130487443E-3</c:v>
                </c:pt>
                <c:pt idx="7110">
                  <c:v>-4.4556515784687067E-3</c:v>
                </c:pt>
                <c:pt idx="7111">
                  <c:v>-4.4882371118008871E-3</c:v>
                </c:pt>
                <c:pt idx="7112">
                  <c:v>-4.4982750812271365E-3</c:v>
                </c:pt>
                <c:pt idx="7113">
                  <c:v>-4.4932741429544384E-3</c:v>
                </c:pt>
                <c:pt idx="7114">
                  <c:v>-4.4891814811434958E-3</c:v>
                </c:pt>
                <c:pt idx="7115">
                  <c:v>-4.4813133984804047E-3</c:v>
                </c:pt>
                <c:pt idx="7116">
                  <c:v>-4.4861170789011438E-3</c:v>
                </c:pt>
                <c:pt idx="7117">
                  <c:v>-4.488148990726807E-3</c:v>
                </c:pt>
                <c:pt idx="7118">
                  <c:v>-4.4903444520482056E-3</c:v>
                </c:pt>
                <c:pt idx="7119">
                  <c:v>-4.4974953967682994E-3</c:v>
                </c:pt>
                <c:pt idx="7120">
                  <c:v>-4.4915660267640977E-3</c:v>
                </c:pt>
                <c:pt idx="7121">
                  <c:v>-4.4893139830231698E-3</c:v>
                </c:pt>
                <c:pt idx="7122">
                  <c:v>-4.493856070937669E-3</c:v>
                </c:pt>
                <c:pt idx="7123">
                  <c:v>-4.4819433693640042E-3</c:v>
                </c:pt>
                <c:pt idx="7124">
                  <c:v>-4.5194041441804361E-3</c:v>
                </c:pt>
                <c:pt idx="7125">
                  <c:v>-4.5136068226791625E-3</c:v>
                </c:pt>
                <c:pt idx="7126">
                  <c:v>-4.5111034625497691E-3</c:v>
                </c:pt>
                <c:pt idx="7127">
                  <c:v>-4.5228933814688991E-3</c:v>
                </c:pt>
                <c:pt idx="7128">
                  <c:v>-4.5192439631098853E-3</c:v>
                </c:pt>
                <c:pt idx="7129">
                  <c:v>-4.5000580091615217E-3</c:v>
                </c:pt>
                <c:pt idx="7130">
                  <c:v>-4.5173036205592917E-3</c:v>
                </c:pt>
                <c:pt idx="7131">
                  <c:v>-4.481406541629443E-3</c:v>
                </c:pt>
                <c:pt idx="7132">
                  <c:v>-4.4991303245011469E-3</c:v>
                </c:pt>
                <c:pt idx="7133">
                  <c:v>-4.4819401576411295E-3</c:v>
                </c:pt>
                <c:pt idx="7134">
                  <c:v>-4.4223343367886482E-3</c:v>
                </c:pt>
                <c:pt idx="7135">
                  <c:v>-4.4411443412152663E-3</c:v>
                </c:pt>
                <c:pt idx="7136">
                  <c:v>-4.4690981076839663E-3</c:v>
                </c:pt>
                <c:pt idx="7137">
                  <c:v>-4.4914958726460829E-3</c:v>
                </c:pt>
                <c:pt idx="7138">
                  <c:v>-4.5057715884698566E-3</c:v>
                </c:pt>
                <c:pt idx="7139">
                  <c:v>-4.5157890085584171E-3</c:v>
                </c:pt>
                <c:pt idx="7140">
                  <c:v>-4.5221566384691823E-3</c:v>
                </c:pt>
                <c:pt idx="7141">
                  <c:v>-4.5184287970310892E-3</c:v>
                </c:pt>
                <c:pt idx="7142">
                  <c:v>-4.5293500007101721E-3</c:v>
                </c:pt>
                <c:pt idx="7143">
                  <c:v>-4.499339679385689E-3</c:v>
                </c:pt>
                <c:pt idx="7144">
                  <c:v>-4.5064601209329445E-3</c:v>
                </c:pt>
                <c:pt idx="7145">
                  <c:v>-4.5124583515256831E-3</c:v>
                </c:pt>
                <c:pt idx="7146">
                  <c:v>-4.5328421285311974E-3</c:v>
                </c:pt>
                <c:pt idx="7147">
                  <c:v>-4.5260537432626324E-3</c:v>
                </c:pt>
                <c:pt idx="7148">
                  <c:v>-4.5436451387231595E-3</c:v>
                </c:pt>
                <c:pt idx="7149">
                  <c:v>-4.5410389393210739E-3</c:v>
                </c:pt>
                <c:pt idx="7150">
                  <c:v>-4.5496096578303124E-3</c:v>
                </c:pt>
                <c:pt idx="7151">
                  <c:v>-4.5306224805919722E-3</c:v>
                </c:pt>
                <c:pt idx="7152">
                  <c:v>-4.5233018033831712E-3</c:v>
                </c:pt>
                <c:pt idx="7153">
                  <c:v>-4.5555096626523446E-3</c:v>
                </c:pt>
                <c:pt idx="7154">
                  <c:v>-4.5168308472097836E-3</c:v>
                </c:pt>
                <c:pt idx="7155">
                  <c:v>-4.5211587304993259E-3</c:v>
                </c:pt>
                <c:pt idx="7156">
                  <c:v>-4.5381614831304738E-3</c:v>
                </c:pt>
                <c:pt idx="7157">
                  <c:v>-4.5447464991795507E-3</c:v>
                </c:pt>
                <c:pt idx="7158">
                  <c:v>-4.5580101128244645E-3</c:v>
                </c:pt>
                <c:pt idx="7159">
                  <c:v>-4.5310962306945798E-3</c:v>
                </c:pt>
                <c:pt idx="7160">
                  <c:v>-4.5564085141831315E-3</c:v>
                </c:pt>
                <c:pt idx="7161">
                  <c:v>-4.5407042738918558E-3</c:v>
                </c:pt>
                <c:pt idx="7162">
                  <c:v>-4.5035570790911798E-3</c:v>
                </c:pt>
                <c:pt idx="7163">
                  <c:v>-4.530596429265522E-3</c:v>
                </c:pt>
                <c:pt idx="7164">
                  <c:v>-4.5417702110809735E-3</c:v>
                </c:pt>
                <c:pt idx="7165">
                  <c:v>-4.534891098775258E-3</c:v>
                </c:pt>
                <c:pt idx="7166">
                  <c:v>-4.5455418619940622E-3</c:v>
                </c:pt>
                <c:pt idx="7167">
                  <c:v>-4.5147354524775708E-3</c:v>
                </c:pt>
                <c:pt idx="7168">
                  <c:v>-4.5237902394477843E-3</c:v>
                </c:pt>
                <c:pt idx="7169">
                  <c:v>-4.5177421364882148E-3</c:v>
                </c:pt>
                <c:pt idx="7170">
                  <c:v>-4.5251327871292128E-3</c:v>
                </c:pt>
                <c:pt idx="7171">
                  <c:v>-4.5418027681017256E-3</c:v>
                </c:pt>
                <c:pt idx="7172">
                  <c:v>-4.5228707054321676E-3</c:v>
                </c:pt>
                <c:pt idx="7173">
                  <c:v>-4.5292035198359008E-3</c:v>
                </c:pt>
                <c:pt idx="7174">
                  <c:v>-4.5329262717598035E-3</c:v>
                </c:pt>
                <c:pt idx="7175">
                  <c:v>-4.5605989606685429E-3</c:v>
                </c:pt>
                <c:pt idx="7176">
                  <c:v>-4.5392271162141735E-3</c:v>
                </c:pt>
                <c:pt idx="7177">
                  <c:v>-4.5269345991717641E-3</c:v>
                </c:pt>
                <c:pt idx="7178">
                  <c:v>-4.5483229528720552E-3</c:v>
                </c:pt>
                <c:pt idx="7179">
                  <c:v>-4.5209271943951329E-3</c:v>
                </c:pt>
                <c:pt idx="7180">
                  <c:v>-4.5396512484704738E-3</c:v>
                </c:pt>
                <c:pt idx="7181">
                  <c:v>-4.5095484137057168E-3</c:v>
                </c:pt>
                <c:pt idx="7182">
                  <c:v>-4.5363203096302953E-3</c:v>
                </c:pt>
                <c:pt idx="7183">
                  <c:v>-4.5298345163721498E-3</c:v>
                </c:pt>
                <c:pt idx="7184">
                  <c:v>-4.5298089791282097E-3</c:v>
                </c:pt>
                <c:pt idx="7185">
                  <c:v>-4.512024755507724E-3</c:v>
                </c:pt>
                <c:pt idx="7186">
                  <c:v>-4.5422289770449013E-3</c:v>
                </c:pt>
                <c:pt idx="7187">
                  <c:v>-4.4559877525832264E-3</c:v>
                </c:pt>
                <c:pt idx="7188">
                  <c:v>-4.4886849331235964E-3</c:v>
                </c:pt>
                <c:pt idx="7189">
                  <c:v>-4.5172846392046344E-3</c:v>
                </c:pt>
                <c:pt idx="7190">
                  <c:v>-4.483617028210961E-3</c:v>
                </c:pt>
                <c:pt idx="7191">
                  <c:v>-4.4463314739743914E-3</c:v>
                </c:pt>
                <c:pt idx="7192">
                  <c:v>-4.4281229963800241E-3</c:v>
                </c:pt>
                <c:pt idx="7193">
                  <c:v>-4.4719455797691769E-3</c:v>
                </c:pt>
                <c:pt idx="7194">
                  <c:v>-4.4988477571796266E-3</c:v>
                </c:pt>
                <c:pt idx="7195">
                  <c:v>-4.4768271008418228E-3</c:v>
                </c:pt>
                <c:pt idx="7196">
                  <c:v>-4.4651848669690405E-3</c:v>
                </c:pt>
                <c:pt idx="7197">
                  <c:v>-4.3888327213479923E-3</c:v>
                </c:pt>
                <c:pt idx="7198">
                  <c:v>-4.4392777160264145E-3</c:v>
                </c:pt>
                <c:pt idx="7199">
                  <c:v>-4.4585829065626557E-3</c:v>
                </c:pt>
                <c:pt idx="7200">
                  <c:v>-4.4703744480939535E-3</c:v>
                </c:pt>
                <c:pt idx="7201">
                  <c:v>-4.498911428854736E-3</c:v>
                </c:pt>
                <c:pt idx="7202">
                  <c:v>-4.518452251740736E-3</c:v>
                </c:pt>
                <c:pt idx="7203">
                  <c:v>-4.51066199766623E-3</c:v>
                </c:pt>
                <c:pt idx="7204">
                  <c:v>-4.4825502825835998E-3</c:v>
                </c:pt>
                <c:pt idx="7205">
                  <c:v>-4.5160194593130421E-3</c:v>
                </c:pt>
                <c:pt idx="7206">
                  <c:v>-4.5113539554005192E-3</c:v>
                </c:pt>
                <c:pt idx="7207">
                  <c:v>-4.5008056951620625E-3</c:v>
                </c:pt>
                <c:pt idx="7208">
                  <c:v>-4.5014350785312759E-3</c:v>
                </c:pt>
                <c:pt idx="7209">
                  <c:v>-4.4607510985083827E-3</c:v>
                </c:pt>
                <c:pt idx="7210">
                  <c:v>-4.496940275052764E-3</c:v>
                </c:pt>
                <c:pt idx="7211">
                  <c:v>-4.4616587060838818E-3</c:v>
                </c:pt>
                <c:pt idx="7212">
                  <c:v>-4.4874668235392028E-3</c:v>
                </c:pt>
                <c:pt idx="7213">
                  <c:v>-4.5022048537394005E-3</c:v>
                </c:pt>
                <c:pt idx="7214">
                  <c:v>-4.4875589529351865E-3</c:v>
                </c:pt>
                <c:pt idx="7215">
                  <c:v>-4.4730894982846353E-3</c:v>
                </c:pt>
                <c:pt idx="7216">
                  <c:v>-4.4587344179943733E-3</c:v>
                </c:pt>
                <c:pt idx="7217">
                  <c:v>-4.4910941007212067E-3</c:v>
                </c:pt>
                <c:pt idx="7218">
                  <c:v>-4.5008617850770235E-3</c:v>
                </c:pt>
                <c:pt idx="7219">
                  <c:v>-4.4999799432203979E-3</c:v>
                </c:pt>
                <c:pt idx="7220">
                  <c:v>-4.4962733059958392E-3</c:v>
                </c:pt>
                <c:pt idx="7221">
                  <c:v>-4.5191777734247315E-3</c:v>
                </c:pt>
                <c:pt idx="7222">
                  <c:v>-4.4860303424486105E-3</c:v>
                </c:pt>
                <c:pt idx="7223">
                  <c:v>-4.4860669845758656E-3</c:v>
                </c:pt>
                <c:pt idx="7224">
                  <c:v>-4.5056409295570138E-3</c:v>
                </c:pt>
                <c:pt idx="7225">
                  <c:v>-4.4812139042615861E-3</c:v>
                </c:pt>
                <c:pt idx="7226">
                  <c:v>-4.4853359750814982E-3</c:v>
                </c:pt>
                <c:pt idx="7227">
                  <c:v>-4.4739354245633498E-3</c:v>
                </c:pt>
                <c:pt idx="7228">
                  <c:v>-4.4869656772268986E-3</c:v>
                </c:pt>
                <c:pt idx="7229">
                  <c:v>-4.4979498070679283E-3</c:v>
                </c:pt>
                <c:pt idx="7230">
                  <c:v>-4.5032473657821105E-3</c:v>
                </c:pt>
                <c:pt idx="7231">
                  <c:v>-4.5035310870216259E-3</c:v>
                </c:pt>
                <c:pt idx="7232">
                  <c:v>-4.50308007863738E-3</c:v>
                </c:pt>
                <c:pt idx="7233">
                  <c:v>-4.4866468539796782E-3</c:v>
                </c:pt>
                <c:pt idx="7234">
                  <c:v>-4.467994628608583E-3</c:v>
                </c:pt>
                <c:pt idx="7235">
                  <c:v>-4.5086677442974926E-3</c:v>
                </c:pt>
                <c:pt idx="7236">
                  <c:v>-4.4891549688394431E-3</c:v>
                </c:pt>
                <c:pt idx="7237">
                  <c:v>-4.49113867074067E-3</c:v>
                </c:pt>
                <c:pt idx="7238">
                  <c:v>-4.4714126775779236E-3</c:v>
                </c:pt>
                <c:pt idx="7239">
                  <c:v>-4.5064722823038523E-3</c:v>
                </c:pt>
                <c:pt idx="7240">
                  <c:v>-4.5051399740591649E-3</c:v>
                </c:pt>
                <c:pt idx="7241">
                  <c:v>-4.5285070950554385E-3</c:v>
                </c:pt>
                <c:pt idx="7242">
                  <c:v>-4.497130771143729E-3</c:v>
                </c:pt>
                <c:pt idx="7243">
                  <c:v>-4.4830107523838331E-3</c:v>
                </c:pt>
                <c:pt idx="7244">
                  <c:v>-4.508810952278018E-3</c:v>
                </c:pt>
                <c:pt idx="7245">
                  <c:v>-4.4966329904980035E-3</c:v>
                </c:pt>
                <c:pt idx="7246">
                  <c:v>-4.4972641376403652E-3</c:v>
                </c:pt>
                <c:pt idx="7247">
                  <c:v>-4.5060543581977508E-3</c:v>
                </c:pt>
                <c:pt idx="7248">
                  <c:v>-4.5329627541363894E-3</c:v>
                </c:pt>
                <c:pt idx="7249">
                  <c:v>-4.5320534022615213E-3</c:v>
                </c:pt>
                <c:pt idx="7250">
                  <c:v>-4.5383904681757462E-3</c:v>
                </c:pt>
                <c:pt idx="7251">
                  <c:v>-4.5319623531995482E-3</c:v>
                </c:pt>
                <c:pt idx="7252">
                  <c:v>-4.5372793771060157E-3</c:v>
                </c:pt>
                <c:pt idx="7253">
                  <c:v>-4.5551672805351608E-3</c:v>
                </c:pt>
                <c:pt idx="7254">
                  <c:v>-4.5289235392677882E-3</c:v>
                </c:pt>
                <c:pt idx="7255">
                  <c:v>-4.5350679664307673E-3</c:v>
                </c:pt>
                <c:pt idx="7256">
                  <c:v>-4.5337152908351526E-3</c:v>
                </c:pt>
                <c:pt idx="7257">
                  <c:v>-4.5341567152070638E-3</c:v>
                </c:pt>
                <c:pt idx="7258">
                  <c:v>-4.5262275488270392E-3</c:v>
                </c:pt>
                <c:pt idx="7259">
                  <c:v>-4.5241828108133339E-3</c:v>
                </c:pt>
                <c:pt idx="7260">
                  <c:v>-4.5583445720127017E-3</c:v>
                </c:pt>
                <c:pt idx="7261">
                  <c:v>-4.4936237140507694E-3</c:v>
                </c:pt>
                <c:pt idx="7262">
                  <c:v>-4.5116634290333947E-3</c:v>
                </c:pt>
                <c:pt idx="7263">
                  <c:v>-4.5496647523127782E-3</c:v>
                </c:pt>
                <c:pt idx="7264">
                  <c:v>-4.5654486996343962E-3</c:v>
                </c:pt>
                <c:pt idx="7265">
                  <c:v>-4.5301123771114542E-3</c:v>
                </c:pt>
                <c:pt idx="7266">
                  <c:v>-4.5494791355031846E-3</c:v>
                </c:pt>
                <c:pt idx="7267">
                  <c:v>-4.5294840754900477E-3</c:v>
                </c:pt>
                <c:pt idx="7268">
                  <c:v>-4.5397558845937996E-3</c:v>
                </c:pt>
                <c:pt idx="7269">
                  <c:v>-4.5297877483955751E-3</c:v>
                </c:pt>
                <c:pt idx="7270">
                  <c:v>-4.5348020074137295E-3</c:v>
                </c:pt>
                <c:pt idx="7271">
                  <c:v>-4.5387527312502167E-3</c:v>
                </c:pt>
                <c:pt idx="7272">
                  <c:v>-4.5535420957337532E-3</c:v>
                </c:pt>
                <c:pt idx="7273">
                  <c:v>-4.5584893676648593E-3</c:v>
                </c:pt>
                <c:pt idx="7274">
                  <c:v>-4.560816353898621E-3</c:v>
                </c:pt>
                <c:pt idx="7275">
                  <c:v>-4.5330892840091275E-3</c:v>
                </c:pt>
                <c:pt idx="7276">
                  <c:v>-4.5328429016130763E-3</c:v>
                </c:pt>
                <c:pt idx="7277">
                  <c:v>-4.5294015902539652E-3</c:v>
                </c:pt>
                <c:pt idx="7278">
                  <c:v>-4.5707389562634447E-3</c:v>
                </c:pt>
                <c:pt idx="7279">
                  <c:v>-4.5024867668633393E-3</c:v>
                </c:pt>
                <c:pt idx="7280">
                  <c:v>-4.5222300689718329E-3</c:v>
                </c:pt>
                <c:pt idx="7281">
                  <c:v>-4.5163192849473422E-3</c:v>
                </c:pt>
                <c:pt idx="7282">
                  <c:v>-4.5592404595475155E-3</c:v>
                </c:pt>
                <c:pt idx="7283">
                  <c:v>-4.5601819850198833E-3</c:v>
                </c:pt>
                <c:pt idx="7284">
                  <c:v>-4.5493745243246793E-3</c:v>
                </c:pt>
                <c:pt idx="7285">
                  <c:v>-4.5614515224848794E-3</c:v>
                </c:pt>
                <c:pt idx="7286">
                  <c:v>-4.5550288621119348E-3</c:v>
                </c:pt>
                <c:pt idx="7287">
                  <c:v>-4.5575121774732988E-3</c:v>
                </c:pt>
                <c:pt idx="7288">
                  <c:v>-4.5335611890554234E-3</c:v>
                </c:pt>
                <c:pt idx="7289">
                  <c:v>-4.5453079274796384E-3</c:v>
                </c:pt>
                <c:pt idx="7290">
                  <c:v>-4.5631242051110124E-3</c:v>
                </c:pt>
                <c:pt idx="7291">
                  <c:v>-4.5368323820608285E-3</c:v>
                </c:pt>
                <c:pt idx="7292">
                  <c:v>-4.5726875603898914E-3</c:v>
                </c:pt>
                <c:pt idx="7293">
                  <c:v>-4.5927073061457725E-3</c:v>
                </c:pt>
                <c:pt idx="7294">
                  <c:v>-4.5815201667613057E-3</c:v>
                </c:pt>
                <c:pt idx="7295">
                  <c:v>-4.6193668979340836E-3</c:v>
                </c:pt>
                <c:pt idx="7296">
                  <c:v>-4.5624630278362707E-3</c:v>
                </c:pt>
                <c:pt idx="7297">
                  <c:v>-4.5726727726592394E-3</c:v>
                </c:pt>
                <c:pt idx="7298">
                  <c:v>-4.5913662958647324E-3</c:v>
                </c:pt>
                <c:pt idx="7299">
                  <c:v>-4.604746410897192E-3</c:v>
                </c:pt>
                <c:pt idx="7300">
                  <c:v>-4.5596731459658689E-3</c:v>
                </c:pt>
                <c:pt idx="7301">
                  <c:v>-4.5924937838761719E-3</c:v>
                </c:pt>
                <c:pt idx="7302">
                  <c:v>-4.6064951789970485E-3</c:v>
                </c:pt>
                <c:pt idx="7303">
                  <c:v>-4.5889938447109483E-3</c:v>
                </c:pt>
                <c:pt idx="7304">
                  <c:v>-4.5774850918662464E-3</c:v>
                </c:pt>
                <c:pt idx="7305">
                  <c:v>-4.5913676125842037E-3</c:v>
                </c:pt>
                <c:pt idx="7306">
                  <c:v>-4.5541906753732327E-3</c:v>
                </c:pt>
                <c:pt idx="7307">
                  <c:v>-4.5669664931092362E-3</c:v>
                </c:pt>
                <c:pt idx="7308">
                  <c:v>-4.6020024734091817E-3</c:v>
                </c:pt>
                <c:pt idx="7309">
                  <c:v>-4.6036289714446576E-3</c:v>
                </c:pt>
                <c:pt idx="7310">
                  <c:v>-4.5493192380045349E-3</c:v>
                </c:pt>
                <c:pt idx="7311">
                  <c:v>-4.5588486374839006E-3</c:v>
                </c:pt>
                <c:pt idx="7312">
                  <c:v>-4.5428429649551679E-3</c:v>
                </c:pt>
                <c:pt idx="7313">
                  <c:v>-4.5840415258629015E-3</c:v>
                </c:pt>
                <c:pt idx="7314">
                  <c:v>-4.5957441780405455E-3</c:v>
                </c:pt>
                <c:pt idx="7315">
                  <c:v>-4.5947476413154206E-3</c:v>
                </c:pt>
                <c:pt idx="7316">
                  <c:v>-4.5827360393575064E-3</c:v>
                </c:pt>
                <c:pt idx="7317">
                  <c:v>-4.6076992664434617E-3</c:v>
                </c:pt>
                <c:pt idx="7318">
                  <c:v>-4.593605849025394E-3</c:v>
                </c:pt>
                <c:pt idx="7319">
                  <c:v>-4.6294588744988834E-3</c:v>
                </c:pt>
                <c:pt idx="7320">
                  <c:v>-4.6182083537480876E-3</c:v>
                </c:pt>
                <c:pt idx="7321">
                  <c:v>-4.6273121913542117E-3</c:v>
                </c:pt>
                <c:pt idx="7322">
                  <c:v>-4.6114012646412076E-3</c:v>
                </c:pt>
                <c:pt idx="7323">
                  <c:v>-4.6228374508974542E-3</c:v>
                </c:pt>
                <c:pt idx="7324">
                  <c:v>-4.5959199371277239E-3</c:v>
                </c:pt>
                <c:pt idx="7325">
                  <c:v>-4.6062598475005634E-3</c:v>
                </c:pt>
                <c:pt idx="7326">
                  <c:v>-4.6109687706786641E-3</c:v>
                </c:pt>
                <c:pt idx="7327">
                  <c:v>-4.6279385081143499E-3</c:v>
                </c:pt>
                <c:pt idx="7328">
                  <c:v>-4.6197452701317969E-3</c:v>
                </c:pt>
                <c:pt idx="7329">
                  <c:v>-4.6075985938343941E-3</c:v>
                </c:pt>
                <c:pt idx="7330">
                  <c:v>-4.6179709861904946E-3</c:v>
                </c:pt>
                <c:pt idx="7331">
                  <c:v>-4.5889837866668866E-3</c:v>
                </c:pt>
                <c:pt idx="7332">
                  <c:v>-4.5742554738732342E-3</c:v>
                </c:pt>
                <c:pt idx="7333">
                  <c:v>-4.6223964342228E-3</c:v>
                </c:pt>
                <c:pt idx="7334">
                  <c:v>-4.6064948401470024E-3</c:v>
                </c:pt>
                <c:pt idx="7335">
                  <c:v>-4.576372120682611E-3</c:v>
                </c:pt>
                <c:pt idx="7336">
                  <c:v>-4.6029343221521239E-3</c:v>
                </c:pt>
                <c:pt idx="7337">
                  <c:v>-4.5955725722064862E-3</c:v>
                </c:pt>
                <c:pt idx="7338">
                  <c:v>-4.6073515343990025E-3</c:v>
                </c:pt>
                <c:pt idx="7339">
                  <c:v>-4.6036996356672195E-3</c:v>
                </c:pt>
                <c:pt idx="7340">
                  <c:v>-4.5853935883557271E-3</c:v>
                </c:pt>
                <c:pt idx="7341">
                  <c:v>-4.5947087136518428E-3</c:v>
                </c:pt>
                <c:pt idx="7342">
                  <c:v>-4.5818452766758205E-3</c:v>
                </c:pt>
                <c:pt idx="7343">
                  <c:v>-4.5788404814319445E-3</c:v>
                </c:pt>
                <c:pt idx="7344">
                  <c:v>-4.5961524397102917E-3</c:v>
                </c:pt>
                <c:pt idx="7345">
                  <c:v>-4.5876824911118413E-3</c:v>
                </c:pt>
                <c:pt idx="7346">
                  <c:v>-4.5970909932100479E-3</c:v>
                </c:pt>
                <c:pt idx="7347">
                  <c:v>-4.6104650845684454E-3</c:v>
                </c:pt>
                <c:pt idx="7348">
                  <c:v>-4.6416528560497463E-3</c:v>
                </c:pt>
                <c:pt idx="7349">
                  <c:v>-4.6108530576698366E-3</c:v>
                </c:pt>
                <c:pt idx="7350">
                  <c:v>-4.6117292474781553E-3</c:v>
                </c:pt>
                <c:pt idx="7351">
                  <c:v>-4.6075123972027249E-3</c:v>
                </c:pt>
                <c:pt idx="7352">
                  <c:v>-4.6221350865144426E-3</c:v>
                </c:pt>
                <c:pt idx="7353">
                  <c:v>-4.6240774375846594E-3</c:v>
                </c:pt>
                <c:pt idx="7354">
                  <c:v>-4.5966792700286021E-3</c:v>
                </c:pt>
                <c:pt idx="7355">
                  <c:v>-4.5841926124927448E-3</c:v>
                </c:pt>
                <c:pt idx="7356">
                  <c:v>-4.633251636772205E-3</c:v>
                </c:pt>
                <c:pt idx="7357">
                  <c:v>-4.5952053663890404E-3</c:v>
                </c:pt>
                <c:pt idx="7358">
                  <c:v>-4.5986885488621078E-3</c:v>
                </c:pt>
                <c:pt idx="7359">
                  <c:v>-4.6030039622671926E-3</c:v>
                </c:pt>
                <c:pt idx="7360">
                  <c:v>-4.6005761672133737E-3</c:v>
                </c:pt>
                <c:pt idx="7361">
                  <c:v>-4.5842698917274707E-3</c:v>
                </c:pt>
                <c:pt idx="7362">
                  <c:v>-4.596895674024516E-3</c:v>
                </c:pt>
                <c:pt idx="7363">
                  <c:v>-4.6061836529977954E-3</c:v>
                </c:pt>
                <c:pt idx="7364">
                  <c:v>-4.5959068711860958E-3</c:v>
                </c:pt>
                <c:pt idx="7365">
                  <c:v>-4.5863519709853735E-3</c:v>
                </c:pt>
                <c:pt idx="7366">
                  <c:v>-4.6227033882228754E-3</c:v>
                </c:pt>
                <c:pt idx="7367">
                  <c:v>-4.5922773719900833E-3</c:v>
                </c:pt>
                <c:pt idx="7368">
                  <c:v>-4.5949526409879305E-3</c:v>
                </c:pt>
                <c:pt idx="7369">
                  <c:v>-4.6257876294910003E-3</c:v>
                </c:pt>
                <c:pt idx="7370">
                  <c:v>-4.6206934544103899E-3</c:v>
                </c:pt>
                <c:pt idx="7371">
                  <c:v>-4.6182440101111182E-3</c:v>
                </c:pt>
                <c:pt idx="7372">
                  <c:v>-4.6158137257248013E-3</c:v>
                </c:pt>
                <c:pt idx="7373">
                  <c:v>-4.5917485413829772E-3</c:v>
                </c:pt>
                <c:pt idx="7374">
                  <c:v>-4.6045562999053481E-3</c:v>
                </c:pt>
                <c:pt idx="7375">
                  <c:v>-4.5940408294643641E-3</c:v>
                </c:pt>
                <c:pt idx="7376">
                  <c:v>-4.6204206705112785E-3</c:v>
                </c:pt>
                <c:pt idx="7377">
                  <c:v>-4.5755393958907247E-3</c:v>
                </c:pt>
                <c:pt idx="7378">
                  <c:v>-4.6079747939297994E-3</c:v>
                </c:pt>
                <c:pt idx="7379">
                  <c:v>-4.5938651777168004E-3</c:v>
                </c:pt>
                <c:pt idx="7380">
                  <c:v>-4.6051920281542967E-3</c:v>
                </c:pt>
                <c:pt idx="7381">
                  <c:v>-4.59151333142057E-3</c:v>
                </c:pt>
                <c:pt idx="7382">
                  <c:v>-4.5942531750049597E-3</c:v>
                </c:pt>
                <c:pt idx="7383">
                  <c:v>-4.6209896294848816E-3</c:v>
                </c:pt>
                <c:pt idx="7384">
                  <c:v>-4.6199758402821053E-3</c:v>
                </c:pt>
                <c:pt idx="7385">
                  <c:v>-4.5825081654972391E-3</c:v>
                </c:pt>
                <c:pt idx="7386">
                  <c:v>-4.5795209113590526E-3</c:v>
                </c:pt>
                <c:pt idx="7387">
                  <c:v>-4.6224615199413647E-3</c:v>
                </c:pt>
                <c:pt idx="7388">
                  <c:v>-4.6566874573897238E-3</c:v>
                </c:pt>
                <c:pt idx="7389">
                  <c:v>-4.61876649514051E-3</c:v>
                </c:pt>
                <c:pt idx="7390">
                  <c:v>-4.6209775028516354E-3</c:v>
                </c:pt>
                <c:pt idx="7391">
                  <c:v>-4.5861981139699946E-3</c:v>
                </c:pt>
                <c:pt idx="7392">
                  <c:v>-4.5724689200584484E-3</c:v>
                </c:pt>
                <c:pt idx="7393">
                  <c:v>-4.6042184564677249E-3</c:v>
                </c:pt>
                <c:pt idx="7394">
                  <c:v>-4.5930382232564244E-3</c:v>
                </c:pt>
                <c:pt idx="7395">
                  <c:v>-4.5926953052455553E-3</c:v>
                </c:pt>
                <c:pt idx="7396">
                  <c:v>-4.5857516427136556E-3</c:v>
                </c:pt>
                <c:pt idx="7397">
                  <c:v>-4.6074819654534152E-3</c:v>
                </c:pt>
                <c:pt idx="7398">
                  <c:v>-4.5708468108059839E-3</c:v>
                </c:pt>
                <c:pt idx="7399">
                  <c:v>-4.592190226255499E-3</c:v>
                </c:pt>
                <c:pt idx="7400">
                  <c:v>-4.5820630033904719E-3</c:v>
                </c:pt>
                <c:pt idx="7401">
                  <c:v>-4.5738528300247718E-3</c:v>
                </c:pt>
                <c:pt idx="7402">
                  <c:v>-4.5363684906345233E-3</c:v>
                </c:pt>
                <c:pt idx="7403">
                  <c:v>-4.5642085273704261E-3</c:v>
                </c:pt>
                <c:pt idx="7404">
                  <c:v>-4.5670906471636163E-3</c:v>
                </c:pt>
                <c:pt idx="7405">
                  <c:v>-4.586361664450196E-3</c:v>
                </c:pt>
                <c:pt idx="7406">
                  <c:v>-4.5918987255739157E-3</c:v>
                </c:pt>
                <c:pt idx="7407">
                  <c:v>-4.6137248374025835E-3</c:v>
                </c:pt>
                <c:pt idx="7408">
                  <c:v>-4.6148726387672144E-3</c:v>
                </c:pt>
                <c:pt idx="7409">
                  <c:v>-4.5869197662016629E-3</c:v>
                </c:pt>
                <c:pt idx="7410">
                  <c:v>-4.6094507050924959E-3</c:v>
                </c:pt>
                <c:pt idx="7411">
                  <c:v>-4.6014545294971948E-3</c:v>
                </c:pt>
                <c:pt idx="7412">
                  <c:v>-4.6063646173217622E-3</c:v>
                </c:pt>
                <c:pt idx="7413">
                  <c:v>-4.6066147063427041E-3</c:v>
                </c:pt>
                <c:pt idx="7414">
                  <c:v>-4.6132902209197737E-3</c:v>
                </c:pt>
                <c:pt idx="7415">
                  <c:v>-4.5815242824835001E-3</c:v>
                </c:pt>
                <c:pt idx="7416">
                  <c:v>-4.5672395661731429E-3</c:v>
                </c:pt>
                <c:pt idx="7417">
                  <c:v>-4.5892887288396496E-3</c:v>
                </c:pt>
                <c:pt idx="7418">
                  <c:v>-4.6063829798932377E-3</c:v>
                </c:pt>
                <c:pt idx="7419">
                  <c:v>-4.5993066229499269E-3</c:v>
                </c:pt>
                <c:pt idx="7420">
                  <c:v>-4.5414404804287271E-3</c:v>
                </c:pt>
                <c:pt idx="7421">
                  <c:v>-4.5798139532012847E-3</c:v>
                </c:pt>
                <c:pt idx="7422">
                  <c:v>-4.5827700438729165E-3</c:v>
                </c:pt>
                <c:pt idx="7423">
                  <c:v>-4.6046009486881154E-3</c:v>
                </c:pt>
                <c:pt idx="7424">
                  <c:v>-4.5866700766103502E-3</c:v>
                </c:pt>
                <c:pt idx="7425">
                  <c:v>-4.6108997843441009E-3</c:v>
                </c:pt>
                <c:pt idx="7426">
                  <c:v>-4.5966136923433947E-3</c:v>
                </c:pt>
                <c:pt idx="7427">
                  <c:v>-4.5884703273420474E-3</c:v>
                </c:pt>
                <c:pt idx="7428">
                  <c:v>-4.6113722582024176E-3</c:v>
                </c:pt>
                <c:pt idx="7429">
                  <c:v>-4.5940270418559307E-3</c:v>
                </c:pt>
                <c:pt idx="7430">
                  <c:v>-4.6182201263993156E-3</c:v>
                </c:pt>
                <c:pt idx="7431">
                  <c:v>-4.624377279690766E-3</c:v>
                </c:pt>
                <c:pt idx="7432">
                  <c:v>-4.6056618153863301E-3</c:v>
                </c:pt>
                <c:pt idx="7433">
                  <c:v>-4.5916839660859908E-3</c:v>
                </c:pt>
                <c:pt idx="7434">
                  <c:v>-4.5685098015207657E-3</c:v>
                </c:pt>
                <c:pt idx="7435">
                  <c:v>-4.6030310607487607E-3</c:v>
                </c:pt>
                <c:pt idx="7436">
                  <c:v>-4.5912205706689999E-3</c:v>
                </c:pt>
                <c:pt idx="7437">
                  <c:v>-4.6084529155184691E-3</c:v>
                </c:pt>
                <c:pt idx="7438">
                  <c:v>-4.6137615027438579E-3</c:v>
                </c:pt>
                <c:pt idx="7439">
                  <c:v>-4.6077247365862786E-3</c:v>
                </c:pt>
                <c:pt idx="7440">
                  <c:v>-4.6094249973656692E-3</c:v>
                </c:pt>
                <c:pt idx="7441">
                  <c:v>-4.593403346779594E-3</c:v>
                </c:pt>
                <c:pt idx="7442">
                  <c:v>-4.6020604262446791E-3</c:v>
                </c:pt>
                <c:pt idx="7443">
                  <c:v>-4.6099975723093269E-3</c:v>
                </c:pt>
                <c:pt idx="7444">
                  <c:v>-4.6049090276570398E-3</c:v>
                </c:pt>
                <c:pt idx="7445">
                  <c:v>-4.5915047963104921E-3</c:v>
                </c:pt>
                <c:pt idx="7446">
                  <c:v>-4.6238717710926887E-3</c:v>
                </c:pt>
                <c:pt idx="7447">
                  <c:v>-4.6183158273095598E-3</c:v>
                </c:pt>
                <c:pt idx="7448">
                  <c:v>-4.6066730813058747E-3</c:v>
                </c:pt>
                <c:pt idx="7449">
                  <c:v>-4.6055112621941653E-3</c:v>
                </c:pt>
                <c:pt idx="7450">
                  <c:v>-4.6031557500568155E-3</c:v>
                </c:pt>
                <c:pt idx="7451">
                  <c:v>-4.6177194003865149E-3</c:v>
                </c:pt>
                <c:pt idx="7452">
                  <c:v>-4.6456883209442818E-3</c:v>
                </c:pt>
                <c:pt idx="7453">
                  <c:v>-4.6300925638024628E-3</c:v>
                </c:pt>
                <c:pt idx="7454">
                  <c:v>-4.6369488255284521E-3</c:v>
                </c:pt>
                <c:pt idx="7455">
                  <c:v>-4.6016160837949157E-3</c:v>
                </c:pt>
                <c:pt idx="7456">
                  <c:v>-4.6238334174983475E-3</c:v>
                </c:pt>
                <c:pt idx="7457">
                  <c:v>-4.6279628183858845E-3</c:v>
                </c:pt>
                <c:pt idx="7458">
                  <c:v>-4.6430559249907724E-3</c:v>
                </c:pt>
                <c:pt idx="7459">
                  <c:v>-4.6357832133353165E-3</c:v>
                </c:pt>
                <c:pt idx="7460">
                  <c:v>-4.6432796027957796E-3</c:v>
                </c:pt>
                <c:pt idx="7461">
                  <c:v>-4.6286471992510259E-3</c:v>
                </c:pt>
                <c:pt idx="7462">
                  <c:v>-4.6031168881459899E-3</c:v>
                </c:pt>
                <c:pt idx="7463">
                  <c:v>-4.6365756077366115E-3</c:v>
                </c:pt>
                <c:pt idx="7464">
                  <c:v>-4.6408666902918328E-3</c:v>
                </c:pt>
                <c:pt idx="7465">
                  <c:v>-4.6550401955835286E-3</c:v>
                </c:pt>
                <c:pt idx="7466">
                  <c:v>-4.6038115259803532E-3</c:v>
                </c:pt>
                <c:pt idx="7467">
                  <c:v>-4.6299587420562541E-3</c:v>
                </c:pt>
                <c:pt idx="7468">
                  <c:v>-4.6549905935054994E-3</c:v>
                </c:pt>
                <c:pt idx="7469">
                  <c:v>-4.6309880647620802E-3</c:v>
                </c:pt>
                <c:pt idx="7470">
                  <c:v>-4.6429834957705312E-3</c:v>
                </c:pt>
                <c:pt idx="7471">
                  <c:v>-4.6423901245835853E-3</c:v>
                </c:pt>
                <c:pt idx="7472">
                  <c:v>-4.6464037909539771E-3</c:v>
                </c:pt>
                <c:pt idx="7473">
                  <c:v>-4.5959753967569905E-3</c:v>
                </c:pt>
                <c:pt idx="7474">
                  <c:v>-4.6390854988652835E-3</c:v>
                </c:pt>
                <c:pt idx="7475">
                  <c:v>-4.6479712740787335E-3</c:v>
                </c:pt>
                <c:pt idx="7476">
                  <c:v>-4.6603674416094785E-3</c:v>
                </c:pt>
                <c:pt idx="7477">
                  <c:v>-4.5998573076124413E-3</c:v>
                </c:pt>
                <c:pt idx="7478">
                  <c:v>-4.6564613232360228E-3</c:v>
                </c:pt>
                <c:pt idx="7479">
                  <c:v>-4.6167796847919242E-3</c:v>
                </c:pt>
                <c:pt idx="7480">
                  <c:v>-4.630825381277826E-3</c:v>
                </c:pt>
                <c:pt idx="7481">
                  <c:v>-4.5952497750808069E-3</c:v>
                </c:pt>
                <c:pt idx="7482">
                  <c:v>-4.6270414997036232E-3</c:v>
                </c:pt>
                <c:pt idx="7483">
                  <c:v>-4.6065539169854591E-3</c:v>
                </c:pt>
                <c:pt idx="7484">
                  <c:v>-4.6325848761268641E-3</c:v>
                </c:pt>
                <c:pt idx="7485">
                  <c:v>-4.6535114464845446E-3</c:v>
                </c:pt>
                <c:pt idx="7486">
                  <c:v>-4.6368625102150675E-3</c:v>
                </c:pt>
                <c:pt idx="7487">
                  <c:v>-4.6240816701915727E-3</c:v>
                </c:pt>
                <c:pt idx="7488">
                  <c:v>-4.628929090549517E-3</c:v>
                </c:pt>
                <c:pt idx="7489">
                  <c:v>-4.6276545094156313E-3</c:v>
                </c:pt>
                <c:pt idx="7490">
                  <c:v>-4.6591783109955825E-3</c:v>
                </c:pt>
                <c:pt idx="7491">
                  <c:v>-4.6495793973142067E-3</c:v>
                </c:pt>
                <c:pt idx="7492">
                  <c:v>-4.6507836316541833E-3</c:v>
                </c:pt>
                <c:pt idx="7493">
                  <c:v>-4.6533279356158214E-3</c:v>
                </c:pt>
                <c:pt idx="7494">
                  <c:v>-4.6654910530621978E-3</c:v>
                </c:pt>
                <c:pt idx="7495">
                  <c:v>-4.6663977015068449E-3</c:v>
                </c:pt>
                <c:pt idx="7496">
                  <c:v>-4.6499242481682747E-3</c:v>
                </c:pt>
                <c:pt idx="7497">
                  <c:v>-4.6437865760206838E-3</c:v>
                </c:pt>
                <c:pt idx="7498">
                  <c:v>-4.6364912619881599E-3</c:v>
                </c:pt>
                <c:pt idx="7499">
                  <c:v>-4.6443175426722043E-3</c:v>
                </c:pt>
                <c:pt idx="7500">
                  <c:v>-4.6504853517088393E-3</c:v>
                </c:pt>
                <c:pt idx="7501">
                  <c:v>-4.6563843326226182E-3</c:v>
                </c:pt>
                <c:pt idx="7502">
                  <c:v>-4.6668649537884785E-3</c:v>
                </c:pt>
                <c:pt idx="7503">
                  <c:v>-4.6480749736759058E-3</c:v>
                </c:pt>
                <c:pt idx="7504">
                  <c:v>-4.6603529286650984E-3</c:v>
                </c:pt>
                <c:pt idx="7505">
                  <c:v>-4.6531078309838799E-3</c:v>
                </c:pt>
                <c:pt idx="7506">
                  <c:v>-4.6412069100298685E-3</c:v>
                </c:pt>
                <c:pt idx="7507">
                  <c:v>-4.6574729906172984E-3</c:v>
                </c:pt>
                <c:pt idx="7508">
                  <c:v>-4.6619875957437116E-3</c:v>
                </c:pt>
                <c:pt idx="7509">
                  <c:v>-4.6551561367022326E-3</c:v>
                </c:pt>
                <c:pt idx="7510">
                  <c:v>-4.6061566557256814E-3</c:v>
                </c:pt>
                <c:pt idx="7511">
                  <c:v>-4.6057372302623521E-3</c:v>
                </c:pt>
                <c:pt idx="7512">
                  <c:v>-4.5726407405283056E-3</c:v>
                </c:pt>
                <c:pt idx="7513">
                  <c:v>-4.6094413366206937E-3</c:v>
                </c:pt>
                <c:pt idx="7514">
                  <c:v>-4.6253328249639047E-3</c:v>
                </c:pt>
                <c:pt idx="7515">
                  <c:v>-4.6233023580501938E-3</c:v>
                </c:pt>
                <c:pt idx="7516">
                  <c:v>-4.6177200849837619E-3</c:v>
                </c:pt>
                <c:pt idx="7517">
                  <c:v>-4.6044387523511655E-3</c:v>
                </c:pt>
                <c:pt idx="7518">
                  <c:v>-4.5920089402154973E-3</c:v>
                </c:pt>
                <c:pt idx="7519">
                  <c:v>-4.5813155505777239E-3</c:v>
                </c:pt>
                <c:pt idx="7520">
                  <c:v>-4.5918386734023079E-3</c:v>
                </c:pt>
                <c:pt idx="7521">
                  <c:v>-4.607321865014777E-3</c:v>
                </c:pt>
                <c:pt idx="7522">
                  <c:v>-4.6056345596469754E-3</c:v>
                </c:pt>
                <c:pt idx="7523">
                  <c:v>-4.6192448283976038E-3</c:v>
                </c:pt>
                <c:pt idx="7524">
                  <c:v>-4.6099605172268791E-3</c:v>
                </c:pt>
                <c:pt idx="7525">
                  <c:v>-4.592233760980449E-3</c:v>
                </c:pt>
                <c:pt idx="7526">
                  <c:v>-4.5992531409726461E-3</c:v>
                </c:pt>
                <c:pt idx="7527">
                  <c:v>-4.6096710838145769E-3</c:v>
                </c:pt>
                <c:pt idx="7528">
                  <c:v>-4.6155639733862679E-3</c:v>
                </c:pt>
                <c:pt idx="7529">
                  <c:v>-4.6071346387217705E-3</c:v>
                </c:pt>
                <c:pt idx="7530">
                  <c:v>-4.6061791828789804E-3</c:v>
                </c:pt>
                <c:pt idx="7531">
                  <c:v>-4.6354279773170304E-3</c:v>
                </c:pt>
                <c:pt idx="7532">
                  <c:v>-4.6185381694391963E-3</c:v>
                </c:pt>
                <c:pt idx="7533">
                  <c:v>-4.6278456551151238E-3</c:v>
                </c:pt>
                <c:pt idx="7534">
                  <c:v>-4.6450021515607358E-3</c:v>
                </c:pt>
                <c:pt idx="7535">
                  <c:v>-4.6155454479009242E-3</c:v>
                </c:pt>
                <c:pt idx="7536">
                  <c:v>-4.6028110411703771E-3</c:v>
                </c:pt>
                <c:pt idx="7537">
                  <c:v>-4.6232665942137156E-3</c:v>
                </c:pt>
                <c:pt idx="7538">
                  <c:v>-4.6284957910869241E-3</c:v>
                </c:pt>
                <c:pt idx="7539">
                  <c:v>-4.6335124429508429E-3</c:v>
                </c:pt>
                <c:pt idx="7540">
                  <c:v>-4.6126893690230748E-3</c:v>
                </c:pt>
                <c:pt idx="7541">
                  <c:v>-4.5951023999910301E-3</c:v>
                </c:pt>
                <c:pt idx="7542">
                  <c:v>-4.6221926609614694E-3</c:v>
                </c:pt>
                <c:pt idx="7543">
                  <c:v>-4.6200619530689614E-3</c:v>
                </c:pt>
                <c:pt idx="7544">
                  <c:v>-4.6096715515664705E-3</c:v>
                </c:pt>
                <c:pt idx="7545">
                  <c:v>-4.6219475051630585E-3</c:v>
                </c:pt>
                <c:pt idx="7546">
                  <c:v>-4.6224709936372888E-3</c:v>
                </c:pt>
                <c:pt idx="7547">
                  <c:v>-4.6069753570933967E-3</c:v>
                </c:pt>
                <c:pt idx="7548">
                  <c:v>-4.6361967279179269E-3</c:v>
                </c:pt>
                <c:pt idx="7549">
                  <c:v>-4.6259995937992411E-3</c:v>
                </c:pt>
                <c:pt idx="7550">
                  <c:v>-4.6028079843219308E-3</c:v>
                </c:pt>
                <c:pt idx="7551">
                  <c:v>-4.6035799712263962E-3</c:v>
                </c:pt>
                <c:pt idx="7552">
                  <c:v>-4.6153283766148523E-3</c:v>
                </c:pt>
                <c:pt idx="7553">
                  <c:v>-4.5965419548740167E-3</c:v>
                </c:pt>
                <c:pt idx="7554">
                  <c:v>-4.632243913204416E-3</c:v>
                </c:pt>
                <c:pt idx="7555">
                  <c:v>-4.6106458276338868E-3</c:v>
                </c:pt>
                <c:pt idx="7556">
                  <c:v>-4.6022840054505444E-3</c:v>
                </c:pt>
                <c:pt idx="7557">
                  <c:v>-4.6042384992577619E-3</c:v>
                </c:pt>
                <c:pt idx="7558">
                  <c:v>-4.6069240415272036E-3</c:v>
                </c:pt>
                <c:pt idx="7559">
                  <c:v>-4.6278229006223798E-3</c:v>
                </c:pt>
                <c:pt idx="7560">
                  <c:v>-4.6097455690263791E-3</c:v>
                </c:pt>
                <c:pt idx="7561">
                  <c:v>-4.6243278202881205E-3</c:v>
                </c:pt>
                <c:pt idx="7562">
                  <c:v>-4.6137155169462419E-3</c:v>
                </c:pt>
                <c:pt idx="7563">
                  <c:v>-4.6196127336722266E-3</c:v>
                </c:pt>
                <c:pt idx="7564">
                  <c:v>-4.6333095287661571E-3</c:v>
                </c:pt>
                <c:pt idx="7565">
                  <c:v>-4.6255347018357915E-3</c:v>
                </c:pt>
                <c:pt idx="7566">
                  <c:v>-4.6246767791746253E-3</c:v>
                </c:pt>
                <c:pt idx="7567">
                  <c:v>-4.6459116651669284E-3</c:v>
                </c:pt>
                <c:pt idx="7568">
                  <c:v>-4.6446863171954117E-3</c:v>
                </c:pt>
                <c:pt idx="7569">
                  <c:v>-4.6480647422830349E-3</c:v>
                </c:pt>
                <c:pt idx="7570">
                  <c:v>-4.6211798237353755E-3</c:v>
                </c:pt>
                <c:pt idx="7571">
                  <c:v>-4.6266139767878909E-3</c:v>
                </c:pt>
                <c:pt idx="7572">
                  <c:v>-4.6047277759633833E-3</c:v>
                </c:pt>
                <c:pt idx="7573">
                  <c:v>-4.6100884218192454E-3</c:v>
                </c:pt>
                <c:pt idx="7574">
                  <c:v>-4.6384091144800951E-3</c:v>
                </c:pt>
                <c:pt idx="7575">
                  <c:v>-4.6409108841432194E-3</c:v>
                </c:pt>
                <c:pt idx="7576">
                  <c:v>-4.6279801596377781E-3</c:v>
                </c:pt>
                <c:pt idx="7577">
                  <c:v>-4.6601033705544045E-3</c:v>
                </c:pt>
                <c:pt idx="7578">
                  <c:v>-4.6563693445489324E-3</c:v>
                </c:pt>
                <c:pt idx="7579">
                  <c:v>-4.6400424353722396E-3</c:v>
                </c:pt>
                <c:pt idx="7580">
                  <c:v>-4.6513942998623924E-3</c:v>
                </c:pt>
                <c:pt idx="7581">
                  <c:v>-4.6335272870710268E-3</c:v>
                </c:pt>
                <c:pt idx="7582">
                  <c:v>-4.620278916526355E-3</c:v>
                </c:pt>
                <c:pt idx="7583">
                  <c:v>-4.6074859552705351E-3</c:v>
                </c:pt>
                <c:pt idx="7584">
                  <c:v>-4.618571910250442E-3</c:v>
                </c:pt>
                <c:pt idx="7585">
                  <c:v>-4.6218231933207142E-3</c:v>
                </c:pt>
                <c:pt idx="7586">
                  <c:v>-4.6467026562532288E-3</c:v>
                </c:pt>
                <c:pt idx="7587">
                  <c:v>-4.6151642952693946E-3</c:v>
                </c:pt>
                <c:pt idx="7588">
                  <c:v>-4.6164710519358016E-3</c:v>
                </c:pt>
                <c:pt idx="7589">
                  <c:v>-4.6065668946853131E-3</c:v>
                </c:pt>
                <c:pt idx="7590">
                  <c:v>-4.6148569893481595E-3</c:v>
                </c:pt>
                <c:pt idx="7591">
                  <c:v>-4.6088965848345587E-3</c:v>
                </c:pt>
                <c:pt idx="7592">
                  <c:v>-4.6553833920633539E-3</c:v>
                </c:pt>
                <c:pt idx="7593">
                  <c:v>-4.6727870046658687E-3</c:v>
                </c:pt>
                <c:pt idx="7594">
                  <c:v>-4.6379089038759043E-3</c:v>
                </c:pt>
                <c:pt idx="7595">
                  <c:v>-4.649983605183889E-3</c:v>
                </c:pt>
                <c:pt idx="7596">
                  <c:v>-4.6279497878617811E-3</c:v>
                </c:pt>
                <c:pt idx="7597">
                  <c:v>-4.638267984472675E-3</c:v>
                </c:pt>
                <c:pt idx="7598">
                  <c:v>-4.6294897953050125E-3</c:v>
                </c:pt>
                <c:pt idx="7599">
                  <c:v>-4.6341344725007259E-3</c:v>
                </c:pt>
                <c:pt idx="7600">
                  <c:v>-4.658659835747596E-3</c:v>
                </c:pt>
                <c:pt idx="7601">
                  <c:v>-4.6396011306303322E-3</c:v>
                </c:pt>
                <c:pt idx="7602">
                  <c:v>-4.6757577840543813E-3</c:v>
                </c:pt>
                <c:pt idx="7603">
                  <c:v>-4.6425090575286238E-3</c:v>
                </c:pt>
                <c:pt idx="7604">
                  <c:v>-4.6640325317797654E-3</c:v>
                </c:pt>
                <c:pt idx="7605">
                  <c:v>-4.6517908644672255E-3</c:v>
                </c:pt>
                <c:pt idx="7606">
                  <c:v>-4.6321491248761497E-3</c:v>
                </c:pt>
                <c:pt idx="7607">
                  <c:v>-4.6517018895019437E-3</c:v>
                </c:pt>
                <c:pt idx="7608">
                  <c:v>-4.6655503823353666E-3</c:v>
                </c:pt>
                <c:pt idx="7609">
                  <c:v>-4.6554610508033178E-3</c:v>
                </c:pt>
                <c:pt idx="7610">
                  <c:v>-4.6785013594520261E-3</c:v>
                </c:pt>
                <c:pt idx="7611">
                  <c:v>-4.6661276310637585E-3</c:v>
                </c:pt>
                <c:pt idx="7612">
                  <c:v>-4.6728273197770252E-3</c:v>
                </c:pt>
                <c:pt idx="7613">
                  <c:v>-4.6773275871195442E-3</c:v>
                </c:pt>
                <c:pt idx="7614">
                  <c:v>-4.6751993370392026E-3</c:v>
                </c:pt>
                <c:pt idx="7615">
                  <c:v>-4.6605958589817278E-3</c:v>
                </c:pt>
                <c:pt idx="7616">
                  <c:v>-4.6456724073481448E-3</c:v>
                </c:pt>
                <c:pt idx="7617">
                  <c:v>-4.6773811490833685E-3</c:v>
                </c:pt>
                <c:pt idx="7618">
                  <c:v>-4.6660158806421824E-3</c:v>
                </c:pt>
                <c:pt idx="7619">
                  <c:v>-4.6852330537279375E-3</c:v>
                </c:pt>
                <c:pt idx="7620">
                  <c:v>-4.6719937748444127E-3</c:v>
                </c:pt>
                <c:pt idx="7621">
                  <c:v>-4.6765220742900435E-3</c:v>
                </c:pt>
                <c:pt idx="7622">
                  <c:v>-4.6636005696368459E-3</c:v>
                </c:pt>
                <c:pt idx="7623">
                  <c:v>-4.6431349512102331E-3</c:v>
                </c:pt>
                <c:pt idx="7624">
                  <c:v>-4.6421695686055071E-3</c:v>
                </c:pt>
                <c:pt idx="7625">
                  <c:v>-4.6433906593453134E-3</c:v>
                </c:pt>
                <c:pt idx="7626">
                  <c:v>-4.6656538970564574E-3</c:v>
                </c:pt>
                <c:pt idx="7627">
                  <c:v>-4.6673611202044498E-3</c:v>
                </c:pt>
                <c:pt idx="7628">
                  <c:v>-4.6517586113239391E-3</c:v>
                </c:pt>
                <c:pt idx="7629">
                  <c:v>-4.6834864320599084E-3</c:v>
                </c:pt>
                <c:pt idx="7630">
                  <c:v>-4.6564950485881839E-3</c:v>
                </c:pt>
                <c:pt idx="7631">
                  <c:v>-4.6651620999056962E-3</c:v>
                </c:pt>
                <c:pt idx="7632">
                  <c:v>-4.6493484802902253E-3</c:v>
                </c:pt>
                <c:pt idx="7633">
                  <c:v>-4.6470218885934379E-3</c:v>
                </c:pt>
                <c:pt idx="7634">
                  <c:v>-4.6550028505383968E-3</c:v>
                </c:pt>
                <c:pt idx="7635">
                  <c:v>-4.6666052044771296E-3</c:v>
                </c:pt>
                <c:pt idx="7636">
                  <c:v>-4.6580354266043626E-3</c:v>
                </c:pt>
                <c:pt idx="7637">
                  <c:v>-4.67386911760079E-3</c:v>
                </c:pt>
                <c:pt idx="7638">
                  <c:v>-4.6859313125725945E-3</c:v>
                </c:pt>
                <c:pt idx="7639">
                  <c:v>-4.6671824913393136E-3</c:v>
                </c:pt>
                <c:pt idx="7640">
                  <c:v>-4.6846722604185712E-3</c:v>
                </c:pt>
                <c:pt idx="7641">
                  <c:v>-4.6777475162031691E-3</c:v>
                </c:pt>
                <c:pt idx="7642">
                  <c:v>-4.6677420613973619E-3</c:v>
                </c:pt>
                <c:pt idx="7643">
                  <c:v>-4.6656824818326623E-3</c:v>
                </c:pt>
                <c:pt idx="7644">
                  <c:v>-4.6943559295285452E-3</c:v>
                </c:pt>
                <c:pt idx="7645">
                  <c:v>-4.6859017794367843E-3</c:v>
                </c:pt>
                <c:pt idx="7646">
                  <c:v>-4.6843637431525295E-3</c:v>
                </c:pt>
                <c:pt idx="7647">
                  <c:v>-4.7005276104738619E-3</c:v>
                </c:pt>
                <c:pt idx="7648">
                  <c:v>-4.6609961364332637E-3</c:v>
                </c:pt>
                <c:pt idx="7649">
                  <c:v>-4.6937829438796572E-3</c:v>
                </c:pt>
                <c:pt idx="7650">
                  <c:v>-4.6882677521393051E-3</c:v>
                </c:pt>
                <c:pt idx="7651">
                  <c:v>-4.6956613422480774E-3</c:v>
                </c:pt>
                <c:pt idx="7652">
                  <c:v>-4.6618077208597491E-3</c:v>
                </c:pt>
                <c:pt idx="7653">
                  <c:v>-4.6640359333557863E-3</c:v>
                </c:pt>
                <c:pt idx="7654">
                  <c:v>-4.6765230496504991E-3</c:v>
                </c:pt>
                <c:pt idx="7655">
                  <c:v>-4.690204443816794E-3</c:v>
                </c:pt>
                <c:pt idx="7656">
                  <c:v>-4.6735897992639195E-3</c:v>
                </c:pt>
                <c:pt idx="7657">
                  <c:v>-4.6858351817442197E-3</c:v>
                </c:pt>
                <c:pt idx="7658">
                  <c:v>-4.6826225304457819E-3</c:v>
                </c:pt>
                <c:pt idx="7659">
                  <c:v>-4.6686537188370637E-3</c:v>
                </c:pt>
                <c:pt idx="7660">
                  <c:v>-4.6991068693970333E-3</c:v>
                </c:pt>
                <c:pt idx="7661">
                  <c:v>-4.713893206838975E-3</c:v>
                </c:pt>
                <c:pt idx="7662">
                  <c:v>-4.6808714465258706E-3</c:v>
                </c:pt>
                <c:pt idx="7663">
                  <c:v>-4.6558050796229626E-3</c:v>
                </c:pt>
                <c:pt idx="7664">
                  <c:v>-4.6835640736135054E-3</c:v>
                </c:pt>
                <c:pt idx="7665">
                  <c:v>-4.7091130421626458E-3</c:v>
                </c:pt>
                <c:pt idx="7666">
                  <c:v>-4.6939197094396732E-3</c:v>
                </c:pt>
                <c:pt idx="7667">
                  <c:v>-4.6805962591216065E-3</c:v>
                </c:pt>
                <c:pt idx="7668">
                  <c:v>-4.6747155863060014E-3</c:v>
                </c:pt>
                <c:pt idx="7669">
                  <c:v>-4.6863103759970399E-3</c:v>
                </c:pt>
                <c:pt idx="7670">
                  <c:v>-4.6866877713674492E-3</c:v>
                </c:pt>
                <c:pt idx="7671">
                  <c:v>-4.681654303437679E-3</c:v>
                </c:pt>
                <c:pt idx="7672">
                  <c:v>-4.6963443126353185E-3</c:v>
                </c:pt>
                <c:pt idx="7673">
                  <c:v>-4.6747032169962488E-3</c:v>
                </c:pt>
                <c:pt idx="7674">
                  <c:v>-4.6854974510616423E-3</c:v>
                </c:pt>
                <c:pt idx="7675">
                  <c:v>-4.7037690934475318E-3</c:v>
                </c:pt>
                <c:pt idx="7676">
                  <c:v>-4.6458213946721609E-3</c:v>
                </c:pt>
                <c:pt idx="7677">
                  <c:v>-4.6664862303557771E-3</c:v>
                </c:pt>
                <c:pt idx="7678">
                  <c:v>-4.6944663467030929E-3</c:v>
                </c:pt>
                <c:pt idx="7679">
                  <c:v>-4.7023650607950791E-3</c:v>
                </c:pt>
                <c:pt idx="7680">
                  <c:v>-4.6963389849184823E-3</c:v>
                </c:pt>
                <c:pt idx="7681">
                  <c:v>-4.6981574249601683E-3</c:v>
                </c:pt>
                <c:pt idx="7682">
                  <c:v>-4.688733494013427E-3</c:v>
                </c:pt>
                <c:pt idx="7683">
                  <c:v>-4.7082596460101015E-3</c:v>
                </c:pt>
                <c:pt idx="7684">
                  <c:v>-4.7121873246951775E-3</c:v>
                </c:pt>
                <c:pt idx="7685">
                  <c:v>-4.713182012479558E-3</c:v>
                </c:pt>
                <c:pt idx="7686">
                  <c:v>-4.722461973045637E-3</c:v>
                </c:pt>
                <c:pt idx="7687">
                  <c:v>-4.7029915596592531E-3</c:v>
                </c:pt>
                <c:pt idx="7688">
                  <c:v>-4.7649337863682681E-3</c:v>
                </c:pt>
                <c:pt idx="7689">
                  <c:v>-4.7328599759304335E-3</c:v>
                </c:pt>
                <c:pt idx="7690">
                  <c:v>-4.7218833605703944E-3</c:v>
                </c:pt>
                <c:pt idx="7691">
                  <c:v>-4.7315580831679537E-3</c:v>
                </c:pt>
                <c:pt idx="7692">
                  <c:v>-4.7233386206330524E-3</c:v>
                </c:pt>
                <c:pt idx="7693">
                  <c:v>-4.7243835103280953E-3</c:v>
                </c:pt>
                <c:pt idx="7694">
                  <c:v>-4.7281461882653138E-3</c:v>
                </c:pt>
                <c:pt idx="7695">
                  <c:v>-4.7270452336972153E-3</c:v>
                </c:pt>
                <c:pt idx="7696">
                  <c:v>-4.7328580045543295E-3</c:v>
                </c:pt>
                <c:pt idx="7697">
                  <c:v>-4.7357605953005722E-3</c:v>
                </c:pt>
                <c:pt idx="7698">
                  <c:v>-4.7509788040340385E-3</c:v>
                </c:pt>
                <c:pt idx="7699">
                  <c:v>-4.7454981501564367E-3</c:v>
                </c:pt>
                <c:pt idx="7700">
                  <c:v>-4.7406977994648471E-3</c:v>
                </c:pt>
                <c:pt idx="7701">
                  <c:v>-4.7082308779032274E-3</c:v>
                </c:pt>
                <c:pt idx="7702">
                  <c:v>-4.6997546099191044E-3</c:v>
                </c:pt>
                <c:pt idx="7703">
                  <c:v>-4.6913287533905069E-3</c:v>
                </c:pt>
                <c:pt idx="7704">
                  <c:v>-4.7220303147734698E-3</c:v>
                </c:pt>
                <c:pt idx="7705">
                  <c:v>-4.7314065156081487E-3</c:v>
                </c:pt>
                <c:pt idx="7706">
                  <c:v>-4.704331737157035E-3</c:v>
                </c:pt>
                <c:pt idx="7707">
                  <c:v>-4.7138029528625914E-3</c:v>
                </c:pt>
                <c:pt idx="7708">
                  <c:v>-4.7108908512973596E-3</c:v>
                </c:pt>
                <c:pt idx="7709">
                  <c:v>-4.729091275171105E-3</c:v>
                </c:pt>
                <c:pt idx="7710">
                  <c:v>-4.7336623978119783E-3</c:v>
                </c:pt>
                <c:pt idx="7711">
                  <c:v>-4.7443725862259508E-3</c:v>
                </c:pt>
                <c:pt idx="7712">
                  <c:v>-4.7625427238542628E-3</c:v>
                </c:pt>
                <c:pt idx="7713">
                  <c:v>-4.7568744595264051E-3</c:v>
                </c:pt>
                <c:pt idx="7714">
                  <c:v>-4.7649297882674975E-3</c:v>
                </c:pt>
                <c:pt idx="7715">
                  <c:v>-4.7419909482344395E-3</c:v>
                </c:pt>
                <c:pt idx="7716">
                  <c:v>-4.7517351177253616E-3</c:v>
                </c:pt>
                <c:pt idx="7717">
                  <c:v>-4.7570424997703271E-3</c:v>
                </c:pt>
                <c:pt idx="7718">
                  <c:v>-4.7717005080620189E-3</c:v>
                </c:pt>
                <c:pt idx="7719">
                  <c:v>-4.7714404933329891E-3</c:v>
                </c:pt>
                <c:pt idx="7720">
                  <c:v>-4.7762686436136825E-3</c:v>
                </c:pt>
                <c:pt idx="7721">
                  <c:v>-4.7731564462488918E-3</c:v>
                </c:pt>
                <c:pt idx="7722">
                  <c:v>-4.7757489907629298E-3</c:v>
                </c:pt>
                <c:pt idx="7723">
                  <c:v>-4.7805377601902567E-3</c:v>
                </c:pt>
                <c:pt idx="7724">
                  <c:v>-4.7338630258328502E-3</c:v>
                </c:pt>
                <c:pt idx="7725">
                  <c:v>-4.7744991286192895E-3</c:v>
                </c:pt>
                <c:pt idx="7726">
                  <c:v>-4.7597818850341226E-3</c:v>
                </c:pt>
                <c:pt idx="7727">
                  <c:v>-4.7730786212756837E-3</c:v>
                </c:pt>
                <c:pt idx="7728">
                  <c:v>-4.7632861319939473E-3</c:v>
                </c:pt>
                <c:pt idx="7729">
                  <c:v>-4.7582591543638723E-3</c:v>
                </c:pt>
                <c:pt idx="7730">
                  <c:v>-4.7641892227972774E-3</c:v>
                </c:pt>
                <c:pt idx="7731">
                  <c:v>-4.7616243542022265E-3</c:v>
                </c:pt>
                <c:pt idx="7732">
                  <c:v>-4.7573942704625428E-3</c:v>
                </c:pt>
                <c:pt idx="7733">
                  <c:v>-4.7636910812695341E-3</c:v>
                </c:pt>
                <c:pt idx="7734">
                  <c:v>-4.7449508231572077E-3</c:v>
                </c:pt>
                <c:pt idx="7735">
                  <c:v>-4.7818191274103033E-3</c:v>
                </c:pt>
                <c:pt idx="7736">
                  <c:v>-4.7806169545862873E-3</c:v>
                </c:pt>
                <c:pt idx="7737">
                  <c:v>-4.8065995358572223E-3</c:v>
                </c:pt>
                <c:pt idx="7738">
                  <c:v>-4.7586582532165725E-3</c:v>
                </c:pt>
                <c:pt idx="7739">
                  <c:v>-4.7872719078857354E-3</c:v>
                </c:pt>
                <c:pt idx="7740">
                  <c:v>-4.7715461304719958E-3</c:v>
                </c:pt>
                <c:pt idx="7741">
                  <c:v>-4.7846858471759538E-3</c:v>
                </c:pt>
                <c:pt idx="7742">
                  <c:v>-4.7627579273983754E-3</c:v>
                </c:pt>
                <c:pt idx="7743">
                  <c:v>-4.7589708698420052E-3</c:v>
                </c:pt>
                <c:pt idx="7744">
                  <c:v>-4.7663295787449484E-3</c:v>
                </c:pt>
                <c:pt idx="7745">
                  <c:v>-4.7626704936135902E-3</c:v>
                </c:pt>
                <c:pt idx="7746">
                  <c:v>-4.7807220404398939E-3</c:v>
                </c:pt>
                <c:pt idx="7747">
                  <c:v>-4.8131752645069721E-3</c:v>
                </c:pt>
                <c:pt idx="7748">
                  <c:v>-4.7830442899488854E-3</c:v>
                </c:pt>
                <c:pt idx="7749">
                  <c:v>-4.8050212403912742E-3</c:v>
                </c:pt>
                <c:pt idx="7750">
                  <c:v>-4.7662994835679226E-3</c:v>
                </c:pt>
                <c:pt idx="7751">
                  <c:v>-4.7771139327839876E-3</c:v>
                </c:pt>
                <c:pt idx="7752">
                  <c:v>-4.7465752328525309E-3</c:v>
                </c:pt>
                <c:pt idx="7753">
                  <c:v>-4.7684777666329439E-3</c:v>
                </c:pt>
                <c:pt idx="7754">
                  <c:v>-4.7888509609173959E-3</c:v>
                </c:pt>
                <c:pt idx="7755">
                  <c:v>-4.7918678838469678E-3</c:v>
                </c:pt>
                <c:pt idx="7756">
                  <c:v>-4.7848434692561613E-3</c:v>
                </c:pt>
                <c:pt idx="7757">
                  <c:v>-4.7754194739846661E-3</c:v>
                </c:pt>
                <c:pt idx="7758">
                  <c:v>-4.7561829406452642E-3</c:v>
                </c:pt>
                <c:pt idx="7759">
                  <c:v>-4.7723170409988813E-3</c:v>
                </c:pt>
                <c:pt idx="7760">
                  <c:v>-4.73269794022429E-3</c:v>
                </c:pt>
                <c:pt idx="7761">
                  <c:v>-4.7586890091821732E-3</c:v>
                </c:pt>
                <c:pt idx="7762">
                  <c:v>-4.7429864769711694E-3</c:v>
                </c:pt>
                <c:pt idx="7763">
                  <c:v>-4.7470117834422718E-3</c:v>
                </c:pt>
                <c:pt idx="7764">
                  <c:v>-4.7493764666056478E-3</c:v>
                </c:pt>
                <c:pt idx="7765">
                  <c:v>-4.7626004144239002E-3</c:v>
                </c:pt>
                <c:pt idx="7766">
                  <c:v>-4.7822088011096418E-3</c:v>
                </c:pt>
                <c:pt idx="7767">
                  <c:v>-4.7618013098441056E-3</c:v>
                </c:pt>
                <c:pt idx="7768">
                  <c:v>-4.7638089254947542E-3</c:v>
                </c:pt>
                <c:pt idx="7769">
                  <c:v>-4.7661876483682288E-3</c:v>
                </c:pt>
                <c:pt idx="7770">
                  <c:v>-4.7432209158058984E-3</c:v>
                </c:pt>
                <c:pt idx="7771">
                  <c:v>-4.7747928318140906E-3</c:v>
                </c:pt>
                <c:pt idx="7772">
                  <c:v>-4.7829486131516809E-3</c:v>
                </c:pt>
                <c:pt idx="7773">
                  <c:v>-4.7771814437422115E-3</c:v>
                </c:pt>
                <c:pt idx="7774">
                  <c:v>-4.7936818566846912E-3</c:v>
                </c:pt>
                <c:pt idx="7775">
                  <c:v>-4.7870170250127811E-3</c:v>
                </c:pt>
                <c:pt idx="7776">
                  <c:v>-4.7678752240935931E-3</c:v>
                </c:pt>
                <c:pt idx="7777">
                  <c:v>-4.7886553050962843E-3</c:v>
                </c:pt>
                <c:pt idx="7778">
                  <c:v>-4.7802609533957787E-3</c:v>
                </c:pt>
                <c:pt idx="7779">
                  <c:v>-4.7588827164559847E-3</c:v>
                </c:pt>
                <c:pt idx="7780">
                  <c:v>-4.7957712150526171E-3</c:v>
                </c:pt>
                <c:pt idx="7781">
                  <c:v>-4.7953959301957373E-3</c:v>
                </c:pt>
                <c:pt idx="7782">
                  <c:v>-4.7923455759951179E-3</c:v>
                </c:pt>
                <c:pt idx="7783">
                  <c:v>-4.7848537794329361E-3</c:v>
                </c:pt>
                <c:pt idx="7784">
                  <c:v>-4.7943940012984106E-3</c:v>
                </c:pt>
                <c:pt idx="7785">
                  <c:v>-4.7785072118531812E-3</c:v>
                </c:pt>
                <c:pt idx="7786">
                  <c:v>-4.7799448948824914E-3</c:v>
                </c:pt>
                <c:pt idx="7787">
                  <c:v>-4.8073713099106678E-3</c:v>
                </c:pt>
                <c:pt idx="7788">
                  <c:v>-4.7711210578674059E-3</c:v>
                </c:pt>
                <c:pt idx="7789">
                  <c:v>-4.7916170753468604E-3</c:v>
                </c:pt>
                <c:pt idx="7790">
                  <c:v>-4.8034850751398281E-3</c:v>
                </c:pt>
                <c:pt idx="7791">
                  <c:v>-4.765790797797563E-3</c:v>
                </c:pt>
                <c:pt idx="7792">
                  <c:v>-4.7702959494741572E-3</c:v>
                </c:pt>
                <c:pt idx="7793">
                  <c:v>-4.783953101986281E-3</c:v>
                </c:pt>
                <c:pt idx="7794">
                  <c:v>-4.7647928903299759E-3</c:v>
                </c:pt>
                <c:pt idx="7795">
                  <c:v>-4.750774962768347E-3</c:v>
                </c:pt>
                <c:pt idx="7796">
                  <c:v>-4.7755677493341161E-3</c:v>
                </c:pt>
                <c:pt idx="7797">
                  <c:v>-4.7741087302689148E-3</c:v>
                </c:pt>
                <c:pt idx="7798">
                  <c:v>-4.7592980515198165E-3</c:v>
                </c:pt>
                <c:pt idx="7799">
                  <c:v>-4.7454503084993476E-3</c:v>
                </c:pt>
                <c:pt idx="7800">
                  <c:v>-4.7402479246069452E-3</c:v>
                </c:pt>
                <c:pt idx="7801">
                  <c:v>-4.7604670293103571E-3</c:v>
                </c:pt>
                <c:pt idx="7802">
                  <c:v>-4.7485881047086686E-3</c:v>
                </c:pt>
                <c:pt idx="7803">
                  <c:v>-4.7530323280933033E-3</c:v>
                </c:pt>
                <c:pt idx="7804">
                  <c:v>-4.7610662735187367E-3</c:v>
                </c:pt>
                <c:pt idx="7805">
                  <c:v>-4.7598250985784706E-3</c:v>
                </c:pt>
                <c:pt idx="7806">
                  <c:v>-4.7244208823384835E-3</c:v>
                </c:pt>
                <c:pt idx="7807">
                  <c:v>-4.7760272771806564E-3</c:v>
                </c:pt>
                <c:pt idx="7808">
                  <c:v>-4.7764167398000826E-3</c:v>
                </c:pt>
                <c:pt idx="7809">
                  <c:v>-4.7683931467312922E-3</c:v>
                </c:pt>
                <c:pt idx="7810">
                  <c:v>-4.7853516739071117E-3</c:v>
                </c:pt>
                <c:pt idx="7811">
                  <c:v>-4.7804948338271381E-3</c:v>
                </c:pt>
                <c:pt idx="7812">
                  <c:v>-4.7812902097096261E-3</c:v>
                </c:pt>
                <c:pt idx="7813">
                  <c:v>-4.7563201746928605E-3</c:v>
                </c:pt>
                <c:pt idx="7814">
                  <c:v>-4.7568498599228947E-3</c:v>
                </c:pt>
                <c:pt idx="7815">
                  <c:v>-4.7881912743266627E-3</c:v>
                </c:pt>
                <c:pt idx="7816">
                  <c:v>-4.7645125478577056E-3</c:v>
                </c:pt>
                <c:pt idx="7817">
                  <c:v>-4.7741103545500046E-3</c:v>
                </c:pt>
                <c:pt idx="7818">
                  <c:v>-4.7732228952357264E-3</c:v>
                </c:pt>
                <c:pt idx="7819">
                  <c:v>-4.7855754205695785E-3</c:v>
                </c:pt>
                <c:pt idx="7820">
                  <c:v>-4.7683342986249494E-3</c:v>
                </c:pt>
                <c:pt idx="7821">
                  <c:v>-4.7558184422604394E-3</c:v>
                </c:pt>
                <c:pt idx="7822">
                  <c:v>-4.7627599504658268E-3</c:v>
                </c:pt>
                <c:pt idx="7823">
                  <c:v>-4.7907249723933357E-3</c:v>
                </c:pt>
                <c:pt idx="7824">
                  <c:v>-4.7717307640221564E-3</c:v>
                </c:pt>
                <c:pt idx="7825">
                  <c:v>-4.7640940050483662E-3</c:v>
                </c:pt>
                <c:pt idx="7826">
                  <c:v>-4.7692424467049212E-3</c:v>
                </c:pt>
                <c:pt idx="7827">
                  <c:v>-4.7628123579201345E-3</c:v>
                </c:pt>
                <c:pt idx="7828">
                  <c:v>-4.782398992324079E-3</c:v>
                </c:pt>
                <c:pt idx="7829">
                  <c:v>-4.7699869337610142E-3</c:v>
                </c:pt>
                <c:pt idx="7830">
                  <c:v>-4.7653226088008238E-3</c:v>
                </c:pt>
                <c:pt idx="7831">
                  <c:v>-4.7597272214857933E-3</c:v>
                </c:pt>
                <c:pt idx="7832">
                  <c:v>-4.7757763642641525E-3</c:v>
                </c:pt>
                <c:pt idx="7833">
                  <c:v>-4.7661517569490847E-3</c:v>
                </c:pt>
                <c:pt idx="7834">
                  <c:v>-4.7697447701008705E-3</c:v>
                </c:pt>
                <c:pt idx="7835">
                  <c:v>-4.784373211631901E-3</c:v>
                </c:pt>
                <c:pt idx="7836">
                  <c:v>-4.782552104661446E-3</c:v>
                </c:pt>
                <c:pt idx="7837">
                  <c:v>-4.7728500778880479E-3</c:v>
                </c:pt>
                <c:pt idx="7838">
                  <c:v>-4.7960380092197117E-3</c:v>
                </c:pt>
                <c:pt idx="7839">
                  <c:v>-4.7753940583843768E-3</c:v>
                </c:pt>
                <c:pt idx="7840">
                  <c:v>-4.774307031879331E-3</c:v>
                </c:pt>
                <c:pt idx="7841">
                  <c:v>-4.7883869294942172E-3</c:v>
                </c:pt>
                <c:pt idx="7842">
                  <c:v>-4.7290110193234569E-3</c:v>
                </c:pt>
                <c:pt idx="7843">
                  <c:v>-4.7649665684949818E-3</c:v>
                </c:pt>
                <c:pt idx="7844">
                  <c:v>-4.7866357985078285E-3</c:v>
                </c:pt>
                <c:pt idx="7845">
                  <c:v>-4.7932068130146447E-3</c:v>
                </c:pt>
                <c:pt idx="7846">
                  <c:v>-4.7692675126185906E-3</c:v>
                </c:pt>
                <c:pt idx="7847">
                  <c:v>-4.7984324668959395E-3</c:v>
                </c:pt>
                <c:pt idx="7848">
                  <c:v>-4.7723131756323787E-3</c:v>
                </c:pt>
                <c:pt idx="7849">
                  <c:v>-4.7452192082875532E-3</c:v>
                </c:pt>
                <c:pt idx="7850">
                  <c:v>-4.7701760489080869E-3</c:v>
                </c:pt>
                <c:pt idx="7851">
                  <c:v>-4.7664165711645366E-3</c:v>
                </c:pt>
                <c:pt idx="7852">
                  <c:v>-4.7660046663343938E-3</c:v>
                </c:pt>
                <c:pt idx="7853">
                  <c:v>-4.7878050747176661E-3</c:v>
                </c:pt>
                <c:pt idx="7854">
                  <c:v>-4.7757982029267339E-3</c:v>
                </c:pt>
                <c:pt idx="7855">
                  <c:v>-4.7942165737621771E-3</c:v>
                </c:pt>
                <c:pt idx="7856">
                  <c:v>-4.7879313391910048E-3</c:v>
                </c:pt>
                <c:pt idx="7857">
                  <c:v>-4.787959457887043E-3</c:v>
                </c:pt>
                <c:pt idx="7858">
                  <c:v>-4.7919441503808677E-3</c:v>
                </c:pt>
                <c:pt idx="7859">
                  <c:v>-4.8061313519108554E-3</c:v>
                </c:pt>
                <c:pt idx="7860">
                  <c:v>-4.8115156234142843E-3</c:v>
                </c:pt>
                <c:pt idx="7861">
                  <c:v>-4.8121288464327439E-3</c:v>
                </c:pt>
                <c:pt idx="7862">
                  <c:v>-4.791454141554412E-3</c:v>
                </c:pt>
                <c:pt idx="7863">
                  <c:v>-4.8134672367715955E-3</c:v>
                </c:pt>
                <c:pt idx="7864">
                  <c:v>-4.8012088337805346E-3</c:v>
                </c:pt>
                <c:pt idx="7865">
                  <c:v>-4.8050191510190157E-3</c:v>
                </c:pt>
                <c:pt idx="7866">
                  <c:v>-4.8029662992106897E-3</c:v>
                </c:pt>
                <c:pt idx="7867">
                  <c:v>-4.7851819625560994E-3</c:v>
                </c:pt>
                <c:pt idx="7868">
                  <c:v>-4.8010994116572479E-3</c:v>
                </c:pt>
                <c:pt idx="7869">
                  <c:v>-4.7876852454749874E-3</c:v>
                </c:pt>
                <c:pt idx="7870">
                  <c:v>-4.7853591371124701E-3</c:v>
                </c:pt>
                <c:pt idx="7871">
                  <c:v>-4.7792375466016645E-3</c:v>
                </c:pt>
                <c:pt idx="7872">
                  <c:v>-4.7928622950852741E-3</c:v>
                </c:pt>
                <c:pt idx="7873">
                  <c:v>-4.7817837613067021E-3</c:v>
                </c:pt>
                <c:pt idx="7874">
                  <c:v>-4.7835913404670315E-3</c:v>
                </c:pt>
                <c:pt idx="7875">
                  <c:v>-4.7917898182362256E-3</c:v>
                </c:pt>
                <c:pt idx="7876">
                  <c:v>-4.7795187456052563E-3</c:v>
                </c:pt>
                <c:pt idx="7877">
                  <c:v>-4.8224947271423629E-3</c:v>
                </c:pt>
                <c:pt idx="7878">
                  <c:v>-4.8074390868315386E-3</c:v>
                </c:pt>
                <c:pt idx="7879">
                  <c:v>-4.7994143740353731E-3</c:v>
                </c:pt>
                <c:pt idx="7880">
                  <c:v>-4.8059927087391388E-3</c:v>
                </c:pt>
                <c:pt idx="7881">
                  <c:v>-4.782181668376591E-3</c:v>
                </c:pt>
                <c:pt idx="7882">
                  <c:v>-4.8139970514547142E-3</c:v>
                </c:pt>
                <c:pt idx="7883">
                  <c:v>-4.8033717117111378E-3</c:v>
                </c:pt>
                <c:pt idx="7884">
                  <c:v>-4.7707212850142903E-3</c:v>
                </c:pt>
                <c:pt idx="7885">
                  <c:v>-4.8295170668744142E-3</c:v>
                </c:pt>
                <c:pt idx="7886">
                  <c:v>-4.8074038369902046E-3</c:v>
                </c:pt>
                <c:pt idx="7887">
                  <c:v>-4.8133044572737059E-3</c:v>
                </c:pt>
                <c:pt idx="7888">
                  <c:v>-4.7941078289539946E-3</c:v>
                </c:pt>
                <c:pt idx="7889">
                  <c:v>-4.79741808792608E-3</c:v>
                </c:pt>
                <c:pt idx="7890">
                  <c:v>-4.8038720301595058E-3</c:v>
                </c:pt>
                <c:pt idx="7891">
                  <c:v>-4.8019825721479599E-3</c:v>
                </c:pt>
                <c:pt idx="7892">
                  <c:v>-4.8066667441197617E-3</c:v>
                </c:pt>
                <c:pt idx="7893">
                  <c:v>-4.801508286557162E-3</c:v>
                </c:pt>
                <c:pt idx="7894">
                  <c:v>-4.7944199844846226E-3</c:v>
                </c:pt>
                <c:pt idx="7895">
                  <c:v>-4.780078083217767E-3</c:v>
                </c:pt>
                <c:pt idx="7896">
                  <c:v>-4.8298687769055852E-3</c:v>
                </c:pt>
                <c:pt idx="7897">
                  <c:v>-4.8133016889937204E-3</c:v>
                </c:pt>
                <c:pt idx="7898">
                  <c:v>-4.8384090585264217E-3</c:v>
                </c:pt>
                <c:pt idx="7899">
                  <c:v>-4.8020894947076375E-3</c:v>
                </c:pt>
                <c:pt idx="7900">
                  <c:v>-4.8329802146979831E-3</c:v>
                </c:pt>
                <c:pt idx="7901">
                  <c:v>-4.8135825326222391E-3</c:v>
                </c:pt>
                <c:pt idx="7902">
                  <c:v>-4.8414091230762069E-3</c:v>
                </c:pt>
                <c:pt idx="7903">
                  <c:v>-4.8264954459318488E-3</c:v>
                </c:pt>
                <c:pt idx="7904">
                  <c:v>-4.8290572890286303E-3</c:v>
                </c:pt>
                <c:pt idx="7905">
                  <c:v>-4.826670645243742E-3</c:v>
                </c:pt>
                <c:pt idx="7906">
                  <c:v>-4.8295913508415557E-3</c:v>
                </c:pt>
                <c:pt idx="7907">
                  <c:v>-4.8221651201283532E-3</c:v>
                </c:pt>
                <c:pt idx="7908">
                  <c:v>-4.8258751783322729E-3</c:v>
                </c:pt>
                <c:pt idx="7909">
                  <c:v>-4.820291955908996E-3</c:v>
                </c:pt>
                <c:pt idx="7910">
                  <c:v>-4.8288064915813656E-3</c:v>
                </c:pt>
                <c:pt idx="7911">
                  <c:v>-4.856847792180828E-3</c:v>
                </c:pt>
                <c:pt idx="7912">
                  <c:v>-4.8391550747195686E-3</c:v>
                </c:pt>
                <c:pt idx="7913">
                  <c:v>-4.8241006896968261E-3</c:v>
                </c:pt>
                <c:pt idx="7914">
                  <c:v>-4.8713727789869501E-3</c:v>
                </c:pt>
                <c:pt idx="7915">
                  <c:v>-4.8574568605903312E-3</c:v>
                </c:pt>
                <c:pt idx="7916">
                  <c:v>-4.8626462149307407E-3</c:v>
                </c:pt>
                <c:pt idx="7917">
                  <c:v>-4.8993720877352513E-3</c:v>
                </c:pt>
                <c:pt idx="7918">
                  <c:v>-4.8763776622535934E-3</c:v>
                </c:pt>
                <c:pt idx="7919">
                  <c:v>-4.8771393146450322E-3</c:v>
                </c:pt>
                <c:pt idx="7920">
                  <c:v>-4.860881394870265E-3</c:v>
                </c:pt>
                <c:pt idx="7921">
                  <c:v>-4.890457406638851E-3</c:v>
                </c:pt>
                <c:pt idx="7922">
                  <c:v>-4.8963574696005647E-3</c:v>
                </c:pt>
                <c:pt idx="7923">
                  <c:v>-4.8603066883786501E-3</c:v>
                </c:pt>
                <c:pt idx="7924">
                  <c:v>-4.9098482961157843E-3</c:v>
                </c:pt>
                <c:pt idx="7925">
                  <c:v>-4.9093744377409435E-3</c:v>
                </c:pt>
                <c:pt idx="7926">
                  <c:v>-4.887370691722401E-3</c:v>
                </c:pt>
                <c:pt idx="7927">
                  <c:v>-4.8830747508826515E-3</c:v>
                </c:pt>
                <c:pt idx="7928">
                  <c:v>-4.8839204109136659E-3</c:v>
                </c:pt>
                <c:pt idx="7929">
                  <c:v>-4.86792484698361E-3</c:v>
                </c:pt>
                <c:pt idx="7930">
                  <c:v>-4.8857207976128973E-3</c:v>
                </c:pt>
                <c:pt idx="7931">
                  <c:v>-4.8480852841518516E-3</c:v>
                </c:pt>
                <c:pt idx="7932">
                  <c:v>-4.8715860772996769E-3</c:v>
                </c:pt>
                <c:pt idx="7933">
                  <c:v>-4.8680980234534149E-3</c:v>
                </c:pt>
                <c:pt idx="7934">
                  <c:v>-4.8737086537982968E-3</c:v>
                </c:pt>
                <c:pt idx="7935">
                  <c:v>-4.8686289427478944E-3</c:v>
                </c:pt>
                <c:pt idx="7936">
                  <c:v>-4.8846701892325964E-3</c:v>
                </c:pt>
                <c:pt idx="7937">
                  <c:v>-4.8751475709100022E-3</c:v>
                </c:pt>
                <c:pt idx="7938">
                  <c:v>-4.8717915245266074E-3</c:v>
                </c:pt>
                <c:pt idx="7939">
                  <c:v>-4.8699941381750624E-3</c:v>
                </c:pt>
                <c:pt idx="7940">
                  <c:v>-4.9006879883228211E-3</c:v>
                </c:pt>
                <c:pt idx="7941">
                  <c:v>-4.8229023296007308E-3</c:v>
                </c:pt>
                <c:pt idx="7942">
                  <c:v>-4.8890206665828956E-3</c:v>
                </c:pt>
                <c:pt idx="7943">
                  <c:v>-4.8700612538576538E-3</c:v>
                </c:pt>
                <c:pt idx="7944">
                  <c:v>-4.8691215782448458E-3</c:v>
                </c:pt>
                <c:pt idx="7945">
                  <c:v>-4.8741146056002745E-3</c:v>
                </c:pt>
                <c:pt idx="7946">
                  <c:v>-4.8328292458909988E-3</c:v>
                </c:pt>
                <c:pt idx="7947">
                  <c:v>-4.8748822674240574E-3</c:v>
                </c:pt>
                <c:pt idx="7948">
                  <c:v>-4.8635425729447977E-3</c:v>
                </c:pt>
                <c:pt idx="7949">
                  <c:v>-4.8538050401962787E-3</c:v>
                </c:pt>
                <c:pt idx="7950">
                  <c:v>-4.8389414171657544E-3</c:v>
                </c:pt>
                <c:pt idx="7951">
                  <c:v>-4.85040503410654E-3</c:v>
                </c:pt>
                <c:pt idx="7952">
                  <c:v>-4.8367288906869853E-3</c:v>
                </c:pt>
                <c:pt idx="7953">
                  <c:v>-4.832790453563292E-3</c:v>
                </c:pt>
                <c:pt idx="7954">
                  <c:v>-4.8390737136306964E-3</c:v>
                </c:pt>
                <c:pt idx="7955">
                  <c:v>-4.8491817527112286E-3</c:v>
                </c:pt>
                <c:pt idx="7956">
                  <c:v>-4.8555062261932845E-3</c:v>
                </c:pt>
                <c:pt idx="7957">
                  <c:v>-4.866440980819238E-3</c:v>
                </c:pt>
                <c:pt idx="7958">
                  <c:v>-4.8919219887596831E-3</c:v>
                </c:pt>
                <c:pt idx="7959">
                  <c:v>-4.8778695896071157E-3</c:v>
                </c:pt>
                <c:pt idx="7960">
                  <c:v>-4.8692632931389085E-3</c:v>
                </c:pt>
                <c:pt idx="7961">
                  <c:v>-4.8733003495480473E-3</c:v>
                </c:pt>
                <c:pt idx="7962">
                  <c:v>-4.8751218147920243E-3</c:v>
                </c:pt>
                <c:pt idx="7963">
                  <c:v>-4.8948964298714589E-3</c:v>
                </c:pt>
                <c:pt idx="7964">
                  <c:v>-4.8545820043531078E-3</c:v>
                </c:pt>
                <c:pt idx="7965">
                  <c:v>-4.8756775182139042E-3</c:v>
                </c:pt>
                <c:pt idx="7966">
                  <c:v>-4.872882378855292E-3</c:v>
                </c:pt>
                <c:pt idx="7967">
                  <c:v>-4.8793828713966769E-3</c:v>
                </c:pt>
                <c:pt idx="7968">
                  <c:v>-4.856410764237715E-3</c:v>
                </c:pt>
                <c:pt idx="7969">
                  <c:v>-4.8733580494539318E-3</c:v>
                </c:pt>
                <c:pt idx="7970">
                  <c:v>-4.880842397355264E-3</c:v>
                </c:pt>
                <c:pt idx="7971">
                  <c:v>-4.8832265778008263E-3</c:v>
                </c:pt>
                <c:pt idx="7972">
                  <c:v>-4.8535577170767214E-3</c:v>
                </c:pt>
                <c:pt idx="7973">
                  <c:v>-4.8931511985416511E-3</c:v>
                </c:pt>
                <c:pt idx="7974">
                  <c:v>-4.8727560531917008E-3</c:v>
                </c:pt>
                <c:pt idx="7975">
                  <c:v>-4.8925312782343916E-3</c:v>
                </c:pt>
                <c:pt idx="7976">
                  <c:v>-4.901617487621043E-3</c:v>
                </c:pt>
                <c:pt idx="7977">
                  <c:v>-4.8888306481525501E-3</c:v>
                </c:pt>
                <c:pt idx="7978">
                  <c:v>-4.8980290204639161E-3</c:v>
                </c:pt>
                <c:pt idx="7979">
                  <c:v>-4.9061118666221572E-3</c:v>
                </c:pt>
                <c:pt idx="7980">
                  <c:v>-4.8734827627962812E-3</c:v>
                </c:pt>
                <c:pt idx="7981">
                  <c:v>-4.8575348443790902E-3</c:v>
                </c:pt>
                <c:pt idx="7982">
                  <c:v>-4.8741075871727496E-3</c:v>
                </c:pt>
                <c:pt idx="7983">
                  <c:v>-4.8942426898115274E-3</c:v>
                </c:pt>
                <c:pt idx="7984">
                  <c:v>-4.8844308058044704E-3</c:v>
                </c:pt>
                <c:pt idx="7985">
                  <c:v>-4.8575455854785662E-3</c:v>
                </c:pt>
                <c:pt idx="7986">
                  <c:v>-4.8590296783536796E-3</c:v>
                </c:pt>
                <c:pt idx="7987">
                  <c:v>-4.9011968385199124E-3</c:v>
                </c:pt>
                <c:pt idx="7988">
                  <c:v>-4.896306016555137E-3</c:v>
                </c:pt>
                <c:pt idx="7989">
                  <c:v>-4.8745492871995651E-3</c:v>
                </c:pt>
                <c:pt idx="7990">
                  <c:v>-4.9132382517520145E-3</c:v>
                </c:pt>
                <c:pt idx="7991">
                  <c:v>-4.9161415839223729E-3</c:v>
                </c:pt>
                <c:pt idx="7992">
                  <c:v>-4.8869229888629552E-3</c:v>
                </c:pt>
                <c:pt idx="7993">
                  <c:v>-4.9122549133541124E-3</c:v>
                </c:pt>
                <c:pt idx="7994">
                  <c:v>-4.89195430623348E-3</c:v>
                </c:pt>
                <c:pt idx="7995">
                  <c:v>-4.9235947279353499E-3</c:v>
                </c:pt>
                <c:pt idx="7996">
                  <c:v>-4.9317139693859915E-3</c:v>
                </c:pt>
                <c:pt idx="7997">
                  <c:v>-4.9221461203841736E-3</c:v>
                </c:pt>
                <c:pt idx="7998">
                  <c:v>-4.9189275183906481E-3</c:v>
                </c:pt>
                <c:pt idx="7999">
                  <c:v>-4.9347350338002074E-3</c:v>
                </c:pt>
                <c:pt idx="8000">
                  <c:v>-4.9182250282448553E-3</c:v>
                </c:pt>
                <c:pt idx="8001">
                  <c:v>-4.9390948485375161E-3</c:v>
                </c:pt>
                <c:pt idx="8002">
                  <c:v>-4.9367615610738155E-3</c:v>
                </c:pt>
                <c:pt idx="8003">
                  <c:v>-4.9467501038270023E-3</c:v>
                </c:pt>
                <c:pt idx="8004">
                  <c:v>-4.9436376038513048E-3</c:v>
                </c:pt>
                <c:pt idx="8005">
                  <c:v>-4.9379964377341181E-3</c:v>
                </c:pt>
                <c:pt idx="8006">
                  <c:v>-4.9629248217478066E-3</c:v>
                </c:pt>
                <c:pt idx="8007">
                  <c:v>-4.949408669619986E-3</c:v>
                </c:pt>
                <c:pt idx="8008">
                  <c:v>-4.9520246506545773E-3</c:v>
                </c:pt>
                <c:pt idx="8009">
                  <c:v>-4.9576664221681289E-3</c:v>
                </c:pt>
                <c:pt idx="8010">
                  <c:v>-4.951362632732441E-3</c:v>
                </c:pt>
                <c:pt idx="8011">
                  <c:v>-4.9411303049280795E-3</c:v>
                </c:pt>
                <c:pt idx="8012">
                  <c:v>-4.966158300447273E-3</c:v>
                </c:pt>
                <c:pt idx="8013">
                  <c:v>-4.9492162780907416E-3</c:v>
                </c:pt>
                <c:pt idx="8014">
                  <c:v>-4.9494580953982495E-3</c:v>
                </c:pt>
                <c:pt idx="8015">
                  <c:v>-4.9066985267184927E-3</c:v>
                </c:pt>
                <c:pt idx="8016">
                  <c:v>-4.9304759154021769E-3</c:v>
                </c:pt>
                <c:pt idx="8017">
                  <c:v>-4.9238092396726276E-3</c:v>
                </c:pt>
                <c:pt idx="8018">
                  <c:v>-4.9141713887634582E-3</c:v>
                </c:pt>
                <c:pt idx="8019">
                  <c:v>-4.9541157389016693E-3</c:v>
                </c:pt>
                <c:pt idx="8020">
                  <c:v>-4.9408023077766299E-3</c:v>
                </c:pt>
                <c:pt idx="8021">
                  <c:v>-4.9740499262325745E-3</c:v>
                </c:pt>
                <c:pt idx="8022">
                  <c:v>-4.9208912367525474E-3</c:v>
                </c:pt>
                <c:pt idx="8023">
                  <c:v>-4.9305397347306958E-3</c:v>
                </c:pt>
                <c:pt idx="8024">
                  <c:v>-4.9343581767814851E-3</c:v>
                </c:pt>
                <c:pt idx="8025">
                  <c:v>-4.9272678540325226E-3</c:v>
                </c:pt>
                <c:pt idx="8026">
                  <c:v>-4.9254049327359115E-3</c:v>
                </c:pt>
                <c:pt idx="8027">
                  <c:v>-4.932016258167196E-3</c:v>
                </c:pt>
                <c:pt idx="8028">
                  <c:v>-4.9130095395721728E-3</c:v>
                </c:pt>
                <c:pt idx="8029">
                  <c:v>-4.9311002573613474E-3</c:v>
                </c:pt>
                <c:pt idx="8030">
                  <c:v>-4.929158674130853E-3</c:v>
                </c:pt>
                <c:pt idx="8031">
                  <c:v>-4.9437637280756903E-3</c:v>
                </c:pt>
                <c:pt idx="8032">
                  <c:v>-4.9540632251195982E-3</c:v>
                </c:pt>
                <c:pt idx="8033">
                  <c:v>-4.9484496473482719E-3</c:v>
                </c:pt>
                <c:pt idx="8034">
                  <c:v>-4.9396423083531349E-3</c:v>
                </c:pt>
                <c:pt idx="8035">
                  <c:v>-4.9499118444343926E-3</c:v>
                </c:pt>
                <c:pt idx="8036">
                  <c:v>-4.9552942849273281E-3</c:v>
                </c:pt>
                <c:pt idx="8037">
                  <c:v>-4.9856779571491091E-3</c:v>
                </c:pt>
                <c:pt idx="8038">
                  <c:v>-4.956873176361027E-3</c:v>
                </c:pt>
                <c:pt idx="8039">
                  <c:v>-4.9775754150665832E-3</c:v>
                </c:pt>
                <c:pt idx="8040">
                  <c:v>-4.9668469293377418E-3</c:v>
                </c:pt>
                <c:pt idx="8041">
                  <c:v>-4.9836617882105085E-3</c:v>
                </c:pt>
                <c:pt idx="8042">
                  <c:v>-4.971313436840135E-3</c:v>
                </c:pt>
                <c:pt idx="8043">
                  <c:v>-4.977487735018135E-3</c:v>
                </c:pt>
                <c:pt idx="8044">
                  <c:v>-4.9554577792858857E-3</c:v>
                </c:pt>
                <c:pt idx="8045">
                  <c:v>-4.9363018206629332E-3</c:v>
                </c:pt>
                <c:pt idx="8046">
                  <c:v>-4.9591870525178142E-3</c:v>
                </c:pt>
                <c:pt idx="8047">
                  <c:v>-4.9624567186726514E-3</c:v>
                </c:pt>
                <c:pt idx="8048">
                  <c:v>-4.9600046297639463E-3</c:v>
                </c:pt>
                <c:pt idx="8049">
                  <c:v>-4.952757996395568E-3</c:v>
                </c:pt>
                <c:pt idx="8050">
                  <c:v>-4.9730850741886668E-3</c:v>
                </c:pt>
                <c:pt idx="8051">
                  <c:v>-4.9861257410780914E-3</c:v>
                </c:pt>
                <c:pt idx="8052">
                  <c:v>-4.9784129439021498E-3</c:v>
                </c:pt>
                <c:pt idx="8053">
                  <c:v>-4.9742098900984119E-3</c:v>
                </c:pt>
                <c:pt idx="8054">
                  <c:v>-4.9491543301109662E-3</c:v>
                </c:pt>
                <c:pt idx="8055">
                  <c:v>-4.9770617612394505E-3</c:v>
                </c:pt>
                <c:pt idx="8056">
                  <c:v>-4.9650695652683052E-3</c:v>
                </c:pt>
                <c:pt idx="8057">
                  <c:v>-4.9315631709353231E-3</c:v>
                </c:pt>
                <c:pt idx="8058">
                  <c:v>-4.9760525052633319E-3</c:v>
                </c:pt>
                <c:pt idx="8059">
                  <c:v>-4.9695237624659706E-3</c:v>
                </c:pt>
                <c:pt idx="8060">
                  <c:v>-4.9813289368238218E-3</c:v>
                </c:pt>
                <c:pt idx="8061">
                  <c:v>-4.965659832848233E-3</c:v>
                </c:pt>
                <c:pt idx="8062">
                  <c:v>-4.9853097865331887E-3</c:v>
                </c:pt>
                <c:pt idx="8063">
                  <c:v>-4.9793334426842225E-3</c:v>
                </c:pt>
                <c:pt idx="8064">
                  <c:v>-5.0088279925561948E-3</c:v>
                </c:pt>
                <c:pt idx="8065">
                  <c:v>-5.0035974872927888E-3</c:v>
                </c:pt>
                <c:pt idx="8066">
                  <c:v>-4.9877006702551572E-3</c:v>
                </c:pt>
                <c:pt idx="8067">
                  <c:v>-4.9921914397228978E-3</c:v>
                </c:pt>
                <c:pt idx="8068">
                  <c:v>-4.9820667806298674E-3</c:v>
                </c:pt>
                <c:pt idx="8069">
                  <c:v>-4.9669787287955373E-3</c:v>
                </c:pt>
                <c:pt idx="8070">
                  <c:v>-4.9823029771825147E-3</c:v>
                </c:pt>
                <c:pt idx="8071">
                  <c:v>-4.9835449438131217E-3</c:v>
                </c:pt>
                <c:pt idx="8072">
                  <c:v>-4.9808650865926082E-3</c:v>
                </c:pt>
                <c:pt idx="8073">
                  <c:v>-4.9731624545502852E-3</c:v>
                </c:pt>
                <c:pt idx="8074">
                  <c:v>-4.9798311982091606E-3</c:v>
                </c:pt>
                <c:pt idx="8075">
                  <c:v>-4.9961890760890464E-3</c:v>
                </c:pt>
                <c:pt idx="8076">
                  <c:v>-4.9933316712477442E-3</c:v>
                </c:pt>
                <c:pt idx="8077">
                  <c:v>-4.9831048505014752E-3</c:v>
                </c:pt>
                <c:pt idx="8078">
                  <c:v>-4.9989065246761515E-3</c:v>
                </c:pt>
                <c:pt idx="8079">
                  <c:v>-4.9698781782951734E-3</c:v>
                </c:pt>
                <c:pt idx="8080">
                  <c:v>-4.9733184063768541E-3</c:v>
                </c:pt>
                <c:pt idx="8081">
                  <c:v>-4.9787421993725519E-3</c:v>
                </c:pt>
                <c:pt idx="8082">
                  <c:v>-4.9666081554587118E-3</c:v>
                </c:pt>
                <c:pt idx="8083">
                  <c:v>-5.0155632960609499E-3</c:v>
                </c:pt>
                <c:pt idx="8084">
                  <c:v>-4.9947778048198633E-3</c:v>
                </c:pt>
                <c:pt idx="8085">
                  <c:v>-5.0044163919661456E-3</c:v>
                </c:pt>
                <c:pt idx="8086">
                  <c:v>-5.00496322582161E-3</c:v>
                </c:pt>
                <c:pt idx="8087">
                  <c:v>-4.9726161641903228E-3</c:v>
                </c:pt>
                <c:pt idx="8088">
                  <c:v>-5.0231658098933022E-3</c:v>
                </c:pt>
                <c:pt idx="8089">
                  <c:v>-4.9934871501425733E-3</c:v>
                </c:pt>
                <c:pt idx="8090">
                  <c:v>-5.0117475002769479E-3</c:v>
                </c:pt>
                <c:pt idx="8091">
                  <c:v>-4.9854391806423764E-3</c:v>
                </c:pt>
                <c:pt idx="8092">
                  <c:v>-4.9968654073004395E-3</c:v>
                </c:pt>
                <c:pt idx="8093">
                  <c:v>-5.0023041099367879E-3</c:v>
                </c:pt>
                <c:pt idx="8094">
                  <c:v>-4.9656551706805142E-3</c:v>
                </c:pt>
                <c:pt idx="8095">
                  <c:v>-4.9844611291041162E-3</c:v>
                </c:pt>
                <c:pt idx="8096">
                  <c:v>-5.0125109142806013E-3</c:v>
                </c:pt>
                <c:pt idx="8097">
                  <c:v>-4.9931171221200355E-3</c:v>
                </c:pt>
                <c:pt idx="8098">
                  <c:v>-5.018722886937884E-3</c:v>
                </c:pt>
                <c:pt idx="8099">
                  <c:v>-5.0121117177772817E-3</c:v>
                </c:pt>
                <c:pt idx="8100">
                  <c:v>-5.0148360184269327E-3</c:v>
                </c:pt>
                <c:pt idx="8101">
                  <c:v>-5.0075071947827191E-3</c:v>
                </c:pt>
                <c:pt idx="8102">
                  <c:v>-5.0132317312420417E-3</c:v>
                </c:pt>
                <c:pt idx="8103">
                  <c:v>-5.0190275552694681E-3</c:v>
                </c:pt>
                <c:pt idx="8104">
                  <c:v>-4.975174423808292E-3</c:v>
                </c:pt>
                <c:pt idx="8105">
                  <c:v>-5.0055244111151748E-3</c:v>
                </c:pt>
                <c:pt idx="8106">
                  <c:v>-4.9851100380414008E-3</c:v>
                </c:pt>
                <c:pt idx="8107">
                  <c:v>-5.0139114890574163E-3</c:v>
                </c:pt>
                <c:pt idx="8108">
                  <c:v>-5.0386115389446417E-3</c:v>
                </c:pt>
                <c:pt idx="8109">
                  <c:v>-5.0199382903764926E-3</c:v>
                </c:pt>
                <c:pt idx="8110">
                  <c:v>-5.007161568261218E-3</c:v>
                </c:pt>
                <c:pt idx="8111">
                  <c:v>-4.996622341972074E-3</c:v>
                </c:pt>
                <c:pt idx="8112">
                  <c:v>-5.0158552142635917E-3</c:v>
                </c:pt>
                <c:pt idx="8113">
                  <c:v>-5.0274655973138902E-3</c:v>
                </c:pt>
                <c:pt idx="8114">
                  <c:v>-5.0337191847227222E-3</c:v>
                </c:pt>
                <c:pt idx="8115">
                  <c:v>-5.027629288441725E-3</c:v>
                </c:pt>
                <c:pt idx="8116">
                  <c:v>-5.0138974287567591E-3</c:v>
                </c:pt>
                <c:pt idx="8117">
                  <c:v>-5.0187633371937155E-3</c:v>
                </c:pt>
                <c:pt idx="8118">
                  <c:v>-5.0328478773403115E-3</c:v>
                </c:pt>
                <c:pt idx="8119">
                  <c:v>-5.0193411796304772E-3</c:v>
                </c:pt>
                <c:pt idx="8120">
                  <c:v>-5.0297338818804148E-3</c:v>
                </c:pt>
                <c:pt idx="8121">
                  <c:v>-5.0355330590136117E-3</c:v>
                </c:pt>
                <c:pt idx="8122">
                  <c:v>-5.0031024266070099E-3</c:v>
                </c:pt>
                <c:pt idx="8123">
                  <c:v>-5.0048702860098961E-3</c:v>
                </c:pt>
                <c:pt idx="8124">
                  <c:v>-4.9930287188395964E-3</c:v>
                </c:pt>
                <c:pt idx="8125">
                  <c:v>-4.9720617238112556E-3</c:v>
                </c:pt>
                <c:pt idx="8126">
                  <c:v>-4.9979905174904107E-3</c:v>
                </c:pt>
                <c:pt idx="8127">
                  <c:v>-4.9942388185197006E-3</c:v>
                </c:pt>
                <c:pt idx="8128">
                  <c:v>-4.9898534733033226E-3</c:v>
                </c:pt>
                <c:pt idx="8129">
                  <c:v>-4.99965916708807E-3</c:v>
                </c:pt>
                <c:pt idx="8130">
                  <c:v>-5.0014258323919994E-3</c:v>
                </c:pt>
                <c:pt idx="8131">
                  <c:v>-4.9615625011708835E-3</c:v>
                </c:pt>
                <c:pt idx="8132">
                  <c:v>-4.9646104408546891E-3</c:v>
                </c:pt>
                <c:pt idx="8133">
                  <c:v>-4.9770201431690655E-3</c:v>
                </c:pt>
                <c:pt idx="8134">
                  <c:v>-4.9938014369823149E-3</c:v>
                </c:pt>
                <c:pt idx="8135">
                  <c:v>-5.0043476972340684E-3</c:v>
                </c:pt>
                <c:pt idx="8136">
                  <c:v>-4.9600120105360449E-3</c:v>
                </c:pt>
                <c:pt idx="8137">
                  <c:v>-4.9880833833463329E-3</c:v>
                </c:pt>
                <c:pt idx="8138">
                  <c:v>-4.9987144604465676E-3</c:v>
                </c:pt>
                <c:pt idx="8139">
                  <c:v>-4.9682574487051453E-3</c:v>
                </c:pt>
                <c:pt idx="8140">
                  <c:v>-4.9657050357312911E-3</c:v>
                </c:pt>
                <c:pt idx="8141">
                  <c:v>-5.0029627362295492E-3</c:v>
                </c:pt>
                <c:pt idx="8142">
                  <c:v>-5.0089116710466727E-3</c:v>
                </c:pt>
                <c:pt idx="8143">
                  <c:v>-5.0144272256123041E-3</c:v>
                </c:pt>
                <c:pt idx="8144">
                  <c:v>-5.0424931612142315E-3</c:v>
                </c:pt>
                <c:pt idx="8145">
                  <c:v>-5.0373213441484536E-3</c:v>
                </c:pt>
                <c:pt idx="8146">
                  <c:v>-5.0230192246306163E-3</c:v>
                </c:pt>
                <c:pt idx="8147">
                  <c:v>-5.008932841666573E-3</c:v>
                </c:pt>
                <c:pt idx="8148">
                  <c:v>-4.9996185699002936E-3</c:v>
                </c:pt>
                <c:pt idx="8149">
                  <c:v>-5.0239594001194529E-3</c:v>
                </c:pt>
                <c:pt idx="8150">
                  <c:v>-5.0175372510456659E-3</c:v>
                </c:pt>
                <c:pt idx="8151">
                  <c:v>-5.0061248828479222E-3</c:v>
                </c:pt>
                <c:pt idx="8152">
                  <c:v>-5.0121083598736486E-3</c:v>
                </c:pt>
                <c:pt idx="8153">
                  <c:v>-5.0242592982819552E-3</c:v>
                </c:pt>
                <c:pt idx="8154">
                  <c:v>-5.0237430803951695E-3</c:v>
                </c:pt>
                <c:pt idx="8155">
                  <c:v>-5.0077840919956276E-3</c:v>
                </c:pt>
                <c:pt idx="8156">
                  <c:v>-5.0023678277525937E-3</c:v>
                </c:pt>
                <c:pt idx="8157">
                  <c:v>-4.9952236754721548E-3</c:v>
                </c:pt>
                <c:pt idx="8158">
                  <c:v>-5.0108939333851884E-3</c:v>
                </c:pt>
                <c:pt idx="8159">
                  <c:v>-4.9885085733619404E-3</c:v>
                </c:pt>
                <c:pt idx="8160">
                  <c:v>-5.0217376230816914E-3</c:v>
                </c:pt>
                <c:pt idx="8161">
                  <c:v>-5.0144449864565968E-3</c:v>
                </c:pt>
                <c:pt idx="8162">
                  <c:v>-5.0346993896697237E-3</c:v>
                </c:pt>
                <c:pt idx="8163">
                  <c:v>-5.0512220706135065E-3</c:v>
                </c:pt>
                <c:pt idx="8164">
                  <c:v>-5.0421590118888485E-3</c:v>
                </c:pt>
                <c:pt idx="8165">
                  <c:v>-5.0265201444058679E-3</c:v>
                </c:pt>
                <c:pt idx="8166">
                  <c:v>-5.0286401697427485E-3</c:v>
                </c:pt>
                <c:pt idx="8167">
                  <c:v>-5.0078730083164304E-3</c:v>
                </c:pt>
                <c:pt idx="8168">
                  <c:v>-5.0452615603784135E-3</c:v>
                </c:pt>
                <c:pt idx="8169">
                  <c:v>-5.0098020878632122E-3</c:v>
                </c:pt>
                <c:pt idx="8170">
                  <c:v>-4.9920838397207743E-3</c:v>
                </c:pt>
                <c:pt idx="8171">
                  <c:v>-5.0419692254855082E-3</c:v>
                </c:pt>
                <c:pt idx="8172">
                  <c:v>-5.0020943178563804E-3</c:v>
                </c:pt>
                <c:pt idx="8173">
                  <c:v>-4.9855332987332407E-3</c:v>
                </c:pt>
                <c:pt idx="8174">
                  <c:v>-4.9981107690863519E-3</c:v>
                </c:pt>
                <c:pt idx="8175">
                  <c:v>-4.9990043447331696E-3</c:v>
                </c:pt>
                <c:pt idx="8176">
                  <c:v>-5.0032623614196413E-3</c:v>
                </c:pt>
                <c:pt idx="8177">
                  <c:v>-5.001337713815634E-3</c:v>
                </c:pt>
                <c:pt idx="8178">
                  <c:v>-4.994072640850146E-3</c:v>
                </c:pt>
                <c:pt idx="8179">
                  <c:v>-5.0239801034099255E-3</c:v>
                </c:pt>
                <c:pt idx="8180">
                  <c:v>-4.9969971680973863E-3</c:v>
                </c:pt>
                <c:pt idx="8181">
                  <c:v>-4.954114081849881E-3</c:v>
                </c:pt>
                <c:pt idx="8182">
                  <c:v>-4.9421691187950768E-3</c:v>
                </c:pt>
                <c:pt idx="8183">
                  <c:v>-4.9554669761522263E-3</c:v>
                </c:pt>
                <c:pt idx="8184">
                  <c:v>-4.9826809303056049E-3</c:v>
                </c:pt>
                <c:pt idx="8185">
                  <c:v>-4.9437411813708582E-3</c:v>
                </c:pt>
                <c:pt idx="8186">
                  <c:v>-4.968370237321924E-3</c:v>
                </c:pt>
                <c:pt idx="8187">
                  <c:v>-4.9269069980602143E-3</c:v>
                </c:pt>
                <c:pt idx="8188">
                  <c:v>-4.9646948088386935E-3</c:v>
                </c:pt>
                <c:pt idx="8189">
                  <c:v>-4.9069502523078866E-3</c:v>
                </c:pt>
                <c:pt idx="8190">
                  <c:v>-4.980132901456282E-3</c:v>
                </c:pt>
                <c:pt idx="8191">
                  <c:v>-4.9996792326605522E-3</c:v>
                </c:pt>
                <c:pt idx="8192">
                  <c:v>-4.9784346885595031E-3</c:v>
                </c:pt>
                <c:pt idx="8193">
                  <c:v>-4.9839135319588983E-3</c:v>
                </c:pt>
                <c:pt idx="8194">
                  <c:v>-5.0033105736406631E-3</c:v>
                </c:pt>
                <c:pt idx="8195">
                  <c:v>-5.0039863642276942E-3</c:v>
                </c:pt>
                <c:pt idx="8196">
                  <c:v>-5.0286192394153545E-3</c:v>
                </c:pt>
                <c:pt idx="8197">
                  <c:v>-5.0165637065805856E-3</c:v>
                </c:pt>
                <c:pt idx="8198">
                  <c:v>-5.0262604144124387E-3</c:v>
                </c:pt>
                <c:pt idx="8199">
                  <c:v>-5.0468849540286692E-3</c:v>
                </c:pt>
                <c:pt idx="8200">
                  <c:v>-5.0382313827101342E-3</c:v>
                </c:pt>
                <c:pt idx="8201">
                  <c:v>-5.047334092483988E-3</c:v>
                </c:pt>
                <c:pt idx="8202">
                  <c:v>-5.0377982420670691E-3</c:v>
                </c:pt>
                <c:pt idx="8203">
                  <c:v>-5.0236463186606843E-3</c:v>
                </c:pt>
                <c:pt idx="8204">
                  <c:v>-5.053472936699303E-3</c:v>
                </c:pt>
                <c:pt idx="8205">
                  <c:v>-5.0435933816685603E-3</c:v>
                </c:pt>
                <c:pt idx="8206">
                  <c:v>-5.0319275716709739E-3</c:v>
                </c:pt>
                <c:pt idx="8207">
                  <c:v>-5.0449780776317885E-3</c:v>
                </c:pt>
                <c:pt idx="8208">
                  <c:v>-4.9926099433992904E-3</c:v>
                </c:pt>
                <c:pt idx="8209">
                  <c:v>-4.9902934894165982E-3</c:v>
                </c:pt>
                <c:pt idx="8210">
                  <c:v>-5.0063743585777006E-3</c:v>
                </c:pt>
                <c:pt idx="8211">
                  <c:v>-5.0240215719210444E-3</c:v>
                </c:pt>
                <c:pt idx="8212">
                  <c:v>-5.0105658984927054E-3</c:v>
                </c:pt>
                <c:pt idx="8213">
                  <c:v>-5.0128661979907717E-3</c:v>
                </c:pt>
                <c:pt idx="8214">
                  <c:v>-5.0261176155209407E-3</c:v>
                </c:pt>
                <c:pt idx="8215">
                  <c:v>-4.9869516135168691E-3</c:v>
                </c:pt>
                <c:pt idx="8216">
                  <c:v>-4.9318440321318956E-3</c:v>
                </c:pt>
                <c:pt idx="8217">
                  <c:v>-5.0102713799765383E-3</c:v>
                </c:pt>
                <c:pt idx="8218">
                  <c:v>-5.0115534746860936E-3</c:v>
                </c:pt>
                <c:pt idx="8219">
                  <c:v>-4.9825879272922648E-3</c:v>
                </c:pt>
                <c:pt idx="8220">
                  <c:v>-4.9986321303069617E-3</c:v>
                </c:pt>
                <c:pt idx="8221">
                  <c:v>-5.0167220679867217E-3</c:v>
                </c:pt>
                <c:pt idx="8222">
                  <c:v>-5.0058929333068316E-3</c:v>
                </c:pt>
                <c:pt idx="8223">
                  <c:v>-4.998013947390619E-3</c:v>
                </c:pt>
                <c:pt idx="8224">
                  <c:v>-4.9876188452061647E-3</c:v>
                </c:pt>
                <c:pt idx="8225">
                  <c:v>-5.0075159483655525E-3</c:v>
                </c:pt>
                <c:pt idx="8226">
                  <c:v>-5.0150976792150363E-3</c:v>
                </c:pt>
                <c:pt idx="8227">
                  <c:v>-5.0126526873536387E-3</c:v>
                </c:pt>
                <c:pt idx="8228">
                  <c:v>-4.9885432790111083E-3</c:v>
                </c:pt>
                <c:pt idx="8229">
                  <c:v>-5.0165819299417061E-3</c:v>
                </c:pt>
                <c:pt idx="8230">
                  <c:v>-4.9928303978168925E-3</c:v>
                </c:pt>
                <c:pt idx="8231">
                  <c:v>-5.0077852491364665E-3</c:v>
                </c:pt>
                <c:pt idx="8232">
                  <c:v>-5.0083599831852264E-3</c:v>
                </c:pt>
                <c:pt idx="8233">
                  <c:v>-5.0047881684771832E-3</c:v>
                </c:pt>
                <c:pt idx="8234">
                  <c:v>-5.0097662274685342E-3</c:v>
                </c:pt>
                <c:pt idx="8235">
                  <c:v>-5.005126068281583E-3</c:v>
                </c:pt>
                <c:pt idx="8236">
                  <c:v>-4.9718892212597624E-3</c:v>
                </c:pt>
                <c:pt idx="8237">
                  <c:v>-4.9902562055881795E-3</c:v>
                </c:pt>
                <c:pt idx="8238">
                  <c:v>-4.9981556548071007E-3</c:v>
                </c:pt>
                <c:pt idx="8239">
                  <c:v>-5.0134629382911182E-3</c:v>
                </c:pt>
                <c:pt idx="8240">
                  <c:v>-5.0054716550931187E-3</c:v>
                </c:pt>
                <c:pt idx="8241">
                  <c:v>-5.0222111574360871E-3</c:v>
                </c:pt>
                <c:pt idx="8242">
                  <c:v>-5.0274989692400901E-3</c:v>
                </c:pt>
                <c:pt idx="8243">
                  <c:v>-5.0484113964593845E-3</c:v>
                </c:pt>
                <c:pt idx="8244">
                  <c:v>-5.0332890084525865E-3</c:v>
                </c:pt>
                <c:pt idx="8245">
                  <c:v>-5.0388477787667481E-3</c:v>
                </c:pt>
                <c:pt idx="8246">
                  <c:v>-5.034096592382211E-3</c:v>
                </c:pt>
                <c:pt idx="8247">
                  <c:v>-5.0327321617112649E-3</c:v>
                </c:pt>
                <c:pt idx="8248">
                  <c:v>-5.0534035500232905E-3</c:v>
                </c:pt>
                <c:pt idx="8249">
                  <c:v>-5.0180973955080144E-3</c:v>
                </c:pt>
                <c:pt idx="8250">
                  <c:v>-5.041793488581141E-3</c:v>
                </c:pt>
                <c:pt idx="8251">
                  <c:v>-5.0391804993726707E-3</c:v>
                </c:pt>
                <c:pt idx="8252">
                  <c:v>-5.0514577644093298E-3</c:v>
                </c:pt>
                <c:pt idx="8253">
                  <c:v>-5.0682532994053521E-3</c:v>
                </c:pt>
                <c:pt idx="8254">
                  <c:v>-5.0781631551501316E-3</c:v>
                </c:pt>
                <c:pt idx="8255">
                  <c:v>-5.0759899197771862E-3</c:v>
                </c:pt>
                <c:pt idx="8256">
                  <c:v>-5.0612599575933E-3</c:v>
                </c:pt>
                <c:pt idx="8257">
                  <c:v>-5.0619656559304426E-3</c:v>
                </c:pt>
                <c:pt idx="8258">
                  <c:v>-5.0521716739746732E-3</c:v>
                </c:pt>
                <c:pt idx="8259">
                  <c:v>-5.0746066192923914E-3</c:v>
                </c:pt>
                <c:pt idx="8260">
                  <c:v>-5.0846559074926093E-3</c:v>
                </c:pt>
                <c:pt idx="8261">
                  <c:v>-5.1024634628048047E-3</c:v>
                </c:pt>
                <c:pt idx="8262">
                  <c:v>-5.1060374106852028E-3</c:v>
                </c:pt>
                <c:pt idx="8263">
                  <c:v>-5.1241911968725011E-3</c:v>
                </c:pt>
                <c:pt idx="8264">
                  <c:v>-5.0985099794125096E-3</c:v>
                </c:pt>
                <c:pt idx="8265">
                  <c:v>-5.1073102651433781E-3</c:v>
                </c:pt>
                <c:pt idx="8266">
                  <c:v>-5.078834757969824E-3</c:v>
                </c:pt>
                <c:pt idx="8267">
                  <c:v>-5.1377498777414902E-3</c:v>
                </c:pt>
                <c:pt idx="8268">
                  <c:v>-5.057842622214267E-3</c:v>
                </c:pt>
                <c:pt idx="8269">
                  <c:v>-5.1136892624062229E-3</c:v>
                </c:pt>
                <c:pt idx="8270">
                  <c:v>-5.1072494057125915E-3</c:v>
                </c:pt>
                <c:pt idx="8271">
                  <c:v>-5.1375346573407825E-3</c:v>
                </c:pt>
                <c:pt idx="8272">
                  <c:v>-5.1151208122357109E-3</c:v>
                </c:pt>
                <c:pt idx="8273">
                  <c:v>-5.1078746629783841E-3</c:v>
                </c:pt>
                <c:pt idx="8274">
                  <c:v>-5.1246838767148107E-3</c:v>
                </c:pt>
                <c:pt idx="8275">
                  <c:v>-5.1300093119096765E-3</c:v>
                </c:pt>
                <c:pt idx="8276">
                  <c:v>-5.1307878638465199E-3</c:v>
                </c:pt>
                <c:pt idx="8277">
                  <c:v>-5.1600886489175891E-3</c:v>
                </c:pt>
                <c:pt idx="8278">
                  <c:v>-5.1546269124179318E-3</c:v>
                </c:pt>
                <c:pt idx="8279">
                  <c:v>-5.1575910973595896E-3</c:v>
                </c:pt>
                <c:pt idx="8280">
                  <c:v>-5.1454381751742202E-3</c:v>
                </c:pt>
                <c:pt idx="8281">
                  <c:v>-5.1279158254299356E-3</c:v>
                </c:pt>
                <c:pt idx="8282">
                  <c:v>-5.152190645453276E-3</c:v>
                </c:pt>
                <c:pt idx="8283">
                  <c:v>-5.1357606475591283E-3</c:v>
                </c:pt>
                <c:pt idx="8284">
                  <c:v>-5.148263753112556E-3</c:v>
                </c:pt>
                <c:pt idx="8285">
                  <c:v>-5.1471509748827618E-3</c:v>
                </c:pt>
                <c:pt idx="8286">
                  <c:v>-5.1151544411758045E-3</c:v>
                </c:pt>
                <c:pt idx="8287">
                  <c:v>-5.1515241428324796E-3</c:v>
                </c:pt>
                <c:pt idx="8288">
                  <c:v>-5.1118251913097818E-3</c:v>
                </c:pt>
                <c:pt idx="8289">
                  <c:v>-5.1329572907171106E-3</c:v>
                </c:pt>
                <c:pt idx="8290">
                  <c:v>-5.1519608828527012E-3</c:v>
                </c:pt>
                <c:pt idx="8291">
                  <c:v>-5.1558612426528105E-3</c:v>
                </c:pt>
                <c:pt idx="8292">
                  <c:v>-5.1598243381673885E-3</c:v>
                </c:pt>
                <c:pt idx="8293">
                  <c:v>-5.1053640804147836E-3</c:v>
                </c:pt>
                <c:pt idx="8294">
                  <c:v>-5.1163903110692036E-3</c:v>
                </c:pt>
                <c:pt idx="8295">
                  <c:v>-5.1340043979366612E-3</c:v>
                </c:pt>
                <c:pt idx="8296">
                  <c:v>-5.1313087941149771E-3</c:v>
                </c:pt>
                <c:pt idx="8297">
                  <c:v>-5.0997895244367444E-3</c:v>
                </c:pt>
                <c:pt idx="8298">
                  <c:v>-5.1185358413901134E-3</c:v>
                </c:pt>
                <c:pt idx="8299">
                  <c:v>-5.1401073231016415E-3</c:v>
                </c:pt>
                <c:pt idx="8300">
                  <c:v>-5.140953896497262E-3</c:v>
                </c:pt>
                <c:pt idx="8301">
                  <c:v>-5.11622563096215E-3</c:v>
                </c:pt>
                <c:pt idx="8302">
                  <c:v>-5.091247199280214E-3</c:v>
                </c:pt>
                <c:pt idx="8303">
                  <c:v>-5.1093546310997766E-3</c:v>
                </c:pt>
                <c:pt idx="8304">
                  <c:v>-5.1054027828435532E-3</c:v>
                </c:pt>
                <c:pt idx="8305">
                  <c:v>-5.0718171871836637E-3</c:v>
                </c:pt>
                <c:pt idx="8306">
                  <c:v>-5.0705903858511174E-3</c:v>
                </c:pt>
                <c:pt idx="8307">
                  <c:v>-5.1132260151771323E-3</c:v>
                </c:pt>
                <c:pt idx="8308">
                  <c:v>-5.0866717231620191E-3</c:v>
                </c:pt>
                <c:pt idx="8309">
                  <c:v>-5.0981087439629629E-3</c:v>
                </c:pt>
                <c:pt idx="8310">
                  <c:v>-5.1210469996644256E-3</c:v>
                </c:pt>
                <c:pt idx="8311">
                  <c:v>-5.1081568685210701E-3</c:v>
                </c:pt>
                <c:pt idx="8312">
                  <c:v>-5.1129338332160891E-3</c:v>
                </c:pt>
                <c:pt idx="8313">
                  <c:v>-5.1056061494629181E-3</c:v>
                </c:pt>
                <c:pt idx="8314">
                  <c:v>-5.1021968656542217E-3</c:v>
                </c:pt>
                <c:pt idx="8315">
                  <c:v>-5.1072398226859614E-3</c:v>
                </c:pt>
                <c:pt idx="8316">
                  <c:v>-5.1094270027351443E-3</c:v>
                </c:pt>
                <c:pt idx="8317">
                  <c:v>-5.1005806335140871E-3</c:v>
                </c:pt>
                <c:pt idx="8318">
                  <c:v>-5.0980836485468384E-3</c:v>
                </c:pt>
                <c:pt idx="8319">
                  <c:v>-5.1015051757106163E-3</c:v>
                </c:pt>
                <c:pt idx="8320">
                  <c:v>-5.1382850320500009E-3</c:v>
                </c:pt>
                <c:pt idx="8321">
                  <c:v>-5.1176408769163934E-3</c:v>
                </c:pt>
                <c:pt idx="8322">
                  <c:v>-5.1001395525477099E-3</c:v>
                </c:pt>
                <c:pt idx="8323">
                  <c:v>-5.0996966591166119E-3</c:v>
                </c:pt>
                <c:pt idx="8324">
                  <c:v>-5.113382604864854E-3</c:v>
                </c:pt>
                <c:pt idx="8325">
                  <c:v>-5.0812013657242795E-3</c:v>
                </c:pt>
                <c:pt idx="8326">
                  <c:v>-5.1208382849219159E-3</c:v>
                </c:pt>
                <c:pt idx="8327">
                  <c:v>-5.0899452476607168E-3</c:v>
                </c:pt>
                <c:pt idx="8328">
                  <c:v>-5.1296881427267352E-3</c:v>
                </c:pt>
                <c:pt idx="8329">
                  <c:v>-5.1140142473225479E-3</c:v>
                </c:pt>
                <c:pt idx="8330">
                  <c:v>-5.1224761991254791E-3</c:v>
                </c:pt>
                <c:pt idx="8331">
                  <c:v>-5.1319088970277638E-3</c:v>
                </c:pt>
                <c:pt idx="8332">
                  <c:v>-5.1425168896213399E-3</c:v>
                </c:pt>
                <c:pt idx="8333">
                  <c:v>-5.1327964960475687E-3</c:v>
                </c:pt>
                <c:pt idx="8334">
                  <c:v>-5.1291387309882206E-3</c:v>
                </c:pt>
                <c:pt idx="8335">
                  <c:v>-5.1483720952868245E-3</c:v>
                </c:pt>
                <c:pt idx="8336">
                  <c:v>-5.1583073543065208E-3</c:v>
                </c:pt>
                <c:pt idx="8337">
                  <c:v>-5.16704580624188E-3</c:v>
                </c:pt>
                <c:pt idx="8338">
                  <c:v>-5.1572307845540594E-3</c:v>
                </c:pt>
                <c:pt idx="8339">
                  <c:v>-5.157585496727745E-3</c:v>
                </c:pt>
                <c:pt idx="8340">
                  <c:v>-5.1358393227271659E-3</c:v>
                </c:pt>
                <c:pt idx="8341">
                  <c:v>-5.1398258174549412E-3</c:v>
                </c:pt>
                <c:pt idx="8342">
                  <c:v>-5.1408393000369175E-3</c:v>
                </c:pt>
                <c:pt idx="8343">
                  <c:v>-5.1615372235380083E-3</c:v>
                </c:pt>
                <c:pt idx="8344">
                  <c:v>-5.180774341734873E-3</c:v>
                </c:pt>
                <c:pt idx="8345">
                  <c:v>-5.1731689543723473E-3</c:v>
                </c:pt>
                <c:pt idx="8346">
                  <c:v>-5.155379891387259E-3</c:v>
                </c:pt>
                <c:pt idx="8347">
                  <c:v>-5.1543542857316943E-3</c:v>
                </c:pt>
                <c:pt idx="8348">
                  <c:v>-5.1387876544560429E-3</c:v>
                </c:pt>
                <c:pt idx="8349">
                  <c:v>-5.155180094950914E-3</c:v>
                </c:pt>
                <c:pt idx="8350">
                  <c:v>-5.1480012438608743E-3</c:v>
                </c:pt>
                <c:pt idx="8351">
                  <c:v>-5.1829615074156562E-3</c:v>
                </c:pt>
                <c:pt idx="8352">
                  <c:v>-5.1566437515999011E-3</c:v>
                </c:pt>
                <c:pt idx="8353">
                  <c:v>-5.1500129709059969E-3</c:v>
                </c:pt>
                <c:pt idx="8354">
                  <c:v>-5.1603998456116384E-3</c:v>
                </c:pt>
                <c:pt idx="8355">
                  <c:v>-5.1698840710245652E-3</c:v>
                </c:pt>
                <c:pt idx="8356">
                  <c:v>-5.2121149352616731E-3</c:v>
                </c:pt>
                <c:pt idx="8357">
                  <c:v>-5.1618279822019057E-3</c:v>
                </c:pt>
                <c:pt idx="8358">
                  <c:v>-5.1779382143586879E-3</c:v>
                </c:pt>
                <c:pt idx="8359">
                  <c:v>-5.189259558835051E-3</c:v>
                </c:pt>
                <c:pt idx="8360">
                  <c:v>-5.1731799589871822E-3</c:v>
                </c:pt>
                <c:pt idx="8361">
                  <c:v>-5.1860764577529679E-3</c:v>
                </c:pt>
                <c:pt idx="8362">
                  <c:v>-5.1577142892266156E-3</c:v>
                </c:pt>
                <c:pt idx="8363">
                  <c:v>-5.1009329904957374E-3</c:v>
                </c:pt>
                <c:pt idx="8364">
                  <c:v>-5.1764020517358475E-3</c:v>
                </c:pt>
                <c:pt idx="8365">
                  <c:v>-5.1719287402139085E-3</c:v>
                </c:pt>
                <c:pt idx="8366">
                  <c:v>-5.1347914903309474E-3</c:v>
                </c:pt>
                <c:pt idx="8367">
                  <c:v>-5.1432574271595916E-3</c:v>
                </c:pt>
                <c:pt idx="8368">
                  <c:v>-5.0785258824923799E-3</c:v>
                </c:pt>
                <c:pt idx="8369">
                  <c:v>-5.1264824257302713E-3</c:v>
                </c:pt>
                <c:pt idx="8370">
                  <c:v>-5.1495673181831889E-3</c:v>
                </c:pt>
                <c:pt idx="8371">
                  <c:v>-5.1672389774932055E-3</c:v>
                </c:pt>
                <c:pt idx="8372">
                  <c:v>-5.1508844849724377E-3</c:v>
                </c:pt>
                <c:pt idx="8373">
                  <c:v>-5.1747163136418618E-3</c:v>
                </c:pt>
                <c:pt idx="8374">
                  <c:v>-5.1691622815686223E-3</c:v>
                </c:pt>
                <c:pt idx="8375">
                  <c:v>-5.1816635291650863E-3</c:v>
                </c:pt>
                <c:pt idx="8376">
                  <c:v>-5.1476506990608094E-3</c:v>
                </c:pt>
                <c:pt idx="8377">
                  <c:v>-5.152508897750519E-3</c:v>
                </c:pt>
                <c:pt idx="8378">
                  <c:v>-5.1323243343116371E-3</c:v>
                </c:pt>
                <c:pt idx="8379">
                  <c:v>-5.1118547088082082E-3</c:v>
                </c:pt>
                <c:pt idx="8380">
                  <c:v>-5.1307089353813257E-3</c:v>
                </c:pt>
                <c:pt idx="8381">
                  <c:v>-5.1488576104315818E-3</c:v>
                </c:pt>
                <c:pt idx="8382">
                  <c:v>-5.1434887949422334E-3</c:v>
                </c:pt>
                <c:pt idx="8383">
                  <c:v>-5.1535405982797901E-3</c:v>
                </c:pt>
                <c:pt idx="8384">
                  <c:v>-5.1617118130281737E-3</c:v>
                </c:pt>
                <c:pt idx="8385">
                  <c:v>-5.1694339873229163E-3</c:v>
                </c:pt>
                <c:pt idx="8386">
                  <c:v>-5.1797341346832126E-3</c:v>
                </c:pt>
                <c:pt idx="8387">
                  <c:v>-5.1553904274233937E-3</c:v>
                </c:pt>
                <c:pt idx="8388">
                  <c:v>-5.1632353624838125E-3</c:v>
                </c:pt>
                <c:pt idx="8389">
                  <c:v>-5.1647860406833033E-3</c:v>
                </c:pt>
                <c:pt idx="8390">
                  <c:v>-5.160557707128771E-3</c:v>
                </c:pt>
                <c:pt idx="8391">
                  <c:v>-5.1659635213670476E-3</c:v>
                </c:pt>
                <c:pt idx="8392">
                  <c:v>-5.1684376119762298E-3</c:v>
                </c:pt>
                <c:pt idx="8393">
                  <c:v>-5.1559075030792644E-3</c:v>
                </c:pt>
                <c:pt idx="8394">
                  <c:v>-5.1844513360487241E-3</c:v>
                </c:pt>
                <c:pt idx="8395">
                  <c:v>-5.1895561319518224E-3</c:v>
                </c:pt>
                <c:pt idx="8396">
                  <c:v>-5.173873849917702E-3</c:v>
                </c:pt>
                <c:pt idx="8397">
                  <c:v>-5.1864684604203759E-3</c:v>
                </c:pt>
                <c:pt idx="8398">
                  <c:v>-5.1335183959866134E-3</c:v>
                </c:pt>
                <c:pt idx="8399">
                  <c:v>-5.1953855698281858E-3</c:v>
                </c:pt>
                <c:pt idx="8400">
                  <c:v>-5.1811592124829811E-3</c:v>
                </c:pt>
                <c:pt idx="8401">
                  <c:v>-5.1952324429481393E-3</c:v>
                </c:pt>
                <c:pt idx="8402">
                  <c:v>-5.2005600205902612E-3</c:v>
                </c:pt>
                <c:pt idx="8403">
                  <c:v>-5.17994886591843E-3</c:v>
                </c:pt>
                <c:pt idx="8404">
                  <c:v>-5.2029599969311262E-3</c:v>
                </c:pt>
                <c:pt idx="8405">
                  <c:v>-5.2085809735614667E-3</c:v>
                </c:pt>
                <c:pt idx="8406">
                  <c:v>-5.2200640827164526E-3</c:v>
                </c:pt>
                <c:pt idx="8407">
                  <c:v>-5.1669540552389068E-3</c:v>
                </c:pt>
                <c:pt idx="8408">
                  <c:v>-5.1793006579788975E-3</c:v>
                </c:pt>
                <c:pt idx="8409">
                  <c:v>-5.20753122857677E-3</c:v>
                </c:pt>
                <c:pt idx="8410">
                  <c:v>-5.2048732860782735E-3</c:v>
                </c:pt>
                <c:pt idx="8411">
                  <c:v>-5.2255427812644625E-3</c:v>
                </c:pt>
                <c:pt idx="8412">
                  <c:v>-5.204402677721153E-3</c:v>
                </c:pt>
                <c:pt idx="8413">
                  <c:v>-5.2137613202330318E-3</c:v>
                </c:pt>
                <c:pt idx="8414">
                  <c:v>-5.1331817604739422E-3</c:v>
                </c:pt>
                <c:pt idx="8415">
                  <c:v>-5.2176157158590275E-3</c:v>
                </c:pt>
                <c:pt idx="8416">
                  <c:v>-5.2148062288521731E-3</c:v>
                </c:pt>
                <c:pt idx="8417">
                  <c:v>-5.2036215361138533E-3</c:v>
                </c:pt>
                <c:pt idx="8418">
                  <c:v>-5.1960381133652877E-3</c:v>
                </c:pt>
                <c:pt idx="8419">
                  <c:v>-5.1853716933474353E-3</c:v>
                </c:pt>
                <c:pt idx="8420">
                  <c:v>-5.1620141152858064E-3</c:v>
                </c:pt>
                <c:pt idx="8421">
                  <c:v>-5.1682152417202839E-3</c:v>
                </c:pt>
                <c:pt idx="8422">
                  <c:v>-5.1901755760839375E-3</c:v>
                </c:pt>
                <c:pt idx="8423">
                  <c:v>-5.1963238673248778E-3</c:v>
                </c:pt>
                <c:pt idx="8424">
                  <c:v>-5.2034070650620557E-3</c:v>
                </c:pt>
                <c:pt idx="8425">
                  <c:v>-5.1913811447915964E-3</c:v>
                </c:pt>
                <c:pt idx="8426">
                  <c:v>-5.135968872120136E-3</c:v>
                </c:pt>
                <c:pt idx="8427">
                  <c:v>-5.1525169452762759E-3</c:v>
                </c:pt>
                <c:pt idx="8428">
                  <c:v>-5.1691165213003159E-3</c:v>
                </c:pt>
                <c:pt idx="8429">
                  <c:v>-5.1886941326736557E-3</c:v>
                </c:pt>
                <c:pt idx="8430">
                  <c:v>-5.1765360652096491E-3</c:v>
                </c:pt>
                <c:pt idx="8431">
                  <c:v>-5.1712296003277852E-3</c:v>
                </c:pt>
                <c:pt idx="8432">
                  <c:v>-5.191747677611401E-3</c:v>
                </c:pt>
                <c:pt idx="8433">
                  <c:v>-5.1383949304407203E-3</c:v>
                </c:pt>
                <c:pt idx="8434">
                  <c:v>-5.1467662217293958E-3</c:v>
                </c:pt>
                <c:pt idx="8435">
                  <c:v>-5.1897680705573967E-3</c:v>
                </c:pt>
                <c:pt idx="8436">
                  <c:v>-5.1638607780721399E-3</c:v>
                </c:pt>
                <c:pt idx="8437">
                  <c:v>-5.1550842166805111E-3</c:v>
                </c:pt>
                <c:pt idx="8438">
                  <c:v>-5.1252175097893119E-3</c:v>
                </c:pt>
                <c:pt idx="8439">
                  <c:v>-5.1133582753889548E-3</c:v>
                </c:pt>
                <c:pt idx="8440">
                  <c:v>-5.1364593612106138E-3</c:v>
                </c:pt>
                <c:pt idx="8441">
                  <c:v>-5.1457304107019198E-3</c:v>
                </c:pt>
                <c:pt idx="8442">
                  <c:v>-5.1758842934077317E-3</c:v>
                </c:pt>
                <c:pt idx="8443">
                  <c:v>-5.1935292843244014E-3</c:v>
                </c:pt>
                <c:pt idx="8444">
                  <c:v>-5.1759800823023647E-3</c:v>
                </c:pt>
                <c:pt idx="8445">
                  <c:v>-5.1787357829587823E-3</c:v>
                </c:pt>
                <c:pt idx="8446">
                  <c:v>-5.185902962537816E-3</c:v>
                </c:pt>
                <c:pt idx="8447">
                  <c:v>-5.1423925510091263E-3</c:v>
                </c:pt>
                <c:pt idx="8448">
                  <c:v>-5.1466378611624173E-3</c:v>
                </c:pt>
                <c:pt idx="8449">
                  <c:v>-5.1491426127935726E-3</c:v>
                </c:pt>
                <c:pt idx="8450">
                  <c:v>-5.1863473639607903E-3</c:v>
                </c:pt>
                <c:pt idx="8451">
                  <c:v>-5.193375718449713E-3</c:v>
                </c:pt>
                <c:pt idx="8452">
                  <c:v>-5.1547534195365745E-3</c:v>
                </c:pt>
                <c:pt idx="8453">
                  <c:v>-5.1996140026470692E-3</c:v>
                </c:pt>
                <c:pt idx="8454">
                  <c:v>-5.1939378385796259E-3</c:v>
                </c:pt>
                <c:pt idx="8455">
                  <c:v>-5.1961215915309949E-3</c:v>
                </c:pt>
                <c:pt idx="8456">
                  <c:v>-5.202185089754746E-3</c:v>
                </c:pt>
                <c:pt idx="8457">
                  <c:v>-5.2086989255628359E-3</c:v>
                </c:pt>
                <c:pt idx="8458">
                  <c:v>-5.2182315862507175E-3</c:v>
                </c:pt>
                <c:pt idx="8459">
                  <c:v>-5.1706721221309749E-3</c:v>
                </c:pt>
                <c:pt idx="8460">
                  <c:v>-5.1865824221802607E-3</c:v>
                </c:pt>
                <c:pt idx="8461">
                  <c:v>-5.2078754345659924E-3</c:v>
                </c:pt>
                <c:pt idx="8462">
                  <c:v>-5.1859851300277635E-3</c:v>
                </c:pt>
                <c:pt idx="8463">
                  <c:v>-5.1865008686752742E-3</c:v>
                </c:pt>
                <c:pt idx="8464">
                  <c:v>-5.2347484188364811E-3</c:v>
                </c:pt>
                <c:pt idx="8465">
                  <c:v>-5.2419601798235106E-3</c:v>
                </c:pt>
                <c:pt idx="8466">
                  <c:v>-5.2250375597833621E-3</c:v>
                </c:pt>
                <c:pt idx="8467">
                  <c:v>-5.2000576580832009E-3</c:v>
                </c:pt>
                <c:pt idx="8468">
                  <c:v>-5.2118422519414004E-3</c:v>
                </c:pt>
                <c:pt idx="8469">
                  <c:v>-5.2307374822018983E-3</c:v>
                </c:pt>
                <c:pt idx="8470">
                  <c:v>-5.2138008795355739E-3</c:v>
                </c:pt>
                <c:pt idx="8471">
                  <c:v>-5.2344138581455419E-3</c:v>
                </c:pt>
                <c:pt idx="8472">
                  <c:v>-5.2383138639232997E-3</c:v>
                </c:pt>
                <c:pt idx="8473">
                  <c:v>-5.191356559906251E-3</c:v>
                </c:pt>
                <c:pt idx="8474">
                  <c:v>-5.185827298510067E-3</c:v>
                </c:pt>
                <c:pt idx="8475">
                  <c:v>-5.2032092072613941E-3</c:v>
                </c:pt>
                <c:pt idx="8476">
                  <c:v>-5.2092952466507312E-3</c:v>
                </c:pt>
                <c:pt idx="8477">
                  <c:v>-5.2330261195795407E-3</c:v>
                </c:pt>
                <c:pt idx="8478">
                  <c:v>-5.2307138276770403E-3</c:v>
                </c:pt>
                <c:pt idx="8479">
                  <c:v>-5.2154354972851827E-3</c:v>
                </c:pt>
                <c:pt idx="8480">
                  <c:v>-5.2092663458865995E-3</c:v>
                </c:pt>
                <c:pt idx="8481">
                  <c:v>-5.2022849105344037E-3</c:v>
                </c:pt>
                <c:pt idx="8482">
                  <c:v>-5.214161107506346E-3</c:v>
                </c:pt>
                <c:pt idx="8483">
                  <c:v>-5.238124089513279E-3</c:v>
                </c:pt>
                <c:pt idx="8484">
                  <c:v>-5.2239775224023951E-3</c:v>
                </c:pt>
                <c:pt idx="8485">
                  <c:v>-5.2262591653290382E-3</c:v>
                </c:pt>
                <c:pt idx="8486">
                  <c:v>-5.2272591799199493E-3</c:v>
                </c:pt>
                <c:pt idx="8487">
                  <c:v>-5.2326960034235143E-3</c:v>
                </c:pt>
                <c:pt idx="8488">
                  <c:v>-5.2380931804798248E-3</c:v>
                </c:pt>
                <c:pt idx="8489">
                  <c:v>-5.2349662116180033E-3</c:v>
                </c:pt>
                <c:pt idx="8490">
                  <c:v>-5.2365094672556269E-3</c:v>
                </c:pt>
                <c:pt idx="8491">
                  <c:v>-5.2152430107815029E-3</c:v>
                </c:pt>
                <c:pt idx="8492">
                  <c:v>-5.2200295844270122E-3</c:v>
                </c:pt>
                <c:pt idx="8493">
                  <c:v>-5.2109088726936406E-3</c:v>
                </c:pt>
                <c:pt idx="8494">
                  <c:v>-5.2008166989611576E-3</c:v>
                </c:pt>
                <c:pt idx="8495">
                  <c:v>-5.2298681678729026E-3</c:v>
                </c:pt>
                <c:pt idx="8496">
                  <c:v>-5.209315447910934E-3</c:v>
                </c:pt>
                <c:pt idx="8497">
                  <c:v>-5.2257411688883858E-3</c:v>
                </c:pt>
                <c:pt idx="8498">
                  <c:v>-5.2115860525848443E-3</c:v>
                </c:pt>
                <c:pt idx="8499">
                  <c:v>-5.2219087686441604E-3</c:v>
                </c:pt>
                <c:pt idx="8500">
                  <c:v>-5.2246794547885058E-3</c:v>
                </c:pt>
                <c:pt idx="8501">
                  <c:v>-5.2079104957045768E-3</c:v>
                </c:pt>
                <c:pt idx="8502">
                  <c:v>-5.2232100563524477E-3</c:v>
                </c:pt>
                <c:pt idx="8503">
                  <c:v>-5.2192731791978397E-3</c:v>
                </c:pt>
                <c:pt idx="8504">
                  <c:v>-5.2452350416915677E-3</c:v>
                </c:pt>
                <c:pt idx="8505">
                  <c:v>-5.2432355232903561E-3</c:v>
                </c:pt>
                <c:pt idx="8506">
                  <c:v>-5.2095771439581015E-3</c:v>
                </c:pt>
                <c:pt idx="8507">
                  <c:v>-5.2213896839767996E-3</c:v>
                </c:pt>
                <c:pt idx="8508">
                  <c:v>-5.2347184456740074E-3</c:v>
                </c:pt>
                <c:pt idx="8509">
                  <c:v>-5.2492454123005145E-3</c:v>
                </c:pt>
                <c:pt idx="8510">
                  <c:v>-5.2537684782714032E-3</c:v>
                </c:pt>
                <c:pt idx="8511">
                  <c:v>-5.2385080073017037E-3</c:v>
                </c:pt>
                <c:pt idx="8512">
                  <c:v>-5.252138124591208E-3</c:v>
                </c:pt>
                <c:pt idx="8513">
                  <c:v>-5.2380710637923277E-3</c:v>
                </c:pt>
                <c:pt idx="8514">
                  <c:v>-5.2532776939362225E-3</c:v>
                </c:pt>
                <c:pt idx="8515">
                  <c:v>-5.2456532793554965E-3</c:v>
                </c:pt>
                <c:pt idx="8516">
                  <c:v>-5.2577678115864248E-3</c:v>
                </c:pt>
                <c:pt idx="8517">
                  <c:v>-5.2444731301778099E-3</c:v>
                </c:pt>
                <c:pt idx="8518">
                  <c:v>-5.2184794896859192E-3</c:v>
                </c:pt>
                <c:pt idx="8519">
                  <c:v>-5.2474297395886009E-3</c:v>
                </c:pt>
                <c:pt idx="8520">
                  <c:v>-5.2321550559261834E-3</c:v>
                </c:pt>
                <c:pt idx="8521">
                  <c:v>-5.2527445583980745E-3</c:v>
                </c:pt>
                <c:pt idx="8522">
                  <c:v>-5.2606259590398906E-3</c:v>
                </c:pt>
                <c:pt idx="8523">
                  <c:v>-5.2393222191152236E-3</c:v>
                </c:pt>
                <c:pt idx="8524">
                  <c:v>-5.2438602719507392E-3</c:v>
                </c:pt>
                <c:pt idx="8525">
                  <c:v>-5.2565559968931188E-3</c:v>
                </c:pt>
                <c:pt idx="8526">
                  <c:v>-5.2477027887008329E-3</c:v>
                </c:pt>
                <c:pt idx="8527">
                  <c:v>-5.243024422738783E-3</c:v>
                </c:pt>
                <c:pt idx="8528">
                  <c:v>-5.2599341164270884E-3</c:v>
                </c:pt>
                <c:pt idx="8529">
                  <c:v>-5.2586546314823575E-3</c:v>
                </c:pt>
                <c:pt idx="8530">
                  <c:v>-5.2406425539112764E-3</c:v>
                </c:pt>
                <c:pt idx="8531">
                  <c:v>-5.2551468631973708E-3</c:v>
                </c:pt>
                <c:pt idx="8532">
                  <c:v>-5.2310994374873774E-3</c:v>
                </c:pt>
                <c:pt idx="8533">
                  <c:v>-5.2466559896190519E-3</c:v>
                </c:pt>
                <c:pt idx="8534">
                  <c:v>-5.2403969582103076E-3</c:v>
                </c:pt>
                <c:pt idx="8535">
                  <c:v>-5.2599656728954634E-3</c:v>
                </c:pt>
                <c:pt idx="8536">
                  <c:v>-5.2746891771074189E-3</c:v>
                </c:pt>
                <c:pt idx="8537">
                  <c:v>-5.2747231852140041E-3</c:v>
                </c:pt>
                <c:pt idx="8538">
                  <c:v>-5.2766086997473802E-3</c:v>
                </c:pt>
                <c:pt idx="8539">
                  <c:v>-5.2564287478222647E-3</c:v>
                </c:pt>
                <c:pt idx="8540">
                  <c:v>-5.2737914968059903E-3</c:v>
                </c:pt>
                <c:pt idx="8541">
                  <c:v>-5.286111641667683E-3</c:v>
                </c:pt>
                <c:pt idx="8542">
                  <c:v>-5.2721654367424943E-3</c:v>
                </c:pt>
                <c:pt idx="8543">
                  <c:v>-5.2487864740614594E-3</c:v>
                </c:pt>
                <c:pt idx="8544">
                  <c:v>-5.2458210101235395E-3</c:v>
                </c:pt>
                <c:pt idx="8545">
                  <c:v>-5.2360116740905504E-3</c:v>
                </c:pt>
                <c:pt idx="8546">
                  <c:v>-5.2682428700944941E-3</c:v>
                </c:pt>
                <c:pt idx="8547">
                  <c:v>-5.2674268933593314E-3</c:v>
                </c:pt>
                <c:pt idx="8548">
                  <c:v>-5.3005471973544566E-3</c:v>
                </c:pt>
                <c:pt idx="8549">
                  <c:v>-5.2969330372228006E-3</c:v>
                </c:pt>
                <c:pt idx="8550">
                  <c:v>-5.2795591834595493E-3</c:v>
                </c:pt>
                <c:pt idx="8551">
                  <c:v>-5.2812637580608168E-3</c:v>
                </c:pt>
                <c:pt idx="8552">
                  <c:v>-5.2967107396623874E-3</c:v>
                </c:pt>
                <c:pt idx="8553">
                  <c:v>-5.3188818961535933E-3</c:v>
                </c:pt>
                <c:pt idx="8554">
                  <c:v>-5.3010878766570069E-3</c:v>
                </c:pt>
                <c:pt idx="8555">
                  <c:v>-5.2653703600660552E-3</c:v>
                </c:pt>
                <c:pt idx="8556">
                  <c:v>-5.2900140832545951E-3</c:v>
                </c:pt>
                <c:pt idx="8557">
                  <c:v>-5.2912700051025285E-3</c:v>
                </c:pt>
                <c:pt idx="8558">
                  <c:v>-5.295274202377645E-3</c:v>
                </c:pt>
                <c:pt idx="8559">
                  <c:v>-5.3036615367149662E-3</c:v>
                </c:pt>
                <c:pt idx="8560">
                  <c:v>-5.2924759090365314E-3</c:v>
                </c:pt>
                <c:pt idx="8561">
                  <c:v>-5.278159482951527E-3</c:v>
                </c:pt>
                <c:pt idx="8562">
                  <c:v>-5.2744026048816275E-3</c:v>
                </c:pt>
                <c:pt idx="8563">
                  <c:v>-5.2690365041229842E-3</c:v>
                </c:pt>
                <c:pt idx="8564">
                  <c:v>-5.2882918262490055E-3</c:v>
                </c:pt>
                <c:pt idx="8565">
                  <c:v>-5.2687493540878412E-3</c:v>
                </c:pt>
                <c:pt idx="8566">
                  <c:v>-5.2685373618590004E-3</c:v>
                </c:pt>
                <c:pt idx="8567">
                  <c:v>-5.3072807549650065E-3</c:v>
                </c:pt>
                <c:pt idx="8568">
                  <c:v>-5.2512577219235457E-3</c:v>
                </c:pt>
                <c:pt idx="8569">
                  <c:v>-5.2840796895725151E-3</c:v>
                </c:pt>
                <c:pt idx="8570">
                  <c:v>-5.3098353772676335E-3</c:v>
                </c:pt>
                <c:pt idx="8571">
                  <c:v>-5.242020625040162E-3</c:v>
                </c:pt>
                <c:pt idx="8572">
                  <c:v>-5.2945133748513789E-3</c:v>
                </c:pt>
                <c:pt idx="8573">
                  <c:v>-5.2804195508586952E-3</c:v>
                </c:pt>
                <c:pt idx="8574">
                  <c:v>-5.307340310750557E-3</c:v>
                </c:pt>
                <c:pt idx="8575">
                  <c:v>-5.3260851091659423E-3</c:v>
                </c:pt>
                <c:pt idx="8576">
                  <c:v>-5.3078527811527571E-3</c:v>
                </c:pt>
                <c:pt idx="8577">
                  <c:v>-5.2962663439452716E-3</c:v>
                </c:pt>
                <c:pt idx="8578">
                  <c:v>-5.2535289143510258E-3</c:v>
                </c:pt>
                <c:pt idx="8579">
                  <c:v>-5.2952605389144855E-3</c:v>
                </c:pt>
                <c:pt idx="8580">
                  <c:v>-5.3075931872608234E-3</c:v>
                </c:pt>
                <c:pt idx="8581">
                  <c:v>-5.3141023981328733E-3</c:v>
                </c:pt>
                <c:pt idx="8582">
                  <c:v>-5.2915375102014443E-3</c:v>
                </c:pt>
                <c:pt idx="8583">
                  <c:v>-5.267258909773519E-3</c:v>
                </c:pt>
                <c:pt idx="8584">
                  <c:v>-5.3173505805544927E-3</c:v>
                </c:pt>
                <c:pt idx="8585">
                  <c:v>-5.3105034602175215E-3</c:v>
                </c:pt>
                <c:pt idx="8586">
                  <c:v>-5.3034894766749024E-3</c:v>
                </c:pt>
                <c:pt idx="8587">
                  <c:v>-5.296257697822662E-3</c:v>
                </c:pt>
                <c:pt idx="8588">
                  <c:v>-5.3112846218594531E-3</c:v>
                </c:pt>
                <c:pt idx="8589">
                  <c:v>-5.336475765527292E-3</c:v>
                </c:pt>
                <c:pt idx="8590">
                  <c:v>-5.2825844483884946E-3</c:v>
                </c:pt>
                <c:pt idx="8591">
                  <c:v>-5.2983986010432171E-3</c:v>
                </c:pt>
                <c:pt idx="8592">
                  <c:v>-5.2970004010995542E-3</c:v>
                </c:pt>
                <c:pt idx="8593">
                  <c:v>-5.3079381287786179E-3</c:v>
                </c:pt>
                <c:pt idx="8594">
                  <c:v>-5.3296184790850021E-3</c:v>
                </c:pt>
                <c:pt idx="8595">
                  <c:v>-5.3297721815809681E-3</c:v>
                </c:pt>
                <c:pt idx="8596">
                  <c:v>-5.3425812066416455E-3</c:v>
                </c:pt>
                <c:pt idx="8597">
                  <c:v>-5.372141879876312E-3</c:v>
                </c:pt>
                <c:pt idx="8598">
                  <c:v>-5.3663217381259886E-3</c:v>
                </c:pt>
                <c:pt idx="8599">
                  <c:v>-5.3441930448714526E-3</c:v>
                </c:pt>
                <c:pt idx="8600">
                  <c:v>-5.3579617961901005E-3</c:v>
                </c:pt>
                <c:pt idx="8601">
                  <c:v>-5.3658996761997285E-3</c:v>
                </c:pt>
                <c:pt idx="8602">
                  <c:v>-5.3725917789411645E-3</c:v>
                </c:pt>
                <c:pt idx="8603">
                  <c:v>-5.3757445285923123E-3</c:v>
                </c:pt>
                <c:pt idx="8604">
                  <c:v>-5.3647251856221547E-3</c:v>
                </c:pt>
                <c:pt idx="8605">
                  <c:v>-5.3776962455055893E-3</c:v>
                </c:pt>
                <c:pt idx="8606">
                  <c:v>-5.3460771630432259E-3</c:v>
                </c:pt>
                <c:pt idx="8607">
                  <c:v>-5.3445663326411007E-3</c:v>
                </c:pt>
                <c:pt idx="8608">
                  <c:v>-5.3683118099116861E-3</c:v>
                </c:pt>
                <c:pt idx="8609">
                  <c:v>-5.3654823331628285E-3</c:v>
                </c:pt>
                <c:pt idx="8610">
                  <c:v>-5.3599092425697069E-3</c:v>
                </c:pt>
                <c:pt idx="8611">
                  <c:v>-5.3792134549328074E-3</c:v>
                </c:pt>
                <c:pt idx="8612">
                  <c:v>-5.3560675673431932E-3</c:v>
                </c:pt>
                <c:pt idx="8613">
                  <c:v>-5.3740406498374062E-3</c:v>
                </c:pt>
                <c:pt idx="8614">
                  <c:v>-5.3549746606137809E-3</c:v>
                </c:pt>
                <c:pt idx="8615">
                  <c:v>-5.3440082711747779E-3</c:v>
                </c:pt>
                <c:pt idx="8616">
                  <c:v>-5.3719856837271098E-3</c:v>
                </c:pt>
                <c:pt idx="8617">
                  <c:v>-5.3550758927718763E-3</c:v>
                </c:pt>
                <c:pt idx="8618">
                  <c:v>-5.3691881048462588E-3</c:v>
                </c:pt>
                <c:pt idx="8619">
                  <c:v>-5.3887432351246833E-3</c:v>
                </c:pt>
                <c:pt idx="8620">
                  <c:v>-5.3877344147187992E-3</c:v>
                </c:pt>
                <c:pt idx="8621">
                  <c:v>-5.3672225296390128E-3</c:v>
                </c:pt>
                <c:pt idx="8622">
                  <c:v>-5.4070495058065474E-3</c:v>
                </c:pt>
                <c:pt idx="8623">
                  <c:v>-5.3769725827720084E-3</c:v>
                </c:pt>
                <c:pt idx="8624">
                  <c:v>-5.4119809319395041E-3</c:v>
                </c:pt>
                <c:pt idx="8625">
                  <c:v>-5.3969833901757773E-3</c:v>
                </c:pt>
                <c:pt idx="8626">
                  <c:v>-5.3819503729465616E-3</c:v>
                </c:pt>
                <c:pt idx="8627">
                  <c:v>-5.406689523766813E-3</c:v>
                </c:pt>
                <c:pt idx="8628">
                  <c:v>-5.405216537495634E-3</c:v>
                </c:pt>
                <c:pt idx="8629">
                  <c:v>-5.3946503110596606E-3</c:v>
                </c:pt>
                <c:pt idx="8630">
                  <c:v>-5.3785252121368796E-3</c:v>
                </c:pt>
                <c:pt idx="8631">
                  <c:v>-5.4181669995489005E-3</c:v>
                </c:pt>
                <c:pt idx="8632">
                  <c:v>-5.4076591854652191E-3</c:v>
                </c:pt>
                <c:pt idx="8633">
                  <c:v>-5.3693380506296814E-3</c:v>
                </c:pt>
                <c:pt idx="8634">
                  <c:v>-5.3519190286008232E-3</c:v>
                </c:pt>
                <c:pt idx="8635">
                  <c:v>-5.3722125123330505E-3</c:v>
                </c:pt>
                <c:pt idx="8636">
                  <c:v>-5.3731390716863165E-3</c:v>
                </c:pt>
                <c:pt idx="8637">
                  <c:v>-5.3678902077441562E-3</c:v>
                </c:pt>
                <c:pt idx="8638">
                  <c:v>-5.3727153003335464E-3</c:v>
                </c:pt>
                <c:pt idx="8639">
                  <c:v>-5.3812035904628091E-3</c:v>
                </c:pt>
                <c:pt idx="8640">
                  <c:v>-5.3429333181834425E-3</c:v>
                </c:pt>
                <c:pt idx="8641">
                  <c:v>-5.377921816878975E-3</c:v>
                </c:pt>
                <c:pt idx="8642">
                  <c:v>-5.3786878915009278E-3</c:v>
                </c:pt>
                <c:pt idx="8643">
                  <c:v>-5.3684350727058712E-3</c:v>
                </c:pt>
                <c:pt idx="8644">
                  <c:v>-5.375614384884971E-3</c:v>
                </c:pt>
                <c:pt idx="8645">
                  <c:v>-5.3479144714160647E-3</c:v>
                </c:pt>
                <c:pt idx="8646">
                  <c:v>-5.3520576645750021E-3</c:v>
                </c:pt>
                <c:pt idx="8647">
                  <c:v>-5.3484330565104392E-3</c:v>
                </c:pt>
                <c:pt idx="8648">
                  <c:v>-5.3849351624868369E-3</c:v>
                </c:pt>
                <c:pt idx="8649">
                  <c:v>-5.379433678655292E-3</c:v>
                </c:pt>
                <c:pt idx="8650">
                  <c:v>-5.387819011237068E-3</c:v>
                </c:pt>
                <c:pt idx="8651">
                  <c:v>-5.4002075304021031E-3</c:v>
                </c:pt>
                <c:pt idx="8652">
                  <c:v>-5.3771407746608674E-3</c:v>
                </c:pt>
                <c:pt idx="8653">
                  <c:v>-5.3787431230999444E-3</c:v>
                </c:pt>
                <c:pt idx="8654">
                  <c:v>-5.3827339775578522E-3</c:v>
                </c:pt>
                <c:pt idx="8655">
                  <c:v>-5.4127292089177674E-3</c:v>
                </c:pt>
                <c:pt idx="8656">
                  <c:v>-5.395688097520987E-3</c:v>
                </c:pt>
                <c:pt idx="8657">
                  <c:v>-5.4049370201156742E-3</c:v>
                </c:pt>
                <c:pt idx="8658">
                  <c:v>-5.4045508197909792E-3</c:v>
                </c:pt>
                <c:pt idx="8659">
                  <c:v>-5.3667009734611063E-3</c:v>
                </c:pt>
                <c:pt idx="8660">
                  <c:v>-5.4008183651722387E-3</c:v>
                </c:pt>
                <c:pt idx="8661">
                  <c:v>-5.4093033152663363E-3</c:v>
                </c:pt>
                <c:pt idx="8662">
                  <c:v>-5.4282790850258417E-3</c:v>
                </c:pt>
                <c:pt idx="8663">
                  <c:v>-5.3718810512125856E-3</c:v>
                </c:pt>
                <c:pt idx="8664">
                  <c:v>-5.3883394501954571E-3</c:v>
                </c:pt>
                <c:pt idx="8665">
                  <c:v>-5.3642893564986556E-3</c:v>
                </c:pt>
                <c:pt idx="8666">
                  <c:v>-5.4035268804626217E-3</c:v>
                </c:pt>
                <c:pt idx="8667">
                  <c:v>-5.381965508475731E-3</c:v>
                </c:pt>
                <c:pt idx="8668">
                  <c:v>-5.3851449405530631E-3</c:v>
                </c:pt>
                <c:pt idx="8669">
                  <c:v>-5.422508497906495E-3</c:v>
                </c:pt>
                <c:pt idx="8670">
                  <c:v>-5.4253546638912548E-3</c:v>
                </c:pt>
                <c:pt idx="8671">
                  <c:v>-5.3958895214946592E-3</c:v>
                </c:pt>
                <c:pt idx="8672">
                  <c:v>-5.3761943732204848E-3</c:v>
                </c:pt>
                <c:pt idx="8673">
                  <c:v>-5.4055636199962466E-3</c:v>
                </c:pt>
                <c:pt idx="8674">
                  <c:v>-5.4139170437441948E-3</c:v>
                </c:pt>
                <c:pt idx="8675">
                  <c:v>-5.3978291346315046E-3</c:v>
                </c:pt>
                <c:pt idx="8676">
                  <c:v>-5.4108534780937974E-3</c:v>
                </c:pt>
                <c:pt idx="8677">
                  <c:v>-5.4116233984564744E-3</c:v>
                </c:pt>
                <c:pt idx="8678">
                  <c:v>-5.420442041053168E-3</c:v>
                </c:pt>
                <c:pt idx="8679">
                  <c:v>-5.4081910135257132E-3</c:v>
                </c:pt>
                <c:pt idx="8680">
                  <c:v>-5.3735956287267192E-3</c:v>
                </c:pt>
                <c:pt idx="8681">
                  <c:v>-5.3998633374305223E-3</c:v>
                </c:pt>
                <c:pt idx="8682">
                  <c:v>-5.4064751253626196E-3</c:v>
                </c:pt>
                <c:pt idx="8683">
                  <c:v>-5.4001511581820739E-3</c:v>
                </c:pt>
                <c:pt idx="8684">
                  <c:v>-5.4085549048701496E-3</c:v>
                </c:pt>
                <c:pt idx="8685">
                  <c:v>-5.398246886383907E-3</c:v>
                </c:pt>
                <c:pt idx="8686">
                  <c:v>-5.3911930158967369E-3</c:v>
                </c:pt>
                <c:pt idx="8687">
                  <c:v>-5.4195552619880332E-3</c:v>
                </c:pt>
                <c:pt idx="8688">
                  <c:v>-5.3865214062985356E-3</c:v>
                </c:pt>
                <c:pt idx="8689">
                  <c:v>-5.3605634591924207E-3</c:v>
                </c:pt>
                <c:pt idx="8690">
                  <c:v>-5.399531588213451E-3</c:v>
                </c:pt>
                <c:pt idx="8691">
                  <c:v>-5.3937260968744752E-3</c:v>
                </c:pt>
                <c:pt idx="8692">
                  <c:v>-5.4091004862298333E-3</c:v>
                </c:pt>
                <c:pt idx="8693">
                  <c:v>-5.3871245907276561E-3</c:v>
                </c:pt>
                <c:pt idx="8694">
                  <c:v>-5.4282058990870533E-3</c:v>
                </c:pt>
                <c:pt idx="8695">
                  <c:v>-5.3808328794468299E-3</c:v>
                </c:pt>
                <c:pt idx="8696">
                  <c:v>-5.4100190959886383E-3</c:v>
                </c:pt>
                <c:pt idx="8697">
                  <c:v>-5.4059003147793787E-3</c:v>
                </c:pt>
                <c:pt idx="8698">
                  <c:v>-5.4075495714818334E-3</c:v>
                </c:pt>
                <c:pt idx="8699">
                  <c:v>-5.4157418635736639E-3</c:v>
                </c:pt>
                <c:pt idx="8700">
                  <c:v>-5.4069371157604408E-3</c:v>
                </c:pt>
                <c:pt idx="8701">
                  <c:v>-5.4204490466851791E-3</c:v>
                </c:pt>
                <c:pt idx="8702">
                  <c:v>-5.4329956023741119E-3</c:v>
                </c:pt>
                <c:pt idx="8703">
                  <c:v>-5.4282673419229375E-3</c:v>
                </c:pt>
                <c:pt idx="8704">
                  <c:v>-5.4499705367182386E-3</c:v>
                </c:pt>
                <c:pt idx="8705">
                  <c:v>-5.4542728495781401E-3</c:v>
                </c:pt>
                <c:pt idx="8706">
                  <c:v>-5.433448826681707E-3</c:v>
                </c:pt>
                <c:pt idx="8707">
                  <c:v>-5.441923970035051E-3</c:v>
                </c:pt>
                <c:pt idx="8708">
                  <c:v>-5.4523838820446507E-3</c:v>
                </c:pt>
                <c:pt idx="8709">
                  <c:v>-5.4281310741656407E-3</c:v>
                </c:pt>
                <c:pt idx="8710">
                  <c:v>-5.4228971068180426E-3</c:v>
                </c:pt>
                <c:pt idx="8711">
                  <c:v>-5.4546616953939382E-3</c:v>
                </c:pt>
                <c:pt idx="8712">
                  <c:v>-5.4622444162362076E-3</c:v>
                </c:pt>
                <c:pt idx="8713">
                  <c:v>-5.4459577608202674E-3</c:v>
                </c:pt>
                <c:pt idx="8714">
                  <c:v>-5.4130875236155411E-3</c:v>
                </c:pt>
                <c:pt idx="8715">
                  <c:v>-5.4468434296549521E-3</c:v>
                </c:pt>
                <c:pt idx="8716">
                  <c:v>-5.4581246575680373E-3</c:v>
                </c:pt>
                <c:pt idx="8717">
                  <c:v>-5.4720506413186917E-3</c:v>
                </c:pt>
                <c:pt idx="8718">
                  <c:v>-5.4244097122508822E-3</c:v>
                </c:pt>
                <c:pt idx="8719">
                  <c:v>-5.4528798891806552E-3</c:v>
                </c:pt>
                <c:pt idx="8720">
                  <c:v>-5.4379583133702435E-3</c:v>
                </c:pt>
                <c:pt idx="8721">
                  <c:v>-5.4365071664451634E-3</c:v>
                </c:pt>
                <c:pt idx="8722">
                  <c:v>-5.4474795250616052E-3</c:v>
                </c:pt>
                <c:pt idx="8723">
                  <c:v>-5.4568940866998022E-3</c:v>
                </c:pt>
                <c:pt idx="8724">
                  <c:v>-5.486501916135777E-3</c:v>
                </c:pt>
                <c:pt idx="8725">
                  <c:v>-5.4454350544015841E-3</c:v>
                </c:pt>
                <c:pt idx="8726">
                  <c:v>-5.4498485473872971E-3</c:v>
                </c:pt>
                <c:pt idx="8727">
                  <c:v>-5.4514394813363239E-3</c:v>
                </c:pt>
                <c:pt idx="8728">
                  <c:v>-5.4678632912326256E-3</c:v>
                </c:pt>
                <c:pt idx="8729">
                  <c:v>-5.4599645664528441E-3</c:v>
                </c:pt>
                <c:pt idx="8730">
                  <c:v>-5.4631238505552359E-3</c:v>
                </c:pt>
                <c:pt idx="8731">
                  <c:v>-5.4886716882238213E-3</c:v>
                </c:pt>
                <c:pt idx="8732">
                  <c:v>-5.4672309047645012E-3</c:v>
                </c:pt>
                <c:pt idx="8733">
                  <c:v>-5.5064951896189535E-3</c:v>
                </c:pt>
                <c:pt idx="8734">
                  <c:v>-5.4865676598638202E-3</c:v>
                </c:pt>
                <c:pt idx="8735">
                  <c:v>-5.5004049345494105E-3</c:v>
                </c:pt>
                <c:pt idx="8736">
                  <c:v>-5.5088157957922032E-3</c:v>
                </c:pt>
                <c:pt idx="8737">
                  <c:v>-5.4791958705892353E-3</c:v>
                </c:pt>
                <c:pt idx="8738">
                  <c:v>-5.4877059346524464E-3</c:v>
                </c:pt>
                <c:pt idx="8739">
                  <c:v>-5.4897729224133215E-3</c:v>
                </c:pt>
                <c:pt idx="8740">
                  <c:v>-5.4907760804867355E-3</c:v>
                </c:pt>
                <c:pt idx="8741">
                  <c:v>-5.4825783136115257E-3</c:v>
                </c:pt>
                <c:pt idx="8742">
                  <c:v>-5.4744858239225737E-3</c:v>
                </c:pt>
                <c:pt idx="8743">
                  <c:v>-5.4764731790102892E-3</c:v>
                </c:pt>
                <c:pt idx="8744">
                  <c:v>-5.4431449052180234E-3</c:v>
                </c:pt>
                <c:pt idx="8745">
                  <c:v>-5.4822845665113921E-3</c:v>
                </c:pt>
                <c:pt idx="8746">
                  <c:v>-5.5005910282639155E-3</c:v>
                </c:pt>
                <c:pt idx="8747">
                  <c:v>-5.5203796312527408E-3</c:v>
                </c:pt>
                <c:pt idx="8748">
                  <c:v>-5.527195058548014E-3</c:v>
                </c:pt>
                <c:pt idx="8749">
                  <c:v>-5.4819388069342586E-3</c:v>
                </c:pt>
                <c:pt idx="8750">
                  <c:v>-5.5219292809356732E-3</c:v>
                </c:pt>
                <c:pt idx="8751">
                  <c:v>-5.5093132298472906E-3</c:v>
                </c:pt>
                <c:pt idx="8752">
                  <c:v>-5.5079637690663014E-3</c:v>
                </c:pt>
                <c:pt idx="8753">
                  <c:v>-5.5326515883672546E-3</c:v>
                </c:pt>
                <c:pt idx="8754">
                  <c:v>-5.5294952484441556E-3</c:v>
                </c:pt>
                <c:pt idx="8755">
                  <c:v>-5.5128189276585741E-3</c:v>
                </c:pt>
                <c:pt idx="8756">
                  <c:v>-5.5245534122369613E-3</c:v>
                </c:pt>
                <c:pt idx="8757">
                  <c:v>-5.4602440840557827E-3</c:v>
                </c:pt>
                <c:pt idx="8758">
                  <c:v>-5.4025363193389445E-3</c:v>
                </c:pt>
                <c:pt idx="8759">
                  <c:v>-5.4651470519490658E-3</c:v>
                </c:pt>
                <c:pt idx="8760">
                  <c:v>-5.4713916595453115E-3</c:v>
                </c:pt>
                <c:pt idx="8761">
                  <c:v>-5.4760143779242331E-3</c:v>
                </c:pt>
                <c:pt idx="8762">
                  <c:v>-5.4469491557071203E-3</c:v>
                </c:pt>
                <c:pt idx="8763">
                  <c:v>-5.412882740728083E-3</c:v>
                </c:pt>
                <c:pt idx="8764">
                  <c:v>-5.4655927445876207E-3</c:v>
                </c:pt>
                <c:pt idx="8765">
                  <c:v>-5.4753837544748796E-3</c:v>
                </c:pt>
                <c:pt idx="8766">
                  <c:v>-5.4983252568187278E-3</c:v>
                </c:pt>
                <c:pt idx="8767">
                  <c:v>-5.496626731263346E-3</c:v>
                </c:pt>
                <c:pt idx="8768">
                  <c:v>-5.4890902678429833E-3</c:v>
                </c:pt>
                <c:pt idx="8769">
                  <c:v>-5.4927978823558262E-3</c:v>
                </c:pt>
                <c:pt idx="8770">
                  <c:v>-5.4952784670983679E-3</c:v>
                </c:pt>
                <c:pt idx="8771">
                  <c:v>-5.5155380076772819E-3</c:v>
                </c:pt>
                <c:pt idx="8772">
                  <c:v>-5.5067341064597526E-3</c:v>
                </c:pt>
                <c:pt idx="8773">
                  <c:v>-5.5188297571763054E-3</c:v>
                </c:pt>
                <c:pt idx="8774">
                  <c:v>-5.5161258209051479E-3</c:v>
                </c:pt>
                <c:pt idx="8775">
                  <c:v>-5.5311980565330163E-3</c:v>
                </c:pt>
                <c:pt idx="8776">
                  <c:v>-5.5334927884906245E-3</c:v>
                </c:pt>
                <c:pt idx="8777">
                  <c:v>-5.5347586091291923E-3</c:v>
                </c:pt>
                <c:pt idx="8778">
                  <c:v>-5.5201994893466231E-3</c:v>
                </c:pt>
                <c:pt idx="8779">
                  <c:v>-5.5026688973977321E-3</c:v>
                </c:pt>
                <c:pt idx="8780">
                  <c:v>-5.52043367029192E-3</c:v>
                </c:pt>
                <c:pt idx="8781">
                  <c:v>-5.5287270250800056E-3</c:v>
                </c:pt>
                <c:pt idx="8782">
                  <c:v>-5.5343161138425552E-3</c:v>
                </c:pt>
                <c:pt idx="8783">
                  <c:v>-5.5254801478492478E-3</c:v>
                </c:pt>
                <c:pt idx="8784">
                  <c:v>-5.5106065114569136E-3</c:v>
                </c:pt>
                <c:pt idx="8785">
                  <c:v>-5.5246666609443844E-3</c:v>
                </c:pt>
                <c:pt idx="8786">
                  <c:v>-5.5387432824259633E-3</c:v>
                </c:pt>
                <c:pt idx="8787">
                  <c:v>-5.5312614400685666E-3</c:v>
                </c:pt>
                <c:pt idx="8788">
                  <c:v>-5.5535132269230614E-3</c:v>
                </c:pt>
                <c:pt idx="8789">
                  <c:v>-5.5731765315912138E-3</c:v>
                </c:pt>
                <c:pt idx="8790">
                  <c:v>-5.5550206486477786E-3</c:v>
                </c:pt>
                <c:pt idx="8791">
                  <c:v>-5.5619166252169608E-3</c:v>
                </c:pt>
                <c:pt idx="8792">
                  <c:v>-5.5715466947643625E-3</c:v>
                </c:pt>
                <c:pt idx="8793">
                  <c:v>-5.5417629148385213E-3</c:v>
                </c:pt>
                <c:pt idx="8794">
                  <c:v>-5.5433730279790591E-3</c:v>
                </c:pt>
                <c:pt idx="8795">
                  <c:v>-5.5719414641556613E-3</c:v>
                </c:pt>
                <c:pt idx="8796">
                  <c:v>-5.5588921666866655E-3</c:v>
                </c:pt>
                <c:pt idx="8797">
                  <c:v>-5.584652152845441E-3</c:v>
                </c:pt>
                <c:pt idx="8798">
                  <c:v>-5.5643981616243674E-3</c:v>
                </c:pt>
                <c:pt idx="8799">
                  <c:v>-5.5551382037656617E-3</c:v>
                </c:pt>
                <c:pt idx="8800">
                  <c:v>-5.5481050497523648E-3</c:v>
                </c:pt>
                <c:pt idx="8801">
                  <c:v>-5.5630599964930664E-3</c:v>
                </c:pt>
                <c:pt idx="8802">
                  <c:v>-5.5763340298912827E-3</c:v>
                </c:pt>
                <c:pt idx="8803">
                  <c:v>-5.5608788165364201E-3</c:v>
                </c:pt>
                <c:pt idx="8804">
                  <c:v>-5.5603794838580203E-3</c:v>
                </c:pt>
                <c:pt idx="8805">
                  <c:v>-5.5482027515797892E-3</c:v>
                </c:pt>
                <c:pt idx="8806">
                  <c:v>-5.5648963966374431E-3</c:v>
                </c:pt>
                <c:pt idx="8807">
                  <c:v>-5.5687253458127214E-3</c:v>
                </c:pt>
                <c:pt idx="8808">
                  <c:v>-5.5709076212963537E-3</c:v>
                </c:pt>
                <c:pt idx="8809">
                  <c:v>-5.5531649799128429E-3</c:v>
                </c:pt>
                <c:pt idx="8810">
                  <c:v>-5.5499026805401032E-3</c:v>
                </c:pt>
                <c:pt idx="8811">
                  <c:v>-5.5566567275889432E-3</c:v>
                </c:pt>
                <c:pt idx="8812">
                  <c:v>-5.5607398265939594E-3</c:v>
                </c:pt>
                <c:pt idx="8813">
                  <c:v>-5.5363522793619741E-3</c:v>
                </c:pt>
                <c:pt idx="8814">
                  <c:v>-5.5611510602439204E-3</c:v>
                </c:pt>
                <c:pt idx="8815">
                  <c:v>-5.5613645439399149E-3</c:v>
                </c:pt>
                <c:pt idx="8816">
                  <c:v>-5.5485598154669221E-3</c:v>
                </c:pt>
                <c:pt idx="8817">
                  <c:v>-5.5904817213663629E-3</c:v>
                </c:pt>
                <c:pt idx="8818">
                  <c:v>-5.5691727094091996E-3</c:v>
                </c:pt>
                <c:pt idx="8819">
                  <c:v>-5.5873513940680099E-3</c:v>
                </c:pt>
                <c:pt idx="8820">
                  <c:v>-5.5900844215952842E-3</c:v>
                </c:pt>
                <c:pt idx="8821">
                  <c:v>-5.6169642528109149E-3</c:v>
                </c:pt>
                <c:pt idx="8822">
                  <c:v>-5.6182642969473092E-3</c:v>
                </c:pt>
                <c:pt idx="8823">
                  <c:v>-5.6076485511021706E-3</c:v>
                </c:pt>
                <c:pt idx="8824">
                  <c:v>-5.6045101217357101E-3</c:v>
                </c:pt>
                <c:pt idx="8825">
                  <c:v>-5.5806228865253899E-3</c:v>
                </c:pt>
                <c:pt idx="8826">
                  <c:v>-5.5982601071737515E-3</c:v>
                </c:pt>
                <c:pt idx="8827">
                  <c:v>-5.6028465314040127E-3</c:v>
                </c:pt>
                <c:pt idx="8828">
                  <c:v>-5.6144005685703343E-3</c:v>
                </c:pt>
                <c:pt idx="8829">
                  <c:v>-5.5981895622478055E-3</c:v>
                </c:pt>
                <c:pt idx="8830">
                  <c:v>-5.6094158670118213E-3</c:v>
                </c:pt>
                <c:pt idx="8831">
                  <c:v>-5.6256511470550016E-3</c:v>
                </c:pt>
                <c:pt idx="8832">
                  <c:v>-5.6208221675948722E-3</c:v>
                </c:pt>
                <c:pt idx="8833">
                  <c:v>-5.619290201893396E-3</c:v>
                </c:pt>
                <c:pt idx="8834">
                  <c:v>-5.6132681443969764E-3</c:v>
                </c:pt>
                <c:pt idx="8835">
                  <c:v>-5.6095645072433307E-3</c:v>
                </c:pt>
                <c:pt idx="8836">
                  <c:v>-5.6098438197361242E-3</c:v>
                </c:pt>
                <c:pt idx="8837">
                  <c:v>-5.612342212473957E-3</c:v>
                </c:pt>
                <c:pt idx="8838">
                  <c:v>-5.6122767304342723E-3</c:v>
                </c:pt>
                <c:pt idx="8839">
                  <c:v>-5.5905645903322719E-3</c:v>
                </c:pt>
                <c:pt idx="8840">
                  <c:v>-5.6191805358791203E-3</c:v>
                </c:pt>
                <c:pt idx="8841">
                  <c:v>-5.6299151690538968E-3</c:v>
                </c:pt>
                <c:pt idx="8842">
                  <c:v>-5.6460796591535946E-3</c:v>
                </c:pt>
                <c:pt idx="8843">
                  <c:v>-5.6260414360192867E-3</c:v>
                </c:pt>
                <c:pt idx="8844">
                  <c:v>-5.623331307243966E-3</c:v>
                </c:pt>
                <c:pt idx="8845">
                  <c:v>-5.6797631640091778E-3</c:v>
                </c:pt>
                <c:pt idx="8846">
                  <c:v>-5.6451268560721501E-3</c:v>
                </c:pt>
                <c:pt idx="8847">
                  <c:v>-5.6576052057430966E-3</c:v>
                </c:pt>
                <c:pt idx="8848">
                  <c:v>-5.6627309678375336E-3</c:v>
                </c:pt>
                <c:pt idx="8849">
                  <c:v>-5.7032684980205884E-3</c:v>
                </c:pt>
                <c:pt idx="8850">
                  <c:v>-5.6707405576561544E-3</c:v>
                </c:pt>
                <c:pt idx="8851">
                  <c:v>-5.6771294144418007E-3</c:v>
                </c:pt>
                <c:pt idx="8852">
                  <c:v>-5.6593196917274309E-3</c:v>
                </c:pt>
                <c:pt idx="8853">
                  <c:v>-5.6880381003200364E-3</c:v>
                </c:pt>
                <c:pt idx="8854">
                  <c:v>-5.6840442654421466E-3</c:v>
                </c:pt>
                <c:pt idx="8855">
                  <c:v>-5.6845344006797045E-3</c:v>
                </c:pt>
                <c:pt idx="8856">
                  <c:v>-5.6931535084677569E-3</c:v>
                </c:pt>
                <c:pt idx="8857">
                  <c:v>-5.6883552049236934E-3</c:v>
                </c:pt>
                <c:pt idx="8858">
                  <c:v>-5.6969166897153471E-3</c:v>
                </c:pt>
                <c:pt idx="8859">
                  <c:v>-5.6728195663519046E-3</c:v>
                </c:pt>
                <c:pt idx="8860">
                  <c:v>-5.6696936587421459E-3</c:v>
                </c:pt>
                <c:pt idx="8861">
                  <c:v>-5.6335586772518599E-3</c:v>
                </c:pt>
                <c:pt idx="8862">
                  <c:v>-5.6620948103616184E-3</c:v>
                </c:pt>
                <c:pt idx="8863">
                  <c:v>-5.634896718964888E-3</c:v>
                </c:pt>
                <c:pt idx="8864">
                  <c:v>-5.6343660089734019E-3</c:v>
                </c:pt>
                <c:pt idx="8865">
                  <c:v>-5.6643644032778398E-3</c:v>
                </c:pt>
                <c:pt idx="8866">
                  <c:v>-5.689386043933032E-3</c:v>
                </c:pt>
                <c:pt idx="8867">
                  <c:v>-5.6648843868590286E-3</c:v>
                </c:pt>
                <c:pt idx="8868">
                  <c:v>-5.6694623501428098E-3</c:v>
                </c:pt>
                <c:pt idx="8869">
                  <c:v>-5.6490327135124306E-3</c:v>
                </c:pt>
                <c:pt idx="8870">
                  <c:v>-5.6835329608589755E-3</c:v>
                </c:pt>
                <c:pt idx="8871">
                  <c:v>-5.7049186748339593E-3</c:v>
                </c:pt>
                <c:pt idx="8872">
                  <c:v>-5.6985578837197709E-3</c:v>
                </c:pt>
                <c:pt idx="8873">
                  <c:v>-5.6899314131243538E-3</c:v>
                </c:pt>
                <c:pt idx="8874">
                  <c:v>-5.6645639843998039E-3</c:v>
                </c:pt>
                <c:pt idx="8875">
                  <c:v>-5.6715406400063458E-3</c:v>
                </c:pt>
                <c:pt idx="8876">
                  <c:v>-5.6597564651775017E-3</c:v>
                </c:pt>
                <c:pt idx="8877">
                  <c:v>-5.6794325300771106E-3</c:v>
                </c:pt>
                <c:pt idx="8878">
                  <c:v>-5.626379912378101E-3</c:v>
                </c:pt>
                <c:pt idx="8879">
                  <c:v>-5.6185369718608916E-3</c:v>
                </c:pt>
                <c:pt idx="8880">
                  <c:v>-5.6612882506735952E-3</c:v>
                </c:pt>
                <c:pt idx="8881">
                  <c:v>-5.6793487804980705E-3</c:v>
                </c:pt>
                <c:pt idx="8882">
                  <c:v>-5.6777669977121177E-3</c:v>
                </c:pt>
                <c:pt idx="8883">
                  <c:v>-5.6726510313237612E-3</c:v>
                </c:pt>
                <c:pt idx="8884">
                  <c:v>-5.6775682085682642E-3</c:v>
                </c:pt>
                <c:pt idx="8885">
                  <c:v>-5.6354248441253269E-3</c:v>
                </c:pt>
                <c:pt idx="8886">
                  <c:v>-5.6511074675339246E-3</c:v>
                </c:pt>
                <c:pt idx="8887">
                  <c:v>-5.5991083034438553E-3</c:v>
                </c:pt>
                <c:pt idx="8888">
                  <c:v>-5.6259158025824705E-3</c:v>
                </c:pt>
                <c:pt idx="8889">
                  <c:v>-5.6391590838792156E-3</c:v>
                </c:pt>
                <c:pt idx="8890">
                  <c:v>-5.6165485075382734E-3</c:v>
                </c:pt>
                <c:pt idx="8891">
                  <c:v>-5.6544512090634796E-3</c:v>
                </c:pt>
                <c:pt idx="8892">
                  <c:v>-5.6603868758983789E-3</c:v>
                </c:pt>
                <c:pt idx="8893">
                  <c:v>-5.6176394720544535E-3</c:v>
                </c:pt>
                <c:pt idx="8894">
                  <c:v>-5.662419977896454E-3</c:v>
                </c:pt>
                <c:pt idx="8895">
                  <c:v>-5.6416818138107713E-3</c:v>
                </c:pt>
                <c:pt idx="8896">
                  <c:v>-5.6124475988103065E-3</c:v>
                </c:pt>
                <c:pt idx="8897">
                  <c:v>-5.6587725978764847E-3</c:v>
                </c:pt>
                <c:pt idx="8898">
                  <c:v>-5.6668826516385398E-3</c:v>
                </c:pt>
                <c:pt idx="8899">
                  <c:v>-5.6417973399456554E-3</c:v>
                </c:pt>
                <c:pt idx="8900">
                  <c:v>-5.6508132753958634E-3</c:v>
                </c:pt>
                <c:pt idx="8901">
                  <c:v>-5.6494015570364362E-3</c:v>
                </c:pt>
                <c:pt idx="8902">
                  <c:v>-5.6383770258513688E-3</c:v>
                </c:pt>
                <c:pt idx="8903">
                  <c:v>-5.6772075462785199E-3</c:v>
                </c:pt>
                <c:pt idx="8904">
                  <c:v>-5.6753497770271654E-3</c:v>
                </c:pt>
                <c:pt idx="8905">
                  <c:v>-5.7047695910176117E-3</c:v>
                </c:pt>
                <c:pt idx="8906">
                  <c:v>-5.6279854247798088E-3</c:v>
                </c:pt>
                <c:pt idx="8907">
                  <c:v>-5.6598718814318558E-3</c:v>
                </c:pt>
                <c:pt idx="8908">
                  <c:v>-5.6991649441873599E-3</c:v>
                </c:pt>
                <c:pt idx="8909">
                  <c:v>-5.6737385870768743E-3</c:v>
                </c:pt>
                <c:pt idx="8910">
                  <c:v>-5.6890971502673929E-3</c:v>
                </c:pt>
                <c:pt idx="8911">
                  <c:v>-5.7037453337239205E-3</c:v>
                </c:pt>
                <c:pt idx="8912">
                  <c:v>-5.7204812511025358E-3</c:v>
                </c:pt>
                <c:pt idx="8913">
                  <c:v>-5.7307437793679382E-3</c:v>
                </c:pt>
                <c:pt idx="8914">
                  <c:v>-5.666060808735553E-3</c:v>
                </c:pt>
                <c:pt idx="8915">
                  <c:v>-5.6984924267511191E-3</c:v>
                </c:pt>
                <c:pt idx="8916">
                  <c:v>-5.7136595001793496E-3</c:v>
                </c:pt>
                <c:pt idx="8917">
                  <c:v>-5.7171423343635661E-3</c:v>
                </c:pt>
                <c:pt idx="8918">
                  <c:v>-5.7086208899670456E-3</c:v>
                </c:pt>
                <c:pt idx="8919">
                  <c:v>-5.685465683265987E-3</c:v>
                </c:pt>
                <c:pt idx="8920">
                  <c:v>-5.7021019913075051E-3</c:v>
                </c:pt>
                <c:pt idx="8921">
                  <c:v>-5.7027029864033917E-3</c:v>
                </c:pt>
                <c:pt idx="8922">
                  <c:v>-5.7232517545825409E-3</c:v>
                </c:pt>
                <c:pt idx="8923">
                  <c:v>-5.7139204655252468E-3</c:v>
                </c:pt>
                <c:pt idx="8924">
                  <c:v>-5.718207218527469E-3</c:v>
                </c:pt>
                <c:pt idx="8925">
                  <c:v>-5.7157904400666577E-3</c:v>
                </c:pt>
                <c:pt idx="8926">
                  <c:v>-5.7293723243186552E-3</c:v>
                </c:pt>
                <c:pt idx="8927">
                  <c:v>-5.7335511199235554E-3</c:v>
                </c:pt>
                <c:pt idx="8928">
                  <c:v>-5.7475498376088133E-3</c:v>
                </c:pt>
                <c:pt idx="8929">
                  <c:v>-5.7225909100952245E-3</c:v>
                </c:pt>
                <c:pt idx="8930">
                  <c:v>-5.7542046097787654E-3</c:v>
                </c:pt>
                <c:pt idx="8931">
                  <c:v>-5.7504867404929516E-3</c:v>
                </c:pt>
                <c:pt idx="8932">
                  <c:v>-5.768462007121126E-3</c:v>
                </c:pt>
                <c:pt idx="8933">
                  <c:v>-5.744156989215746E-3</c:v>
                </c:pt>
                <c:pt idx="8934">
                  <c:v>-5.7326048040834817E-3</c:v>
                </c:pt>
                <c:pt idx="8935">
                  <c:v>-5.7188210695975333E-3</c:v>
                </c:pt>
                <c:pt idx="8936">
                  <c:v>-5.7429444532991966E-3</c:v>
                </c:pt>
                <c:pt idx="8937">
                  <c:v>-5.7656478213280234E-3</c:v>
                </c:pt>
                <c:pt idx="8938">
                  <c:v>-5.7597564358734931E-3</c:v>
                </c:pt>
                <c:pt idx="8939">
                  <c:v>-5.7541841114946085E-3</c:v>
                </c:pt>
                <c:pt idx="8940">
                  <c:v>-5.7552977971857908E-3</c:v>
                </c:pt>
                <c:pt idx="8941">
                  <c:v>-5.7569689552207448E-3</c:v>
                </c:pt>
                <c:pt idx="8942">
                  <c:v>-5.7607771371432333E-3</c:v>
                </c:pt>
                <c:pt idx="8943">
                  <c:v>-5.7649306299128837E-3</c:v>
                </c:pt>
                <c:pt idx="8944">
                  <c:v>-5.7739131086713734E-3</c:v>
                </c:pt>
                <c:pt idx="8945">
                  <c:v>-5.7411374530427052E-3</c:v>
                </c:pt>
                <c:pt idx="8946">
                  <c:v>-5.761829863714066E-3</c:v>
                </c:pt>
                <c:pt idx="8947">
                  <c:v>-5.6929118980831714E-3</c:v>
                </c:pt>
                <c:pt idx="8948">
                  <c:v>-5.7432633878774803E-3</c:v>
                </c:pt>
                <c:pt idx="8949">
                  <c:v>-5.7518887796139265E-3</c:v>
                </c:pt>
                <c:pt idx="8950">
                  <c:v>-5.7454149226014812E-3</c:v>
                </c:pt>
                <c:pt idx="8951">
                  <c:v>-5.748881119607344E-3</c:v>
                </c:pt>
                <c:pt idx="8952">
                  <c:v>-5.7369176671054935E-3</c:v>
                </c:pt>
                <c:pt idx="8953">
                  <c:v>-5.7588628650589325E-3</c:v>
                </c:pt>
                <c:pt idx="8954">
                  <c:v>-5.739502807776603E-3</c:v>
                </c:pt>
                <c:pt idx="8955">
                  <c:v>-5.7614415275448081E-3</c:v>
                </c:pt>
                <c:pt idx="8956">
                  <c:v>-5.7512130128945195E-3</c:v>
                </c:pt>
                <c:pt idx="8957">
                  <c:v>-5.7515149421415203E-3</c:v>
                </c:pt>
                <c:pt idx="8958">
                  <c:v>-5.749584247126991E-3</c:v>
                </c:pt>
                <c:pt idx="8959">
                  <c:v>-5.7421491439168795E-3</c:v>
                </c:pt>
                <c:pt idx="8960">
                  <c:v>-5.7283815393994169E-3</c:v>
                </c:pt>
                <c:pt idx="8961">
                  <c:v>-5.7570640783787524E-3</c:v>
                </c:pt>
                <c:pt idx="8962">
                  <c:v>-5.7510745784014328E-3</c:v>
                </c:pt>
                <c:pt idx="8963">
                  <c:v>-5.7528063838090141E-3</c:v>
                </c:pt>
                <c:pt idx="8964">
                  <c:v>-5.7383314326517531E-3</c:v>
                </c:pt>
                <c:pt idx="8965">
                  <c:v>-5.7337330325306886E-3</c:v>
                </c:pt>
                <c:pt idx="8966">
                  <c:v>-5.7372238104861457E-3</c:v>
                </c:pt>
                <c:pt idx="8967">
                  <c:v>-5.7810961724357969E-3</c:v>
                </c:pt>
                <c:pt idx="8968">
                  <c:v>-5.7780705995814649E-3</c:v>
                </c:pt>
                <c:pt idx="8969">
                  <c:v>-5.7666133479258941E-3</c:v>
                </c:pt>
                <c:pt idx="8970">
                  <c:v>-5.7730845687959447E-3</c:v>
                </c:pt>
                <c:pt idx="8971">
                  <c:v>-5.7900658228963757E-3</c:v>
                </c:pt>
                <c:pt idx="8972">
                  <c:v>-5.802974459258781E-3</c:v>
                </c:pt>
                <c:pt idx="8973">
                  <c:v>-5.8076579241983601E-3</c:v>
                </c:pt>
                <c:pt idx="8974">
                  <c:v>-5.7917206640734752E-3</c:v>
                </c:pt>
                <c:pt idx="8975">
                  <c:v>-5.7960745879099993E-3</c:v>
                </c:pt>
                <c:pt idx="8976">
                  <c:v>-5.7885237540179039E-3</c:v>
                </c:pt>
                <c:pt idx="8977">
                  <c:v>-5.7275204623828254E-3</c:v>
                </c:pt>
                <c:pt idx="8978">
                  <c:v>-5.787152010231375E-3</c:v>
                </c:pt>
                <c:pt idx="8979">
                  <c:v>-5.776636913414299E-3</c:v>
                </c:pt>
                <c:pt idx="8980">
                  <c:v>-5.767990686590535E-3</c:v>
                </c:pt>
                <c:pt idx="8981">
                  <c:v>-5.7878986709694004E-3</c:v>
                </c:pt>
                <c:pt idx="8982">
                  <c:v>-5.7823624494159941E-3</c:v>
                </c:pt>
                <c:pt idx="8983">
                  <c:v>-5.8056969803516097E-3</c:v>
                </c:pt>
                <c:pt idx="8984">
                  <c:v>-5.7881545617556379E-3</c:v>
                </c:pt>
                <c:pt idx="8985">
                  <c:v>-5.7981579388451769E-3</c:v>
                </c:pt>
                <c:pt idx="8986">
                  <c:v>-5.7949130702083813E-3</c:v>
                </c:pt>
                <c:pt idx="8987">
                  <c:v>-5.7653674000970869E-3</c:v>
                </c:pt>
                <c:pt idx="8988">
                  <c:v>-5.7901793092072279E-3</c:v>
                </c:pt>
                <c:pt idx="8989">
                  <c:v>-5.7626074260045445E-3</c:v>
                </c:pt>
                <c:pt idx="8990">
                  <c:v>-5.8052804859550456E-3</c:v>
                </c:pt>
                <c:pt idx="8991">
                  <c:v>-5.8104616043987744E-3</c:v>
                </c:pt>
                <c:pt idx="8992">
                  <c:v>-5.8202291979853986E-3</c:v>
                </c:pt>
                <c:pt idx="8993">
                  <c:v>-5.8358649609261152E-3</c:v>
                </c:pt>
                <c:pt idx="8994">
                  <c:v>-5.8466208162305288E-3</c:v>
                </c:pt>
                <c:pt idx="8995">
                  <c:v>-5.8149654456371774E-3</c:v>
                </c:pt>
                <c:pt idx="8996">
                  <c:v>-5.8087997154517984E-3</c:v>
                </c:pt>
                <c:pt idx="8997">
                  <c:v>-5.7992435621042606E-3</c:v>
                </c:pt>
                <c:pt idx="8998">
                  <c:v>-5.7641079235812706E-3</c:v>
                </c:pt>
                <c:pt idx="8999">
                  <c:v>-5.8228722449338343E-3</c:v>
                </c:pt>
                <c:pt idx="9000">
                  <c:v>-5.7691225022274452E-3</c:v>
                </c:pt>
                <c:pt idx="9001">
                  <c:v>-5.8107109451297784E-3</c:v>
                </c:pt>
                <c:pt idx="9002">
                  <c:v>-5.8228900990703438E-3</c:v>
                </c:pt>
                <c:pt idx="9003">
                  <c:v>-5.8323304190081547E-3</c:v>
                </c:pt>
                <c:pt idx="9004">
                  <c:v>-5.8157053585819801E-3</c:v>
                </c:pt>
                <c:pt idx="9005">
                  <c:v>-5.8251436943525586E-3</c:v>
                </c:pt>
                <c:pt idx="9006">
                  <c:v>-5.786562173792387E-3</c:v>
                </c:pt>
                <c:pt idx="9007">
                  <c:v>-5.8179576320441274E-3</c:v>
                </c:pt>
                <c:pt idx="9008">
                  <c:v>-5.8374313670352448E-3</c:v>
                </c:pt>
                <c:pt idx="9009">
                  <c:v>-5.8496140872579885E-3</c:v>
                </c:pt>
                <c:pt idx="9010">
                  <c:v>-5.8159289066837217E-3</c:v>
                </c:pt>
                <c:pt idx="9011">
                  <c:v>-5.8292293046545039E-3</c:v>
                </c:pt>
                <c:pt idx="9012">
                  <c:v>-5.8173269224106577E-3</c:v>
                </c:pt>
                <c:pt idx="9013">
                  <c:v>-5.81307203926995E-3</c:v>
                </c:pt>
                <c:pt idx="9014">
                  <c:v>-5.8008314492881755E-3</c:v>
                </c:pt>
                <c:pt idx="9015">
                  <c:v>-5.8312954943873082E-3</c:v>
                </c:pt>
                <c:pt idx="9016">
                  <c:v>-5.8284105560792868E-3</c:v>
                </c:pt>
                <c:pt idx="9017">
                  <c:v>-5.816607696166173E-3</c:v>
                </c:pt>
                <c:pt idx="9018">
                  <c:v>-5.8255826598046295E-3</c:v>
                </c:pt>
                <c:pt idx="9019">
                  <c:v>-5.8422846383965471E-3</c:v>
                </c:pt>
                <c:pt idx="9020">
                  <c:v>-5.8525571886641828E-3</c:v>
                </c:pt>
                <c:pt idx="9021">
                  <c:v>-5.8728345937486444E-3</c:v>
                </c:pt>
                <c:pt idx="9022">
                  <c:v>-5.8618160260672436E-3</c:v>
                </c:pt>
                <c:pt idx="9023">
                  <c:v>-5.8496590427769921E-3</c:v>
                </c:pt>
                <c:pt idx="9024">
                  <c:v>-5.871357397391014E-3</c:v>
                </c:pt>
                <c:pt idx="9025">
                  <c:v>-5.8757964614736336E-3</c:v>
                </c:pt>
                <c:pt idx="9026">
                  <c:v>-5.8842931039553101E-3</c:v>
                </c:pt>
                <c:pt idx="9027">
                  <c:v>-5.9011096274414728E-3</c:v>
                </c:pt>
                <c:pt idx="9028">
                  <c:v>-5.8766348843640372E-3</c:v>
                </c:pt>
                <c:pt idx="9029">
                  <c:v>-5.8956207479478034E-3</c:v>
                </c:pt>
                <c:pt idx="9030">
                  <c:v>-5.8820758136564266E-3</c:v>
                </c:pt>
                <c:pt idx="9031">
                  <c:v>-5.9093547759520217E-3</c:v>
                </c:pt>
                <c:pt idx="9032">
                  <c:v>-5.8739494330510974E-3</c:v>
                </c:pt>
                <c:pt idx="9033">
                  <c:v>-5.8590820293766624E-3</c:v>
                </c:pt>
                <c:pt idx="9034">
                  <c:v>-5.9136303581591287E-3</c:v>
                </c:pt>
                <c:pt idx="9035">
                  <c:v>-5.8982949385795727E-3</c:v>
                </c:pt>
                <c:pt idx="9036">
                  <c:v>-5.926449366803201E-3</c:v>
                </c:pt>
                <c:pt idx="9037">
                  <c:v>-5.9083755326028702E-3</c:v>
                </c:pt>
                <c:pt idx="9038">
                  <c:v>-5.8937106054080335E-3</c:v>
                </c:pt>
                <c:pt idx="9039">
                  <c:v>-5.9114739980916054E-3</c:v>
                </c:pt>
                <c:pt idx="9040">
                  <c:v>-5.9306932268685039E-3</c:v>
                </c:pt>
                <c:pt idx="9041">
                  <c:v>-5.9524152152351873E-3</c:v>
                </c:pt>
                <c:pt idx="9042">
                  <c:v>-5.9345543051487967E-3</c:v>
                </c:pt>
                <c:pt idx="9043">
                  <c:v>-5.9399291099954937E-3</c:v>
                </c:pt>
                <c:pt idx="9044">
                  <c:v>-5.9491040198516596E-3</c:v>
                </c:pt>
                <c:pt idx="9045">
                  <c:v>-5.9608425626468311E-3</c:v>
                </c:pt>
                <c:pt idx="9046">
                  <c:v>-5.9477103618819594E-3</c:v>
                </c:pt>
                <c:pt idx="9047">
                  <c:v>-5.9630125826825066E-3</c:v>
                </c:pt>
                <c:pt idx="9048">
                  <c:v>-5.9638723036184015E-3</c:v>
                </c:pt>
                <c:pt idx="9049">
                  <c:v>-5.9495312527949153E-3</c:v>
                </c:pt>
                <c:pt idx="9050">
                  <c:v>-5.9525829062435755E-3</c:v>
                </c:pt>
                <c:pt idx="9051">
                  <c:v>-5.9488152977968892E-3</c:v>
                </c:pt>
                <c:pt idx="9052">
                  <c:v>-5.9692866951016393E-3</c:v>
                </c:pt>
                <c:pt idx="9053">
                  <c:v>-5.9237021980011809E-3</c:v>
                </c:pt>
                <c:pt idx="9054">
                  <c:v>-5.9361905838434294E-3</c:v>
                </c:pt>
                <c:pt idx="9055">
                  <c:v>-5.9120570822140161E-3</c:v>
                </c:pt>
                <c:pt idx="9056">
                  <c:v>-5.9297543477637646E-3</c:v>
                </c:pt>
                <c:pt idx="9057">
                  <c:v>-5.9296073187558029E-3</c:v>
                </c:pt>
                <c:pt idx="9058">
                  <c:v>-5.9195965599344678E-3</c:v>
                </c:pt>
                <c:pt idx="9059">
                  <c:v>-5.9262368633088676E-3</c:v>
                </c:pt>
                <c:pt idx="9060">
                  <c:v>-5.9470863408003618E-3</c:v>
                </c:pt>
                <c:pt idx="9061">
                  <c:v>-5.9816389826977652E-3</c:v>
                </c:pt>
                <c:pt idx="9062">
                  <c:v>-5.9633853438908297E-3</c:v>
                </c:pt>
                <c:pt idx="9063">
                  <c:v>-5.9779522137296797E-3</c:v>
                </c:pt>
                <c:pt idx="9064">
                  <c:v>-5.9846794227470064E-3</c:v>
                </c:pt>
                <c:pt idx="9065">
                  <c:v>-5.970771481478402E-3</c:v>
                </c:pt>
                <c:pt idx="9066">
                  <c:v>-5.9512608488392583E-3</c:v>
                </c:pt>
                <c:pt idx="9067">
                  <c:v>-5.9731763374383327E-3</c:v>
                </c:pt>
                <c:pt idx="9068">
                  <c:v>-5.952862543863722E-3</c:v>
                </c:pt>
                <c:pt idx="9069">
                  <c:v>-5.9698145656741633E-3</c:v>
                </c:pt>
                <c:pt idx="9070">
                  <c:v>-5.9698129656539046E-3</c:v>
                </c:pt>
                <c:pt idx="9071">
                  <c:v>-5.9355812193230472E-3</c:v>
                </c:pt>
                <c:pt idx="9072">
                  <c:v>-5.9760572354318111E-3</c:v>
                </c:pt>
                <c:pt idx="9073">
                  <c:v>-5.9452188619480402E-3</c:v>
                </c:pt>
                <c:pt idx="9074">
                  <c:v>-5.9506206254046614E-3</c:v>
                </c:pt>
                <c:pt idx="9075">
                  <c:v>-5.9690918775253529E-3</c:v>
                </c:pt>
                <c:pt idx="9076">
                  <c:v>-5.993101925261821E-3</c:v>
                </c:pt>
                <c:pt idx="9077">
                  <c:v>-5.9951828087876592E-3</c:v>
                </c:pt>
                <c:pt idx="9078">
                  <c:v>-6.014792844643126E-3</c:v>
                </c:pt>
                <c:pt idx="9079">
                  <c:v>-6.0482520433076106E-3</c:v>
                </c:pt>
                <c:pt idx="9080">
                  <c:v>-6.0230247952439923E-3</c:v>
                </c:pt>
                <c:pt idx="9081">
                  <c:v>-6.031629959715611E-3</c:v>
                </c:pt>
                <c:pt idx="9082">
                  <c:v>-6.0615338767772871E-3</c:v>
                </c:pt>
                <c:pt idx="9083">
                  <c:v>-6.0427022196285927E-3</c:v>
                </c:pt>
                <c:pt idx="9084">
                  <c:v>-6.0644994283600611E-3</c:v>
                </c:pt>
                <c:pt idx="9085">
                  <c:v>-6.0598035992671159E-3</c:v>
                </c:pt>
                <c:pt idx="9086">
                  <c:v>-6.0570678554295876E-3</c:v>
                </c:pt>
                <c:pt idx="9087">
                  <c:v>-6.0500757549148245E-3</c:v>
                </c:pt>
                <c:pt idx="9088">
                  <c:v>-6.0707141931534217E-3</c:v>
                </c:pt>
                <c:pt idx="9089">
                  <c:v>-6.0682250150250489E-3</c:v>
                </c:pt>
                <c:pt idx="9090">
                  <c:v>-6.093162331168034E-3</c:v>
                </c:pt>
                <c:pt idx="9091">
                  <c:v>-6.0781185233891432E-3</c:v>
                </c:pt>
                <c:pt idx="9092">
                  <c:v>-6.0514353846205732E-3</c:v>
                </c:pt>
                <c:pt idx="9093">
                  <c:v>-6.0974084880356019E-3</c:v>
                </c:pt>
                <c:pt idx="9094">
                  <c:v>-6.099878700367203E-3</c:v>
                </c:pt>
                <c:pt idx="9095">
                  <c:v>-6.0906209214916431E-3</c:v>
                </c:pt>
                <c:pt idx="9096">
                  <c:v>-6.1068587984476124E-3</c:v>
                </c:pt>
                <c:pt idx="9097">
                  <c:v>-6.1106534616261303E-3</c:v>
                </c:pt>
                <c:pt idx="9098">
                  <c:v>-6.09572581812868E-3</c:v>
                </c:pt>
                <c:pt idx="9099">
                  <c:v>-6.1228251272577834E-3</c:v>
                </c:pt>
                <c:pt idx="9100">
                  <c:v>-6.1144949691527076E-3</c:v>
                </c:pt>
                <c:pt idx="9101">
                  <c:v>-6.1197504141704065E-3</c:v>
                </c:pt>
                <c:pt idx="9102">
                  <c:v>-6.1158010666336558E-3</c:v>
                </c:pt>
                <c:pt idx="9103">
                  <c:v>-6.0966061739860912E-3</c:v>
                </c:pt>
                <c:pt idx="9104">
                  <c:v>-6.068804900578856E-3</c:v>
                </c:pt>
                <c:pt idx="9105">
                  <c:v>-6.0894566106312808E-3</c:v>
                </c:pt>
                <c:pt idx="9106">
                  <c:v>-6.0860557366470905E-3</c:v>
                </c:pt>
                <c:pt idx="9107">
                  <c:v>-6.083725691741244E-3</c:v>
                </c:pt>
                <c:pt idx="9108">
                  <c:v>-6.1001099425210302E-3</c:v>
                </c:pt>
                <c:pt idx="9109">
                  <c:v>-6.103259143224269E-3</c:v>
                </c:pt>
                <c:pt idx="9110">
                  <c:v>-6.0415714374307764E-3</c:v>
                </c:pt>
                <c:pt idx="9111">
                  <c:v>-6.1002924729615252E-3</c:v>
                </c:pt>
                <c:pt idx="9112">
                  <c:v>-6.0815402663359532E-3</c:v>
                </c:pt>
                <c:pt idx="9113">
                  <c:v>-6.1154909548642037E-3</c:v>
                </c:pt>
                <c:pt idx="9114">
                  <c:v>-6.1015421167279187E-3</c:v>
                </c:pt>
                <c:pt idx="9115">
                  <c:v>-5.9968771768904852E-3</c:v>
                </c:pt>
                <c:pt idx="9116">
                  <c:v>-6.0970530971366441E-3</c:v>
                </c:pt>
                <c:pt idx="9117">
                  <c:v>-6.0836779851614186E-3</c:v>
                </c:pt>
                <c:pt idx="9118">
                  <c:v>-6.0869856360335839E-3</c:v>
                </c:pt>
                <c:pt idx="9119">
                  <c:v>-6.0978904933939497E-3</c:v>
                </c:pt>
                <c:pt idx="9120">
                  <c:v>-6.0760227619598576E-3</c:v>
                </c:pt>
                <c:pt idx="9121">
                  <c:v>-6.0835604543737036E-3</c:v>
                </c:pt>
                <c:pt idx="9122">
                  <c:v>-6.0862933264575567E-3</c:v>
                </c:pt>
                <c:pt idx="9123">
                  <c:v>-6.1041476310707971E-3</c:v>
                </c:pt>
                <c:pt idx="9124">
                  <c:v>-6.1314127984071921E-3</c:v>
                </c:pt>
                <c:pt idx="9125">
                  <c:v>-6.1399957969379745E-3</c:v>
                </c:pt>
                <c:pt idx="9126">
                  <c:v>-6.0967689413635234E-3</c:v>
                </c:pt>
                <c:pt idx="9127">
                  <c:v>-6.1028820549113537E-3</c:v>
                </c:pt>
                <c:pt idx="9128">
                  <c:v>-6.1176821423863728E-3</c:v>
                </c:pt>
                <c:pt idx="9129">
                  <c:v>-6.1183874627627425E-3</c:v>
                </c:pt>
                <c:pt idx="9130">
                  <c:v>-6.1498897256586828E-3</c:v>
                </c:pt>
                <c:pt idx="9131">
                  <c:v>-6.1250469256050643E-3</c:v>
                </c:pt>
                <c:pt idx="9132">
                  <c:v>-6.1403636048665477E-3</c:v>
                </c:pt>
                <c:pt idx="9133">
                  <c:v>-6.1279930093168962E-3</c:v>
                </c:pt>
                <c:pt idx="9134">
                  <c:v>-6.1422475872550033E-3</c:v>
                </c:pt>
                <c:pt idx="9135">
                  <c:v>-6.1512204892345589E-3</c:v>
                </c:pt>
                <c:pt idx="9136">
                  <c:v>-6.1362493736757309E-3</c:v>
                </c:pt>
                <c:pt idx="9137">
                  <c:v>-6.1527941663219628E-3</c:v>
                </c:pt>
                <c:pt idx="9138">
                  <c:v>-6.1849793341790674E-3</c:v>
                </c:pt>
                <c:pt idx="9139">
                  <c:v>-6.1855286416089873E-3</c:v>
                </c:pt>
                <c:pt idx="9140">
                  <c:v>-6.2109292847390869E-3</c:v>
                </c:pt>
                <c:pt idx="9141">
                  <c:v>-6.1833609510036861E-3</c:v>
                </c:pt>
                <c:pt idx="9142">
                  <c:v>-6.108001571275958E-3</c:v>
                </c:pt>
                <c:pt idx="9143">
                  <c:v>-6.161559868121883E-3</c:v>
                </c:pt>
                <c:pt idx="9144">
                  <c:v>-6.1433207722838877E-3</c:v>
                </c:pt>
                <c:pt idx="9145">
                  <c:v>-6.1879037353444206E-3</c:v>
                </c:pt>
                <c:pt idx="9146">
                  <c:v>-6.1573301923901645E-3</c:v>
                </c:pt>
                <c:pt idx="9147">
                  <c:v>-6.1853670874146569E-3</c:v>
                </c:pt>
                <c:pt idx="9148">
                  <c:v>-6.1973642229214681E-3</c:v>
                </c:pt>
                <c:pt idx="9149">
                  <c:v>-6.2098754518999108E-3</c:v>
                </c:pt>
                <c:pt idx="9150">
                  <c:v>-6.2194546385920388E-3</c:v>
                </c:pt>
                <c:pt idx="9151">
                  <c:v>-6.2135710408651743E-3</c:v>
                </c:pt>
                <c:pt idx="9152">
                  <c:v>-6.2168463827550688E-3</c:v>
                </c:pt>
                <c:pt idx="9153">
                  <c:v>-6.2042091692418797E-3</c:v>
                </c:pt>
                <c:pt idx="9154">
                  <c:v>-6.1795637567451994E-3</c:v>
                </c:pt>
                <c:pt idx="9155">
                  <c:v>-6.2379431018889956E-3</c:v>
                </c:pt>
                <c:pt idx="9156">
                  <c:v>-6.2510470663896742E-3</c:v>
                </c:pt>
                <c:pt idx="9157">
                  <c:v>-6.2632988383229532E-3</c:v>
                </c:pt>
                <c:pt idx="9158">
                  <c:v>-6.259572893259192E-3</c:v>
                </c:pt>
                <c:pt idx="9159">
                  <c:v>-6.2723602959140175E-3</c:v>
                </c:pt>
                <c:pt idx="9160">
                  <c:v>-6.250839550365676E-3</c:v>
                </c:pt>
                <c:pt idx="9161">
                  <c:v>-6.2585685300803216E-3</c:v>
                </c:pt>
                <c:pt idx="9162">
                  <c:v>-6.2539649417420904E-3</c:v>
                </c:pt>
                <c:pt idx="9163">
                  <c:v>-6.265256084119721E-3</c:v>
                </c:pt>
                <c:pt idx="9164">
                  <c:v>-6.2254392516047962E-3</c:v>
                </c:pt>
                <c:pt idx="9165">
                  <c:v>-6.2583503115228199E-3</c:v>
                </c:pt>
                <c:pt idx="9166">
                  <c:v>-6.2679885676188516E-3</c:v>
                </c:pt>
                <c:pt idx="9167">
                  <c:v>-6.2396586881723615E-3</c:v>
                </c:pt>
                <c:pt idx="9168">
                  <c:v>-6.2738427975432692E-3</c:v>
                </c:pt>
                <c:pt idx="9169">
                  <c:v>-6.2640638033862753E-3</c:v>
                </c:pt>
                <c:pt idx="9170">
                  <c:v>-6.2970795702509191E-3</c:v>
                </c:pt>
                <c:pt idx="9171">
                  <c:v>-6.300415320732668E-3</c:v>
                </c:pt>
                <c:pt idx="9172">
                  <c:v>-6.3067612577860392E-3</c:v>
                </c:pt>
                <c:pt idx="9173">
                  <c:v>-6.2809260420633138E-3</c:v>
                </c:pt>
                <c:pt idx="9174">
                  <c:v>-6.2902316028245909E-3</c:v>
                </c:pt>
                <c:pt idx="9175">
                  <c:v>-6.2817166723622862E-3</c:v>
                </c:pt>
                <c:pt idx="9176">
                  <c:v>-6.3063430856935571E-3</c:v>
                </c:pt>
                <c:pt idx="9177">
                  <c:v>-6.3172450288649512E-3</c:v>
                </c:pt>
                <c:pt idx="9178">
                  <c:v>-6.3108631118294614E-3</c:v>
                </c:pt>
                <c:pt idx="9179">
                  <c:v>-6.3202955588183424E-3</c:v>
                </c:pt>
                <c:pt idx="9180">
                  <c:v>-6.3375499237661665E-3</c:v>
                </c:pt>
                <c:pt idx="9181">
                  <c:v>-6.3170299949254199E-3</c:v>
                </c:pt>
                <c:pt idx="9182">
                  <c:v>-6.3135330805919841E-3</c:v>
                </c:pt>
                <c:pt idx="9183">
                  <c:v>-6.3346379255589738E-3</c:v>
                </c:pt>
                <c:pt idx="9184">
                  <c:v>-6.328405171539821E-3</c:v>
                </c:pt>
                <c:pt idx="9185">
                  <c:v>-6.3360188695724996E-3</c:v>
                </c:pt>
                <c:pt idx="9186">
                  <c:v>-6.3297712168322549E-3</c:v>
                </c:pt>
                <c:pt idx="9187">
                  <c:v>-6.3275948194210742E-3</c:v>
                </c:pt>
                <c:pt idx="9188">
                  <c:v>-6.3528200635195511E-3</c:v>
                </c:pt>
                <c:pt idx="9189">
                  <c:v>-6.3498830804787935E-3</c:v>
                </c:pt>
                <c:pt idx="9190">
                  <c:v>-6.3579073067427903E-3</c:v>
                </c:pt>
                <c:pt idx="9191">
                  <c:v>-6.3466146089962896E-3</c:v>
                </c:pt>
                <c:pt idx="9192">
                  <c:v>-6.2846783053450558E-3</c:v>
                </c:pt>
                <c:pt idx="9193">
                  <c:v>-6.3384062022010133E-3</c:v>
                </c:pt>
                <c:pt idx="9194">
                  <c:v>-6.3350426092932252E-3</c:v>
                </c:pt>
                <c:pt idx="9195">
                  <c:v>-6.3491971166441882E-3</c:v>
                </c:pt>
                <c:pt idx="9196">
                  <c:v>-6.3646017872143182E-3</c:v>
                </c:pt>
                <c:pt idx="9197">
                  <c:v>-6.3578814979018509E-3</c:v>
                </c:pt>
                <c:pt idx="9198">
                  <c:v>-6.3308012028387923E-3</c:v>
                </c:pt>
                <c:pt idx="9199">
                  <c:v>-6.3567380581703433E-3</c:v>
                </c:pt>
                <c:pt idx="9200">
                  <c:v>-6.3558777695768651E-3</c:v>
                </c:pt>
                <c:pt idx="9201">
                  <c:v>-6.3728374838990243E-3</c:v>
                </c:pt>
                <c:pt idx="9202">
                  <c:v>-6.3469264882901758E-3</c:v>
                </c:pt>
                <c:pt idx="9203">
                  <c:v>-6.3646586038296447E-3</c:v>
                </c:pt>
                <c:pt idx="9204">
                  <c:v>-6.3811516481496969E-3</c:v>
                </c:pt>
                <c:pt idx="9205">
                  <c:v>-6.3639867510111104E-3</c:v>
                </c:pt>
                <c:pt idx="9206">
                  <c:v>-6.366393649237613E-3</c:v>
                </c:pt>
                <c:pt idx="9207">
                  <c:v>-6.3664257037904445E-3</c:v>
                </c:pt>
                <c:pt idx="9208">
                  <c:v>-6.3865262689123395E-3</c:v>
                </c:pt>
                <c:pt idx="9209">
                  <c:v>-6.3864723612175696E-3</c:v>
                </c:pt>
                <c:pt idx="9210">
                  <c:v>-6.3793040329514373E-3</c:v>
                </c:pt>
                <c:pt idx="9211">
                  <c:v>-6.3706600663856671E-3</c:v>
                </c:pt>
                <c:pt idx="9212">
                  <c:v>-6.3870383458432423E-3</c:v>
                </c:pt>
                <c:pt idx="9213">
                  <c:v>-6.3890362488784802E-3</c:v>
                </c:pt>
                <c:pt idx="9214">
                  <c:v>-6.3902232031516253E-3</c:v>
                </c:pt>
                <c:pt idx="9215">
                  <c:v>-6.3859898262689117E-3</c:v>
                </c:pt>
                <c:pt idx="9216">
                  <c:v>-6.3965947745428624E-3</c:v>
                </c:pt>
                <c:pt idx="9217">
                  <c:v>-6.3923125470400398E-3</c:v>
                </c:pt>
                <c:pt idx="9218">
                  <c:v>-6.4099622765574956E-3</c:v>
                </c:pt>
                <c:pt idx="9219">
                  <c:v>-6.4283162491331793E-3</c:v>
                </c:pt>
                <c:pt idx="9220">
                  <c:v>-6.4276460081706182E-3</c:v>
                </c:pt>
                <c:pt idx="9221">
                  <c:v>-6.4299091860190076E-3</c:v>
                </c:pt>
                <c:pt idx="9222">
                  <c:v>-6.4104476098857761E-3</c:v>
                </c:pt>
                <c:pt idx="9223">
                  <c:v>-6.4340561723521018E-3</c:v>
                </c:pt>
                <c:pt idx="9224">
                  <c:v>-6.4421672673139561E-3</c:v>
                </c:pt>
                <c:pt idx="9225">
                  <c:v>-6.4371028096742505E-3</c:v>
                </c:pt>
                <c:pt idx="9226">
                  <c:v>-6.4521618276870635E-3</c:v>
                </c:pt>
                <c:pt idx="9227">
                  <c:v>-6.4537212802021349E-3</c:v>
                </c:pt>
                <c:pt idx="9228">
                  <c:v>-6.4512138664456625E-3</c:v>
                </c:pt>
                <c:pt idx="9229">
                  <c:v>-6.4566039881469731E-3</c:v>
                </c:pt>
                <c:pt idx="9230">
                  <c:v>-6.4705188011896127E-3</c:v>
                </c:pt>
                <c:pt idx="9231">
                  <c:v>-6.4498940398969532E-3</c:v>
                </c:pt>
                <c:pt idx="9232">
                  <c:v>-6.4370926880460482E-3</c:v>
                </c:pt>
                <c:pt idx="9233">
                  <c:v>-6.4465821082914558E-3</c:v>
                </c:pt>
                <c:pt idx="9234">
                  <c:v>-6.4371244954660543E-3</c:v>
                </c:pt>
                <c:pt idx="9235">
                  <c:v>-6.4645078353234471E-3</c:v>
                </c:pt>
                <c:pt idx="9236">
                  <c:v>-6.4173001688656289E-3</c:v>
                </c:pt>
                <c:pt idx="9237">
                  <c:v>-6.4535290662368038E-3</c:v>
                </c:pt>
                <c:pt idx="9238">
                  <c:v>-6.4658611651749213E-3</c:v>
                </c:pt>
                <c:pt idx="9239">
                  <c:v>-6.4632651262239802E-3</c:v>
                </c:pt>
                <c:pt idx="9240">
                  <c:v>-6.4572631359171113E-3</c:v>
                </c:pt>
                <c:pt idx="9241">
                  <c:v>-6.4750125699936144E-3</c:v>
                </c:pt>
                <c:pt idx="9242">
                  <c:v>-6.4804660155912183E-3</c:v>
                </c:pt>
                <c:pt idx="9243">
                  <c:v>-6.4803911739981963E-3</c:v>
                </c:pt>
                <c:pt idx="9244">
                  <c:v>-6.4962653592521109E-3</c:v>
                </c:pt>
                <c:pt idx="9245">
                  <c:v>-6.4931029510113892E-3</c:v>
                </c:pt>
                <c:pt idx="9246">
                  <c:v>-6.4982230043013024E-3</c:v>
                </c:pt>
                <c:pt idx="9247">
                  <c:v>-6.50056238743652E-3</c:v>
                </c:pt>
                <c:pt idx="9248">
                  <c:v>-6.495230057385522E-3</c:v>
                </c:pt>
                <c:pt idx="9249">
                  <c:v>-6.5016028188167267E-3</c:v>
                </c:pt>
                <c:pt idx="9250">
                  <c:v>-6.4944984798895981E-3</c:v>
                </c:pt>
                <c:pt idx="9251">
                  <c:v>-6.4984058556288356E-3</c:v>
                </c:pt>
                <c:pt idx="9252">
                  <c:v>-6.5072524555688715E-3</c:v>
                </c:pt>
                <c:pt idx="9253">
                  <c:v>-6.5250692703343587E-3</c:v>
                </c:pt>
                <c:pt idx="9254">
                  <c:v>-6.4800366873594938E-3</c:v>
                </c:pt>
                <c:pt idx="9255">
                  <c:v>-6.4857682392689027E-3</c:v>
                </c:pt>
                <c:pt idx="9256">
                  <c:v>-6.4987465988221383E-3</c:v>
                </c:pt>
                <c:pt idx="9257">
                  <c:v>-6.5026057707866704E-3</c:v>
                </c:pt>
                <c:pt idx="9258">
                  <c:v>-6.4757177544508852E-3</c:v>
                </c:pt>
                <c:pt idx="9259">
                  <c:v>-6.505313696036524E-3</c:v>
                </c:pt>
                <c:pt idx="9260">
                  <c:v>-6.5396601825730878E-3</c:v>
                </c:pt>
                <c:pt idx="9261">
                  <c:v>-6.5269253835336894E-3</c:v>
                </c:pt>
                <c:pt idx="9262">
                  <c:v>-6.5342681912612223E-3</c:v>
                </c:pt>
                <c:pt idx="9263">
                  <c:v>-6.5257639148261701E-3</c:v>
                </c:pt>
                <c:pt idx="9264">
                  <c:v>-6.5338585632954702E-3</c:v>
                </c:pt>
                <c:pt idx="9265">
                  <c:v>-6.5261260496908202E-3</c:v>
                </c:pt>
                <c:pt idx="9266">
                  <c:v>-6.5088794031888239E-3</c:v>
                </c:pt>
                <c:pt idx="9267">
                  <c:v>-6.5377940877584433E-3</c:v>
                </c:pt>
                <c:pt idx="9268">
                  <c:v>-6.5523870101074633E-3</c:v>
                </c:pt>
                <c:pt idx="9269">
                  <c:v>-6.5516532643665462E-3</c:v>
                </c:pt>
                <c:pt idx="9270">
                  <c:v>-6.5560169342598895E-3</c:v>
                </c:pt>
                <c:pt idx="9271">
                  <c:v>-6.5498324721096259E-3</c:v>
                </c:pt>
                <c:pt idx="9272">
                  <c:v>-6.565961315462907E-3</c:v>
                </c:pt>
                <c:pt idx="9273">
                  <c:v>-6.569476377690381E-3</c:v>
                </c:pt>
                <c:pt idx="9274">
                  <c:v>-6.5578806431039255E-3</c:v>
                </c:pt>
                <c:pt idx="9275">
                  <c:v>-6.5527178929848601E-3</c:v>
                </c:pt>
                <c:pt idx="9276">
                  <c:v>-6.5585576666226317E-3</c:v>
                </c:pt>
                <c:pt idx="9277">
                  <c:v>-6.5707802878813308E-3</c:v>
                </c:pt>
                <c:pt idx="9278">
                  <c:v>-6.5715712511844318E-3</c:v>
                </c:pt>
                <c:pt idx="9279">
                  <c:v>-6.5742043557863259E-3</c:v>
                </c:pt>
                <c:pt idx="9280">
                  <c:v>-6.5750239050780994E-3</c:v>
                </c:pt>
                <c:pt idx="9281">
                  <c:v>-6.5920200474517314E-3</c:v>
                </c:pt>
                <c:pt idx="9282">
                  <c:v>-6.5902132406702035E-3</c:v>
                </c:pt>
                <c:pt idx="9283">
                  <c:v>-6.5638216147303682E-3</c:v>
                </c:pt>
                <c:pt idx="9284">
                  <c:v>-6.6016638659838114E-3</c:v>
                </c:pt>
                <c:pt idx="9285">
                  <c:v>-6.611133167726861E-3</c:v>
                </c:pt>
                <c:pt idx="9286">
                  <c:v>-6.5900004931873802E-3</c:v>
                </c:pt>
                <c:pt idx="9287">
                  <c:v>-6.610666429564145E-3</c:v>
                </c:pt>
                <c:pt idx="9288">
                  <c:v>-6.5924037247649236E-3</c:v>
                </c:pt>
                <c:pt idx="9289">
                  <c:v>-6.6200875953902043E-3</c:v>
                </c:pt>
                <c:pt idx="9290">
                  <c:v>-6.6273993347501017E-3</c:v>
                </c:pt>
                <c:pt idx="9291">
                  <c:v>-6.5989523829995348E-3</c:v>
                </c:pt>
                <c:pt idx="9292">
                  <c:v>-6.6261680210073295E-3</c:v>
                </c:pt>
                <c:pt idx="9293">
                  <c:v>-6.6354572436217825E-3</c:v>
                </c:pt>
                <c:pt idx="9294">
                  <c:v>-6.6230367060528391E-3</c:v>
                </c:pt>
                <c:pt idx="9295">
                  <c:v>-6.6469243272024208E-3</c:v>
                </c:pt>
                <c:pt idx="9296">
                  <c:v>-6.6459476839501354E-3</c:v>
                </c:pt>
                <c:pt idx="9297">
                  <c:v>-6.6112619733889348E-3</c:v>
                </c:pt>
                <c:pt idx="9298">
                  <c:v>-6.6494653015957824E-3</c:v>
                </c:pt>
                <c:pt idx="9299">
                  <c:v>-6.636302070823696E-3</c:v>
                </c:pt>
                <c:pt idx="9300">
                  <c:v>-6.6180620528094036E-3</c:v>
                </c:pt>
                <c:pt idx="9301">
                  <c:v>-6.6295259355486228E-3</c:v>
                </c:pt>
                <c:pt idx="9302">
                  <c:v>-6.612775991681431E-3</c:v>
                </c:pt>
                <c:pt idx="9303">
                  <c:v>-6.6581955758960526E-3</c:v>
                </c:pt>
                <c:pt idx="9304">
                  <c:v>-6.6287575044147321E-3</c:v>
                </c:pt>
                <c:pt idx="9305">
                  <c:v>-6.6576716698534917E-3</c:v>
                </c:pt>
                <c:pt idx="9306">
                  <c:v>-6.6897524156860457E-3</c:v>
                </c:pt>
                <c:pt idx="9307">
                  <c:v>-6.6691751548178758E-3</c:v>
                </c:pt>
                <c:pt idx="9308">
                  <c:v>-6.6738165740809338E-3</c:v>
                </c:pt>
                <c:pt idx="9309">
                  <c:v>-6.6762264913180474E-3</c:v>
                </c:pt>
                <c:pt idx="9310">
                  <c:v>-6.6835618698412634E-3</c:v>
                </c:pt>
                <c:pt idx="9311">
                  <c:v>-6.6716217831493214E-3</c:v>
                </c:pt>
                <c:pt idx="9312">
                  <c:v>-6.6736786697995445E-3</c:v>
                </c:pt>
                <c:pt idx="9313">
                  <c:v>-6.668399812021197E-3</c:v>
                </c:pt>
                <c:pt idx="9314">
                  <c:v>-6.6568016417719181E-3</c:v>
                </c:pt>
                <c:pt idx="9315">
                  <c:v>-6.6942666073636263E-3</c:v>
                </c:pt>
                <c:pt idx="9316">
                  <c:v>-6.6923273759805224E-3</c:v>
                </c:pt>
                <c:pt idx="9317">
                  <c:v>-6.7041035243592647E-3</c:v>
                </c:pt>
                <c:pt idx="9318">
                  <c:v>-6.7051424001988956E-3</c:v>
                </c:pt>
                <c:pt idx="9319">
                  <c:v>-6.6987792444608988E-3</c:v>
                </c:pt>
                <c:pt idx="9320">
                  <c:v>-6.6782601832884826E-3</c:v>
                </c:pt>
                <c:pt idx="9321">
                  <c:v>-6.6893776569705897E-3</c:v>
                </c:pt>
                <c:pt idx="9322">
                  <c:v>-6.7194299735695486E-3</c:v>
                </c:pt>
                <c:pt idx="9323">
                  <c:v>-6.6848262090953561E-3</c:v>
                </c:pt>
                <c:pt idx="9324">
                  <c:v>-6.7226846110804003E-3</c:v>
                </c:pt>
                <c:pt idx="9325">
                  <c:v>-6.7095234200015754E-3</c:v>
                </c:pt>
                <c:pt idx="9326">
                  <c:v>-6.7269345190282478E-3</c:v>
                </c:pt>
                <c:pt idx="9327">
                  <c:v>-6.7246350915707836E-3</c:v>
                </c:pt>
                <c:pt idx="9328">
                  <c:v>-6.7427694777110374E-3</c:v>
                </c:pt>
                <c:pt idx="9329">
                  <c:v>-6.741133160218204E-3</c:v>
                </c:pt>
                <c:pt idx="9330">
                  <c:v>-6.7211042171994133E-3</c:v>
                </c:pt>
                <c:pt idx="9331">
                  <c:v>-6.7254217237244221E-3</c:v>
                </c:pt>
                <c:pt idx="9332">
                  <c:v>-6.7389204001820201E-3</c:v>
                </c:pt>
                <c:pt idx="9333">
                  <c:v>-6.7318709809248405E-3</c:v>
                </c:pt>
                <c:pt idx="9334">
                  <c:v>-6.7303760920331664E-3</c:v>
                </c:pt>
                <c:pt idx="9335">
                  <c:v>-6.7446035099512133E-3</c:v>
                </c:pt>
                <c:pt idx="9336">
                  <c:v>-6.7500492258547916E-3</c:v>
                </c:pt>
                <c:pt idx="9337">
                  <c:v>-6.7444414676626763E-3</c:v>
                </c:pt>
                <c:pt idx="9338">
                  <c:v>-6.7489216253523209E-3</c:v>
                </c:pt>
                <c:pt idx="9339">
                  <c:v>-6.7624970833600672E-3</c:v>
                </c:pt>
                <c:pt idx="9340">
                  <c:v>-6.776341047187091E-3</c:v>
                </c:pt>
                <c:pt idx="9341">
                  <c:v>-6.7820400638175021E-3</c:v>
                </c:pt>
                <c:pt idx="9342">
                  <c:v>-6.7922109305969787E-3</c:v>
                </c:pt>
                <c:pt idx="9343">
                  <c:v>-6.798870730096696E-3</c:v>
                </c:pt>
                <c:pt idx="9344">
                  <c:v>-6.7751768819377355E-3</c:v>
                </c:pt>
                <c:pt idx="9345">
                  <c:v>-6.8126360278342908E-3</c:v>
                </c:pt>
                <c:pt idx="9346">
                  <c:v>-6.7922478525637812E-3</c:v>
                </c:pt>
                <c:pt idx="9347">
                  <c:v>-6.8256794729774674E-3</c:v>
                </c:pt>
                <c:pt idx="9348">
                  <c:v>-6.7718280639864079E-3</c:v>
                </c:pt>
                <c:pt idx="9349">
                  <c:v>-6.7911045666928767E-3</c:v>
                </c:pt>
                <c:pt idx="9350">
                  <c:v>-6.7957617955050585E-3</c:v>
                </c:pt>
                <c:pt idx="9351">
                  <c:v>-6.7532664151883966E-3</c:v>
                </c:pt>
                <c:pt idx="9352">
                  <c:v>-6.7684849722944923E-3</c:v>
                </c:pt>
                <c:pt idx="9353">
                  <c:v>-6.7610562685585709E-3</c:v>
                </c:pt>
                <c:pt idx="9354">
                  <c:v>-6.7661412153662099E-3</c:v>
                </c:pt>
                <c:pt idx="9355">
                  <c:v>-6.7442366403064665E-3</c:v>
                </c:pt>
                <c:pt idx="9356">
                  <c:v>-6.7519554796106754E-3</c:v>
                </c:pt>
                <c:pt idx="9357">
                  <c:v>-6.7771257812845234E-3</c:v>
                </c:pt>
                <c:pt idx="9358">
                  <c:v>-6.7858987894753248E-3</c:v>
                </c:pt>
                <c:pt idx="9359">
                  <c:v>-6.7851409985058902E-3</c:v>
                </c:pt>
                <c:pt idx="9360">
                  <c:v>-6.7695319003014823E-3</c:v>
                </c:pt>
                <c:pt idx="9361">
                  <c:v>-6.7250046831457471E-3</c:v>
                </c:pt>
                <c:pt idx="9362">
                  <c:v>-6.8050534814172257E-3</c:v>
                </c:pt>
                <c:pt idx="9363">
                  <c:v>-6.7825456371030995E-3</c:v>
                </c:pt>
                <c:pt idx="9364">
                  <c:v>-6.8004378700619664E-3</c:v>
                </c:pt>
                <c:pt idx="9365">
                  <c:v>-6.8069765276683692E-3</c:v>
                </c:pt>
                <c:pt idx="9366">
                  <c:v>-6.808609094330861E-3</c:v>
                </c:pt>
                <c:pt idx="9367">
                  <c:v>-6.7784706101281303E-3</c:v>
                </c:pt>
                <c:pt idx="9368">
                  <c:v>-6.8232276120470886E-3</c:v>
                </c:pt>
                <c:pt idx="9369">
                  <c:v>-6.8423766078907098E-3</c:v>
                </c:pt>
                <c:pt idx="9370">
                  <c:v>-6.8318060909174552E-3</c:v>
                </c:pt>
                <c:pt idx="9371">
                  <c:v>-6.8258195336084182E-3</c:v>
                </c:pt>
                <c:pt idx="9372">
                  <c:v>-6.8495678160030203E-3</c:v>
                </c:pt>
                <c:pt idx="9373">
                  <c:v>-6.8369635290085476E-3</c:v>
                </c:pt>
                <c:pt idx="9374">
                  <c:v>-6.8443883574826588E-3</c:v>
                </c:pt>
                <c:pt idx="9375">
                  <c:v>-6.837034453964266E-3</c:v>
                </c:pt>
                <c:pt idx="9376">
                  <c:v>-6.8550561354291332E-3</c:v>
                </c:pt>
                <c:pt idx="9377">
                  <c:v>-6.8633061575190451E-3</c:v>
                </c:pt>
                <c:pt idx="9378">
                  <c:v>-6.8490264170029567E-3</c:v>
                </c:pt>
                <c:pt idx="9379">
                  <c:v>-6.8513776145542292E-3</c:v>
                </c:pt>
                <c:pt idx="9380">
                  <c:v>-6.8586227179152004E-3</c:v>
                </c:pt>
                <c:pt idx="9381">
                  <c:v>-6.8614920426978985E-3</c:v>
                </c:pt>
                <c:pt idx="9382">
                  <c:v>-6.8698145049532989E-3</c:v>
                </c:pt>
                <c:pt idx="9383">
                  <c:v>-6.8440663296867885E-3</c:v>
                </c:pt>
                <c:pt idx="9384">
                  <c:v>-6.8706856610315104E-3</c:v>
                </c:pt>
                <c:pt idx="9385">
                  <c:v>-6.8424679763421474E-3</c:v>
                </c:pt>
                <c:pt idx="9386">
                  <c:v>-6.8333477577864161E-3</c:v>
                </c:pt>
                <c:pt idx="9387">
                  <c:v>-6.8409702904678174E-3</c:v>
                </c:pt>
                <c:pt idx="9388">
                  <c:v>-6.8719196336139952E-3</c:v>
                </c:pt>
                <c:pt idx="9389">
                  <c:v>-6.8603480259699402E-3</c:v>
                </c:pt>
                <c:pt idx="9390">
                  <c:v>-6.8548264711862155E-3</c:v>
                </c:pt>
                <c:pt idx="9391">
                  <c:v>-6.876047176461543E-3</c:v>
                </c:pt>
                <c:pt idx="9392">
                  <c:v>-6.8496695196021062E-3</c:v>
                </c:pt>
                <c:pt idx="9393">
                  <c:v>-6.8945565010844843E-3</c:v>
                </c:pt>
                <c:pt idx="9394">
                  <c:v>-6.8817036877114705E-3</c:v>
                </c:pt>
                <c:pt idx="9395">
                  <c:v>-6.8831429050300657E-3</c:v>
                </c:pt>
                <c:pt idx="9396">
                  <c:v>-6.9045604032157001E-3</c:v>
                </c:pt>
                <c:pt idx="9397">
                  <c:v>-6.8919535466840714E-3</c:v>
                </c:pt>
                <c:pt idx="9398">
                  <c:v>-6.8802251762548798E-3</c:v>
                </c:pt>
                <c:pt idx="9399">
                  <c:v>-6.8984352876053732E-3</c:v>
                </c:pt>
                <c:pt idx="9400">
                  <c:v>-6.8896409366007196E-3</c:v>
                </c:pt>
                <c:pt idx="9401">
                  <c:v>-6.9090485170008025E-3</c:v>
                </c:pt>
                <c:pt idx="9402">
                  <c:v>-6.9244872741672566E-3</c:v>
                </c:pt>
                <c:pt idx="9403">
                  <c:v>-6.9166423440019968E-3</c:v>
                </c:pt>
                <c:pt idx="9404">
                  <c:v>-6.9047326572001478E-3</c:v>
                </c:pt>
                <c:pt idx="9405">
                  <c:v>-6.8858110176601558E-3</c:v>
                </c:pt>
                <c:pt idx="9406">
                  <c:v>-6.8934734815315288E-3</c:v>
                </c:pt>
                <c:pt idx="9407">
                  <c:v>-6.8888032295383993E-3</c:v>
                </c:pt>
                <c:pt idx="9408">
                  <c:v>-6.9018967453696508E-3</c:v>
                </c:pt>
                <c:pt idx="9409">
                  <c:v>-6.9063888548472644E-3</c:v>
                </c:pt>
                <c:pt idx="9410">
                  <c:v>-6.8829447460282056E-3</c:v>
                </c:pt>
                <c:pt idx="9411">
                  <c:v>-6.8767370911327723E-3</c:v>
                </c:pt>
                <c:pt idx="9412">
                  <c:v>-6.8897096285331812E-3</c:v>
                </c:pt>
                <c:pt idx="9413">
                  <c:v>-6.9156370900446407E-3</c:v>
                </c:pt>
                <c:pt idx="9414">
                  <c:v>-6.9215093498123338E-3</c:v>
                </c:pt>
                <c:pt idx="9415">
                  <c:v>-6.9110730724343252E-3</c:v>
                </c:pt>
                <c:pt idx="9416">
                  <c:v>-6.9314371381323089E-3</c:v>
                </c:pt>
                <c:pt idx="9417">
                  <c:v>-6.9205978575355518E-3</c:v>
                </c:pt>
                <c:pt idx="9418">
                  <c:v>-6.9011167679324387E-3</c:v>
                </c:pt>
                <c:pt idx="9419">
                  <c:v>-6.9223074085934151E-3</c:v>
                </c:pt>
                <c:pt idx="9420">
                  <c:v>-6.9349836125899384E-3</c:v>
                </c:pt>
                <c:pt idx="9421">
                  <c:v>-6.92147290234227E-3</c:v>
                </c:pt>
                <c:pt idx="9422">
                  <c:v>-6.9508325769571137E-3</c:v>
                </c:pt>
                <c:pt idx="9423">
                  <c:v>-6.9100202723007672E-3</c:v>
                </c:pt>
                <c:pt idx="9424">
                  <c:v>-6.9349562097810189E-3</c:v>
                </c:pt>
                <c:pt idx="9425">
                  <c:v>-6.9365928529717107E-3</c:v>
                </c:pt>
                <c:pt idx="9426">
                  <c:v>-6.9545629161263623E-3</c:v>
                </c:pt>
                <c:pt idx="9427">
                  <c:v>-6.933328830700896E-3</c:v>
                </c:pt>
                <c:pt idx="9428">
                  <c:v>-6.9574020663884578E-3</c:v>
                </c:pt>
                <c:pt idx="9429">
                  <c:v>-6.9818567425099778E-3</c:v>
                </c:pt>
                <c:pt idx="9430">
                  <c:v>-6.9750488766069027E-3</c:v>
                </c:pt>
                <c:pt idx="9431">
                  <c:v>-6.9855702432265257E-3</c:v>
                </c:pt>
                <c:pt idx="9432">
                  <c:v>-6.9625963022964645E-3</c:v>
                </c:pt>
                <c:pt idx="9433">
                  <c:v>-6.9791698152306368E-3</c:v>
                </c:pt>
                <c:pt idx="9434">
                  <c:v>-6.9776436496814054E-3</c:v>
                </c:pt>
                <c:pt idx="9435">
                  <c:v>-6.9985177002946999E-3</c:v>
                </c:pt>
                <c:pt idx="9436">
                  <c:v>-7.0064292373166132E-3</c:v>
                </c:pt>
                <c:pt idx="9437">
                  <c:v>-6.9944869026091127E-3</c:v>
                </c:pt>
                <c:pt idx="9438">
                  <c:v>-6.9780205808715216E-3</c:v>
                </c:pt>
                <c:pt idx="9439">
                  <c:v>-6.9695037071675825E-3</c:v>
                </c:pt>
                <c:pt idx="9440">
                  <c:v>-6.9878325367263633E-3</c:v>
                </c:pt>
                <c:pt idx="9441">
                  <c:v>-6.969008506426325E-3</c:v>
                </c:pt>
                <c:pt idx="9442">
                  <c:v>-7.0013537505067662E-3</c:v>
                </c:pt>
                <c:pt idx="9443">
                  <c:v>-7.0088629150673017E-3</c:v>
                </c:pt>
                <c:pt idx="9444">
                  <c:v>-6.9583247462417855E-3</c:v>
                </c:pt>
                <c:pt idx="9445">
                  <c:v>-6.9980301299470233E-3</c:v>
                </c:pt>
                <c:pt idx="9446">
                  <c:v>-6.9997496894823883E-3</c:v>
                </c:pt>
                <c:pt idx="9447">
                  <c:v>-7.0077602179916178E-3</c:v>
                </c:pt>
                <c:pt idx="9448">
                  <c:v>-6.9963116818232574E-3</c:v>
                </c:pt>
                <c:pt idx="9449">
                  <c:v>-7.0159836693262966E-3</c:v>
                </c:pt>
                <c:pt idx="9450">
                  <c:v>-7.0052425255468179E-3</c:v>
                </c:pt>
                <c:pt idx="9451">
                  <c:v>-7.0352868506469253E-3</c:v>
                </c:pt>
                <c:pt idx="9452">
                  <c:v>-7.0439074517030242E-3</c:v>
                </c:pt>
                <c:pt idx="9453">
                  <c:v>-7.0269620973493459E-3</c:v>
                </c:pt>
                <c:pt idx="9454">
                  <c:v>-7.033233285107905E-3</c:v>
                </c:pt>
                <c:pt idx="9455">
                  <c:v>-7.0520105792991131E-3</c:v>
                </c:pt>
                <c:pt idx="9456">
                  <c:v>-7.0761099651077434E-3</c:v>
                </c:pt>
                <c:pt idx="9457">
                  <c:v>-7.0377851433414034E-3</c:v>
                </c:pt>
                <c:pt idx="9458">
                  <c:v>-7.0502760908896676E-3</c:v>
                </c:pt>
                <c:pt idx="9459">
                  <c:v>-7.0287710909134838E-3</c:v>
                </c:pt>
                <c:pt idx="9460">
                  <c:v>-7.0428216616471671E-3</c:v>
                </c:pt>
                <c:pt idx="9461">
                  <c:v>-7.0299930674748642E-3</c:v>
                </c:pt>
                <c:pt idx="9462">
                  <c:v>-7.0550215762284667E-3</c:v>
                </c:pt>
                <c:pt idx="9463">
                  <c:v>-7.0635716451754897E-3</c:v>
                </c:pt>
                <c:pt idx="9464">
                  <c:v>-7.0573820782124479E-3</c:v>
                </c:pt>
                <c:pt idx="9465">
                  <c:v>-7.0854287599884571E-3</c:v>
                </c:pt>
                <c:pt idx="9466">
                  <c:v>-7.0751698557615138E-3</c:v>
                </c:pt>
                <c:pt idx="9467">
                  <c:v>-7.0906274076124008E-3</c:v>
                </c:pt>
                <c:pt idx="9468">
                  <c:v>-7.0786421105826234E-3</c:v>
                </c:pt>
                <c:pt idx="9469">
                  <c:v>-7.0923325243716804E-3</c:v>
                </c:pt>
                <c:pt idx="9470">
                  <c:v>-7.0602786316765042E-3</c:v>
                </c:pt>
                <c:pt idx="9471">
                  <c:v>-7.097850003492159E-3</c:v>
                </c:pt>
                <c:pt idx="9472">
                  <c:v>-7.0776226666657395E-3</c:v>
                </c:pt>
                <c:pt idx="9473">
                  <c:v>-7.1100762785930366E-3</c:v>
                </c:pt>
                <c:pt idx="9474">
                  <c:v>-7.0831455395972158E-3</c:v>
                </c:pt>
                <c:pt idx="9475">
                  <c:v>-7.0884167762981821E-3</c:v>
                </c:pt>
                <c:pt idx="9476">
                  <c:v>-7.1194085866413759E-3</c:v>
                </c:pt>
                <c:pt idx="9477">
                  <c:v>-7.1184594786681795E-3</c:v>
                </c:pt>
                <c:pt idx="9478">
                  <c:v>-7.1179673806792089E-3</c:v>
                </c:pt>
                <c:pt idx="9479">
                  <c:v>-7.1478585859043814E-3</c:v>
                </c:pt>
                <c:pt idx="9480">
                  <c:v>-7.1458125396037528E-3</c:v>
                </c:pt>
                <c:pt idx="9481">
                  <c:v>-7.1252307767519533E-3</c:v>
                </c:pt>
                <c:pt idx="9482">
                  <c:v>-7.1145379526561022E-3</c:v>
                </c:pt>
                <c:pt idx="9483">
                  <c:v>-7.1384014023103673E-3</c:v>
                </c:pt>
                <c:pt idx="9484">
                  <c:v>-7.1435305136945404E-3</c:v>
                </c:pt>
                <c:pt idx="9485">
                  <c:v>-7.146402270744999E-3</c:v>
                </c:pt>
                <c:pt idx="9486">
                  <c:v>-7.1589138618626102E-3</c:v>
                </c:pt>
                <c:pt idx="9487">
                  <c:v>-7.1690624480161488E-3</c:v>
                </c:pt>
                <c:pt idx="9488">
                  <c:v>-7.1722458223457252E-3</c:v>
                </c:pt>
                <c:pt idx="9489">
                  <c:v>-7.1492523429966606E-3</c:v>
                </c:pt>
                <c:pt idx="9490">
                  <c:v>-7.1495118693204315E-3</c:v>
                </c:pt>
                <c:pt idx="9491">
                  <c:v>-7.1547902684406901E-3</c:v>
                </c:pt>
                <c:pt idx="9492">
                  <c:v>-7.1448380249285815E-3</c:v>
                </c:pt>
                <c:pt idx="9493">
                  <c:v>-7.131537767157874E-3</c:v>
                </c:pt>
                <c:pt idx="9494">
                  <c:v>-7.1435256605549644E-3</c:v>
                </c:pt>
                <c:pt idx="9495">
                  <c:v>-7.1415033330217547E-3</c:v>
                </c:pt>
                <c:pt idx="9496">
                  <c:v>-7.1569669051880667E-3</c:v>
                </c:pt>
                <c:pt idx="9497">
                  <c:v>-7.1552263190956776E-3</c:v>
                </c:pt>
                <c:pt idx="9498">
                  <c:v>-7.1597993156791951E-3</c:v>
                </c:pt>
                <c:pt idx="9499">
                  <c:v>-7.1458564334807998E-3</c:v>
                </c:pt>
                <c:pt idx="9500">
                  <c:v>-7.0971161114037418E-3</c:v>
                </c:pt>
                <c:pt idx="9501">
                  <c:v>-7.1492069141137317E-3</c:v>
                </c:pt>
                <c:pt idx="9502">
                  <c:v>-7.1758350359923066E-3</c:v>
                </c:pt>
                <c:pt idx="9503">
                  <c:v>-7.1353862617869798E-3</c:v>
                </c:pt>
                <c:pt idx="9504">
                  <c:v>-7.1177589613067036E-3</c:v>
                </c:pt>
                <c:pt idx="9505">
                  <c:v>-7.1340834769244603E-3</c:v>
                </c:pt>
                <c:pt idx="9506">
                  <c:v>-7.1227695715445974E-3</c:v>
                </c:pt>
                <c:pt idx="9507">
                  <c:v>-7.1535205736063473E-3</c:v>
                </c:pt>
                <c:pt idx="9508">
                  <c:v>-7.1308227795556667E-3</c:v>
                </c:pt>
                <c:pt idx="9509">
                  <c:v>-7.1419478177339683E-3</c:v>
                </c:pt>
                <c:pt idx="9510">
                  <c:v>-7.1997843905957969E-3</c:v>
                </c:pt>
                <c:pt idx="9511">
                  <c:v>-7.1663501843726943E-3</c:v>
                </c:pt>
                <c:pt idx="9512">
                  <c:v>-7.1715243262738607E-3</c:v>
                </c:pt>
                <c:pt idx="9513">
                  <c:v>-7.1804908919435462E-3</c:v>
                </c:pt>
                <c:pt idx="9514">
                  <c:v>-7.2057121262061197E-3</c:v>
                </c:pt>
                <c:pt idx="9515">
                  <c:v>-7.2198208929178465E-3</c:v>
                </c:pt>
                <c:pt idx="9516">
                  <c:v>-7.2076202768790749E-3</c:v>
                </c:pt>
                <c:pt idx="9517">
                  <c:v>-7.2372549208131361E-3</c:v>
                </c:pt>
                <c:pt idx="9518">
                  <c:v>-7.2120453022932402E-3</c:v>
                </c:pt>
                <c:pt idx="9519">
                  <c:v>-7.2007042662036299E-3</c:v>
                </c:pt>
                <c:pt idx="9520">
                  <c:v>-7.1887646382107024E-3</c:v>
                </c:pt>
                <c:pt idx="9521">
                  <c:v>-7.2187365466422114E-3</c:v>
                </c:pt>
                <c:pt idx="9522">
                  <c:v>-7.1976926137742279E-3</c:v>
                </c:pt>
                <c:pt idx="9523">
                  <c:v>-7.2294128146728259E-3</c:v>
                </c:pt>
                <c:pt idx="9524">
                  <c:v>-7.2373920316402491E-3</c:v>
                </c:pt>
                <c:pt idx="9525">
                  <c:v>-7.2595301167421569E-3</c:v>
                </c:pt>
                <c:pt idx="9526">
                  <c:v>-7.1365422823710051E-3</c:v>
                </c:pt>
                <c:pt idx="9527">
                  <c:v>-7.2081591448883873E-3</c:v>
                </c:pt>
                <c:pt idx="9528">
                  <c:v>-7.1993939512949101E-3</c:v>
                </c:pt>
                <c:pt idx="9529">
                  <c:v>-7.2164113665253195E-3</c:v>
                </c:pt>
                <c:pt idx="9530">
                  <c:v>-7.2241121875012155E-3</c:v>
                </c:pt>
                <c:pt idx="9531">
                  <c:v>-7.2171072403312258E-3</c:v>
                </c:pt>
                <c:pt idx="9532">
                  <c:v>-7.2321850461371908E-3</c:v>
                </c:pt>
                <c:pt idx="9533">
                  <c:v>-7.236789607074726E-3</c:v>
                </c:pt>
                <c:pt idx="9534">
                  <c:v>-7.2497784894052257E-3</c:v>
                </c:pt>
                <c:pt idx="9535">
                  <c:v>-7.1369992580697103E-3</c:v>
                </c:pt>
                <c:pt idx="9536">
                  <c:v>-7.221868029030654E-3</c:v>
                </c:pt>
                <c:pt idx="9537">
                  <c:v>-7.2305656426853255E-3</c:v>
                </c:pt>
                <c:pt idx="9538">
                  <c:v>-7.2420102652348169E-3</c:v>
                </c:pt>
                <c:pt idx="9539">
                  <c:v>-7.1685416141098104E-3</c:v>
                </c:pt>
                <c:pt idx="9540">
                  <c:v>-7.2102915750314666E-3</c:v>
                </c:pt>
                <c:pt idx="9541">
                  <c:v>-7.2494001982639448E-3</c:v>
                </c:pt>
                <c:pt idx="9542">
                  <c:v>-7.2305001411685109E-3</c:v>
                </c:pt>
                <c:pt idx="9543">
                  <c:v>-7.238032703144901E-3</c:v>
                </c:pt>
                <c:pt idx="9544">
                  <c:v>-7.254565310339761E-3</c:v>
                </c:pt>
                <c:pt idx="9545">
                  <c:v>-7.2635728917314459E-3</c:v>
                </c:pt>
                <c:pt idx="9546">
                  <c:v>-7.2805637779269254E-3</c:v>
                </c:pt>
                <c:pt idx="9547">
                  <c:v>-7.2186058736051278E-3</c:v>
                </c:pt>
                <c:pt idx="9548">
                  <c:v>-7.2683076156616726E-3</c:v>
                </c:pt>
                <c:pt idx="9549">
                  <c:v>-7.243540410827325E-3</c:v>
                </c:pt>
                <c:pt idx="9550">
                  <c:v>-7.2698010823467269E-3</c:v>
                </c:pt>
                <c:pt idx="9551">
                  <c:v>-7.3115468251942206E-3</c:v>
                </c:pt>
                <c:pt idx="9552">
                  <c:v>-7.2647784049116064E-3</c:v>
                </c:pt>
                <c:pt idx="9553">
                  <c:v>-7.2695796454312726E-3</c:v>
                </c:pt>
                <c:pt idx="9554">
                  <c:v>-7.2696011804282683E-3</c:v>
                </c:pt>
                <c:pt idx="9555">
                  <c:v>-7.2636351924140197E-3</c:v>
                </c:pt>
                <c:pt idx="9556">
                  <c:v>-7.2830656158035939E-3</c:v>
                </c:pt>
                <c:pt idx="9557">
                  <c:v>-7.2709644201939113E-3</c:v>
                </c:pt>
                <c:pt idx="9558">
                  <c:v>-7.2663165650860805E-3</c:v>
                </c:pt>
                <c:pt idx="9559">
                  <c:v>-7.2719738562750042E-3</c:v>
                </c:pt>
                <c:pt idx="9560">
                  <c:v>-7.2746252308587122E-3</c:v>
                </c:pt>
                <c:pt idx="9561">
                  <c:v>-7.2959260087586391E-3</c:v>
                </c:pt>
                <c:pt idx="9562">
                  <c:v>-7.3029912188880058E-3</c:v>
                </c:pt>
                <c:pt idx="9563">
                  <c:v>-7.2924945951020146E-3</c:v>
                </c:pt>
                <c:pt idx="9564">
                  <c:v>-7.3016492153116213E-3</c:v>
                </c:pt>
                <c:pt idx="9565">
                  <c:v>-7.3228616253750035E-3</c:v>
                </c:pt>
                <c:pt idx="9566">
                  <c:v>-7.2998262729835721E-3</c:v>
                </c:pt>
                <c:pt idx="9567">
                  <c:v>-7.3068541851550569E-3</c:v>
                </c:pt>
                <c:pt idx="9568">
                  <c:v>-7.3436541415276713E-3</c:v>
                </c:pt>
                <c:pt idx="9569">
                  <c:v>-7.2752217864156732E-3</c:v>
                </c:pt>
                <c:pt idx="9570">
                  <c:v>-7.2724763272371731E-3</c:v>
                </c:pt>
                <c:pt idx="9571">
                  <c:v>-7.3057430621390178E-3</c:v>
                </c:pt>
                <c:pt idx="9572">
                  <c:v>-7.3358241924489755E-3</c:v>
                </c:pt>
                <c:pt idx="9573">
                  <c:v>-7.3226049394903648E-3</c:v>
                </c:pt>
                <c:pt idx="9574">
                  <c:v>-7.3411097338797696E-3</c:v>
                </c:pt>
                <c:pt idx="9575">
                  <c:v>-7.3423147298438086E-3</c:v>
                </c:pt>
                <c:pt idx="9576">
                  <c:v>-7.3164401136851078E-3</c:v>
                </c:pt>
                <c:pt idx="9577">
                  <c:v>-7.3387228875129917E-3</c:v>
                </c:pt>
                <c:pt idx="9578">
                  <c:v>-7.3226803253227096E-3</c:v>
                </c:pt>
                <c:pt idx="9579">
                  <c:v>-7.3378956130257392E-3</c:v>
                </c:pt>
                <c:pt idx="9580">
                  <c:v>-7.3407858555952724E-3</c:v>
                </c:pt>
                <c:pt idx="9581">
                  <c:v>-7.3511179414543172E-3</c:v>
                </c:pt>
                <c:pt idx="9582">
                  <c:v>-7.354852380750317E-3</c:v>
                </c:pt>
                <c:pt idx="9583">
                  <c:v>-7.3551146127693676E-3</c:v>
                </c:pt>
                <c:pt idx="9584">
                  <c:v>-7.3605234432434045E-3</c:v>
                </c:pt>
                <c:pt idx="9585">
                  <c:v>-7.3481978207155718E-3</c:v>
                </c:pt>
                <c:pt idx="9586">
                  <c:v>-7.3184908441964493E-3</c:v>
                </c:pt>
                <c:pt idx="9587">
                  <c:v>-7.3654462540428756E-3</c:v>
                </c:pt>
                <c:pt idx="9588">
                  <c:v>-7.3545591535826085E-3</c:v>
                </c:pt>
                <c:pt idx="9589">
                  <c:v>-7.3694876922637143E-3</c:v>
                </c:pt>
                <c:pt idx="9590">
                  <c:v>-7.3617231478545391E-3</c:v>
                </c:pt>
                <c:pt idx="9591">
                  <c:v>-7.4172686195923647E-3</c:v>
                </c:pt>
                <c:pt idx="9592">
                  <c:v>-7.406368023450789E-3</c:v>
                </c:pt>
                <c:pt idx="9593">
                  <c:v>-7.4086285124550554E-3</c:v>
                </c:pt>
                <c:pt idx="9594">
                  <c:v>-7.3986440227074846E-3</c:v>
                </c:pt>
                <c:pt idx="9595">
                  <c:v>-7.3829630905992462E-3</c:v>
                </c:pt>
                <c:pt idx="9596">
                  <c:v>-7.3864928388241869E-3</c:v>
                </c:pt>
                <c:pt idx="9597">
                  <c:v>-7.3861294428821207E-3</c:v>
                </c:pt>
                <c:pt idx="9598">
                  <c:v>-7.4087824683051941E-3</c:v>
                </c:pt>
                <c:pt idx="9599">
                  <c:v>-7.3974376989720692E-3</c:v>
                </c:pt>
                <c:pt idx="9600">
                  <c:v>-7.4226500210656712E-3</c:v>
                </c:pt>
                <c:pt idx="9601">
                  <c:v>-7.4288828949302561E-3</c:v>
                </c:pt>
                <c:pt idx="9602">
                  <c:v>-7.3871920382045358E-3</c:v>
                </c:pt>
                <c:pt idx="9603">
                  <c:v>-7.3457425190463846E-3</c:v>
                </c:pt>
                <c:pt idx="9604">
                  <c:v>-7.3742053955583135E-3</c:v>
                </c:pt>
                <c:pt idx="9605">
                  <c:v>-7.3421382388130793E-3</c:v>
                </c:pt>
                <c:pt idx="9606">
                  <c:v>-7.2925390390274425E-3</c:v>
                </c:pt>
                <c:pt idx="9607">
                  <c:v>-7.3614586512423703E-3</c:v>
                </c:pt>
                <c:pt idx="9608">
                  <c:v>-7.4023486386741427E-3</c:v>
                </c:pt>
                <c:pt idx="9609">
                  <c:v>-7.3904394154085127E-3</c:v>
                </c:pt>
                <c:pt idx="9610">
                  <c:v>-7.4146996358678925E-3</c:v>
                </c:pt>
                <c:pt idx="9611">
                  <c:v>-7.4258160131229827E-3</c:v>
                </c:pt>
                <c:pt idx="9612">
                  <c:v>-7.432441298204126E-3</c:v>
                </c:pt>
                <c:pt idx="9613">
                  <c:v>-7.403894614919442E-3</c:v>
                </c:pt>
                <c:pt idx="9614">
                  <c:v>-7.4122841168535241E-3</c:v>
                </c:pt>
                <c:pt idx="9615">
                  <c:v>-7.3585335831254589E-3</c:v>
                </c:pt>
                <c:pt idx="9616">
                  <c:v>-7.4059552137351881E-3</c:v>
                </c:pt>
                <c:pt idx="9617">
                  <c:v>-7.3908885453162531E-3</c:v>
                </c:pt>
                <c:pt idx="9618">
                  <c:v>-7.3646806401244328E-3</c:v>
                </c:pt>
                <c:pt idx="9619">
                  <c:v>-7.420506737829782E-3</c:v>
                </c:pt>
                <c:pt idx="9620">
                  <c:v>-7.4339651489561372E-3</c:v>
                </c:pt>
                <c:pt idx="9621">
                  <c:v>-7.4338165659278135E-3</c:v>
                </c:pt>
                <c:pt idx="9622">
                  <c:v>-7.448831417152869E-3</c:v>
                </c:pt>
                <c:pt idx="9623">
                  <c:v>-7.4553390147460629E-3</c:v>
                </c:pt>
                <c:pt idx="9624">
                  <c:v>-7.4267472427894804E-3</c:v>
                </c:pt>
                <c:pt idx="9625">
                  <c:v>-7.4362012291036041E-3</c:v>
                </c:pt>
                <c:pt idx="9626">
                  <c:v>-7.4581027477973062E-3</c:v>
                </c:pt>
                <c:pt idx="9627">
                  <c:v>-7.3804180224055398E-3</c:v>
                </c:pt>
                <c:pt idx="9628">
                  <c:v>-7.4150407386693422E-3</c:v>
                </c:pt>
                <c:pt idx="9629">
                  <c:v>-7.3990590132496153E-3</c:v>
                </c:pt>
                <c:pt idx="9630">
                  <c:v>-7.4229259155703092E-3</c:v>
                </c:pt>
                <c:pt idx="9631">
                  <c:v>-7.408100973905804E-3</c:v>
                </c:pt>
                <c:pt idx="9632">
                  <c:v>-7.4203339869381851E-3</c:v>
                </c:pt>
                <c:pt idx="9633">
                  <c:v>-7.435039774623101E-3</c:v>
                </c:pt>
                <c:pt idx="9634">
                  <c:v>-7.4074603087081487E-3</c:v>
                </c:pt>
                <c:pt idx="9635">
                  <c:v>-7.4112416140868489E-3</c:v>
                </c:pt>
                <c:pt idx="9636">
                  <c:v>-7.4285679516777258E-3</c:v>
                </c:pt>
                <c:pt idx="9637">
                  <c:v>-7.4600479570033958E-3</c:v>
                </c:pt>
                <c:pt idx="9638">
                  <c:v>-7.4752594706152444E-3</c:v>
                </c:pt>
                <c:pt idx="9639">
                  <c:v>-7.4652843463436673E-3</c:v>
                </c:pt>
                <c:pt idx="9640">
                  <c:v>-7.4689673236895595E-3</c:v>
                </c:pt>
                <c:pt idx="9641">
                  <c:v>-7.4589556117098665E-3</c:v>
                </c:pt>
                <c:pt idx="9642">
                  <c:v>-7.466127744162443E-3</c:v>
                </c:pt>
                <c:pt idx="9643">
                  <c:v>-7.4749274121460154E-3</c:v>
                </c:pt>
                <c:pt idx="9644">
                  <c:v>-7.4412340816301511E-3</c:v>
                </c:pt>
                <c:pt idx="9645">
                  <c:v>-7.4548580019262751E-3</c:v>
                </c:pt>
                <c:pt idx="9646">
                  <c:v>-7.4848372643682879E-3</c:v>
                </c:pt>
                <c:pt idx="9647">
                  <c:v>-7.4887265778226198E-3</c:v>
                </c:pt>
                <c:pt idx="9648">
                  <c:v>-7.4849583871725023E-3</c:v>
                </c:pt>
                <c:pt idx="9649">
                  <c:v>-7.4975055641973796E-3</c:v>
                </c:pt>
                <c:pt idx="9650">
                  <c:v>-7.4946514637823074E-3</c:v>
                </c:pt>
                <c:pt idx="9651">
                  <c:v>-7.4609056971703253E-3</c:v>
                </c:pt>
                <c:pt idx="9652">
                  <c:v>-7.4766793749535664E-3</c:v>
                </c:pt>
                <c:pt idx="9653">
                  <c:v>-7.4924433084453523E-3</c:v>
                </c:pt>
                <c:pt idx="9654">
                  <c:v>-7.5336412859563209E-3</c:v>
                </c:pt>
                <c:pt idx="9655">
                  <c:v>-7.5455778011459772E-3</c:v>
                </c:pt>
                <c:pt idx="9656">
                  <c:v>-7.4890209272000805E-3</c:v>
                </c:pt>
                <c:pt idx="9657">
                  <c:v>-7.5086990291563221E-3</c:v>
                </c:pt>
                <c:pt idx="9658">
                  <c:v>-7.4935199545047579E-3</c:v>
                </c:pt>
                <c:pt idx="9659">
                  <c:v>-7.5092357228452615E-3</c:v>
                </c:pt>
                <c:pt idx="9660">
                  <c:v>-7.5030418986696042E-3</c:v>
                </c:pt>
                <c:pt idx="9661">
                  <c:v>-7.5255270006079214E-3</c:v>
                </c:pt>
                <c:pt idx="9662">
                  <c:v>-7.5033251088266256E-3</c:v>
                </c:pt>
                <c:pt idx="9663">
                  <c:v>-7.5233873526118862E-3</c:v>
                </c:pt>
                <c:pt idx="9664">
                  <c:v>-7.5277790112160863E-3</c:v>
                </c:pt>
                <c:pt idx="9665">
                  <c:v>-7.5413611107108518E-3</c:v>
                </c:pt>
                <c:pt idx="9666">
                  <c:v>-7.5382560724283213E-3</c:v>
                </c:pt>
                <c:pt idx="9667">
                  <c:v>-7.5260574566338384E-3</c:v>
                </c:pt>
                <c:pt idx="9668">
                  <c:v>-7.5251684867225204E-3</c:v>
                </c:pt>
                <c:pt idx="9669">
                  <c:v>-7.5425628482380805E-3</c:v>
                </c:pt>
                <c:pt idx="9670">
                  <c:v>-7.5584871578675654E-3</c:v>
                </c:pt>
                <c:pt idx="9671">
                  <c:v>-7.5427085949576686E-3</c:v>
                </c:pt>
                <c:pt idx="9672">
                  <c:v>-7.5575106114259757E-3</c:v>
                </c:pt>
                <c:pt idx="9673">
                  <c:v>-7.5503734735654074E-3</c:v>
                </c:pt>
                <c:pt idx="9674">
                  <c:v>-7.5299746991490616E-3</c:v>
                </c:pt>
                <c:pt idx="9675">
                  <c:v>-7.514875509342071E-3</c:v>
                </c:pt>
                <c:pt idx="9676">
                  <c:v>-7.555449701935747E-3</c:v>
                </c:pt>
                <c:pt idx="9677">
                  <c:v>-7.5519917858121169E-3</c:v>
                </c:pt>
                <c:pt idx="9678">
                  <c:v>-7.5603639540791721E-3</c:v>
                </c:pt>
                <c:pt idx="9679">
                  <c:v>-7.5627954146763382E-3</c:v>
                </c:pt>
                <c:pt idx="9680">
                  <c:v>-7.5596975863432758E-3</c:v>
                </c:pt>
                <c:pt idx="9681">
                  <c:v>-7.5717302034283753E-3</c:v>
                </c:pt>
                <c:pt idx="9682">
                  <c:v>-7.5601058665005147E-3</c:v>
                </c:pt>
                <c:pt idx="9683">
                  <c:v>-7.5825572784654722E-3</c:v>
                </c:pt>
                <c:pt idx="9684">
                  <c:v>-7.5877721985057262E-3</c:v>
                </c:pt>
                <c:pt idx="9685">
                  <c:v>-7.5664589219928144E-3</c:v>
                </c:pt>
                <c:pt idx="9686">
                  <c:v>-7.5634567056373685E-3</c:v>
                </c:pt>
                <c:pt idx="9687">
                  <c:v>-7.5799806961223447E-3</c:v>
                </c:pt>
                <c:pt idx="9688">
                  <c:v>-7.584636631675047E-3</c:v>
                </c:pt>
                <c:pt idx="9689">
                  <c:v>-7.5904630208781269E-3</c:v>
                </c:pt>
                <c:pt idx="9690">
                  <c:v>-7.6004725881135757E-3</c:v>
                </c:pt>
                <c:pt idx="9691">
                  <c:v>-7.5986753828928937E-3</c:v>
                </c:pt>
                <c:pt idx="9692">
                  <c:v>-7.6237611231292279E-3</c:v>
                </c:pt>
                <c:pt idx="9693">
                  <c:v>-7.6383944343030837E-3</c:v>
                </c:pt>
                <c:pt idx="9694">
                  <c:v>-7.6542086868525037E-3</c:v>
                </c:pt>
                <c:pt idx="9695">
                  <c:v>-7.6519257325234234E-3</c:v>
                </c:pt>
                <c:pt idx="9696">
                  <c:v>-7.6309155008216977E-3</c:v>
                </c:pt>
                <c:pt idx="9697">
                  <c:v>-7.6502755876447E-3</c:v>
                </c:pt>
                <c:pt idx="9698">
                  <c:v>-7.6569021548302182E-3</c:v>
                </c:pt>
                <c:pt idx="9699">
                  <c:v>-7.6687571226516918E-3</c:v>
                </c:pt>
                <c:pt idx="9700">
                  <c:v>-7.6919388600640059E-3</c:v>
                </c:pt>
                <c:pt idx="9701">
                  <c:v>-7.6804464575072652E-3</c:v>
                </c:pt>
                <c:pt idx="9702">
                  <c:v>-7.6534262114685827E-3</c:v>
                </c:pt>
                <c:pt idx="9703">
                  <c:v>-7.6599634673297215E-3</c:v>
                </c:pt>
                <c:pt idx="9704">
                  <c:v>-7.6580947403687158E-3</c:v>
                </c:pt>
                <c:pt idx="9705">
                  <c:v>-7.6844495929739142E-3</c:v>
                </c:pt>
                <c:pt idx="9706">
                  <c:v>-7.6846189034897629E-3</c:v>
                </c:pt>
                <c:pt idx="9707">
                  <c:v>-7.6627590302117158E-3</c:v>
                </c:pt>
                <c:pt idx="9708">
                  <c:v>-7.6570818259246382E-3</c:v>
                </c:pt>
                <c:pt idx="9709">
                  <c:v>-7.6589850104548073E-3</c:v>
                </c:pt>
                <c:pt idx="9710">
                  <c:v>-7.6531041349940558E-3</c:v>
                </c:pt>
                <c:pt idx="9711">
                  <c:v>-7.6715464093099666E-3</c:v>
                </c:pt>
                <c:pt idx="9712">
                  <c:v>-7.6927212151504396E-3</c:v>
                </c:pt>
                <c:pt idx="9713">
                  <c:v>-7.658713516321719E-3</c:v>
                </c:pt>
                <c:pt idx="9714">
                  <c:v>-7.6674589902315194E-3</c:v>
                </c:pt>
                <c:pt idx="9715">
                  <c:v>-7.6657698115668634E-3</c:v>
                </c:pt>
                <c:pt idx="9716">
                  <c:v>-7.6623593292506507E-3</c:v>
                </c:pt>
                <c:pt idx="9717">
                  <c:v>-7.6659951287402399E-3</c:v>
                </c:pt>
                <c:pt idx="9718">
                  <c:v>-7.6783500508814115E-3</c:v>
                </c:pt>
                <c:pt idx="9719">
                  <c:v>-7.6512830573788361E-3</c:v>
                </c:pt>
                <c:pt idx="9720">
                  <c:v>-7.6708388249469356E-3</c:v>
                </c:pt>
                <c:pt idx="9721">
                  <c:v>-7.6744567352533084E-3</c:v>
                </c:pt>
                <c:pt idx="9722">
                  <c:v>-7.674023160763409E-3</c:v>
                </c:pt>
                <c:pt idx="9723">
                  <c:v>-7.6891836482694959E-3</c:v>
                </c:pt>
                <c:pt idx="9724">
                  <c:v>-7.6975397262215462E-3</c:v>
                </c:pt>
                <c:pt idx="9725">
                  <c:v>-7.678549769848728E-3</c:v>
                </c:pt>
                <c:pt idx="9726">
                  <c:v>-7.7080055852727179E-3</c:v>
                </c:pt>
                <c:pt idx="9727">
                  <c:v>-7.6740865917352807E-3</c:v>
                </c:pt>
                <c:pt idx="9728">
                  <c:v>-7.6675850829722586E-3</c:v>
                </c:pt>
                <c:pt idx="9729">
                  <c:v>-7.6667058500375666E-3</c:v>
                </c:pt>
                <c:pt idx="9730">
                  <c:v>-7.6976674818965011E-3</c:v>
                </c:pt>
                <c:pt idx="9731">
                  <c:v>-7.7289658690168359E-3</c:v>
                </c:pt>
                <c:pt idx="9732">
                  <c:v>-7.7112761379931234E-3</c:v>
                </c:pt>
                <c:pt idx="9733">
                  <c:v>-7.7383781093531686E-3</c:v>
                </c:pt>
                <c:pt idx="9734">
                  <c:v>-7.7024669282401504E-3</c:v>
                </c:pt>
                <c:pt idx="9735">
                  <c:v>-7.6770345271674964E-3</c:v>
                </c:pt>
                <c:pt idx="9736">
                  <c:v>-7.698609865299513E-3</c:v>
                </c:pt>
                <c:pt idx="9737">
                  <c:v>-7.7098896452545461E-3</c:v>
                </c:pt>
                <c:pt idx="9738">
                  <c:v>-7.7171660725138379E-3</c:v>
                </c:pt>
                <c:pt idx="9739">
                  <c:v>-7.6900750364017247E-3</c:v>
                </c:pt>
                <c:pt idx="9740">
                  <c:v>-7.6981669943857588E-3</c:v>
                </c:pt>
                <c:pt idx="9741">
                  <c:v>-7.7144288466205269E-3</c:v>
                </c:pt>
                <c:pt idx="9742">
                  <c:v>-7.6802260665785951E-3</c:v>
                </c:pt>
                <c:pt idx="9743">
                  <c:v>-7.7320735592607808E-3</c:v>
                </c:pt>
                <c:pt idx="9744">
                  <c:v>-7.7302021020123363E-3</c:v>
                </c:pt>
                <c:pt idx="9745">
                  <c:v>-7.6800771262443513E-3</c:v>
                </c:pt>
                <c:pt idx="9746">
                  <c:v>-7.6985796543318028E-3</c:v>
                </c:pt>
                <c:pt idx="9747">
                  <c:v>-7.7324224433013974E-3</c:v>
                </c:pt>
                <c:pt idx="9748">
                  <c:v>-7.7302678326293438E-3</c:v>
                </c:pt>
                <c:pt idx="9749">
                  <c:v>-7.7165939665396433E-3</c:v>
                </c:pt>
                <c:pt idx="9750">
                  <c:v>-7.7467730344842984E-3</c:v>
                </c:pt>
                <c:pt idx="9751">
                  <c:v>-7.7716428142297006E-3</c:v>
                </c:pt>
                <c:pt idx="9752">
                  <c:v>-7.7750308809027471E-3</c:v>
                </c:pt>
                <c:pt idx="9753">
                  <c:v>-7.7761002640741525E-3</c:v>
                </c:pt>
                <c:pt idx="9754">
                  <c:v>-7.7616590524802924E-3</c:v>
                </c:pt>
                <c:pt idx="9755">
                  <c:v>-7.7656938724826874E-3</c:v>
                </c:pt>
                <c:pt idx="9756">
                  <c:v>-7.776712185407611E-3</c:v>
                </c:pt>
                <c:pt idx="9757">
                  <c:v>-7.7751279690664241E-3</c:v>
                </c:pt>
                <c:pt idx="9758">
                  <c:v>-7.7967730008087158E-3</c:v>
                </c:pt>
                <c:pt idx="9759">
                  <c:v>-7.8039899129900411E-3</c:v>
                </c:pt>
                <c:pt idx="9760">
                  <c:v>-7.8310127551457272E-3</c:v>
                </c:pt>
                <c:pt idx="9761">
                  <c:v>-7.8082586380660993E-3</c:v>
                </c:pt>
                <c:pt idx="9762">
                  <c:v>-7.7911408485097323E-3</c:v>
                </c:pt>
                <c:pt idx="9763">
                  <c:v>-7.7843190365581294E-3</c:v>
                </c:pt>
                <c:pt idx="9764">
                  <c:v>-7.8163915061519214E-3</c:v>
                </c:pt>
                <c:pt idx="9765">
                  <c:v>-7.829710135105394E-3</c:v>
                </c:pt>
                <c:pt idx="9766">
                  <c:v>-7.8332878520514584E-3</c:v>
                </c:pt>
                <c:pt idx="9767">
                  <c:v>-7.8006283654354028E-3</c:v>
                </c:pt>
                <c:pt idx="9768">
                  <c:v>-7.8190409320434192E-3</c:v>
                </c:pt>
                <c:pt idx="9769">
                  <c:v>-7.8300812939812205E-3</c:v>
                </c:pt>
                <c:pt idx="9770">
                  <c:v>-7.8291286998001808E-3</c:v>
                </c:pt>
                <c:pt idx="9771">
                  <c:v>-7.8548655139311432E-3</c:v>
                </c:pt>
                <c:pt idx="9772">
                  <c:v>-7.8381670607860759E-3</c:v>
                </c:pt>
                <c:pt idx="9773">
                  <c:v>-7.8019083526197699E-3</c:v>
                </c:pt>
                <c:pt idx="9774">
                  <c:v>-7.8197045908250905E-3</c:v>
                </c:pt>
                <c:pt idx="9775">
                  <c:v>-7.8304953161566614E-3</c:v>
                </c:pt>
                <c:pt idx="9776">
                  <c:v>-7.8434466396091092E-3</c:v>
                </c:pt>
                <c:pt idx="9777">
                  <c:v>-7.8274301247610468E-3</c:v>
                </c:pt>
                <c:pt idx="9778">
                  <c:v>-7.8456606864506229E-3</c:v>
                </c:pt>
                <c:pt idx="9779">
                  <c:v>-7.8260958532256567E-3</c:v>
                </c:pt>
                <c:pt idx="9780">
                  <c:v>-7.8412032596485472E-3</c:v>
                </c:pt>
                <c:pt idx="9781">
                  <c:v>-7.8380449624364228E-3</c:v>
                </c:pt>
                <c:pt idx="9782">
                  <c:v>-7.855181544979729E-3</c:v>
                </c:pt>
                <c:pt idx="9783">
                  <c:v>-7.8697063132561352E-3</c:v>
                </c:pt>
                <c:pt idx="9784">
                  <c:v>-7.8419408014131289E-3</c:v>
                </c:pt>
                <c:pt idx="9785">
                  <c:v>-7.8607715457580975E-3</c:v>
                </c:pt>
                <c:pt idx="9786">
                  <c:v>-7.8754014801553657E-3</c:v>
                </c:pt>
                <c:pt idx="9787">
                  <c:v>-7.8694707987204213E-3</c:v>
                </c:pt>
                <c:pt idx="9788">
                  <c:v>-7.8529125274871599E-3</c:v>
                </c:pt>
                <c:pt idx="9789">
                  <c:v>-7.8568333435291935E-3</c:v>
                </c:pt>
                <c:pt idx="9790">
                  <c:v>-7.8986648378083831E-3</c:v>
                </c:pt>
                <c:pt idx="9791">
                  <c:v>-7.8552151361219753E-3</c:v>
                </c:pt>
                <c:pt idx="9792">
                  <c:v>-7.8706287368797596E-3</c:v>
                </c:pt>
                <c:pt idx="9793">
                  <c:v>-7.8607582777388066E-3</c:v>
                </c:pt>
                <c:pt idx="9794">
                  <c:v>-7.8885645725256751E-3</c:v>
                </c:pt>
                <c:pt idx="9795">
                  <c:v>-7.8582374601435766E-3</c:v>
                </c:pt>
                <c:pt idx="9796">
                  <c:v>-7.8773950534783959E-3</c:v>
                </c:pt>
                <c:pt idx="9797">
                  <c:v>-7.8786061503852978E-3</c:v>
                </c:pt>
                <c:pt idx="9798">
                  <c:v>-7.8769265626229771E-3</c:v>
                </c:pt>
                <c:pt idx="9799">
                  <c:v>-7.9021160152428892E-3</c:v>
                </c:pt>
                <c:pt idx="9800">
                  <c:v>-7.87016144560416E-3</c:v>
                </c:pt>
                <c:pt idx="9801">
                  <c:v>-7.8930051117693783E-3</c:v>
                </c:pt>
                <c:pt idx="9802">
                  <c:v>-7.9064446452734825E-3</c:v>
                </c:pt>
                <c:pt idx="9803">
                  <c:v>-7.9131745979255565E-3</c:v>
                </c:pt>
                <c:pt idx="9804">
                  <c:v>-7.8838642086741829E-3</c:v>
                </c:pt>
                <c:pt idx="9805">
                  <c:v>-7.8872449432751401E-3</c:v>
                </c:pt>
                <c:pt idx="9806">
                  <c:v>-7.901099191027992E-3</c:v>
                </c:pt>
                <c:pt idx="9807">
                  <c:v>-7.8907765591366488E-3</c:v>
                </c:pt>
                <c:pt idx="9808">
                  <c:v>-7.9162095508148768E-3</c:v>
                </c:pt>
                <c:pt idx="9809">
                  <c:v>-7.8924175933072112E-3</c:v>
                </c:pt>
                <c:pt idx="9810">
                  <c:v>-7.8841914138240762E-3</c:v>
                </c:pt>
                <c:pt idx="9811">
                  <c:v>-7.9008939364246123E-3</c:v>
                </c:pt>
                <c:pt idx="9812">
                  <c:v>-7.9015485757267089E-3</c:v>
                </c:pt>
                <c:pt idx="9813">
                  <c:v>-7.9208706906630927E-3</c:v>
                </c:pt>
                <c:pt idx="9814">
                  <c:v>-7.9428111521531695E-3</c:v>
                </c:pt>
                <c:pt idx="9815">
                  <c:v>-7.9207254217199801E-3</c:v>
                </c:pt>
                <c:pt idx="9816">
                  <c:v>-7.8932774777600179E-3</c:v>
                </c:pt>
                <c:pt idx="9817">
                  <c:v>-7.9072380383763772E-3</c:v>
                </c:pt>
                <c:pt idx="9818">
                  <c:v>-7.8918375168806378E-3</c:v>
                </c:pt>
                <c:pt idx="9819">
                  <c:v>-7.9122254573309979E-3</c:v>
                </c:pt>
                <c:pt idx="9820">
                  <c:v>-7.9153231538669939E-3</c:v>
                </c:pt>
                <c:pt idx="9821">
                  <c:v>-7.9225155692576165E-3</c:v>
                </c:pt>
                <c:pt idx="9822">
                  <c:v>-7.9201306087347476E-3</c:v>
                </c:pt>
                <c:pt idx="9823">
                  <c:v>-7.927907829048772E-3</c:v>
                </c:pt>
                <c:pt idx="9824">
                  <c:v>-7.9349201705466964E-3</c:v>
                </c:pt>
                <c:pt idx="9825">
                  <c:v>-7.9406419420399704E-3</c:v>
                </c:pt>
                <c:pt idx="9826">
                  <c:v>-7.9328815236482525E-3</c:v>
                </c:pt>
                <c:pt idx="9827">
                  <c:v>-7.942316713267358E-3</c:v>
                </c:pt>
                <c:pt idx="9828">
                  <c:v>-7.9438659891571308E-3</c:v>
                </c:pt>
                <c:pt idx="9829">
                  <c:v>-7.9425604775528319E-3</c:v>
                </c:pt>
                <c:pt idx="9830">
                  <c:v>-7.9404810148490483E-3</c:v>
                </c:pt>
                <c:pt idx="9831">
                  <c:v>-7.9455249306080913E-3</c:v>
                </c:pt>
                <c:pt idx="9832">
                  <c:v>-7.9410042540384897E-3</c:v>
                </c:pt>
                <c:pt idx="9833">
                  <c:v>-7.9371131072947625E-3</c:v>
                </c:pt>
                <c:pt idx="9834">
                  <c:v>-7.9489914929734787E-3</c:v>
                </c:pt>
                <c:pt idx="9835">
                  <c:v>-7.9206217135015643E-3</c:v>
                </c:pt>
                <c:pt idx="9836">
                  <c:v>-7.9125127076278192E-3</c:v>
                </c:pt>
                <c:pt idx="9837">
                  <c:v>-7.9056552474344108E-3</c:v>
                </c:pt>
                <c:pt idx="9838">
                  <c:v>-7.9028030898076352E-3</c:v>
                </c:pt>
                <c:pt idx="9839">
                  <c:v>-7.9428405233563718E-3</c:v>
                </c:pt>
                <c:pt idx="9840">
                  <c:v>-7.9633424826991098E-3</c:v>
                </c:pt>
                <c:pt idx="9841">
                  <c:v>-7.941138035589353E-3</c:v>
                </c:pt>
                <c:pt idx="9842">
                  <c:v>-7.9445782012840457E-3</c:v>
                </c:pt>
                <c:pt idx="9843">
                  <c:v>-7.9520555685060074E-3</c:v>
                </c:pt>
                <c:pt idx="9844">
                  <c:v>-7.9485365001728796E-3</c:v>
                </c:pt>
                <c:pt idx="9845">
                  <c:v>-7.9181961393146646E-3</c:v>
                </c:pt>
                <c:pt idx="9846">
                  <c:v>-7.9316603634263412E-3</c:v>
                </c:pt>
                <c:pt idx="9847">
                  <c:v>-7.9360748983550895E-3</c:v>
                </c:pt>
                <c:pt idx="9848">
                  <c:v>-7.953400666528285E-3</c:v>
                </c:pt>
                <c:pt idx="9849">
                  <c:v>-7.9602330849570507E-3</c:v>
                </c:pt>
                <c:pt idx="9850">
                  <c:v>-7.9583616924133547E-3</c:v>
                </c:pt>
                <c:pt idx="9851">
                  <c:v>-7.964394466491987E-3</c:v>
                </c:pt>
                <c:pt idx="9852">
                  <c:v>-7.9487348362124021E-3</c:v>
                </c:pt>
                <c:pt idx="9853">
                  <c:v>-7.969143550683018E-3</c:v>
                </c:pt>
                <c:pt idx="9854">
                  <c:v>-7.9642553006427051E-3</c:v>
                </c:pt>
                <c:pt idx="9855">
                  <c:v>-7.9624759290537004E-3</c:v>
                </c:pt>
                <c:pt idx="9856">
                  <c:v>-7.9609057484425812E-3</c:v>
                </c:pt>
                <c:pt idx="9857">
                  <c:v>-7.9348211076205131E-3</c:v>
                </c:pt>
                <c:pt idx="9858">
                  <c:v>-7.9557573271984948E-3</c:v>
                </c:pt>
                <c:pt idx="9859">
                  <c:v>-7.9683849597725169E-3</c:v>
                </c:pt>
                <c:pt idx="9860">
                  <c:v>-7.9739397782380966E-3</c:v>
                </c:pt>
                <c:pt idx="9861">
                  <c:v>-7.9914511315750843E-3</c:v>
                </c:pt>
                <c:pt idx="9862">
                  <c:v>-7.9686812883123532E-3</c:v>
                </c:pt>
                <c:pt idx="9863">
                  <c:v>-8.0023087370117325E-3</c:v>
                </c:pt>
                <c:pt idx="9864">
                  <c:v>-7.9738178318643233E-3</c:v>
                </c:pt>
                <c:pt idx="9865">
                  <c:v>-7.9834132186547262E-3</c:v>
                </c:pt>
                <c:pt idx="9866">
                  <c:v>-7.9894545966162807E-3</c:v>
                </c:pt>
                <c:pt idx="9867">
                  <c:v>-7.9761063868449503E-3</c:v>
                </c:pt>
                <c:pt idx="9868">
                  <c:v>-7.9774361093652244E-3</c:v>
                </c:pt>
                <c:pt idx="9869">
                  <c:v>-7.9990528377795068E-3</c:v>
                </c:pt>
                <c:pt idx="9870">
                  <c:v>-8.0043578852101276E-3</c:v>
                </c:pt>
                <c:pt idx="9871">
                  <c:v>-7.9951480746647333E-3</c:v>
                </c:pt>
                <c:pt idx="9872">
                  <c:v>-8.0150867736408487E-3</c:v>
                </c:pt>
                <c:pt idx="9873">
                  <c:v>-8.0059225367760979E-3</c:v>
                </c:pt>
                <c:pt idx="9874">
                  <c:v>-7.9989017412815146E-3</c:v>
                </c:pt>
                <c:pt idx="9875">
                  <c:v>-8.0231201523906295E-3</c:v>
                </c:pt>
                <c:pt idx="9876">
                  <c:v>-8.0412537869936542E-3</c:v>
                </c:pt>
                <c:pt idx="9877">
                  <c:v>-8.0185212876461819E-3</c:v>
                </c:pt>
                <c:pt idx="9878">
                  <c:v>-8.0232814612642908E-3</c:v>
                </c:pt>
                <c:pt idx="9879">
                  <c:v>-8.0043918018217058E-3</c:v>
                </c:pt>
                <c:pt idx="9880">
                  <c:v>-8.0064824290071671E-3</c:v>
                </c:pt>
                <c:pt idx="9881">
                  <c:v>-8.008081236871958E-3</c:v>
                </c:pt>
                <c:pt idx="9882">
                  <c:v>-8.0207590233669947E-3</c:v>
                </c:pt>
                <c:pt idx="9883">
                  <c:v>-8.0611456347795853E-3</c:v>
                </c:pt>
                <c:pt idx="9884">
                  <c:v>-8.0189791398887905E-3</c:v>
                </c:pt>
                <c:pt idx="9885">
                  <c:v>-8.0168997549456486E-3</c:v>
                </c:pt>
                <c:pt idx="9886">
                  <c:v>-8.0104858696082772E-3</c:v>
                </c:pt>
                <c:pt idx="9887">
                  <c:v>-8.0062823024198305E-3</c:v>
                </c:pt>
                <c:pt idx="9888">
                  <c:v>-8.0101495047284112E-3</c:v>
                </c:pt>
                <c:pt idx="9889">
                  <c:v>-8.0092849245469201E-3</c:v>
                </c:pt>
                <c:pt idx="9890">
                  <c:v>-7.9940935272041855E-3</c:v>
                </c:pt>
                <c:pt idx="9891">
                  <c:v>-8.0241545767480212E-3</c:v>
                </c:pt>
                <c:pt idx="9892">
                  <c:v>-8.016604043708216E-3</c:v>
                </c:pt>
                <c:pt idx="9893">
                  <c:v>-8.0285550314114721E-3</c:v>
                </c:pt>
                <c:pt idx="9894">
                  <c:v>-8.0410815809893125E-3</c:v>
                </c:pt>
                <c:pt idx="9895">
                  <c:v>-8.0141444721935073E-3</c:v>
                </c:pt>
                <c:pt idx="9896">
                  <c:v>-8.0213878558381014E-3</c:v>
                </c:pt>
                <c:pt idx="9897">
                  <c:v>-8.0169426222147962E-3</c:v>
                </c:pt>
                <c:pt idx="9898">
                  <c:v>-8.0313087000309039E-3</c:v>
                </c:pt>
                <c:pt idx="9899">
                  <c:v>-8.0468999132019738E-3</c:v>
                </c:pt>
                <c:pt idx="9900">
                  <c:v>-8.0448158996327488E-3</c:v>
                </c:pt>
                <c:pt idx="9901">
                  <c:v>-8.0347957065420843E-3</c:v>
                </c:pt>
                <c:pt idx="9902">
                  <c:v>-8.0286229309309912E-3</c:v>
                </c:pt>
                <c:pt idx="9903">
                  <c:v>-8.0195195550216945E-3</c:v>
                </c:pt>
                <c:pt idx="9904">
                  <c:v>-8.0645439277252356E-3</c:v>
                </c:pt>
                <c:pt idx="9905">
                  <c:v>-7.9114527273669022E-3</c:v>
                </c:pt>
                <c:pt idx="9906">
                  <c:v>-7.9970314048877621E-3</c:v>
                </c:pt>
                <c:pt idx="9907">
                  <c:v>-8.0235356412396291E-3</c:v>
                </c:pt>
                <c:pt idx="9908">
                  <c:v>-8.0103014116998696E-3</c:v>
                </c:pt>
                <c:pt idx="9909">
                  <c:v>-8.0536532410717173E-3</c:v>
                </c:pt>
                <c:pt idx="9910">
                  <c:v>-8.0135761088650139E-3</c:v>
                </c:pt>
                <c:pt idx="9911">
                  <c:v>-8.0156747772296109E-3</c:v>
                </c:pt>
                <c:pt idx="9912">
                  <c:v>-8.0338086275777935E-3</c:v>
                </c:pt>
                <c:pt idx="9913">
                  <c:v>-8.0348341426892383E-3</c:v>
                </c:pt>
                <c:pt idx="9914">
                  <c:v>-8.035841309344087E-3</c:v>
                </c:pt>
                <c:pt idx="9915">
                  <c:v>-8.0147582554090605E-3</c:v>
                </c:pt>
                <c:pt idx="9916">
                  <c:v>-8.0124198125113514E-3</c:v>
                </c:pt>
                <c:pt idx="9917">
                  <c:v>-8.0119151655926851E-3</c:v>
                </c:pt>
                <c:pt idx="9918">
                  <c:v>-8.0196907867475277E-3</c:v>
                </c:pt>
                <c:pt idx="9919">
                  <c:v>-8.0603238711177624E-3</c:v>
                </c:pt>
                <c:pt idx="9920">
                  <c:v>-8.0606658008891552E-3</c:v>
                </c:pt>
                <c:pt idx="9921">
                  <c:v>-8.0293831488047838E-3</c:v>
                </c:pt>
                <c:pt idx="9922">
                  <c:v>-8.0415802204869928E-3</c:v>
                </c:pt>
                <c:pt idx="9923">
                  <c:v>-8.0756929379032973E-3</c:v>
                </c:pt>
                <c:pt idx="9924">
                  <c:v>-8.0806604543860166E-3</c:v>
                </c:pt>
                <c:pt idx="9925">
                  <c:v>-8.0687417660995839E-3</c:v>
                </c:pt>
                <c:pt idx="9926">
                  <c:v>-8.0951788813146391E-3</c:v>
                </c:pt>
                <c:pt idx="9927">
                  <c:v>-8.0957471392662204E-3</c:v>
                </c:pt>
                <c:pt idx="9928">
                  <c:v>-8.0969963619438087E-3</c:v>
                </c:pt>
                <c:pt idx="9929">
                  <c:v>-8.0833061565484046E-3</c:v>
                </c:pt>
                <c:pt idx="9930">
                  <c:v>-8.0762512377108783E-3</c:v>
                </c:pt>
                <c:pt idx="9931">
                  <c:v>-8.0861446592661139E-3</c:v>
                </c:pt>
                <c:pt idx="9932">
                  <c:v>-8.0913199008373297E-3</c:v>
                </c:pt>
                <c:pt idx="9933">
                  <c:v>-8.0848546584574646E-3</c:v>
                </c:pt>
                <c:pt idx="9934">
                  <c:v>-8.0752819745587255E-3</c:v>
                </c:pt>
                <c:pt idx="9935">
                  <c:v>-8.1001750465628693E-3</c:v>
                </c:pt>
                <c:pt idx="9936">
                  <c:v>-8.1101890344936201E-3</c:v>
                </c:pt>
                <c:pt idx="9937">
                  <c:v>-8.117489254591808E-3</c:v>
                </c:pt>
                <c:pt idx="9938">
                  <c:v>-8.1023298132785349E-3</c:v>
                </c:pt>
                <c:pt idx="9939">
                  <c:v>-8.1161456417272373E-3</c:v>
                </c:pt>
                <c:pt idx="9940">
                  <c:v>-8.1047734135806185E-3</c:v>
                </c:pt>
                <c:pt idx="9941">
                  <c:v>-8.0940390972548057E-3</c:v>
                </c:pt>
                <c:pt idx="9942">
                  <c:v>-8.1087684979116378E-3</c:v>
                </c:pt>
                <c:pt idx="9943">
                  <c:v>-8.0920848060726438E-3</c:v>
                </c:pt>
                <c:pt idx="9944">
                  <c:v>-8.1250013008813283E-3</c:v>
                </c:pt>
                <c:pt idx="9945">
                  <c:v>-8.1116914985713256E-3</c:v>
                </c:pt>
                <c:pt idx="9946">
                  <c:v>-8.1060367890513924E-3</c:v>
                </c:pt>
                <c:pt idx="9947">
                  <c:v>-8.1114107017508704E-3</c:v>
                </c:pt>
                <c:pt idx="9948">
                  <c:v>-8.1210263949186446E-3</c:v>
                </c:pt>
                <c:pt idx="9949">
                  <c:v>-8.0983370231478904E-3</c:v>
                </c:pt>
                <c:pt idx="9950">
                  <c:v>-8.1292648763948618E-3</c:v>
                </c:pt>
                <c:pt idx="9951">
                  <c:v>-8.1650631962771215E-3</c:v>
                </c:pt>
                <c:pt idx="9952">
                  <c:v>-8.1399114564657572E-3</c:v>
                </c:pt>
                <c:pt idx="9953">
                  <c:v>-8.1385926358649961E-3</c:v>
                </c:pt>
                <c:pt idx="9954">
                  <c:v>-8.1266783650668292E-3</c:v>
                </c:pt>
                <c:pt idx="9955">
                  <c:v>-8.1463485737179112E-3</c:v>
                </c:pt>
                <c:pt idx="9956">
                  <c:v>-8.148508788954293E-3</c:v>
                </c:pt>
                <c:pt idx="9957">
                  <c:v>-8.1447631191850708E-3</c:v>
                </c:pt>
                <c:pt idx="9958">
                  <c:v>-8.1512551084433303E-3</c:v>
                </c:pt>
                <c:pt idx="9959">
                  <c:v>-8.1603032652743501E-3</c:v>
                </c:pt>
                <c:pt idx="9960">
                  <c:v>-8.1508935659145507E-3</c:v>
                </c:pt>
                <c:pt idx="9961">
                  <c:v>-8.1553667478073411E-3</c:v>
                </c:pt>
                <c:pt idx="9962">
                  <c:v>-8.1190036912355736E-3</c:v>
                </c:pt>
                <c:pt idx="9963">
                  <c:v>-8.156423162865193E-3</c:v>
                </c:pt>
                <c:pt idx="9964">
                  <c:v>-8.1637513632964436E-3</c:v>
                </c:pt>
                <c:pt idx="9965">
                  <c:v>-8.1459470519987202E-3</c:v>
                </c:pt>
                <c:pt idx="9966">
                  <c:v>-8.1600126345588511E-3</c:v>
                </c:pt>
                <c:pt idx="9967">
                  <c:v>-8.1751125876496529E-3</c:v>
                </c:pt>
                <c:pt idx="9968">
                  <c:v>-8.1807540646971107E-3</c:v>
                </c:pt>
                <c:pt idx="9969">
                  <c:v>-8.1549234272822492E-3</c:v>
                </c:pt>
                <c:pt idx="9970">
                  <c:v>-8.163030433576253E-3</c:v>
                </c:pt>
                <c:pt idx="9971">
                  <c:v>-8.2132110296344301E-3</c:v>
                </c:pt>
                <c:pt idx="9972">
                  <c:v>-8.1910948309985576E-3</c:v>
                </c:pt>
                <c:pt idx="9973">
                  <c:v>-8.1944588669544578E-3</c:v>
                </c:pt>
                <c:pt idx="9974">
                  <c:v>-8.1927453511805651E-3</c:v>
                </c:pt>
                <c:pt idx="9975">
                  <c:v>-8.205433705879393E-3</c:v>
                </c:pt>
                <c:pt idx="9976">
                  <c:v>-8.2197133877043825E-3</c:v>
                </c:pt>
                <c:pt idx="9977">
                  <c:v>-8.2187523209664246E-3</c:v>
                </c:pt>
                <c:pt idx="9978">
                  <c:v>-8.2487560525276987E-3</c:v>
                </c:pt>
                <c:pt idx="9979">
                  <c:v>-8.2034267657421448E-3</c:v>
                </c:pt>
                <c:pt idx="9980">
                  <c:v>-8.2397719125101368E-3</c:v>
                </c:pt>
                <c:pt idx="9981">
                  <c:v>-8.2691020591274256E-3</c:v>
                </c:pt>
                <c:pt idx="9982">
                  <c:v>-8.2385578232426308E-3</c:v>
                </c:pt>
                <c:pt idx="9983">
                  <c:v>-8.2386902424946545E-3</c:v>
                </c:pt>
                <c:pt idx="9984">
                  <c:v>-8.252963704955216E-3</c:v>
                </c:pt>
                <c:pt idx="9985">
                  <c:v>-8.2354380177581E-3</c:v>
                </c:pt>
                <c:pt idx="9986">
                  <c:v>-8.2246869391080519E-3</c:v>
                </c:pt>
                <c:pt idx="9987">
                  <c:v>-8.2280108889946513E-3</c:v>
                </c:pt>
                <c:pt idx="9988">
                  <c:v>-8.244317261597316E-3</c:v>
                </c:pt>
                <c:pt idx="9989">
                  <c:v>-8.2714846926492114E-3</c:v>
                </c:pt>
                <c:pt idx="9990">
                  <c:v>-8.2768128004576356E-3</c:v>
                </c:pt>
                <c:pt idx="9991">
                  <c:v>-8.2590612483562746E-3</c:v>
                </c:pt>
                <c:pt idx="9992">
                  <c:v>-8.2643863212329555E-3</c:v>
                </c:pt>
                <c:pt idx="9993">
                  <c:v>-8.2493841971198693E-3</c:v>
                </c:pt>
                <c:pt idx="9994">
                  <c:v>-8.2718948344893163E-3</c:v>
                </c:pt>
                <c:pt idx="9995">
                  <c:v>-8.2655542854943621E-3</c:v>
                </c:pt>
                <c:pt idx="9996">
                  <c:v>-8.2690128437970991E-3</c:v>
                </c:pt>
                <c:pt idx="9997">
                  <c:v>-8.2885712161337426E-3</c:v>
                </c:pt>
                <c:pt idx="9998">
                  <c:v>-8.2896146082631281E-3</c:v>
                </c:pt>
                <c:pt idx="9999">
                  <c:v>-8.3009573683796578E-3</c:v>
                </c:pt>
                <c:pt idx="10000">
                  <c:v>-8.2771493774845585E-3</c:v>
                </c:pt>
                <c:pt idx="10001">
                  <c:v>-8.2791803807944417E-3</c:v>
                </c:pt>
                <c:pt idx="10002">
                  <c:v>-8.2740475296241497E-3</c:v>
                </c:pt>
                <c:pt idx="10003">
                  <c:v>-8.2885645389280012E-3</c:v>
                </c:pt>
                <c:pt idx="10004">
                  <c:v>-8.2921933106236342E-3</c:v>
                </c:pt>
                <c:pt idx="10005">
                  <c:v>-8.2793893370837375E-3</c:v>
                </c:pt>
                <c:pt idx="10006">
                  <c:v>-8.2604079325358376E-3</c:v>
                </c:pt>
                <c:pt idx="10007">
                  <c:v>-8.2693449411883699E-3</c:v>
                </c:pt>
                <c:pt idx="10008">
                  <c:v>-8.3020054337829136E-3</c:v>
                </c:pt>
                <c:pt idx="10009">
                  <c:v>-8.2836539811481005E-3</c:v>
                </c:pt>
                <c:pt idx="10010">
                  <c:v>-8.262429567269209E-3</c:v>
                </c:pt>
                <c:pt idx="10011">
                  <c:v>-8.2842137250213506E-3</c:v>
                </c:pt>
                <c:pt idx="10012">
                  <c:v>-8.2734773701792132E-3</c:v>
                </c:pt>
                <c:pt idx="10013">
                  <c:v>-8.2675885391755907E-3</c:v>
                </c:pt>
                <c:pt idx="10014">
                  <c:v>-8.2737402234598929E-3</c:v>
                </c:pt>
                <c:pt idx="10015">
                  <c:v>-8.2703152994996615E-3</c:v>
                </c:pt>
                <c:pt idx="10016">
                  <c:v>-8.287035444275866E-3</c:v>
                </c:pt>
                <c:pt idx="10017">
                  <c:v>-8.3010017209901709E-3</c:v>
                </c:pt>
                <c:pt idx="10018">
                  <c:v>-8.3008768591842502E-3</c:v>
                </c:pt>
                <c:pt idx="10019">
                  <c:v>-8.2870917546979984E-3</c:v>
                </c:pt>
                <c:pt idx="10020">
                  <c:v>-8.3142178872817555E-3</c:v>
                </c:pt>
                <c:pt idx="10021">
                  <c:v>-8.280274147489974E-3</c:v>
                </c:pt>
                <c:pt idx="10022">
                  <c:v>-8.3097168482375132E-3</c:v>
                </c:pt>
                <c:pt idx="10023">
                  <c:v>-8.302184182520371E-3</c:v>
                </c:pt>
                <c:pt idx="10024">
                  <c:v>-8.2722705366169418E-3</c:v>
                </c:pt>
                <c:pt idx="10025">
                  <c:v>-8.2964801773748788E-3</c:v>
                </c:pt>
                <c:pt idx="10026">
                  <c:v>-8.3013317867438336E-3</c:v>
                </c:pt>
                <c:pt idx="10027">
                  <c:v>-8.2849105112094978E-3</c:v>
                </c:pt>
                <c:pt idx="10028">
                  <c:v>-8.3039662358651255E-3</c:v>
                </c:pt>
                <c:pt idx="10029">
                  <c:v>-8.2960700343670656E-3</c:v>
                </c:pt>
                <c:pt idx="10030">
                  <c:v>-8.2401537961616679E-3</c:v>
                </c:pt>
                <c:pt idx="10031">
                  <c:v>-8.2576790656578025E-3</c:v>
                </c:pt>
                <c:pt idx="10032">
                  <c:v>-8.2637374351153866E-3</c:v>
                </c:pt>
                <c:pt idx="10033">
                  <c:v>-8.2783654702255436E-3</c:v>
                </c:pt>
                <c:pt idx="10034">
                  <c:v>-8.2903813730208168E-3</c:v>
                </c:pt>
                <c:pt idx="10035">
                  <c:v>-8.2673869187866768E-3</c:v>
                </c:pt>
                <c:pt idx="10036">
                  <c:v>-8.2966832680837783E-3</c:v>
                </c:pt>
                <c:pt idx="10037">
                  <c:v>-8.2911492814897163E-3</c:v>
                </c:pt>
                <c:pt idx="10038">
                  <c:v>-8.2871237539950474E-3</c:v>
                </c:pt>
                <c:pt idx="10039">
                  <c:v>-8.2928881648337456E-3</c:v>
                </c:pt>
                <c:pt idx="10040">
                  <c:v>-8.3045319038000821E-3</c:v>
                </c:pt>
                <c:pt idx="10041">
                  <c:v>-8.3508434823192784E-3</c:v>
                </c:pt>
                <c:pt idx="10042">
                  <c:v>-8.3328679316602185E-3</c:v>
                </c:pt>
                <c:pt idx="10043">
                  <c:v>-8.3197784549070859E-3</c:v>
                </c:pt>
                <c:pt idx="10044">
                  <c:v>-8.3364030673254083E-3</c:v>
                </c:pt>
                <c:pt idx="10045">
                  <c:v>-8.3589321128734254E-3</c:v>
                </c:pt>
                <c:pt idx="10046">
                  <c:v>-8.3421266758496298E-3</c:v>
                </c:pt>
                <c:pt idx="10047">
                  <c:v>-8.401788131255486E-3</c:v>
                </c:pt>
                <c:pt idx="10048">
                  <c:v>-8.3505801478218362E-3</c:v>
                </c:pt>
                <c:pt idx="10049">
                  <c:v>-8.3938647362086123E-3</c:v>
                </c:pt>
                <c:pt idx="10050">
                  <c:v>-8.3888795820004063E-3</c:v>
                </c:pt>
                <c:pt idx="10051">
                  <c:v>-8.379088372598216E-3</c:v>
                </c:pt>
                <c:pt idx="10052">
                  <c:v>-8.4001905287293191E-3</c:v>
                </c:pt>
                <c:pt idx="10053">
                  <c:v>-8.4136197813544419E-3</c:v>
                </c:pt>
                <c:pt idx="10054">
                  <c:v>-8.3635949338586833E-3</c:v>
                </c:pt>
                <c:pt idx="10055">
                  <c:v>-8.375408109713647E-3</c:v>
                </c:pt>
                <c:pt idx="10056">
                  <c:v>-8.387635902067132E-3</c:v>
                </c:pt>
                <c:pt idx="10057">
                  <c:v>-8.4135676087617791E-3</c:v>
                </c:pt>
                <c:pt idx="10058">
                  <c:v>-8.4274915596020752E-3</c:v>
                </c:pt>
                <c:pt idx="10059">
                  <c:v>-8.3962242406857967E-3</c:v>
                </c:pt>
                <c:pt idx="10060">
                  <c:v>-8.411913456001523E-3</c:v>
                </c:pt>
                <c:pt idx="10061">
                  <c:v>-8.4273406973411468E-3</c:v>
                </c:pt>
                <c:pt idx="10062">
                  <c:v>-8.4245409526158971E-3</c:v>
                </c:pt>
                <c:pt idx="10063">
                  <c:v>-8.4437414677657197E-3</c:v>
                </c:pt>
                <c:pt idx="10064">
                  <c:v>-8.4210305516234218E-3</c:v>
                </c:pt>
                <c:pt idx="10065">
                  <c:v>-8.4479486858657412E-3</c:v>
                </c:pt>
                <c:pt idx="10066">
                  <c:v>-8.4767940557642033E-3</c:v>
                </c:pt>
                <c:pt idx="10067">
                  <c:v>-8.4448360756411815E-3</c:v>
                </c:pt>
                <c:pt idx="10068">
                  <c:v>-8.4862425380630799E-3</c:v>
                </c:pt>
                <c:pt idx="10069">
                  <c:v>-8.4684856667994399E-3</c:v>
                </c:pt>
                <c:pt idx="10070">
                  <c:v>-8.4735333799600271E-3</c:v>
                </c:pt>
                <c:pt idx="10071">
                  <c:v>-8.4870084360658543E-3</c:v>
                </c:pt>
                <c:pt idx="10072">
                  <c:v>-8.4650372497573952E-3</c:v>
                </c:pt>
                <c:pt idx="10073">
                  <c:v>-8.4847641125762978E-3</c:v>
                </c:pt>
                <c:pt idx="10074">
                  <c:v>-8.4623516972324123E-3</c:v>
                </c:pt>
                <c:pt idx="10075">
                  <c:v>-8.4797039263860337E-3</c:v>
                </c:pt>
                <c:pt idx="10076">
                  <c:v>-8.4310559443481724E-3</c:v>
                </c:pt>
                <c:pt idx="10077">
                  <c:v>-8.4547171656077866E-3</c:v>
                </c:pt>
                <c:pt idx="10078">
                  <c:v>-8.4572915639517434E-3</c:v>
                </c:pt>
                <c:pt idx="10079">
                  <c:v>-8.4586317834858902E-3</c:v>
                </c:pt>
                <c:pt idx="10080">
                  <c:v>-8.4808021979326104E-3</c:v>
                </c:pt>
                <c:pt idx="10081">
                  <c:v>-8.4382547408534299E-3</c:v>
                </c:pt>
                <c:pt idx="10082">
                  <c:v>-8.4526570506493273E-3</c:v>
                </c:pt>
                <c:pt idx="10083">
                  <c:v>-8.4643986118600138E-3</c:v>
                </c:pt>
                <c:pt idx="10084">
                  <c:v>-8.4554092761587717E-3</c:v>
                </c:pt>
                <c:pt idx="10085">
                  <c:v>-8.4462950936714971E-3</c:v>
                </c:pt>
                <c:pt idx="10086">
                  <c:v>-8.4605435036704119E-3</c:v>
                </c:pt>
                <c:pt idx="10087">
                  <c:v>-8.4470782369125558E-3</c:v>
                </c:pt>
                <c:pt idx="10088">
                  <c:v>-8.4575604287835445E-3</c:v>
                </c:pt>
                <c:pt idx="10089">
                  <c:v>-8.4784670977985609E-3</c:v>
                </c:pt>
                <c:pt idx="10090">
                  <c:v>-8.4898701280737149E-3</c:v>
                </c:pt>
                <c:pt idx="10091">
                  <c:v>-8.4491665436764417E-3</c:v>
                </c:pt>
                <c:pt idx="10092">
                  <c:v>-8.4736965165824046E-3</c:v>
                </c:pt>
                <c:pt idx="10093">
                  <c:v>-8.4912581400076771E-3</c:v>
                </c:pt>
                <c:pt idx="10094">
                  <c:v>-8.4784797119769936E-3</c:v>
                </c:pt>
                <c:pt idx="10095">
                  <c:v>-8.4462017532699763E-3</c:v>
                </c:pt>
                <c:pt idx="10096">
                  <c:v>-8.5186441681554832E-3</c:v>
                </c:pt>
                <c:pt idx="10097">
                  <c:v>-8.500011288126887E-3</c:v>
                </c:pt>
                <c:pt idx="10098">
                  <c:v>-8.539376661716884E-3</c:v>
                </c:pt>
                <c:pt idx="10099">
                  <c:v>-8.5374009119000994E-3</c:v>
                </c:pt>
                <c:pt idx="10100">
                  <c:v>-8.5636744405640959E-3</c:v>
                </c:pt>
                <c:pt idx="10101">
                  <c:v>-8.5720907889216755E-3</c:v>
                </c:pt>
                <c:pt idx="10102">
                  <c:v>-8.5482819878501416E-3</c:v>
                </c:pt>
                <c:pt idx="10103">
                  <c:v>-8.5724478762255994E-3</c:v>
                </c:pt>
                <c:pt idx="10104">
                  <c:v>-8.5735121095714857E-3</c:v>
                </c:pt>
                <c:pt idx="10105">
                  <c:v>-8.5689565434584596E-3</c:v>
                </c:pt>
                <c:pt idx="10106">
                  <c:v>-8.5855952843973352E-3</c:v>
                </c:pt>
                <c:pt idx="10107">
                  <c:v>-8.5687676878658005E-3</c:v>
                </c:pt>
                <c:pt idx="10108">
                  <c:v>-8.5716571224955917E-3</c:v>
                </c:pt>
                <c:pt idx="10109">
                  <c:v>-8.5974884066715076E-3</c:v>
                </c:pt>
                <c:pt idx="10110">
                  <c:v>-8.6085645982727707E-3</c:v>
                </c:pt>
                <c:pt idx="10111">
                  <c:v>-8.6199427132748682E-3</c:v>
                </c:pt>
                <c:pt idx="10112">
                  <c:v>-8.6198036373432881E-3</c:v>
                </c:pt>
                <c:pt idx="10113">
                  <c:v>-8.6475412107814564E-3</c:v>
                </c:pt>
                <c:pt idx="10114">
                  <c:v>-8.6371063963522829E-3</c:v>
                </c:pt>
                <c:pt idx="10115">
                  <c:v>-8.6600950409312753E-3</c:v>
                </c:pt>
                <c:pt idx="10116">
                  <c:v>-8.6468625514490288E-3</c:v>
                </c:pt>
                <c:pt idx="10117">
                  <c:v>-8.6601047476412979E-3</c:v>
                </c:pt>
                <c:pt idx="10118">
                  <c:v>-8.670558493856808E-3</c:v>
                </c:pt>
                <c:pt idx="10119">
                  <c:v>-8.6910897611471669E-3</c:v>
                </c:pt>
                <c:pt idx="10120">
                  <c:v>-8.6672749573071493E-3</c:v>
                </c:pt>
                <c:pt idx="10121">
                  <c:v>-8.6993479740665926E-3</c:v>
                </c:pt>
                <c:pt idx="10122">
                  <c:v>-8.6991336926512553E-3</c:v>
                </c:pt>
                <c:pt idx="10123">
                  <c:v>-8.690967793411308E-3</c:v>
                </c:pt>
                <c:pt idx="10124">
                  <c:v>-8.703309108583801E-3</c:v>
                </c:pt>
                <c:pt idx="10125">
                  <c:v>-8.6525750552868316E-3</c:v>
                </c:pt>
                <c:pt idx="10126">
                  <c:v>-8.6859181356099407E-3</c:v>
                </c:pt>
                <c:pt idx="10127">
                  <c:v>-8.6999237277007868E-3</c:v>
                </c:pt>
                <c:pt idx="10128">
                  <c:v>-8.6864746952254619E-3</c:v>
                </c:pt>
                <c:pt idx="10129">
                  <c:v>-8.7044043774606762E-3</c:v>
                </c:pt>
                <c:pt idx="10130">
                  <c:v>-8.6767902187300482E-3</c:v>
                </c:pt>
                <c:pt idx="10131">
                  <c:v>-8.6910102219342426E-3</c:v>
                </c:pt>
                <c:pt idx="10132">
                  <c:v>-8.7197370986344374E-3</c:v>
                </c:pt>
                <c:pt idx="10133">
                  <c:v>-8.6952221414596919E-3</c:v>
                </c:pt>
                <c:pt idx="10134">
                  <c:v>-8.6996399419977596E-3</c:v>
                </c:pt>
                <c:pt idx="10135">
                  <c:v>-8.6941988041481025E-3</c:v>
                </c:pt>
                <c:pt idx="10136">
                  <c:v>-8.7111964618838272E-3</c:v>
                </c:pt>
                <c:pt idx="10137">
                  <c:v>-8.7267770507608224E-3</c:v>
                </c:pt>
                <c:pt idx="10138">
                  <c:v>-8.6878672954401083E-3</c:v>
                </c:pt>
                <c:pt idx="10139">
                  <c:v>-8.6875136805507278E-3</c:v>
                </c:pt>
                <c:pt idx="10140">
                  <c:v>-8.7076986879673825E-3</c:v>
                </c:pt>
                <c:pt idx="10141">
                  <c:v>-8.7366624780363614E-3</c:v>
                </c:pt>
                <c:pt idx="10142">
                  <c:v>-8.7644596893822844E-3</c:v>
                </c:pt>
                <c:pt idx="10143">
                  <c:v>-8.7462316811804264E-3</c:v>
                </c:pt>
                <c:pt idx="10144">
                  <c:v>-8.76729891125058E-3</c:v>
                </c:pt>
                <c:pt idx="10145">
                  <c:v>-8.7814093713887275E-3</c:v>
                </c:pt>
                <c:pt idx="10146">
                  <c:v>-8.7732167545095524E-3</c:v>
                </c:pt>
                <c:pt idx="10147">
                  <c:v>-8.7834405048752978E-3</c:v>
                </c:pt>
                <c:pt idx="10148">
                  <c:v>-8.7713966603568966E-3</c:v>
                </c:pt>
                <c:pt idx="10149">
                  <c:v>-8.7792783691391253E-3</c:v>
                </c:pt>
                <c:pt idx="10150">
                  <c:v>-8.7843052964227328E-3</c:v>
                </c:pt>
                <c:pt idx="10151">
                  <c:v>-8.7602111778758238E-3</c:v>
                </c:pt>
                <c:pt idx="10152">
                  <c:v>-8.8026749280913329E-3</c:v>
                </c:pt>
                <c:pt idx="10153">
                  <c:v>-8.808833753039539E-3</c:v>
                </c:pt>
                <c:pt idx="10154">
                  <c:v>-8.8099957348663667E-3</c:v>
                </c:pt>
                <c:pt idx="10155">
                  <c:v>-8.7711226685806727E-3</c:v>
                </c:pt>
                <c:pt idx="10156">
                  <c:v>-8.7827365264159275E-3</c:v>
                </c:pt>
                <c:pt idx="10157">
                  <c:v>-8.7853419097521437E-3</c:v>
                </c:pt>
                <c:pt idx="10158">
                  <c:v>-8.8100900523601627E-3</c:v>
                </c:pt>
                <c:pt idx="10159">
                  <c:v>-8.8005456800354862E-3</c:v>
                </c:pt>
                <c:pt idx="10160">
                  <c:v>-8.8037947930569484E-3</c:v>
                </c:pt>
                <c:pt idx="10161">
                  <c:v>-8.8154063546417288E-3</c:v>
                </c:pt>
                <c:pt idx="10162">
                  <c:v>-8.8386113323802844E-3</c:v>
                </c:pt>
                <c:pt idx="10163">
                  <c:v>-8.8389950834158182E-3</c:v>
                </c:pt>
                <c:pt idx="10164">
                  <c:v>-8.8443270908820735E-3</c:v>
                </c:pt>
                <c:pt idx="10165">
                  <c:v>-8.8052665998353853E-3</c:v>
                </c:pt>
                <c:pt idx="10166">
                  <c:v>-8.7814664570854562E-3</c:v>
                </c:pt>
                <c:pt idx="10167">
                  <c:v>-8.8109434760973784E-3</c:v>
                </c:pt>
                <c:pt idx="10168">
                  <c:v>-8.8366489795912943E-3</c:v>
                </c:pt>
                <c:pt idx="10169">
                  <c:v>-8.8515107533799157E-3</c:v>
                </c:pt>
                <c:pt idx="10170">
                  <c:v>-8.8848967733071247E-3</c:v>
                </c:pt>
                <c:pt idx="10171">
                  <c:v>-8.8730269506366866E-3</c:v>
                </c:pt>
                <c:pt idx="10172">
                  <c:v>-8.8817854927490097E-3</c:v>
                </c:pt>
                <c:pt idx="10173">
                  <c:v>-8.8808058950211287E-3</c:v>
                </c:pt>
                <c:pt idx="10174">
                  <c:v>-8.8775748399846071E-3</c:v>
                </c:pt>
                <c:pt idx="10175">
                  <c:v>-8.8773516381700189E-3</c:v>
                </c:pt>
                <c:pt idx="10176">
                  <c:v>-8.8993381207322954E-3</c:v>
                </c:pt>
                <c:pt idx="10177">
                  <c:v>-8.8914390464800534E-3</c:v>
                </c:pt>
                <c:pt idx="10178">
                  <c:v>-8.9008646848827387E-3</c:v>
                </c:pt>
                <c:pt idx="10179">
                  <c:v>-8.8924045720335868E-3</c:v>
                </c:pt>
                <c:pt idx="10180">
                  <c:v>-8.9228882572141635E-3</c:v>
                </c:pt>
                <c:pt idx="10181">
                  <c:v>-8.9267489001847201E-3</c:v>
                </c:pt>
                <c:pt idx="10182">
                  <c:v>-8.9489218234824752E-3</c:v>
                </c:pt>
                <c:pt idx="10183">
                  <c:v>-8.9401501154365449E-3</c:v>
                </c:pt>
                <c:pt idx="10184">
                  <c:v>-8.9363326334114951E-3</c:v>
                </c:pt>
                <c:pt idx="10185">
                  <c:v>-8.9582185577073599E-3</c:v>
                </c:pt>
                <c:pt idx="10186">
                  <c:v>-8.9477091785493453E-3</c:v>
                </c:pt>
                <c:pt idx="10187">
                  <c:v>-8.9701299423497576E-3</c:v>
                </c:pt>
                <c:pt idx="10188">
                  <c:v>-8.9448234629264465E-3</c:v>
                </c:pt>
                <c:pt idx="10189">
                  <c:v>-8.9502864017843367E-3</c:v>
                </c:pt>
                <c:pt idx="10190">
                  <c:v>-8.9551808607014113E-3</c:v>
                </c:pt>
                <c:pt idx="10191">
                  <c:v>-8.97119045099584E-3</c:v>
                </c:pt>
                <c:pt idx="10192">
                  <c:v>-8.9251269048188295E-3</c:v>
                </c:pt>
                <c:pt idx="10193">
                  <c:v>-8.9762311799116076E-3</c:v>
                </c:pt>
                <c:pt idx="10194">
                  <c:v>-8.9875967802490984E-3</c:v>
                </c:pt>
                <c:pt idx="10195">
                  <c:v>-9.0102028816862433E-3</c:v>
                </c:pt>
                <c:pt idx="10196">
                  <c:v>-8.984311731988652E-3</c:v>
                </c:pt>
                <c:pt idx="10197">
                  <c:v>-9.0060074380824001E-3</c:v>
                </c:pt>
                <c:pt idx="10198">
                  <c:v>-9.0208556033168855E-3</c:v>
                </c:pt>
                <c:pt idx="10199">
                  <c:v>-9.0351928984582931E-3</c:v>
                </c:pt>
                <c:pt idx="10200">
                  <c:v>-9.0312051649911376E-3</c:v>
                </c:pt>
                <c:pt idx="10201">
                  <c:v>-9.0158943165661934E-3</c:v>
                </c:pt>
                <c:pt idx="10202">
                  <c:v>-8.9899879362816751E-3</c:v>
                </c:pt>
                <c:pt idx="10203">
                  <c:v>-9.0272871250500573E-3</c:v>
                </c:pt>
                <c:pt idx="10204">
                  <c:v>-9.0127629441577647E-3</c:v>
                </c:pt>
                <c:pt idx="10205">
                  <c:v>-9.0160336048342778E-3</c:v>
                </c:pt>
                <c:pt idx="10206">
                  <c:v>-8.9948825110244737E-3</c:v>
                </c:pt>
                <c:pt idx="10207">
                  <c:v>-9.0258088905007285E-3</c:v>
                </c:pt>
                <c:pt idx="10208">
                  <c:v>-8.9656261150695797E-3</c:v>
                </c:pt>
                <c:pt idx="10209">
                  <c:v>-8.999633754732209E-3</c:v>
                </c:pt>
                <c:pt idx="10210">
                  <c:v>-9.0235745169968528E-3</c:v>
                </c:pt>
                <c:pt idx="10211">
                  <c:v>-9.0334205163001505E-3</c:v>
                </c:pt>
                <c:pt idx="10212">
                  <c:v>-9.0540514501819633E-3</c:v>
                </c:pt>
                <c:pt idx="10213">
                  <c:v>-9.0423164329203887E-3</c:v>
                </c:pt>
                <c:pt idx="10214">
                  <c:v>-9.0355451153389978E-3</c:v>
                </c:pt>
                <c:pt idx="10215">
                  <c:v>-9.0370512500498063E-3</c:v>
                </c:pt>
                <c:pt idx="10216">
                  <c:v>-9.0492343800905525E-3</c:v>
                </c:pt>
                <c:pt idx="10217">
                  <c:v>-9.0532426334088006E-3</c:v>
                </c:pt>
                <c:pt idx="10218">
                  <c:v>-9.0577687118771968E-3</c:v>
                </c:pt>
                <c:pt idx="10219">
                  <c:v>-9.0500373471521893E-3</c:v>
                </c:pt>
                <c:pt idx="10220">
                  <c:v>-9.0740316633402349E-3</c:v>
                </c:pt>
                <c:pt idx="10221">
                  <c:v>-9.0706818664718167E-3</c:v>
                </c:pt>
                <c:pt idx="10222">
                  <c:v>-9.0545463547661281E-3</c:v>
                </c:pt>
                <c:pt idx="10223">
                  <c:v>-9.0759165047781063E-3</c:v>
                </c:pt>
                <c:pt idx="10224">
                  <c:v>-9.084361303976992E-3</c:v>
                </c:pt>
                <c:pt idx="10225">
                  <c:v>-9.0807701380812931E-3</c:v>
                </c:pt>
                <c:pt idx="10226">
                  <c:v>-9.085793623220784E-3</c:v>
                </c:pt>
                <c:pt idx="10227">
                  <c:v>-9.0922035603532743E-3</c:v>
                </c:pt>
                <c:pt idx="10228">
                  <c:v>-9.0635783101378417E-3</c:v>
                </c:pt>
                <c:pt idx="10229">
                  <c:v>-9.0841413723248866E-3</c:v>
                </c:pt>
                <c:pt idx="10230">
                  <c:v>-9.0935445213451219E-3</c:v>
                </c:pt>
                <c:pt idx="10231">
                  <c:v>-9.1147789946893019E-3</c:v>
                </c:pt>
                <c:pt idx="10232">
                  <c:v>-9.1335452883577785E-3</c:v>
                </c:pt>
                <c:pt idx="10233">
                  <c:v>-9.1082036230039545E-3</c:v>
                </c:pt>
                <c:pt idx="10234">
                  <c:v>-9.0760852014904435E-3</c:v>
                </c:pt>
                <c:pt idx="10235">
                  <c:v>-9.1160876566007513E-3</c:v>
                </c:pt>
                <c:pt idx="10236">
                  <c:v>-9.1151333129336383E-3</c:v>
                </c:pt>
                <c:pt idx="10237">
                  <c:v>-9.1189060301577578E-3</c:v>
                </c:pt>
                <c:pt idx="10238">
                  <c:v>-9.1349025637682026E-3</c:v>
                </c:pt>
                <c:pt idx="10239">
                  <c:v>-9.1202114524305058E-3</c:v>
                </c:pt>
                <c:pt idx="10240">
                  <c:v>-9.1440648605967002E-3</c:v>
                </c:pt>
                <c:pt idx="10241">
                  <c:v>-9.1531438413748958E-3</c:v>
                </c:pt>
                <c:pt idx="10242">
                  <c:v>-9.1363142287404948E-3</c:v>
                </c:pt>
                <c:pt idx="10243">
                  <c:v>-9.1455929407318597E-3</c:v>
                </c:pt>
                <c:pt idx="10244">
                  <c:v>-9.1756005824585908E-3</c:v>
                </c:pt>
                <c:pt idx="10245">
                  <c:v>-9.1564490068421749E-3</c:v>
                </c:pt>
                <c:pt idx="10246">
                  <c:v>-9.1428269822061217E-3</c:v>
                </c:pt>
                <c:pt idx="10247">
                  <c:v>-9.1462809399103073E-3</c:v>
                </c:pt>
                <c:pt idx="10248">
                  <c:v>-9.134112096521374E-3</c:v>
                </c:pt>
                <c:pt idx="10249">
                  <c:v>-9.1441470621399165E-3</c:v>
                </c:pt>
                <c:pt idx="10250">
                  <c:v>-9.1536568227778229E-3</c:v>
                </c:pt>
                <c:pt idx="10251">
                  <c:v>-9.1952177018229681E-3</c:v>
                </c:pt>
                <c:pt idx="10252">
                  <c:v>-9.1691198252663135E-3</c:v>
                </c:pt>
                <c:pt idx="10253">
                  <c:v>-9.1724654673941419E-3</c:v>
                </c:pt>
                <c:pt idx="10254">
                  <c:v>-9.1788917433237131E-3</c:v>
                </c:pt>
                <c:pt idx="10255">
                  <c:v>-9.2010423121915361E-3</c:v>
                </c:pt>
                <c:pt idx="10256">
                  <c:v>-9.1732927952161113E-3</c:v>
                </c:pt>
                <c:pt idx="10257">
                  <c:v>-9.1591474333408401E-3</c:v>
                </c:pt>
                <c:pt idx="10258">
                  <c:v>-9.1843580070980462E-3</c:v>
                </c:pt>
                <c:pt idx="10259">
                  <c:v>-9.2139134649828862E-3</c:v>
                </c:pt>
                <c:pt idx="10260">
                  <c:v>-9.2002568527616967E-3</c:v>
                </c:pt>
                <c:pt idx="10261">
                  <c:v>-9.2162132481494134E-3</c:v>
                </c:pt>
                <c:pt idx="10262">
                  <c:v>-9.204639897533503E-3</c:v>
                </c:pt>
                <c:pt idx="10263">
                  <c:v>-9.2314892357208654E-3</c:v>
                </c:pt>
                <c:pt idx="10264">
                  <c:v>-9.2180942567958116E-3</c:v>
                </c:pt>
                <c:pt idx="10265">
                  <c:v>-9.2462999124150978E-3</c:v>
                </c:pt>
                <c:pt idx="10266">
                  <c:v>-9.2703399857885904E-3</c:v>
                </c:pt>
                <c:pt idx="10267">
                  <c:v>-9.2726729037390671E-3</c:v>
                </c:pt>
                <c:pt idx="10268">
                  <c:v>-9.2642779970111017E-3</c:v>
                </c:pt>
                <c:pt idx="10269">
                  <c:v>-9.2771058817689954E-3</c:v>
                </c:pt>
                <c:pt idx="10270">
                  <c:v>-9.2705722297731167E-3</c:v>
                </c:pt>
                <c:pt idx="10271">
                  <c:v>-9.2652857242398884E-3</c:v>
                </c:pt>
                <c:pt idx="10272">
                  <c:v>-9.2970571790049247E-3</c:v>
                </c:pt>
                <c:pt idx="10273">
                  <c:v>-9.2753175192488106E-3</c:v>
                </c:pt>
                <c:pt idx="10274">
                  <c:v>-9.2797748274462393E-3</c:v>
                </c:pt>
                <c:pt idx="10275">
                  <c:v>-9.2928508770740471E-3</c:v>
                </c:pt>
                <c:pt idx="10276">
                  <c:v>-9.2982398178599376E-3</c:v>
                </c:pt>
                <c:pt idx="10277">
                  <c:v>-9.3388255443433953E-3</c:v>
                </c:pt>
                <c:pt idx="10278">
                  <c:v>-9.310517291865059E-3</c:v>
                </c:pt>
                <c:pt idx="10279">
                  <c:v>-9.3121408495298683E-3</c:v>
                </c:pt>
                <c:pt idx="10280">
                  <c:v>-9.3513064620639862E-3</c:v>
                </c:pt>
                <c:pt idx="10281">
                  <c:v>-9.3129603402326757E-3</c:v>
                </c:pt>
                <c:pt idx="10282">
                  <c:v>-9.3315186063879039E-3</c:v>
                </c:pt>
                <c:pt idx="10283">
                  <c:v>-9.2695045158755034E-3</c:v>
                </c:pt>
                <c:pt idx="10284">
                  <c:v>-9.3126324091499912E-3</c:v>
                </c:pt>
                <c:pt idx="10285">
                  <c:v>-9.3178588811304378E-3</c:v>
                </c:pt>
                <c:pt idx="10286">
                  <c:v>-9.3042919579928579E-3</c:v>
                </c:pt>
                <c:pt idx="10287">
                  <c:v>-9.3129768465929127E-3</c:v>
                </c:pt>
                <c:pt idx="10288">
                  <c:v>-9.3305127514387159E-3</c:v>
                </c:pt>
                <c:pt idx="10289">
                  <c:v>-9.3721534474678157E-3</c:v>
                </c:pt>
                <c:pt idx="10290">
                  <c:v>-9.3557547318993736E-3</c:v>
                </c:pt>
                <c:pt idx="10291">
                  <c:v>-9.3458512610940705E-3</c:v>
                </c:pt>
                <c:pt idx="10292">
                  <c:v>-9.3770037068755425E-3</c:v>
                </c:pt>
                <c:pt idx="10293">
                  <c:v>-9.377956505985368E-3</c:v>
                </c:pt>
                <c:pt idx="10294">
                  <c:v>-9.3898997517524382E-3</c:v>
                </c:pt>
                <c:pt idx="10295">
                  <c:v>-9.3622323860034443E-3</c:v>
                </c:pt>
                <c:pt idx="10296">
                  <c:v>-9.3982981151814297E-3</c:v>
                </c:pt>
                <c:pt idx="10297">
                  <c:v>-9.3997875829682151E-3</c:v>
                </c:pt>
                <c:pt idx="10298">
                  <c:v>-9.4030571731451677E-3</c:v>
                </c:pt>
                <c:pt idx="10299">
                  <c:v>-9.4363419473723741E-3</c:v>
                </c:pt>
                <c:pt idx="10300">
                  <c:v>-9.4229072290812916E-3</c:v>
                </c:pt>
                <c:pt idx="10301">
                  <c:v>-9.4306464311852672E-3</c:v>
                </c:pt>
                <c:pt idx="10302">
                  <c:v>-9.4257708238132728E-3</c:v>
                </c:pt>
                <c:pt idx="10303">
                  <c:v>-9.4265998588237334E-3</c:v>
                </c:pt>
                <c:pt idx="10304">
                  <c:v>-9.4447606731179207E-3</c:v>
                </c:pt>
                <c:pt idx="10305">
                  <c:v>-9.463275518564818E-3</c:v>
                </c:pt>
                <c:pt idx="10306">
                  <c:v>-9.4060904463737511E-3</c:v>
                </c:pt>
                <c:pt idx="10307">
                  <c:v>-9.4362933613323634E-3</c:v>
                </c:pt>
                <c:pt idx="10308">
                  <c:v>-9.4211846540029447E-3</c:v>
                </c:pt>
                <c:pt idx="10309">
                  <c:v>-9.4484151072712994E-3</c:v>
                </c:pt>
                <c:pt idx="10310">
                  <c:v>-9.451564564911915E-3</c:v>
                </c:pt>
                <c:pt idx="10311">
                  <c:v>-9.4708275020246764E-3</c:v>
                </c:pt>
                <c:pt idx="10312">
                  <c:v>-9.4589896141992862E-3</c:v>
                </c:pt>
                <c:pt idx="10313">
                  <c:v>-9.3966079685742724E-3</c:v>
                </c:pt>
                <c:pt idx="10314">
                  <c:v>-9.4599878081389078E-3</c:v>
                </c:pt>
                <c:pt idx="10315">
                  <c:v>-9.4368711805769313E-3</c:v>
                </c:pt>
                <c:pt idx="10316">
                  <c:v>-9.4776612959100327E-3</c:v>
                </c:pt>
                <c:pt idx="10317">
                  <c:v>-9.4970296515096732E-3</c:v>
                </c:pt>
                <c:pt idx="10318">
                  <c:v>-9.4979123252923615E-3</c:v>
                </c:pt>
                <c:pt idx="10319">
                  <c:v>-9.4758356033675471E-3</c:v>
                </c:pt>
                <c:pt idx="10320">
                  <c:v>-9.5176380188682387E-3</c:v>
                </c:pt>
                <c:pt idx="10321">
                  <c:v>-9.4950380089606958E-3</c:v>
                </c:pt>
                <c:pt idx="10322">
                  <c:v>-9.5104814466226741E-3</c:v>
                </c:pt>
                <c:pt idx="10323">
                  <c:v>-9.5277113226055164E-3</c:v>
                </c:pt>
                <c:pt idx="10324">
                  <c:v>-9.5383724101130996E-3</c:v>
                </c:pt>
                <c:pt idx="10325">
                  <c:v>-9.5488946010555565E-3</c:v>
                </c:pt>
                <c:pt idx="10326">
                  <c:v>-9.5495841415427097E-3</c:v>
                </c:pt>
                <c:pt idx="10327">
                  <c:v>-9.5400778022265188E-3</c:v>
                </c:pt>
                <c:pt idx="10328">
                  <c:v>-9.5181995777084191E-3</c:v>
                </c:pt>
                <c:pt idx="10329">
                  <c:v>-9.5284093417262513E-3</c:v>
                </c:pt>
                <c:pt idx="10330">
                  <c:v>-9.5280308186590865E-3</c:v>
                </c:pt>
                <c:pt idx="10331">
                  <c:v>-9.5597593563800792E-3</c:v>
                </c:pt>
                <c:pt idx="10332">
                  <c:v>-9.5536602953521579E-3</c:v>
                </c:pt>
                <c:pt idx="10333">
                  <c:v>-9.5643395309875975E-3</c:v>
                </c:pt>
                <c:pt idx="10334">
                  <c:v>-9.5657468044547285E-3</c:v>
                </c:pt>
                <c:pt idx="10335">
                  <c:v>-9.5609202854405866E-3</c:v>
                </c:pt>
                <c:pt idx="10336">
                  <c:v>-9.5429859346070293E-3</c:v>
                </c:pt>
                <c:pt idx="10337">
                  <c:v>-9.5791473064693981E-3</c:v>
                </c:pt>
                <c:pt idx="10338">
                  <c:v>-9.5568037793802105E-3</c:v>
                </c:pt>
                <c:pt idx="10339">
                  <c:v>-9.5535867942355187E-3</c:v>
                </c:pt>
                <c:pt idx="10340">
                  <c:v>-9.5926559007546083E-3</c:v>
                </c:pt>
                <c:pt idx="10341">
                  <c:v>-9.5875961241221521E-3</c:v>
                </c:pt>
                <c:pt idx="10342">
                  <c:v>-9.6071088849927003E-3</c:v>
                </c:pt>
                <c:pt idx="10343">
                  <c:v>-9.6426764787336944E-3</c:v>
                </c:pt>
                <c:pt idx="10344">
                  <c:v>-9.6273866954264802E-3</c:v>
                </c:pt>
                <c:pt idx="10345">
                  <c:v>-9.6360676250827355E-3</c:v>
                </c:pt>
                <c:pt idx="10346">
                  <c:v>-9.6003631497351052E-3</c:v>
                </c:pt>
                <c:pt idx="10347">
                  <c:v>-9.6132052939263777E-3</c:v>
                </c:pt>
                <c:pt idx="10348">
                  <c:v>-9.6191019244845702E-3</c:v>
                </c:pt>
                <c:pt idx="10349">
                  <c:v>-9.6108186276209016E-3</c:v>
                </c:pt>
                <c:pt idx="10350">
                  <c:v>-9.605999705029367E-3</c:v>
                </c:pt>
                <c:pt idx="10351">
                  <c:v>-9.6152561555600084E-3</c:v>
                </c:pt>
                <c:pt idx="10352">
                  <c:v>-9.6162658434230663E-3</c:v>
                </c:pt>
                <c:pt idx="10353">
                  <c:v>-9.6352673802671384E-3</c:v>
                </c:pt>
                <c:pt idx="10354">
                  <c:v>-9.6523281182220658E-3</c:v>
                </c:pt>
                <c:pt idx="10355">
                  <c:v>-9.6485551268029254E-3</c:v>
                </c:pt>
                <c:pt idx="10356">
                  <c:v>-9.6714040718835093E-3</c:v>
                </c:pt>
                <c:pt idx="10357">
                  <c:v>-9.6468606594532821E-3</c:v>
                </c:pt>
                <c:pt idx="10358">
                  <c:v>-9.6728987495887844E-3</c:v>
                </c:pt>
                <c:pt idx="10359">
                  <c:v>-9.6813509208446575E-3</c:v>
                </c:pt>
                <c:pt idx="10360">
                  <c:v>-9.6797256577105684E-3</c:v>
                </c:pt>
                <c:pt idx="10361">
                  <c:v>-9.6855550699689024E-3</c:v>
                </c:pt>
                <c:pt idx="10362">
                  <c:v>-9.6651260266187571E-3</c:v>
                </c:pt>
                <c:pt idx="10363">
                  <c:v>-9.6944376995124742E-3</c:v>
                </c:pt>
                <c:pt idx="10364">
                  <c:v>-9.6811369819597287E-3</c:v>
                </c:pt>
                <c:pt idx="10365">
                  <c:v>-9.6984160335727987E-3</c:v>
                </c:pt>
                <c:pt idx="10366">
                  <c:v>-9.6958573353809595E-3</c:v>
                </c:pt>
                <c:pt idx="10367">
                  <c:v>-9.7175740223625923E-3</c:v>
                </c:pt>
                <c:pt idx="10368">
                  <c:v>-9.6929742319951662E-3</c:v>
                </c:pt>
                <c:pt idx="10369">
                  <c:v>-9.6939178019163734E-3</c:v>
                </c:pt>
                <c:pt idx="10370">
                  <c:v>-9.6920724791568838E-3</c:v>
                </c:pt>
                <c:pt idx="10371">
                  <c:v>-9.696041504037585E-3</c:v>
                </c:pt>
                <c:pt idx="10372">
                  <c:v>-9.7351633627982131E-3</c:v>
                </c:pt>
                <c:pt idx="10373">
                  <c:v>-9.7294403045542818E-3</c:v>
                </c:pt>
                <c:pt idx="10374">
                  <c:v>-9.7330953028451662E-3</c:v>
                </c:pt>
                <c:pt idx="10375">
                  <c:v>-9.7710600698235721E-3</c:v>
                </c:pt>
                <c:pt idx="10376">
                  <c:v>-9.7600128743576021E-3</c:v>
                </c:pt>
                <c:pt idx="10377">
                  <c:v>-9.7655218335440074E-3</c:v>
                </c:pt>
                <c:pt idx="10378">
                  <c:v>-9.7570752946239368E-3</c:v>
                </c:pt>
                <c:pt idx="10379">
                  <c:v>-9.7798071456849309E-3</c:v>
                </c:pt>
                <c:pt idx="10380">
                  <c:v>-9.7565483637733347E-3</c:v>
                </c:pt>
                <c:pt idx="10381">
                  <c:v>-9.7814351666705036E-3</c:v>
                </c:pt>
                <c:pt idx="10382">
                  <c:v>-9.7803128351333177E-3</c:v>
                </c:pt>
                <c:pt idx="10383">
                  <c:v>-9.7870379084519649E-3</c:v>
                </c:pt>
                <c:pt idx="10384">
                  <c:v>-9.7652407751503793E-3</c:v>
                </c:pt>
                <c:pt idx="10385">
                  <c:v>-9.7872701229577749E-3</c:v>
                </c:pt>
                <c:pt idx="10386">
                  <c:v>-9.7882026153057154E-3</c:v>
                </c:pt>
                <c:pt idx="10387">
                  <c:v>-9.7787476334984282E-3</c:v>
                </c:pt>
                <c:pt idx="10388">
                  <c:v>-9.7850738895191459E-3</c:v>
                </c:pt>
                <c:pt idx="10389">
                  <c:v>-9.7909254010677474E-3</c:v>
                </c:pt>
                <c:pt idx="10390">
                  <c:v>-9.7919383660326747E-3</c:v>
                </c:pt>
                <c:pt idx="10391">
                  <c:v>-9.8094548285712589E-3</c:v>
                </c:pt>
                <c:pt idx="10392">
                  <c:v>-9.8272764003185416E-3</c:v>
                </c:pt>
                <c:pt idx="10393">
                  <c:v>-9.8277201604557596E-3</c:v>
                </c:pt>
                <c:pt idx="10394">
                  <c:v>-9.828026434531659E-3</c:v>
                </c:pt>
                <c:pt idx="10395">
                  <c:v>-9.8508742851549178E-3</c:v>
                </c:pt>
                <c:pt idx="10396">
                  <c:v>-9.8395950654393497E-3</c:v>
                </c:pt>
                <c:pt idx="10397">
                  <c:v>-9.8342875061218742E-3</c:v>
                </c:pt>
                <c:pt idx="10398">
                  <c:v>-9.8237363557045765E-3</c:v>
                </c:pt>
                <c:pt idx="10399">
                  <c:v>-9.8518032180432858E-3</c:v>
                </c:pt>
                <c:pt idx="10400">
                  <c:v>-9.8454618323170241E-3</c:v>
                </c:pt>
                <c:pt idx="10401">
                  <c:v>-9.850272530062534E-3</c:v>
                </c:pt>
                <c:pt idx="10402">
                  <c:v>-9.8598706085101118E-3</c:v>
                </c:pt>
                <c:pt idx="10403">
                  <c:v>-9.8652666287416448E-3</c:v>
                </c:pt>
                <c:pt idx="10404">
                  <c:v>-9.8547613570907095E-3</c:v>
                </c:pt>
                <c:pt idx="10405">
                  <c:v>-9.8409096179238563E-3</c:v>
                </c:pt>
                <c:pt idx="10406">
                  <c:v>-9.8558604762055951E-3</c:v>
                </c:pt>
                <c:pt idx="10407">
                  <c:v>-9.8684293922655358E-3</c:v>
                </c:pt>
                <c:pt idx="10408">
                  <c:v>-9.8509180897925711E-3</c:v>
                </c:pt>
                <c:pt idx="10409">
                  <c:v>-9.8418421573723547E-3</c:v>
                </c:pt>
                <c:pt idx="10410">
                  <c:v>-9.8451455092427691E-3</c:v>
                </c:pt>
                <c:pt idx="10411">
                  <c:v>-9.8642947914771104E-3</c:v>
                </c:pt>
                <c:pt idx="10412">
                  <c:v>-9.847873124647466E-3</c:v>
                </c:pt>
                <c:pt idx="10413">
                  <c:v>-9.852105921346891E-3</c:v>
                </c:pt>
                <c:pt idx="10414">
                  <c:v>-9.8657080673527405E-3</c:v>
                </c:pt>
                <c:pt idx="10415">
                  <c:v>-9.8851210162600039E-3</c:v>
                </c:pt>
                <c:pt idx="10416">
                  <c:v>-9.8720753726604087E-3</c:v>
                </c:pt>
                <c:pt idx="10417">
                  <c:v>-9.9030063887540782E-3</c:v>
                </c:pt>
                <c:pt idx="10418">
                  <c:v>-9.9015816440272929E-3</c:v>
                </c:pt>
                <c:pt idx="10419">
                  <c:v>-9.8742599047576037E-3</c:v>
                </c:pt>
                <c:pt idx="10420">
                  <c:v>-9.8896422624292595E-3</c:v>
                </c:pt>
                <c:pt idx="10421">
                  <c:v>-9.8996647258946247E-3</c:v>
                </c:pt>
                <c:pt idx="10422">
                  <c:v>-9.9107252565312342E-3</c:v>
                </c:pt>
                <c:pt idx="10423">
                  <c:v>-9.8982928873583773E-3</c:v>
                </c:pt>
                <c:pt idx="10424">
                  <c:v>-9.9124938985693783E-3</c:v>
                </c:pt>
                <c:pt idx="10425">
                  <c:v>-9.9250814388155938E-3</c:v>
                </c:pt>
                <c:pt idx="10426">
                  <c:v>-9.9134451459211275E-3</c:v>
                </c:pt>
                <c:pt idx="10427">
                  <c:v>-9.9120212321200715E-3</c:v>
                </c:pt>
                <c:pt idx="10428">
                  <c:v>-9.9324577246976218E-3</c:v>
                </c:pt>
                <c:pt idx="10429">
                  <c:v>-9.9210520782848435E-3</c:v>
                </c:pt>
                <c:pt idx="10430">
                  <c:v>-9.9403670111720393E-3</c:v>
                </c:pt>
                <c:pt idx="10431">
                  <c:v>-9.9465859806271879E-3</c:v>
                </c:pt>
                <c:pt idx="10432">
                  <c:v>-9.9689719156033727E-3</c:v>
                </c:pt>
                <c:pt idx="10433">
                  <c:v>-9.953733850714087E-3</c:v>
                </c:pt>
                <c:pt idx="10434">
                  <c:v>-9.9461226330250715E-3</c:v>
                </c:pt>
                <c:pt idx="10435">
                  <c:v>-9.9419848755093413E-3</c:v>
                </c:pt>
                <c:pt idx="10436">
                  <c:v>-9.9586822641839056E-3</c:v>
                </c:pt>
                <c:pt idx="10437">
                  <c:v>-9.9452977417483039E-3</c:v>
                </c:pt>
                <c:pt idx="10438">
                  <c:v>-9.9516740939614313E-3</c:v>
                </c:pt>
                <c:pt idx="10439">
                  <c:v>-9.9499280635508766E-3</c:v>
                </c:pt>
                <c:pt idx="10440">
                  <c:v>-9.9477272953745095E-3</c:v>
                </c:pt>
                <c:pt idx="10441">
                  <c:v>-9.9491105362583283E-3</c:v>
                </c:pt>
                <c:pt idx="10442">
                  <c:v>-9.9769995658829207E-3</c:v>
                </c:pt>
                <c:pt idx="10443">
                  <c:v>-9.9525197866698039E-3</c:v>
                </c:pt>
                <c:pt idx="10444">
                  <c:v>-9.9500413750194302E-3</c:v>
                </c:pt>
                <c:pt idx="10445">
                  <c:v>-9.9813418560422158E-3</c:v>
                </c:pt>
                <c:pt idx="10446">
                  <c:v>-9.9976716123989125E-3</c:v>
                </c:pt>
                <c:pt idx="10447">
                  <c:v>-9.96141538873733E-3</c:v>
                </c:pt>
                <c:pt idx="10448">
                  <c:v>-9.9893671445816009E-3</c:v>
                </c:pt>
                <c:pt idx="10449">
                  <c:v>-9.9816253404254301E-3</c:v>
                </c:pt>
                <c:pt idx="10450">
                  <c:v>-9.9666660829890244E-3</c:v>
                </c:pt>
                <c:pt idx="10451">
                  <c:v>-9.9723982289817801E-3</c:v>
                </c:pt>
                <c:pt idx="10452">
                  <c:v>-9.9935682841807809E-3</c:v>
                </c:pt>
                <c:pt idx="10453">
                  <c:v>-9.991166912206955E-3</c:v>
                </c:pt>
                <c:pt idx="10454">
                  <c:v>-1.0012001354697929E-2</c:v>
                </c:pt>
                <c:pt idx="10455">
                  <c:v>-1.0019956303599052E-2</c:v>
                </c:pt>
                <c:pt idx="10456">
                  <c:v>-1.0011986787111897E-2</c:v>
                </c:pt>
                <c:pt idx="10457">
                  <c:v>-1.0036922181324905E-2</c:v>
                </c:pt>
                <c:pt idx="10458">
                  <c:v>-1.0018458038503838E-2</c:v>
                </c:pt>
                <c:pt idx="10459">
                  <c:v>-1.0032224139990302E-2</c:v>
                </c:pt>
                <c:pt idx="10460">
                  <c:v>-1.0005363799043987E-2</c:v>
                </c:pt>
                <c:pt idx="10461">
                  <c:v>-1.0016755208176919E-2</c:v>
                </c:pt>
                <c:pt idx="10462">
                  <c:v>-1.0029800863721869E-2</c:v>
                </c:pt>
                <c:pt idx="10463">
                  <c:v>-1.0041010203304781E-2</c:v>
                </c:pt>
                <c:pt idx="10464">
                  <c:v>-1.0051114057324902E-2</c:v>
                </c:pt>
                <c:pt idx="10465">
                  <c:v>-1.003472768328488E-2</c:v>
                </c:pt>
                <c:pt idx="10466">
                  <c:v>-1.0041663822724773E-2</c:v>
                </c:pt>
                <c:pt idx="10467">
                  <c:v>-1.0038493927582501E-2</c:v>
                </c:pt>
                <c:pt idx="10468">
                  <c:v>-1.0053021131231717E-2</c:v>
                </c:pt>
                <c:pt idx="10469">
                  <c:v>-1.0062041754051659E-2</c:v>
                </c:pt>
                <c:pt idx="10470">
                  <c:v>-1.0064612234190617E-2</c:v>
                </c:pt>
                <c:pt idx="10471">
                  <c:v>-1.0086938604343201E-2</c:v>
                </c:pt>
                <c:pt idx="10472">
                  <c:v>-1.0070350158763671E-2</c:v>
                </c:pt>
                <c:pt idx="10473">
                  <c:v>-1.0061191580903413E-2</c:v>
                </c:pt>
                <c:pt idx="10474">
                  <c:v>-1.0064345721784244E-2</c:v>
                </c:pt>
                <c:pt idx="10475">
                  <c:v>-1.0042672806633715E-2</c:v>
                </c:pt>
                <c:pt idx="10476">
                  <c:v>-1.0082742909607086E-2</c:v>
                </c:pt>
                <c:pt idx="10477">
                  <c:v>-1.0082724540359899E-2</c:v>
                </c:pt>
                <c:pt idx="10478">
                  <c:v>-1.0075704331919498E-2</c:v>
                </c:pt>
                <c:pt idx="10479">
                  <c:v>-1.0075256798223249E-2</c:v>
                </c:pt>
                <c:pt idx="10480">
                  <c:v>-1.01033014544095E-2</c:v>
                </c:pt>
                <c:pt idx="10481">
                  <c:v>-1.0087149923528946E-2</c:v>
                </c:pt>
                <c:pt idx="10482">
                  <c:v>-1.0096150273018438E-2</c:v>
                </c:pt>
                <c:pt idx="10483">
                  <c:v>-1.0099641114925258E-2</c:v>
                </c:pt>
                <c:pt idx="10484">
                  <c:v>-1.0115724457285296E-2</c:v>
                </c:pt>
                <c:pt idx="10485">
                  <c:v>-1.0140060428815113E-2</c:v>
                </c:pt>
                <c:pt idx="10486">
                  <c:v>-1.0130635845662844E-2</c:v>
                </c:pt>
                <c:pt idx="10487">
                  <c:v>-1.013863560568707E-2</c:v>
                </c:pt>
                <c:pt idx="10488">
                  <c:v>-1.0155890961707298E-2</c:v>
                </c:pt>
                <c:pt idx="10489">
                  <c:v>-1.0143666419520161E-2</c:v>
                </c:pt>
                <c:pt idx="10490">
                  <c:v>-1.0155781841372252E-2</c:v>
                </c:pt>
                <c:pt idx="10491">
                  <c:v>-1.0172459337007547E-2</c:v>
                </c:pt>
                <c:pt idx="10492">
                  <c:v>-1.0168741122062447E-2</c:v>
                </c:pt>
                <c:pt idx="10493">
                  <c:v>-1.0162568867945188E-2</c:v>
                </c:pt>
                <c:pt idx="10494">
                  <c:v>-1.0146018286153486E-2</c:v>
                </c:pt>
                <c:pt idx="10495">
                  <c:v>-1.0175190335336877E-2</c:v>
                </c:pt>
                <c:pt idx="10496">
                  <c:v>-1.0199557133542753E-2</c:v>
                </c:pt>
                <c:pt idx="10497">
                  <c:v>-1.0184343478549114E-2</c:v>
                </c:pt>
                <c:pt idx="10498">
                  <c:v>-1.0169769465311651E-2</c:v>
                </c:pt>
                <c:pt idx="10499">
                  <c:v>-1.0172506586909272E-2</c:v>
                </c:pt>
                <c:pt idx="10500">
                  <c:v>-1.0175425435011621E-2</c:v>
                </c:pt>
                <c:pt idx="10501">
                  <c:v>-1.0196551551540462E-2</c:v>
                </c:pt>
                <c:pt idx="10502">
                  <c:v>-1.0171323782139889E-2</c:v>
                </c:pt>
                <c:pt idx="10503">
                  <c:v>-1.021212177317171E-2</c:v>
                </c:pt>
                <c:pt idx="10504">
                  <c:v>-1.0190114718460923E-2</c:v>
                </c:pt>
                <c:pt idx="10505">
                  <c:v>-1.0201204827487579E-2</c:v>
                </c:pt>
                <c:pt idx="10506">
                  <c:v>-1.0216580922361926E-2</c:v>
                </c:pt>
                <c:pt idx="10507">
                  <c:v>-1.0213888040494501E-2</c:v>
                </c:pt>
                <c:pt idx="10508">
                  <c:v>-1.0200090594777361E-2</c:v>
                </c:pt>
                <c:pt idx="10509">
                  <c:v>-1.0220676694080178E-2</c:v>
                </c:pt>
                <c:pt idx="10510">
                  <c:v>-1.0240398056589552E-2</c:v>
                </c:pt>
                <c:pt idx="10511">
                  <c:v>-1.0251562388284339E-2</c:v>
                </c:pt>
                <c:pt idx="10512">
                  <c:v>-1.0252487613083278E-2</c:v>
                </c:pt>
                <c:pt idx="10513">
                  <c:v>-1.0235921714510229E-2</c:v>
                </c:pt>
                <c:pt idx="10514">
                  <c:v>-1.0222285322518268E-2</c:v>
                </c:pt>
                <c:pt idx="10515">
                  <c:v>-1.0239350780709923E-2</c:v>
                </c:pt>
                <c:pt idx="10516">
                  <c:v>-1.0275564082110337E-2</c:v>
                </c:pt>
                <c:pt idx="10517">
                  <c:v>-1.023787894973517E-2</c:v>
                </c:pt>
                <c:pt idx="10518">
                  <c:v>-1.0243223283034588E-2</c:v>
                </c:pt>
                <c:pt idx="10519">
                  <c:v>-1.0245904140736645E-2</c:v>
                </c:pt>
                <c:pt idx="10520">
                  <c:v>-1.0262943439560702E-2</c:v>
                </c:pt>
                <c:pt idx="10521">
                  <c:v>-1.026938934553729E-2</c:v>
                </c:pt>
                <c:pt idx="10522">
                  <c:v>-1.0265885639862304E-2</c:v>
                </c:pt>
                <c:pt idx="10523">
                  <c:v>-1.0250633639518362E-2</c:v>
                </c:pt>
                <c:pt idx="10524">
                  <c:v>-1.0258178246145732E-2</c:v>
                </c:pt>
                <c:pt idx="10525">
                  <c:v>-1.0263250135781918E-2</c:v>
                </c:pt>
                <c:pt idx="10526">
                  <c:v>-1.0280483475208118E-2</c:v>
                </c:pt>
                <c:pt idx="10527">
                  <c:v>-1.0265965960803074E-2</c:v>
                </c:pt>
                <c:pt idx="10528">
                  <c:v>-1.0262917188642961E-2</c:v>
                </c:pt>
                <c:pt idx="10529">
                  <c:v>-1.0280144583694119E-2</c:v>
                </c:pt>
                <c:pt idx="10530">
                  <c:v>-1.0263555169332058E-2</c:v>
                </c:pt>
                <c:pt idx="10531">
                  <c:v>-1.0299826024099026E-2</c:v>
                </c:pt>
                <c:pt idx="10532">
                  <c:v>-1.0272888006988544E-2</c:v>
                </c:pt>
                <c:pt idx="10533">
                  <c:v>-1.0275656702715861E-2</c:v>
                </c:pt>
                <c:pt idx="10534">
                  <c:v>-1.0274279697902003E-2</c:v>
                </c:pt>
                <c:pt idx="10535">
                  <c:v>-1.0296359829093805E-2</c:v>
                </c:pt>
                <c:pt idx="10536">
                  <c:v>-1.0314910648166821E-2</c:v>
                </c:pt>
                <c:pt idx="10537">
                  <c:v>-1.0318739363445522E-2</c:v>
                </c:pt>
                <c:pt idx="10538">
                  <c:v>-1.0315736219609602E-2</c:v>
                </c:pt>
                <c:pt idx="10539">
                  <c:v>-1.0351447295334036E-2</c:v>
                </c:pt>
                <c:pt idx="10540">
                  <c:v>-1.0352409297190966E-2</c:v>
                </c:pt>
                <c:pt idx="10541">
                  <c:v>-1.03461347103515E-2</c:v>
                </c:pt>
                <c:pt idx="10542">
                  <c:v>-1.034360128658361E-2</c:v>
                </c:pt>
                <c:pt idx="10543">
                  <c:v>-1.0354602869707992E-2</c:v>
                </c:pt>
                <c:pt idx="10544">
                  <c:v>-1.0343553995853164E-2</c:v>
                </c:pt>
                <c:pt idx="10545">
                  <c:v>-1.0390073314937852E-2</c:v>
                </c:pt>
                <c:pt idx="10546">
                  <c:v>-1.0380327441034157E-2</c:v>
                </c:pt>
                <c:pt idx="10547">
                  <c:v>-1.0375900196078805E-2</c:v>
                </c:pt>
                <c:pt idx="10548">
                  <c:v>-1.039520980301026E-2</c:v>
                </c:pt>
                <c:pt idx="10549">
                  <c:v>-1.0391448557218528E-2</c:v>
                </c:pt>
                <c:pt idx="10550">
                  <c:v>-1.0410112358597087E-2</c:v>
                </c:pt>
                <c:pt idx="10551">
                  <c:v>-1.039061401265385E-2</c:v>
                </c:pt>
                <c:pt idx="10552">
                  <c:v>-1.0372603711529226E-2</c:v>
                </c:pt>
                <c:pt idx="10553">
                  <c:v>-1.0402327647113727E-2</c:v>
                </c:pt>
                <c:pt idx="10554">
                  <c:v>-1.0409386765164069E-2</c:v>
                </c:pt>
                <c:pt idx="10555">
                  <c:v>-1.0395335235080159E-2</c:v>
                </c:pt>
                <c:pt idx="10556">
                  <c:v>-1.0412980754449526E-2</c:v>
                </c:pt>
                <c:pt idx="10557">
                  <c:v>-1.0421100336806955E-2</c:v>
                </c:pt>
                <c:pt idx="10558">
                  <c:v>-1.0408336716348405E-2</c:v>
                </c:pt>
                <c:pt idx="10559">
                  <c:v>-1.0415156088649629E-2</c:v>
                </c:pt>
                <c:pt idx="10560">
                  <c:v>-1.042814034096492E-2</c:v>
                </c:pt>
                <c:pt idx="10561">
                  <c:v>-1.0442516026014152E-2</c:v>
                </c:pt>
                <c:pt idx="10562">
                  <c:v>-1.0441176257860394E-2</c:v>
                </c:pt>
                <c:pt idx="10563">
                  <c:v>-1.0441158281211168E-2</c:v>
                </c:pt>
                <c:pt idx="10564">
                  <c:v>-1.045276125463343E-2</c:v>
                </c:pt>
                <c:pt idx="10565">
                  <c:v>-1.0423418435224638E-2</c:v>
                </c:pt>
                <c:pt idx="10566">
                  <c:v>-1.0434269127734706E-2</c:v>
                </c:pt>
                <c:pt idx="10567">
                  <c:v>-1.0417849584920695E-2</c:v>
                </c:pt>
                <c:pt idx="10568">
                  <c:v>-1.0430547439480312E-2</c:v>
                </c:pt>
                <c:pt idx="10569">
                  <c:v>-1.045197539643709E-2</c:v>
                </c:pt>
                <c:pt idx="10570">
                  <c:v>-1.0452456727749981E-2</c:v>
                </c:pt>
                <c:pt idx="10571">
                  <c:v>-1.0441685132659846E-2</c:v>
                </c:pt>
                <c:pt idx="10572">
                  <c:v>-1.0457352157363632E-2</c:v>
                </c:pt>
                <c:pt idx="10573">
                  <c:v>-1.0454765325360889E-2</c:v>
                </c:pt>
                <c:pt idx="10574">
                  <c:v>-1.0466541276397843E-2</c:v>
                </c:pt>
                <c:pt idx="10575">
                  <c:v>-1.0443092562910377E-2</c:v>
                </c:pt>
                <c:pt idx="10576">
                  <c:v>-1.0457764098385718E-2</c:v>
                </c:pt>
                <c:pt idx="10577">
                  <c:v>-1.0450299016340708E-2</c:v>
                </c:pt>
                <c:pt idx="10578">
                  <c:v>-1.0467331360662115E-2</c:v>
                </c:pt>
                <c:pt idx="10579">
                  <c:v>-1.0446346932029367E-2</c:v>
                </c:pt>
                <c:pt idx="10580">
                  <c:v>-1.0465760749209503E-2</c:v>
                </c:pt>
                <c:pt idx="10581">
                  <c:v>-1.0454507796403566E-2</c:v>
                </c:pt>
                <c:pt idx="10582">
                  <c:v>-1.0475027228166237E-2</c:v>
                </c:pt>
                <c:pt idx="10583">
                  <c:v>-1.0469073099235867E-2</c:v>
                </c:pt>
                <c:pt idx="10584">
                  <c:v>-1.0479419635214303E-2</c:v>
                </c:pt>
                <c:pt idx="10585">
                  <c:v>-1.0490426189518086E-2</c:v>
                </c:pt>
                <c:pt idx="10586">
                  <c:v>-1.0485169132347301E-2</c:v>
                </c:pt>
                <c:pt idx="10587">
                  <c:v>-1.0485680299384166E-2</c:v>
                </c:pt>
                <c:pt idx="10588">
                  <c:v>-1.0498656359620051E-2</c:v>
                </c:pt>
                <c:pt idx="10589">
                  <c:v>-1.0481086724690957E-2</c:v>
                </c:pt>
                <c:pt idx="10590">
                  <c:v>-1.051301345008275E-2</c:v>
                </c:pt>
                <c:pt idx="10591">
                  <c:v>-1.0495915267164825E-2</c:v>
                </c:pt>
                <c:pt idx="10592">
                  <c:v>-1.0500618768502898E-2</c:v>
                </c:pt>
                <c:pt idx="10593">
                  <c:v>-1.0511188501011119E-2</c:v>
                </c:pt>
                <c:pt idx="10594">
                  <c:v>-1.0516346528689425E-2</c:v>
                </c:pt>
                <c:pt idx="10595">
                  <c:v>-1.053532437200955E-2</c:v>
                </c:pt>
                <c:pt idx="10596">
                  <c:v>-1.0523069428485025E-2</c:v>
                </c:pt>
                <c:pt idx="10597">
                  <c:v>-1.0516809073713832E-2</c:v>
                </c:pt>
                <c:pt idx="10598">
                  <c:v>-1.0524878660723455E-2</c:v>
                </c:pt>
                <c:pt idx="10599">
                  <c:v>-1.0523683708066195E-2</c:v>
                </c:pt>
                <c:pt idx="10600">
                  <c:v>-1.0509959129671479E-2</c:v>
                </c:pt>
                <c:pt idx="10601">
                  <c:v>-1.0527675097077683E-2</c:v>
                </c:pt>
                <c:pt idx="10602">
                  <c:v>-1.0533449391263125E-2</c:v>
                </c:pt>
                <c:pt idx="10603">
                  <c:v>-1.0555149092469438E-2</c:v>
                </c:pt>
                <c:pt idx="10604">
                  <c:v>-1.0572157811950578E-2</c:v>
                </c:pt>
                <c:pt idx="10605">
                  <c:v>-1.0576470437720698E-2</c:v>
                </c:pt>
                <c:pt idx="10606">
                  <c:v>-1.0574111612673917E-2</c:v>
                </c:pt>
                <c:pt idx="10607">
                  <c:v>-1.0576365751896391E-2</c:v>
                </c:pt>
                <c:pt idx="10608">
                  <c:v>-1.0562981205391246E-2</c:v>
                </c:pt>
                <c:pt idx="10609">
                  <c:v>-1.0574364339786856E-2</c:v>
                </c:pt>
                <c:pt idx="10610">
                  <c:v>-1.0595611406006357E-2</c:v>
                </c:pt>
                <c:pt idx="10611">
                  <c:v>-1.0590451361702072E-2</c:v>
                </c:pt>
                <c:pt idx="10612">
                  <c:v>-1.0622248732790133E-2</c:v>
                </c:pt>
                <c:pt idx="10613">
                  <c:v>-1.0584918081553972E-2</c:v>
                </c:pt>
                <c:pt idx="10614">
                  <c:v>-1.0592047187851004E-2</c:v>
                </c:pt>
                <c:pt idx="10615">
                  <c:v>-1.0609988084174413E-2</c:v>
                </c:pt>
                <c:pt idx="10616">
                  <c:v>-1.0626337369950554E-2</c:v>
                </c:pt>
                <c:pt idx="10617">
                  <c:v>-1.0618559719617686E-2</c:v>
                </c:pt>
                <c:pt idx="10618">
                  <c:v>-1.0630700561861498E-2</c:v>
                </c:pt>
                <c:pt idx="10619">
                  <c:v>-1.0652659838984772E-2</c:v>
                </c:pt>
                <c:pt idx="10620">
                  <c:v>-1.062432244670785E-2</c:v>
                </c:pt>
                <c:pt idx="10621">
                  <c:v>-1.0629637365013291E-2</c:v>
                </c:pt>
                <c:pt idx="10622">
                  <c:v>-1.0641564926117444E-2</c:v>
                </c:pt>
                <c:pt idx="10623">
                  <c:v>-1.0625005478323095E-2</c:v>
                </c:pt>
                <c:pt idx="10624">
                  <c:v>-1.0641575528383056E-2</c:v>
                </c:pt>
                <c:pt idx="10625">
                  <c:v>-1.062958304576796E-2</c:v>
                </c:pt>
                <c:pt idx="10626">
                  <c:v>-1.0649117558970441E-2</c:v>
                </c:pt>
                <c:pt idx="10627">
                  <c:v>-1.06646384163853E-2</c:v>
                </c:pt>
                <c:pt idx="10628">
                  <c:v>-1.0643552432388079E-2</c:v>
                </c:pt>
                <c:pt idx="10629">
                  <c:v>-1.0644777487018024E-2</c:v>
                </c:pt>
                <c:pt idx="10630">
                  <c:v>-1.0661442330739792E-2</c:v>
                </c:pt>
                <c:pt idx="10631">
                  <c:v>-1.0657186489900737E-2</c:v>
                </c:pt>
                <c:pt idx="10632">
                  <c:v>-1.0654504556593759E-2</c:v>
                </c:pt>
                <c:pt idx="10633">
                  <c:v>-1.0664393228012934E-2</c:v>
                </c:pt>
                <c:pt idx="10634">
                  <c:v>-1.0663755180530405E-2</c:v>
                </c:pt>
                <c:pt idx="10635">
                  <c:v>-1.0659630539716011E-2</c:v>
                </c:pt>
                <c:pt idx="10636">
                  <c:v>-1.0666217829668713E-2</c:v>
                </c:pt>
                <c:pt idx="10637">
                  <c:v>-1.0657821625441663E-2</c:v>
                </c:pt>
                <c:pt idx="10638">
                  <c:v>-1.0655670218317164E-2</c:v>
                </c:pt>
                <c:pt idx="10639">
                  <c:v>-1.0682350236786431E-2</c:v>
                </c:pt>
                <c:pt idx="10640">
                  <c:v>-1.0679188878260784E-2</c:v>
                </c:pt>
                <c:pt idx="10641">
                  <c:v>-1.0679700192401401E-2</c:v>
                </c:pt>
                <c:pt idx="10642">
                  <c:v>-1.070424343422847E-2</c:v>
                </c:pt>
                <c:pt idx="10643">
                  <c:v>-1.0704847566034004E-2</c:v>
                </c:pt>
                <c:pt idx="10644">
                  <c:v>-1.0712268442887456E-2</c:v>
                </c:pt>
                <c:pt idx="10645">
                  <c:v>-1.0701699080520634E-2</c:v>
                </c:pt>
                <c:pt idx="10646">
                  <c:v>-1.0719148675473186E-2</c:v>
                </c:pt>
                <c:pt idx="10647">
                  <c:v>-1.0715992462892671E-2</c:v>
                </c:pt>
                <c:pt idx="10648">
                  <c:v>-1.0733253877948028E-2</c:v>
                </c:pt>
                <c:pt idx="10649">
                  <c:v>-1.0719632763422438E-2</c:v>
                </c:pt>
                <c:pt idx="10650">
                  <c:v>-1.070248622033027E-2</c:v>
                </c:pt>
                <c:pt idx="10651">
                  <c:v>-1.0732719966627793E-2</c:v>
                </c:pt>
                <c:pt idx="10652">
                  <c:v>-1.0722451351161431E-2</c:v>
                </c:pt>
                <c:pt idx="10653">
                  <c:v>-1.0727638654730356E-2</c:v>
                </c:pt>
                <c:pt idx="10654">
                  <c:v>-1.0740981208238864E-2</c:v>
                </c:pt>
                <c:pt idx="10655">
                  <c:v>-1.0731732991864931E-2</c:v>
                </c:pt>
                <c:pt idx="10656">
                  <c:v>-1.072885221746582E-2</c:v>
                </c:pt>
                <c:pt idx="10657">
                  <c:v>-1.0729366686781967E-2</c:v>
                </c:pt>
                <c:pt idx="10658">
                  <c:v>-1.0736120606004337E-2</c:v>
                </c:pt>
                <c:pt idx="10659">
                  <c:v>-1.0715528084916747E-2</c:v>
                </c:pt>
                <c:pt idx="10660">
                  <c:v>-1.0732008968703926E-2</c:v>
                </c:pt>
                <c:pt idx="10661">
                  <c:v>-1.074388330845649E-2</c:v>
                </c:pt>
                <c:pt idx="10662">
                  <c:v>-1.0747583426325723E-2</c:v>
                </c:pt>
                <c:pt idx="10663">
                  <c:v>-1.0767795057838673E-2</c:v>
                </c:pt>
                <c:pt idx="10664">
                  <c:v>-1.0747580257304134E-2</c:v>
                </c:pt>
                <c:pt idx="10665">
                  <c:v>-1.0741329424752519E-2</c:v>
                </c:pt>
                <c:pt idx="10666">
                  <c:v>-1.0757169974648128E-2</c:v>
                </c:pt>
                <c:pt idx="10667">
                  <c:v>-1.0764990867079096E-2</c:v>
                </c:pt>
                <c:pt idx="10668">
                  <c:v>-1.077685211231243E-2</c:v>
                </c:pt>
                <c:pt idx="10669">
                  <c:v>-1.0775369798625405E-2</c:v>
                </c:pt>
                <c:pt idx="10670">
                  <c:v>-1.0786313437285085E-2</c:v>
                </c:pt>
                <c:pt idx="10671">
                  <c:v>-1.0787683428837781E-2</c:v>
                </c:pt>
                <c:pt idx="10672">
                  <c:v>-1.0799646281116033E-2</c:v>
                </c:pt>
                <c:pt idx="10673">
                  <c:v>-1.0805477947795001E-2</c:v>
                </c:pt>
                <c:pt idx="10674">
                  <c:v>-1.0803152442254559E-2</c:v>
                </c:pt>
                <c:pt idx="10675">
                  <c:v>-1.0823144930203525E-2</c:v>
                </c:pt>
                <c:pt idx="10676">
                  <c:v>-1.0823981395802824E-2</c:v>
                </c:pt>
                <c:pt idx="10677">
                  <c:v>-1.0851961341046958E-2</c:v>
                </c:pt>
                <c:pt idx="10678">
                  <c:v>-1.0861592244994037E-2</c:v>
                </c:pt>
                <c:pt idx="10679">
                  <c:v>-1.0856068320571632E-2</c:v>
                </c:pt>
                <c:pt idx="10680">
                  <c:v>-1.0851149749157124E-2</c:v>
                </c:pt>
                <c:pt idx="10681">
                  <c:v>-1.0856299109991535E-2</c:v>
                </c:pt>
                <c:pt idx="10682">
                  <c:v>-1.0869618429596273E-2</c:v>
                </c:pt>
                <c:pt idx="10683">
                  <c:v>-1.0861698950989696E-2</c:v>
                </c:pt>
                <c:pt idx="10684">
                  <c:v>-1.086510481974369E-2</c:v>
                </c:pt>
                <c:pt idx="10685">
                  <c:v>-1.0875224458779672E-2</c:v>
                </c:pt>
                <c:pt idx="10686">
                  <c:v>-1.0870555121817893E-2</c:v>
                </c:pt>
                <c:pt idx="10687">
                  <c:v>-1.0850254944636836E-2</c:v>
                </c:pt>
                <c:pt idx="10688">
                  <c:v>-1.0858765767609892E-2</c:v>
                </c:pt>
                <c:pt idx="10689">
                  <c:v>-1.087702462239617E-2</c:v>
                </c:pt>
                <c:pt idx="10690">
                  <c:v>-1.0876103644329347E-2</c:v>
                </c:pt>
                <c:pt idx="10691">
                  <c:v>-1.0876544604725223E-2</c:v>
                </c:pt>
                <c:pt idx="10692">
                  <c:v>-1.0881689630354727E-2</c:v>
                </c:pt>
                <c:pt idx="10693">
                  <c:v>-1.0882944580665837E-2</c:v>
                </c:pt>
                <c:pt idx="10694">
                  <c:v>-1.087105550877133E-2</c:v>
                </c:pt>
                <c:pt idx="10695">
                  <c:v>-1.0891267912831739E-2</c:v>
                </c:pt>
                <c:pt idx="10696">
                  <c:v>-1.0905294216278562E-2</c:v>
                </c:pt>
                <c:pt idx="10697">
                  <c:v>-1.0869117695730049E-2</c:v>
                </c:pt>
                <c:pt idx="10698">
                  <c:v>-1.0882943133760262E-2</c:v>
                </c:pt>
                <c:pt idx="10699">
                  <c:v>-1.086104347097485E-2</c:v>
                </c:pt>
                <c:pt idx="10700">
                  <c:v>-1.0893295701191808E-2</c:v>
                </c:pt>
                <c:pt idx="10701">
                  <c:v>-1.0884103981658733E-2</c:v>
                </c:pt>
                <c:pt idx="10702">
                  <c:v>-1.0903264656044586E-2</c:v>
                </c:pt>
                <c:pt idx="10703">
                  <c:v>-1.089930236635564E-2</c:v>
                </c:pt>
                <c:pt idx="10704">
                  <c:v>-1.0917100128615562E-2</c:v>
                </c:pt>
                <c:pt idx="10705">
                  <c:v>-1.0892424327636933E-2</c:v>
                </c:pt>
                <c:pt idx="10706">
                  <c:v>-1.0923323384411151E-2</c:v>
                </c:pt>
                <c:pt idx="10707">
                  <c:v>-1.0936324652659335E-2</c:v>
                </c:pt>
                <c:pt idx="10708">
                  <c:v>-1.0939248651100471E-2</c:v>
                </c:pt>
                <c:pt idx="10709">
                  <c:v>-1.094869370891855E-2</c:v>
                </c:pt>
                <c:pt idx="10710">
                  <c:v>-1.0960311148474046E-2</c:v>
                </c:pt>
                <c:pt idx="10711">
                  <c:v>-1.0957827239362413E-2</c:v>
                </c:pt>
                <c:pt idx="10712">
                  <c:v>-1.0959324419462997E-2</c:v>
                </c:pt>
                <c:pt idx="10713">
                  <c:v>-1.0968895077158477E-2</c:v>
                </c:pt>
                <c:pt idx="10714">
                  <c:v>-1.0963302934506996E-2</c:v>
                </c:pt>
                <c:pt idx="10715">
                  <c:v>-1.09658958890952E-2</c:v>
                </c:pt>
                <c:pt idx="10716">
                  <c:v>-1.0964796802371961E-2</c:v>
                </c:pt>
                <c:pt idx="10717">
                  <c:v>-1.097049045310051E-2</c:v>
                </c:pt>
                <c:pt idx="10718">
                  <c:v>-1.0980727102910575E-2</c:v>
                </c:pt>
                <c:pt idx="10719">
                  <c:v>-1.0991174918445003E-2</c:v>
                </c:pt>
                <c:pt idx="10720">
                  <c:v>-1.0987819691094896E-2</c:v>
                </c:pt>
                <c:pt idx="10721">
                  <c:v>-1.0982428648008812E-2</c:v>
                </c:pt>
                <c:pt idx="10722">
                  <c:v>-1.0979615484677718E-2</c:v>
                </c:pt>
                <c:pt idx="10723">
                  <c:v>-1.0985955262755078E-2</c:v>
                </c:pt>
                <c:pt idx="10724">
                  <c:v>-1.0973253194611758E-2</c:v>
                </c:pt>
                <c:pt idx="10725">
                  <c:v>-1.0951745968885136E-2</c:v>
                </c:pt>
                <c:pt idx="10726">
                  <c:v>-1.0968388571044273E-2</c:v>
                </c:pt>
                <c:pt idx="10727">
                  <c:v>-1.0979060390438375E-2</c:v>
                </c:pt>
                <c:pt idx="10728">
                  <c:v>-1.0991015355970284E-2</c:v>
                </c:pt>
                <c:pt idx="10729">
                  <c:v>-1.0965849312868625E-2</c:v>
                </c:pt>
                <c:pt idx="10730">
                  <c:v>-1.0967779911374894E-2</c:v>
                </c:pt>
                <c:pt idx="10731">
                  <c:v>-1.0992813592359763E-2</c:v>
                </c:pt>
                <c:pt idx="10732">
                  <c:v>-1.099553225951258E-2</c:v>
                </c:pt>
                <c:pt idx="10733">
                  <c:v>-1.1001240341877321E-2</c:v>
                </c:pt>
                <c:pt idx="10734">
                  <c:v>-1.1014481484536773E-2</c:v>
                </c:pt>
                <c:pt idx="10735">
                  <c:v>-1.0998003603185461E-2</c:v>
                </c:pt>
                <c:pt idx="10736">
                  <c:v>-1.0992426475840509E-2</c:v>
                </c:pt>
                <c:pt idx="10737">
                  <c:v>-1.0986149271005757E-2</c:v>
                </c:pt>
                <c:pt idx="10738">
                  <c:v>-1.099697098324081E-2</c:v>
                </c:pt>
                <c:pt idx="10739">
                  <c:v>-1.1020896645163399E-2</c:v>
                </c:pt>
                <c:pt idx="10740">
                  <c:v>-1.101362091744237E-2</c:v>
                </c:pt>
                <c:pt idx="10741">
                  <c:v>-1.1020462618269221E-2</c:v>
                </c:pt>
                <c:pt idx="10742">
                  <c:v>-1.1005132783310721E-2</c:v>
                </c:pt>
                <c:pt idx="10743">
                  <c:v>-1.1036303958089091E-2</c:v>
                </c:pt>
                <c:pt idx="10744">
                  <c:v>-1.1028379296869529E-2</c:v>
                </c:pt>
                <c:pt idx="10745">
                  <c:v>-1.1025919237189579E-2</c:v>
                </c:pt>
                <c:pt idx="10746">
                  <c:v>-1.1042591606772373E-2</c:v>
                </c:pt>
                <c:pt idx="10747">
                  <c:v>-1.1040047883519514E-2</c:v>
                </c:pt>
                <c:pt idx="10748">
                  <c:v>-1.1038211758927951E-2</c:v>
                </c:pt>
                <c:pt idx="10749">
                  <c:v>-1.1049488310297518E-2</c:v>
                </c:pt>
                <c:pt idx="10750">
                  <c:v>-1.1054029541145014E-2</c:v>
                </c:pt>
                <c:pt idx="10751">
                  <c:v>-1.1045636953834762E-2</c:v>
                </c:pt>
                <c:pt idx="10752">
                  <c:v>-1.1070573150819298E-2</c:v>
                </c:pt>
                <c:pt idx="10753">
                  <c:v>-1.1096643603188771E-2</c:v>
                </c:pt>
                <c:pt idx="10754">
                  <c:v>-1.1072186614026461E-2</c:v>
                </c:pt>
                <c:pt idx="10755">
                  <c:v>-1.1078873582446101E-2</c:v>
                </c:pt>
                <c:pt idx="10756">
                  <c:v>-1.1068543990978095E-2</c:v>
                </c:pt>
                <c:pt idx="10757">
                  <c:v>-1.1078331139139579E-2</c:v>
                </c:pt>
                <c:pt idx="10758">
                  <c:v>-1.1087820478908311E-2</c:v>
                </c:pt>
                <c:pt idx="10759">
                  <c:v>-1.1090972438046567E-2</c:v>
                </c:pt>
                <c:pt idx="10760">
                  <c:v>-1.1078057475650445E-2</c:v>
                </c:pt>
                <c:pt idx="10761">
                  <c:v>-1.1089168333721353E-2</c:v>
                </c:pt>
                <c:pt idx="10762">
                  <c:v>-1.1077650360678114E-2</c:v>
                </c:pt>
                <c:pt idx="10763">
                  <c:v>-1.1099768339095742E-2</c:v>
                </c:pt>
                <c:pt idx="10764">
                  <c:v>-1.1063649401185191E-2</c:v>
                </c:pt>
                <c:pt idx="10765">
                  <c:v>-1.1049310723042978E-2</c:v>
                </c:pt>
                <c:pt idx="10766">
                  <c:v>-1.1062463628240697E-2</c:v>
                </c:pt>
                <c:pt idx="10767">
                  <c:v>-1.1059736782408344E-2</c:v>
                </c:pt>
                <c:pt idx="10768">
                  <c:v>-1.1040865468864616E-2</c:v>
                </c:pt>
                <c:pt idx="10769">
                  <c:v>-1.104001963593613E-2</c:v>
                </c:pt>
                <c:pt idx="10770">
                  <c:v>-1.1053306846656818E-2</c:v>
                </c:pt>
                <c:pt idx="10771">
                  <c:v>-1.1080847706255408E-2</c:v>
                </c:pt>
                <c:pt idx="10772">
                  <c:v>-1.1071236573983524E-2</c:v>
                </c:pt>
                <c:pt idx="10773">
                  <c:v>-1.1081624226066185E-2</c:v>
                </c:pt>
                <c:pt idx="10774">
                  <c:v>-1.1076084339301054E-2</c:v>
                </c:pt>
                <c:pt idx="10775">
                  <c:v>-1.1080906390606621E-2</c:v>
                </c:pt>
                <c:pt idx="10776">
                  <c:v>-1.1083125122248216E-2</c:v>
                </c:pt>
                <c:pt idx="10777">
                  <c:v>-1.1082244984263587E-2</c:v>
                </c:pt>
                <c:pt idx="10778">
                  <c:v>-1.1089866704716731E-2</c:v>
                </c:pt>
                <c:pt idx="10779">
                  <c:v>-1.1073214855674664E-2</c:v>
                </c:pt>
                <c:pt idx="10780">
                  <c:v>-1.1077056367795421E-2</c:v>
                </c:pt>
                <c:pt idx="10781">
                  <c:v>-1.1091814820418204E-2</c:v>
                </c:pt>
                <c:pt idx="10782">
                  <c:v>-1.1092149422074279E-2</c:v>
                </c:pt>
                <c:pt idx="10783">
                  <c:v>-1.109381286066264E-2</c:v>
                </c:pt>
                <c:pt idx="10784">
                  <c:v>-1.1085929882240246E-2</c:v>
                </c:pt>
                <c:pt idx="10785">
                  <c:v>-1.1096733887774775E-2</c:v>
                </c:pt>
                <c:pt idx="10786">
                  <c:v>-1.1100098841705638E-2</c:v>
                </c:pt>
                <c:pt idx="10787">
                  <c:v>-1.1091759157748177E-2</c:v>
                </c:pt>
                <c:pt idx="10788">
                  <c:v>-1.1121370029356268E-2</c:v>
                </c:pt>
                <c:pt idx="10789">
                  <c:v>-1.1100638756557346E-2</c:v>
                </c:pt>
                <c:pt idx="10790">
                  <c:v>-1.1114781331472912E-2</c:v>
                </c:pt>
                <c:pt idx="10791">
                  <c:v>-1.1126858452383533E-2</c:v>
                </c:pt>
                <c:pt idx="10792">
                  <c:v>-1.1128366489196177E-2</c:v>
                </c:pt>
                <c:pt idx="10793">
                  <c:v>-1.110863016471589E-2</c:v>
                </c:pt>
                <c:pt idx="10794">
                  <c:v>-1.1109232023211783E-2</c:v>
                </c:pt>
                <c:pt idx="10795">
                  <c:v>-1.1118245811354899E-2</c:v>
                </c:pt>
                <c:pt idx="10796">
                  <c:v>-1.1129434042530237E-2</c:v>
                </c:pt>
                <c:pt idx="10797">
                  <c:v>-1.1131480894826525E-2</c:v>
                </c:pt>
                <c:pt idx="10798">
                  <c:v>-1.1134831059885731E-2</c:v>
                </c:pt>
                <c:pt idx="10799">
                  <c:v>-1.112394070817453E-2</c:v>
                </c:pt>
                <c:pt idx="10800">
                  <c:v>-1.1118838637573734E-2</c:v>
                </c:pt>
                <c:pt idx="10801">
                  <c:v>-1.1148667089067778E-2</c:v>
                </c:pt>
                <c:pt idx="10802">
                  <c:v>-1.1147375427955237E-2</c:v>
                </c:pt>
                <c:pt idx="10803">
                  <c:v>-1.1155802486257613E-2</c:v>
                </c:pt>
                <c:pt idx="10804">
                  <c:v>-1.1156816094433732E-2</c:v>
                </c:pt>
                <c:pt idx="10805">
                  <c:v>-1.1160044050548584E-2</c:v>
                </c:pt>
                <c:pt idx="10806">
                  <c:v>-1.1158435218234173E-2</c:v>
                </c:pt>
                <c:pt idx="10807">
                  <c:v>-1.1179236362269066E-2</c:v>
                </c:pt>
                <c:pt idx="10808">
                  <c:v>-1.1163483620540553E-2</c:v>
                </c:pt>
                <c:pt idx="10809">
                  <c:v>-1.1171831309981206E-2</c:v>
                </c:pt>
                <c:pt idx="10810">
                  <c:v>-1.1181578364861713E-2</c:v>
                </c:pt>
                <c:pt idx="10811">
                  <c:v>-1.1196144943847408E-2</c:v>
                </c:pt>
                <c:pt idx="10812">
                  <c:v>-1.1205177901843054E-2</c:v>
                </c:pt>
                <c:pt idx="10813">
                  <c:v>-1.1185588759144974E-2</c:v>
                </c:pt>
                <c:pt idx="10814">
                  <c:v>-1.1194556781129208E-2</c:v>
                </c:pt>
                <c:pt idx="10815">
                  <c:v>-1.1184637729017283E-2</c:v>
                </c:pt>
                <c:pt idx="10816">
                  <c:v>-1.1179398104052468E-2</c:v>
                </c:pt>
                <c:pt idx="10817">
                  <c:v>-1.1210967700175522E-2</c:v>
                </c:pt>
                <c:pt idx="10818">
                  <c:v>-1.1219490816261281E-2</c:v>
                </c:pt>
                <c:pt idx="10819">
                  <c:v>-1.1190446087228372E-2</c:v>
                </c:pt>
                <c:pt idx="10820">
                  <c:v>-1.1202571376666448E-2</c:v>
                </c:pt>
                <c:pt idx="10821">
                  <c:v>-1.1213519299417949E-2</c:v>
                </c:pt>
                <c:pt idx="10822">
                  <c:v>-1.1214337894295455E-2</c:v>
                </c:pt>
                <c:pt idx="10823">
                  <c:v>-1.1224763904006329E-2</c:v>
                </c:pt>
                <c:pt idx="10824">
                  <c:v>-1.1213553255610399E-2</c:v>
                </c:pt>
                <c:pt idx="10825">
                  <c:v>-1.1208498630407912E-2</c:v>
                </c:pt>
                <c:pt idx="10826">
                  <c:v>-1.1189130822314656E-2</c:v>
                </c:pt>
                <c:pt idx="10827">
                  <c:v>-1.1221110112877431E-2</c:v>
                </c:pt>
                <c:pt idx="10828">
                  <c:v>-1.1192172063082272E-2</c:v>
                </c:pt>
                <c:pt idx="10829">
                  <c:v>-1.1190502336266605E-2</c:v>
                </c:pt>
                <c:pt idx="10830">
                  <c:v>-1.1187319712415045E-2</c:v>
                </c:pt>
                <c:pt idx="10831">
                  <c:v>-1.1221829688729533E-2</c:v>
                </c:pt>
                <c:pt idx="10832">
                  <c:v>-1.1237434905376396E-2</c:v>
                </c:pt>
                <c:pt idx="10833">
                  <c:v>-1.1230131950498977E-2</c:v>
                </c:pt>
                <c:pt idx="10834">
                  <c:v>-1.1220662758955521E-2</c:v>
                </c:pt>
                <c:pt idx="10835">
                  <c:v>-1.1232806295252001E-2</c:v>
                </c:pt>
                <c:pt idx="10836">
                  <c:v>-1.124403612605695E-2</c:v>
                </c:pt>
                <c:pt idx="10837">
                  <c:v>-1.1232484303321705E-2</c:v>
                </c:pt>
                <c:pt idx="10838">
                  <c:v>-1.1223390556018275E-2</c:v>
                </c:pt>
                <c:pt idx="10839">
                  <c:v>-1.1234957941267772E-2</c:v>
                </c:pt>
                <c:pt idx="10840">
                  <c:v>-1.124360303499689E-2</c:v>
                </c:pt>
                <c:pt idx="10841">
                  <c:v>-1.125270825917382E-2</c:v>
                </c:pt>
                <c:pt idx="10842">
                  <c:v>-1.123983719425743E-2</c:v>
                </c:pt>
                <c:pt idx="10843">
                  <c:v>-1.1252975728332554E-2</c:v>
                </c:pt>
                <c:pt idx="10844">
                  <c:v>-1.124767948969934E-2</c:v>
                </c:pt>
                <c:pt idx="10845">
                  <c:v>-1.1271903728931588E-2</c:v>
                </c:pt>
                <c:pt idx="10846">
                  <c:v>-1.1253398359235495E-2</c:v>
                </c:pt>
                <c:pt idx="10847">
                  <c:v>-1.1270892937521086E-2</c:v>
                </c:pt>
                <c:pt idx="10848">
                  <c:v>-1.1281622825058442E-2</c:v>
                </c:pt>
                <c:pt idx="10849">
                  <c:v>-1.1280163731340574E-2</c:v>
                </c:pt>
                <c:pt idx="10850">
                  <c:v>-1.128056500721524E-2</c:v>
                </c:pt>
                <c:pt idx="10851">
                  <c:v>-1.1291502409553638E-2</c:v>
                </c:pt>
                <c:pt idx="10852">
                  <c:v>-1.1305137539610308E-2</c:v>
                </c:pt>
                <c:pt idx="10853">
                  <c:v>-1.1311580832004843E-2</c:v>
                </c:pt>
                <c:pt idx="10854">
                  <c:v>-1.1295798587310448E-2</c:v>
                </c:pt>
                <c:pt idx="10855">
                  <c:v>-1.1293299466411114E-2</c:v>
                </c:pt>
                <c:pt idx="10856">
                  <c:v>-1.1288999923384635E-2</c:v>
                </c:pt>
                <c:pt idx="10857">
                  <c:v>-1.1303723633746795E-2</c:v>
                </c:pt>
                <c:pt idx="10858">
                  <c:v>-1.1310874559292085E-2</c:v>
                </c:pt>
                <c:pt idx="10859">
                  <c:v>-1.1326558468989471E-2</c:v>
                </c:pt>
                <c:pt idx="10860">
                  <c:v>-1.1333402913226931E-2</c:v>
                </c:pt>
                <c:pt idx="10861">
                  <c:v>-1.1326148050203691E-2</c:v>
                </c:pt>
                <c:pt idx="10862">
                  <c:v>-1.1334635443031605E-2</c:v>
                </c:pt>
                <c:pt idx="10863">
                  <c:v>-1.1349475184617132E-2</c:v>
                </c:pt>
                <c:pt idx="10864">
                  <c:v>-1.1352750340311414E-2</c:v>
                </c:pt>
                <c:pt idx="10865">
                  <c:v>-1.1346254690325219E-2</c:v>
                </c:pt>
                <c:pt idx="10866">
                  <c:v>-1.1333735151546096E-2</c:v>
                </c:pt>
                <c:pt idx="10867">
                  <c:v>-1.1345485632153715E-2</c:v>
                </c:pt>
                <c:pt idx="10868">
                  <c:v>-1.1347424263903732E-2</c:v>
                </c:pt>
                <c:pt idx="10869">
                  <c:v>-1.1338296690670088E-2</c:v>
                </c:pt>
                <c:pt idx="10870">
                  <c:v>-1.1353362626376514E-2</c:v>
                </c:pt>
                <c:pt idx="10871">
                  <c:v>-1.1363381894690501E-2</c:v>
                </c:pt>
                <c:pt idx="10872">
                  <c:v>-1.1361961543512706E-2</c:v>
                </c:pt>
                <c:pt idx="10873">
                  <c:v>-1.1376476203456783E-2</c:v>
                </c:pt>
                <c:pt idx="10874">
                  <c:v>-1.1375834317660313E-2</c:v>
                </c:pt>
                <c:pt idx="10875">
                  <c:v>-1.1368623104346082E-2</c:v>
                </c:pt>
                <c:pt idx="10876">
                  <c:v>-1.13645293772164E-2</c:v>
                </c:pt>
                <c:pt idx="10877">
                  <c:v>-1.1372797156817108E-2</c:v>
                </c:pt>
                <c:pt idx="10878">
                  <c:v>-1.1386161226831698E-2</c:v>
                </c:pt>
                <c:pt idx="10879">
                  <c:v>-1.1394474386190203E-2</c:v>
                </c:pt>
                <c:pt idx="10880">
                  <c:v>-1.1386158896469887E-2</c:v>
                </c:pt>
                <c:pt idx="10881">
                  <c:v>-1.1368473483647005E-2</c:v>
                </c:pt>
                <c:pt idx="10882">
                  <c:v>-1.1374831781248053E-2</c:v>
                </c:pt>
                <c:pt idx="10883">
                  <c:v>-1.1393722045066987E-2</c:v>
                </c:pt>
                <c:pt idx="10884">
                  <c:v>-1.136895086677488E-2</c:v>
                </c:pt>
                <c:pt idx="10885">
                  <c:v>-1.1387232083335598E-2</c:v>
                </c:pt>
                <c:pt idx="10886">
                  <c:v>-1.1384435005153187E-2</c:v>
                </c:pt>
                <c:pt idx="10887">
                  <c:v>-1.1385303240359895E-2</c:v>
                </c:pt>
                <c:pt idx="10888">
                  <c:v>-1.1373446465248762E-2</c:v>
                </c:pt>
                <c:pt idx="10889">
                  <c:v>-1.1394132402773878E-2</c:v>
                </c:pt>
                <c:pt idx="10890">
                  <c:v>-1.1392150873837643E-2</c:v>
                </c:pt>
                <c:pt idx="10891">
                  <c:v>-1.1401213071225488E-2</c:v>
                </c:pt>
                <c:pt idx="10892">
                  <c:v>-1.1399736639855116E-2</c:v>
                </c:pt>
                <c:pt idx="10893">
                  <c:v>-1.1394293327977003E-2</c:v>
                </c:pt>
                <c:pt idx="10894">
                  <c:v>-1.1389751354227205E-2</c:v>
                </c:pt>
                <c:pt idx="10895">
                  <c:v>-1.1389353312508657E-2</c:v>
                </c:pt>
                <c:pt idx="10896">
                  <c:v>-1.1386851737442895E-2</c:v>
                </c:pt>
                <c:pt idx="10897">
                  <c:v>-1.1397140096502419E-2</c:v>
                </c:pt>
                <c:pt idx="10898">
                  <c:v>-1.1401489742679554E-2</c:v>
                </c:pt>
                <c:pt idx="10899">
                  <c:v>-1.1394157147429184E-2</c:v>
                </c:pt>
                <c:pt idx="10900">
                  <c:v>-1.1410166107541255E-2</c:v>
                </c:pt>
                <c:pt idx="10901">
                  <c:v>-1.1398010141191106E-2</c:v>
                </c:pt>
                <c:pt idx="10902">
                  <c:v>-1.1423066183983985E-2</c:v>
                </c:pt>
                <c:pt idx="10903">
                  <c:v>-1.1418510316914352E-2</c:v>
                </c:pt>
                <c:pt idx="10904">
                  <c:v>-1.1420516291429726E-2</c:v>
                </c:pt>
                <c:pt idx="10905">
                  <c:v>-1.1432717961554465E-2</c:v>
                </c:pt>
                <c:pt idx="10906">
                  <c:v>-1.1425528900086581E-2</c:v>
                </c:pt>
                <c:pt idx="10907">
                  <c:v>-1.1427598245318136E-2</c:v>
                </c:pt>
                <c:pt idx="10908">
                  <c:v>-1.1431472947897802E-2</c:v>
                </c:pt>
                <c:pt idx="10909">
                  <c:v>-1.1415488500794702E-2</c:v>
                </c:pt>
                <c:pt idx="10910">
                  <c:v>-1.1440354794742279E-2</c:v>
                </c:pt>
                <c:pt idx="10911">
                  <c:v>-1.1452590715541076E-2</c:v>
                </c:pt>
                <c:pt idx="10912">
                  <c:v>-1.14445165208486E-2</c:v>
                </c:pt>
                <c:pt idx="10913">
                  <c:v>-1.1442346666699686E-2</c:v>
                </c:pt>
                <c:pt idx="10914">
                  <c:v>-1.1449704759871284E-2</c:v>
                </c:pt>
                <c:pt idx="10915">
                  <c:v>-1.1467617632847989E-2</c:v>
                </c:pt>
                <c:pt idx="10916">
                  <c:v>-1.1480056380647309E-2</c:v>
                </c:pt>
                <c:pt idx="10917">
                  <c:v>-1.145140078903876E-2</c:v>
                </c:pt>
                <c:pt idx="10918">
                  <c:v>-1.1456276635005902E-2</c:v>
                </c:pt>
                <c:pt idx="10919">
                  <c:v>-1.1449897683935027E-2</c:v>
                </c:pt>
                <c:pt idx="10920">
                  <c:v>-1.1473203279730134E-2</c:v>
                </c:pt>
                <c:pt idx="10921">
                  <c:v>-1.1460197317371915E-2</c:v>
                </c:pt>
                <c:pt idx="10922">
                  <c:v>-1.1473990178463591E-2</c:v>
                </c:pt>
                <c:pt idx="10923">
                  <c:v>-1.1475267091225223E-2</c:v>
                </c:pt>
                <c:pt idx="10924">
                  <c:v>-1.1472594939015247E-2</c:v>
                </c:pt>
                <c:pt idx="10925">
                  <c:v>-1.148408671379806E-2</c:v>
                </c:pt>
                <c:pt idx="10926">
                  <c:v>-1.1483661045894534E-2</c:v>
                </c:pt>
                <c:pt idx="10927">
                  <c:v>-1.1465323601841904E-2</c:v>
                </c:pt>
                <c:pt idx="10928">
                  <c:v>-1.1486935285668411E-2</c:v>
                </c:pt>
                <c:pt idx="10929">
                  <c:v>-1.1496929049559922E-2</c:v>
                </c:pt>
                <c:pt idx="10930">
                  <c:v>-1.148642007002385E-2</c:v>
                </c:pt>
                <c:pt idx="10931">
                  <c:v>-1.1509818749135842E-2</c:v>
                </c:pt>
                <c:pt idx="10932">
                  <c:v>-1.1516791663995931E-2</c:v>
                </c:pt>
                <c:pt idx="10933">
                  <c:v>-1.1519659500299232E-2</c:v>
                </c:pt>
                <c:pt idx="10934">
                  <c:v>-1.153860382357513E-2</c:v>
                </c:pt>
                <c:pt idx="10935">
                  <c:v>-1.1517311659312399E-2</c:v>
                </c:pt>
                <c:pt idx="10936">
                  <c:v>-1.1518690889697357E-2</c:v>
                </c:pt>
                <c:pt idx="10937">
                  <c:v>-1.1517467730301312E-2</c:v>
                </c:pt>
                <c:pt idx="10938">
                  <c:v>-1.1482602029196511E-2</c:v>
                </c:pt>
                <c:pt idx="10939">
                  <c:v>-1.1496081317853875E-2</c:v>
                </c:pt>
                <c:pt idx="10940">
                  <c:v>-1.1518224946141478E-2</c:v>
                </c:pt>
                <c:pt idx="10941">
                  <c:v>-1.1521172302257677E-2</c:v>
                </c:pt>
                <c:pt idx="10942">
                  <c:v>-1.1516449056917054E-2</c:v>
                </c:pt>
                <c:pt idx="10943">
                  <c:v>-1.1520403079303862E-2</c:v>
                </c:pt>
                <c:pt idx="10944">
                  <c:v>-1.1506780518431429E-2</c:v>
                </c:pt>
                <c:pt idx="10945">
                  <c:v>-1.15160256436141E-2</c:v>
                </c:pt>
                <c:pt idx="10946">
                  <c:v>-1.1519679034860753E-2</c:v>
                </c:pt>
                <c:pt idx="10947">
                  <c:v>-1.1527206277484384E-2</c:v>
                </c:pt>
                <c:pt idx="10948">
                  <c:v>-1.1537254659381746E-2</c:v>
                </c:pt>
                <c:pt idx="10949">
                  <c:v>-1.1507275935710793E-2</c:v>
                </c:pt>
                <c:pt idx="10950">
                  <c:v>-1.1514251881255154E-2</c:v>
                </c:pt>
                <c:pt idx="10951">
                  <c:v>-1.1513622662725881E-2</c:v>
                </c:pt>
                <c:pt idx="10952">
                  <c:v>-1.1529188356732854E-2</c:v>
                </c:pt>
                <c:pt idx="10953">
                  <c:v>-1.1532237434585145E-2</c:v>
                </c:pt>
                <c:pt idx="10954">
                  <c:v>-1.1540762413362748E-2</c:v>
                </c:pt>
                <c:pt idx="10955">
                  <c:v>-1.1541770267811217E-2</c:v>
                </c:pt>
                <c:pt idx="10956">
                  <c:v>-1.1552893042486872E-2</c:v>
                </c:pt>
                <c:pt idx="10957">
                  <c:v>-1.1548759264580072E-2</c:v>
                </c:pt>
                <c:pt idx="10958">
                  <c:v>-1.1546958048315495E-2</c:v>
                </c:pt>
                <c:pt idx="10959">
                  <c:v>-1.1551151933539235E-2</c:v>
                </c:pt>
                <c:pt idx="10960">
                  <c:v>-1.1582155843047235E-2</c:v>
                </c:pt>
                <c:pt idx="10961">
                  <c:v>-1.1574095947969494E-2</c:v>
                </c:pt>
                <c:pt idx="10962">
                  <c:v>-1.1556667107018567E-2</c:v>
                </c:pt>
                <c:pt idx="10963">
                  <c:v>-1.1535033093140063E-2</c:v>
                </c:pt>
                <c:pt idx="10964">
                  <c:v>-1.154414632337674E-2</c:v>
                </c:pt>
                <c:pt idx="10965">
                  <c:v>-1.1555610933159231E-2</c:v>
                </c:pt>
                <c:pt idx="10966">
                  <c:v>-1.154747090902067E-2</c:v>
                </c:pt>
                <c:pt idx="10967">
                  <c:v>-1.1544662197831117E-2</c:v>
                </c:pt>
                <c:pt idx="10968">
                  <c:v>-1.1540872595364586E-2</c:v>
                </c:pt>
                <c:pt idx="10969">
                  <c:v>-1.1541851733966192E-2</c:v>
                </c:pt>
                <c:pt idx="10970">
                  <c:v>-1.1541566811235181E-2</c:v>
                </c:pt>
                <c:pt idx="10971">
                  <c:v>-1.1536212174318241E-2</c:v>
                </c:pt>
                <c:pt idx="10972">
                  <c:v>-1.1529466734791497E-2</c:v>
                </c:pt>
                <c:pt idx="10973">
                  <c:v>-1.1546062914959965E-2</c:v>
                </c:pt>
                <c:pt idx="10974">
                  <c:v>-1.1537613281473728E-2</c:v>
                </c:pt>
                <c:pt idx="10975">
                  <c:v>-1.1552174539340876E-2</c:v>
                </c:pt>
                <c:pt idx="10976">
                  <c:v>-1.1566899273651524E-2</c:v>
                </c:pt>
                <c:pt idx="10977">
                  <c:v>-1.155678091946471E-2</c:v>
                </c:pt>
                <c:pt idx="10978">
                  <c:v>-1.1566536493061146E-2</c:v>
                </c:pt>
                <c:pt idx="10979">
                  <c:v>-1.1574739120040062E-2</c:v>
                </c:pt>
                <c:pt idx="10980">
                  <c:v>-1.1590338793031811E-2</c:v>
                </c:pt>
                <c:pt idx="10981">
                  <c:v>-1.1580510892400522E-2</c:v>
                </c:pt>
                <c:pt idx="10982">
                  <c:v>-1.1576298276051588E-2</c:v>
                </c:pt>
                <c:pt idx="10983">
                  <c:v>-1.1579309455116061E-2</c:v>
                </c:pt>
                <c:pt idx="10984">
                  <c:v>-1.1601859686868847E-2</c:v>
                </c:pt>
                <c:pt idx="10985">
                  <c:v>-1.1596934547591304E-2</c:v>
                </c:pt>
                <c:pt idx="10986">
                  <c:v>-1.1583469574103653E-2</c:v>
                </c:pt>
                <c:pt idx="10987">
                  <c:v>-1.1591099300381299E-2</c:v>
                </c:pt>
                <c:pt idx="10988">
                  <c:v>-1.1578645268291816E-2</c:v>
                </c:pt>
                <c:pt idx="10989">
                  <c:v>-1.1590043030197906E-2</c:v>
                </c:pt>
                <c:pt idx="10990">
                  <c:v>-1.1593318591980536E-2</c:v>
                </c:pt>
                <c:pt idx="10991">
                  <c:v>-1.1581069494041524E-2</c:v>
                </c:pt>
                <c:pt idx="10992">
                  <c:v>-1.1580677425235244E-2</c:v>
                </c:pt>
                <c:pt idx="10993">
                  <c:v>-1.1584696433488346E-2</c:v>
                </c:pt>
                <c:pt idx="10994">
                  <c:v>-1.1607726031156477E-2</c:v>
                </c:pt>
                <c:pt idx="10995">
                  <c:v>-1.161278655608078E-2</c:v>
                </c:pt>
                <c:pt idx="10996">
                  <c:v>-1.1603138719161014E-2</c:v>
                </c:pt>
                <c:pt idx="10997">
                  <c:v>-1.1611246127816234E-2</c:v>
                </c:pt>
                <c:pt idx="10998">
                  <c:v>-1.16194470431948E-2</c:v>
                </c:pt>
                <c:pt idx="10999">
                  <c:v>-1.161473671754854E-2</c:v>
                </c:pt>
                <c:pt idx="11000">
                  <c:v>-1.1586207218160852E-2</c:v>
                </c:pt>
                <c:pt idx="11001">
                  <c:v>-1.1607756062110034E-2</c:v>
                </c:pt>
                <c:pt idx="11002">
                  <c:v>-1.1606388453026662E-2</c:v>
                </c:pt>
                <c:pt idx="11003">
                  <c:v>-1.1593360556200187E-2</c:v>
                </c:pt>
                <c:pt idx="11004">
                  <c:v>-1.1607738086618163E-2</c:v>
                </c:pt>
                <c:pt idx="11005">
                  <c:v>-1.1612471275870015E-2</c:v>
                </c:pt>
                <c:pt idx="11006">
                  <c:v>-1.1614603699014183E-2</c:v>
                </c:pt>
                <c:pt idx="11007">
                  <c:v>-1.1628239072003579E-2</c:v>
                </c:pt>
                <c:pt idx="11008">
                  <c:v>-1.1626045901986841E-2</c:v>
                </c:pt>
                <c:pt idx="11009">
                  <c:v>-1.1612074492115003E-2</c:v>
                </c:pt>
                <c:pt idx="11010">
                  <c:v>-1.1610645900528287E-2</c:v>
                </c:pt>
                <c:pt idx="11011">
                  <c:v>-1.1600038611695812E-2</c:v>
                </c:pt>
                <c:pt idx="11012">
                  <c:v>-1.1600702127874968E-2</c:v>
                </c:pt>
                <c:pt idx="11013">
                  <c:v>-1.1613903948422672E-2</c:v>
                </c:pt>
                <c:pt idx="11014">
                  <c:v>-1.1613573592580122E-2</c:v>
                </c:pt>
                <c:pt idx="11015">
                  <c:v>-1.1613099190871988E-2</c:v>
                </c:pt>
                <c:pt idx="11016">
                  <c:v>-1.1594714334113989E-2</c:v>
                </c:pt>
                <c:pt idx="11017">
                  <c:v>-1.1599072129483055E-2</c:v>
                </c:pt>
                <c:pt idx="11018">
                  <c:v>-1.160434556536956E-2</c:v>
                </c:pt>
                <c:pt idx="11019">
                  <c:v>-1.1621935979580876E-2</c:v>
                </c:pt>
                <c:pt idx="11020">
                  <c:v>-1.1608772091254178E-2</c:v>
                </c:pt>
                <c:pt idx="11021">
                  <c:v>-1.1603073028073532E-2</c:v>
                </c:pt>
                <c:pt idx="11022">
                  <c:v>-1.161181275131822E-2</c:v>
                </c:pt>
                <c:pt idx="11023">
                  <c:v>-1.1623352407756582E-2</c:v>
                </c:pt>
                <c:pt idx="11024">
                  <c:v>-1.1627895076896455E-2</c:v>
                </c:pt>
                <c:pt idx="11025">
                  <c:v>-1.1627089153740822E-2</c:v>
                </c:pt>
                <c:pt idx="11026">
                  <c:v>-1.162971310604138E-2</c:v>
                </c:pt>
                <c:pt idx="11027">
                  <c:v>-1.1630828286240704E-2</c:v>
                </c:pt>
                <c:pt idx="11028">
                  <c:v>-1.1617227594439835E-2</c:v>
                </c:pt>
                <c:pt idx="11029">
                  <c:v>-1.1604768076032767E-2</c:v>
                </c:pt>
                <c:pt idx="11030">
                  <c:v>-1.162311022995019E-2</c:v>
                </c:pt>
                <c:pt idx="11031">
                  <c:v>-1.1614667457245886E-2</c:v>
                </c:pt>
                <c:pt idx="11032">
                  <c:v>-1.1614045934660689E-2</c:v>
                </c:pt>
                <c:pt idx="11033">
                  <c:v>-1.1619082578735562E-2</c:v>
                </c:pt>
                <c:pt idx="11034">
                  <c:v>-1.1622642944364396E-2</c:v>
                </c:pt>
                <c:pt idx="11035">
                  <c:v>-1.1608032867257272E-2</c:v>
                </c:pt>
                <c:pt idx="11036">
                  <c:v>-1.160628493481658E-2</c:v>
                </c:pt>
                <c:pt idx="11037">
                  <c:v>-1.160298354336786E-2</c:v>
                </c:pt>
                <c:pt idx="11038">
                  <c:v>-1.162113163500973E-2</c:v>
                </c:pt>
                <c:pt idx="11039">
                  <c:v>-1.1641855064516048E-2</c:v>
                </c:pt>
                <c:pt idx="11040">
                  <c:v>-1.1630357253446872E-2</c:v>
                </c:pt>
                <c:pt idx="11041">
                  <c:v>-1.1605582638353757E-2</c:v>
                </c:pt>
                <c:pt idx="11042">
                  <c:v>-1.1622300925490658E-2</c:v>
                </c:pt>
                <c:pt idx="11043">
                  <c:v>-1.1623691779778997E-2</c:v>
                </c:pt>
                <c:pt idx="11044">
                  <c:v>-1.162742479596842E-2</c:v>
                </c:pt>
                <c:pt idx="11045">
                  <c:v>-1.1619321582861717E-2</c:v>
                </c:pt>
                <c:pt idx="11046">
                  <c:v>-1.1631970440179197E-2</c:v>
                </c:pt>
                <c:pt idx="11047">
                  <c:v>-1.1643730734937876E-2</c:v>
                </c:pt>
                <c:pt idx="11048">
                  <c:v>-1.1610395502929688E-2</c:v>
                </c:pt>
                <c:pt idx="11049">
                  <c:v>-1.1626040203223234E-2</c:v>
                </c:pt>
                <c:pt idx="11050">
                  <c:v>-1.1630826685924965E-2</c:v>
                </c:pt>
                <c:pt idx="11051">
                  <c:v>-1.1621239230544587E-2</c:v>
                </c:pt>
                <c:pt idx="11052">
                  <c:v>-1.1630740106425423E-2</c:v>
                </c:pt>
                <c:pt idx="11053">
                  <c:v>-1.1629211280706642E-2</c:v>
                </c:pt>
                <c:pt idx="11054">
                  <c:v>-1.1619019186610013E-2</c:v>
                </c:pt>
                <c:pt idx="11055">
                  <c:v>-1.1624358529201802E-2</c:v>
                </c:pt>
                <c:pt idx="11056">
                  <c:v>-1.1617528472639851E-2</c:v>
                </c:pt>
                <c:pt idx="11057">
                  <c:v>-1.1620603449709754E-2</c:v>
                </c:pt>
                <c:pt idx="11058">
                  <c:v>-1.1626939497997847E-2</c:v>
                </c:pt>
                <c:pt idx="11059">
                  <c:v>-1.1639908098157235E-2</c:v>
                </c:pt>
                <c:pt idx="11060">
                  <c:v>-1.1646105927882773E-2</c:v>
                </c:pt>
                <c:pt idx="11061">
                  <c:v>-1.1630783931973842E-2</c:v>
                </c:pt>
                <c:pt idx="11062">
                  <c:v>-1.165634868465063E-2</c:v>
                </c:pt>
                <c:pt idx="11063">
                  <c:v>-1.1657140021224806E-2</c:v>
                </c:pt>
                <c:pt idx="11064">
                  <c:v>-1.1644222147074437E-2</c:v>
                </c:pt>
                <c:pt idx="11065">
                  <c:v>-1.1667815273103462E-2</c:v>
                </c:pt>
                <c:pt idx="11066">
                  <c:v>-1.1647788430414576E-2</c:v>
                </c:pt>
                <c:pt idx="11067">
                  <c:v>-1.164825034399394E-2</c:v>
                </c:pt>
                <c:pt idx="11068">
                  <c:v>-1.1649517989308493E-2</c:v>
                </c:pt>
                <c:pt idx="11069">
                  <c:v>-1.1629370584632667E-2</c:v>
                </c:pt>
                <c:pt idx="11070">
                  <c:v>-1.1630955511430108E-2</c:v>
                </c:pt>
                <c:pt idx="11071">
                  <c:v>-1.163761330197942E-2</c:v>
                </c:pt>
                <c:pt idx="11072">
                  <c:v>-1.1613020764044907E-2</c:v>
                </c:pt>
                <c:pt idx="11073">
                  <c:v>-1.1625618310775158E-2</c:v>
                </c:pt>
                <c:pt idx="11074">
                  <c:v>-1.163244334337509E-2</c:v>
                </c:pt>
                <c:pt idx="11075">
                  <c:v>-1.1622587525151001E-2</c:v>
                </c:pt>
                <c:pt idx="11076">
                  <c:v>-1.1615530501111688E-2</c:v>
                </c:pt>
                <c:pt idx="11077">
                  <c:v>-1.1634018566061768E-2</c:v>
                </c:pt>
                <c:pt idx="11078">
                  <c:v>-1.1632026005871505E-2</c:v>
                </c:pt>
                <c:pt idx="11079">
                  <c:v>-1.1630705287048492E-2</c:v>
                </c:pt>
                <c:pt idx="11080">
                  <c:v>-1.1644397010744696E-2</c:v>
                </c:pt>
                <c:pt idx="11081">
                  <c:v>-1.1629799302132328E-2</c:v>
                </c:pt>
                <c:pt idx="11082">
                  <c:v>-1.1642224065787099E-2</c:v>
                </c:pt>
                <c:pt idx="11083">
                  <c:v>-1.1656692713851412E-2</c:v>
                </c:pt>
                <c:pt idx="11084">
                  <c:v>-1.1663532926462838E-2</c:v>
                </c:pt>
                <c:pt idx="11085">
                  <c:v>-1.1667008795733741E-2</c:v>
                </c:pt>
                <c:pt idx="11086">
                  <c:v>-1.1650902499995406E-2</c:v>
                </c:pt>
                <c:pt idx="11087">
                  <c:v>-1.16616818874029E-2</c:v>
                </c:pt>
                <c:pt idx="11088">
                  <c:v>-1.1622794798035166E-2</c:v>
                </c:pt>
                <c:pt idx="11089">
                  <c:v>-1.1648879936016038E-2</c:v>
                </c:pt>
                <c:pt idx="11090">
                  <c:v>-1.1648882337480898E-2</c:v>
                </c:pt>
                <c:pt idx="11091">
                  <c:v>-1.1647704297917999E-2</c:v>
                </c:pt>
                <c:pt idx="11092">
                  <c:v>-1.1635078237419881E-2</c:v>
                </c:pt>
                <c:pt idx="11093">
                  <c:v>-1.165097115243768E-2</c:v>
                </c:pt>
                <c:pt idx="11094">
                  <c:v>-1.1647871284402712E-2</c:v>
                </c:pt>
                <c:pt idx="11095">
                  <c:v>-1.1646759484236477E-2</c:v>
                </c:pt>
                <c:pt idx="11096">
                  <c:v>-1.1649418492987515E-2</c:v>
                </c:pt>
                <c:pt idx="11097">
                  <c:v>-1.1653874922578853E-2</c:v>
                </c:pt>
                <c:pt idx="11098">
                  <c:v>-1.1653407027549289E-2</c:v>
                </c:pt>
                <c:pt idx="11099">
                  <c:v>-1.1657011320087503E-2</c:v>
                </c:pt>
                <c:pt idx="11100">
                  <c:v>-1.1662880811088256E-2</c:v>
                </c:pt>
                <c:pt idx="11101">
                  <c:v>-1.166340589080246E-2</c:v>
                </c:pt>
                <c:pt idx="11102">
                  <c:v>-1.167303906956999E-2</c:v>
                </c:pt>
                <c:pt idx="11103">
                  <c:v>-1.1684985196200568E-2</c:v>
                </c:pt>
                <c:pt idx="11104">
                  <c:v>-1.1684825934815554E-2</c:v>
                </c:pt>
                <c:pt idx="11105">
                  <c:v>-1.1693910666938444E-2</c:v>
                </c:pt>
                <c:pt idx="11106">
                  <c:v>-1.16911022021206E-2</c:v>
                </c:pt>
                <c:pt idx="11107">
                  <c:v>-1.1685332513771921E-2</c:v>
                </c:pt>
                <c:pt idx="11108">
                  <c:v>-1.166401968675734E-2</c:v>
                </c:pt>
                <c:pt idx="11109">
                  <c:v>-1.1673175291243575E-2</c:v>
                </c:pt>
                <c:pt idx="11110">
                  <c:v>-1.1667233915580029E-2</c:v>
                </c:pt>
                <c:pt idx="11111">
                  <c:v>-1.1660422094693538E-2</c:v>
                </c:pt>
                <c:pt idx="11112">
                  <c:v>-1.1675567585465771E-2</c:v>
                </c:pt>
                <c:pt idx="11113">
                  <c:v>-1.1665014577998069E-2</c:v>
                </c:pt>
                <c:pt idx="11114">
                  <c:v>-1.1664855008388278E-2</c:v>
                </c:pt>
                <c:pt idx="11115">
                  <c:v>-1.1671770892587816E-2</c:v>
                </c:pt>
                <c:pt idx="11116">
                  <c:v>-1.1654923923049601E-2</c:v>
                </c:pt>
                <c:pt idx="11117">
                  <c:v>-1.1669404091020305E-2</c:v>
                </c:pt>
                <c:pt idx="11118">
                  <c:v>-1.1662694489414526E-2</c:v>
                </c:pt>
                <c:pt idx="11119">
                  <c:v>-1.1657368328137093E-2</c:v>
                </c:pt>
                <c:pt idx="11120">
                  <c:v>-1.1658335960972488E-2</c:v>
                </c:pt>
                <c:pt idx="11121">
                  <c:v>-1.1649598216894574E-2</c:v>
                </c:pt>
                <c:pt idx="11122">
                  <c:v>-1.1645680647704791E-2</c:v>
                </c:pt>
                <c:pt idx="11123">
                  <c:v>-1.1654031682131942E-2</c:v>
                </c:pt>
                <c:pt idx="11124">
                  <c:v>-1.1657857168207929E-2</c:v>
                </c:pt>
                <c:pt idx="11125">
                  <c:v>-1.1659247657386273E-2</c:v>
                </c:pt>
                <c:pt idx="11126">
                  <c:v>-1.1670974637406165E-2</c:v>
                </c:pt>
                <c:pt idx="11127">
                  <c:v>-1.1657331020472511E-2</c:v>
                </c:pt>
                <c:pt idx="11128">
                  <c:v>-1.1665504669601624E-2</c:v>
                </c:pt>
                <c:pt idx="11129">
                  <c:v>-1.1658081594654158E-2</c:v>
                </c:pt>
                <c:pt idx="11130">
                  <c:v>-1.1656488111298957E-2</c:v>
                </c:pt>
                <c:pt idx="11131">
                  <c:v>-1.163956163063979E-2</c:v>
                </c:pt>
                <c:pt idx="11132">
                  <c:v>-1.1660687572495127E-2</c:v>
                </c:pt>
                <c:pt idx="11133">
                  <c:v>-1.1654707094610103E-2</c:v>
                </c:pt>
                <c:pt idx="11134">
                  <c:v>-1.1646213668291622E-2</c:v>
                </c:pt>
                <c:pt idx="11135">
                  <c:v>-1.1651311667998408E-2</c:v>
                </c:pt>
                <c:pt idx="11136">
                  <c:v>-1.1645093858258732E-2</c:v>
                </c:pt>
                <c:pt idx="11137">
                  <c:v>-1.1637088541584514E-2</c:v>
                </c:pt>
                <c:pt idx="11138">
                  <c:v>-1.1648834223045223E-2</c:v>
                </c:pt>
                <c:pt idx="11139">
                  <c:v>-1.1655973121629146E-2</c:v>
                </c:pt>
                <c:pt idx="11140">
                  <c:v>-1.165745099661486E-2</c:v>
                </c:pt>
                <c:pt idx="11141">
                  <c:v>-1.1656748191954476E-2</c:v>
                </c:pt>
                <c:pt idx="11142">
                  <c:v>-1.1656666671991637E-2</c:v>
                </c:pt>
                <c:pt idx="11143">
                  <c:v>-1.167440946564521E-2</c:v>
                </c:pt>
                <c:pt idx="11144">
                  <c:v>-1.1671487036889978E-2</c:v>
                </c:pt>
                <c:pt idx="11145">
                  <c:v>-1.1654088871457344E-2</c:v>
                </c:pt>
                <c:pt idx="11146">
                  <c:v>-1.1654419413053847E-2</c:v>
                </c:pt>
                <c:pt idx="11147">
                  <c:v>-1.1665509077408121E-2</c:v>
                </c:pt>
                <c:pt idx="11148">
                  <c:v>-1.1678255288603187E-2</c:v>
                </c:pt>
                <c:pt idx="11149">
                  <c:v>-1.165009697383855E-2</c:v>
                </c:pt>
                <c:pt idx="11150">
                  <c:v>-1.167416292030668E-2</c:v>
                </c:pt>
                <c:pt idx="11151">
                  <c:v>-1.1688332551282288E-2</c:v>
                </c:pt>
                <c:pt idx="11152">
                  <c:v>-1.1693764710494627E-2</c:v>
                </c:pt>
                <c:pt idx="11153">
                  <c:v>-1.168113736732899E-2</c:v>
                </c:pt>
                <c:pt idx="11154">
                  <c:v>-1.1663811064761408E-2</c:v>
                </c:pt>
                <c:pt idx="11155">
                  <c:v>-1.1664117627398761E-2</c:v>
                </c:pt>
                <c:pt idx="11156">
                  <c:v>-1.1680306268298121E-2</c:v>
                </c:pt>
                <c:pt idx="11157">
                  <c:v>-1.1692095800181499E-2</c:v>
                </c:pt>
                <c:pt idx="11158">
                  <c:v>-1.1695456195334901E-2</c:v>
                </c:pt>
                <c:pt idx="11159">
                  <c:v>-1.1693849293823963E-2</c:v>
                </c:pt>
                <c:pt idx="11160">
                  <c:v>-1.1674971381294461E-2</c:v>
                </c:pt>
                <c:pt idx="11161">
                  <c:v>-1.1671173651958019E-2</c:v>
                </c:pt>
                <c:pt idx="11162">
                  <c:v>-1.1672290824457766E-2</c:v>
                </c:pt>
                <c:pt idx="11163">
                  <c:v>-1.1698945241195278E-2</c:v>
                </c:pt>
                <c:pt idx="11164">
                  <c:v>-1.1689917794028599E-2</c:v>
                </c:pt>
                <c:pt idx="11165">
                  <c:v>-1.1706635457216319E-2</c:v>
                </c:pt>
                <c:pt idx="11166">
                  <c:v>-1.1724972569102456E-2</c:v>
                </c:pt>
                <c:pt idx="11167">
                  <c:v>-1.1725870178503951E-2</c:v>
                </c:pt>
                <c:pt idx="11168">
                  <c:v>-1.1718871069852208E-2</c:v>
                </c:pt>
                <c:pt idx="11169">
                  <c:v>-1.1701746932624065E-2</c:v>
                </c:pt>
                <c:pt idx="11170">
                  <c:v>-1.1685999200517201E-2</c:v>
                </c:pt>
                <c:pt idx="11171">
                  <c:v>-1.1710878865461918E-2</c:v>
                </c:pt>
                <c:pt idx="11172">
                  <c:v>-1.1708620314444827E-2</c:v>
                </c:pt>
                <c:pt idx="11173">
                  <c:v>-1.1734599538394725E-2</c:v>
                </c:pt>
                <c:pt idx="11174">
                  <c:v>-1.1722482257239476E-2</c:v>
                </c:pt>
                <c:pt idx="11175">
                  <c:v>-1.173407707758089E-2</c:v>
                </c:pt>
                <c:pt idx="11176">
                  <c:v>-1.171268052067881E-2</c:v>
                </c:pt>
                <c:pt idx="11177">
                  <c:v>-1.1714197343525561E-2</c:v>
                </c:pt>
                <c:pt idx="11178">
                  <c:v>-1.17115769189224E-2</c:v>
                </c:pt>
                <c:pt idx="11179">
                  <c:v>-1.1722135790747263E-2</c:v>
                </c:pt>
                <c:pt idx="11180">
                  <c:v>-1.1707047885135526E-2</c:v>
                </c:pt>
                <c:pt idx="11181">
                  <c:v>-1.1727858996039186E-2</c:v>
                </c:pt>
                <c:pt idx="11182">
                  <c:v>-1.1720173817018882E-2</c:v>
                </c:pt>
                <c:pt idx="11183">
                  <c:v>-1.1746308707207612E-2</c:v>
                </c:pt>
                <c:pt idx="11184">
                  <c:v>-1.174777033396384E-2</c:v>
                </c:pt>
                <c:pt idx="11185">
                  <c:v>-1.1752847764750864E-2</c:v>
                </c:pt>
                <c:pt idx="11186">
                  <c:v>-1.1746605112962508E-2</c:v>
                </c:pt>
                <c:pt idx="11187">
                  <c:v>-1.1729384370662016E-2</c:v>
                </c:pt>
                <c:pt idx="11188">
                  <c:v>-1.1740851533597675E-2</c:v>
                </c:pt>
                <c:pt idx="11189">
                  <c:v>-1.1745101411690707E-2</c:v>
                </c:pt>
                <c:pt idx="11190">
                  <c:v>-1.1752044937429597E-2</c:v>
                </c:pt>
                <c:pt idx="11191">
                  <c:v>-1.1752706119390119E-2</c:v>
                </c:pt>
                <c:pt idx="11192">
                  <c:v>-1.1753749572489888E-2</c:v>
                </c:pt>
                <c:pt idx="11193">
                  <c:v>-1.1738729883087955E-2</c:v>
                </c:pt>
                <c:pt idx="11194">
                  <c:v>-1.1734869565106384E-2</c:v>
                </c:pt>
                <c:pt idx="11195">
                  <c:v>-1.1742130102257685E-2</c:v>
                </c:pt>
                <c:pt idx="11196">
                  <c:v>-1.1758375732762855E-2</c:v>
                </c:pt>
                <c:pt idx="11197">
                  <c:v>-1.1755933307822528E-2</c:v>
                </c:pt>
                <c:pt idx="11198">
                  <c:v>-1.1762611814906274E-2</c:v>
                </c:pt>
                <c:pt idx="11199">
                  <c:v>-1.17528558044769E-2</c:v>
                </c:pt>
                <c:pt idx="11200">
                  <c:v>-1.1766386987464586E-2</c:v>
                </c:pt>
                <c:pt idx="11201">
                  <c:v>-1.1759832377753196E-2</c:v>
                </c:pt>
                <c:pt idx="11202">
                  <c:v>-1.176673944051111E-2</c:v>
                </c:pt>
                <c:pt idx="11203">
                  <c:v>-1.1769674838059376E-2</c:v>
                </c:pt>
                <c:pt idx="11204">
                  <c:v>-1.1766105225117184E-2</c:v>
                </c:pt>
                <c:pt idx="11205">
                  <c:v>-1.178142901026389E-2</c:v>
                </c:pt>
                <c:pt idx="11206">
                  <c:v>-1.1759499161265726E-2</c:v>
                </c:pt>
                <c:pt idx="11207">
                  <c:v>-1.1745170866205641E-2</c:v>
                </c:pt>
                <c:pt idx="11208">
                  <c:v>-1.1758313399707067E-2</c:v>
                </c:pt>
                <c:pt idx="11209">
                  <c:v>-1.1762725567561371E-2</c:v>
                </c:pt>
                <c:pt idx="11210">
                  <c:v>-1.1770782785373508E-2</c:v>
                </c:pt>
                <c:pt idx="11211">
                  <c:v>-1.1780204329878096E-2</c:v>
                </c:pt>
                <c:pt idx="11212">
                  <c:v>-1.1764376517911821E-2</c:v>
                </c:pt>
                <c:pt idx="11213">
                  <c:v>-1.17836602215684E-2</c:v>
                </c:pt>
                <c:pt idx="11214">
                  <c:v>-1.1774689051959164E-2</c:v>
                </c:pt>
                <c:pt idx="11215">
                  <c:v>-1.1789858060288875E-2</c:v>
                </c:pt>
                <c:pt idx="11216">
                  <c:v>-1.1789146146555223E-2</c:v>
                </c:pt>
                <c:pt idx="11217">
                  <c:v>-1.1783872674076315E-2</c:v>
                </c:pt>
                <c:pt idx="11218">
                  <c:v>-1.1785315872660886E-2</c:v>
                </c:pt>
                <c:pt idx="11219">
                  <c:v>-1.1795949820275509E-2</c:v>
                </c:pt>
                <c:pt idx="11220">
                  <c:v>-1.1797707429171873E-2</c:v>
                </c:pt>
                <c:pt idx="11221">
                  <c:v>-1.1787388278650855E-2</c:v>
                </c:pt>
                <c:pt idx="11222">
                  <c:v>-1.1793164980554363E-2</c:v>
                </c:pt>
                <c:pt idx="11223">
                  <c:v>-1.1784073538007988E-2</c:v>
                </c:pt>
                <c:pt idx="11224">
                  <c:v>-1.1763233774828319E-2</c:v>
                </c:pt>
                <c:pt idx="11225">
                  <c:v>-1.1780589066350905E-2</c:v>
                </c:pt>
                <c:pt idx="11226">
                  <c:v>-1.1739209498896345E-2</c:v>
                </c:pt>
                <c:pt idx="11227">
                  <c:v>-1.1754852438200087E-2</c:v>
                </c:pt>
                <c:pt idx="11228">
                  <c:v>-1.1775919048952669E-2</c:v>
                </c:pt>
                <c:pt idx="11229">
                  <c:v>-1.1768185036657747E-2</c:v>
                </c:pt>
                <c:pt idx="11230">
                  <c:v>-1.1754580323816878E-2</c:v>
                </c:pt>
                <c:pt idx="11231">
                  <c:v>-1.1759164499532458E-2</c:v>
                </c:pt>
                <c:pt idx="11232">
                  <c:v>-1.1774400267971925E-2</c:v>
                </c:pt>
                <c:pt idx="11233">
                  <c:v>-1.1768313351442438E-2</c:v>
                </c:pt>
                <c:pt idx="11234">
                  <c:v>-1.1759598353312545E-2</c:v>
                </c:pt>
                <c:pt idx="11235">
                  <c:v>-1.1786252427044274E-2</c:v>
                </c:pt>
                <c:pt idx="11236">
                  <c:v>-1.1773412746375502E-2</c:v>
                </c:pt>
                <c:pt idx="11237">
                  <c:v>-1.1786406720415617E-2</c:v>
                </c:pt>
                <c:pt idx="11238">
                  <c:v>-1.1770828190913045E-2</c:v>
                </c:pt>
                <c:pt idx="11239">
                  <c:v>-1.1781382347944113E-2</c:v>
                </c:pt>
                <c:pt idx="11240">
                  <c:v>-1.1789761941122676E-2</c:v>
                </c:pt>
                <c:pt idx="11241">
                  <c:v>-1.1806138787477242E-2</c:v>
                </c:pt>
                <c:pt idx="11242">
                  <c:v>-1.1818770848985402E-2</c:v>
                </c:pt>
                <c:pt idx="11243">
                  <c:v>-1.181734043023685E-2</c:v>
                </c:pt>
                <c:pt idx="11244">
                  <c:v>-1.1814686686437566E-2</c:v>
                </c:pt>
                <c:pt idx="11245">
                  <c:v>-1.1826183293361475E-2</c:v>
                </c:pt>
                <c:pt idx="11246">
                  <c:v>-1.180842416140299E-2</c:v>
                </c:pt>
                <c:pt idx="11247">
                  <c:v>-1.1788681858624325E-2</c:v>
                </c:pt>
                <c:pt idx="11248">
                  <c:v>-1.1801770959843878E-2</c:v>
                </c:pt>
                <c:pt idx="11249">
                  <c:v>-1.1795287380757899E-2</c:v>
                </c:pt>
                <c:pt idx="11250">
                  <c:v>-1.1796664479855765E-2</c:v>
                </c:pt>
                <c:pt idx="11251">
                  <c:v>-1.179436011603842E-2</c:v>
                </c:pt>
                <c:pt idx="11252">
                  <c:v>-1.1794646917059495E-2</c:v>
                </c:pt>
                <c:pt idx="11253">
                  <c:v>-1.1793535237229853E-2</c:v>
                </c:pt>
                <c:pt idx="11254">
                  <c:v>-1.178939799466976E-2</c:v>
                </c:pt>
                <c:pt idx="11255">
                  <c:v>-1.178903968240429E-2</c:v>
                </c:pt>
                <c:pt idx="11256">
                  <c:v>-1.1798928222300199E-2</c:v>
                </c:pt>
                <c:pt idx="11257">
                  <c:v>-1.179756613534212E-2</c:v>
                </c:pt>
                <c:pt idx="11258">
                  <c:v>-1.1800245084869408E-2</c:v>
                </c:pt>
                <c:pt idx="11259">
                  <c:v>-1.1799778463840564E-2</c:v>
                </c:pt>
                <c:pt idx="11260">
                  <c:v>-1.1804906760127307E-2</c:v>
                </c:pt>
                <c:pt idx="11261">
                  <c:v>-1.181669194230177E-2</c:v>
                </c:pt>
                <c:pt idx="11262">
                  <c:v>-1.1791222342415994E-2</c:v>
                </c:pt>
                <c:pt idx="11263">
                  <c:v>-1.1803608432787847E-2</c:v>
                </c:pt>
                <c:pt idx="11264">
                  <c:v>-1.1810459482754429E-2</c:v>
                </c:pt>
                <c:pt idx="11265">
                  <c:v>-1.1804472517835139E-2</c:v>
                </c:pt>
                <c:pt idx="11266">
                  <c:v>-1.1787633010034708E-2</c:v>
                </c:pt>
                <c:pt idx="11267">
                  <c:v>-1.1782857502216016E-2</c:v>
                </c:pt>
                <c:pt idx="11268">
                  <c:v>-1.1805363350917799E-2</c:v>
                </c:pt>
                <c:pt idx="11269">
                  <c:v>-1.1843673757951669E-2</c:v>
                </c:pt>
                <c:pt idx="11270">
                  <c:v>-1.1842778851512196E-2</c:v>
                </c:pt>
                <c:pt idx="11271">
                  <c:v>-1.1829838004623942E-2</c:v>
                </c:pt>
                <c:pt idx="11272">
                  <c:v>-1.1829846342437833E-2</c:v>
                </c:pt>
                <c:pt idx="11273">
                  <c:v>-1.182632375138841E-2</c:v>
                </c:pt>
                <c:pt idx="11274">
                  <c:v>-1.1828087258019069E-2</c:v>
                </c:pt>
                <c:pt idx="11275">
                  <c:v>-1.1840167861471278E-2</c:v>
                </c:pt>
                <c:pt idx="11276">
                  <c:v>-1.183767818034592E-2</c:v>
                </c:pt>
                <c:pt idx="11277">
                  <c:v>-1.1839620194764656E-2</c:v>
                </c:pt>
                <c:pt idx="11278">
                  <c:v>-1.1851082134481029E-2</c:v>
                </c:pt>
                <c:pt idx="11279">
                  <c:v>-1.1843870302884509E-2</c:v>
                </c:pt>
                <c:pt idx="11280">
                  <c:v>-1.1854745302223449E-2</c:v>
                </c:pt>
                <c:pt idx="11281">
                  <c:v>-1.1831506896109355E-2</c:v>
                </c:pt>
                <c:pt idx="11282">
                  <c:v>-1.1839290383528761E-2</c:v>
                </c:pt>
                <c:pt idx="11283">
                  <c:v>-1.1832116799401701E-2</c:v>
                </c:pt>
                <c:pt idx="11284">
                  <c:v>-1.1835152104527935E-2</c:v>
                </c:pt>
                <c:pt idx="11285">
                  <c:v>-1.1837625640260025E-2</c:v>
                </c:pt>
                <c:pt idx="11286">
                  <c:v>-1.1846897958801462E-2</c:v>
                </c:pt>
                <c:pt idx="11287">
                  <c:v>-1.1855116984306449E-2</c:v>
                </c:pt>
                <c:pt idx="11288">
                  <c:v>-1.1864270830377799E-2</c:v>
                </c:pt>
                <c:pt idx="11289">
                  <c:v>-1.1853978380774566E-2</c:v>
                </c:pt>
                <c:pt idx="11290">
                  <c:v>-1.187231946398494E-2</c:v>
                </c:pt>
                <c:pt idx="11291">
                  <c:v>-1.1869962296484468E-2</c:v>
                </c:pt>
                <c:pt idx="11292">
                  <c:v>-1.1879368472509377E-2</c:v>
                </c:pt>
                <c:pt idx="11293">
                  <c:v>-1.1862177459582483E-2</c:v>
                </c:pt>
                <c:pt idx="11294">
                  <c:v>-1.1860964313509553E-2</c:v>
                </c:pt>
                <c:pt idx="11295">
                  <c:v>-1.184991125381064E-2</c:v>
                </c:pt>
                <c:pt idx="11296">
                  <c:v>-1.1860104728651148E-2</c:v>
                </c:pt>
                <c:pt idx="11297">
                  <c:v>-1.1858004768922971E-2</c:v>
                </c:pt>
                <c:pt idx="11298">
                  <c:v>-1.1850966657616653E-2</c:v>
                </c:pt>
                <c:pt idx="11299">
                  <c:v>-1.1858667279297977E-2</c:v>
                </c:pt>
                <c:pt idx="11300">
                  <c:v>-1.1875614593042157E-2</c:v>
                </c:pt>
                <c:pt idx="11301">
                  <c:v>-1.1853090037560167E-2</c:v>
                </c:pt>
                <c:pt idx="11302">
                  <c:v>-1.1853314987169631E-2</c:v>
                </c:pt>
                <c:pt idx="11303">
                  <c:v>-1.1839920038750684E-2</c:v>
                </c:pt>
                <c:pt idx="11304">
                  <c:v>-1.1845248729276356E-2</c:v>
                </c:pt>
                <c:pt idx="11305">
                  <c:v>-1.1855909453668588E-2</c:v>
                </c:pt>
                <c:pt idx="11306">
                  <c:v>-1.1862971753056199E-2</c:v>
                </c:pt>
                <c:pt idx="11307">
                  <c:v>-1.1862946205490431E-2</c:v>
                </c:pt>
                <c:pt idx="11308">
                  <c:v>-1.1880687781291924E-2</c:v>
                </c:pt>
                <c:pt idx="11309">
                  <c:v>-1.188077662366886E-2</c:v>
                </c:pt>
                <c:pt idx="11310">
                  <c:v>-1.1875481189115845E-2</c:v>
                </c:pt>
                <c:pt idx="11311">
                  <c:v>-1.1891631874711957E-2</c:v>
                </c:pt>
                <c:pt idx="11312">
                  <c:v>-1.1878724677063223E-2</c:v>
                </c:pt>
                <c:pt idx="11313">
                  <c:v>-1.1888084262922859E-2</c:v>
                </c:pt>
                <c:pt idx="11314">
                  <c:v>-1.1884713179175353E-2</c:v>
                </c:pt>
                <c:pt idx="11315">
                  <c:v>-1.1878079129053224E-2</c:v>
                </c:pt>
                <c:pt idx="11316">
                  <c:v>-1.187438722825805E-2</c:v>
                </c:pt>
                <c:pt idx="11317">
                  <c:v>-1.1870899692845549E-2</c:v>
                </c:pt>
                <c:pt idx="11318">
                  <c:v>-1.1878361921352047E-2</c:v>
                </c:pt>
                <c:pt idx="11319">
                  <c:v>-1.1879271096220412E-2</c:v>
                </c:pt>
                <c:pt idx="11320">
                  <c:v>-1.187748232153981E-2</c:v>
                </c:pt>
                <c:pt idx="11321">
                  <c:v>-1.1886854586178285E-2</c:v>
                </c:pt>
                <c:pt idx="11322">
                  <c:v>-1.1881846895077932E-2</c:v>
                </c:pt>
                <c:pt idx="11323">
                  <c:v>-1.1898448393042375E-2</c:v>
                </c:pt>
                <c:pt idx="11324">
                  <c:v>-1.1892125814081615E-2</c:v>
                </c:pt>
                <c:pt idx="11325">
                  <c:v>-1.1885833715439399E-2</c:v>
                </c:pt>
                <c:pt idx="11326">
                  <c:v>-1.1880047286704169E-2</c:v>
                </c:pt>
                <c:pt idx="11327">
                  <c:v>-1.1896913837120148E-2</c:v>
                </c:pt>
                <c:pt idx="11328">
                  <c:v>-1.1907014399125671E-2</c:v>
                </c:pt>
                <c:pt idx="11329">
                  <c:v>-1.1901687088221239E-2</c:v>
                </c:pt>
                <c:pt idx="11330">
                  <c:v>-1.1896038307862596E-2</c:v>
                </c:pt>
                <c:pt idx="11331">
                  <c:v>-1.1876239196091392E-2</c:v>
                </c:pt>
                <c:pt idx="11332">
                  <c:v>-1.1871880880638562E-2</c:v>
                </c:pt>
                <c:pt idx="11333">
                  <c:v>-1.1883531921778802E-2</c:v>
                </c:pt>
                <c:pt idx="11334">
                  <c:v>-1.1890165499325369E-2</c:v>
                </c:pt>
                <c:pt idx="11335">
                  <c:v>-1.1891128835193906E-2</c:v>
                </c:pt>
                <c:pt idx="11336">
                  <c:v>-1.188935828157402E-2</c:v>
                </c:pt>
                <c:pt idx="11337">
                  <c:v>-1.1879245312268357E-2</c:v>
                </c:pt>
                <c:pt idx="11338">
                  <c:v>-1.1873819995616895E-2</c:v>
                </c:pt>
                <c:pt idx="11339">
                  <c:v>-1.1900296373612698E-2</c:v>
                </c:pt>
                <c:pt idx="11340">
                  <c:v>-1.1894317757838635E-2</c:v>
                </c:pt>
                <c:pt idx="11341">
                  <c:v>-1.1895565055821445E-2</c:v>
                </c:pt>
                <c:pt idx="11342">
                  <c:v>-1.1878310575063262E-2</c:v>
                </c:pt>
                <c:pt idx="11343">
                  <c:v>-1.1914633722447863E-2</c:v>
                </c:pt>
                <c:pt idx="11344">
                  <c:v>-1.1913597706221314E-2</c:v>
                </c:pt>
                <c:pt idx="11345">
                  <c:v>-1.1895208413352355E-2</c:v>
                </c:pt>
                <c:pt idx="11346">
                  <c:v>-1.188821743998558E-2</c:v>
                </c:pt>
                <c:pt idx="11347">
                  <c:v>-1.1902491007358667E-2</c:v>
                </c:pt>
                <c:pt idx="11348">
                  <c:v>-1.1888690230865509E-2</c:v>
                </c:pt>
                <c:pt idx="11349">
                  <c:v>-1.1890320862722658E-2</c:v>
                </c:pt>
                <c:pt idx="11350">
                  <c:v>-1.1904586820860317E-2</c:v>
                </c:pt>
                <c:pt idx="11351">
                  <c:v>-1.1892610145729147E-2</c:v>
                </c:pt>
                <c:pt idx="11352">
                  <c:v>-1.1902637215972043E-2</c:v>
                </c:pt>
                <c:pt idx="11353">
                  <c:v>-1.1888501657292785E-2</c:v>
                </c:pt>
                <c:pt idx="11354">
                  <c:v>-1.1896520629412996E-2</c:v>
                </c:pt>
                <c:pt idx="11355">
                  <c:v>-1.1908533739842726E-2</c:v>
                </c:pt>
                <c:pt idx="11356">
                  <c:v>-1.1893032953782304E-2</c:v>
                </c:pt>
                <c:pt idx="11357">
                  <c:v>-1.1882280196472219E-2</c:v>
                </c:pt>
                <c:pt idx="11358">
                  <c:v>-1.1901235447154592E-2</c:v>
                </c:pt>
                <c:pt idx="11359">
                  <c:v>-1.1906209396581446E-2</c:v>
                </c:pt>
                <c:pt idx="11360">
                  <c:v>-1.1917526987433417E-2</c:v>
                </c:pt>
                <c:pt idx="11361">
                  <c:v>-1.1919446490807032E-2</c:v>
                </c:pt>
                <c:pt idx="11362">
                  <c:v>-1.1927998426171644E-2</c:v>
                </c:pt>
                <c:pt idx="11363">
                  <c:v>-1.1931164955695205E-2</c:v>
                </c:pt>
                <c:pt idx="11364">
                  <c:v>-1.1921889495017919E-2</c:v>
                </c:pt>
                <c:pt idx="11365">
                  <c:v>-1.1942691889687673E-2</c:v>
                </c:pt>
                <c:pt idx="11366">
                  <c:v>-1.1938410689564865E-2</c:v>
                </c:pt>
                <c:pt idx="11367">
                  <c:v>-1.1950912528450508E-2</c:v>
                </c:pt>
                <c:pt idx="11368">
                  <c:v>-1.1947004824745604E-2</c:v>
                </c:pt>
                <c:pt idx="11369">
                  <c:v>-1.1931277818801007E-2</c:v>
                </c:pt>
                <c:pt idx="11370">
                  <c:v>-1.1949061162684942E-2</c:v>
                </c:pt>
                <c:pt idx="11371">
                  <c:v>-1.1962821645189855E-2</c:v>
                </c:pt>
                <c:pt idx="11372">
                  <c:v>-1.1937728858283786E-2</c:v>
                </c:pt>
                <c:pt idx="11373">
                  <c:v>-1.1948089097775776E-2</c:v>
                </c:pt>
                <c:pt idx="11374">
                  <c:v>-1.1921158946142285E-2</c:v>
                </c:pt>
                <c:pt idx="11375">
                  <c:v>-1.1937440189092183E-2</c:v>
                </c:pt>
                <c:pt idx="11376">
                  <c:v>-1.1932156561507696E-2</c:v>
                </c:pt>
                <c:pt idx="11377">
                  <c:v>-1.1939851134327481E-2</c:v>
                </c:pt>
                <c:pt idx="11378">
                  <c:v>-1.1936584007579952E-2</c:v>
                </c:pt>
                <c:pt idx="11379">
                  <c:v>-1.1925039625230921E-2</c:v>
                </c:pt>
                <c:pt idx="11380">
                  <c:v>-1.19278908945177E-2</c:v>
                </c:pt>
                <c:pt idx="11381">
                  <c:v>-1.1928901008448492E-2</c:v>
                </c:pt>
                <c:pt idx="11382">
                  <c:v>-1.1942043977991298E-2</c:v>
                </c:pt>
                <c:pt idx="11383">
                  <c:v>-1.1962157264042208E-2</c:v>
                </c:pt>
                <c:pt idx="11384">
                  <c:v>-1.1948236295278013E-2</c:v>
                </c:pt>
                <c:pt idx="11385">
                  <c:v>-1.195337193812214E-2</c:v>
                </c:pt>
                <c:pt idx="11386">
                  <c:v>-1.1939042632224669E-2</c:v>
                </c:pt>
                <c:pt idx="11387">
                  <c:v>-1.1937485692989892E-2</c:v>
                </c:pt>
                <c:pt idx="11388">
                  <c:v>-1.194766375412255E-2</c:v>
                </c:pt>
                <c:pt idx="11389">
                  <c:v>-1.1941466139414268E-2</c:v>
                </c:pt>
                <c:pt idx="11390">
                  <c:v>-1.1924647858443839E-2</c:v>
                </c:pt>
                <c:pt idx="11391">
                  <c:v>-1.1925485002832225E-2</c:v>
                </c:pt>
                <c:pt idx="11392">
                  <c:v>-1.1924216501656527E-2</c:v>
                </c:pt>
                <c:pt idx="11393">
                  <c:v>-1.1954153089209314E-2</c:v>
                </c:pt>
                <c:pt idx="11394">
                  <c:v>-1.1944049272587831E-2</c:v>
                </c:pt>
                <c:pt idx="11395">
                  <c:v>-1.1926928215688148E-2</c:v>
                </c:pt>
                <c:pt idx="11396">
                  <c:v>-1.1937532925016621E-2</c:v>
                </c:pt>
                <c:pt idx="11397">
                  <c:v>-1.1954756654449061E-2</c:v>
                </c:pt>
                <c:pt idx="11398">
                  <c:v>-1.1939881777304023E-2</c:v>
                </c:pt>
                <c:pt idx="11399">
                  <c:v>-1.1929269729204484E-2</c:v>
                </c:pt>
                <c:pt idx="11400">
                  <c:v>-1.1935358769616189E-2</c:v>
                </c:pt>
                <c:pt idx="11401">
                  <c:v>-1.1944214087474614E-2</c:v>
                </c:pt>
                <c:pt idx="11402">
                  <c:v>-1.1940432054011801E-2</c:v>
                </c:pt>
                <c:pt idx="11403">
                  <c:v>-1.1936113992807505E-2</c:v>
                </c:pt>
                <c:pt idx="11404">
                  <c:v>-1.1924178322965029E-2</c:v>
                </c:pt>
                <c:pt idx="11405">
                  <c:v>-1.1921654049846098E-2</c:v>
                </c:pt>
                <c:pt idx="11406">
                  <c:v>-1.1936724855264372E-2</c:v>
                </c:pt>
                <c:pt idx="11407">
                  <c:v>-1.1943515727375119E-2</c:v>
                </c:pt>
                <c:pt idx="11408">
                  <c:v>-1.1932520689877907E-2</c:v>
                </c:pt>
                <c:pt idx="11409">
                  <c:v>-1.1923413255720968E-2</c:v>
                </c:pt>
                <c:pt idx="11410">
                  <c:v>-1.1925593340399757E-2</c:v>
                </c:pt>
                <c:pt idx="11411">
                  <c:v>-1.1916488261528729E-2</c:v>
                </c:pt>
                <c:pt idx="11412">
                  <c:v>-1.1930177823024113E-2</c:v>
                </c:pt>
                <c:pt idx="11413">
                  <c:v>-1.1904046474527964E-2</c:v>
                </c:pt>
                <c:pt idx="11414">
                  <c:v>-1.1909831380778335E-2</c:v>
                </c:pt>
                <c:pt idx="11415">
                  <c:v>-1.1930374585895577E-2</c:v>
                </c:pt>
                <c:pt idx="11416">
                  <c:v>-1.1927115615995919E-2</c:v>
                </c:pt>
                <c:pt idx="11417">
                  <c:v>-1.1922124082975303E-2</c:v>
                </c:pt>
                <c:pt idx="11418">
                  <c:v>-1.1923055639170399E-2</c:v>
                </c:pt>
                <c:pt idx="11419">
                  <c:v>-1.1931797484105234E-2</c:v>
                </c:pt>
                <c:pt idx="11420">
                  <c:v>-1.1938582558076942E-2</c:v>
                </c:pt>
                <c:pt idx="11421">
                  <c:v>-1.1930612150361567E-2</c:v>
                </c:pt>
                <c:pt idx="11422">
                  <c:v>-1.1927412009179012E-2</c:v>
                </c:pt>
                <c:pt idx="11423">
                  <c:v>-1.1915525542517475E-2</c:v>
                </c:pt>
                <c:pt idx="11424">
                  <c:v>-1.1939516615951003E-2</c:v>
                </c:pt>
                <c:pt idx="11425">
                  <c:v>-1.1946826218444867E-2</c:v>
                </c:pt>
                <c:pt idx="11426">
                  <c:v>-1.1939047861573855E-2</c:v>
                </c:pt>
                <c:pt idx="11427">
                  <c:v>-1.1928225397948602E-2</c:v>
                </c:pt>
                <c:pt idx="11428">
                  <c:v>-1.194327313420279E-2</c:v>
                </c:pt>
                <c:pt idx="11429">
                  <c:v>-1.1946459019763931E-2</c:v>
                </c:pt>
                <c:pt idx="11430">
                  <c:v>-1.1936507108860024E-2</c:v>
                </c:pt>
                <c:pt idx="11431">
                  <c:v>-1.1927980960992807E-2</c:v>
                </c:pt>
                <c:pt idx="11432">
                  <c:v>-1.193616231990819E-2</c:v>
                </c:pt>
                <c:pt idx="11433">
                  <c:v>-1.1929783472239525E-2</c:v>
                </c:pt>
                <c:pt idx="11434">
                  <c:v>-1.1941264790448856E-2</c:v>
                </c:pt>
                <c:pt idx="11435">
                  <c:v>-1.1930852646570492E-2</c:v>
                </c:pt>
                <c:pt idx="11436">
                  <c:v>-1.1936677913267087E-2</c:v>
                </c:pt>
                <c:pt idx="11437">
                  <c:v>-1.1936802832727217E-2</c:v>
                </c:pt>
                <c:pt idx="11438">
                  <c:v>-1.1943010602301974E-2</c:v>
                </c:pt>
                <c:pt idx="11439">
                  <c:v>-1.1950230998591627E-2</c:v>
                </c:pt>
                <c:pt idx="11440">
                  <c:v>-1.193596211749939E-2</c:v>
                </c:pt>
                <c:pt idx="11441">
                  <c:v>-1.1907713079908908E-2</c:v>
                </c:pt>
                <c:pt idx="11442">
                  <c:v>-1.1913628678138104E-2</c:v>
                </c:pt>
                <c:pt idx="11443">
                  <c:v>-1.1927262302095345E-2</c:v>
                </c:pt>
                <c:pt idx="11444">
                  <c:v>-1.193499287389016E-2</c:v>
                </c:pt>
                <c:pt idx="11445">
                  <c:v>-1.1924429603126865E-2</c:v>
                </c:pt>
                <c:pt idx="11446">
                  <c:v>-1.1945837476014255E-2</c:v>
                </c:pt>
                <c:pt idx="11447">
                  <c:v>-1.1948417413779191E-2</c:v>
                </c:pt>
                <c:pt idx="11448">
                  <c:v>-1.1939560908949633E-2</c:v>
                </c:pt>
                <c:pt idx="11449">
                  <c:v>-1.1942426742195113E-2</c:v>
                </c:pt>
                <c:pt idx="11450">
                  <c:v>-1.1946736747160158E-2</c:v>
                </c:pt>
                <c:pt idx="11451">
                  <c:v>-1.1948638726691422E-2</c:v>
                </c:pt>
                <c:pt idx="11452">
                  <c:v>-1.1956300872552254E-2</c:v>
                </c:pt>
                <c:pt idx="11453">
                  <c:v>-1.1962318463301602E-2</c:v>
                </c:pt>
                <c:pt idx="11454">
                  <c:v>-1.1942944109401712E-2</c:v>
                </c:pt>
                <c:pt idx="11455">
                  <c:v>-1.1947166262407412E-2</c:v>
                </c:pt>
                <c:pt idx="11456">
                  <c:v>-1.1940555310903956E-2</c:v>
                </c:pt>
                <c:pt idx="11457">
                  <c:v>-1.1959115123806967E-2</c:v>
                </c:pt>
                <c:pt idx="11458">
                  <c:v>-1.1949647279171494E-2</c:v>
                </c:pt>
                <c:pt idx="11459">
                  <c:v>-1.1972757697507165E-2</c:v>
                </c:pt>
                <c:pt idx="11460">
                  <c:v>-1.1976109469983683E-2</c:v>
                </c:pt>
                <c:pt idx="11461">
                  <c:v>-1.1980137462846749E-2</c:v>
                </c:pt>
                <c:pt idx="11462">
                  <c:v>-1.1969254048020102E-2</c:v>
                </c:pt>
                <c:pt idx="11463">
                  <c:v>-1.1982273864261983E-2</c:v>
                </c:pt>
                <c:pt idx="11464">
                  <c:v>-1.1973121894837228E-2</c:v>
                </c:pt>
                <c:pt idx="11465">
                  <c:v>-1.1961054026271239E-2</c:v>
                </c:pt>
                <c:pt idx="11466">
                  <c:v>-1.1973287131376551E-2</c:v>
                </c:pt>
                <c:pt idx="11467">
                  <c:v>-1.1971684246733083E-2</c:v>
                </c:pt>
                <c:pt idx="11468">
                  <c:v>-1.1970165036521816E-2</c:v>
                </c:pt>
                <c:pt idx="11469">
                  <c:v>-1.1977453393774762E-2</c:v>
                </c:pt>
                <c:pt idx="11470">
                  <c:v>-1.1962333614014237E-2</c:v>
                </c:pt>
                <c:pt idx="11471">
                  <c:v>-1.1973838552022857E-2</c:v>
                </c:pt>
                <c:pt idx="11472">
                  <c:v>-1.1978979123316818E-2</c:v>
                </c:pt>
                <c:pt idx="11473">
                  <c:v>-1.1968496378970031E-2</c:v>
                </c:pt>
                <c:pt idx="11474">
                  <c:v>-1.1974974082938353E-2</c:v>
                </c:pt>
                <c:pt idx="11475">
                  <c:v>-1.1984528449268433E-2</c:v>
                </c:pt>
                <c:pt idx="11476">
                  <c:v>-1.1996739620075084E-2</c:v>
                </c:pt>
                <c:pt idx="11477">
                  <c:v>-1.198941991953683E-2</c:v>
                </c:pt>
                <c:pt idx="11478">
                  <c:v>-1.1980713378769717E-2</c:v>
                </c:pt>
                <c:pt idx="11479">
                  <c:v>-1.1978180768675425E-2</c:v>
                </c:pt>
                <c:pt idx="11480">
                  <c:v>-1.1989431602533024E-2</c:v>
                </c:pt>
                <c:pt idx="11481">
                  <c:v>-1.1986757701125009E-2</c:v>
                </c:pt>
                <c:pt idx="11482">
                  <c:v>-1.198424497720847E-2</c:v>
                </c:pt>
                <c:pt idx="11483">
                  <c:v>-1.198225874378317E-2</c:v>
                </c:pt>
                <c:pt idx="11484">
                  <c:v>-1.1982210606017582E-2</c:v>
                </c:pt>
                <c:pt idx="11485">
                  <c:v>-1.1996710700542581E-2</c:v>
                </c:pt>
                <c:pt idx="11486">
                  <c:v>-1.1997375405069021E-2</c:v>
                </c:pt>
                <c:pt idx="11487">
                  <c:v>-1.1992736763385232E-2</c:v>
                </c:pt>
                <c:pt idx="11488">
                  <c:v>-1.1993647753973198E-2</c:v>
                </c:pt>
                <c:pt idx="11489">
                  <c:v>-1.1989468412100895E-2</c:v>
                </c:pt>
                <c:pt idx="11490">
                  <c:v>-1.2004459018916339E-2</c:v>
                </c:pt>
                <c:pt idx="11491">
                  <c:v>-1.2011933961636018E-2</c:v>
                </c:pt>
                <c:pt idx="11492">
                  <c:v>-1.1995945600506109E-2</c:v>
                </c:pt>
                <c:pt idx="11493">
                  <c:v>-1.1999875834274237E-2</c:v>
                </c:pt>
                <c:pt idx="11494">
                  <c:v>-1.1996062015254546E-2</c:v>
                </c:pt>
                <c:pt idx="11495">
                  <c:v>-1.1998450597968717E-2</c:v>
                </c:pt>
                <c:pt idx="11496">
                  <c:v>-1.1996111760847653E-2</c:v>
                </c:pt>
                <c:pt idx="11497">
                  <c:v>-1.2020409016404636E-2</c:v>
                </c:pt>
                <c:pt idx="11498">
                  <c:v>-1.2011382289227986E-2</c:v>
                </c:pt>
                <c:pt idx="11499">
                  <c:v>-1.2011949338244289E-2</c:v>
                </c:pt>
                <c:pt idx="11500">
                  <c:v>-1.2032724528717162E-2</c:v>
                </c:pt>
                <c:pt idx="11501">
                  <c:v>-1.2028968381799026E-2</c:v>
                </c:pt>
                <c:pt idx="11502">
                  <c:v>-1.2031756916461592E-2</c:v>
                </c:pt>
                <c:pt idx="11503">
                  <c:v>-1.2020886180175269E-2</c:v>
                </c:pt>
                <c:pt idx="11504">
                  <c:v>-1.2006886691618783E-2</c:v>
                </c:pt>
                <c:pt idx="11505">
                  <c:v>-1.2012148228649005E-2</c:v>
                </c:pt>
                <c:pt idx="11506">
                  <c:v>-1.2020754657093171E-2</c:v>
                </c:pt>
                <c:pt idx="11507">
                  <c:v>-1.2017517030897408E-2</c:v>
                </c:pt>
                <c:pt idx="11508">
                  <c:v>-1.2025660712997694E-2</c:v>
                </c:pt>
                <c:pt idx="11509">
                  <c:v>-1.2015450932216409E-2</c:v>
                </c:pt>
                <c:pt idx="11510">
                  <c:v>-1.2031650632643011E-2</c:v>
                </c:pt>
                <c:pt idx="11511">
                  <c:v>-1.2028422524069481E-2</c:v>
                </c:pt>
                <c:pt idx="11512">
                  <c:v>-1.2021104434756938E-2</c:v>
                </c:pt>
                <c:pt idx="11513">
                  <c:v>-1.2029204125866395E-2</c:v>
                </c:pt>
                <c:pt idx="11514">
                  <c:v>-1.2034794760330208E-2</c:v>
                </c:pt>
                <c:pt idx="11515">
                  <c:v>-1.2032792445893538E-2</c:v>
                </c:pt>
                <c:pt idx="11516">
                  <c:v>-1.2010543573584748E-2</c:v>
                </c:pt>
                <c:pt idx="11517">
                  <c:v>-1.2027792359264539E-2</c:v>
                </c:pt>
                <c:pt idx="11518">
                  <c:v>-1.2012138319008383E-2</c:v>
                </c:pt>
                <c:pt idx="11519">
                  <c:v>-1.2023602985595953E-2</c:v>
                </c:pt>
                <c:pt idx="11520">
                  <c:v>-1.2024484299597132E-2</c:v>
                </c:pt>
                <c:pt idx="11521">
                  <c:v>-1.2023549379061556E-2</c:v>
                </c:pt>
                <c:pt idx="11522">
                  <c:v>-1.2020968916159754E-2</c:v>
                </c:pt>
                <c:pt idx="11523">
                  <c:v>-1.2006806255627165E-2</c:v>
                </c:pt>
                <c:pt idx="11524">
                  <c:v>-1.2009364058873149E-2</c:v>
                </c:pt>
                <c:pt idx="11525">
                  <c:v>-1.2019544091960639E-2</c:v>
                </c:pt>
                <c:pt idx="11526">
                  <c:v>-1.2009911984348694E-2</c:v>
                </c:pt>
                <c:pt idx="11527">
                  <c:v>-1.2013159786386682E-2</c:v>
                </c:pt>
                <c:pt idx="11528">
                  <c:v>-1.2013028148244511E-2</c:v>
                </c:pt>
                <c:pt idx="11529">
                  <c:v>-1.2020516195799686E-2</c:v>
                </c:pt>
                <c:pt idx="11530">
                  <c:v>-1.2006210491517417E-2</c:v>
                </c:pt>
                <c:pt idx="11531">
                  <c:v>-1.2005601621262336E-2</c:v>
                </c:pt>
                <c:pt idx="11532">
                  <c:v>-1.2012496769500029E-2</c:v>
                </c:pt>
                <c:pt idx="11533">
                  <c:v>-1.2010677362609251E-2</c:v>
                </c:pt>
                <c:pt idx="11534">
                  <c:v>-1.2011893704647697E-2</c:v>
                </c:pt>
                <c:pt idx="11535">
                  <c:v>-1.2021257683556882E-2</c:v>
                </c:pt>
                <c:pt idx="11536">
                  <c:v>-1.1991224179999213E-2</c:v>
                </c:pt>
                <c:pt idx="11537">
                  <c:v>-1.1980483739323696E-2</c:v>
                </c:pt>
                <c:pt idx="11538">
                  <c:v>-1.2012491514882906E-2</c:v>
                </c:pt>
                <c:pt idx="11539">
                  <c:v>-1.2002069453288506E-2</c:v>
                </c:pt>
                <c:pt idx="11540">
                  <c:v>-1.2006275603209325E-2</c:v>
                </c:pt>
                <c:pt idx="11541">
                  <c:v>-1.2009303913253173E-2</c:v>
                </c:pt>
                <c:pt idx="11542">
                  <c:v>-1.2023189481262386E-2</c:v>
                </c:pt>
                <c:pt idx="11543">
                  <c:v>-1.2021888286870572E-2</c:v>
                </c:pt>
                <c:pt idx="11544">
                  <c:v>-1.2014226632945452E-2</c:v>
                </c:pt>
                <c:pt idx="11545">
                  <c:v>-1.2023294013978216E-2</c:v>
                </c:pt>
                <c:pt idx="11546">
                  <c:v>-1.2001967814825076E-2</c:v>
                </c:pt>
                <c:pt idx="11547">
                  <c:v>-1.199570760290013E-2</c:v>
                </c:pt>
                <c:pt idx="11548">
                  <c:v>-1.2014396598284028E-2</c:v>
                </c:pt>
                <c:pt idx="11549">
                  <c:v>-1.200460019117231E-2</c:v>
                </c:pt>
                <c:pt idx="11550">
                  <c:v>-1.2019847034079335E-2</c:v>
                </c:pt>
                <c:pt idx="11551">
                  <c:v>-1.2026570008908511E-2</c:v>
                </c:pt>
                <c:pt idx="11552">
                  <c:v>-1.2020101945417095E-2</c:v>
                </c:pt>
                <c:pt idx="11553">
                  <c:v>-1.2027493794309519E-2</c:v>
                </c:pt>
                <c:pt idx="11554">
                  <c:v>-1.2031723972001798E-2</c:v>
                </c:pt>
                <c:pt idx="11555">
                  <c:v>-1.2051068376571276E-2</c:v>
                </c:pt>
                <c:pt idx="11556">
                  <c:v>-1.2048198699714203E-2</c:v>
                </c:pt>
                <c:pt idx="11557">
                  <c:v>-1.20445911963634E-2</c:v>
                </c:pt>
                <c:pt idx="11558">
                  <c:v>-1.2038059790333407E-2</c:v>
                </c:pt>
                <c:pt idx="11559">
                  <c:v>-1.2010367417334276E-2</c:v>
                </c:pt>
                <c:pt idx="11560">
                  <c:v>-1.2028599226353994E-2</c:v>
                </c:pt>
                <c:pt idx="11561">
                  <c:v>-1.2030397985180871E-2</c:v>
                </c:pt>
                <c:pt idx="11562">
                  <c:v>-1.2033191788982163E-2</c:v>
                </c:pt>
                <c:pt idx="11563">
                  <c:v>-1.2034538265489399E-2</c:v>
                </c:pt>
                <c:pt idx="11564">
                  <c:v>-1.2024556885595256E-2</c:v>
                </c:pt>
                <c:pt idx="11565">
                  <c:v>-1.2043418862810081E-2</c:v>
                </c:pt>
                <c:pt idx="11566">
                  <c:v>-1.2048192074119035E-2</c:v>
                </c:pt>
                <c:pt idx="11567">
                  <c:v>-1.2039012142976599E-2</c:v>
                </c:pt>
                <c:pt idx="11568">
                  <c:v>-1.2029647299931034E-2</c:v>
                </c:pt>
                <c:pt idx="11569">
                  <c:v>-1.2052901888599123E-2</c:v>
                </c:pt>
                <c:pt idx="11570">
                  <c:v>-1.2028777643667412E-2</c:v>
                </c:pt>
                <c:pt idx="11571">
                  <c:v>-1.2025997327791516E-2</c:v>
                </c:pt>
                <c:pt idx="11572">
                  <c:v>-1.2027462543313057E-2</c:v>
                </c:pt>
                <c:pt idx="11573">
                  <c:v>-1.2026867097668413E-2</c:v>
                </c:pt>
                <c:pt idx="11574">
                  <c:v>-1.2024570630181766E-2</c:v>
                </c:pt>
                <c:pt idx="11575">
                  <c:v>-1.2021900797849665E-2</c:v>
                </c:pt>
                <c:pt idx="11576">
                  <c:v>-1.2032795163857198E-2</c:v>
                </c:pt>
                <c:pt idx="11577">
                  <c:v>-1.2047625838366403E-2</c:v>
                </c:pt>
                <c:pt idx="11578">
                  <c:v>-1.2044083873168828E-2</c:v>
                </c:pt>
                <c:pt idx="11579">
                  <c:v>-1.2040043824388436E-2</c:v>
                </c:pt>
                <c:pt idx="11580">
                  <c:v>-1.2026519285270485E-2</c:v>
                </c:pt>
                <c:pt idx="11581">
                  <c:v>-1.2031736870034559E-2</c:v>
                </c:pt>
                <c:pt idx="11582">
                  <c:v>-1.2032928516876177E-2</c:v>
                </c:pt>
                <c:pt idx="11583">
                  <c:v>-1.2033358958052401E-2</c:v>
                </c:pt>
                <c:pt idx="11584">
                  <c:v>-1.2034319784120654E-2</c:v>
                </c:pt>
                <c:pt idx="11585">
                  <c:v>-1.2035037555724128E-2</c:v>
                </c:pt>
                <c:pt idx="11586">
                  <c:v>-1.2037543055397075E-2</c:v>
                </c:pt>
                <c:pt idx="11587">
                  <c:v>-1.2036211447852295E-2</c:v>
                </c:pt>
                <c:pt idx="11588">
                  <c:v>-1.2031709732664783E-2</c:v>
                </c:pt>
                <c:pt idx="11589">
                  <c:v>-1.2042102495547527E-2</c:v>
                </c:pt>
                <c:pt idx="11590">
                  <c:v>-1.2043982188856162E-2</c:v>
                </c:pt>
                <c:pt idx="11591">
                  <c:v>-1.2043367237369804E-2</c:v>
                </c:pt>
                <c:pt idx="11592">
                  <c:v>-1.2041092253797927E-2</c:v>
                </c:pt>
                <c:pt idx="11593">
                  <c:v>-1.2032980603421809E-2</c:v>
                </c:pt>
                <c:pt idx="11594">
                  <c:v>-1.2049921308048906E-2</c:v>
                </c:pt>
                <c:pt idx="11595">
                  <c:v>-1.2058199757138529E-2</c:v>
                </c:pt>
                <c:pt idx="11596">
                  <c:v>-1.2064046541402779E-2</c:v>
                </c:pt>
                <c:pt idx="11597">
                  <c:v>-1.2052825720388025E-2</c:v>
                </c:pt>
                <c:pt idx="11598">
                  <c:v>-1.2055943224597118E-2</c:v>
                </c:pt>
                <c:pt idx="11599">
                  <c:v>-1.20446880676812E-2</c:v>
                </c:pt>
                <c:pt idx="11600">
                  <c:v>-1.2047275767052593E-2</c:v>
                </c:pt>
                <c:pt idx="11601">
                  <c:v>-1.2047815941462689E-2</c:v>
                </c:pt>
                <c:pt idx="11602">
                  <c:v>-1.2048496758216334E-2</c:v>
                </c:pt>
                <c:pt idx="11603">
                  <c:v>-1.2048504180731801E-2</c:v>
                </c:pt>
                <c:pt idx="11604">
                  <c:v>-1.2066890945488063E-2</c:v>
                </c:pt>
                <c:pt idx="11605">
                  <c:v>-1.2074708340185031E-2</c:v>
                </c:pt>
                <c:pt idx="11606">
                  <c:v>-1.2070954177601881E-2</c:v>
                </c:pt>
                <c:pt idx="11607">
                  <c:v>-1.2076888008501114E-2</c:v>
                </c:pt>
                <c:pt idx="11608">
                  <c:v>-1.2076110270713482E-2</c:v>
                </c:pt>
                <c:pt idx="11609">
                  <c:v>-1.2061834626672043E-2</c:v>
                </c:pt>
                <c:pt idx="11610">
                  <c:v>-1.2065009074241221E-2</c:v>
                </c:pt>
                <c:pt idx="11611">
                  <c:v>-1.2068529660691359E-2</c:v>
                </c:pt>
                <c:pt idx="11612">
                  <c:v>-1.2067022339839239E-2</c:v>
                </c:pt>
                <c:pt idx="11613">
                  <c:v>-1.2083607149972019E-2</c:v>
                </c:pt>
                <c:pt idx="11614">
                  <c:v>-1.2065465630470461E-2</c:v>
                </c:pt>
                <c:pt idx="11615">
                  <c:v>-1.2064592004304923E-2</c:v>
                </c:pt>
                <c:pt idx="11616">
                  <c:v>-1.2066925064632425E-2</c:v>
                </c:pt>
                <c:pt idx="11617">
                  <c:v>-1.206505741809823E-2</c:v>
                </c:pt>
                <c:pt idx="11618">
                  <c:v>-1.2067642173762534E-2</c:v>
                </c:pt>
                <c:pt idx="11619">
                  <c:v>-1.2060667589736649E-2</c:v>
                </c:pt>
                <c:pt idx="11620">
                  <c:v>-1.2054969587952285E-2</c:v>
                </c:pt>
                <c:pt idx="11621">
                  <c:v>-1.205874072304672E-2</c:v>
                </c:pt>
                <c:pt idx="11622">
                  <c:v>-1.2057047314119993E-2</c:v>
                </c:pt>
                <c:pt idx="11623">
                  <c:v>-1.205371906719724E-2</c:v>
                </c:pt>
                <c:pt idx="11624">
                  <c:v>-1.2048572813678217E-2</c:v>
                </c:pt>
                <c:pt idx="11625">
                  <c:v>-1.2070014444947666E-2</c:v>
                </c:pt>
                <c:pt idx="11626">
                  <c:v>-1.20525593358953E-2</c:v>
                </c:pt>
                <c:pt idx="11627">
                  <c:v>-1.2068048995566506E-2</c:v>
                </c:pt>
                <c:pt idx="11628">
                  <c:v>-1.2086027869723485E-2</c:v>
                </c:pt>
                <c:pt idx="11629">
                  <c:v>-1.2073380764600034E-2</c:v>
                </c:pt>
                <c:pt idx="11630">
                  <c:v>-1.2080376781768737E-2</c:v>
                </c:pt>
                <c:pt idx="11631">
                  <c:v>-1.2063749828509858E-2</c:v>
                </c:pt>
                <c:pt idx="11632">
                  <c:v>-1.2076175463122743E-2</c:v>
                </c:pt>
                <c:pt idx="11633">
                  <c:v>-1.20737587095928E-2</c:v>
                </c:pt>
                <c:pt idx="11634">
                  <c:v>-1.2077366845372963E-2</c:v>
                </c:pt>
                <c:pt idx="11635">
                  <c:v>-1.2076471828800603E-2</c:v>
                </c:pt>
                <c:pt idx="11636">
                  <c:v>-1.2071607800481417E-2</c:v>
                </c:pt>
                <c:pt idx="11637">
                  <c:v>-1.2074612315524291E-2</c:v>
                </c:pt>
                <c:pt idx="11638">
                  <c:v>-1.2062891670919475E-2</c:v>
                </c:pt>
                <c:pt idx="11639">
                  <c:v>-1.20543087142194E-2</c:v>
                </c:pt>
                <c:pt idx="11640">
                  <c:v>-1.2063763436142811E-2</c:v>
                </c:pt>
                <c:pt idx="11641">
                  <c:v>-1.2057017421164778E-2</c:v>
                </c:pt>
                <c:pt idx="11642">
                  <c:v>-1.2062056044448845E-2</c:v>
                </c:pt>
                <c:pt idx="11643">
                  <c:v>-1.206114600967109E-2</c:v>
                </c:pt>
                <c:pt idx="11644">
                  <c:v>-1.2067746972327858E-2</c:v>
                </c:pt>
                <c:pt idx="11645">
                  <c:v>-1.2068832287781562E-2</c:v>
                </c:pt>
                <c:pt idx="11646">
                  <c:v>-1.207871079665139E-2</c:v>
                </c:pt>
                <c:pt idx="11647">
                  <c:v>-1.2067524029714337E-2</c:v>
                </c:pt>
                <c:pt idx="11648">
                  <c:v>-1.2081107678956709E-2</c:v>
                </c:pt>
                <c:pt idx="11649">
                  <c:v>-1.2071165523038708E-2</c:v>
                </c:pt>
                <c:pt idx="11650">
                  <c:v>-1.2066367719721378E-2</c:v>
                </c:pt>
                <c:pt idx="11651">
                  <c:v>-1.2066474813350454E-2</c:v>
                </c:pt>
                <c:pt idx="11652">
                  <c:v>-1.2064172179088492E-2</c:v>
                </c:pt>
                <c:pt idx="11653">
                  <c:v>-1.2056677496519426E-2</c:v>
                </c:pt>
                <c:pt idx="11654">
                  <c:v>-1.2052003274620724E-2</c:v>
                </c:pt>
                <c:pt idx="11655">
                  <c:v>-1.2066778590769479E-2</c:v>
                </c:pt>
                <c:pt idx="11656">
                  <c:v>-1.2060765521149987E-2</c:v>
                </c:pt>
                <c:pt idx="11657">
                  <c:v>-1.2085322746352363E-2</c:v>
                </c:pt>
                <c:pt idx="11658">
                  <c:v>-1.2088269281805376E-2</c:v>
                </c:pt>
                <c:pt idx="11659">
                  <c:v>-1.2085617229939111E-2</c:v>
                </c:pt>
                <c:pt idx="11660">
                  <c:v>-1.2072698887766723E-2</c:v>
                </c:pt>
                <c:pt idx="11661">
                  <c:v>-1.2073948284768292E-2</c:v>
                </c:pt>
                <c:pt idx="11662">
                  <c:v>-1.2084203476191461E-2</c:v>
                </c:pt>
                <c:pt idx="11663">
                  <c:v>-1.2071412489761582E-2</c:v>
                </c:pt>
                <c:pt idx="11664">
                  <c:v>-1.206532699513946E-2</c:v>
                </c:pt>
                <c:pt idx="11665">
                  <c:v>-1.2077333572267578E-2</c:v>
                </c:pt>
                <c:pt idx="11666">
                  <c:v>-1.2071227223603308E-2</c:v>
                </c:pt>
                <c:pt idx="11667">
                  <c:v>-1.2078291292300029E-2</c:v>
                </c:pt>
                <c:pt idx="11668">
                  <c:v>-1.2082880364092236E-2</c:v>
                </c:pt>
                <c:pt idx="11669">
                  <c:v>-1.2087735690185959E-2</c:v>
                </c:pt>
                <c:pt idx="11670">
                  <c:v>-1.2087344937353009E-2</c:v>
                </c:pt>
                <c:pt idx="11671">
                  <c:v>-1.2080563926581666E-2</c:v>
                </c:pt>
                <c:pt idx="11672">
                  <c:v>-1.2101963493444411E-2</c:v>
                </c:pt>
                <c:pt idx="11673">
                  <c:v>-1.2086927099217173E-2</c:v>
                </c:pt>
                <c:pt idx="11674">
                  <c:v>-1.2085940674386427E-2</c:v>
                </c:pt>
                <c:pt idx="11675">
                  <c:v>-1.208227167041416E-2</c:v>
                </c:pt>
                <c:pt idx="11676">
                  <c:v>-1.2085119884315678E-2</c:v>
                </c:pt>
                <c:pt idx="11677">
                  <c:v>-1.2081522864991494E-2</c:v>
                </c:pt>
                <c:pt idx="11678">
                  <c:v>-1.2090149116677515E-2</c:v>
                </c:pt>
                <c:pt idx="11679">
                  <c:v>-1.2095028983152662E-2</c:v>
                </c:pt>
                <c:pt idx="11680">
                  <c:v>-1.2090850483189062E-2</c:v>
                </c:pt>
                <c:pt idx="11681">
                  <c:v>-1.2088090817648497E-2</c:v>
                </c:pt>
                <c:pt idx="11682">
                  <c:v>-1.2078222590337107E-2</c:v>
                </c:pt>
                <c:pt idx="11683">
                  <c:v>-1.2097718128153512E-2</c:v>
                </c:pt>
                <c:pt idx="11684">
                  <c:v>-1.2115375273735426E-2</c:v>
                </c:pt>
                <c:pt idx="11685">
                  <c:v>-1.2106073574524666E-2</c:v>
                </c:pt>
                <c:pt idx="11686">
                  <c:v>-1.2110033586622925E-2</c:v>
                </c:pt>
                <c:pt idx="11687">
                  <c:v>-1.2114164740168123E-2</c:v>
                </c:pt>
                <c:pt idx="11688">
                  <c:v>-1.2105163056129142E-2</c:v>
                </c:pt>
                <c:pt idx="11689">
                  <c:v>-1.2091309950800714E-2</c:v>
                </c:pt>
                <c:pt idx="11690">
                  <c:v>-1.2096604948145089E-2</c:v>
                </c:pt>
                <c:pt idx="11691">
                  <c:v>-1.2080075880533409E-2</c:v>
                </c:pt>
                <c:pt idx="11692">
                  <c:v>-1.2083194244769876E-2</c:v>
                </c:pt>
                <c:pt idx="11693">
                  <c:v>-1.2087779485319073E-2</c:v>
                </c:pt>
                <c:pt idx="11694">
                  <c:v>-1.2089173442947158E-2</c:v>
                </c:pt>
                <c:pt idx="11695">
                  <c:v>-1.208657995921348E-2</c:v>
                </c:pt>
                <c:pt idx="11696">
                  <c:v>-1.2099224080865903E-2</c:v>
                </c:pt>
                <c:pt idx="11697">
                  <c:v>-1.2117314837962346E-2</c:v>
                </c:pt>
                <c:pt idx="11698">
                  <c:v>-1.2109721244773478E-2</c:v>
                </c:pt>
                <c:pt idx="11699">
                  <c:v>-1.2103507224806102E-2</c:v>
                </c:pt>
                <c:pt idx="11700">
                  <c:v>-1.212199262676511E-2</c:v>
                </c:pt>
                <c:pt idx="11701">
                  <c:v>-1.2119273741298456E-2</c:v>
                </c:pt>
                <c:pt idx="11702">
                  <c:v>-1.2123223919883091E-2</c:v>
                </c:pt>
                <c:pt idx="11703">
                  <c:v>-1.2109628313275079E-2</c:v>
                </c:pt>
                <c:pt idx="11704">
                  <c:v>-1.2117770851192469E-2</c:v>
                </c:pt>
                <c:pt idx="11705">
                  <c:v>-1.2112871596315748E-2</c:v>
                </c:pt>
                <c:pt idx="11706">
                  <c:v>-1.2122648084953865E-2</c:v>
                </c:pt>
                <c:pt idx="11707">
                  <c:v>-1.2124541107319633E-2</c:v>
                </c:pt>
                <c:pt idx="11708">
                  <c:v>-1.2118107236641654E-2</c:v>
                </c:pt>
                <c:pt idx="11709">
                  <c:v>-1.2119681205514545E-2</c:v>
                </c:pt>
                <c:pt idx="11710">
                  <c:v>-1.212469455584865E-2</c:v>
                </c:pt>
                <c:pt idx="11711">
                  <c:v>-1.2125945113167025E-2</c:v>
                </c:pt>
                <c:pt idx="11712">
                  <c:v>-1.2130919740661978E-2</c:v>
                </c:pt>
                <c:pt idx="11713">
                  <c:v>-1.2127822989456314E-2</c:v>
                </c:pt>
                <c:pt idx="11714">
                  <c:v>-1.2120387490777741E-2</c:v>
                </c:pt>
                <c:pt idx="11715">
                  <c:v>-1.2130904247528917E-2</c:v>
                </c:pt>
                <c:pt idx="11716">
                  <c:v>-1.2132777344238914E-2</c:v>
                </c:pt>
                <c:pt idx="11717">
                  <c:v>-1.2114869838059565E-2</c:v>
                </c:pt>
                <c:pt idx="11718">
                  <c:v>-1.2122559235535128E-2</c:v>
                </c:pt>
                <c:pt idx="11719">
                  <c:v>-1.2114093933731683E-2</c:v>
                </c:pt>
                <c:pt idx="11720">
                  <c:v>-1.2129870294346104E-2</c:v>
                </c:pt>
                <c:pt idx="11721">
                  <c:v>-1.2120283952923755E-2</c:v>
                </c:pt>
                <c:pt idx="11722">
                  <c:v>-1.213041087471276E-2</c:v>
                </c:pt>
                <c:pt idx="11723">
                  <c:v>-1.2135285066623589E-2</c:v>
                </c:pt>
                <c:pt idx="11724">
                  <c:v>-1.2141158200005549E-2</c:v>
                </c:pt>
                <c:pt idx="11725">
                  <c:v>-1.2136778717267462E-2</c:v>
                </c:pt>
                <c:pt idx="11726">
                  <c:v>-1.2129385250948158E-2</c:v>
                </c:pt>
                <c:pt idx="11727">
                  <c:v>-1.2130256290993999E-2</c:v>
                </c:pt>
                <c:pt idx="11728">
                  <c:v>-1.2135579005771783E-2</c:v>
                </c:pt>
                <c:pt idx="11729">
                  <c:v>-1.21555552640378E-2</c:v>
                </c:pt>
                <c:pt idx="11730">
                  <c:v>-1.2161918347558068E-2</c:v>
                </c:pt>
                <c:pt idx="11731">
                  <c:v>-1.214572732961966E-2</c:v>
                </c:pt>
                <c:pt idx="11732">
                  <c:v>-1.2156508266459283E-2</c:v>
                </c:pt>
                <c:pt idx="11733">
                  <c:v>-1.2161328014567053E-2</c:v>
                </c:pt>
                <c:pt idx="11734">
                  <c:v>-1.2142915158992598E-2</c:v>
                </c:pt>
                <c:pt idx="11735">
                  <c:v>-1.2131535303157541E-2</c:v>
                </c:pt>
                <c:pt idx="11736">
                  <c:v>-1.2145878864529737E-2</c:v>
                </c:pt>
                <c:pt idx="11737">
                  <c:v>-1.2145470601736852E-2</c:v>
                </c:pt>
                <c:pt idx="11738">
                  <c:v>-1.2157829394952441E-2</c:v>
                </c:pt>
                <c:pt idx="11739">
                  <c:v>-1.2162490107785454E-2</c:v>
                </c:pt>
                <c:pt idx="11740">
                  <c:v>-1.2172205296525518E-2</c:v>
                </c:pt>
                <c:pt idx="11741">
                  <c:v>-1.2167627272955143E-2</c:v>
                </c:pt>
                <c:pt idx="11742">
                  <c:v>-1.2174650618548567E-2</c:v>
                </c:pt>
                <c:pt idx="11743">
                  <c:v>-1.2172966991537016E-2</c:v>
                </c:pt>
                <c:pt idx="11744">
                  <c:v>-1.2177219227716276E-2</c:v>
                </c:pt>
                <c:pt idx="11745">
                  <c:v>-1.2171312692676866E-2</c:v>
                </c:pt>
                <c:pt idx="11746">
                  <c:v>-1.2185348152628025E-2</c:v>
                </c:pt>
                <c:pt idx="11747">
                  <c:v>-1.2184626324150741E-2</c:v>
                </c:pt>
                <c:pt idx="11748">
                  <c:v>-1.2185222806952148E-2</c:v>
                </c:pt>
                <c:pt idx="11749">
                  <c:v>-1.2191327441495741E-2</c:v>
                </c:pt>
                <c:pt idx="11750">
                  <c:v>-1.2176014509404571E-2</c:v>
                </c:pt>
                <c:pt idx="11751">
                  <c:v>-1.2178327152036456E-2</c:v>
                </c:pt>
                <c:pt idx="11752">
                  <c:v>-1.2174232482031816E-2</c:v>
                </c:pt>
                <c:pt idx="11753">
                  <c:v>-1.2178159898557594E-2</c:v>
                </c:pt>
                <c:pt idx="11754">
                  <c:v>-1.216249761967212E-2</c:v>
                </c:pt>
                <c:pt idx="11755">
                  <c:v>-1.2171793531043414E-2</c:v>
                </c:pt>
                <c:pt idx="11756">
                  <c:v>-1.2167659967304173E-2</c:v>
                </c:pt>
                <c:pt idx="11757">
                  <c:v>-1.2181938223307995E-2</c:v>
                </c:pt>
                <c:pt idx="11758">
                  <c:v>-1.2190647330949173E-2</c:v>
                </c:pt>
                <c:pt idx="11759">
                  <c:v>-1.2177867749532183E-2</c:v>
                </c:pt>
                <c:pt idx="11760">
                  <c:v>-1.2175206026332472E-2</c:v>
                </c:pt>
                <c:pt idx="11761">
                  <c:v>-1.2182112574119983E-2</c:v>
                </c:pt>
                <c:pt idx="11762">
                  <c:v>-1.2175691045906862E-2</c:v>
                </c:pt>
                <c:pt idx="11763">
                  <c:v>-1.2176840246122362E-2</c:v>
                </c:pt>
                <c:pt idx="11764">
                  <c:v>-1.2165442246428524E-2</c:v>
                </c:pt>
                <c:pt idx="11765">
                  <c:v>-1.2160117143383763E-2</c:v>
                </c:pt>
                <c:pt idx="11766">
                  <c:v>-1.215794920613306E-2</c:v>
                </c:pt>
                <c:pt idx="11767">
                  <c:v>-1.2178382499226866E-2</c:v>
                </c:pt>
                <c:pt idx="11768">
                  <c:v>-1.2163427573075579E-2</c:v>
                </c:pt>
                <c:pt idx="11769">
                  <c:v>-1.2184892791102103E-2</c:v>
                </c:pt>
                <c:pt idx="11770">
                  <c:v>-1.2182357952690076E-2</c:v>
                </c:pt>
                <c:pt idx="11771">
                  <c:v>-1.2177117964154929E-2</c:v>
                </c:pt>
                <c:pt idx="11772">
                  <c:v>-1.2172693747882024E-2</c:v>
                </c:pt>
                <c:pt idx="11773">
                  <c:v>-1.2159714107126235E-2</c:v>
                </c:pt>
                <c:pt idx="11774">
                  <c:v>-1.2174066883046307E-2</c:v>
                </c:pt>
                <c:pt idx="11775">
                  <c:v>-1.2162247635782096E-2</c:v>
                </c:pt>
                <c:pt idx="11776">
                  <c:v>-1.2173496924585471E-2</c:v>
                </c:pt>
                <c:pt idx="11777">
                  <c:v>-1.2167138757785823E-2</c:v>
                </c:pt>
                <c:pt idx="11778">
                  <c:v>-1.2176175244829373E-2</c:v>
                </c:pt>
                <c:pt idx="11779">
                  <c:v>-1.2175053939115015E-2</c:v>
                </c:pt>
                <c:pt idx="11780">
                  <c:v>-1.2187563611862616E-2</c:v>
                </c:pt>
                <c:pt idx="11781">
                  <c:v>-1.2190744326520262E-2</c:v>
                </c:pt>
                <c:pt idx="11782">
                  <c:v>-1.2196659180325408E-2</c:v>
                </c:pt>
                <c:pt idx="11783">
                  <c:v>-1.2189100052222948E-2</c:v>
                </c:pt>
                <c:pt idx="11784">
                  <c:v>-1.2193135812036847E-2</c:v>
                </c:pt>
                <c:pt idx="11785">
                  <c:v>-1.2195102041921426E-2</c:v>
                </c:pt>
                <c:pt idx="11786">
                  <c:v>-1.2182345722554834E-2</c:v>
                </c:pt>
                <c:pt idx="11787">
                  <c:v>-1.2186913320925724E-2</c:v>
                </c:pt>
                <c:pt idx="11788">
                  <c:v>-1.218706654449647E-2</c:v>
                </c:pt>
                <c:pt idx="11789">
                  <c:v>-1.2191674131348938E-2</c:v>
                </c:pt>
                <c:pt idx="11790">
                  <c:v>-1.2175865743351401E-2</c:v>
                </c:pt>
                <c:pt idx="11791">
                  <c:v>-1.2167991895421469E-2</c:v>
                </c:pt>
                <c:pt idx="11792">
                  <c:v>-1.2162835465637805E-2</c:v>
                </c:pt>
                <c:pt idx="11793">
                  <c:v>-1.2181289034561314E-2</c:v>
                </c:pt>
                <c:pt idx="11794">
                  <c:v>-1.2181185869346104E-2</c:v>
                </c:pt>
                <c:pt idx="11795">
                  <c:v>-1.2178187876749801E-2</c:v>
                </c:pt>
                <c:pt idx="11796">
                  <c:v>-1.2182148180607024E-2</c:v>
                </c:pt>
                <c:pt idx="11797">
                  <c:v>-1.2172978029131407E-2</c:v>
                </c:pt>
                <c:pt idx="11798">
                  <c:v>-1.2191982856577657E-2</c:v>
                </c:pt>
                <c:pt idx="11799">
                  <c:v>-1.2193077855813018E-2</c:v>
                </c:pt>
                <c:pt idx="11800">
                  <c:v>-1.2190141099405364E-2</c:v>
                </c:pt>
                <c:pt idx="11801">
                  <c:v>-1.2192182988883958E-2</c:v>
                </c:pt>
                <c:pt idx="11802">
                  <c:v>-1.2185040925939406E-2</c:v>
                </c:pt>
                <c:pt idx="11803">
                  <c:v>-1.218513134721049E-2</c:v>
                </c:pt>
                <c:pt idx="11804">
                  <c:v>-1.2196094153609298E-2</c:v>
                </c:pt>
                <c:pt idx="11805">
                  <c:v>-1.2207014925774138E-2</c:v>
                </c:pt>
                <c:pt idx="11806">
                  <c:v>-1.2202915943977008E-2</c:v>
                </c:pt>
                <c:pt idx="11807">
                  <c:v>-1.2181436335423313E-2</c:v>
                </c:pt>
                <c:pt idx="11808">
                  <c:v>-1.2190728894140161E-2</c:v>
                </c:pt>
                <c:pt idx="11809">
                  <c:v>-1.2202532975703445E-2</c:v>
                </c:pt>
                <c:pt idx="11810">
                  <c:v>-1.2202002663680081E-2</c:v>
                </c:pt>
                <c:pt idx="11811">
                  <c:v>-1.2199318965062149E-2</c:v>
                </c:pt>
                <c:pt idx="11812">
                  <c:v>-1.2198339591134019E-2</c:v>
                </c:pt>
                <c:pt idx="11813">
                  <c:v>-1.2197677976395928E-2</c:v>
                </c:pt>
                <c:pt idx="11814">
                  <c:v>-1.2203066288679341E-2</c:v>
                </c:pt>
                <c:pt idx="11815">
                  <c:v>-1.2201032787087795E-2</c:v>
                </c:pt>
                <c:pt idx="11816">
                  <c:v>-1.2214870380491804E-2</c:v>
                </c:pt>
                <c:pt idx="11817">
                  <c:v>-1.2208204619900435E-2</c:v>
                </c:pt>
                <c:pt idx="11818">
                  <c:v>-1.2197105378478738E-2</c:v>
                </c:pt>
                <c:pt idx="11819">
                  <c:v>-1.2182092924678544E-2</c:v>
                </c:pt>
                <c:pt idx="11820">
                  <c:v>-1.2194042596418993E-2</c:v>
                </c:pt>
                <c:pt idx="11821">
                  <c:v>-1.2195607902234711E-2</c:v>
                </c:pt>
                <c:pt idx="11822">
                  <c:v>-1.2189104976511159E-2</c:v>
                </c:pt>
                <c:pt idx="11823">
                  <c:v>-1.2191611071986944E-2</c:v>
                </c:pt>
                <c:pt idx="11824">
                  <c:v>-1.2207281796521753E-2</c:v>
                </c:pt>
                <c:pt idx="11825">
                  <c:v>-1.2195624784085014E-2</c:v>
                </c:pt>
                <c:pt idx="11826">
                  <c:v>-1.2194783718301433E-2</c:v>
                </c:pt>
                <c:pt idx="11827">
                  <c:v>-1.2196862550948715E-2</c:v>
                </c:pt>
                <c:pt idx="11828">
                  <c:v>-1.2206028806759263E-2</c:v>
                </c:pt>
                <c:pt idx="11829">
                  <c:v>-1.2194267284619038E-2</c:v>
                </c:pt>
                <c:pt idx="11830">
                  <c:v>-1.2201830157285362E-2</c:v>
                </c:pt>
                <c:pt idx="11831">
                  <c:v>-1.2207765536386309E-2</c:v>
                </c:pt>
                <c:pt idx="11832">
                  <c:v>-1.2211202341143316E-2</c:v>
                </c:pt>
                <c:pt idx="11833">
                  <c:v>-1.2229366657961978E-2</c:v>
                </c:pt>
                <c:pt idx="11834">
                  <c:v>-1.2223345494777785E-2</c:v>
                </c:pt>
                <c:pt idx="11835">
                  <c:v>-1.222224941549732E-2</c:v>
                </c:pt>
                <c:pt idx="11836">
                  <c:v>-1.2214480999546086E-2</c:v>
                </c:pt>
                <c:pt idx="11837">
                  <c:v>-1.2224860071533093E-2</c:v>
                </c:pt>
                <c:pt idx="11838">
                  <c:v>-1.2225704004936007E-2</c:v>
                </c:pt>
                <c:pt idx="11839">
                  <c:v>-1.221905510444248E-2</c:v>
                </c:pt>
                <c:pt idx="11840">
                  <c:v>-1.2226906379434311E-2</c:v>
                </c:pt>
                <c:pt idx="11841">
                  <c:v>-1.2234449518373356E-2</c:v>
                </c:pt>
                <c:pt idx="11842">
                  <c:v>-1.2231667787542318E-2</c:v>
                </c:pt>
                <c:pt idx="11843">
                  <c:v>-1.222513036340573E-2</c:v>
                </c:pt>
                <c:pt idx="11844">
                  <c:v>-1.2207308633866319E-2</c:v>
                </c:pt>
                <c:pt idx="11845">
                  <c:v>-1.2212294021938691E-2</c:v>
                </c:pt>
                <c:pt idx="11846">
                  <c:v>-1.2223296271218358E-2</c:v>
                </c:pt>
                <c:pt idx="11847">
                  <c:v>-1.2222099855359918E-2</c:v>
                </c:pt>
                <c:pt idx="11848">
                  <c:v>-1.222830469420977E-2</c:v>
                </c:pt>
                <c:pt idx="11849">
                  <c:v>-1.2222560482555123E-2</c:v>
                </c:pt>
                <c:pt idx="11850">
                  <c:v>-1.2216414709932193E-2</c:v>
                </c:pt>
                <c:pt idx="11851">
                  <c:v>-1.2213159882780638E-2</c:v>
                </c:pt>
                <c:pt idx="11852">
                  <c:v>-1.2228701503683184E-2</c:v>
                </c:pt>
                <c:pt idx="11853">
                  <c:v>-1.2216349433433121E-2</c:v>
                </c:pt>
                <c:pt idx="11854">
                  <c:v>-1.2218876693521098E-2</c:v>
                </c:pt>
                <c:pt idx="11855">
                  <c:v>-1.2232946931867585E-2</c:v>
                </c:pt>
                <c:pt idx="11856">
                  <c:v>-1.2235946525018212E-2</c:v>
                </c:pt>
                <c:pt idx="11857">
                  <c:v>-1.2226606764285483E-2</c:v>
                </c:pt>
                <c:pt idx="11858">
                  <c:v>-1.2234483344879005E-2</c:v>
                </c:pt>
                <c:pt idx="11859">
                  <c:v>-1.2233490571759648E-2</c:v>
                </c:pt>
                <c:pt idx="11860">
                  <c:v>-1.2235435554257962E-2</c:v>
                </c:pt>
                <c:pt idx="11861">
                  <c:v>-1.2223640781600879E-2</c:v>
                </c:pt>
                <c:pt idx="11862">
                  <c:v>-1.2231910563030262E-2</c:v>
                </c:pt>
                <c:pt idx="11863">
                  <c:v>-1.2241239910199623E-2</c:v>
                </c:pt>
                <c:pt idx="11864">
                  <c:v>-1.2248668983045701E-2</c:v>
                </c:pt>
                <c:pt idx="11865">
                  <c:v>-1.2247701431188014E-2</c:v>
                </c:pt>
                <c:pt idx="11866">
                  <c:v>-1.2224129032891327E-2</c:v>
                </c:pt>
                <c:pt idx="11867">
                  <c:v>-1.2236125532687749E-2</c:v>
                </c:pt>
                <c:pt idx="11868">
                  <c:v>-1.2232086046986612E-2</c:v>
                </c:pt>
                <c:pt idx="11869">
                  <c:v>-1.2237668754454633E-2</c:v>
                </c:pt>
                <c:pt idx="11870">
                  <c:v>-1.2234191174287014E-2</c:v>
                </c:pt>
                <c:pt idx="11871">
                  <c:v>-1.2236902531436456E-2</c:v>
                </c:pt>
                <c:pt idx="11872">
                  <c:v>-1.2236530562953729E-2</c:v>
                </c:pt>
                <c:pt idx="11873">
                  <c:v>-1.2230449944534739E-2</c:v>
                </c:pt>
                <c:pt idx="11874">
                  <c:v>-1.2250504182523046E-2</c:v>
                </c:pt>
                <c:pt idx="11875">
                  <c:v>-1.2239125079971656E-2</c:v>
                </c:pt>
                <c:pt idx="11876">
                  <c:v>-1.2246973589239162E-2</c:v>
                </c:pt>
                <c:pt idx="11877">
                  <c:v>-1.2250959342167455E-2</c:v>
                </c:pt>
                <c:pt idx="11878">
                  <c:v>-1.2229982464733936E-2</c:v>
                </c:pt>
                <c:pt idx="11879">
                  <c:v>-1.2237097194308736E-2</c:v>
                </c:pt>
                <c:pt idx="11880">
                  <c:v>-1.2241039200841335E-2</c:v>
                </c:pt>
                <c:pt idx="11881">
                  <c:v>-1.2235983220557632E-2</c:v>
                </c:pt>
                <c:pt idx="11882">
                  <c:v>-1.2238419838193435E-2</c:v>
                </c:pt>
                <c:pt idx="11883">
                  <c:v>-1.2238879811785798E-2</c:v>
                </c:pt>
                <c:pt idx="11884">
                  <c:v>-1.2237615259699406E-2</c:v>
                </c:pt>
                <c:pt idx="11885">
                  <c:v>-1.2243339217471684E-2</c:v>
                </c:pt>
                <c:pt idx="11886">
                  <c:v>-1.2237685000139959E-2</c:v>
                </c:pt>
                <c:pt idx="11887">
                  <c:v>-1.2234074664986719E-2</c:v>
                </c:pt>
                <c:pt idx="11888">
                  <c:v>-1.2236922780800148E-2</c:v>
                </c:pt>
                <c:pt idx="11889">
                  <c:v>-1.2237133071566462E-2</c:v>
                </c:pt>
                <c:pt idx="11890">
                  <c:v>-1.2245704722978734E-2</c:v>
                </c:pt>
                <c:pt idx="11891">
                  <c:v>-1.2252632252407861E-2</c:v>
                </c:pt>
                <c:pt idx="11892">
                  <c:v>-1.2255139254154647E-2</c:v>
                </c:pt>
                <c:pt idx="11893">
                  <c:v>-1.224755942614926E-2</c:v>
                </c:pt>
                <c:pt idx="11894">
                  <c:v>-1.2255050519512291E-2</c:v>
                </c:pt>
                <c:pt idx="11895">
                  <c:v>-1.22573075539697E-2</c:v>
                </c:pt>
                <c:pt idx="11896">
                  <c:v>-1.2245706590060128E-2</c:v>
                </c:pt>
                <c:pt idx="11897">
                  <c:v>-1.2236523497119173E-2</c:v>
                </c:pt>
                <c:pt idx="11898">
                  <c:v>-1.2245926762084171E-2</c:v>
                </c:pt>
                <c:pt idx="11899">
                  <c:v>-1.2261855229893719E-2</c:v>
                </c:pt>
                <c:pt idx="11900">
                  <c:v>-1.2263701310420108E-2</c:v>
                </c:pt>
                <c:pt idx="11901">
                  <c:v>-1.2272253445993538E-2</c:v>
                </c:pt>
                <c:pt idx="11902">
                  <c:v>-1.2267363066837499E-2</c:v>
                </c:pt>
                <c:pt idx="11903">
                  <c:v>-1.2273494133424242E-2</c:v>
                </c:pt>
                <c:pt idx="11904">
                  <c:v>-1.2256221448467138E-2</c:v>
                </c:pt>
                <c:pt idx="11905">
                  <c:v>-1.2244868677801285E-2</c:v>
                </c:pt>
                <c:pt idx="11906">
                  <c:v>-1.2248274462660989E-2</c:v>
                </c:pt>
                <c:pt idx="11907">
                  <c:v>-1.2267933955146885E-2</c:v>
                </c:pt>
                <c:pt idx="11908">
                  <c:v>-1.2271666250912827E-2</c:v>
                </c:pt>
                <c:pt idx="11909">
                  <c:v>-1.2266859919217372E-2</c:v>
                </c:pt>
                <c:pt idx="11910">
                  <c:v>-1.2269828029564051E-2</c:v>
                </c:pt>
                <c:pt idx="11911">
                  <c:v>-1.2257047308512535E-2</c:v>
                </c:pt>
                <c:pt idx="11912">
                  <c:v>-1.2281059103846272E-2</c:v>
                </c:pt>
                <c:pt idx="11913">
                  <c:v>-1.2277082978118515E-2</c:v>
                </c:pt>
                <c:pt idx="11914">
                  <c:v>-1.2283309719825454E-2</c:v>
                </c:pt>
                <c:pt idx="11915">
                  <c:v>-1.2280770917670367E-2</c:v>
                </c:pt>
                <c:pt idx="11916">
                  <c:v>-1.2278949670875996E-2</c:v>
                </c:pt>
                <c:pt idx="11917">
                  <c:v>-1.2274703902365311E-2</c:v>
                </c:pt>
                <c:pt idx="11918">
                  <c:v>-1.2279301567614391E-2</c:v>
                </c:pt>
                <c:pt idx="11919">
                  <c:v>-1.2290825279328536E-2</c:v>
                </c:pt>
                <c:pt idx="11920">
                  <c:v>-1.229436868835824E-2</c:v>
                </c:pt>
                <c:pt idx="11921">
                  <c:v>-1.2275015631723743E-2</c:v>
                </c:pt>
                <c:pt idx="11922">
                  <c:v>-1.2271311493553892E-2</c:v>
                </c:pt>
                <c:pt idx="11923">
                  <c:v>-1.227409499228448E-2</c:v>
                </c:pt>
                <c:pt idx="11924">
                  <c:v>-1.2275028419063324E-2</c:v>
                </c:pt>
                <c:pt idx="11925">
                  <c:v>-1.2283627953133291E-2</c:v>
                </c:pt>
                <c:pt idx="11926">
                  <c:v>-1.2297300097024155E-2</c:v>
                </c:pt>
                <c:pt idx="11927">
                  <c:v>-1.2288839599738957E-2</c:v>
                </c:pt>
                <c:pt idx="11928">
                  <c:v>-1.2295058618111808E-2</c:v>
                </c:pt>
                <c:pt idx="11929">
                  <c:v>-1.2291170625514807E-2</c:v>
                </c:pt>
                <c:pt idx="11930">
                  <c:v>-1.2289733227675247E-2</c:v>
                </c:pt>
                <c:pt idx="11931">
                  <c:v>-1.2288090801834264E-2</c:v>
                </c:pt>
                <c:pt idx="11932">
                  <c:v>-1.2286986884191293E-2</c:v>
                </c:pt>
                <c:pt idx="11933">
                  <c:v>-1.2292520475434363E-2</c:v>
                </c:pt>
                <c:pt idx="11934">
                  <c:v>-1.2271394852609726E-2</c:v>
                </c:pt>
                <c:pt idx="11935">
                  <c:v>-1.2276163427393599E-2</c:v>
                </c:pt>
                <c:pt idx="11936">
                  <c:v>-1.2276704579136939E-2</c:v>
                </c:pt>
                <c:pt idx="11937">
                  <c:v>-1.2277494539744605E-2</c:v>
                </c:pt>
                <c:pt idx="11938">
                  <c:v>-1.2277158745283408E-2</c:v>
                </c:pt>
                <c:pt idx="11939">
                  <c:v>-1.2269897134499464E-2</c:v>
                </c:pt>
                <c:pt idx="11940">
                  <c:v>-1.2284920666398733E-2</c:v>
                </c:pt>
                <c:pt idx="11941">
                  <c:v>-1.2294292199466521E-2</c:v>
                </c:pt>
                <c:pt idx="11942">
                  <c:v>-1.2281288477963006E-2</c:v>
                </c:pt>
                <c:pt idx="11943">
                  <c:v>-1.2288450357532892E-2</c:v>
                </c:pt>
                <c:pt idx="11944">
                  <c:v>-1.2297735520132375E-2</c:v>
                </c:pt>
                <c:pt idx="11945">
                  <c:v>-1.2295022907082176E-2</c:v>
                </c:pt>
                <c:pt idx="11946">
                  <c:v>-1.2287452480173926E-2</c:v>
                </c:pt>
                <c:pt idx="11947">
                  <c:v>-1.2287283223441848E-2</c:v>
                </c:pt>
                <c:pt idx="11948">
                  <c:v>-1.2324569700672524E-2</c:v>
                </c:pt>
                <c:pt idx="11949">
                  <c:v>-1.2307384262414007E-2</c:v>
                </c:pt>
                <c:pt idx="11950">
                  <c:v>-1.2311630194167263E-2</c:v>
                </c:pt>
                <c:pt idx="11951">
                  <c:v>-1.2305023012264034E-2</c:v>
                </c:pt>
                <c:pt idx="11952">
                  <c:v>-1.2305206572827713E-2</c:v>
                </c:pt>
                <c:pt idx="11953">
                  <c:v>-1.2315610870976955E-2</c:v>
                </c:pt>
                <c:pt idx="11954">
                  <c:v>-1.231239382665612E-2</c:v>
                </c:pt>
                <c:pt idx="11955">
                  <c:v>-1.230865458009287E-2</c:v>
                </c:pt>
                <c:pt idx="11956">
                  <c:v>-1.2314836344485977E-2</c:v>
                </c:pt>
                <c:pt idx="11957">
                  <c:v>-1.2314610375086342E-2</c:v>
                </c:pt>
                <c:pt idx="11958">
                  <c:v>-1.2307254045420534E-2</c:v>
                </c:pt>
                <c:pt idx="11959">
                  <c:v>-1.2318042511346307E-2</c:v>
                </c:pt>
                <c:pt idx="11960">
                  <c:v>-1.2314876010100471E-2</c:v>
                </c:pt>
                <c:pt idx="11961">
                  <c:v>-1.23078180963895E-2</c:v>
                </c:pt>
                <c:pt idx="11962">
                  <c:v>-1.2309203103375854E-2</c:v>
                </c:pt>
                <c:pt idx="11963">
                  <c:v>-1.2299636021896753E-2</c:v>
                </c:pt>
                <c:pt idx="11964">
                  <c:v>-1.2317557144954342E-2</c:v>
                </c:pt>
                <c:pt idx="11965">
                  <c:v>-1.23111263904278E-2</c:v>
                </c:pt>
                <c:pt idx="11966">
                  <c:v>-1.2313998007401957E-2</c:v>
                </c:pt>
                <c:pt idx="11967">
                  <c:v>-1.2318921577421251E-2</c:v>
                </c:pt>
                <c:pt idx="11968">
                  <c:v>-1.2313354692208357E-2</c:v>
                </c:pt>
                <c:pt idx="11969">
                  <c:v>-1.2322547142897499E-2</c:v>
                </c:pt>
                <c:pt idx="11970">
                  <c:v>-1.233174976404363E-2</c:v>
                </c:pt>
                <c:pt idx="11971">
                  <c:v>-1.2324726492898768E-2</c:v>
                </c:pt>
                <c:pt idx="11972">
                  <c:v>-1.2322314864252878E-2</c:v>
                </c:pt>
                <c:pt idx="11973">
                  <c:v>-1.232292699048068E-2</c:v>
                </c:pt>
                <c:pt idx="11974">
                  <c:v>-1.2316980839101786E-2</c:v>
                </c:pt>
                <c:pt idx="11975">
                  <c:v>-1.2325375558348088E-2</c:v>
                </c:pt>
                <c:pt idx="11976">
                  <c:v>-1.2328837895525564E-2</c:v>
                </c:pt>
                <c:pt idx="11977">
                  <c:v>-1.2296686322397625E-2</c:v>
                </c:pt>
                <c:pt idx="11978">
                  <c:v>-1.2316147038023615E-2</c:v>
                </c:pt>
                <c:pt idx="11979">
                  <c:v>-1.2326605287819922E-2</c:v>
                </c:pt>
                <c:pt idx="11980">
                  <c:v>-1.2319398483104867E-2</c:v>
                </c:pt>
                <c:pt idx="11981">
                  <c:v>-1.2327005951573055E-2</c:v>
                </c:pt>
                <c:pt idx="11982">
                  <c:v>-1.2302773069454338E-2</c:v>
                </c:pt>
                <c:pt idx="11983">
                  <c:v>-1.2308568012354016E-2</c:v>
                </c:pt>
                <c:pt idx="11984">
                  <c:v>-1.2318181416569176E-2</c:v>
                </c:pt>
                <c:pt idx="11985">
                  <c:v>-1.2313980434908773E-2</c:v>
                </c:pt>
                <c:pt idx="11986">
                  <c:v>-1.230179435754389E-2</c:v>
                </c:pt>
                <c:pt idx="11987">
                  <c:v>-1.2307102815153537E-2</c:v>
                </c:pt>
                <c:pt idx="11988">
                  <c:v>-1.2304602119882784E-2</c:v>
                </c:pt>
                <c:pt idx="11989">
                  <c:v>-1.2315511957270747E-2</c:v>
                </c:pt>
                <c:pt idx="11990">
                  <c:v>-1.2307169280279371E-2</c:v>
                </c:pt>
                <c:pt idx="11991">
                  <c:v>-1.2316786296085083E-2</c:v>
                </c:pt>
                <c:pt idx="11992">
                  <c:v>-1.2314145387006887E-2</c:v>
                </c:pt>
                <c:pt idx="11993">
                  <c:v>-1.2322578255648014E-2</c:v>
                </c:pt>
                <c:pt idx="11994">
                  <c:v>-1.23175178162594E-2</c:v>
                </c:pt>
                <c:pt idx="11995">
                  <c:v>-1.2329816225823876E-2</c:v>
                </c:pt>
                <c:pt idx="11996">
                  <c:v>-1.2333151472247898E-2</c:v>
                </c:pt>
                <c:pt idx="11997">
                  <c:v>-1.2333335629439021E-2</c:v>
                </c:pt>
                <c:pt idx="11998">
                  <c:v>-1.2321606559333143E-2</c:v>
                </c:pt>
                <c:pt idx="11999">
                  <c:v>-1.2318840091573543E-2</c:v>
                </c:pt>
                <c:pt idx="12000">
                  <c:v>-1.2309696745355857E-2</c:v>
                </c:pt>
                <c:pt idx="12001">
                  <c:v>-1.2323300860256304E-2</c:v>
                </c:pt>
                <c:pt idx="12002">
                  <c:v>-1.2321822430590885E-2</c:v>
                </c:pt>
                <c:pt idx="12003">
                  <c:v>-1.2326174176003773E-2</c:v>
                </c:pt>
                <c:pt idx="12004">
                  <c:v>-1.2329282900882393E-2</c:v>
                </c:pt>
                <c:pt idx="12005">
                  <c:v>-1.2327007828630374E-2</c:v>
                </c:pt>
                <c:pt idx="12006">
                  <c:v>-1.2331635802017508E-2</c:v>
                </c:pt>
                <c:pt idx="12007">
                  <c:v>-1.2326868221362945E-2</c:v>
                </c:pt>
                <c:pt idx="12008">
                  <c:v>-1.233140990450002E-2</c:v>
                </c:pt>
                <c:pt idx="12009">
                  <c:v>-1.2337511002327587E-2</c:v>
                </c:pt>
                <c:pt idx="12010">
                  <c:v>-1.2332601276596843E-2</c:v>
                </c:pt>
                <c:pt idx="12011">
                  <c:v>-1.2341510192983827E-2</c:v>
                </c:pt>
                <c:pt idx="12012">
                  <c:v>-1.2336046191070702E-2</c:v>
                </c:pt>
                <c:pt idx="12013">
                  <c:v>-1.2334085612437852E-2</c:v>
                </c:pt>
                <c:pt idx="12014">
                  <c:v>-1.2340834666407969E-2</c:v>
                </c:pt>
                <c:pt idx="12015">
                  <c:v>-1.2325840926445876E-2</c:v>
                </c:pt>
                <c:pt idx="12016">
                  <c:v>-1.2329987544901323E-2</c:v>
                </c:pt>
                <c:pt idx="12017">
                  <c:v>-1.233210893912769E-2</c:v>
                </c:pt>
                <c:pt idx="12018">
                  <c:v>-1.2323570264767348E-2</c:v>
                </c:pt>
                <c:pt idx="12019">
                  <c:v>-1.2309937179142584E-2</c:v>
                </c:pt>
                <c:pt idx="12020">
                  <c:v>-1.2324513589483648E-2</c:v>
                </c:pt>
                <c:pt idx="12021">
                  <c:v>-1.2314218692419812E-2</c:v>
                </c:pt>
                <c:pt idx="12022">
                  <c:v>-1.2309029142610421E-2</c:v>
                </c:pt>
                <c:pt idx="12023">
                  <c:v>-1.2311416595432691E-2</c:v>
                </c:pt>
                <c:pt idx="12024">
                  <c:v>-1.2311502324691853E-2</c:v>
                </c:pt>
                <c:pt idx="12025">
                  <c:v>-1.2312571537401175E-2</c:v>
                </c:pt>
                <c:pt idx="12026">
                  <c:v>-1.2319156527789846E-2</c:v>
                </c:pt>
                <c:pt idx="12027">
                  <c:v>-1.2326410338674902E-2</c:v>
                </c:pt>
                <c:pt idx="12028">
                  <c:v>-1.2341062976192805E-2</c:v>
                </c:pt>
                <c:pt idx="12029">
                  <c:v>-1.2320267859770544E-2</c:v>
                </c:pt>
                <c:pt idx="12030">
                  <c:v>-1.2323834594701351E-2</c:v>
                </c:pt>
                <c:pt idx="12031">
                  <c:v>-1.2334572948767815E-2</c:v>
                </c:pt>
                <c:pt idx="12032">
                  <c:v>-1.2332784623783611E-2</c:v>
                </c:pt>
                <c:pt idx="12033">
                  <c:v>-1.2326788406080473E-2</c:v>
                </c:pt>
                <c:pt idx="12034">
                  <c:v>-1.2311318661583526E-2</c:v>
                </c:pt>
                <c:pt idx="12035">
                  <c:v>-1.230997624827981E-2</c:v>
                </c:pt>
                <c:pt idx="12036">
                  <c:v>-1.2319897478547564E-2</c:v>
                </c:pt>
                <c:pt idx="12037">
                  <c:v>-1.233997911122354E-2</c:v>
                </c:pt>
                <c:pt idx="12038">
                  <c:v>-1.2319362245538508E-2</c:v>
                </c:pt>
                <c:pt idx="12039">
                  <c:v>-1.2337182054786153E-2</c:v>
                </c:pt>
                <c:pt idx="12040">
                  <c:v>-1.2331978598102226E-2</c:v>
                </c:pt>
                <c:pt idx="12041">
                  <c:v>-1.2337861658223552E-2</c:v>
                </c:pt>
                <c:pt idx="12042">
                  <c:v>-1.234004649252456E-2</c:v>
                </c:pt>
                <c:pt idx="12043">
                  <c:v>-1.234477669272533E-2</c:v>
                </c:pt>
                <c:pt idx="12044">
                  <c:v>-1.2351477089292738E-2</c:v>
                </c:pt>
                <c:pt idx="12045">
                  <c:v>-1.2351091618978592E-2</c:v>
                </c:pt>
                <c:pt idx="12046">
                  <c:v>-1.2351251491836111E-2</c:v>
                </c:pt>
                <c:pt idx="12047">
                  <c:v>-1.2352305768336503E-2</c:v>
                </c:pt>
                <c:pt idx="12048">
                  <c:v>-1.2347869336586695E-2</c:v>
                </c:pt>
                <c:pt idx="12049">
                  <c:v>-1.2357246505289989E-2</c:v>
                </c:pt>
                <c:pt idx="12050">
                  <c:v>-1.2357330219956161E-2</c:v>
                </c:pt>
                <c:pt idx="12051">
                  <c:v>-1.2358932132822659E-2</c:v>
                </c:pt>
                <c:pt idx="12052">
                  <c:v>-1.2335004379736307E-2</c:v>
                </c:pt>
                <c:pt idx="12053">
                  <c:v>-1.235647355084726E-2</c:v>
                </c:pt>
                <c:pt idx="12054">
                  <c:v>-1.23531134783646E-2</c:v>
                </c:pt>
                <c:pt idx="12055">
                  <c:v>-1.2364922023149129E-2</c:v>
                </c:pt>
                <c:pt idx="12056">
                  <c:v>-1.2350985181613849E-2</c:v>
                </c:pt>
                <c:pt idx="12057">
                  <c:v>-1.2354381483895312E-2</c:v>
                </c:pt>
                <c:pt idx="12058">
                  <c:v>-1.2354237001844355E-2</c:v>
                </c:pt>
                <c:pt idx="12059">
                  <c:v>-1.2351575346434336E-2</c:v>
                </c:pt>
                <c:pt idx="12060">
                  <c:v>-1.2349877802829902E-2</c:v>
                </c:pt>
                <c:pt idx="12061">
                  <c:v>-1.234863648328203E-2</c:v>
                </c:pt>
                <c:pt idx="12062">
                  <c:v>-1.2357483124380063E-2</c:v>
                </c:pt>
                <c:pt idx="12063">
                  <c:v>-1.2364658549408864E-2</c:v>
                </c:pt>
                <c:pt idx="12064">
                  <c:v>-1.2358925176971994E-2</c:v>
                </c:pt>
                <c:pt idx="12065">
                  <c:v>-1.2360791651145075E-2</c:v>
                </c:pt>
                <c:pt idx="12066">
                  <c:v>-1.2359645511420601E-2</c:v>
                </c:pt>
                <c:pt idx="12067">
                  <c:v>-1.2375299973186876E-2</c:v>
                </c:pt>
                <c:pt idx="12068">
                  <c:v>-1.2376172355148346E-2</c:v>
                </c:pt>
                <c:pt idx="12069">
                  <c:v>-1.2368286945784991E-2</c:v>
                </c:pt>
                <c:pt idx="12070">
                  <c:v>-1.2384875169859758E-2</c:v>
                </c:pt>
                <c:pt idx="12071">
                  <c:v>-1.2377764265497604E-2</c:v>
                </c:pt>
                <c:pt idx="12072">
                  <c:v>-1.2388901378679309E-2</c:v>
                </c:pt>
                <c:pt idx="12073">
                  <c:v>-1.2385469877977067E-2</c:v>
                </c:pt>
                <c:pt idx="12074">
                  <c:v>-1.2374889907755459E-2</c:v>
                </c:pt>
                <c:pt idx="12075">
                  <c:v>-1.2380289985789009E-2</c:v>
                </c:pt>
                <c:pt idx="12076">
                  <c:v>-1.2380764827971125E-2</c:v>
                </c:pt>
                <c:pt idx="12077">
                  <c:v>-1.2385435156296547E-2</c:v>
                </c:pt>
                <c:pt idx="12078">
                  <c:v>-1.2386061103423867E-2</c:v>
                </c:pt>
                <c:pt idx="12079">
                  <c:v>-1.2383263337364213E-2</c:v>
                </c:pt>
                <c:pt idx="12080">
                  <c:v>-1.2387678714030445E-2</c:v>
                </c:pt>
                <c:pt idx="12081">
                  <c:v>-1.2376155459287521E-2</c:v>
                </c:pt>
                <c:pt idx="12082">
                  <c:v>-1.2385208618195647E-2</c:v>
                </c:pt>
                <c:pt idx="12083">
                  <c:v>-1.2373478287677164E-2</c:v>
                </c:pt>
                <c:pt idx="12084">
                  <c:v>-1.2376661358406189E-2</c:v>
                </c:pt>
                <c:pt idx="12085">
                  <c:v>-1.2375031262070464E-2</c:v>
                </c:pt>
                <c:pt idx="12086">
                  <c:v>-1.2368679338154746E-2</c:v>
                </c:pt>
                <c:pt idx="12087">
                  <c:v>-1.2370936504831219E-2</c:v>
                </c:pt>
                <c:pt idx="12088">
                  <c:v>-1.2386947212712522E-2</c:v>
                </c:pt>
                <c:pt idx="12089">
                  <c:v>-1.2388334473532409E-2</c:v>
                </c:pt>
                <c:pt idx="12090">
                  <c:v>-1.2385310493707218E-2</c:v>
                </c:pt>
                <c:pt idx="12091">
                  <c:v>-1.2374410206314272E-2</c:v>
                </c:pt>
                <c:pt idx="12092">
                  <c:v>-1.2382702292673265E-2</c:v>
                </c:pt>
                <c:pt idx="12093">
                  <c:v>-1.2374005339110919E-2</c:v>
                </c:pt>
                <c:pt idx="12094">
                  <c:v>-1.2373424617898593E-2</c:v>
                </c:pt>
                <c:pt idx="12095">
                  <c:v>-1.2392474747980772E-2</c:v>
                </c:pt>
                <c:pt idx="12096">
                  <c:v>-1.2395763810278914E-2</c:v>
                </c:pt>
                <c:pt idx="12097">
                  <c:v>-1.2396465242592056E-2</c:v>
                </c:pt>
                <c:pt idx="12098">
                  <c:v>-1.24030926560184E-2</c:v>
                </c:pt>
                <c:pt idx="12099">
                  <c:v>-1.2411585751763331E-2</c:v>
                </c:pt>
                <c:pt idx="12100">
                  <c:v>-1.2392256781859595E-2</c:v>
                </c:pt>
                <c:pt idx="12101">
                  <c:v>-1.2402440419184707E-2</c:v>
                </c:pt>
                <c:pt idx="12102">
                  <c:v>-1.2397645414722925E-2</c:v>
                </c:pt>
                <c:pt idx="12103">
                  <c:v>-1.240673892487309E-2</c:v>
                </c:pt>
                <c:pt idx="12104">
                  <c:v>-1.24184625111572E-2</c:v>
                </c:pt>
                <c:pt idx="12105">
                  <c:v>-1.2391115405272601E-2</c:v>
                </c:pt>
                <c:pt idx="12106">
                  <c:v>-1.2409117094551114E-2</c:v>
                </c:pt>
                <c:pt idx="12107">
                  <c:v>-1.2394261291879906E-2</c:v>
                </c:pt>
                <c:pt idx="12108">
                  <c:v>-1.2390179309410001E-2</c:v>
                </c:pt>
                <c:pt idx="12109">
                  <c:v>-1.2397845814405097E-2</c:v>
                </c:pt>
                <c:pt idx="12110">
                  <c:v>-1.2389639437199916E-2</c:v>
                </c:pt>
                <c:pt idx="12111">
                  <c:v>-1.2372227524776616E-2</c:v>
                </c:pt>
                <c:pt idx="12112">
                  <c:v>-1.2397404409228138E-2</c:v>
                </c:pt>
                <c:pt idx="12113">
                  <c:v>-1.238291651670303E-2</c:v>
                </c:pt>
                <c:pt idx="12114">
                  <c:v>-1.2385235740259954E-2</c:v>
                </c:pt>
                <c:pt idx="12115">
                  <c:v>-1.2382297570070117E-2</c:v>
                </c:pt>
                <c:pt idx="12116">
                  <c:v>-1.2390158999385691E-2</c:v>
                </c:pt>
                <c:pt idx="12117">
                  <c:v>-1.2400379586699586E-2</c:v>
                </c:pt>
                <c:pt idx="12118">
                  <c:v>-1.2397980906996007E-2</c:v>
                </c:pt>
                <c:pt idx="12119">
                  <c:v>-1.2393616369885249E-2</c:v>
                </c:pt>
                <c:pt idx="12120">
                  <c:v>-1.2412695190071453E-2</c:v>
                </c:pt>
                <c:pt idx="12121">
                  <c:v>-1.2400296295213444E-2</c:v>
                </c:pt>
                <c:pt idx="12122">
                  <c:v>-1.2388519651947946E-2</c:v>
                </c:pt>
                <c:pt idx="12123">
                  <c:v>-1.2395619220116368E-2</c:v>
                </c:pt>
                <c:pt idx="12124">
                  <c:v>-1.2408848600389851E-2</c:v>
                </c:pt>
                <c:pt idx="12125">
                  <c:v>-1.2424998700932149E-2</c:v>
                </c:pt>
                <c:pt idx="12126">
                  <c:v>-1.2410442748636993E-2</c:v>
                </c:pt>
                <c:pt idx="12127">
                  <c:v>-1.2401301627033094E-2</c:v>
                </c:pt>
                <c:pt idx="12128">
                  <c:v>-1.2413427619031785E-2</c:v>
                </c:pt>
                <c:pt idx="12129">
                  <c:v>-1.2409235545858377E-2</c:v>
                </c:pt>
                <c:pt idx="12130">
                  <c:v>-1.2420920538128941E-2</c:v>
                </c:pt>
                <c:pt idx="12131">
                  <c:v>-1.2420456780442518E-2</c:v>
                </c:pt>
                <c:pt idx="12132">
                  <c:v>-1.2414187521596495E-2</c:v>
                </c:pt>
                <c:pt idx="12133">
                  <c:v>-1.2410633918902444E-2</c:v>
                </c:pt>
                <c:pt idx="12134">
                  <c:v>-1.2422514386082013E-2</c:v>
                </c:pt>
                <c:pt idx="12135">
                  <c:v>-1.2426541174030659E-2</c:v>
                </c:pt>
                <c:pt idx="12136">
                  <c:v>-1.2425797616034975E-2</c:v>
                </c:pt>
                <c:pt idx="12137">
                  <c:v>-1.2420370043379435E-2</c:v>
                </c:pt>
                <c:pt idx="12138">
                  <c:v>-1.2428641747224717E-2</c:v>
                </c:pt>
                <c:pt idx="12139">
                  <c:v>-1.2424615732784916E-2</c:v>
                </c:pt>
                <c:pt idx="12140">
                  <c:v>-1.2427644153558287E-2</c:v>
                </c:pt>
                <c:pt idx="12141">
                  <c:v>-1.2417174352721513E-2</c:v>
                </c:pt>
                <c:pt idx="12142">
                  <c:v>-1.2409333748461815E-2</c:v>
                </c:pt>
                <c:pt idx="12143">
                  <c:v>-1.2420904139549202E-2</c:v>
                </c:pt>
                <c:pt idx="12144">
                  <c:v>-1.2419067519714538E-2</c:v>
                </c:pt>
                <c:pt idx="12145">
                  <c:v>-1.2409337976754697E-2</c:v>
                </c:pt>
                <c:pt idx="12146">
                  <c:v>-1.2411487394260083E-2</c:v>
                </c:pt>
                <c:pt idx="12147">
                  <c:v>-1.2412586232634474E-2</c:v>
                </c:pt>
                <c:pt idx="12148">
                  <c:v>-1.240943310849078E-2</c:v>
                </c:pt>
                <c:pt idx="12149">
                  <c:v>-1.2407761193658603E-2</c:v>
                </c:pt>
                <c:pt idx="12150">
                  <c:v>-1.2411743960052566E-2</c:v>
                </c:pt>
                <c:pt idx="12151">
                  <c:v>-1.2422511212885059E-2</c:v>
                </c:pt>
                <c:pt idx="12152">
                  <c:v>-1.2407566398257028E-2</c:v>
                </c:pt>
                <c:pt idx="12153">
                  <c:v>-1.2402477549598074E-2</c:v>
                </c:pt>
                <c:pt idx="12154">
                  <c:v>-1.2401379906837141E-2</c:v>
                </c:pt>
                <c:pt idx="12155">
                  <c:v>-1.2404384559259867E-2</c:v>
                </c:pt>
                <c:pt idx="12156">
                  <c:v>-1.241124900756565E-2</c:v>
                </c:pt>
                <c:pt idx="12157">
                  <c:v>-1.2411800534313556E-2</c:v>
                </c:pt>
                <c:pt idx="12158">
                  <c:v>-1.2416903829905377E-2</c:v>
                </c:pt>
                <c:pt idx="12159">
                  <c:v>-1.2419702429509998E-2</c:v>
                </c:pt>
                <c:pt idx="12160">
                  <c:v>-1.2408716114991728E-2</c:v>
                </c:pt>
                <c:pt idx="12161">
                  <c:v>-1.2417816367948364E-2</c:v>
                </c:pt>
                <c:pt idx="12162">
                  <c:v>-1.2415771930477671E-2</c:v>
                </c:pt>
                <c:pt idx="12163">
                  <c:v>-1.2414843192082926E-2</c:v>
                </c:pt>
                <c:pt idx="12164">
                  <c:v>-1.2423343697499733E-2</c:v>
                </c:pt>
                <c:pt idx="12165">
                  <c:v>-1.2410385863595866E-2</c:v>
                </c:pt>
                <c:pt idx="12166">
                  <c:v>-1.2421832047815969E-2</c:v>
                </c:pt>
                <c:pt idx="12167">
                  <c:v>-1.2418659529640304E-2</c:v>
                </c:pt>
                <c:pt idx="12168">
                  <c:v>-1.2423177534457435E-2</c:v>
                </c:pt>
                <c:pt idx="12169">
                  <c:v>-1.241531653151378E-2</c:v>
                </c:pt>
                <c:pt idx="12170">
                  <c:v>-1.2426020419647882E-2</c:v>
                </c:pt>
                <c:pt idx="12171">
                  <c:v>-1.2439462604701095E-2</c:v>
                </c:pt>
                <c:pt idx="12172">
                  <c:v>-1.2451891707044633E-2</c:v>
                </c:pt>
                <c:pt idx="12173">
                  <c:v>-1.2440354146733092E-2</c:v>
                </c:pt>
                <c:pt idx="12174">
                  <c:v>-1.2440610482328064E-2</c:v>
                </c:pt>
                <c:pt idx="12175">
                  <c:v>-1.2435914878605663E-2</c:v>
                </c:pt>
                <c:pt idx="12176">
                  <c:v>-1.2438730010822425E-2</c:v>
                </c:pt>
                <c:pt idx="12177">
                  <c:v>-1.2448971466509659E-2</c:v>
                </c:pt>
                <c:pt idx="12178">
                  <c:v>-1.2445892096183381E-2</c:v>
                </c:pt>
                <c:pt idx="12179">
                  <c:v>-1.2434233624626621E-2</c:v>
                </c:pt>
                <c:pt idx="12180">
                  <c:v>-1.2451156244595056E-2</c:v>
                </c:pt>
                <c:pt idx="12181">
                  <c:v>-1.2449613997802181E-2</c:v>
                </c:pt>
                <c:pt idx="12182">
                  <c:v>-1.2449152973050985E-2</c:v>
                </c:pt>
                <c:pt idx="12183">
                  <c:v>-1.2448646625566892E-2</c:v>
                </c:pt>
                <c:pt idx="12184">
                  <c:v>-1.2455973941518343E-2</c:v>
                </c:pt>
                <c:pt idx="12185">
                  <c:v>-1.2450096843921199E-2</c:v>
                </c:pt>
                <c:pt idx="12186">
                  <c:v>-1.2440993168893804E-2</c:v>
                </c:pt>
                <c:pt idx="12187">
                  <c:v>-1.2454624418512496E-2</c:v>
                </c:pt>
                <c:pt idx="12188">
                  <c:v>-1.2447314206638235E-2</c:v>
                </c:pt>
                <c:pt idx="12189">
                  <c:v>-1.2447934925864523E-2</c:v>
                </c:pt>
                <c:pt idx="12190">
                  <c:v>-1.2449037583495932E-2</c:v>
                </c:pt>
                <c:pt idx="12191">
                  <c:v>-1.2449915207039395E-2</c:v>
                </c:pt>
                <c:pt idx="12192">
                  <c:v>-1.2452512571832327E-2</c:v>
                </c:pt>
                <c:pt idx="12193">
                  <c:v>-1.2444178941724121E-2</c:v>
                </c:pt>
                <c:pt idx="12194">
                  <c:v>-1.2447917531031315E-2</c:v>
                </c:pt>
                <c:pt idx="12195">
                  <c:v>-1.2453668453695691E-2</c:v>
                </c:pt>
                <c:pt idx="12196">
                  <c:v>-1.2443866868484898E-2</c:v>
                </c:pt>
                <c:pt idx="12197">
                  <c:v>-1.2443818990481548E-2</c:v>
                </c:pt>
                <c:pt idx="12198">
                  <c:v>-1.2450922109257242E-2</c:v>
                </c:pt>
                <c:pt idx="12199">
                  <c:v>-1.2440789898505052E-2</c:v>
                </c:pt>
                <c:pt idx="12200">
                  <c:v>-1.2443475762651765E-2</c:v>
                </c:pt>
                <c:pt idx="12201">
                  <c:v>-1.2436276530744732E-2</c:v>
                </c:pt>
                <c:pt idx="12202">
                  <c:v>-1.2447311883285111E-2</c:v>
                </c:pt>
                <c:pt idx="12203">
                  <c:v>-1.2446073704628533E-2</c:v>
                </c:pt>
                <c:pt idx="12204">
                  <c:v>-1.2441205571248191E-2</c:v>
                </c:pt>
                <c:pt idx="12205">
                  <c:v>-1.2440568331744804E-2</c:v>
                </c:pt>
                <c:pt idx="12206">
                  <c:v>-1.2445540489242646E-2</c:v>
                </c:pt>
                <c:pt idx="12207">
                  <c:v>-1.2437089320437708E-2</c:v>
                </c:pt>
                <c:pt idx="12208">
                  <c:v>-1.2436273880237863E-2</c:v>
                </c:pt>
                <c:pt idx="12209">
                  <c:v>-1.2438887837810234E-2</c:v>
                </c:pt>
                <c:pt idx="12210">
                  <c:v>-1.2443368078476801E-2</c:v>
                </c:pt>
                <c:pt idx="12211">
                  <c:v>-1.2436571922157838E-2</c:v>
                </c:pt>
                <c:pt idx="12212">
                  <c:v>-1.2430923207081161E-2</c:v>
                </c:pt>
                <c:pt idx="12213">
                  <c:v>-1.2442419818462159E-2</c:v>
                </c:pt>
                <c:pt idx="12214">
                  <c:v>-1.2451728864771347E-2</c:v>
                </c:pt>
                <c:pt idx="12215">
                  <c:v>-1.2436125385791757E-2</c:v>
                </c:pt>
                <c:pt idx="12216">
                  <c:v>-1.2442985639270342E-2</c:v>
                </c:pt>
                <c:pt idx="12217">
                  <c:v>-1.2460546085837042E-2</c:v>
                </c:pt>
                <c:pt idx="12218">
                  <c:v>-1.2449416284308621E-2</c:v>
                </c:pt>
                <c:pt idx="12219">
                  <c:v>-1.2466867157795471E-2</c:v>
                </c:pt>
                <c:pt idx="12220">
                  <c:v>-1.2460645690526162E-2</c:v>
                </c:pt>
                <c:pt idx="12221">
                  <c:v>-1.2457398680066187E-2</c:v>
                </c:pt>
                <c:pt idx="12222">
                  <c:v>-1.2451216264042235E-2</c:v>
                </c:pt>
                <c:pt idx="12223">
                  <c:v>-1.2459077967159378E-2</c:v>
                </c:pt>
                <c:pt idx="12224">
                  <c:v>-1.2464078939784139E-2</c:v>
                </c:pt>
                <c:pt idx="12225">
                  <c:v>-1.2472653149368691E-2</c:v>
                </c:pt>
                <c:pt idx="12226">
                  <c:v>-1.2472243276377979E-2</c:v>
                </c:pt>
                <c:pt idx="12227">
                  <c:v>-1.2476508851846481E-2</c:v>
                </c:pt>
                <c:pt idx="12228">
                  <c:v>-1.247213296818025E-2</c:v>
                </c:pt>
                <c:pt idx="12229">
                  <c:v>-1.246748844135126E-2</c:v>
                </c:pt>
                <c:pt idx="12230">
                  <c:v>-1.2477122186085446E-2</c:v>
                </c:pt>
                <c:pt idx="12231">
                  <c:v>-1.2484645202490461E-2</c:v>
                </c:pt>
                <c:pt idx="12232">
                  <c:v>-1.2473573047537328E-2</c:v>
                </c:pt>
                <c:pt idx="12233">
                  <c:v>-1.2480965707229789E-2</c:v>
                </c:pt>
                <c:pt idx="12234">
                  <c:v>-1.2488650705006127E-2</c:v>
                </c:pt>
                <c:pt idx="12235">
                  <c:v>-1.2489476709893652E-2</c:v>
                </c:pt>
                <c:pt idx="12236">
                  <c:v>-1.2493418991492975E-2</c:v>
                </c:pt>
                <c:pt idx="12237">
                  <c:v>-1.2478415752623239E-2</c:v>
                </c:pt>
                <c:pt idx="12238">
                  <c:v>-1.250318166318932E-2</c:v>
                </c:pt>
                <c:pt idx="12239">
                  <c:v>-1.2492274986152428E-2</c:v>
                </c:pt>
                <c:pt idx="12240">
                  <c:v>-1.2472700116293122E-2</c:v>
                </c:pt>
                <c:pt idx="12241">
                  <c:v>-1.2469967091755489E-2</c:v>
                </c:pt>
                <c:pt idx="12242">
                  <c:v>-1.2472039002320448E-2</c:v>
                </c:pt>
                <c:pt idx="12243">
                  <c:v>-1.2464132258300415E-2</c:v>
                </c:pt>
                <c:pt idx="12244">
                  <c:v>-1.2460424735335563E-2</c:v>
                </c:pt>
                <c:pt idx="12245">
                  <c:v>-1.2466049380496428E-2</c:v>
                </c:pt>
                <c:pt idx="12246">
                  <c:v>-1.2465344293537756E-2</c:v>
                </c:pt>
                <c:pt idx="12247">
                  <c:v>-1.2467311328180549E-2</c:v>
                </c:pt>
                <c:pt idx="12248">
                  <c:v>-1.2483011626558269E-2</c:v>
                </c:pt>
                <c:pt idx="12249">
                  <c:v>-1.247093044032307E-2</c:v>
                </c:pt>
                <c:pt idx="12250">
                  <c:v>-1.2467565922909462E-2</c:v>
                </c:pt>
                <c:pt idx="12251">
                  <c:v>-1.2480542864727762E-2</c:v>
                </c:pt>
                <c:pt idx="12252">
                  <c:v>-1.2474046661279947E-2</c:v>
                </c:pt>
                <c:pt idx="12253">
                  <c:v>-1.2468811465679177E-2</c:v>
                </c:pt>
                <c:pt idx="12254">
                  <c:v>-1.2477322706132278E-2</c:v>
                </c:pt>
                <c:pt idx="12255">
                  <c:v>-1.2478790928402192E-2</c:v>
                </c:pt>
                <c:pt idx="12256">
                  <c:v>-1.2472975933735095E-2</c:v>
                </c:pt>
                <c:pt idx="12257">
                  <c:v>-1.2476660474193314E-2</c:v>
                </c:pt>
                <c:pt idx="12258">
                  <c:v>-1.2479791717646658E-2</c:v>
                </c:pt>
                <c:pt idx="12259">
                  <c:v>-1.2487569707875448E-2</c:v>
                </c:pt>
                <c:pt idx="12260">
                  <c:v>-1.2487951432925533E-2</c:v>
                </c:pt>
                <c:pt idx="12261">
                  <c:v>-1.2482486147962331E-2</c:v>
                </c:pt>
                <c:pt idx="12262">
                  <c:v>-1.2478315592331354E-2</c:v>
                </c:pt>
                <c:pt idx="12263">
                  <c:v>-1.2476336310914445E-2</c:v>
                </c:pt>
                <c:pt idx="12264">
                  <c:v>-1.2497792287818792E-2</c:v>
                </c:pt>
                <c:pt idx="12265">
                  <c:v>-1.2502193530981795E-2</c:v>
                </c:pt>
                <c:pt idx="12266">
                  <c:v>-1.249456071010468E-2</c:v>
                </c:pt>
                <c:pt idx="12267">
                  <c:v>-1.2489491802598507E-2</c:v>
                </c:pt>
                <c:pt idx="12268">
                  <c:v>-1.2504851591343354E-2</c:v>
                </c:pt>
                <c:pt idx="12269">
                  <c:v>-1.2506514476222218E-2</c:v>
                </c:pt>
                <c:pt idx="12270">
                  <c:v>-1.2516171386039334E-2</c:v>
                </c:pt>
                <c:pt idx="12271">
                  <c:v>-1.2511974848983871E-2</c:v>
                </c:pt>
                <c:pt idx="12272">
                  <c:v>-1.2497880334437737E-2</c:v>
                </c:pt>
                <c:pt idx="12273">
                  <c:v>-1.249574718773558E-2</c:v>
                </c:pt>
                <c:pt idx="12274">
                  <c:v>-1.2499438114715466E-2</c:v>
                </c:pt>
                <c:pt idx="12275">
                  <c:v>-1.2493187365744153E-2</c:v>
                </c:pt>
                <c:pt idx="12276">
                  <c:v>-1.2503286890080014E-2</c:v>
                </c:pt>
                <c:pt idx="12277">
                  <c:v>-1.2504357277999551E-2</c:v>
                </c:pt>
                <c:pt idx="12278">
                  <c:v>-1.2513444384461215E-2</c:v>
                </c:pt>
                <c:pt idx="12279">
                  <c:v>-1.251243614280214E-2</c:v>
                </c:pt>
                <c:pt idx="12280">
                  <c:v>-1.2505937782136831E-2</c:v>
                </c:pt>
                <c:pt idx="12281">
                  <c:v>-1.2512410071973979E-2</c:v>
                </c:pt>
                <c:pt idx="12282">
                  <c:v>-1.2510396845511406E-2</c:v>
                </c:pt>
                <c:pt idx="12283">
                  <c:v>-1.2509877122867418E-2</c:v>
                </c:pt>
                <c:pt idx="12284">
                  <c:v>-1.2502762610666764E-2</c:v>
                </c:pt>
                <c:pt idx="12285">
                  <c:v>-1.2511754548905907E-2</c:v>
                </c:pt>
                <c:pt idx="12286">
                  <c:v>-1.2506534686352894E-2</c:v>
                </c:pt>
                <c:pt idx="12287">
                  <c:v>-1.2508454412299759E-2</c:v>
                </c:pt>
                <c:pt idx="12288">
                  <c:v>-1.2517396551853452E-2</c:v>
                </c:pt>
                <c:pt idx="12289">
                  <c:v>-1.2530692976279317E-2</c:v>
                </c:pt>
                <c:pt idx="12290">
                  <c:v>-1.2516628072658348E-2</c:v>
                </c:pt>
                <c:pt idx="12291">
                  <c:v>-1.2518988795233159E-2</c:v>
                </c:pt>
                <c:pt idx="12292">
                  <c:v>-1.2514544229291618E-2</c:v>
                </c:pt>
                <c:pt idx="12293">
                  <c:v>-1.2525007837760315E-2</c:v>
                </c:pt>
                <c:pt idx="12294">
                  <c:v>-1.2522383163089188E-2</c:v>
                </c:pt>
                <c:pt idx="12295">
                  <c:v>-1.25036346401186E-2</c:v>
                </c:pt>
                <c:pt idx="12296">
                  <c:v>-1.2502642416906256E-2</c:v>
                </c:pt>
                <c:pt idx="12297">
                  <c:v>-1.2514387779392587E-2</c:v>
                </c:pt>
                <c:pt idx="12298">
                  <c:v>-1.2500052537220266E-2</c:v>
                </c:pt>
                <c:pt idx="12299">
                  <c:v>-1.2505744369710439E-2</c:v>
                </c:pt>
                <c:pt idx="12300">
                  <c:v>-1.2488310738971931E-2</c:v>
                </c:pt>
                <c:pt idx="12301">
                  <c:v>-1.2501642494807836E-2</c:v>
                </c:pt>
                <c:pt idx="12302">
                  <c:v>-1.2492198942685466E-2</c:v>
                </c:pt>
                <c:pt idx="12303">
                  <c:v>-1.2502716327873236E-2</c:v>
                </c:pt>
                <c:pt idx="12304">
                  <c:v>-1.2499749967778565E-2</c:v>
                </c:pt>
                <c:pt idx="12305">
                  <c:v>-1.2498670732134766E-2</c:v>
                </c:pt>
                <c:pt idx="12306">
                  <c:v>-1.250285429195498E-2</c:v>
                </c:pt>
                <c:pt idx="12307">
                  <c:v>-1.250726136704444E-2</c:v>
                </c:pt>
                <c:pt idx="12308">
                  <c:v>-1.2502722823013644E-2</c:v>
                </c:pt>
                <c:pt idx="12309">
                  <c:v>-1.2503377395245032E-2</c:v>
                </c:pt>
                <c:pt idx="12310">
                  <c:v>-1.2507795754142613E-2</c:v>
                </c:pt>
                <c:pt idx="12311">
                  <c:v>-1.2491437344556836E-2</c:v>
                </c:pt>
                <c:pt idx="12312">
                  <c:v>-1.2509635385139896E-2</c:v>
                </c:pt>
                <c:pt idx="12313">
                  <c:v>-1.2509084516697029E-2</c:v>
                </c:pt>
                <c:pt idx="12314">
                  <c:v>-1.2497101128095616E-2</c:v>
                </c:pt>
                <c:pt idx="12315">
                  <c:v>-1.2494312505071241E-2</c:v>
                </c:pt>
                <c:pt idx="12316">
                  <c:v>-1.2481183206925201E-2</c:v>
                </c:pt>
                <c:pt idx="12317">
                  <c:v>-1.2488172363126394E-2</c:v>
                </c:pt>
                <c:pt idx="12318">
                  <c:v>-1.2476087317782856E-2</c:v>
                </c:pt>
                <c:pt idx="12319">
                  <c:v>-1.2485201293249065E-2</c:v>
                </c:pt>
                <c:pt idx="12320">
                  <c:v>-1.2489221896032188E-2</c:v>
                </c:pt>
                <c:pt idx="12321">
                  <c:v>-1.2499223688434678E-2</c:v>
                </c:pt>
                <c:pt idx="12322">
                  <c:v>-1.2499657179102733E-2</c:v>
                </c:pt>
                <c:pt idx="12323">
                  <c:v>-1.249974449016418E-2</c:v>
                </c:pt>
                <c:pt idx="12324">
                  <c:v>-1.251164740699792E-2</c:v>
                </c:pt>
                <c:pt idx="12325">
                  <c:v>-1.2519328642944146E-2</c:v>
                </c:pt>
                <c:pt idx="12326">
                  <c:v>-1.2494364761050546E-2</c:v>
                </c:pt>
                <c:pt idx="12327">
                  <c:v>-1.251778294896885E-2</c:v>
                </c:pt>
                <c:pt idx="12328">
                  <c:v>-1.2517840980920953E-2</c:v>
                </c:pt>
                <c:pt idx="12329">
                  <c:v>-1.250753030269779E-2</c:v>
                </c:pt>
                <c:pt idx="12330">
                  <c:v>-1.252574884958714E-2</c:v>
                </c:pt>
                <c:pt idx="12331">
                  <c:v>-1.2527292467539612E-2</c:v>
                </c:pt>
                <c:pt idx="12332">
                  <c:v>-1.2532490333921262E-2</c:v>
                </c:pt>
                <c:pt idx="12333">
                  <c:v>-1.2533704931837305E-2</c:v>
                </c:pt>
                <c:pt idx="12334">
                  <c:v>-1.253758212294903E-2</c:v>
                </c:pt>
                <c:pt idx="12335">
                  <c:v>-1.2531204496394522E-2</c:v>
                </c:pt>
                <c:pt idx="12336">
                  <c:v>-1.2527362844892819E-2</c:v>
                </c:pt>
                <c:pt idx="12337">
                  <c:v>-1.2513299867017196E-2</c:v>
                </c:pt>
                <c:pt idx="12338">
                  <c:v>-1.2530392889212144E-2</c:v>
                </c:pt>
                <c:pt idx="12339">
                  <c:v>-1.2535021894817278E-2</c:v>
                </c:pt>
                <c:pt idx="12340">
                  <c:v>-1.254931932536783E-2</c:v>
                </c:pt>
                <c:pt idx="12341">
                  <c:v>-1.2551998979392832E-2</c:v>
                </c:pt>
                <c:pt idx="12342">
                  <c:v>-1.2547883031829127E-2</c:v>
                </c:pt>
                <c:pt idx="12343">
                  <c:v>-1.2548028491534573E-2</c:v>
                </c:pt>
                <c:pt idx="12344">
                  <c:v>-1.2538761644866956E-2</c:v>
                </c:pt>
                <c:pt idx="12345">
                  <c:v>-1.2558343818350496E-2</c:v>
                </c:pt>
                <c:pt idx="12346">
                  <c:v>-1.2563128977343775E-2</c:v>
                </c:pt>
                <c:pt idx="12347">
                  <c:v>-1.2568484593895797E-2</c:v>
                </c:pt>
                <c:pt idx="12348">
                  <c:v>-1.2568693230835117E-2</c:v>
                </c:pt>
                <c:pt idx="12349">
                  <c:v>-1.2560740158585312E-2</c:v>
                </c:pt>
                <c:pt idx="12350">
                  <c:v>-1.2570038042916806E-2</c:v>
                </c:pt>
                <c:pt idx="12351">
                  <c:v>-1.2577129885656967E-2</c:v>
                </c:pt>
                <c:pt idx="12352">
                  <c:v>-1.257327274537145E-2</c:v>
                </c:pt>
                <c:pt idx="12353">
                  <c:v>-1.2562737435301757E-2</c:v>
                </c:pt>
                <c:pt idx="12354">
                  <c:v>-1.2569000443799244E-2</c:v>
                </c:pt>
                <c:pt idx="12355">
                  <c:v>-1.25714032869579E-2</c:v>
                </c:pt>
                <c:pt idx="12356">
                  <c:v>-1.2579425275692606E-2</c:v>
                </c:pt>
                <c:pt idx="12357">
                  <c:v>-1.2583149215555868E-2</c:v>
                </c:pt>
                <c:pt idx="12358">
                  <c:v>-1.2580552615802591E-2</c:v>
                </c:pt>
                <c:pt idx="12359">
                  <c:v>-1.2581079342336932E-2</c:v>
                </c:pt>
                <c:pt idx="12360">
                  <c:v>-1.2576799757030729E-2</c:v>
                </c:pt>
                <c:pt idx="12361">
                  <c:v>-1.2580479354721121E-2</c:v>
                </c:pt>
                <c:pt idx="12362">
                  <c:v>-1.2580464349599764E-2</c:v>
                </c:pt>
                <c:pt idx="12363">
                  <c:v>-1.25694468999376E-2</c:v>
                </c:pt>
                <c:pt idx="12364">
                  <c:v>-1.258251851203749E-2</c:v>
                </c:pt>
                <c:pt idx="12365">
                  <c:v>-1.2571654735748521E-2</c:v>
                </c:pt>
                <c:pt idx="12366">
                  <c:v>-1.2561243162477226E-2</c:v>
                </c:pt>
                <c:pt idx="12367">
                  <c:v>-1.2563200386601216E-2</c:v>
                </c:pt>
                <c:pt idx="12368">
                  <c:v>-1.2559863712107966E-2</c:v>
                </c:pt>
                <c:pt idx="12369">
                  <c:v>-1.2567677116338636E-2</c:v>
                </c:pt>
                <c:pt idx="12370">
                  <c:v>-1.2567290055782755E-2</c:v>
                </c:pt>
                <c:pt idx="12371">
                  <c:v>-1.2555894273555553E-2</c:v>
                </c:pt>
                <c:pt idx="12372">
                  <c:v>-1.2554252276029633E-2</c:v>
                </c:pt>
                <c:pt idx="12373">
                  <c:v>-1.2557736472944786E-2</c:v>
                </c:pt>
                <c:pt idx="12374">
                  <c:v>-1.2563470308761978E-2</c:v>
                </c:pt>
                <c:pt idx="12375">
                  <c:v>-1.2576028965666463E-2</c:v>
                </c:pt>
                <c:pt idx="12376">
                  <c:v>-1.2570730550165592E-2</c:v>
                </c:pt>
                <c:pt idx="12377">
                  <c:v>-1.2571102662139757E-2</c:v>
                </c:pt>
                <c:pt idx="12378">
                  <c:v>-1.2580554953115646E-2</c:v>
                </c:pt>
                <c:pt idx="12379">
                  <c:v>-1.2584150392331911E-2</c:v>
                </c:pt>
                <c:pt idx="12380">
                  <c:v>-1.2589928454025427E-2</c:v>
                </c:pt>
                <c:pt idx="12381">
                  <c:v>-1.2583417918881807E-2</c:v>
                </c:pt>
                <c:pt idx="12382">
                  <c:v>-1.2573595647436937E-2</c:v>
                </c:pt>
                <c:pt idx="12383">
                  <c:v>-1.2597450372702153E-2</c:v>
                </c:pt>
                <c:pt idx="12384">
                  <c:v>-1.2592914951853584E-2</c:v>
                </c:pt>
                <c:pt idx="12385">
                  <c:v>-1.2607075306393102E-2</c:v>
                </c:pt>
                <c:pt idx="12386">
                  <c:v>-1.2604240769410779E-2</c:v>
                </c:pt>
                <c:pt idx="12387">
                  <c:v>-1.2601505658454117E-2</c:v>
                </c:pt>
                <c:pt idx="12388">
                  <c:v>-1.2600864710575603E-2</c:v>
                </c:pt>
                <c:pt idx="12389">
                  <c:v>-1.2612353913450605E-2</c:v>
                </c:pt>
                <c:pt idx="12390">
                  <c:v>-1.2616753939569531E-2</c:v>
                </c:pt>
                <c:pt idx="12391">
                  <c:v>-1.2609173486959953E-2</c:v>
                </c:pt>
                <c:pt idx="12392">
                  <c:v>-1.2605123800389317E-2</c:v>
                </c:pt>
                <c:pt idx="12393">
                  <c:v>-1.2615316733616683E-2</c:v>
                </c:pt>
                <c:pt idx="12394">
                  <c:v>-1.2606983752373659E-2</c:v>
                </c:pt>
                <c:pt idx="12395">
                  <c:v>-1.2601832985972302E-2</c:v>
                </c:pt>
                <c:pt idx="12396">
                  <c:v>-1.2608067332012982E-2</c:v>
                </c:pt>
                <c:pt idx="12397">
                  <c:v>-1.260351235767433E-2</c:v>
                </c:pt>
                <c:pt idx="12398">
                  <c:v>-1.2605922245528782E-2</c:v>
                </c:pt>
                <c:pt idx="12399">
                  <c:v>-1.2606861315413928E-2</c:v>
                </c:pt>
                <c:pt idx="12400">
                  <c:v>-1.2605806650429556E-2</c:v>
                </c:pt>
                <c:pt idx="12401">
                  <c:v>-1.2600432873539595E-2</c:v>
                </c:pt>
                <c:pt idx="12402">
                  <c:v>-1.2599478613516873E-2</c:v>
                </c:pt>
                <c:pt idx="12403">
                  <c:v>-1.2620969948376188E-2</c:v>
                </c:pt>
                <c:pt idx="12404">
                  <c:v>-1.2615876453606846E-2</c:v>
                </c:pt>
                <c:pt idx="12405">
                  <c:v>-1.2599020719922199E-2</c:v>
                </c:pt>
                <c:pt idx="12406">
                  <c:v>-1.2600477621445881E-2</c:v>
                </c:pt>
                <c:pt idx="12407">
                  <c:v>-1.2596579519219003E-2</c:v>
                </c:pt>
                <c:pt idx="12408">
                  <c:v>-1.260087373096482E-2</c:v>
                </c:pt>
                <c:pt idx="12409">
                  <c:v>-1.2588092557072805E-2</c:v>
                </c:pt>
                <c:pt idx="12410">
                  <c:v>-1.2605279108388158E-2</c:v>
                </c:pt>
                <c:pt idx="12411">
                  <c:v>-1.2611945902167991E-2</c:v>
                </c:pt>
                <c:pt idx="12412">
                  <c:v>-1.2616004017271623E-2</c:v>
                </c:pt>
                <c:pt idx="12413">
                  <c:v>-1.2608403564508168E-2</c:v>
                </c:pt>
                <c:pt idx="12414">
                  <c:v>-1.2612334708018787E-2</c:v>
                </c:pt>
                <c:pt idx="12415">
                  <c:v>-1.2608956390680907E-2</c:v>
                </c:pt>
                <c:pt idx="12416">
                  <c:v>-1.2609952234284799E-2</c:v>
                </c:pt>
                <c:pt idx="12417">
                  <c:v>-1.2610938678536313E-2</c:v>
                </c:pt>
                <c:pt idx="12418">
                  <c:v>-1.2609660008258874E-2</c:v>
                </c:pt>
                <c:pt idx="12419">
                  <c:v>-1.2620041303148772E-2</c:v>
                </c:pt>
                <c:pt idx="12420">
                  <c:v>-1.2630154214219862E-2</c:v>
                </c:pt>
                <c:pt idx="12421">
                  <c:v>-1.263482999797849E-2</c:v>
                </c:pt>
                <c:pt idx="12422">
                  <c:v>-1.2612390002180077E-2</c:v>
                </c:pt>
                <c:pt idx="12423">
                  <c:v>-1.261829370191859E-2</c:v>
                </c:pt>
                <c:pt idx="12424">
                  <c:v>-1.2622182172586507E-2</c:v>
                </c:pt>
                <c:pt idx="12425">
                  <c:v>-1.2628669232306763E-2</c:v>
                </c:pt>
                <c:pt idx="12426">
                  <c:v>-1.2629184896772745E-2</c:v>
                </c:pt>
                <c:pt idx="12427">
                  <c:v>-1.2631090422098446E-2</c:v>
                </c:pt>
                <c:pt idx="12428">
                  <c:v>-1.2637479678967988E-2</c:v>
                </c:pt>
                <c:pt idx="12429">
                  <c:v>-1.2640462536607888E-2</c:v>
                </c:pt>
                <c:pt idx="12430">
                  <c:v>-1.2633785232011615E-2</c:v>
                </c:pt>
                <c:pt idx="12431">
                  <c:v>-1.264225060439091E-2</c:v>
                </c:pt>
                <c:pt idx="12432">
                  <c:v>-1.2620809125005347E-2</c:v>
                </c:pt>
                <c:pt idx="12433">
                  <c:v>-1.2635023417582528E-2</c:v>
                </c:pt>
                <c:pt idx="12434">
                  <c:v>-1.2629899985110903E-2</c:v>
                </c:pt>
                <c:pt idx="12435">
                  <c:v>-1.2633296200092153E-2</c:v>
                </c:pt>
                <c:pt idx="12436">
                  <c:v>-1.264197641686849E-2</c:v>
                </c:pt>
                <c:pt idx="12437">
                  <c:v>-1.2637412535068088E-2</c:v>
                </c:pt>
                <c:pt idx="12438">
                  <c:v>-1.2648859906904071E-2</c:v>
                </c:pt>
                <c:pt idx="12439">
                  <c:v>-1.2644349969432296E-2</c:v>
                </c:pt>
                <c:pt idx="12440">
                  <c:v>-1.2645643948253939E-2</c:v>
                </c:pt>
                <c:pt idx="12441">
                  <c:v>-1.2642989116314274E-2</c:v>
                </c:pt>
                <c:pt idx="12442">
                  <c:v>-1.2647842266853117E-2</c:v>
                </c:pt>
                <c:pt idx="12443">
                  <c:v>-1.2643085722822774E-2</c:v>
                </c:pt>
                <c:pt idx="12444">
                  <c:v>-1.2628431523762897E-2</c:v>
                </c:pt>
                <c:pt idx="12445">
                  <c:v>-1.2629689925011935E-2</c:v>
                </c:pt>
                <c:pt idx="12446">
                  <c:v>-1.2628126889521278E-2</c:v>
                </c:pt>
                <c:pt idx="12447">
                  <c:v>-1.26349956069455E-2</c:v>
                </c:pt>
                <c:pt idx="12448">
                  <c:v>-1.2636041794370964E-2</c:v>
                </c:pt>
                <c:pt idx="12449">
                  <c:v>-1.2644053122240593E-2</c:v>
                </c:pt>
                <c:pt idx="12450">
                  <c:v>-1.2647247916353023E-2</c:v>
                </c:pt>
                <c:pt idx="12451">
                  <c:v>-1.2645282271573242E-2</c:v>
                </c:pt>
                <c:pt idx="12452">
                  <c:v>-1.2644354890708523E-2</c:v>
                </c:pt>
                <c:pt idx="12453">
                  <c:v>-1.2628003696839417E-2</c:v>
                </c:pt>
                <c:pt idx="12454">
                  <c:v>-1.2635768119626712E-2</c:v>
                </c:pt>
                <c:pt idx="12455">
                  <c:v>-1.2640678011956346E-2</c:v>
                </c:pt>
                <c:pt idx="12456">
                  <c:v>-1.2643072638383405E-2</c:v>
                </c:pt>
                <c:pt idx="12457">
                  <c:v>-1.2645656348339526E-2</c:v>
                </c:pt>
                <c:pt idx="12458">
                  <c:v>-1.2648749334048737E-2</c:v>
                </c:pt>
                <c:pt idx="12459">
                  <c:v>-1.2643626601104274E-2</c:v>
                </c:pt>
                <c:pt idx="12460">
                  <c:v>-1.2644210801122909E-2</c:v>
                </c:pt>
                <c:pt idx="12461">
                  <c:v>-1.264526128987482E-2</c:v>
                </c:pt>
                <c:pt idx="12462">
                  <c:v>-1.2653365919963711E-2</c:v>
                </c:pt>
                <c:pt idx="12463">
                  <c:v>-1.26597367942971E-2</c:v>
                </c:pt>
                <c:pt idx="12464">
                  <c:v>-1.2660641555188342E-2</c:v>
                </c:pt>
                <c:pt idx="12465">
                  <c:v>-1.2661571698747816E-2</c:v>
                </c:pt>
                <c:pt idx="12466">
                  <c:v>-1.2660219272365774E-2</c:v>
                </c:pt>
                <c:pt idx="12467">
                  <c:v>-1.2647594362627319E-2</c:v>
                </c:pt>
                <c:pt idx="12468">
                  <c:v>-1.2657242509439559E-2</c:v>
                </c:pt>
                <c:pt idx="12469">
                  <c:v>-1.2663301158226566E-2</c:v>
                </c:pt>
                <c:pt idx="12470">
                  <c:v>-1.2668513432692732E-2</c:v>
                </c:pt>
                <c:pt idx="12471">
                  <c:v>-1.2668572375732153E-2</c:v>
                </c:pt>
                <c:pt idx="12472">
                  <c:v>-1.2662146601543989E-2</c:v>
                </c:pt>
                <c:pt idx="12473">
                  <c:v>-1.2669408859621405E-2</c:v>
                </c:pt>
                <c:pt idx="12474">
                  <c:v>-1.2655134372740217E-2</c:v>
                </c:pt>
                <c:pt idx="12475">
                  <c:v>-1.2661559737198931E-2</c:v>
                </c:pt>
                <c:pt idx="12476">
                  <c:v>-1.2661388511499885E-2</c:v>
                </c:pt>
                <c:pt idx="12477">
                  <c:v>-1.2682669504556279E-2</c:v>
                </c:pt>
                <c:pt idx="12478">
                  <c:v>-1.2688934368681005E-2</c:v>
                </c:pt>
                <c:pt idx="12479">
                  <c:v>-1.2676254080083566E-2</c:v>
                </c:pt>
                <c:pt idx="12480">
                  <c:v>-1.2679491051767614E-2</c:v>
                </c:pt>
                <c:pt idx="12481">
                  <c:v>-1.2678286123709904E-2</c:v>
                </c:pt>
                <c:pt idx="12482">
                  <c:v>-1.2660510418238791E-2</c:v>
                </c:pt>
                <c:pt idx="12483">
                  <c:v>-1.2660526666641652E-2</c:v>
                </c:pt>
                <c:pt idx="12484">
                  <c:v>-1.2663563427643477E-2</c:v>
                </c:pt>
                <c:pt idx="12485">
                  <c:v>-1.2659379695335505E-2</c:v>
                </c:pt>
                <c:pt idx="12486">
                  <c:v>-1.2658601347926035E-2</c:v>
                </c:pt>
                <c:pt idx="12487">
                  <c:v>-1.2647768201327902E-2</c:v>
                </c:pt>
                <c:pt idx="12488">
                  <c:v>-1.2645182706058059E-2</c:v>
                </c:pt>
                <c:pt idx="12489">
                  <c:v>-1.2647198531089315E-2</c:v>
                </c:pt>
                <c:pt idx="12490">
                  <c:v>-1.2656081676010417E-2</c:v>
                </c:pt>
                <c:pt idx="12491">
                  <c:v>-1.2652834848823211E-2</c:v>
                </c:pt>
                <c:pt idx="12492">
                  <c:v>-1.2660211848101663E-2</c:v>
                </c:pt>
                <c:pt idx="12493">
                  <c:v>-1.2672149329551444E-2</c:v>
                </c:pt>
                <c:pt idx="12494">
                  <c:v>-1.2661554923628712E-2</c:v>
                </c:pt>
                <c:pt idx="12495">
                  <c:v>-1.2664017500782297E-2</c:v>
                </c:pt>
                <c:pt idx="12496">
                  <c:v>-1.2670922883271736E-2</c:v>
                </c:pt>
                <c:pt idx="12497">
                  <c:v>-1.2668419315486828E-2</c:v>
                </c:pt>
                <c:pt idx="12498">
                  <c:v>-1.2671596179016099E-2</c:v>
                </c:pt>
                <c:pt idx="12499">
                  <c:v>-1.2678927223810576E-2</c:v>
                </c:pt>
                <c:pt idx="12500">
                  <c:v>-1.2678628167875888E-2</c:v>
                </c:pt>
                <c:pt idx="12501">
                  <c:v>-1.2668403640570286E-2</c:v>
                </c:pt>
                <c:pt idx="12502">
                  <c:v>-1.2661127036293305E-2</c:v>
                </c:pt>
                <c:pt idx="12503">
                  <c:v>-1.2680389568254295E-2</c:v>
                </c:pt>
                <c:pt idx="12504">
                  <c:v>-1.2682631273382705E-2</c:v>
                </c:pt>
                <c:pt idx="12505">
                  <c:v>-1.2678230421133056E-2</c:v>
                </c:pt>
                <c:pt idx="12506">
                  <c:v>-1.2682033132359003E-2</c:v>
                </c:pt>
                <c:pt idx="12507">
                  <c:v>-1.268888712857978E-2</c:v>
                </c:pt>
                <c:pt idx="12508">
                  <c:v>-1.2676995768619326E-2</c:v>
                </c:pt>
                <c:pt idx="12509">
                  <c:v>-1.2667130913643479E-2</c:v>
                </c:pt>
                <c:pt idx="12510">
                  <c:v>-1.2666399297678451E-2</c:v>
                </c:pt>
                <c:pt idx="12511">
                  <c:v>-1.2663504241697071E-2</c:v>
                </c:pt>
                <c:pt idx="12512">
                  <c:v>-1.2672568169400935E-2</c:v>
                </c:pt>
                <c:pt idx="12513">
                  <c:v>-1.266560991437859E-2</c:v>
                </c:pt>
                <c:pt idx="12514">
                  <c:v>-1.26755469740853E-2</c:v>
                </c:pt>
                <c:pt idx="12515">
                  <c:v>-1.2669230800696152E-2</c:v>
                </c:pt>
                <c:pt idx="12516">
                  <c:v>-1.266524775596926E-2</c:v>
                </c:pt>
                <c:pt idx="12517">
                  <c:v>-1.2683921146297255E-2</c:v>
                </c:pt>
                <c:pt idx="12518">
                  <c:v>-1.2682545614073478E-2</c:v>
                </c:pt>
                <c:pt idx="12519">
                  <c:v>-1.267587185090263E-2</c:v>
                </c:pt>
                <c:pt idx="12520">
                  <c:v>-1.2682587711217424E-2</c:v>
                </c:pt>
                <c:pt idx="12521">
                  <c:v>-1.2684239743079502E-2</c:v>
                </c:pt>
                <c:pt idx="12522">
                  <c:v>-1.2678971207551539E-2</c:v>
                </c:pt>
                <c:pt idx="12523">
                  <c:v>-1.2675775308798676E-2</c:v>
                </c:pt>
                <c:pt idx="12524">
                  <c:v>-1.2674995048287608E-2</c:v>
                </c:pt>
                <c:pt idx="12525">
                  <c:v>-1.2676606869345587E-2</c:v>
                </c:pt>
                <c:pt idx="12526">
                  <c:v>-1.2682120369329627E-2</c:v>
                </c:pt>
                <c:pt idx="12527">
                  <c:v>-1.2674660439934288E-2</c:v>
                </c:pt>
                <c:pt idx="12528">
                  <c:v>-1.2664770723869423E-2</c:v>
                </c:pt>
                <c:pt idx="12529">
                  <c:v>-1.2678947475395651E-2</c:v>
                </c:pt>
                <c:pt idx="12530">
                  <c:v>-1.2681896934748848E-2</c:v>
                </c:pt>
                <c:pt idx="12531">
                  <c:v>-1.2684007771255206E-2</c:v>
                </c:pt>
                <c:pt idx="12532">
                  <c:v>-1.2685987735233606E-2</c:v>
                </c:pt>
                <c:pt idx="12533">
                  <c:v>-1.2680253629426501E-2</c:v>
                </c:pt>
                <c:pt idx="12534">
                  <c:v>-1.267404033588374E-2</c:v>
                </c:pt>
                <c:pt idx="12535">
                  <c:v>-1.2676622867005088E-2</c:v>
                </c:pt>
                <c:pt idx="12536">
                  <c:v>-1.2665869696916836E-2</c:v>
                </c:pt>
                <c:pt idx="12537">
                  <c:v>-1.2675083768275452E-2</c:v>
                </c:pt>
                <c:pt idx="12538">
                  <c:v>-1.2673945033619419E-2</c:v>
                </c:pt>
                <c:pt idx="12539">
                  <c:v>-1.2678035743432464E-2</c:v>
                </c:pt>
                <c:pt idx="12540">
                  <c:v>-1.2679057239417793E-2</c:v>
                </c:pt>
                <c:pt idx="12541">
                  <c:v>-1.2687949820673018E-2</c:v>
                </c:pt>
                <c:pt idx="12542">
                  <c:v>-1.2691388726736244E-2</c:v>
                </c:pt>
                <c:pt idx="12543">
                  <c:v>-1.2693386377772399E-2</c:v>
                </c:pt>
                <c:pt idx="12544">
                  <c:v>-1.2687411856001805E-2</c:v>
                </c:pt>
                <c:pt idx="12545">
                  <c:v>-1.2701137299530907E-2</c:v>
                </c:pt>
                <c:pt idx="12546">
                  <c:v>-1.2703927907484982E-2</c:v>
                </c:pt>
                <c:pt idx="12547">
                  <c:v>-1.2714023525590045E-2</c:v>
                </c:pt>
                <c:pt idx="12548">
                  <c:v>-1.2701703582041108E-2</c:v>
                </c:pt>
                <c:pt idx="12549">
                  <c:v>-1.269767181630729E-2</c:v>
                </c:pt>
                <c:pt idx="12550">
                  <c:v>-1.2701408175607347E-2</c:v>
                </c:pt>
                <c:pt idx="12551">
                  <c:v>-1.2712002446437944E-2</c:v>
                </c:pt>
                <c:pt idx="12552">
                  <c:v>-1.2709873476289093E-2</c:v>
                </c:pt>
                <c:pt idx="12553">
                  <c:v>-1.270357697041361E-2</c:v>
                </c:pt>
                <c:pt idx="12554">
                  <c:v>-1.2711695518992728E-2</c:v>
                </c:pt>
                <c:pt idx="12555">
                  <c:v>-1.2704508832717802E-2</c:v>
                </c:pt>
                <c:pt idx="12556">
                  <c:v>-1.2719874821023811E-2</c:v>
                </c:pt>
                <c:pt idx="12557">
                  <c:v>-1.2732754767344572E-2</c:v>
                </c:pt>
                <c:pt idx="12558">
                  <c:v>-1.2736868313566418E-2</c:v>
                </c:pt>
                <c:pt idx="12559">
                  <c:v>-1.272206312730911E-2</c:v>
                </c:pt>
                <c:pt idx="12560">
                  <c:v>-1.2727207347186124E-2</c:v>
                </c:pt>
                <c:pt idx="12561">
                  <c:v>-1.2731898460175795E-2</c:v>
                </c:pt>
                <c:pt idx="12562">
                  <c:v>-1.274463083907503E-2</c:v>
                </c:pt>
                <c:pt idx="12563">
                  <c:v>-1.2738621959091085E-2</c:v>
                </c:pt>
                <c:pt idx="12564">
                  <c:v>-1.2732178281539708E-2</c:v>
                </c:pt>
                <c:pt idx="12565">
                  <c:v>-1.2737479731543865E-2</c:v>
                </c:pt>
                <c:pt idx="12566">
                  <c:v>-1.274335991100818E-2</c:v>
                </c:pt>
                <c:pt idx="12567">
                  <c:v>-1.273313551498133E-2</c:v>
                </c:pt>
                <c:pt idx="12568">
                  <c:v>-1.2722563510403082E-2</c:v>
                </c:pt>
                <c:pt idx="12569">
                  <c:v>-1.2712700740165278E-2</c:v>
                </c:pt>
                <c:pt idx="12570">
                  <c:v>-1.2720652654993841E-2</c:v>
                </c:pt>
                <c:pt idx="12571">
                  <c:v>-1.2717858807219982E-2</c:v>
                </c:pt>
                <c:pt idx="12572">
                  <c:v>-1.2721931147779059E-2</c:v>
                </c:pt>
                <c:pt idx="12573">
                  <c:v>-1.2725374200776005E-2</c:v>
                </c:pt>
                <c:pt idx="12574">
                  <c:v>-1.2713059014847311E-2</c:v>
                </c:pt>
                <c:pt idx="12575">
                  <c:v>-1.2715967581816803E-2</c:v>
                </c:pt>
                <c:pt idx="12576">
                  <c:v>-1.2719342671552005E-2</c:v>
                </c:pt>
                <c:pt idx="12577">
                  <c:v>-1.2729782374058841E-2</c:v>
                </c:pt>
                <c:pt idx="12578">
                  <c:v>-1.272877149737466E-2</c:v>
                </c:pt>
                <c:pt idx="12579">
                  <c:v>-1.2737268734543814E-2</c:v>
                </c:pt>
                <c:pt idx="12580">
                  <c:v>-1.2737160183323938E-2</c:v>
                </c:pt>
                <c:pt idx="12581">
                  <c:v>-1.2731692958108283E-2</c:v>
                </c:pt>
                <c:pt idx="12582">
                  <c:v>-1.2731959317075948E-2</c:v>
                </c:pt>
                <c:pt idx="12583">
                  <c:v>-1.2737241673137672E-2</c:v>
                </c:pt>
                <c:pt idx="12584">
                  <c:v>-1.2752093942445012E-2</c:v>
                </c:pt>
                <c:pt idx="12585">
                  <c:v>-1.274007314556053E-2</c:v>
                </c:pt>
                <c:pt idx="12586">
                  <c:v>-1.2744815424535288E-2</c:v>
                </c:pt>
                <c:pt idx="12587">
                  <c:v>-1.2749863541762104E-2</c:v>
                </c:pt>
                <c:pt idx="12588">
                  <c:v>-1.2743641370606596E-2</c:v>
                </c:pt>
                <c:pt idx="12589">
                  <c:v>-1.2740112392701597E-2</c:v>
                </c:pt>
                <c:pt idx="12590">
                  <c:v>-1.2742921053316396E-2</c:v>
                </c:pt>
                <c:pt idx="12591">
                  <c:v>-1.2737831214915882E-2</c:v>
                </c:pt>
                <c:pt idx="12592">
                  <c:v>-1.2749850203509267E-2</c:v>
                </c:pt>
                <c:pt idx="12593">
                  <c:v>-1.27398953382474E-2</c:v>
                </c:pt>
                <c:pt idx="12594">
                  <c:v>-1.2746856700305434E-2</c:v>
                </c:pt>
                <c:pt idx="12595">
                  <c:v>-1.2756128972222771E-2</c:v>
                </c:pt>
                <c:pt idx="12596">
                  <c:v>-1.2760593656725328E-2</c:v>
                </c:pt>
                <c:pt idx="12597">
                  <c:v>-1.2760837345662216E-2</c:v>
                </c:pt>
                <c:pt idx="12598">
                  <c:v>-1.2739810867628229E-2</c:v>
                </c:pt>
                <c:pt idx="12599">
                  <c:v>-1.2748524096843039E-2</c:v>
                </c:pt>
                <c:pt idx="12600">
                  <c:v>-1.2731774047356629E-2</c:v>
                </c:pt>
                <c:pt idx="12601">
                  <c:v>-1.2750708700403846E-2</c:v>
                </c:pt>
                <c:pt idx="12602">
                  <c:v>-1.2742337785948656E-2</c:v>
                </c:pt>
                <c:pt idx="12603">
                  <c:v>-1.2750607488977465E-2</c:v>
                </c:pt>
                <c:pt idx="12604">
                  <c:v>-1.2749170400409307E-2</c:v>
                </c:pt>
                <c:pt idx="12605">
                  <c:v>-1.2746716941461452E-2</c:v>
                </c:pt>
                <c:pt idx="12606">
                  <c:v>-1.2748857113070588E-2</c:v>
                </c:pt>
                <c:pt idx="12607">
                  <c:v>-1.2763648100400014E-2</c:v>
                </c:pt>
                <c:pt idx="12608">
                  <c:v>-1.2769821136972573E-2</c:v>
                </c:pt>
                <c:pt idx="12609">
                  <c:v>-1.2762223904441419E-2</c:v>
                </c:pt>
                <c:pt idx="12610">
                  <c:v>-1.2770970878833741E-2</c:v>
                </c:pt>
                <c:pt idx="12611">
                  <c:v>-1.275567530965064E-2</c:v>
                </c:pt>
                <c:pt idx="12612">
                  <c:v>-1.2757808982873216E-2</c:v>
                </c:pt>
                <c:pt idx="12613">
                  <c:v>-1.276513462967776E-2</c:v>
                </c:pt>
                <c:pt idx="12614">
                  <c:v>-1.2761779179259332E-2</c:v>
                </c:pt>
                <c:pt idx="12615">
                  <c:v>-1.2762968856827348E-2</c:v>
                </c:pt>
                <c:pt idx="12616">
                  <c:v>-1.2764114486253215E-2</c:v>
                </c:pt>
                <c:pt idx="12617">
                  <c:v>-1.2759679252120175E-2</c:v>
                </c:pt>
                <c:pt idx="12618">
                  <c:v>-1.2774499991135278E-2</c:v>
                </c:pt>
                <c:pt idx="12619">
                  <c:v>-1.2776898416339865E-2</c:v>
                </c:pt>
                <c:pt idx="12620">
                  <c:v>-1.2778771107886633E-2</c:v>
                </c:pt>
                <c:pt idx="12621">
                  <c:v>-1.2779591185096285E-2</c:v>
                </c:pt>
                <c:pt idx="12622">
                  <c:v>-1.277893073276554E-2</c:v>
                </c:pt>
                <c:pt idx="12623">
                  <c:v>-1.2774194754218975E-2</c:v>
                </c:pt>
                <c:pt idx="12624">
                  <c:v>-1.2760364457905383E-2</c:v>
                </c:pt>
                <c:pt idx="12625">
                  <c:v>-1.277056897951538E-2</c:v>
                </c:pt>
                <c:pt idx="12626">
                  <c:v>-1.2769053373357701E-2</c:v>
                </c:pt>
                <c:pt idx="12627">
                  <c:v>-1.2777185464331396E-2</c:v>
                </c:pt>
                <c:pt idx="12628">
                  <c:v>-1.2774122815360835E-2</c:v>
                </c:pt>
                <c:pt idx="12629">
                  <c:v>-1.2767599640448938E-2</c:v>
                </c:pt>
                <c:pt idx="12630">
                  <c:v>-1.2778424106568128E-2</c:v>
                </c:pt>
                <c:pt idx="12631">
                  <c:v>-1.2774636738130408E-2</c:v>
                </c:pt>
                <c:pt idx="12632">
                  <c:v>-1.2762183532709699E-2</c:v>
                </c:pt>
                <c:pt idx="12633">
                  <c:v>-1.2770134894287492E-2</c:v>
                </c:pt>
                <c:pt idx="12634">
                  <c:v>-1.2789819793011966E-2</c:v>
                </c:pt>
                <c:pt idx="12635">
                  <c:v>-1.2797482890584229E-2</c:v>
                </c:pt>
                <c:pt idx="12636">
                  <c:v>-1.2781164788370073E-2</c:v>
                </c:pt>
                <c:pt idx="12637">
                  <c:v>-1.2787346586021937E-2</c:v>
                </c:pt>
                <c:pt idx="12638">
                  <c:v>-1.2792567601027181E-2</c:v>
                </c:pt>
                <c:pt idx="12639">
                  <c:v>-1.278929028907564E-2</c:v>
                </c:pt>
                <c:pt idx="12640">
                  <c:v>-1.2782199591254595E-2</c:v>
                </c:pt>
                <c:pt idx="12641">
                  <c:v>-1.2789600421145308E-2</c:v>
                </c:pt>
                <c:pt idx="12642">
                  <c:v>-1.2794268720440647E-2</c:v>
                </c:pt>
                <c:pt idx="12643">
                  <c:v>-1.2783420197403214E-2</c:v>
                </c:pt>
                <c:pt idx="12644">
                  <c:v>-1.2786797737872857E-2</c:v>
                </c:pt>
                <c:pt idx="12645">
                  <c:v>-1.2796313756458556E-2</c:v>
                </c:pt>
                <c:pt idx="12646">
                  <c:v>-1.2797764618316939E-2</c:v>
                </c:pt>
                <c:pt idx="12647">
                  <c:v>-1.2790980859793683E-2</c:v>
                </c:pt>
                <c:pt idx="12648">
                  <c:v>-1.2774566901187296E-2</c:v>
                </c:pt>
                <c:pt idx="12649">
                  <c:v>-1.2792029071564166E-2</c:v>
                </c:pt>
                <c:pt idx="12650">
                  <c:v>-1.2794215128568978E-2</c:v>
                </c:pt>
                <c:pt idx="12651">
                  <c:v>-1.2800084708610306E-2</c:v>
                </c:pt>
                <c:pt idx="12652">
                  <c:v>-1.2805108577409715E-2</c:v>
                </c:pt>
                <c:pt idx="12653">
                  <c:v>-1.2804829957091242E-2</c:v>
                </c:pt>
                <c:pt idx="12654">
                  <c:v>-1.2812168772846022E-2</c:v>
                </c:pt>
                <c:pt idx="12655">
                  <c:v>-1.2811730695804125E-2</c:v>
                </c:pt>
                <c:pt idx="12656">
                  <c:v>-1.2804838663068202E-2</c:v>
                </c:pt>
                <c:pt idx="12657">
                  <c:v>-1.2813871025897422E-2</c:v>
                </c:pt>
                <c:pt idx="12658">
                  <c:v>-1.2805331659636475E-2</c:v>
                </c:pt>
                <c:pt idx="12659">
                  <c:v>-1.2807486722837399E-2</c:v>
                </c:pt>
                <c:pt idx="12660">
                  <c:v>-1.2814256280059597E-2</c:v>
                </c:pt>
                <c:pt idx="12661">
                  <c:v>-1.2811414543192652E-2</c:v>
                </c:pt>
                <c:pt idx="12662">
                  <c:v>-1.2825197294521591E-2</c:v>
                </c:pt>
                <c:pt idx="12663">
                  <c:v>-1.2831372396523221E-2</c:v>
                </c:pt>
                <c:pt idx="12664">
                  <c:v>-1.2816363232791983E-2</c:v>
                </c:pt>
                <c:pt idx="12665">
                  <c:v>-1.2821794150510794E-2</c:v>
                </c:pt>
                <c:pt idx="12666">
                  <c:v>-1.2807041347695527E-2</c:v>
                </c:pt>
                <c:pt idx="12667">
                  <c:v>-1.2798540346147967E-2</c:v>
                </c:pt>
                <c:pt idx="12668">
                  <c:v>-1.2796708389320637E-2</c:v>
                </c:pt>
                <c:pt idx="12669">
                  <c:v>-1.2809724965385495E-2</c:v>
                </c:pt>
                <c:pt idx="12670">
                  <c:v>-1.2816581228214104E-2</c:v>
                </c:pt>
                <c:pt idx="12671">
                  <c:v>-1.2808880006363974E-2</c:v>
                </c:pt>
                <c:pt idx="12672">
                  <c:v>-1.2804073801385886E-2</c:v>
                </c:pt>
                <c:pt idx="12673">
                  <c:v>-1.2802974529229488E-2</c:v>
                </c:pt>
                <c:pt idx="12674">
                  <c:v>-1.2784270466637134E-2</c:v>
                </c:pt>
                <c:pt idx="12675">
                  <c:v>-1.2783885110756866E-2</c:v>
                </c:pt>
                <c:pt idx="12676">
                  <c:v>-1.2785859014357493E-2</c:v>
                </c:pt>
                <c:pt idx="12677">
                  <c:v>-1.279415801953741E-2</c:v>
                </c:pt>
                <c:pt idx="12678">
                  <c:v>-1.2793708592970228E-2</c:v>
                </c:pt>
                <c:pt idx="12679">
                  <c:v>-1.279195121165377E-2</c:v>
                </c:pt>
                <c:pt idx="12680">
                  <c:v>-1.2789863351636401E-2</c:v>
                </c:pt>
                <c:pt idx="12681">
                  <c:v>-1.2798995767840715E-2</c:v>
                </c:pt>
                <c:pt idx="12682">
                  <c:v>-1.2795715334563926E-2</c:v>
                </c:pt>
                <c:pt idx="12683">
                  <c:v>-1.2800025032655784E-2</c:v>
                </c:pt>
                <c:pt idx="12684">
                  <c:v>-1.279627548949854E-2</c:v>
                </c:pt>
                <c:pt idx="12685">
                  <c:v>-1.2798938115610793E-2</c:v>
                </c:pt>
                <c:pt idx="12686">
                  <c:v>-1.280454152293801E-2</c:v>
                </c:pt>
                <c:pt idx="12687">
                  <c:v>-1.2798957091266393E-2</c:v>
                </c:pt>
                <c:pt idx="12688">
                  <c:v>-1.2787666117345473E-2</c:v>
                </c:pt>
                <c:pt idx="12689">
                  <c:v>-1.279808184184757E-2</c:v>
                </c:pt>
                <c:pt idx="12690">
                  <c:v>-1.2807564878648918E-2</c:v>
                </c:pt>
                <c:pt idx="12691">
                  <c:v>-1.2813914142658974E-2</c:v>
                </c:pt>
                <c:pt idx="12692">
                  <c:v>-1.280986027754581E-2</c:v>
                </c:pt>
                <c:pt idx="12693">
                  <c:v>-1.2807278988027155E-2</c:v>
                </c:pt>
                <c:pt idx="12694">
                  <c:v>-1.2792999829858175E-2</c:v>
                </c:pt>
                <c:pt idx="12695">
                  <c:v>-1.2791246115750369E-2</c:v>
                </c:pt>
                <c:pt idx="12696">
                  <c:v>-1.2788709386156937E-2</c:v>
                </c:pt>
                <c:pt idx="12697">
                  <c:v>-1.2791051224365725E-2</c:v>
                </c:pt>
                <c:pt idx="12698">
                  <c:v>-1.2787171409752246E-2</c:v>
                </c:pt>
                <c:pt idx="12699">
                  <c:v>-1.2790867034735405E-2</c:v>
                </c:pt>
                <c:pt idx="12700">
                  <c:v>-1.2800633786552433E-2</c:v>
                </c:pt>
                <c:pt idx="12701">
                  <c:v>-1.280915764137211E-2</c:v>
                </c:pt>
                <c:pt idx="12702">
                  <c:v>-1.2800898396264559E-2</c:v>
                </c:pt>
                <c:pt idx="12703">
                  <c:v>-1.281754052140254E-2</c:v>
                </c:pt>
                <c:pt idx="12704">
                  <c:v>-1.2811216755360164E-2</c:v>
                </c:pt>
                <c:pt idx="12705">
                  <c:v>-1.2817664178925645E-2</c:v>
                </c:pt>
                <c:pt idx="12706">
                  <c:v>-1.2808873543478623E-2</c:v>
                </c:pt>
                <c:pt idx="12707">
                  <c:v>-1.2799347488648864E-2</c:v>
                </c:pt>
                <c:pt idx="12708">
                  <c:v>-1.2815433024926172E-2</c:v>
                </c:pt>
                <c:pt idx="12709">
                  <c:v>-1.2814783775173914E-2</c:v>
                </c:pt>
                <c:pt idx="12710">
                  <c:v>-1.2798996473096002E-2</c:v>
                </c:pt>
                <c:pt idx="12711">
                  <c:v>-1.2805904349672275E-2</c:v>
                </c:pt>
                <c:pt idx="12712">
                  <c:v>-1.2806993337548605E-2</c:v>
                </c:pt>
                <c:pt idx="12713">
                  <c:v>-1.2808064412407361E-2</c:v>
                </c:pt>
                <c:pt idx="12714">
                  <c:v>-1.2802091153055004E-2</c:v>
                </c:pt>
                <c:pt idx="12715">
                  <c:v>-1.2807492739691652E-2</c:v>
                </c:pt>
                <c:pt idx="12716">
                  <c:v>-1.2801002477075525E-2</c:v>
                </c:pt>
                <c:pt idx="12717">
                  <c:v>-1.2796935091991543E-2</c:v>
                </c:pt>
                <c:pt idx="12718">
                  <c:v>-1.2790539460540767E-2</c:v>
                </c:pt>
                <c:pt idx="12719">
                  <c:v>-1.2810205648204627E-2</c:v>
                </c:pt>
                <c:pt idx="12720">
                  <c:v>-1.2809754262324615E-2</c:v>
                </c:pt>
                <c:pt idx="12721">
                  <c:v>-1.2820878460406492E-2</c:v>
                </c:pt>
                <c:pt idx="12722">
                  <c:v>-1.2811759502679548E-2</c:v>
                </c:pt>
                <c:pt idx="12723">
                  <c:v>-1.2802678464184676E-2</c:v>
                </c:pt>
                <c:pt idx="12724">
                  <c:v>-1.2800877095076461E-2</c:v>
                </c:pt>
                <c:pt idx="12725">
                  <c:v>-1.2818398858740108E-2</c:v>
                </c:pt>
                <c:pt idx="12726">
                  <c:v>-1.2824263717226956E-2</c:v>
                </c:pt>
                <c:pt idx="12727">
                  <c:v>-1.2822849768113568E-2</c:v>
                </c:pt>
                <c:pt idx="12728">
                  <c:v>-1.282012236320353E-2</c:v>
                </c:pt>
                <c:pt idx="12729">
                  <c:v>-1.2823185351457801E-2</c:v>
                </c:pt>
                <c:pt idx="12730">
                  <c:v>-1.2817772862822053E-2</c:v>
                </c:pt>
                <c:pt idx="12731">
                  <c:v>-1.2812270373432648E-2</c:v>
                </c:pt>
                <c:pt idx="12732">
                  <c:v>-1.2818803911227019E-2</c:v>
                </c:pt>
                <c:pt idx="12733">
                  <c:v>-1.2812385582869162E-2</c:v>
                </c:pt>
                <c:pt idx="12734">
                  <c:v>-1.2817803272090717E-2</c:v>
                </c:pt>
                <c:pt idx="12735">
                  <c:v>-1.281804583021459E-2</c:v>
                </c:pt>
                <c:pt idx="12736">
                  <c:v>-1.2814983508952807E-2</c:v>
                </c:pt>
                <c:pt idx="12737">
                  <c:v>-1.2823880273844738E-2</c:v>
                </c:pt>
                <c:pt idx="12738">
                  <c:v>-1.2825199332209125E-2</c:v>
                </c:pt>
                <c:pt idx="12739">
                  <c:v>-1.2821196658804299E-2</c:v>
                </c:pt>
                <c:pt idx="12740">
                  <c:v>-1.283010285768091E-2</c:v>
                </c:pt>
                <c:pt idx="12741">
                  <c:v>-1.2835096113829865E-2</c:v>
                </c:pt>
                <c:pt idx="12742">
                  <c:v>-1.2839253975483512E-2</c:v>
                </c:pt>
                <c:pt idx="12743">
                  <c:v>-1.2849531026433816E-2</c:v>
                </c:pt>
                <c:pt idx="12744">
                  <c:v>-1.284985196398814E-2</c:v>
                </c:pt>
                <c:pt idx="12745">
                  <c:v>-1.2848481283455551E-2</c:v>
                </c:pt>
                <c:pt idx="12746">
                  <c:v>-1.2845003486149477E-2</c:v>
                </c:pt>
                <c:pt idx="12747">
                  <c:v>-1.2835366459619033E-2</c:v>
                </c:pt>
                <c:pt idx="12748">
                  <c:v>-1.2862289586913263E-2</c:v>
                </c:pt>
                <c:pt idx="12749">
                  <c:v>-1.2864121365158895E-2</c:v>
                </c:pt>
                <c:pt idx="12750">
                  <c:v>-1.2855406106808827E-2</c:v>
                </c:pt>
                <c:pt idx="12751">
                  <c:v>-1.2867295472318787E-2</c:v>
                </c:pt>
                <c:pt idx="12752">
                  <c:v>-1.2860231495799526E-2</c:v>
                </c:pt>
                <c:pt idx="12753">
                  <c:v>-1.2871551269363308E-2</c:v>
                </c:pt>
                <c:pt idx="12754">
                  <c:v>-1.2862427114879452E-2</c:v>
                </c:pt>
                <c:pt idx="12755">
                  <c:v>-1.2860156359753586E-2</c:v>
                </c:pt>
                <c:pt idx="12756">
                  <c:v>-1.2863301231319846E-2</c:v>
                </c:pt>
                <c:pt idx="12757">
                  <c:v>-1.2864993284549701E-2</c:v>
                </c:pt>
                <c:pt idx="12758">
                  <c:v>-1.2868615115680158E-2</c:v>
                </c:pt>
                <c:pt idx="12759">
                  <c:v>-1.2868526403865162E-2</c:v>
                </c:pt>
                <c:pt idx="12760">
                  <c:v>-1.2874241146849468E-2</c:v>
                </c:pt>
                <c:pt idx="12761">
                  <c:v>-1.2878929766518174E-2</c:v>
                </c:pt>
                <c:pt idx="12762">
                  <c:v>-1.2884804289288052E-2</c:v>
                </c:pt>
                <c:pt idx="12763">
                  <c:v>-1.2883294234961089E-2</c:v>
                </c:pt>
                <c:pt idx="12764">
                  <c:v>-1.2893070627151408E-2</c:v>
                </c:pt>
                <c:pt idx="12765">
                  <c:v>-1.2885070920294239E-2</c:v>
                </c:pt>
                <c:pt idx="12766">
                  <c:v>-1.2880900257415048E-2</c:v>
                </c:pt>
                <c:pt idx="12767">
                  <c:v>-1.2886399510640845E-2</c:v>
                </c:pt>
                <c:pt idx="12768">
                  <c:v>-1.2884146735489611E-2</c:v>
                </c:pt>
                <c:pt idx="12769">
                  <c:v>-1.2892433557585466E-2</c:v>
                </c:pt>
                <c:pt idx="12770">
                  <c:v>-1.2888627299245722E-2</c:v>
                </c:pt>
                <c:pt idx="12771">
                  <c:v>-1.2889446526505614E-2</c:v>
                </c:pt>
                <c:pt idx="12772">
                  <c:v>-1.2886806884068343E-2</c:v>
                </c:pt>
                <c:pt idx="12773">
                  <c:v>-1.2894780363465053E-2</c:v>
                </c:pt>
                <c:pt idx="12774">
                  <c:v>-1.2898090472708467E-2</c:v>
                </c:pt>
                <c:pt idx="12775">
                  <c:v>-1.290754342922521E-2</c:v>
                </c:pt>
                <c:pt idx="12776">
                  <c:v>-1.2906900998780904E-2</c:v>
                </c:pt>
                <c:pt idx="12777">
                  <c:v>-1.2921135603923498E-2</c:v>
                </c:pt>
                <c:pt idx="12778">
                  <c:v>-1.293084577471546E-2</c:v>
                </c:pt>
                <c:pt idx="12779">
                  <c:v>-1.2917352973020556E-2</c:v>
                </c:pt>
                <c:pt idx="12780">
                  <c:v>-1.2921519429514148E-2</c:v>
                </c:pt>
                <c:pt idx="12781">
                  <c:v>-1.2928905307920872E-2</c:v>
                </c:pt>
                <c:pt idx="12782">
                  <c:v>-1.2915517462900941E-2</c:v>
                </c:pt>
                <c:pt idx="12783">
                  <c:v>-1.29117169819453E-2</c:v>
                </c:pt>
                <c:pt idx="12784">
                  <c:v>-1.2917478973654436E-2</c:v>
                </c:pt>
                <c:pt idx="12785">
                  <c:v>-1.2926817448368329E-2</c:v>
                </c:pt>
                <c:pt idx="12786">
                  <c:v>-1.2929113838438954E-2</c:v>
                </c:pt>
                <c:pt idx="12787">
                  <c:v>-1.2938379897393873E-2</c:v>
                </c:pt>
                <c:pt idx="12788">
                  <c:v>-1.2941701640924936E-2</c:v>
                </c:pt>
                <c:pt idx="12789">
                  <c:v>-1.2941583347984686E-2</c:v>
                </c:pt>
                <c:pt idx="12790">
                  <c:v>-1.2936153856901536E-2</c:v>
                </c:pt>
                <c:pt idx="12791">
                  <c:v>-1.2948794157492888E-2</c:v>
                </c:pt>
                <c:pt idx="12792">
                  <c:v>-1.2945130081143393E-2</c:v>
                </c:pt>
                <c:pt idx="12793">
                  <c:v>-1.294393742946366E-2</c:v>
                </c:pt>
                <c:pt idx="12794">
                  <c:v>-1.2933401124345866E-2</c:v>
                </c:pt>
                <c:pt idx="12795">
                  <c:v>-1.2944092166187277E-2</c:v>
                </c:pt>
                <c:pt idx="12796">
                  <c:v>-1.2946869097056566E-2</c:v>
                </c:pt>
                <c:pt idx="12797">
                  <c:v>-1.2947455336676853E-2</c:v>
                </c:pt>
                <c:pt idx="12798">
                  <c:v>-1.2950040785565576E-2</c:v>
                </c:pt>
                <c:pt idx="12799">
                  <c:v>-1.2951017043871764E-2</c:v>
                </c:pt>
                <c:pt idx="12800">
                  <c:v>-1.2954580359880806E-2</c:v>
                </c:pt>
                <c:pt idx="12801">
                  <c:v>-1.29642088142318E-2</c:v>
                </c:pt>
                <c:pt idx="12802">
                  <c:v>-1.2960753202022255E-2</c:v>
                </c:pt>
                <c:pt idx="12803">
                  <c:v>-1.2957530687624598E-2</c:v>
                </c:pt>
                <c:pt idx="12804">
                  <c:v>-1.2954393886154113E-2</c:v>
                </c:pt>
                <c:pt idx="12805">
                  <c:v>-1.2963548111907433E-2</c:v>
                </c:pt>
                <c:pt idx="12806">
                  <c:v>-1.2963305381234205E-2</c:v>
                </c:pt>
                <c:pt idx="12807">
                  <c:v>-1.2968875169721675E-2</c:v>
                </c:pt>
                <c:pt idx="12808">
                  <c:v>-1.2965334782873223E-2</c:v>
                </c:pt>
                <c:pt idx="12809">
                  <c:v>-1.295322046033648E-2</c:v>
                </c:pt>
                <c:pt idx="12810">
                  <c:v>-1.2962112575767825E-2</c:v>
                </c:pt>
                <c:pt idx="12811">
                  <c:v>-1.2959816456776138E-2</c:v>
                </c:pt>
                <c:pt idx="12812">
                  <c:v>-1.2958420916445728E-2</c:v>
                </c:pt>
                <c:pt idx="12813">
                  <c:v>-1.2953204010510894E-2</c:v>
                </c:pt>
                <c:pt idx="12814">
                  <c:v>-1.2955202477766964E-2</c:v>
                </c:pt>
                <c:pt idx="12815">
                  <c:v>-1.2943929374600906E-2</c:v>
                </c:pt>
                <c:pt idx="12816">
                  <c:v>-1.2969171789241757E-2</c:v>
                </c:pt>
                <c:pt idx="12817">
                  <c:v>-1.2968741990265513E-2</c:v>
                </c:pt>
                <c:pt idx="12818">
                  <c:v>-1.2969663605038284E-2</c:v>
                </c:pt>
                <c:pt idx="12819">
                  <c:v>-1.2963365976222203E-2</c:v>
                </c:pt>
                <c:pt idx="12820">
                  <c:v>-1.2957683058476031E-2</c:v>
                </c:pt>
                <c:pt idx="12821">
                  <c:v>-1.2961626054082362E-2</c:v>
                </c:pt>
                <c:pt idx="12822">
                  <c:v>-1.2966196958319954E-2</c:v>
                </c:pt>
                <c:pt idx="12823">
                  <c:v>-1.2958615918303532E-2</c:v>
                </c:pt>
                <c:pt idx="12824">
                  <c:v>-1.2956140357490282E-2</c:v>
                </c:pt>
                <c:pt idx="12825">
                  <c:v>-1.2959942732579671E-2</c:v>
                </c:pt>
                <c:pt idx="12826">
                  <c:v>-1.2961569060523436E-2</c:v>
                </c:pt>
                <c:pt idx="12827">
                  <c:v>-1.2965057222885268E-2</c:v>
                </c:pt>
                <c:pt idx="12828">
                  <c:v>-1.2964301155998113E-2</c:v>
                </c:pt>
                <c:pt idx="12829">
                  <c:v>-1.2966316594050828E-2</c:v>
                </c:pt>
                <c:pt idx="12830">
                  <c:v>-1.2960798569024198E-2</c:v>
                </c:pt>
                <c:pt idx="12831">
                  <c:v>-1.2959274716766235E-2</c:v>
                </c:pt>
                <c:pt idx="12832">
                  <c:v>-1.2964382013431405E-2</c:v>
                </c:pt>
                <c:pt idx="12833">
                  <c:v>-1.2951846252465852E-2</c:v>
                </c:pt>
                <c:pt idx="12834">
                  <c:v>-1.294988539288622E-2</c:v>
                </c:pt>
                <c:pt idx="12835">
                  <c:v>-1.2942156764380638E-2</c:v>
                </c:pt>
                <c:pt idx="12836">
                  <c:v>-1.2927462882414479E-2</c:v>
                </c:pt>
                <c:pt idx="12837">
                  <c:v>-1.2933203085928801E-2</c:v>
                </c:pt>
                <c:pt idx="12838">
                  <c:v>-1.2937969753682103E-2</c:v>
                </c:pt>
                <c:pt idx="12839">
                  <c:v>-1.2942686954352633E-2</c:v>
                </c:pt>
                <c:pt idx="12840">
                  <c:v>-1.295034905715659E-2</c:v>
                </c:pt>
                <c:pt idx="12841">
                  <c:v>-1.2936136520850128E-2</c:v>
                </c:pt>
                <c:pt idx="12842">
                  <c:v>-1.2939457152984083E-2</c:v>
                </c:pt>
                <c:pt idx="12843">
                  <c:v>-1.2948581973213956E-2</c:v>
                </c:pt>
                <c:pt idx="12844">
                  <c:v>-1.2935687645897769E-2</c:v>
                </c:pt>
                <c:pt idx="12845">
                  <c:v>-1.2929319196220165E-2</c:v>
                </c:pt>
                <c:pt idx="12846">
                  <c:v>-1.2928691766237312E-2</c:v>
                </c:pt>
                <c:pt idx="12847">
                  <c:v>-1.292955783889313E-2</c:v>
                </c:pt>
                <c:pt idx="12848">
                  <c:v>-1.2915727233676609E-2</c:v>
                </c:pt>
                <c:pt idx="12849">
                  <c:v>-1.2925126207588043E-2</c:v>
                </c:pt>
                <c:pt idx="12850">
                  <c:v>-1.2915229602189344E-2</c:v>
                </c:pt>
                <c:pt idx="12851">
                  <c:v>-1.2917334891255012E-2</c:v>
                </c:pt>
                <c:pt idx="12852">
                  <c:v>-1.293275920472604E-2</c:v>
                </c:pt>
                <c:pt idx="12853">
                  <c:v>-1.2923839491653181E-2</c:v>
                </c:pt>
                <c:pt idx="12854">
                  <c:v>-1.2923676815414481E-2</c:v>
                </c:pt>
                <c:pt idx="12855">
                  <c:v>-1.2939495446091276E-2</c:v>
                </c:pt>
                <c:pt idx="12856">
                  <c:v>-1.2938003811254636E-2</c:v>
                </c:pt>
                <c:pt idx="12857">
                  <c:v>-1.2943384152522622E-2</c:v>
                </c:pt>
                <c:pt idx="12858">
                  <c:v>-1.2944166566528312E-2</c:v>
                </c:pt>
                <c:pt idx="12859">
                  <c:v>-1.2945286341084498E-2</c:v>
                </c:pt>
                <c:pt idx="12860">
                  <c:v>-1.294999854986578E-2</c:v>
                </c:pt>
                <c:pt idx="12861">
                  <c:v>-1.2944367795094331E-2</c:v>
                </c:pt>
                <c:pt idx="12862">
                  <c:v>-1.2952900317229128E-2</c:v>
                </c:pt>
                <c:pt idx="12863">
                  <c:v>-1.2962383387961287E-2</c:v>
                </c:pt>
                <c:pt idx="12864">
                  <c:v>-1.2953133138627714E-2</c:v>
                </c:pt>
                <c:pt idx="12865">
                  <c:v>-1.2959152834413337E-2</c:v>
                </c:pt>
                <c:pt idx="12866">
                  <c:v>-1.2951609178788381E-2</c:v>
                </c:pt>
                <c:pt idx="12867">
                  <c:v>-1.2937016686814075E-2</c:v>
                </c:pt>
                <c:pt idx="12868">
                  <c:v>-1.294604396774747E-2</c:v>
                </c:pt>
                <c:pt idx="12869">
                  <c:v>-1.2941476017196125E-2</c:v>
                </c:pt>
                <c:pt idx="12870">
                  <c:v>-1.2953780313017107E-2</c:v>
                </c:pt>
                <c:pt idx="12871">
                  <c:v>-1.2966419195445437E-2</c:v>
                </c:pt>
                <c:pt idx="12872">
                  <c:v>-1.2961753098785021E-2</c:v>
                </c:pt>
                <c:pt idx="12873">
                  <c:v>-1.2965615314406183E-2</c:v>
                </c:pt>
                <c:pt idx="12874">
                  <c:v>-1.2967353819382129E-2</c:v>
                </c:pt>
                <c:pt idx="12875">
                  <c:v>-1.2971321870167238E-2</c:v>
                </c:pt>
                <c:pt idx="12876">
                  <c:v>-1.2982687559918989E-2</c:v>
                </c:pt>
                <c:pt idx="12877">
                  <c:v>-1.2978747369148586E-2</c:v>
                </c:pt>
                <c:pt idx="12878">
                  <c:v>-1.2979691946060044E-2</c:v>
                </c:pt>
                <c:pt idx="12879">
                  <c:v>-1.2972911904682298E-2</c:v>
                </c:pt>
                <c:pt idx="12880">
                  <c:v>-1.296825704460026E-2</c:v>
                </c:pt>
                <c:pt idx="12881">
                  <c:v>-1.2994917780949895E-2</c:v>
                </c:pt>
                <c:pt idx="12882">
                  <c:v>-1.2994881284266829E-2</c:v>
                </c:pt>
                <c:pt idx="12883">
                  <c:v>-1.2983077702638105E-2</c:v>
                </c:pt>
                <c:pt idx="12884">
                  <c:v>-1.2975255032547194E-2</c:v>
                </c:pt>
                <c:pt idx="12885">
                  <c:v>-1.2989101864773662E-2</c:v>
                </c:pt>
                <c:pt idx="12886">
                  <c:v>-1.30031427209831E-2</c:v>
                </c:pt>
                <c:pt idx="12887">
                  <c:v>-1.299610531328012E-2</c:v>
                </c:pt>
                <c:pt idx="12888">
                  <c:v>-1.2987501546825047E-2</c:v>
                </c:pt>
                <c:pt idx="12889">
                  <c:v>-1.2997974288444994E-2</c:v>
                </c:pt>
                <c:pt idx="12890">
                  <c:v>-1.3006761755676574E-2</c:v>
                </c:pt>
                <c:pt idx="12891">
                  <c:v>-1.3004633186604917E-2</c:v>
                </c:pt>
                <c:pt idx="12892">
                  <c:v>-1.301235398532428E-2</c:v>
                </c:pt>
                <c:pt idx="12893">
                  <c:v>-1.3004638320498743E-2</c:v>
                </c:pt>
                <c:pt idx="12894">
                  <c:v>-1.3016485329312565E-2</c:v>
                </c:pt>
                <c:pt idx="12895">
                  <c:v>-1.3018067820858155E-2</c:v>
                </c:pt>
                <c:pt idx="12896">
                  <c:v>-1.302747057534452E-2</c:v>
                </c:pt>
                <c:pt idx="12897">
                  <c:v>-1.3016816150658488E-2</c:v>
                </c:pt>
                <c:pt idx="12898">
                  <c:v>-1.3018609375497179E-2</c:v>
                </c:pt>
                <c:pt idx="12899">
                  <c:v>-1.3023168489616406E-2</c:v>
                </c:pt>
                <c:pt idx="12900">
                  <c:v>-1.3025439927820355E-2</c:v>
                </c:pt>
                <c:pt idx="12901">
                  <c:v>-1.3030515212716871E-2</c:v>
                </c:pt>
                <c:pt idx="12902">
                  <c:v>-1.3034290521638832E-2</c:v>
                </c:pt>
                <c:pt idx="12903">
                  <c:v>-1.3038472424732566E-2</c:v>
                </c:pt>
                <c:pt idx="12904">
                  <c:v>-1.3035833581361681E-2</c:v>
                </c:pt>
                <c:pt idx="12905">
                  <c:v>-1.3038581344101217E-2</c:v>
                </c:pt>
                <c:pt idx="12906">
                  <c:v>-1.3037698311178035E-2</c:v>
                </c:pt>
                <c:pt idx="12907">
                  <c:v>-1.3040214318448687E-2</c:v>
                </c:pt>
                <c:pt idx="12908">
                  <c:v>-1.303935611392597E-2</c:v>
                </c:pt>
                <c:pt idx="12909">
                  <c:v>-1.3031057462922283E-2</c:v>
                </c:pt>
                <c:pt idx="12910">
                  <c:v>-1.3031957198000878E-2</c:v>
                </c:pt>
                <c:pt idx="12911">
                  <c:v>-1.3036826708963894E-2</c:v>
                </c:pt>
                <c:pt idx="12912">
                  <c:v>-1.3036663650792969E-2</c:v>
                </c:pt>
                <c:pt idx="12913">
                  <c:v>-1.3044986109790515E-2</c:v>
                </c:pt>
                <c:pt idx="12914">
                  <c:v>-1.3039299491099984E-2</c:v>
                </c:pt>
                <c:pt idx="12915">
                  <c:v>-1.303563012456734E-2</c:v>
                </c:pt>
                <c:pt idx="12916">
                  <c:v>-1.3038969495251185E-2</c:v>
                </c:pt>
                <c:pt idx="12917">
                  <c:v>-1.3042462029810808E-2</c:v>
                </c:pt>
                <c:pt idx="12918">
                  <c:v>-1.3043067859514796E-2</c:v>
                </c:pt>
                <c:pt idx="12919">
                  <c:v>-1.3041237549212433E-2</c:v>
                </c:pt>
                <c:pt idx="12920">
                  <c:v>-1.3045706318816566E-2</c:v>
                </c:pt>
                <c:pt idx="12921">
                  <c:v>-1.3048111705813666E-2</c:v>
                </c:pt>
                <c:pt idx="12922">
                  <c:v>-1.3041203582672863E-2</c:v>
                </c:pt>
                <c:pt idx="12923">
                  <c:v>-1.3041568277753674E-2</c:v>
                </c:pt>
                <c:pt idx="12924">
                  <c:v>-1.3033934217335539E-2</c:v>
                </c:pt>
                <c:pt idx="12925">
                  <c:v>-1.3043869640593267E-2</c:v>
                </c:pt>
                <c:pt idx="12926">
                  <c:v>-1.304733602272372E-2</c:v>
                </c:pt>
                <c:pt idx="12927">
                  <c:v>-1.3037775866237571E-2</c:v>
                </c:pt>
                <c:pt idx="12928">
                  <c:v>-1.3038387348530675E-2</c:v>
                </c:pt>
                <c:pt idx="12929">
                  <c:v>-1.3033554239285013E-2</c:v>
                </c:pt>
                <c:pt idx="12930">
                  <c:v>-1.3043689497041181E-2</c:v>
                </c:pt>
                <c:pt idx="12931">
                  <c:v>-1.3014899365558431E-2</c:v>
                </c:pt>
                <c:pt idx="12932">
                  <c:v>-1.3021455587940087E-2</c:v>
                </c:pt>
                <c:pt idx="12933">
                  <c:v>-1.3008871318612119E-2</c:v>
                </c:pt>
                <c:pt idx="12934">
                  <c:v>-1.3011894364732783E-2</c:v>
                </c:pt>
                <c:pt idx="12935">
                  <c:v>-1.2996312091392737E-2</c:v>
                </c:pt>
                <c:pt idx="12936">
                  <c:v>-1.301319200427653E-2</c:v>
                </c:pt>
                <c:pt idx="12937">
                  <c:v>-1.3010164255112443E-2</c:v>
                </c:pt>
                <c:pt idx="12938">
                  <c:v>-1.3005743833402084E-2</c:v>
                </c:pt>
                <c:pt idx="12939">
                  <c:v>-1.3006360160439956E-2</c:v>
                </c:pt>
                <c:pt idx="12940">
                  <c:v>-1.2998516289142174E-2</c:v>
                </c:pt>
                <c:pt idx="12941">
                  <c:v>-1.2995979318739727E-2</c:v>
                </c:pt>
                <c:pt idx="12942">
                  <c:v>-1.300734827046977E-2</c:v>
                </c:pt>
                <c:pt idx="12943">
                  <c:v>-1.3007955610078101E-2</c:v>
                </c:pt>
                <c:pt idx="12944">
                  <c:v>-1.2994198568434617E-2</c:v>
                </c:pt>
                <c:pt idx="12945">
                  <c:v>-1.2984669264429999E-2</c:v>
                </c:pt>
                <c:pt idx="12946">
                  <c:v>-1.2992074594594125E-2</c:v>
                </c:pt>
                <c:pt idx="12947">
                  <c:v>-1.2982594113220077E-2</c:v>
                </c:pt>
                <c:pt idx="12948">
                  <c:v>-1.2985299444909082E-2</c:v>
                </c:pt>
                <c:pt idx="12949">
                  <c:v>-1.2983422341551948E-2</c:v>
                </c:pt>
                <c:pt idx="12950">
                  <c:v>-1.2983248593342225E-2</c:v>
                </c:pt>
                <c:pt idx="12951">
                  <c:v>-1.2994884249963035E-2</c:v>
                </c:pt>
                <c:pt idx="12952">
                  <c:v>-1.2996103817258822E-2</c:v>
                </c:pt>
                <c:pt idx="12953">
                  <c:v>-1.299033718790814E-2</c:v>
                </c:pt>
                <c:pt idx="12954">
                  <c:v>-1.2995957754924669E-2</c:v>
                </c:pt>
                <c:pt idx="12955">
                  <c:v>-1.2996319015571179E-2</c:v>
                </c:pt>
                <c:pt idx="12956">
                  <c:v>-1.3002323234173553E-2</c:v>
                </c:pt>
                <c:pt idx="12957">
                  <c:v>-1.2999821307384061E-2</c:v>
                </c:pt>
                <c:pt idx="12958">
                  <c:v>-1.3008354023327052E-2</c:v>
                </c:pt>
                <c:pt idx="12959">
                  <c:v>-1.2992959498613123E-2</c:v>
                </c:pt>
                <c:pt idx="12960">
                  <c:v>-1.2996042527921869E-2</c:v>
                </c:pt>
                <c:pt idx="12961">
                  <c:v>-1.3006225565608109E-2</c:v>
                </c:pt>
                <c:pt idx="12962">
                  <c:v>-1.2991477187272178E-2</c:v>
                </c:pt>
                <c:pt idx="12963">
                  <c:v>-1.2991882272951389E-2</c:v>
                </c:pt>
                <c:pt idx="12964">
                  <c:v>-1.3000792675854782E-2</c:v>
                </c:pt>
                <c:pt idx="12965">
                  <c:v>-1.30071265133657E-2</c:v>
                </c:pt>
                <c:pt idx="12966">
                  <c:v>-1.2998846938210625E-2</c:v>
                </c:pt>
                <c:pt idx="12967">
                  <c:v>-1.3006472339857789E-2</c:v>
                </c:pt>
                <c:pt idx="12968">
                  <c:v>-1.2998642550055794E-2</c:v>
                </c:pt>
                <c:pt idx="12969">
                  <c:v>-1.2999252464592321E-2</c:v>
                </c:pt>
                <c:pt idx="12970">
                  <c:v>-1.299774065651599E-2</c:v>
                </c:pt>
                <c:pt idx="12971">
                  <c:v>-1.2980094800049771E-2</c:v>
                </c:pt>
                <c:pt idx="12972">
                  <c:v>-1.2987516828069406E-2</c:v>
                </c:pt>
                <c:pt idx="12973">
                  <c:v>-1.2983562022655423E-2</c:v>
                </c:pt>
                <c:pt idx="12974">
                  <c:v>-1.2989088913027592E-2</c:v>
                </c:pt>
                <c:pt idx="12975">
                  <c:v>-1.3001205923751135E-2</c:v>
                </c:pt>
                <c:pt idx="12976">
                  <c:v>-1.3008180691995157E-2</c:v>
                </c:pt>
                <c:pt idx="12977">
                  <c:v>-1.2996293346247353E-2</c:v>
                </c:pt>
                <c:pt idx="12978">
                  <c:v>-1.3007378537879198E-2</c:v>
                </c:pt>
                <c:pt idx="12979">
                  <c:v>-1.3008702421513172E-2</c:v>
                </c:pt>
                <c:pt idx="12980">
                  <c:v>-1.3008748626674843E-2</c:v>
                </c:pt>
                <c:pt idx="12981">
                  <c:v>-1.3012332301711631E-2</c:v>
                </c:pt>
                <c:pt idx="12982">
                  <c:v>-1.3000800824439622E-2</c:v>
                </c:pt>
                <c:pt idx="12983">
                  <c:v>-1.3017588885509957E-2</c:v>
                </c:pt>
                <c:pt idx="12984">
                  <c:v>-1.3019106521353551E-2</c:v>
                </c:pt>
                <c:pt idx="12985">
                  <c:v>-1.3017079561673264E-2</c:v>
                </c:pt>
                <c:pt idx="12986">
                  <c:v>-1.3022843908647809E-2</c:v>
                </c:pt>
                <c:pt idx="12987">
                  <c:v>-1.302611428991711E-2</c:v>
                </c:pt>
                <c:pt idx="12988">
                  <c:v>-1.3020954050979788E-2</c:v>
                </c:pt>
                <c:pt idx="12989">
                  <c:v>-1.3029515728203841E-2</c:v>
                </c:pt>
                <c:pt idx="12990">
                  <c:v>-1.303104791557084E-2</c:v>
                </c:pt>
                <c:pt idx="12991">
                  <c:v>-1.3038183989430102E-2</c:v>
                </c:pt>
                <c:pt idx="12992">
                  <c:v>-1.3037428735377886E-2</c:v>
                </c:pt>
                <c:pt idx="12993">
                  <c:v>-1.3046174558131873E-2</c:v>
                </c:pt>
                <c:pt idx="12994">
                  <c:v>-1.3032506058351073E-2</c:v>
                </c:pt>
                <c:pt idx="12995">
                  <c:v>-1.3036082487199537E-2</c:v>
                </c:pt>
                <c:pt idx="12996">
                  <c:v>-1.3041078178783715E-2</c:v>
                </c:pt>
                <c:pt idx="12997">
                  <c:v>-1.3043358485415586E-2</c:v>
                </c:pt>
                <c:pt idx="12998">
                  <c:v>-1.3046245842538677E-2</c:v>
                </c:pt>
                <c:pt idx="12999">
                  <c:v>-1.3050112112603251E-2</c:v>
                </c:pt>
                <c:pt idx="13000">
                  <c:v>-1.3039055944674601E-2</c:v>
                </c:pt>
                <c:pt idx="13001">
                  <c:v>-1.3047867628086801E-2</c:v>
                </c:pt>
                <c:pt idx="13002">
                  <c:v>-1.3044143266562247E-2</c:v>
                </c:pt>
                <c:pt idx="13003">
                  <c:v>-1.3050354542804045E-2</c:v>
                </c:pt>
                <c:pt idx="13004">
                  <c:v>-1.3050866037679552E-2</c:v>
                </c:pt>
                <c:pt idx="13005">
                  <c:v>-1.3058679866949611E-2</c:v>
                </c:pt>
                <c:pt idx="13006">
                  <c:v>-1.3053121556193713E-2</c:v>
                </c:pt>
                <c:pt idx="13007">
                  <c:v>-1.3052113658322782E-2</c:v>
                </c:pt>
                <c:pt idx="13008">
                  <c:v>-1.3053307371473363E-2</c:v>
                </c:pt>
                <c:pt idx="13009">
                  <c:v>-1.3043015277651957E-2</c:v>
                </c:pt>
                <c:pt idx="13010">
                  <c:v>-1.3060565964647941E-2</c:v>
                </c:pt>
                <c:pt idx="13011">
                  <c:v>-1.3045835090185179E-2</c:v>
                </c:pt>
                <c:pt idx="13012">
                  <c:v>-1.3052192023550957E-2</c:v>
                </c:pt>
                <c:pt idx="13013">
                  <c:v>-1.3060422270094407E-2</c:v>
                </c:pt>
                <c:pt idx="13014">
                  <c:v>-1.3072390164303043E-2</c:v>
                </c:pt>
                <c:pt idx="13015">
                  <c:v>-1.305596459066047E-2</c:v>
                </c:pt>
                <c:pt idx="13016">
                  <c:v>-1.3056838124259852E-2</c:v>
                </c:pt>
                <c:pt idx="13017">
                  <c:v>-1.3053856036548262E-2</c:v>
                </c:pt>
                <c:pt idx="13018">
                  <c:v>-1.3066629370771202E-2</c:v>
                </c:pt>
                <c:pt idx="13019">
                  <c:v>-1.307503308438609E-2</c:v>
                </c:pt>
                <c:pt idx="13020">
                  <c:v>-1.3033956995676672E-2</c:v>
                </c:pt>
                <c:pt idx="13021">
                  <c:v>-1.3038041151167138E-2</c:v>
                </c:pt>
                <c:pt idx="13022">
                  <c:v>-1.3047871854460142E-2</c:v>
                </c:pt>
                <c:pt idx="13023">
                  <c:v>-1.3035043917912811E-2</c:v>
                </c:pt>
                <c:pt idx="13024">
                  <c:v>-1.3046903401410436E-2</c:v>
                </c:pt>
                <c:pt idx="13025">
                  <c:v>-1.3060038538314023E-2</c:v>
                </c:pt>
                <c:pt idx="13026">
                  <c:v>-1.3043645673758372E-2</c:v>
                </c:pt>
                <c:pt idx="13027">
                  <c:v>-1.3046087542610761E-2</c:v>
                </c:pt>
                <c:pt idx="13028">
                  <c:v>-1.3034118020682163E-2</c:v>
                </c:pt>
                <c:pt idx="13029">
                  <c:v>-1.3041494497722555E-2</c:v>
                </c:pt>
                <c:pt idx="13030">
                  <c:v>-1.3033900531882168E-2</c:v>
                </c:pt>
                <c:pt idx="13031">
                  <c:v>-1.3037069846313741E-2</c:v>
                </c:pt>
                <c:pt idx="13032">
                  <c:v>-1.3037005626932472E-2</c:v>
                </c:pt>
                <c:pt idx="13033">
                  <c:v>-1.3036545630538019E-2</c:v>
                </c:pt>
                <c:pt idx="13034">
                  <c:v>-1.3040419923217139E-2</c:v>
                </c:pt>
                <c:pt idx="13035">
                  <c:v>-1.3045821740098143E-2</c:v>
                </c:pt>
                <c:pt idx="13036">
                  <c:v>-1.3046355743137365E-2</c:v>
                </c:pt>
                <c:pt idx="13037">
                  <c:v>-1.3047238753753788E-2</c:v>
                </c:pt>
                <c:pt idx="13038">
                  <c:v>-1.3058175264987688E-2</c:v>
                </c:pt>
                <c:pt idx="13039">
                  <c:v>-1.3070910492392368E-2</c:v>
                </c:pt>
                <c:pt idx="13040">
                  <c:v>-1.3056111346289499E-2</c:v>
                </c:pt>
                <c:pt idx="13041">
                  <c:v>-1.3054791962162426E-2</c:v>
                </c:pt>
                <c:pt idx="13042">
                  <c:v>-1.3068903150281981E-2</c:v>
                </c:pt>
                <c:pt idx="13043">
                  <c:v>-1.3052568309129035E-2</c:v>
                </c:pt>
                <c:pt idx="13044">
                  <c:v>-1.3061914690408459E-2</c:v>
                </c:pt>
                <c:pt idx="13045">
                  <c:v>-1.3057661121783755E-2</c:v>
                </c:pt>
                <c:pt idx="13046">
                  <c:v>-1.3056236736701619E-2</c:v>
                </c:pt>
                <c:pt idx="13047">
                  <c:v>-1.3043055709153052E-2</c:v>
                </c:pt>
                <c:pt idx="13048">
                  <c:v>-1.3030811478196864E-2</c:v>
                </c:pt>
                <c:pt idx="13049">
                  <c:v>-1.3033488473399146E-2</c:v>
                </c:pt>
                <c:pt idx="13050">
                  <c:v>-1.303140540094827E-2</c:v>
                </c:pt>
                <c:pt idx="13051">
                  <c:v>-1.3035125429588566E-2</c:v>
                </c:pt>
                <c:pt idx="13052">
                  <c:v>-1.3046668278963211E-2</c:v>
                </c:pt>
                <c:pt idx="13053">
                  <c:v>-1.3030906283995758E-2</c:v>
                </c:pt>
                <c:pt idx="13054">
                  <c:v>-1.3037997128267828E-2</c:v>
                </c:pt>
                <c:pt idx="13055">
                  <c:v>-1.3035297837503712E-2</c:v>
                </c:pt>
                <c:pt idx="13056">
                  <c:v>-1.3031098547421785E-2</c:v>
                </c:pt>
                <c:pt idx="13057">
                  <c:v>-1.303633097030593E-2</c:v>
                </c:pt>
                <c:pt idx="13058">
                  <c:v>-1.3038461787213022E-2</c:v>
                </c:pt>
                <c:pt idx="13059">
                  <c:v>-1.3044904820467067E-2</c:v>
                </c:pt>
                <c:pt idx="13060">
                  <c:v>-1.3041378907198004E-2</c:v>
                </c:pt>
                <c:pt idx="13061">
                  <c:v>-1.3034114248223549E-2</c:v>
                </c:pt>
                <c:pt idx="13062">
                  <c:v>-1.3025642586855785E-2</c:v>
                </c:pt>
                <c:pt idx="13063">
                  <c:v>-1.3026185439664901E-2</c:v>
                </c:pt>
                <c:pt idx="13064">
                  <c:v>-1.302481138849273E-2</c:v>
                </c:pt>
                <c:pt idx="13065">
                  <c:v>-1.3021854938566446E-2</c:v>
                </c:pt>
                <c:pt idx="13066">
                  <c:v>-1.3019611765989965E-2</c:v>
                </c:pt>
                <c:pt idx="13067">
                  <c:v>-1.3014945545943986E-2</c:v>
                </c:pt>
                <c:pt idx="13068">
                  <c:v>-1.3013034002228792E-2</c:v>
                </c:pt>
                <c:pt idx="13069">
                  <c:v>-1.3017101747458496E-2</c:v>
                </c:pt>
                <c:pt idx="13070">
                  <c:v>-1.3029769187610512E-2</c:v>
                </c:pt>
                <c:pt idx="13071">
                  <c:v>-1.303442477539161E-2</c:v>
                </c:pt>
                <c:pt idx="13072">
                  <c:v>-1.3038713391066194E-2</c:v>
                </c:pt>
                <c:pt idx="13073">
                  <c:v>-1.3029581165576084E-2</c:v>
                </c:pt>
                <c:pt idx="13074">
                  <c:v>-1.303779229071903E-2</c:v>
                </c:pt>
                <c:pt idx="13075">
                  <c:v>-1.3055298921743362E-2</c:v>
                </c:pt>
                <c:pt idx="13076">
                  <c:v>-1.3056915280944574E-2</c:v>
                </c:pt>
                <c:pt idx="13077">
                  <c:v>-1.3078341343971803E-2</c:v>
                </c:pt>
                <c:pt idx="13078">
                  <c:v>-1.3071676919269377E-2</c:v>
                </c:pt>
                <c:pt idx="13079">
                  <c:v>-1.3076087208978951E-2</c:v>
                </c:pt>
                <c:pt idx="13080">
                  <c:v>-1.309127970224116E-2</c:v>
                </c:pt>
                <c:pt idx="13081">
                  <c:v>-1.3086814302211118E-2</c:v>
                </c:pt>
                <c:pt idx="13082">
                  <c:v>-1.3098336217659544E-2</c:v>
                </c:pt>
                <c:pt idx="13083">
                  <c:v>-1.3092050408024957E-2</c:v>
                </c:pt>
                <c:pt idx="13084">
                  <c:v>-1.3105918065751652E-2</c:v>
                </c:pt>
                <c:pt idx="13085">
                  <c:v>-1.3109675480329361E-2</c:v>
                </c:pt>
                <c:pt idx="13086">
                  <c:v>-1.3135176627222319E-2</c:v>
                </c:pt>
                <c:pt idx="13087">
                  <c:v>-1.3115452964794669E-2</c:v>
                </c:pt>
                <c:pt idx="13088">
                  <c:v>-1.3136912956286797E-2</c:v>
                </c:pt>
                <c:pt idx="13089">
                  <c:v>-1.3131465579133484E-2</c:v>
                </c:pt>
                <c:pt idx="13090">
                  <c:v>-1.3127873337529922E-2</c:v>
                </c:pt>
                <c:pt idx="13091">
                  <c:v>-1.3121578280387902E-2</c:v>
                </c:pt>
                <c:pt idx="13092">
                  <c:v>-1.3119681211234486E-2</c:v>
                </c:pt>
                <c:pt idx="13093">
                  <c:v>-1.312627618418709E-2</c:v>
                </c:pt>
                <c:pt idx="13094">
                  <c:v>-1.3125819392552932E-2</c:v>
                </c:pt>
                <c:pt idx="13095">
                  <c:v>-1.3130086284870675E-2</c:v>
                </c:pt>
                <c:pt idx="13096">
                  <c:v>-1.3121685555409579E-2</c:v>
                </c:pt>
                <c:pt idx="13097">
                  <c:v>-1.3120679104887102E-2</c:v>
                </c:pt>
                <c:pt idx="13098">
                  <c:v>-1.3116564731100734E-2</c:v>
                </c:pt>
                <c:pt idx="13099">
                  <c:v>-1.3119180907316527E-2</c:v>
                </c:pt>
                <c:pt idx="13100">
                  <c:v>-1.3101151725317593E-2</c:v>
                </c:pt>
                <c:pt idx="13101">
                  <c:v>-1.3101722605629966E-2</c:v>
                </c:pt>
                <c:pt idx="13102">
                  <c:v>-1.3102496588180286E-2</c:v>
                </c:pt>
                <c:pt idx="13103">
                  <c:v>-1.3114061025725959E-2</c:v>
                </c:pt>
                <c:pt idx="13104">
                  <c:v>-1.311270043680178E-2</c:v>
                </c:pt>
                <c:pt idx="13105">
                  <c:v>-1.3115305875251386E-2</c:v>
                </c:pt>
                <c:pt idx="13106">
                  <c:v>-1.3112468505282528E-2</c:v>
                </c:pt>
                <c:pt idx="13107">
                  <c:v>-1.3118680532613825E-2</c:v>
                </c:pt>
                <c:pt idx="13108">
                  <c:v>-1.3098436501765006E-2</c:v>
                </c:pt>
                <c:pt idx="13109">
                  <c:v>-1.3108651833905929E-2</c:v>
                </c:pt>
                <c:pt idx="13110">
                  <c:v>-1.3111743454746028E-2</c:v>
                </c:pt>
                <c:pt idx="13111">
                  <c:v>-1.3098333980143321E-2</c:v>
                </c:pt>
                <c:pt idx="13112">
                  <c:v>-1.3106859064942919E-2</c:v>
                </c:pt>
                <c:pt idx="13113">
                  <c:v>-1.3106676184455034E-2</c:v>
                </c:pt>
                <c:pt idx="13114">
                  <c:v>-1.3112300432027872E-2</c:v>
                </c:pt>
                <c:pt idx="13115">
                  <c:v>-1.3106690810836036E-2</c:v>
                </c:pt>
                <c:pt idx="13116">
                  <c:v>-1.3105482416712602E-2</c:v>
                </c:pt>
                <c:pt idx="13117">
                  <c:v>-1.3115186509574682E-2</c:v>
                </c:pt>
                <c:pt idx="13118">
                  <c:v>-1.3104953726082032E-2</c:v>
                </c:pt>
                <c:pt idx="13119">
                  <c:v>-1.3099685217833766E-2</c:v>
                </c:pt>
                <c:pt idx="13120">
                  <c:v>-1.3098202473188655E-2</c:v>
                </c:pt>
                <c:pt idx="13121">
                  <c:v>-1.3110248812493577E-2</c:v>
                </c:pt>
                <c:pt idx="13122">
                  <c:v>-1.3108481084295961E-2</c:v>
                </c:pt>
                <c:pt idx="13123">
                  <c:v>-1.3110993172723394E-2</c:v>
                </c:pt>
                <c:pt idx="13124">
                  <c:v>-1.3111903902866023E-2</c:v>
                </c:pt>
                <c:pt idx="13125">
                  <c:v>-1.3117360711698462E-2</c:v>
                </c:pt>
                <c:pt idx="13126">
                  <c:v>-1.3115185351039926E-2</c:v>
                </c:pt>
                <c:pt idx="13127">
                  <c:v>-1.3132902161704934E-2</c:v>
                </c:pt>
                <c:pt idx="13128">
                  <c:v>-1.3135012615092896E-2</c:v>
                </c:pt>
                <c:pt idx="13129">
                  <c:v>-1.3131740239469005E-2</c:v>
                </c:pt>
                <c:pt idx="13130">
                  <c:v>-1.3136419741574937E-2</c:v>
                </c:pt>
                <c:pt idx="13131">
                  <c:v>-1.3137455533926801E-2</c:v>
                </c:pt>
                <c:pt idx="13132">
                  <c:v>-1.3141656435702273E-2</c:v>
                </c:pt>
                <c:pt idx="13133">
                  <c:v>-1.3143090826285063E-2</c:v>
                </c:pt>
                <c:pt idx="13134">
                  <c:v>-1.3139837304793225E-2</c:v>
                </c:pt>
                <c:pt idx="13135">
                  <c:v>-1.3133282909554239E-2</c:v>
                </c:pt>
                <c:pt idx="13136">
                  <c:v>-1.3141823618199409E-2</c:v>
                </c:pt>
                <c:pt idx="13137">
                  <c:v>-1.3136696819881426E-2</c:v>
                </c:pt>
                <c:pt idx="13138">
                  <c:v>-1.3128903521508044E-2</c:v>
                </c:pt>
                <c:pt idx="13139">
                  <c:v>-1.3131476821118412E-2</c:v>
                </c:pt>
                <c:pt idx="13140">
                  <c:v>-1.3124197442246894E-2</c:v>
                </c:pt>
                <c:pt idx="13141">
                  <c:v>-1.3128638676327731E-2</c:v>
                </c:pt>
                <c:pt idx="13142">
                  <c:v>-1.313182434329702E-2</c:v>
                </c:pt>
                <c:pt idx="13143">
                  <c:v>-1.3136396581382215E-2</c:v>
                </c:pt>
                <c:pt idx="13144">
                  <c:v>-1.3130510430868032E-2</c:v>
                </c:pt>
                <c:pt idx="13145">
                  <c:v>-1.3132722030712649E-2</c:v>
                </c:pt>
                <c:pt idx="13146">
                  <c:v>-1.31347329236689E-2</c:v>
                </c:pt>
                <c:pt idx="13147">
                  <c:v>-1.3140054284184475E-2</c:v>
                </c:pt>
                <c:pt idx="13148">
                  <c:v>-1.3138853172744148E-2</c:v>
                </c:pt>
                <c:pt idx="13149">
                  <c:v>-1.3142916780832114E-2</c:v>
                </c:pt>
                <c:pt idx="13150">
                  <c:v>-1.3151865926025706E-2</c:v>
                </c:pt>
                <c:pt idx="13151">
                  <c:v>-1.3140067988942333E-2</c:v>
                </c:pt>
                <c:pt idx="13152">
                  <c:v>-1.3141772248932093E-2</c:v>
                </c:pt>
                <c:pt idx="13153">
                  <c:v>-1.3145803614072136E-2</c:v>
                </c:pt>
                <c:pt idx="13154">
                  <c:v>-1.3142787713261555E-2</c:v>
                </c:pt>
                <c:pt idx="13155">
                  <c:v>-1.3155305547138106E-2</c:v>
                </c:pt>
                <c:pt idx="13156">
                  <c:v>-1.3159408852811621E-2</c:v>
                </c:pt>
                <c:pt idx="13157">
                  <c:v>-1.3165367501386032E-2</c:v>
                </c:pt>
                <c:pt idx="13158">
                  <c:v>-1.315477956807895E-2</c:v>
                </c:pt>
                <c:pt idx="13159">
                  <c:v>-1.3164892414285789E-2</c:v>
                </c:pt>
                <c:pt idx="13160">
                  <c:v>-1.3158651932327198E-2</c:v>
                </c:pt>
                <c:pt idx="13161">
                  <c:v>-1.3167543523587994E-2</c:v>
                </c:pt>
                <c:pt idx="13162">
                  <c:v>-1.3171827339451244E-2</c:v>
                </c:pt>
                <c:pt idx="13163">
                  <c:v>-1.3182099803629362E-2</c:v>
                </c:pt>
                <c:pt idx="13164">
                  <c:v>-1.3181808129004951E-2</c:v>
                </c:pt>
                <c:pt idx="13165">
                  <c:v>-1.3181325375912083E-2</c:v>
                </c:pt>
                <c:pt idx="13166">
                  <c:v>-1.3177319664311097E-2</c:v>
                </c:pt>
                <c:pt idx="13167">
                  <c:v>-1.3179875650885711E-2</c:v>
                </c:pt>
                <c:pt idx="13168">
                  <c:v>-1.3171228148694713E-2</c:v>
                </c:pt>
                <c:pt idx="13169">
                  <c:v>-1.3172678882892737E-2</c:v>
                </c:pt>
                <c:pt idx="13170">
                  <c:v>-1.3186813262266001E-2</c:v>
                </c:pt>
                <c:pt idx="13171">
                  <c:v>-1.317857922257668E-2</c:v>
                </c:pt>
                <c:pt idx="13172">
                  <c:v>-1.3184511057777149E-2</c:v>
                </c:pt>
                <c:pt idx="13173">
                  <c:v>-1.3187785539197069E-2</c:v>
                </c:pt>
                <c:pt idx="13174">
                  <c:v>-1.3192968642009742E-2</c:v>
                </c:pt>
                <c:pt idx="13175">
                  <c:v>-1.3192194800610435E-2</c:v>
                </c:pt>
                <c:pt idx="13176">
                  <c:v>-1.3200596999660813E-2</c:v>
                </c:pt>
                <c:pt idx="13177">
                  <c:v>-1.320008325782436E-2</c:v>
                </c:pt>
                <c:pt idx="13178">
                  <c:v>-1.3208775543513705E-2</c:v>
                </c:pt>
                <c:pt idx="13179">
                  <c:v>-1.3192712238068194E-2</c:v>
                </c:pt>
                <c:pt idx="13180">
                  <c:v>-1.3195732745767925E-2</c:v>
                </c:pt>
                <c:pt idx="13181">
                  <c:v>-1.3196093017640988E-2</c:v>
                </c:pt>
                <c:pt idx="13182">
                  <c:v>-1.3195772041531457E-2</c:v>
                </c:pt>
                <c:pt idx="13183">
                  <c:v>-1.3191251794216086E-2</c:v>
                </c:pt>
                <c:pt idx="13184">
                  <c:v>-1.3193456724375116E-2</c:v>
                </c:pt>
                <c:pt idx="13185">
                  <c:v>-1.3195302003797047E-2</c:v>
                </c:pt>
                <c:pt idx="13186">
                  <c:v>-1.3204764625352111E-2</c:v>
                </c:pt>
                <c:pt idx="13187">
                  <c:v>-1.3198122486381936E-2</c:v>
                </c:pt>
                <c:pt idx="13188">
                  <c:v>-1.3207877679866151E-2</c:v>
                </c:pt>
                <c:pt idx="13189">
                  <c:v>-1.3217446639413027E-2</c:v>
                </c:pt>
                <c:pt idx="13190">
                  <c:v>-1.3209430796262998E-2</c:v>
                </c:pt>
                <c:pt idx="13191">
                  <c:v>-1.3205756573778248E-2</c:v>
                </c:pt>
                <c:pt idx="13192">
                  <c:v>-1.3206989259417828E-2</c:v>
                </c:pt>
                <c:pt idx="13193">
                  <c:v>-1.32080673942116E-2</c:v>
                </c:pt>
                <c:pt idx="13194">
                  <c:v>-1.3207999234992778E-2</c:v>
                </c:pt>
                <c:pt idx="13195">
                  <c:v>-1.32122389984256E-2</c:v>
                </c:pt>
                <c:pt idx="13196">
                  <c:v>-1.3215964164719748E-2</c:v>
                </c:pt>
                <c:pt idx="13197">
                  <c:v>-1.3204095061449185E-2</c:v>
                </c:pt>
                <c:pt idx="13198">
                  <c:v>-1.3210871698029722E-2</c:v>
                </c:pt>
                <c:pt idx="13199">
                  <c:v>-1.3208469589211342E-2</c:v>
                </c:pt>
                <c:pt idx="13200">
                  <c:v>-1.3212099957196306E-2</c:v>
                </c:pt>
                <c:pt idx="13201">
                  <c:v>-1.3203419340170717E-2</c:v>
                </c:pt>
                <c:pt idx="13202">
                  <c:v>-1.3212482701875325E-2</c:v>
                </c:pt>
                <c:pt idx="13203">
                  <c:v>-1.3218759559135587E-2</c:v>
                </c:pt>
                <c:pt idx="13204">
                  <c:v>-1.3212094659208033E-2</c:v>
                </c:pt>
                <c:pt idx="13205">
                  <c:v>-1.3221394322772926E-2</c:v>
                </c:pt>
                <c:pt idx="13206">
                  <c:v>-1.3221871436192335E-2</c:v>
                </c:pt>
                <c:pt idx="13207">
                  <c:v>-1.3227175341478679E-2</c:v>
                </c:pt>
                <c:pt idx="13208">
                  <c:v>-1.323170063058106E-2</c:v>
                </c:pt>
                <c:pt idx="13209">
                  <c:v>-1.3211084965571477E-2</c:v>
                </c:pt>
                <c:pt idx="13210">
                  <c:v>-1.3210877353746025E-2</c:v>
                </c:pt>
                <c:pt idx="13211">
                  <c:v>-1.3200781554869175E-2</c:v>
                </c:pt>
                <c:pt idx="13212">
                  <c:v>-1.3211171284193669E-2</c:v>
                </c:pt>
                <c:pt idx="13213">
                  <c:v>-1.3209218179673576E-2</c:v>
                </c:pt>
                <c:pt idx="13214">
                  <c:v>-1.3208501119926599E-2</c:v>
                </c:pt>
                <c:pt idx="13215">
                  <c:v>-1.322253873620851E-2</c:v>
                </c:pt>
                <c:pt idx="13216">
                  <c:v>-1.3208443682797867E-2</c:v>
                </c:pt>
                <c:pt idx="13217">
                  <c:v>-1.3208646600730045E-2</c:v>
                </c:pt>
                <c:pt idx="13218">
                  <c:v>-1.3212992135527452E-2</c:v>
                </c:pt>
                <c:pt idx="13219">
                  <c:v>-1.321784265148947E-2</c:v>
                </c:pt>
                <c:pt idx="13220">
                  <c:v>-1.3218897970614698E-2</c:v>
                </c:pt>
                <c:pt idx="13221">
                  <c:v>-1.3215932539198541E-2</c:v>
                </c:pt>
                <c:pt idx="13222">
                  <c:v>-1.3221211522620633E-2</c:v>
                </c:pt>
                <c:pt idx="13223">
                  <c:v>-1.3218434654077791E-2</c:v>
                </c:pt>
                <c:pt idx="13224">
                  <c:v>-1.3219761337691645E-2</c:v>
                </c:pt>
                <c:pt idx="13225">
                  <c:v>-1.3223711371217584E-2</c:v>
                </c:pt>
                <c:pt idx="13226">
                  <c:v>-1.3222728879781601E-2</c:v>
                </c:pt>
                <c:pt idx="13227">
                  <c:v>-1.3224579191654814E-2</c:v>
                </c:pt>
                <c:pt idx="13228">
                  <c:v>-1.3227573753823474E-2</c:v>
                </c:pt>
                <c:pt idx="13229">
                  <c:v>-1.3221712812415774E-2</c:v>
                </c:pt>
                <c:pt idx="13230">
                  <c:v>-1.3226859495759857E-2</c:v>
                </c:pt>
                <c:pt idx="13231">
                  <c:v>-1.3220478343530013E-2</c:v>
                </c:pt>
                <c:pt idx="13232">
                  <c:v>-1.3225520227905746E-2</c:v>
                </c:pt>
                <c:pt idx="13233">
                  <c:v>-1.3218997185703121E-2</c:v>
                </c:pt>
                <c:pt idx="13234">
                  <c:v>-1.3225236261810573E-2</c:v>
                </c:pt>
                <c:pt idx="13235">
                  <c:v>-1.322729233082095E-2</c:v>
                </c:pt>
                <c:pt idx="13236">
                  <c:v>-1.3246215624694501E-2</c:v>
                </c:pt>
                <c:pt idx="13237">
                  <c:v>-1.3233984551178283E-2</c:v>
                </c:pt>
                <c:pt idx="13238">
                  <c:v>-1.3232061471821824E-2</c:v>
                </c:pt>
                <c:pt idx="13239">
                  <c:v>-1.3237004889447049E-2</c:v>
                </c:pt>
                <c:pt idx="13240">
                  <c:v>-1.3235762433695479E-2</c:v>
                </c:pt>
                <c:pt idx="13241">
                  <c:v>-1.3237115980882546E-2</c:v>
                </c:pt>
                <c:pt idx="13242">
                  <c:v>-1.3241717280745089E-2</c:v>
                </c:pt>
                <c:pt idx="13243">
                  <c:v>-1.3250075131971996E-2</c:v>
                </c:pt>
                <c:pt idx="13244">
                  <c:v>-1.324190059539378E-2</c:v>
                </c:pt>
                <c:pt idx="13245">
                  <c:v>-1.3249186709348612E-2</c:v>
                </c:pt>
                <c:pt idx="13246">
                  <c:v>-1.3251419326201453E-2</c:v>
                </c:pt>
                <c:pt idx="13247">
                  <c:v>-1.3250852183447518E-2</c:v>
                </c:pt>
                <c:pt idx="13248">
                  <c:v>-1.3247141109072118E-2</c:v>
                </c:pt>
                <c:pt idx="13249">
                  <c:v>-1.3250324321605837E-2</c:v>
                </c:pt>
                <c:pt idx="13250">
                  <c:v>-1.3252115679650159E-2</c:v>
                </c:pt>
                <c:pt idx="13251">
                  <c:v>-1.3255646168112633E-2</c:v>
                </c:pt>
                <c:pt idx="13252">
                  <c:v>-1.3256847253194143E-2</c:v>
                </c:pt>
                <c:pt idx="13253">
                  <c:v>-1.3257635385428547E-2</c:v>
                </c:pt>
                <c:pt idx="13254">
                  <c:v>-1.3246838185916914E-2</c:v>
                </c:pt>
                <c:pt idx="13255">
                  <c:v>-1.3259032414765904E-2</c:v>
                </c:pt>
                <c:pt idx="13256">
                  <c:v>-1.3265483847689448E-2</c:v>
                </c:pt>
                <c:pt idx="13257">
                  <c:v>-1.3268757524066756E-2</c:v>
                </c:pt>
                <c:pt idx="13258">
                  <c:v>-1.3270214514895124E-2</c:v>
                </c:pt>
                <c:pt idx="13259">
                  <c:v>-1.3279352962672169E-2</c:v>
                </c:pt>
                <c:pt idx="13260">
                  <c:v>-1.3272780451534171E-2</c:v>
                </c:pt>
                <c:pt idx="13261">
                  <c:v>-1.3279315776627431E-2</c:v>
                </c:pt>
                <c:pt idx="13262">
                  <c:v>-1.3269187275075178E-2</c:v>
                </c:pt>
                <c:pt idx="13263">
                  <c:v>-1.327242408547278E-2</c:v>
                </c:pt>
                <c:pt idx="13264">
                  <c:v>-1.3271158432847091E-2</c:v>
                </c:pt>
                <c:pt idx="13265">
                  <c:v>-1.3265512946740327E-2</c:v>
                </c:pt>
                <c:pt idx="13266">
                  <c:v>-1.3267531271430875E-2</c:v>
                </c:pt>
                <c:pt idx="13267">
                  <c:v>-1.3289560013352053E-2</c:v>
                </c:pt>
                <c:pt idx="13268">
                  <c:v>-1.3266006138241256E-2</c:v>
                </c:pt>
                <c:pt idx="13269">
                  <c:v>-1.3271379175013014E-2</c:v>
                </c:pt>
                <c:pt idx="13270">
                  <c:v>-1.3272223125166585E-2</c:v>
                </c:pt>
                <c:pt idx="13271">
                  <c:v>-1.3281515732823544E-2</c:v>
                </c:pt>
                <c:pt idx="13272">
                  <c:v>-1.3289468973215287E-2</c:v>
                </c:pt>
                <c:pt idx="13273">
                  <c:v>-1.32862085554301E-2</c:v>
                </c:pt>
                <c:pt idx="13274">
                  <c:v>-1.3280476072380957E-2</c:v>
                </c:pt>
                <c:pt idx="13275">
                  <c:v>-1.3283250177311271E-2</c:v>
                </c:pt>
                <c:pt idx="13276">
                  <c:v>-1.328402456588711E-2</c:v>
                </c:pt>
                <c:pt idx="13277">
                  <c:v>-1.3280842480503175E-2</c:v>
                </c:pt>
                <c:pt idx="13278">
                  <c:v>-1.3288623206676797E-2</c:v>
                </c:pt>
                <c:pt idx="13279">
                  <c:v>-1.3277938186989162E-2</c:v>
                </c:pt>
                <c:pt idx="13280">
                  <c:v>-1.328409160996818E-2</c:v>
                </c:pt>
                <c:pt idx="13281">
                  <c:v>-1.3277403906140208E-2</c:v>
                </c:pt>
                <c:pt idx="13282">
                  <c:v>-1.328757228360092E-2</c:v>
                </c:pt>
                <c:pt idx="13283">
                  <c:v>-1.329545198150449E-2</c:v>
                </c:pt>
                <c:pt idx="13284">
                  <c:v>-1.3295894646942003E-2</c:v>
                </c:pt>
                <c:pt idx="13285">
                  <c:v>-1.3299023139187287E-2</c:v>
                </c:pt>
                <c:pt idx="13286">
                  <c:v>-1.3298784702673585E-2</c:v>
                </c:pt>
                <c:pt idx="13287">
                  <c:v>-1.3294594638630594E-2</c:v>
                </c:pt>
                <c:pt idx="13288">
                  <c:v>-1.3281838479276513E-2</c:v>
                </c:pt>
                <c:pt idx="13289">
                  <c:v>-1.3281923353276232E-2</c:v>
                </c:pt>
                <c:pt idx="13290">
                  <c:v>-1.3288635616111917E-2</c:v>
                </c:pt>
                <c:pt idx="13291">
                  <c:v>-1.3298869568873174E-2</c:v>
                </c:pt>
                <c:pt idx="13292">
                  <c:v>-1.3290216025699794E-2</c:v>
                </c:pt>
                <c:pt idx="13293">
                  <c:v>-1.328584589544783E-2</c:v>
                </c:pt>
                <c:pt idx="13294">
                  <c:v>-1.3296148235119839E-2</c:v>
                </c:pt>
                <c:pt idx="13295">
                  <c:v>-1.3299571384450485E-2</c:v>
                </c:pt>
                <c:pt idx="13296">
                  <c:v>-1.3297016579194564E-2</c:v>
                </c:pt>
                <c:pt idx="13297">
                  <c:v>-1.3287502073492526E-2</c:v>
                </c:pt>
                <c:pt idx="13298">
                  <c:v>-1.3293571730370221E-2</c:v>
                </c:pt>
                <c:pt idx="13299">
                  <c:v>-1.3301536901796246E-2</c:v>
                </c:pt>
                <c:pt idx="13300">
                  <c:v>-1.3294806461461769E-2</c:v>
                </c:pt>
                <c:pt idx="13301">
                  <c:v>-1.3297939361498196E-2</c:v>
                </c:pt>
                <c:pt idx="13302">
                  <c:v>-1.3309516682842403E-2</c:v>
                </c:pt>
                <c:pt idx="13303">
                  <c:v>-1.330762911127307E-2</c:v>
                </c:pt>
                <c:pt idx="13304">
                  <c:v>-1.3310474758532753E-2</c:v>
                </c:pt>
                <c:pt idx="13305">
                  <c:v>-1.3303532553584936E-2</c:v>
                </c:pt>
                <c:pt idx="13306">
                  <c:v>-1.3311949638167087E-2</c:v>
                </c:pt>
                <c:pt idx="13307">
                  <c:v>-1.3307537842847415E-2</c:v>
                </c:pt>
                <c:pt idx="13308">
                  <c:v>-1.3285642052193862E-2</c:v>
                </c:pt>
                <c:pt idx="13309">
                  <c:v>-1.3291427729541361E-2</c:v>
                </c:pt>
                <c:pt idx="13310">
                  <c:v>-1.3289687717924577E-2</c:v>
                </c:pt>
                <c:pt idx="13311">
                  <c:v>-1.3288723833982609E-2</c:v>
                </c:pt>
                <c:pt idx="13312">
                  <c:v>-1.328814278459213E-2</c:v>
                </c:pt>
                <c:pt idx="13313">
                  <c:v>-1.3296611490252843E-2</c:v>
                </c:pt>
                <c:pt idx="13314">
                  <c:v>-1.3297907551043372E-2</c:v>
                </c:pt>
                <c:pt idx="13315">
                  <c:v>-1.3303425886077486E-2</c:v>
                </c:pt>
                <c:pt idx="13316">
                  <c:v>-1.3307016290836686E-2</c:v>
                </c:pt>
                <c:pt idx="13317">
                  <c:v>-1.3296602492743137E-2</c:v>
                </c:pt>
                <c:pt idx="13318">
                  <c:v>-1.3292574545926432E-2</c:v>
                </c:pt>
                <c:pt idx="13319">
                  <c:v>-1.330112285558269E-2</c:v>
                </c:pt>
                <c:pt idx="13320">
                  <c:v>-1.3294136709281519E-2</c:v>
                </c:pt>
                <c:pt idx="13321">
                  <c:v>-1.3307584104579252E-2</c:v>
                </c:pt>
                <c:pt idx="13322">
                  <c:v>-1.3304554563126765E-2</c:v>
                </c:pt>
                <c:pt idx="13323">
                  <c:v>-1.3307621433247407E-2</c:v>
                </c:pt>
                <c:pt idx="13324">
                  <c:v>-1.330811909525355E-2</c:v>
                </c:pt>
                <c:pt idx="13325">
                  <c:v>-1.331419551078691E-2</c:v>
                </c:pt>
                <c:pt idx="13326">
                  <c:v>-1.3310396517099586E-2</c:v>
                </c:pt>
                <c:pt idx="13327">
                  <c:v>-1.3304762855637574E-2</c:v>
                </c:pt>
                <c:pt idx="13328">
                  <c:v>-1.3308421039759707E-2</c:v>
                </c:pt>
                <c:pt idx="13329">
                  <c:v>-1.3303839269809312E-2</c:v>
                </c:pt>
                <c:pt idx="13330">
                  <c:v>-1.3310560494197033E-2</c:v>
                </c:pt>
                <c:pt idx="13331">
                  <c:v>-1.3314024323084213E-2</c:v>
                </c:pt>
                <c:pt idx="13332">
                  <c:v>-1.3315476994194617E-2</c:v>
                </c:pt>
                <c:pt idx="13333">
                  <c:v>-1.3315567447483459E-2</c:v>
                </c:pt>
                <c:pt idx="13334">
                  <c:v>-1.3317801397912462E-2</c:v>
                </c:pt>
                <c:pt idx="13335">
                  <c:v>-1.3321078237729473E-2</c:v>
                </c:pt>
                <c:pt idx="13336">
                  <c:v>-1.3324439557135847E-2</c:v>
                </c:pt>
                <c:pt idx="13337">
                  <c:v>-1.3322161222269395E-2</c:v>
                </c:pt>
                <c:pt idx="13338">
                  <c:v>-1.3326081339740947E-2</c:v>
                </c:pt>
                <c:pt idx="13339">
                  <c:v>-1.3328110887992411E-2</c:v>
                </c:pt>
                <c:pt idx="13340">
                  <c:v>-1.3326412350715022E-2</c:v>
                </c:pt>
                <c:pt idx="13341">
                  <c:v>-1.3329708205684165E-2</c:v>
                </c:pt>
                <c:pt idx="13342">
                  <c:v>-1.331991124394398E-2</c:v>
                </c:pt>
                <c:pt idx="13343">
                  <c:v>-1.3324057677896907E-2</c:v>
                </c:pt>
                <c:pt idx="13344">
                  <c:v>-1.3320437052706498E-2</c:v>
                </c:pt>
                <c:pt idx="13345">
                  <c:v>-1.3319089208257012E-2</c:v>
                </c:pt>
                <c:pt idx="13346">
                  <c:v>-1.3327310789305357E-2</c:v>
                </c:pt>
                <c:pt idx="13347">
                  <c:v>-1.3313309021987249E-2</c:v>
                </c:pt>
                <c:pt idx="13348">
                  <c:v>-1.3321839177179511E-2</c:v>
                </c:pt>
                <c:pt idx="13349">
                  <c:v>-1.3325278937468273E-2</c:v>
                </c:pt>
                <c:pt idx="13350">
                  <c:v>-1.3319808128339104E-2</c:v>
                </c:pt>
                <c:pt idx="13351">
                  <c:v>-1.3327074948060626E-2</c:v>
                </c:pt>
                <c:pt idx="13352">
                  <c:v>-1.3335438229648472E-2</c:v>
                </c:pt>
                <c:pt idx="13353">
                  <c:v>-1.3327499482994784E-2</c:v>
                </c:pt>
                <c:pt idx="13354">
                  <c:v>-1.3334127828222922E-2</c:v>
                </c:pt>
                <c:pt idx="13355">
                  <c:v>-1.334643035948271E-2</c:v>
                </c:pt>
                <c:pt idx="13356">
                  <c:v>-1.3322616009580627E-2</c:v>
                </c:pt>
                <c:pt idx="13357">
                  <c:v>-1.3327274521662418E-2</c:v>
                </c:pt>
                <c:pt idx="13358">
                  <c:v>-1.3326957943061473E-2</c:v>
                </c:pt>
                <c:pt idx="13359">
                  <c:v>-1.3329724627074685E-2</c:v>
                </c:pt>
                <c:pt idx="13360">
                  <c:v>-1.3338663813078034E-2</c:v>
                </c:pt>
                <c:pt idx="13361">
                  <c:v>-1.3333671252953745E-2</c:v>
                </c:pt>
                <c:pt idx="13362">
                  <c:v>-1.333337571006225E-2</c:v>
                </c:pt>
                <c:pt idx="13363">
                  <c:v>-1.3343545390736273E-2</c:v>
                </c:pt>
                <c:pt idx="13364">
                  <c:v>-1.33376827077063E-2</c:v>
                </c:pt>
                <c:pt idx="13365">
                  <c:v>-1.3341455992830587E-2</c:v>
                </c:pt>
                <c:pt idx="13366">
                  <c:v>-1.3342897256424997E-2</c:v>
                </c:pt>
                <c:pt idx="13367">
                  <c:v>-1.3343077963842489E-2</c:v>
                </c:pt>
                <c:pt idx="13368">
                  <c:v>-1.3342463814424997E-2</c:v>
                </c:pt>
                <c:pt idx="13369">
                  <c:v>-1.3339548429337085E-2</c:v>
                </c:pt>
                <c:pt idx="13370">
                  <c:v>-1.3345520879442975E-2</c:v>
                </c:pt>
                <c:pt idx="13371">
                  <c:v>-1.3338039820556813E-2</c:v>
                </c:pt>
                <c:pt idx="13372">
                  <c:v>-1.334080166182456E-2</c:v>
                </c:pt>
                <c:pt idx="13373">
                  <c:v>-1.3341865334682767E-2</c:v>
                </c:pt>
                <c:pt idx="13374">
                  <c:v>-1.3334265606604489E-2</c:v>
                </c:pt>
                <c:pt idx="13375">
                  <c:v>-1.334617702181754E-2</c:v>
                </c:pt>
                <c:pt idx="13376">
                  <c:v>-1.3344889415203186E-2</c:v>
                </c:pt>
                <c:pt idx="13377">
                  <c:v>-1.3341428046588008E-2</c:v>
                </c:pt>
                <c:pt idx="13378">
                  <c:v>-1.3344851054893409E-2</c:v>
                </c:pt>
                <c:pt idx="13379">
                  <c:v>-1.3345198886897003E-2</c:v>
                </c:pt>
                <c:pt idx="13380">
                  <c:v>-1.3346651043896249E-2</c:v>
                </c:pt>
                <c:pt idx="13381">
                  <c:v>-1.3340932075106461E-2</c:v>
                </c:pt>
                <c:pt idx="13382">
                  <c:v>-1.3333346797305001E-2</c:v>
                </c:pt>
                <c:pt idx="13383">
                  <c:v>-1.3332873720709742E-2</c:v>
                </c:pt>
                <c:pt idx="13384">
                  <c:v>-1.3334031373570494E-2</c:v>
                </c:pt>
                <c:pt idx="13385">
                  <c:v>-1.3330404226794268E-2</c:v>
                </c:pt>
                <c:pt idx="13386">
                  <c:v>-1.3338382553490482E-2</c:v>
                </c:pt>
                <c:pt idx="13387">
                  <c:v>-1.3347549021005696E-2</c:v>
                </c:pt>
                <c:pt idx="13388">
                  <c:v>-1.3355820258930378E-2</c:v>
                </c:pt>
                <c:pt idx="13389">
                  <c:v>-1.3358246153332467E-2</c:v>
                </c:pt>
                <c:pt idx="13390">
                  <c:v>-1.3360792074965345E-2</c:v>
                </c:pt>
                <c:pt idx="13391">
                  <c:v>-1.3365557167308023E-2</c:v>
                </c:pt>
                <c:pt idx="13392">
                  <c:v>-1.3365669915285117E-2</c:v>
                </c:pt>
                <c:pt idx="13393">
                  <c:v>-1.336784178514577E-2</c:v>
                </c:pt>
                <c:pt idx="13394">
                  <c:v>-1.3368346890048536E-2</c:v>
                </c:pt>
                <c:pt idx="13395">
                  <c:v>-1.3362726169764041E-2</c:v>
                </c:pt>
                <c:pt idx="13396">
                  <c:v>-1.3367266746006069E-2</c:v>
                </c:pt>
                <c:pt idx="13397">
                  <c:v>-1.3375543743692169E-2</c:v>
                </c:pt>
                <c:pt idx="13398">
                  <c:v>-1.3366901223787326E-2</c:v>
                </c:pt>
                <c:pt idx="13399">
                  <c:v>-1.3371266088157639E-2</c:v>
                </c:pt>
                <c:pt idx="13400">
                  <c:v>-1.3379096062676926E-2</c:v>
                </c:pt>
                <c:pt idx="13401">
                  <c:v>-1.3382679321294602E-2</c:v>
                </c:pt>
                <c:pt idx="13402">
                  <c:v>-1.3379028604047554E-2</c:v>
                </c:pt>
                <c:pt idx="13403">
                  <c:v>-1.3379784552532451E-2</c:v>
                </c:pt>
                <c:pt idx="13404">
                  <c:v>-1.3385132885857222E-2</c:v>
                </c:pt>
                <c:pt idx="13405">
                  <c:v>-1.3386460807718882E-2</c:v>
                </c:pt>
                <c:pt idx="13406">
                  <c:v>-1.339531975184588E-2</c:v>
                </c:pt>
                <c:pt idx="13407">
                  <c:v>-1.3393571492131605E-2</c:v>
                </c:pt>
                <c:pt idx="13408">
                  <c:v>-1.3393602789700924E-2</c:v>
                </c:pt>
                <c:pt idx="13409">
                  <c:v>-1.3392274941709355E-2</c:v>
                </c:pt>
                <c:pt idx="13410">
                  <c:v>-1.3400860110959303E-2</c:v>
                </c:pt>
                <c:pt idx="13411">
                  <c:v>-1.3391952021950922E-2</c:v>
                </c:pt>
                <c:pt idx="13412">
                  <c:v>-1.3396262251294561E-2</c:v>
                </c:pt>
                <c:pt idx="13413">
                  <c:v>-1.3398959989887351E-2</c:v>
                </c:pt>
                <c:pt idx="13414">
                  <c:v>-1.3388874654012789E-2</c:v>
                </c:pt>
                <c:pt idx="13415">
                  <c:v>-1.3391644245963365E-2</c:v>
                </c:pt>
                <c:pt idx="13416">
                  <c:v>-1.3392183896251618E-2</c:v>
                </c:pt>
                <c:pt idx="13417">
                  <c:v>-1.3385072918948861E-2</c:v>
                </c:pt>
                <c:pt idx="13418">
                  <c:v>-1.3386425549300378E-2</c:v>
                </c:pt>
                <c:pt idx="13419">
                  <c:v>-1.3382433790128156E-2</c:v>
                </c:pt>
                <c:pt idx="13420">
                  <c:v>-1.3389969620345245E-2</c:v>
                </c:pt>
                <c:pt idx="13421">
                  <c:v>-1.3382536741412611E-2</c:v>
                </c:pt>
                <c:pt idx="13422">
                  <c:v>-1.3391891724990255E-2</c:v>
                </c:pt>
                <c:pt idx="13423">
                  <c:v>-1.3390035697196252E-2</c:v>
                </c:pt>
                <c:pt idx="13424">
                  <c:v>-1.3397169500217411E-2</c:v>
                </c:pt>
                <c:pt idx="13425">
                  <c:v>-1.3386677082610609E-2</c:v>
                </c:pt>
                <c:pt idx="13426">
                  <c:v>-1.3398152293954675E-2</c:v>
                </c:pt>
                <c:pt idx="13427">
                  <c:v>-1.3397541455782107E-2</c:v>
                </c:pt>
                <c:pt idx="13428">
                  <c:v>-1.3402456654653151E-2</c:v>
                </c:pt>
                <c:pt idx="13429">
                  <c:v>-1.3396594086168341E-2</c:v>
                </c:pt>
                <c:pt idx="13430">
                  <c:v>-1.3401975544943722E-2</c:v>
                </c:pt>
                <c:pt idx="13431">
                  <c:v>-1.3395564496757764E-2</c:v>
                </c:pt>
                <c:pt idx="13432">
                  <c:v>-1.3391082089686738E-2</c:v>
                </c:pt>
                <c:pt idx="13433">
                  <c:v>-1.3403518857230639E-2</c:v>
                </c:pt>
                <c:pt idx="13434">
                  <c:v>-1.3397883288306163E-2</c:v>
                </c:pt>
                <c:pt idx="13435">
                  <c:v>-1.3406042853727684E-2</c:v>
                </c:pt>
                <c:pt idx="13436">
                  <c:v>-1.3399922422683622E-2</c:v>
                </c:pt>
                <c:pt idx="13437">
                  <c:v>-1.3407828295829052E-2</c:v>
                </c:pt>
                <c:pt idx="13438">
                  <c:v>-1.3412511531682004E-2</c:v>
                </c:pt>
                <c:pt idx="13439">
                  <c:v>-1.3411174021048022E-2</c:v>
                </c:pt>
                <c:pt idx="13440">
                  <c:v>-1.3408874566496433E-2</c:v>
                </c:pt>
                <c:pt idx="13441">
                  <c:v>-1.3406940933535349E-2</c:v>
                </c:pt>
                <c:pt idx="13442">
                  <c:v>-1.3406810321558353E-2</c:v>
                </c:pt>
                <c:pt idx="13443">
                  <c:v>-1.3416628734817774E-2</c:v>
                </c:pt>
                <c:pt idx="13444">
                  <c:v>-1.3415311191360543E-2</c:v>
                </c:pt>
                <c:pt idx="13445">
                  <c:v>-1.342204550272778E-2</c:v>
                </c:pt>
                <c:pt idx="13446">
                  <c:v>-1.3419799474512991E-2</c:v>
                </c:pt>
                <c:pt idx="13447">
                  <c:v>-1.3423290870220136E-2</c:v>
                </c:pt>
                <c:pt idx="13448">
                  <c:v>-1.3414984758440661E-2</c:v>
                </c:pt>
                <c:pt idx="13449">
                  <c:v>-1.3419122545145223E-2</c:v>
                </c:pt>
                <c:pt idx="13450">
                  <c:v>-1.3410514236458618E-2</c:v>
                </c:pt>
                <c:pt idx="13451">
                  <c:v>-1.3417279206281016E-2</c:v>
                </c:pt>
                <c:pt idx="13452">
                  <c:v>-1.3427480980560994E-2</c:v>
                </c:pt>
                <c:pt idx="13453">
                  <c:v>-1.3429776472214308E-2</c:v>
                </c:pt>
                <c:pt idx="13454">
                  <c:v>-1.3425712591794448E-2</c:v>
                </c:pt>
                <c:pt idx="13455">
                  <c:v>-1.3431927769288293E-2</c:v>
                </c:pt>
                <c:pt idx="13456">
                  <c:v>-1.343270815588995E-2</c:v>
                </c:pt>
                <c:pt idx="13457">
                  <c:v>-1.3423068221541719E-2</c:v>
                </c:pt>
                <c:pt idx="13458">
                  <c:v>-1.3433123162412821E-2</c:v>
                </c:pt>
                <c:pt idx="13459">
                  <c:v>-1.3418028494077782E-2</c:v>
                </c:pt>
                <c:pt idx="13460">
                  <c:v>-1.3425092064307557E-2</c:v>
                </c:pt>
                <c:pt idx="13461">
                  <c:v>-1.342380639209218E-2</c:v>
                </c:pt>
                <c:pt idx="13462">
                  <c:v>-1.3420593349127204E-2</c:v>
                </c:pt>
                <c:pt idx="13463">
                  <c:v>-1.3413471916188394E-2</c:v>
                </c:pt>
                <c:pt idx="13464">
                  <c:v>-1.341620912999077E-2</c:v>
                </c:pt>
                <c:pt idx="13465">
                  <c:v>-1.3343780211074439E-2</c:v>
                </c:pt>
                <c:pt idx="13466">
                  <c:v>-1.3346522999750166E-2</c:v>
                </c:pt>
                <c:pt idx="13467">
                  <c:v>-1.334132042711428E-2</c:v>
                </c:pt>
                <c:pt idx="13468">
                  <c:v>-1.3338754618094965E-2</c:v>
                </c:pt>
                <c:pt idx="13469">
                  <c:v>-1.3346320629487082E-2</c:v>
                </c:pt>
                <c:pt idx="13470">
                  <c:v>-1.3356512775474196E-2</c:v>
                </c:pt>
                <c:pt idx="13471">
                  <c:v>-1.336462373307285E-2</c:v>
                </c:pt>
                <c:pt idx="13472">
                  <c:v>-1.3360899634258209E-2</c:v>
                </c:pt>
                <c:pt idx="13473">
                  <c:v>-1.3358377269331735E-2</c:v>
                </c:pt>
                <c:pt idx="13474">
                  <c:v>-1.3358591842908919E-2</c:v>
                </c:pt>
                <c:pt idx="13475">
                  <c:v>-1.3359822370735791E-2</c:v>
                </c:pt>
                <c:pt idx="13476">
                  <c:v>-1.3369761744244781E-2</c:v>
                </c:pt>
                <c:pt idx="13477">
                  <c:v>-1.3363816774758355E-2</c:v>
                </c:pt>
                <c:pt idx="13478">
                  <c:v>-1.3356047060192076E-2</c:v>
                </c:pt>
                <c:pt idx="13479">
                  <c:v>-1.3365828804021396E-2</c:v>
                </c:pt>
                <c:pt idx="13480">
                  <c:v>-1.3360598325112428E-2</c:v>
                </c:pt>
                <c:pt idx="13481">
                  <c:v>-1.3358013140642682E-2</c:v>
                </c:pt>
                <c:pt idx="13482">
                  <c:v>-1.3362274081715669E-2</c:v>
                </c:pt>
                <c:pt idx="13483">
                  <c:v>-1.3363363150660756E-2</c:v>
                </c:pt>
                <c:pt idx="13484">
                  <c:v>-1.3359240618162835E-2</c:v>
                </c:pt>
                <c:pt idx="13485">
                  <c:v>-1.3368510342382272E-2</c:v>
                </c:pt>
                <c:pt idx="13486">
                  <c:v>-1.3363458957106106E-2</c:v>
                </c:pt>
                <c:pt idx="13487">
                  <c:v>-1.3362572624773887E-2</c:v>
                </c:pt>
                <c:pt idx="13488">
                  <c:v>-1.3363750219940195E-2</c:v>
                </c:pt>
                <c:pt idx="13489">
                  <c:v>-1.3367839894205582E-2</c:v>
                </c:pt>
                <c:pt idx="13490">
                  <c:v>-1.3363258759574004E-2</c:v>
                </c:pt>
                <c:pt idx="13491">
                  <c:v>-1.3364232351789811E-2</c:v>
                </c:pt>
                <c:pt idx="13492">
                  <c:v>-1.3365905271420469E-2</c:v>
                </c:pt>
                <c:pt idx="13493">
                  <c:v>-1.336936563092809E-2</c:v>
                </c:pt>
                <c:pt idx="13494">
                  <c:v>-1.3364819180922125E-2</c:v>
                </c:pt>
                <c:pt idx="13495">
                  <c:v>-1.336872017945988E-2</c:v>
                </c:pt>
                <c:pt idx="13496">
                  <c:v>-1.3373997480674976E-2</c:v>
                </c:pt>
                <c:pt idx="13497">
                  <c:v>-1.3374764304485641E-2</c:v>
                </c:pt>
                <c:pt idx="13498">
                  <c:v>-1.3373559115066823E-2</c:v>
                </c:pt>
                <c:pt idx="13499">
                  <c:v>-1.3379587487038026E-2</c:v>
                </c:pt>
                <c:pt idx="13500">
                  <c:v>-1.3382746947319271E-2</c:v>
                </c:pt>
                <c:pt idx="13501">
                  <c:v>-1.3395290051699848E-2</c:v>
                </c:pt>
                <c:pt idx="13502">
                  <c:v>-1.3388534527086444E-2</c:v>
                </c:pt>
                <c:pt idx="13503">
                  <c:v>-1.3388464748142401E-2</c:v>
                </c:pt>
                <c:pt idx="13504">
                  <c:v>-1.339018478930061E-2</c:v>
                </c:pt>
                <c:pt idx="13505">
                  <c:v>-1.3392525098350755E-2</c:v>
                </c:pt>
                <c:pt idx="13506">
                  <c:v>-1.3400151981881461E-2</c:v>
                </c:pt>
                <c:pt idx="13507">
                  <c:v>-1.3396888989834982E-2</c:v>
                </c:pt>
                <c:pt idx="13508">
                  <c:v>-1.3397574594259835E-2</c:v>
                </c:pt>
                <c:pt idx="13509">
                  <c:v>-1.3393932444332554E-2</c:v>
                </c:pt>
                <c:pt idx="13510">
                  <c:v>-1.3393816662406941E-2</c:v>
                </c:pt>
                <c:pt idx="13511">
                  <c:v>-1.3397245150335631E-2</c:v>
                </c:pt>
                <c:pt idx="13512">
                  <c:v>-1.3401349674247118E-2</c:v>
                </c:pt>
                <c:pt idx="13513">
                  <c:v>-1.3409174772979402E-2</c:v>
                </c:pt>
                <c:pt idx="13514">
                  <c:v>-1.3412627872728311E-2</c:v>
                </c:pt>
                <c:pt idx="13515">
                  <c:v>-1.3408279267403223E-2</c:v>
                </c:pt>
                <c:pt idx="13516">
                  <c:v>-1.3407813225513505E-2</c:v>
                </c:pt>
                <c:pt idx="13517">
                  <c:v>-1.3402601919318502E-2</c:v>
                </c:pt>
                <c:pt idx="13518">
                  <c:v>-1.3412121959034103E-2</c:v>
                </c:pt>
                <c:pt idx="13519">
                  <c:v>-1.3404599778862655E-2</c:v>
                </c:pt>
                <c:pt idx="13520">
                  <c:v>-1.3400127194286297E-2</c:v>
                </c:pt>
                <c:pt idx="13521">
                  <c:v>-1.3402920765665143E-2</c:v>
                </c:pt>
                <c:pt idx="13522">
                  <c:v>-1.3403731947771788E-2</c:v>
                </c:pt>
                <c:pt idx="13523">
                  <c:v>-1.3404624746242755E-2</c:v>
                </c:pt>
                <c:pt idx="13524">
                  <c:v>-1.3411114708372071E-2</c:v>
                </c:pt>
                <c:pt idx="13525">
                  <c:v>-1.3421278930873441E-2</c:v>
                </c:pt>
                <c:pt idx="13526">
                  <c:v>-1.3405265391088699E-2</c:v>
                </c:pt>
                <c:pt idx="13527">
                  <c:v>-1.3407225643457414E-2</c:v>
                </c:pt>
                <c:pt idx="13528">
                  <c:v>-1.3412347283010353E-2</c:v>
                </c:pt>
                <c:pt idx="13529">
                  <c:v>-1.3408413450771128E-2</c:v>
                </c:pt>
                <c:pt idx="13530">
                  <c:v>-1.3416694290962029E-2</c:v>
                </c:pt>
                <c:pt idx="13531">
                  <c:v>-1.3418550864197029E-2</c:v>
                </c:pt>
                <c:pt idx="13532">
                  <c:v>-1.3412483146520611E-2</c:v>
                </c:pt>
                <c:pt idx="13533">
                  <c:v>-1.3420309317855891E-2</c:v>
                </c:pt>
                <c:pt idx="13534">
                  <c:v>-1.3413429092066385E-2</c:v>
                </c:pt>
                <c:pt idx="13535">
                  <c:v>-1.3416875669543318E-2</c:v>
                </c:pt>
                <c:pt idx="13536">
                  <c:v>-1.3414991910798259E-2</c:v>
                </c:pt>
                <c:pt idx="13537">
                  <c:v>-1.3416816578139116E-2</c:v>
                </c:pt>
                <c:pt idx="13538">
                  <c:v>-1.3407662624838784E-2</c:v>
                </c:pt>
                <c:pt idx="13539">
                  <c:v>-1.3415899851664432E-2</c:v>
                </c:pt>
                <c:pt idx="13540">
                  <c:v>-1.3413931714815312E-2</c:v>
                </c:pt>
                <c:pt idx="13541">
                  <c:v>-1.3422118767632061E-2</c:v>
                </c:pt>
                <c:pt idx="13542">
                  <c:v>-1.3408637939804992E-2</c:v>
                </c:pt>
                <c:pt idx="13543">
                  <c:v>-1.3421218245102222E-2</c:v>
                </c:pt>
                <c:pt idx="13544">
                  <c:v>-1.3430244402755245E-2</c:v>
                </c:pt>
                <c:pt idx="13545">
                  <c:v>-1.3428658783684145E-2</c:v>
                </c:pt>
                <c:pt idx="13546">
                  <c:v>-1.3428339575153709E-2</c:v>
                </c:pt>
                <c:pt idx="13547">
                  <c:v>-1.3424069930737793E-2</c:v>
                </c:pt>
                <c:pt idx="13548">
                  <c:v>-1.3429893348797781E-2</c:v>
                </c:pt>
                <c:pt idx="13549">
                  <c:v>-1.3429760355754073E-2</c:v>
                </c:pt>
                <c:pt idx="13550">
                  <c:v>-1.3437092058321136E-2</c:v>
                </c:pt>
                <c:pt idx="13551">
                  <c:v>-1.3426809670381146E-2</c:v>
                </c:pt>
                <c:pt idx="13552">
                  <c:v>-1.34361821175539E-2</c:v>
                </c:pt>
                <c:pt idx="13553">
                  <c:v>-1.3431107274190827E-2</c:v>
                </c:pt>
                <c:pt idx="13554">
                  <c:v>-1.3429345111048976E-2</c:v>
                </c:pt>
                <c:pt idx="13555">
                  <c:v>-1.3430806929352111E-2</c:v>
                </c:pt>
                <c:pt idx="13556">
                  <c:v>-1.343035838978872E-2</c:v>
                </c:pt>
                <c:pt idx="13557">
                  <c:v>-1.3434926629347142E-2</c:v>
                </c:pt>
                <c:pt idx="13558">
                  <c:v>-1.3442237545571323E-2</c:v>
                </c:pt>
                <c:pt idx="13559">
                  <c:v>-1.3445256868445872E-2</c:v>
                </c:pt>
                <c:pt idx="13560">
                  <c:v>-1.3446288699934505E-2</c:v>
                </c:pt>
                <c:pt idx="13561">
                  <c:v>-1.3447080372860899E-2</c:v>
                </c:pt>
                <c:pt idx="13562">
                  <c:v>-1.3444936746247164E-2</c:v>
                </c:pt>
                <c:pt idx="13563">
                  <c:v>-1.3442948372206723E-2</c:v>
                </c:pt>
                <c:pt idx="13564">
                  <c:v>-1.3451805525270349E-2</c:v>
                </c:pt>
                <c:pt idx="13565">
                  <c:v>-1.3447757405403327E-2</c:v>
                </c:pt>
                <c:pt idx="13566">
                  <c:v>-1.3449762162916436E-2</c:v>
                </c:pt>
                <c:pt idx="13567">
                  <c:v>-1.3441804427774843E-2</c:v>
                </c:pt>
                <c:pt idx="13568">
                  <c:v>-1.3436139218686013E-2</c:v>
                </c:pt>
                <c:pt idx="13569">
                  <c:v>-1.3440562862348425E-2</c:v>
                </c:pt>
                <c:pt idx="13570">
                  <c:v>-1.344468883493645E-2</c:v>
                </c:pt>
                <c:pt idx="13571">
                  <c:v>-1.3440024910362463E-2</c:v>
                </c:pt>
                <c:pt idx="13572">
                  <c:v>-1.3438386680191121E-2</c:v>
                </c:pt>
                <c:pt idx="13573">
                  <c:v>-1.3439094535576448E-2</c:v>
                </c:pt>
                <c:pt idx="13574">
                  <c:v>-1.3444557203883399E-2</c:v>
                </c:pt>
                <c:pt idx="13575">
                  <c:v>-1.3433923408891423E-2</c:v>
                </c:pt>
                <c:pt idx="13576">
                  <c:v>-1.3445245844791769E-2</c:v>
                </c:pt>
                <c:pt idx="13577">
                  <c:v>-1.3445262978701343E-2</c:v>
                </c:pt>
                <c:pt idx="13578">
                  <c:v>-1.3443796859128781E-2</c:v>
                </c:pt>
                <c:pt idx="13579">
                  <c:v>-1.3441706035143138E-2</c:v>
                </c:pt>
                <c:pt idx="13580">
                  <c:v>-1.3440783745157907E-2</c:v>
                </c:pt>
                <c:pt idx="13581">
                  <c:v>-1.3447797128279145E-2</c:v>
                </c:pt>
                <c:pt idx="13582">
                  <c:v>-1.3443603652604328E-2</c:v>
                </c:pt>
                <c:pt idx="13583">
                  <c:v>-1.3450974706616896E-2</c:v>
                </c:pt>
                <c:pt idx="13584">
                  <c:v>-1.3453501869953402E-2</c:v>
                </c:pt>
                <c:pt idx="13585">
                  <c:v>-1.3449334723248902E-2</c:v>
                </c:pt>
                <c:pt idx="13586">
                  <c:v>-1.3445431958680001E-2</c:v>
                </c:pt>
                <c:pt idx="13587">
                  <c:v>-1.3439264116465479E-2</c:v>
                </c:pt>
                <c:pt idx="13588">
                  <c:v>-1.3442202427682732E-2</c:v>
                </c:pt>
                <c:pt idx="13589">
                  <c:v>-1.3454203093613983E-2</c:v>
                </c:pt>
                <c:pt idx="13590">
                  <c:v>-1.3450046738448291E-2</c:v>
                </c:pt>
                <c:pt idx="13591">
                  <c:v>-1.3454927581973131E-2</c:v>
                </c:pt>
                <c:pt idx="13592">
                  <c:v>-1.3447209327092957E-2</c:v>
                </c:pt>
                <c:pt idx="13593">
                  <c:v>-1.3458326153643197E-2</c:v>
                </c:pt>
                <c:pt idx="13594">
                  <c:v>-1.3457238435820196E-2</c:v>
                </c:pt>
                <c:pt idx="13595">
                  <c:v>-1.3454175065134188E-2</c:v>
                </c:pt>
                <c:pt idx="13596">
                  <c:v>-1.3458107138108168E-2</c:v>
                </c:pt>
                <c:pt idx="13597">
                  <c:v>-1.3454865724694865E-2</c:v>
                </c:pt>
                <c:pt idx="13598">
                  <c:v>-1.3447277682034985E-2</c:v>
                </c:pt>
                <c:pt idx="13599">
                  <c:v>-1.3445682521612797E-2</c:v>
                </c:pt>
                <c:pt idx="13600">
                  <c:v>-1.3442674008743306E-2</c:v>
                </c:pt>
                <c:pt idx="13601">
                  <c:v>-1.3450671079890843E-2</c:v>
                </c:pt>
                <c:pt idx="13602">
                  <c:v>-1.3449548273940827E-2</c:v>
                </c:pt>
                <c:pt idx="13603">
                  <c:v>-1.3449770645925275E-2</c:v>
                </c:pt>
                <c:pt idx="13604">
                  <c:v>-1.3458193406659687E-2</c:v>
                </c:pt>
                <c:pt idx="13605">
                  <c:v>-1.3454058172417066E-2</c:v>
                </c:pt>
                <c:pt idx="13606">
                  <c:v>-1.3451498532780971E-2</c:v>
                </c:pt>
                <c:pt idx="13607">
                  <c:v>-1.345701583635772E-2</c:v>
                </c:pt>
                <c:pt idx="13608">
                  <c:v>-1.3463796863245036E-2</c:v>
                </c:pt>
                <c:pt idx="13609">
                  <c:v>-1.3454245913479915E-2</c:v>
                </c:pt>
                <c:pt idx="13610">
                  <c:v>-1.3459232708970729E-2</c:v>
                </c:pt>
                <c:pt idx="13611">
                  <c:v>-1.3468044442367325E-2</c:v>
                </c:pt>
                <c:pt idx="13612">
                  <c:v>-1.3457078303283054E-2</c:v>
                </c:pt>
                <c:pt idx="13613">
                  <c:v>-1.3457344695633297E-2</c:v>
                </c:pt>
                <c:pt idx="13614">
                  <c:v>-1.3459319121846268E-2</c:v>
                </c:pt>
                <c:pt idx="13615">
                  <c:v>-1.3463160024232571E-2</c:v>
                </c:pt>
                <c:pt idx="13616">
                  <c:v>-1.3460327990684444E-2</c:v>
                </c:pt>
                <c:pt idx="13617">
                  <c:v>-1.3459285227492341E-2</c:v>
                </c:pt>
                <c:pt idx="13618">
                  <c:v>-1.3466026871763868E-2</c:v>
                </c:pt>
                <c:pt idx="13619">
                  <c:v>-1.3466888108149199E-2</c:v>
                </c:pt>
                <c:pt idx="13620">
                  <c:v>-1.3463200855280513E-2</c:v>
                </c:pt>
                <c:pt idx="13621">
                  <c:v>-1.3462623551135545E-2</c:v>
                </c:pt>
                <c:pt idx="13622">
                  <c:v>-1.3461852966899723E-2</c:v>
                </c:pt>
                <c:pt idx="13623">
                  <c:v>-1.3463530443729296E-2</c:v>
                </c:pt>
                <c:pt idx="13624">
                  <c:v>-1.3460913317962103E-2</c:v>
                </c:pt>
                <c:pt idx="13625">
                  <c:v>-1.3465898685391602E-2</c:v>
                </c:pt>
                <c:pt idx="13626">
                  <c:v>-1.3467020339096587E-2</c:v>
                </c:pt>
                <c:pt idx="13627">
                  <c:v>-1.3461136223086406E-2</c:v>
                </c:pt>
                <c:pt idx="13628">
                  <c:v>-1.3466848350642014E-2</c:v>
                </c:pt>
                <c:pt idx="13629">
                  <c:v>-1.3474545653814504E-2</c:v>
                </c:pt>
                <c:pt idx="13630">
                  <c:v>-1.3479282937422211E-2</c:v>
                </c:pt>
                <c:pt idx="13631">
                  <c:v>-1.3471269719908896E-2</c:v>
                </c:pt>
                <c:pt idx="13632">
                  <c:v>-1.3480068483690268E-2</c:v>
                </c:pt>
                <c:pt idx="13633">
                  <c:v>-1.3477821884274533E-2</c:v>
                </c:pt>
                <c:pt idx="13634">
                  <c:v>-1.3462392134673153E-2</c:v>
                </c:pt>
                <c:pt idx="13635">
                  <c:v>-1.346717094537042E-2</c:v>
                </c:pt>
                <c:pt idx="13636">
                  <c:v>-1.3462271209270729E-2</c:v>
                </c:pt>
                <c:pt idx="13637">
                  <c:v>-1.3467812752502813E-2</c:v>
                </c:pt>
                <c:pt idx="13638">
                  <c:v>-1.3474418226193023E-2</c:v>
                </c:pt>
                <c:pt idx="13639">
                  <c:v>-1.3468290136865147E-2</c:v>
                </c:pt>
                <c:pt idx="13640">
                  <c:v>-1.3481415242880627E-2</c:v>
                </c:pt>
                <c:pt idx="13641">
                  <c:v>-1.3478031417337319E-2</c:v>
                </c:pt>
                <c:pt idx="13642">
                  <c:v>-1.3483995909137052E-2</c:v>
                </c:pt>
                <c:pt idx="13643">
                  <c:v>-1.349049153066627E-2</c:v>
                </c:pt>
                <c:pt idx="13644">
                  <c:v>-1.3490512205830987E-2</c:v>
                </c:pt>
                <c:pt idx="13645">
                  <c:v>-1.3491264467985905E-2</c:v>
                </c:pt>
                <c:pt idx="13646">
                  <c:v>-1.3495135080524237E-2</c:v>
                </c:pt>
                <c:pt idx="13647">
                  <c:v>-1.349442193803075E-2</c:v>
                </c:pt>
                <c:pt idx="13648">
                  <c:v>-1.3490946444301934E-2</c:v>
                </c:pt>
                <c:pt idx="13649">
                  <c:v>-1.3489654490316524E-2</c:v>
                </c:pt>
                <c:pt idx="13650">
                  <c:v>-1.3486998535360775E-2</c:v>
                </c:pt>
                <c:pt idx="13651">
                  <c:v>-1.3479216109870679E-2</c:v>
                </c:pt>
                <c:pt idx="13652">
                  <c:v>-1.3491324635923172E-2</c:v>
                </c:pt>
                <c:pt idx="13653">
                  <c:v>-1.349351110387197E-2</c:v>
                </c:pt>
                <c:pt idx="13654">
                  <c:v>-1.3487591206282573E-2</c:v>
                </c:pt>
                <c:pt idx="13655">
                  <c:v>-1.3487728312976016E-2</c:v>
                </c:pt>
                <c:pt idx="13656">
                  <c:v>-1.3492596353099018E-2</c:v>
                </c:pt>
                <c:pt idx="13657">
                  <c:v>-1.3498978731465204E-2</c:v>
                </c:pt>
                <c:pt idx="13658">
                  <c:v>-1.3487421569827891E-2</c:v>
                </c:pt>
                <c:pt idx="13659">
                  <c:v>-1.3487942197059956E-2</c:v>
                </c:pt>
                <c:pt idx="13660">
                  <c:v>-1.3487493030779046E-2</c:v>
                </c:pt>
                <c:pt idx="13661">
                  <c:v>-1.3491683110649097E-2</c:v>
                </c:pt>
                <c:pt idx="13662">
                  <c:v>-1.3488375689766371E-2</c:v>
                </c:pt>
                <c:pt idx="13663">
                  <c:v>-1.3492420690291012E-2</c:v>
                </c:pt>
                <c:pt idx="13664">
                  <c:v>-1.3494777035959344E-2</c:v>
                </c:pt>
                <c:pt idx="13665">
                  <c:v>-1.3498979280113815E-2</c:v>
                </c:pt>
                <c:pt idx="13666">
                  <c:v>-1.3498755278804848E-2</c:v>
                </c:pt>
                <c:pt idx="13667">
                  <c:v>-1.34933574498785E-2</c:v>
                </c:pt>
                <c:pt idx="13668">
                  <c:v>-1.3493497996416966E-2</c:v>
                </c:pt>
                <c:pt idx="13669">
                  <c:v>-1.3504219420739656E-2</c:v>
                </c:pt>
                <c:pt idx="13670">
                  <c:v>-1.3497406350767911E-2</c:v>
                </c:pt>
                <c:pt idx="13671">
                  <c:v>-1.3500081143409771E-2</c:v>
                </c:pt>
                <c:pt idx="13672">
                  <c:v>-1.3502721123279462E-2</c:v>
                </c:pt>
                <c:pt idx="13673">
                  <c:v>-1.3502139484504063E-2</c:v>
                </c:pt>
                <c:pt idx="13674">
                  <c:v>-1.3502525174209044E-2</c:v>
                </c:pt>
                <c:pt idx="13675">
                  <c:v>-1.3507968308149484E-2</c:v>
                </c:pt>
                <c:pt idx="13676">
                  <c:v>-1.350394294821422E-2</c:v>
                </c:pt>
                <c:pt idx="13677">
                  <c:v>-1.3496058669524864E-2</c:v>
                </c:pt>
                <c:pt idx="13678">
                  <c:v>-1.3500144911337443E-2</c:v>
                </c:pt>
                <c:pt idx="13679">
                  <c:v>-1.35060403663142E-2</c:v>
                </c:pt>
                <c:pt idx="13680">
                  <c:v>-1.3503745257406764E-2</c:v>
                </c:pt>
                <c:pt idx="13681">
                  <c:v>-1.3515278857508464E-2</c:v>
                </c:pt>
                <c:pt idx="13682">
                  <c:v>-1.3503013305853181E-2</c:v>
                </c:pt>
                <c:pt idx="13683">
                  <c:v>-1.350454223043158E-2</c:v>
                </c:pt>
                <c:pt idx="13684">
                  <c:v>-1.3504139996211379E-2</c:v>
                </c:pt>
                <c:pt idx="13685">
                  <c:v>-1.3498195974865282E-2</c:v>
                </c:pt>
                <c:pt idx="13686">
                  <c:v>-1.3496805857460071E-2</c:v>
                </c:pt>
                <c:pt idx="13687">
                  <c:v>-1.3507951272421151E-2</c:v>
                </c:pt>
                <c:pt idx="13688">
                  <c:v>-1.3513032122263534E-2</c:v>
                </c:pt>
                <c:pt idx="13689">
                  <c:v>-1.3503846663730001E-2</c:v>
                </c:pt>
                <c:pt idx="13690">
                  <c:v>-1.3504726030663845E-2</c:v>
                </c:pt>
                <c:pt idx="13691">
                  <c:v>-1.3508483759752042E-2</c:v>
                </c:pt>
                <c:pt idx="13692">
                  <c:v>-1.3508815854505061E-2</c:v>
                </c:pt>
                <c:pt idx="13693">
                  <c:v>-1.3503875949799382E-2</c:v>
                </c:pt>
                <c:pt idx="13694">
                  <c:v>-1.3503426853209082E-2</c:v>
                </c:pt>
                <c:pt idx="13695">
                  <c:v>-1.3505914591462749E-2</c:v>
                </c:pt>
                <c:pt idx="13696">
                  <c:v>-1.3504049028897812E-2</c:v>
                </c:pt>
                <c:pt idx="13697">
                  <c:v>-1.3507747929427225E-2</c:v>
                </c:pt>
                <c:pt idx="13698">
                  <c:v>-1.3499697596309033E-2</c:v>
                </c:pt>
                <c:pt idx="13699">
                  <c:v>-1.350554796607452E-2</c:v>
                </c:pt>
                <c:pt idx="13700">
                  <c:v>-1.3506846221023806E-2</c:v>
                </c:pt>
                <c:pt idx="13701">
                  <c:v>-1.3504013076055631E-2</c:v>
                </c:pt>
                <c:pt idx="13702">
                  <c:v>-1.3502484471562305E-2</c:v>
                </c:pt>
                <c:pt idx="13703">
                  <c:v>-1.3498333694377505E-2</c:v>
                </c:pt>
                <c:pt idx="13704">
                  <c:v>-1.3502446556534166E-2</c:v>
                </c:pt>
                <c:pt idx="13705">
                  <c:v>-1.3505821368996807E-2</c:v>
                </c:pt>
                <c:pt idx="13706">
                  <c:v>-1.3499542818067286E-2</c:v>
                </c:pt>
                <c:pt idx="13707">
                  <c:v>-1.349843643887322E-2</c:v>
                </c:pt>
                <c:pt idx="13708">
                  <c:v>-1.3505344348958883E-2</c:v>
                </c:pt>
                <c:pt idx="13709">
                  <c:v>-1.3497611346333378E-2</c:v>
                </c:pt>
                <c:pt idx="13710">
                  <c:v>-1.3500500752418819E-2</c:v>
                </c:pt>
                <c:pt idx="13711">
                  <c:v>-1.3502153678452157E-2</c:v>
                </c:pt>
                <c:pt idx="13712">
                  <c:v>-1.350347762904058E-2</c:v>
                </c:pt>
                <c:pt idx="13713">
                  <c:v>-1.3511887104106371E-2</c:v>
                </c:pt>
                <c:pt idx="13714">
                  <c:v>-1.3506355487170605E-2</c:v>
                </c:pt>
                <c:pt idx="13715">
                  <c:v>-1.350200574518424E-2</c:v>
                </c:pt>
                <c:pt idx="13716">
                  <c:v>-1.351300887610837E-2</c:v>
                </c:pt>
                <c:pt idx="13717">
                  <c:v>-1.3509402525275065E-2</c:v>
                </c:pt>
                <c:pt idx="13718">
                  <c:v>-1.3504698231923575E-2</c:v>
                </c:pt>
                <c:pt idx="13719">
                  <c:v>-1.3499177006261199E-2</c:v>
                </c:pt>
                <c:pt idx="13720">
                  <c:v>-1.3506533364763422E-2</c:v>
                </c:pt>
                <c:pt idx="13721">
                  <c:v>-1.3503955280910885E-2</c:v>
                </c:pt>
                <c:pt idx="13722">
                  <c:v>-1.3505784523459423E-2</c:v>
                </c:pt>
                <c:pt idx="13723">
                  <c:v>-1.3510511075115242E-2</c:v>
                </c:pt>
                <c:pt idx="13724">
                  <c:v>-1.3510093270669196E-2</c:v>
                </c:pt>
                <c:pt idx="13725">
                  <c:v>-1.3510638660281587E-2</c:v>
                </c:pt>
                <c:pt idx="13726">
                  <c:v>-1.350888544584699E-2</c:v>
                </c:pt>
                <c:pt idx="13727">
                  <c:v>-1.351824376585915E-2</c:v>
                </c:pt>
                <c:pt idx="13728">
                  <c:v>-1.3513390613118601E-2</c:v>
                </c:pt>
                <c:pt idx="13729">
                  <c:v>-1.3515530322463425E-2</c:v>
                </c:pt>
                <c:pt idx="13730">
                  <c:v>-1.3518629378168875E-2</c:v>
                </c:pt>
                <c:pt idx="13731">
                  <c:v>-1.3521008772999223E-2</c:v>
                </c:pt>
                <c:pt idx="13732">
                  <c:v>-1.3527516138058925E-2</c:v>
                </c:pt>
                <c:pt idx="13733">
                  <c:v>-1.3527834957823164E-2</c:v>
                </c:pt>
                <c:pt idx="13734">
                  <c:v>-1.3516550739177961E-2</c:v>
                </c:pt>
                <c:pt idx="13735">
                  <c:v>-1.3526877653190255E-2</c:v>
                </c:pt>
                <c:pt idx="13736">
                  <c:v>-1.3524538271357701E-2</c:v>
                </c:pt>
                <c:pt idx="13737">
                  <c:v>-1.3529765658407116E-2</c:v>
                </c:pt>
                <c:pt idx="13738">
                  <c:v>-1.352777225824003E-2</c:v>
                </c:pt>
                <c:pt idx="13739">
                  <c:v>-1.3526509914352336E-2</c:v>
                </c:pt>
                <c:pt idx="13740">
                  <c:v>-1.3527063792929294E-2</c:v>
                </c:pt>
                <c:pt idx="13741">
                  <c:v>-1.3526731359161678E-2</c:v>
                </c:pt>
                <c:pt idx="13742">
                  <c:v>-1.3528441180468613E-2</c:v>
                </c:pt>
                <c:pt idx="13743">
                  <c:v>-1.3536654141662644E-2</c:v>
                </c:pt>
                <c:pt idx="13744">
                  <c:v>-1.3534677456756398E-2</c:v>
                </c:pt>
                <c:pt idx="13745">
                  <c:v>-1.3531190998271455E-2</c:v>
                </c:pt>
                <c:pt idx="13746">
                  <c:v>-1.3536284518442536E-2</c:v>
                </c:pt>
                <c:pt idx="13747">
                  <c:v>-1.3527543158527439E-2</c:v>
                </c:pt>
                <c:pt idx="13748">
                  <c:v>-1.3529169277630015E-2</c:v>
                </c:pt>
                <c:pt idx="13749">
                  <c:v>-1.3529979388160316E-2</c:v>
                </c:pt>
                <c:pt idx="13750">
                  <c:v>-1.3538951910174433E-2</c:v>
                </c:pt>
                <c:pt idx="13751">
                  <c:v>-1.354336405444089E-2</c:v>
                </c:pt>
                <c:pt idx="13752">
                  <c:v>-1.3538854127746488E-2</c:v>
                </c:pt>
                <c:pt idx="13753">
                  <c:v>-1.3542055841776066E-2</c:v>
                </c:pt>
                <c:pt idx="13754">
                  <c:v>-1.3536278354816961E-2</c:v>
                </c:pt>
                <c:pt idx="13755">
                  <c:v>-1.3542315540521268E-2</c:v>
                </c:pt>
                <c:pt idx="13756">
                  <c:v>-1.3544737495689525E-2</c:v>
                </c:pt>
                <c:pt idx="13757">
                  <c:v>-1.3544368269198961E-2</c:v>
                </c:pt>
                <c:pt idx="13758">
                  <c:v>-1.355659259730815E-2</c:v>
                </c:pt>
                <c:pt idx="13759">
                  <c:v>-1.3549075698898582E-2</c:v>
                </c:pt>
                <c:pt idx="13760">
                  <c:v>-1.3548351866417063E-2</c:v>
                </c:pt>
                <c:pt idx="13761">
                  <c:v>-1.3549530079035952E-2</c:v>
                </c:pt>
                <c:pt idx="13762">
                  <c:v>-1.3549032044100625E-2</c:v>
                </c:pt>
                <c:pt idx="13763">
                  <c:v>-1.3554415543695866E-2</c:v>
                </c:pt>
                <c:pt idx="13764">
                  <c:v>-1.3545270759748295E-2</c:v>
                </c:pt>
                <c:pt idx="13765">
                  <c:v>-1.3541565022829393E-2</c:v>
                </c:pt>
                <c:pt idx="13766">
                  <c:v>-1.3547120948560178E-2</c:v>
                </c:pt>
                <c:pt idx="13767">
                  <c:v>-1.3550661983866584E-2</c:v>
                </c:pt>
                <c:pt idx="13768">
                  <c:v>-1.3551649602500934E-2</c:v>
                </c:pt>
                <c:pt idx="13769">
                  <c:v>-1.355025124288624E-2</c:v>
                </c:pt>
                <c:pt idx="13770">
                  <c:v>-1.3549078879191935E-2</c:v>
                </c:pt>
                <c:pt idx="13771">
                  <c:v>-1.3546795775555247E-2</c:v>
                </c:pt>
                <c:pt idx="13772">
                  <c:v>-1.3548055854067188E-2</c:v>
                </c:pt>
                <c:pt idx="13773">
                  <c:v>-1.3550948325893772E-2</c:v>
                </c:pt>
                <c:pt idx="13774">
                  <c:v>-1.3553465229040808E-2</c:v>
                </c:pt>
                <c:pt idx="13775">
                  <c:v>-1.3562519714995979E-2</c:v>
                </c:pt>
                <c:pt idx="13776">
                  <c:v>-1.3559501440632567E-2</c:v>
                </c:pt>
                <c:pt idx="13777">
                  <c:v>-1.3564515867615562E-2</c:v>
                </c:pt>
                <c:pt idx="13778">
                  <c:v>-1.3568923956939984E-2</c:v>
                </c:pt>
                <c:pt idx="13779">
                  <c:v>-1.357122098778691E-2</c:v>
                </c:pt>
                <c:pt idx="13780">
                  <c:v>-1.3573486034271337E-2</c:v>
                </c:pt>
                <c:pt idx="13781">
                  <c:v>-1.3568241918063986E-2</c:v>
                </c:pt>
                <c:pt idx="13782">
                  <c:v>-1.3569186827882631E-2</c:v>
                </c:pt>
                <c:pt idx="13783">
                  <c:v>-1.3559624399250863E-2</c:v>
                </c:pt>
                <c:pt idx="13784">
                  <c:v>-1.3559679904130638E-2</c:v>
                </c:pt>
                <c:pt idx="13785">
                  <c:v>-1.3559677548496693E-2</c:v>
                </c:pt>
                <c:pt idx="13786">
                  <c:v>-1.3560137820308758E-2</c:v>
                </c:pt>
                <c:pt idx="13787">
                  <c:v>-1.3557897989536067E-2</c:v>
                </c:pt>
                <c:pt idx="13788">
                  <c:v>-1.3563823325225415E-2</c:v>
                </c:pt>
                <c:pt idx="13789">
                  <c:v>-1.3573913943203647E-2</c:v>
                </c:pt>
                <c:pt idx="13790">
                  <c:v>-1.3563495970101704E-2</c:v>
                </c:pt>
                <c:pt idx="13791">
                  <c:v>-1.3567902774044491E-2</c:v>
                </c:pt>
                <c:pt idx="13792">
                  <c:v>-1.3573348326907358E-2</c:v>
                </c:pt>
                <c:pt idx="13793">
                  <c:v>-1.3571549999493674E-2</c:v>
                </c:pt>
                <c:pt idx="13794">
                  <c:v>-1.3570801540381401E-2</c:v>
                </c:pt>
                <c:pt idx="13795">
                  <c:v>-1.3577404886029931E-2</c:v>
                </c:pt>
                <c:pt idx="13796">
                  <c:v>-1.357549930221115E-2</c:v>
                </c:pt>
                <c:pt idx="13797">
                  <c:v>-1.3581075355549385E-2</c:v>
                </c:pt>
                <c:pt idx="13798">
                  <c:v>-1.3588917707613507E-2</c:v>
                </c:pt>
                <c:pt idx="13799">
                  <c:v>-1.3581818503579604E-2</c:v>
                </c:pt>
                <c:pt idx="13800">
                  <c:v>-1.3578873793489427E-2</c:v>
                </c:pt>
                <c:pt idx="13801">
                  <c:v>-1.3580126008694755E-2</c:v>
                </c:pt>
                <c:pt idx="13802">
                  <c:v>-1.3580814102272984E-2</c:v>
                </c:pt>
                <c:pt idx="13803">
                  <c:v>-1.3581927356739222E-2</c:v>
                </c:pt>
                <c:pt idx="13804">
                  <c:v>-1.3575221642554283E-2</c:v>
                </c:pt>
                <c:pt idx="13805">
                  <c:v>-1.3568213831280002E-2</c:v>
                </c:pt>
                <c:pt idx="13806">
                  <c:v>-1.3565452748716919E-2</c:v>
                </c:pt>
                <c:pt idx="13807">
                  <c:v>-1.3565798292571669E-2</c:v>
                </c:pt>
                <c:pt idx="13808">
                  <c:v>-1.3558759926282147E-2</c:v>
                </c:pt>
                <c:pt idx="13809">
                  <c:v>-1.3562330317086268E-2</c:v>
                </c:pt>
                <c:pt idx="13810">
                  <c:v>-1.3571229794326603E-2</c:v>
                </c:pt>
                <c:pt idx="13811">
                  <c:v>-1.356906690134136E-2</c:v>
                </c:pt>
                <c:pt idx="13812">
                  <c:v>-1.3564331147192814E-2</c:v>
                </c:pt>
                <c:pt idx="13813">
                  <c:v>-1.3566403657645056E-2</c:v>
                </c:pt>
                <c:pt idx="13814">
                  <c:v>-1.3565276081335989E-2</c:v>
                </c:pt>
                <c:pt idx="13815">
                  <c:v>-1.3559278093960667E-2</c:v>
                </c:pt>
                <c:pt idx="13816">
                  <c:v>-1.3562394083358397E-2</c:v>
                </c:pt>
                <c:pt idx="13817">
                  <c:v>-1.3569228477748732E-2</c:v>
                </c:pt>
                <c:pt idx="13818">
                  <c:v>-1.3569995650423656E-2</c:v>
                </c:pt>
                <c:pt idx="13819">
                  <c:v>-1.3561583152271147E-2</c:v>
                </c:pt>
                <c:pt idx="13820">
                  <c:v>-1.3567490976800598E-2</c:v>
                </c:pt>
                <c:pt idx="13821">
                  <c:v>-1.3567334723139332E-2</c:v>
                </c:pt>
                <c:pt idx="13822">
                  <c:v>-1.3568180772687441E-2</c:v>
                </c:pt>
                <c:pt idx="13823">
                  <c:v>-1.3572743424903586E-2</c:v>
                </c:pt>
                <c:pt idx="13824">
                  <c:v>-1.3569939679878715E-2</c:v>
                </c:pt>
                <c:pt idx="13825">
                  <c:v>-1.3569468896773464E-2</c:v>
                </c:pt>
                <c:pt idx="13826">
                  <c:v>-1.3563514187121633E-2</c:v>
                </c:pt>
                <c:pt idx="13827">
                  <c:v>-1.3574106169939648E-2</c:v>
                </c:pt>
                <c:pt idx="13828">
                  <c:v>-1.3564455750296611E-2</c:v>
                </c:pt>
                <c:pt idx="13829">
                  <c:v>-1.3565184036983717E-2</c:v>
                </c:pt>
                <c:pt idx="13830">
                  <c:v>-1.3575892724485951E-2</c:v>
                </c:pt>
                <c:pt idx="13831">
                  <c:v>-1.3572255736905485E-2</c:v>
                </c:pt>
                <c:pt idx="13832">
                  <c:v>-1.3574019011995179E-2</c:v>
                </c:pt>
                <c:pt idx="13833">
                  <c:v>-1.3569575472894868E-2</c:v>
                </c:pt>
                <c:pt idx="13834">
                  <c:v>-1.3575292722022608E-2</c:v>
                </c:pt>
                <c:pt idx="13835">
                  <c:v>-1.3574048737637399E-2</c:v>
                </c:pt>
                <c:pt idx="13836">
                  <c:v>-1.3581778128024425E-2</c:v>
                </c:pt>
                <c:pt idx="13837">
                  <c:v>-1.3577468629330604E-2</c:v>
                </c:pt>
                <c:pt idx="13838">
                  <c:v>-1.3579200191749805E-2</c:v>
                </c:pt>
                <c:pt idx="13839">
                  <c:v>-1.3576365956671756E-2</c:v>
                </c:pt>
                <c:pt idx="13840">
                  <c:v>-1.3583846616542284E-2</c:v>
                </c:pt>
                <c:pt idx="13841">
                  <c:v>-1.3582760650920105E-2</c:v>
                </c:pt>
                <c:pt idx="13842">
                  <c:v>-1.357931855252111E-2</c:v>
                </c:pt>
                <c:pt idx="13843">
                  <c:v>-1.3575502053371739E-2</c:v>
                </c:pt>
                <c:pt idx="13844">
                  <c:v>-1.3578958873428177E-2</c:v>
                </c:pt>
                <c:pt idx="13845">
                  <c:v>-1.3583965087515451E-2</c:v>
                </c:pt>
                <c:pt idx="13846">
                  <c:v>-1.3581830637441632E-2</c:v>
                </c:pt>
                <c:pt idx="13847">
                  <c:v>-1.3580380981365901E-2</c:v>
                </c:pt>
                <c:pt idx="13848">
                  <c:v>-1.3586679852698916E-2</c:v>
                </c:pt>
                <c:pt idx="13849">
                  <c:v>-1.3587771071462059E-2</c:v>
                </c:pt>
                <c:pt idx="13850">
                  <c:v>-1.3576119464841524E-2</c:v>
                </c:pt>
                <c:pt idx="13851">
                  <c:v>-1.3584347209986403E-2</c:v>
                </c:pt>
                <c:pt idx="13852">
                  <c:v>-1.358138228797405E-2</c:v>
                </c:pt>
                <c:pt idx="13853">
                  <c:v>-1.3581748095362479E-2</c:v>
                </c:pt>
                <c:pt idx="13854">
                  <c:v>-1.3587064133309035E-2</c:v>
                </c:pt>
                <c:pt idx="13855">
                  <c:v>-1.3580021585905095E-2</c:v>
                </c:pt>
                <c:pt idx="13856">
                  <c:v>-1.3580362519703163E-2</c:v>
                </c:pt>
                <c:pt idx="13857">
                  <c:v>-1.3581416165827651E-2</c:v>
                </c:pt>
                <c:pt idx="13858">
                  <c:v>-1.3585011302923456E-2</c:v>
                </c:pt>
                <c:pt idx="13859">
                  <c:v>-1.3586738714660242E-2</c:v>
                </c:pt>
                <c:pt idx="13860">
                  <c:v>-1.3585893429196159E-2</c:v>
                </c:pt>
                <c:pt idx="13861">
                  <c:v>-1.3592452768221268E-2</c:v>
                </c:pt>
                <c:pt idx="13862">
                  <c:v>-1.3593563786091412E-2</c:v>
                </c:pt>
                <c:pt idx="13863">
                  <c:v>-1.3590100207334064E-2</c:v>
                </c:pt>
                <c:pt idx="13864">
                  <c:v>-1.3578893948600158E-2</c:v>
                </c:pt>
                <c:pt idx="13865">
                  <c:v>-1.3583274385730081E-2</c:v>
                </c:pt>
                <c:pt idx="13866">
                  <c:v>-1.3588880619183659E-2</c:v>
                </c:pt>
                <c:pt idx="13867">
                  <c:v>-1.3586949477229408E-2</c:v>
                </c:pt>
                <c:pt idx="13868">
                  <c:v>-1.358343782436143E-2</c:v>
                </c:pt>
                <c:pt idx="13869">
                  <c:v>-1.358272105084256E-2</c:v>
                </c:pt>
                <c:pt idx="13870">
                  <c:v>-1.3585472471109236E-2</c:v>
                </c:pt>
                <c:pt idx="13871">
                  <c:v>-1.3592924047915513E-2</c:v>
                </c:pt>
                <c:pt idx="13872">
                  <c:v>-1.3581724037490816E-2</c:v>
                </c:pt>
                <c:pt idx="13873">
                  <c:v>-1.3578905843265874E-2</c:v>
                </c:pt>
                <c:pt idx="13874">
                  <c:v>-1.3585564183944944E-2</c:v>
                </c:pt>
                <c:pt idx="13875">
                  <c:v>-1.3586681763924887E-2</c:v>
                </c:pt>
                <c:pt idx="13876">
                  <c:v>-1.3584613339893874E-2</c:v>
                </c:pt>
                <c:pt idx="13877">
                  <c:v>-1.3587705524810267E-2</c:v>
                </c:pt>
                <c:pt idx="13878">
                  <c:v>-1.3585673899636821E-2</c:v>
                </c:pt>
                <c:pt idx="13879">
                  <c:v>-1.3587602578611793E-2</c:v>
                </c:pt>
                <c:pt idx="13880">
                  <c:v>-1.3589284069770577E-2</c:v>
                </c:pt>
                <c:pt idx="13881">
                  <c:v>-1.3584925178035086E-2</c:v>
                </c:pt>
                <c:pt idx="13882">
                  <c:v>-1.3585381115037808E-2</c:v>
                </c:pt>
                <c:pt idx="13883">
                  <c:v>-1.3587076842987144E-2</c:v>
                </c:pt>
                <c:pt idx="13884">
                  <c:v>-1.3587809328028463E-2</c:v>
                </c:pt>
                <c:pt idx="13885">
                  <c:v>-1.3592684680161711E-2</c:v>
                </c:pt>
                <c:pt idx="13886">
                  <c:v>-1.3590889708479421E-2</c:v>
                </c:pt>
                <c:pt idx="13887">
                  <c:v>-1.3591455513906205E-2</c:v>
                </c:pt>
                <c:pt idx="13888">
                  <c:v>-1.3582338045709158E-2</c:v>
                </c:pt>
                <c:pt idx="13889">
                  <c:v>-1.3581773875758894E-2</c:v>
                </c:pt>
                <c:pt idx="13890">
                  <c:v>-1.3588051269176199E-2</c:v>
                </c:pt>
                <c:pt idx="13891">
                  <c:v>-1.3587744725264824E-2</c:v>
                </c:pt>
                <c:pt idx="13892">
                  <c:v>-1.3590119832752039E-2</c:v>
                </c:pt>
                <c:pt idx="13893">
                  <c:v>-1.3590142595208774E-2</c:v>
                </c:pt>
                <c:pt idx="13894">
                  <c:v>-1.3588161037783904E-2</c:v>
                </c:pt>
                <c:pt idx="13895">
                  <c:v>-1.358395436097011E-2</c:v>
                </c:pt>
                <c:pt idx="13896">
                  <c:v>-1.3586403499546998E-2</c:v>
                </c:pt>
                <c:pt idx="13897">
                  <c:v>-1.3591425817851237E-2</c:v>
                </c:pt>
                <c:pt idx="13898">
                  <c:v>-1.3586147706376119E-2</c:v>
                </c:pt>
                <c:pt idx="13899">
                  <c:v>-1.3593221280202012E-2</c:v>
                </c:pt>
                <c:pt idx="13900">
                  <c:v>-1.35918042616241E-2</c:v>
                </c:pt>
                <c:pt idx="13901">
                  <c:v>-1.3594687953661333E-2</c:v>
                </c:pt>
                <c:pt idx="13902">
                  <c:v>-1.3599950725334785E-2</c:v>
                </c:pt>
                <c:pt idx="13903">
                  <c:v>-1.3594143989402129E-2</c:v>
                </c:pt>
                <c:pt idx="13904">
                  <c:v>-1.3597714769942057E-2</c:v>
                </c:pt>
                <c:pt idx="13905">
                  <c:v>-1.359288384638473E-2</c:v>
                </c:pt>
                <c:pt idx="13906">
                  <c:v>-1.3600607641758725E-2</c:v>
                </c:pt>
                <c:pt idx="13907">
                  <c:v>-1.3594912588075518E-2</c:v>
                </c:pt>
                <c:pt idx="13908">
                  <c:v>-1.3598527836838046E-2</c:v>
                </c:pt>
                <c:pt idx="13909">
                  <c:v>-1.3598754440834146E-2</c:v>
                </c:pt>
                <c:pt idx="13910">
                  <c:v>-1.3598127242119317E-2</c:v>
                </c:pt>
                <c:pt idx="13911">
                  <c:v>-1.359512793963219E-2</c:v>
                </c:pt>
                <c:pt idx="13912">
                  <c:v>-1.3598556814713999E-2</c:v>
                </c:pt>
                <c:pt idx="13913">
                  <c:v>-1.3597628996387449E-2</c:v>
                </c:pt>
                <c:pt idx="13914">
                  <c:v>-1.3598071651228609E-2</c:v>
                </c:pt>
                <c:pt idx="13915">
                  <c:v>-1.3594878896023488E-2</c:v>
                </c:pt>
                <c:pt idx="13916">
                  <c:v>-1.3586845472947844E-2</c:v>
                </c:pt>
                <c:pt idx="13917">
                  <c:v>-1.3590074327051876E-2</c:v>
                </c:pt>
                <c:pt idx="13918">
                  <c:v>-1.3587667209209002E-2</c:v>
                </c:pt>
                <c:pt idx="13919">
                  <c:v>-1.3592832450357648E-2</c:v>
                </c:pt>
                <c:pt idx="13920">
                  <c:v>-1.3591889000300533E-2</c:v>
                </c:pt>
                <c:pt idx="13921">
                  <c:v>-1.3588235501912073E-2</c:v>
                </c:pt>
                <c:pt idx="13922">
                  <c:v>-1.3595855557667645E-2</c:v>
                </c:pt>
                <c:pt idx="13923">
                  <c:v>-1.3594436181303708E-2</c:v>
                </c:pt>
                <c:pt idx="13924">
                  <c:v>-1.3600869456434898E-2</c:v>
                </c:pt>
                <c:pt idx="13925">
                  <c:v>-1.3602205082903111E-2</c:v>
                </c:pt>
                <c:pt idx="13926">
                  <c:v>-1.360252894004204E-2</c:v>
                </c:pt>
                <c:pt idx="13927">
                  <c:v>-1.3611317171405381E-2</c:v>
                </c:pt>
                <c:pt idx="13928">
                  <c:v>-1.3602550506996314E-2</c:v>
                </c:pt>
                <c:pt idx="13929">
                  <c:v>-1.3607420225228851E-2</c:v>
                </c:pt>
                <c:pt idx="13930">
                  <c:v>-1.3609046763853438E-2</c:v>
                </c:pt>
                <c:pt idx="13931">
                  <c:v>-1.3605929701099419E-2</c:v>
                </c:pt>
                <c:pt idx="13932">
                  <c:v>-1.3600810245751315E-2</c:v>
                </c:pt>
                <c:pt idx="13933">
                  <c:v>-1.3600408434361326E-2</c:v>
                </c:pt>
                <c:pt idx="13934">
                  <c:v>-1.3608943906984094E-2</c:v>
                </c:pt>
                <c:pt idx="13935">
                  <c:v>-1.361476206343209E-2</c:v>
                </c:pt>
                <c:pt idx="13936">
                  <c:v>-1.3613525415359779E-2</c:v>
                </c:pt>
                <c:pt idx="13937">
                  <c:v>-1.3607494478198579E-2</c:v>
                </c:pt>
                <c:pt idx="13938">
                  <c:v>-1.3611158913486897E-2</c:v>
                </c:pt>
                <c:pt idx="13939">
                  <c:v>-1.3611365567221078E-2</c:v>
                </c:pt>
                <c:pt idx="13940">
                  <c:v>-1.3615991431483428E-2</c:v>
                </c:pt>
                <c:pt idx="13941">
                  <c:v>-1.3621425329323743E-2</c:v>
                </c:pt>
                <c:pt idx="13942">
                  <c:v>-1.3621531938009275E-2</c:v>
                </c:pt>
                <c:pt idx="13943">
                  <c:v>-1.3613071847516353E-2</c:v>
                </c:pt>
                <c:pt idx="13944">
                  <c:v>-1.3613503520397145E-2</c:v>
                </c:pt>
                <c:pt idx="13945">
                  <c:v>-1.3613796365460397E-2</c:v>
                </c:pt>
                <c:pt idx="13946">
                  <c:v>-1.3614452668799832E-2</c:v>
                </c:pt>
                <c:pt idx="13947">
                  <c:v>-1.3611722064327593E-2</c:v>
                </c:pt>
                <c:pt idx="13948">
                  <c:v>-1.3611407774829724E-2</c:v>
                </c:pt>
                <c:pt idx="13949">
                  <c:v>-1.3615741362497753E-2</c:v>
                </c:pt>
                <c:pt idx="13950">
                  <c:v>-1.3613541133230401E-2</c:v>
                </c:pt>
                <c:pt idx="13951">
                  <c:v>-1.361674036115886E-2</c:v>
                </c:pt>
                <c:pt idx="13952">
                  <c:v>-1.3618241041748684E-2</c:v>
                </c:pt>
                <c:pt idx="13953">
                  <c:v>-1.361725420657142E-2</c:v>
                </c:pt>
                <c:pt idx="13954">
                  <c:v>-1.3618981116726612E-2</c:v>
                </c:pt>
                <c:pt idx="13955">
                  <c:v>-1.3619926671953697E-2</c:v>
                </c:pt>
                <c:pt idx="13956">
                  <c:v>-1.3628813938512162E-2</c:v>
                </c:pt>
                <c:pt idx="13957">
                  <c:v>-1.3621289584712901E-2</c:v>
                </c:pt>
                <c:pt idx="13958">
                  <c:v>-1.3618553220953329E-2</c:v>
                </c:pt>
                <c:pt idx="13959">
                  <c:v>-1.3625379390007027E-2</c:v>
                </c:pt>
                <c:pt idx="13960">
                  <c:v>-1.3621549976694411E-2</c:v>
                </c:pt>
                <c:pt idx="13961">
                  <c:v>-1.3621259039103769E-2</c:v>
                </c:pt>
                <c:pt idx="13962">
                  <c:v>-1.3615819428070683E-2</c:v>
                </c:pt>
                <c:pt idx="13963">
                  <c:v>-1.3627947459153356E-2</c:v>
                </c:pt>
                <c:pt idx="13964">
                  <c:v>-1.3631247053113147E-2</c:v>
                </c:pt>
                <c:pt idx="13965">
                  <c:v>-1.3628609851882564E-2</c:v>
                </c:pt>
                <c:pt idx="13966">
                  <c:v>-1.3633720127108295E-2</c:v>
                </c:pt>
                <c:pt idx="13967">
                  <c:v>-1.3626741537316344E-2</c:v>
                </c:pt>
                <c:pt idx="13968">
                  <c:v>-1.3629613090699114E-2</c:v>
                </c:pt>
                <c:pt idx="13969">
                  <c:v>-1.3622858908659921E-2</c:v>
                </c:pt>
                <c:pt idx="13970">
                  <c:v>-1.3617549684212181E-2</c:v>
                </c:pt>
                <c:pt idx="13971">
                  <c:v>-1.3615039646506833E-2</c:v>
                </c:pt>
                <c:pt idx="13972">
                  <c:v>-1.3616010885459684E-2</c:v>
                </c:pt>
                <c:pt idx="13973">
                  <c:v>-1.3613987928711923E-2</c:v>
                </c:pt>
                <c:pt idx="13974">
                  <c:v>-1.3623741840035983E-2</c:v>
                </c:pt>
                <c:pt idx="13975">
                  <c:v>-1.3618477233440956E-2</c:v>
                </c:pt>
                <c:pt idx="13976">
                  <c:v>-1.3617534030424589E-2</c:v>
                </c:pt>
                <c:pt idx="13977">
                  <c:v>-1.36206334975E-2</c:v>
                </c:pt>
                <c:pt idx="13978">
                  <c:v>-1.3621031393496101E-2</c:v>
                </c:pt>
                <c:pt idx="13979">
                  <c:v>-1.362892684916165E-2</c:v>
                </c:pt>
                <c:pt idx="13980">
                  <c:v>-1.3617987221986504E-2</c:v>
                </c:pt>
                <c:pt idx="13981">
                  <c:v>-1.3616059607215177E-2</c:v>
                </c:pt>
                <c:pt idx="13982">
                  <c:v>-1.362225812579778E-2</c:v>
                </c:pt>
                <c:pt idx="13983">
                  <c:v>-1.3607824400694413E-2</c:v>
                </c:pt>
                <c:pt idx="13984">
                  <c:v>-1.3611164851949478E-2</c:v>
                </c:pt>
                <c:pt idx="13985">
                  <c:v>-1.3611151420596981E-2</c:v>
                </c:pt>
                <c:pt idx="13986">
                  <c:v>-1.3608615511896502E-2</c:v>
                </c:pt>
                <c:pt idx="13987">
                  <c:v>-1.3601087982168428E-2</c:v>
                </c:pt>
                <c:pt idx="13988">
                  <c:v>-1.3603840391626152E-2</c:v>
                </c:pt>
                <c:pt idx="13989">
                  <c:v>-1.3604386235298815E-2</c:v>
                </c:pt>
                <c:pt idx="13990">
                  <c:v>-1.3602608613983401E-2</c:v>
                </c:pt>
                <c:pt idx="13991">
                  <c:v>-1.3603732325875856E-2</c:v>
                </c:pt>
                <c:pt idx="13992">
                  <c:v>-1.3611851815504823E-2</c:v>
                </c:pt>
                <c:pt idx="13993">
                  <c:v>-1.3610978646771382E-2</c:v>
                </c:pt>
                <c:pt idx="13994">
                  <c:v>-1.3611683380038165E-2</c:v>
                </c:pt>
                <c:pt idx="13995">
                  <c:v>-1.3612346900058463E-2</c:v>
                </c:pt>
                <c:pt idx="13996">
                  <c:v>-1.3613060011437373E-2</c:v>
                </c:pt>
                <c:pt idx="13997">
                  <c:v>-1.3612576170486678E-2</c:v>
                </c:pt>
                <c:pt idx="13998">
                  <c:v>-1.3610436734416632E-2</c:v>
                </c:pt>
                <c:pt idx="13999">
                  <c:v>-1.3616133407341873E-2</c:v>
                </c:pt>
                <c:pt idx="14000">
                  <c:v>-1.3614225351873007E-2</c:v>
                </c:pt>
                <c:pt idx="14001">
                  <c:v>-1.3618771262783106E-2</c:v>
                </c:pt>
                <c:pt idx="14002">
                  <c:v>-1.3612211625119879E-2</c:v>
                </c:pt>
                <c:pt idx="14003">
                  <c:v>-1.3609800776145334E-2</c:v>
                </c:pt>
                <c:pt idx="14004">
                  <c:v>-1.361904250665852E-2</c:v>
                </c:pt>
                <c:pt idx="14005">
                  <c:v>-1.36155270631901E-2</c:v>
                </c:pt>
                <c:pt idx="14006">
                  <c:v>-1.3616734692140711E-2</c:v>
                </c:pt>
                <c:pt idx="14007">
                  <c:v>-1.3616231622679491E-2</c:v>
                </c:pt>
                <c:pt idx="14008">
                  <c:v>-1.3617858841868153E-2</c:v>
                </c:pt>
                <c:pt idx="14009">
                  <c:v>-1.360528446178721E-2</c:v>
                </c:pt>
                <c:pt idx="14010">
                  <c:v>-1.3604395499427577E-2</c:v>
                </c:pt>
                <c:pt idx="14011">
                  <c:v>-1.3600687719147013E-2</c:v>
                </c:pt>
                <c:pt idx="14012">
                  <c:v>-1.3603517571062498E-2</c:v>
                </c:pt>
                <c:pt idx="14013">
                  <c:v>-1.3604738680330873E-2</c:v>
                </c:pt>
                <c:pt idx="14014">
                  <c:v>-1.3608965084563903E-2</c:v>
                </c:pt>
                <c:pt idx="14015">
                  <c:v>-1.3609480687612517E-2</c:v>
                </c:pt>
                <c:pt idx="14016">
                  <c:v>-1.3608411695294123E-2</c:v>
                </c:pt>
                <c:pt idx="14017">
                  <c:v>-1.3608466595346879E-2</c:v>
                </c:pt>
                <c:pt idx="14018">
                  <c:v>-1.3607820959034431E-2</c:v>
                </c:pt>
                <c:pt idx="14019">
                  <c:v>-1.3601641883288693E-2</c:v>
                </c:pt>
                <c:pt idx="14020">
                  <c:v>-1.3606006909308268E-2</c:v>
                </c:pt>
                <c:pt idx="14021">
                  <c:v>-1.3605558053008452E-2</c:v>
                </c:pt>
                <c:pt idx="14022">
                  <c:v>-1.3597640654526998E-2</c:v>
                </c:pt>
                <c:pt idx="14023">
                  <c:v>-1.3601863519679958E-2</c:v>
                </c:pt>
                <c:pt idx="14024">
                  <c:v>-1.3602445577591903E-2</c:v>
                </c:pt>
                <c:pt idx="14025">
                  <c:v>-1.3598354305530296E-2</c:v>
                </c:pt>
                <c:pt idx="14026">
                  <c:v>-1.3598155612719189E-2</c:v>
                </c:pt>
                <c:pt idx="14027">
                  <c:v>-1.3587778925836513E-2</c:v>
                </c:pt>
                <c:pt idx="14028">
                  <c:v>-1.3590361686032396E-2</c:v>
                </c:pt>
                <c:pt idx="14029">
                  <c:v>-1.358966854282378E-2</c:v>
                </c:pt>
                <c:pt idx="14030">
                  <c:v>-1.3594924446693357E-2</c:v>
                </c:pt>
                <c:pt idx="14031">
                  <c:v>-1.35929869978681E-2</c:v>
                </c:pt>
                <c:pt idx="14032">
                  <c:v>-1.3594174899207076E-2</c:v>
                </c:pt>
                <c:pt idx="14033">
                  <c:v>-1.359564603609081E-2</c:v>
                </c:pt>
                <c:pt idx="14034">
                  <c:v>-1.3584452966795437E-2</c:v>
                </c:pt>
                <c:pt idx="14035">
                  <c:v>-1.358360059445053E-2</c:v>
                </c:pt>
                <c:pt idx="14036">
                  <c:v>-1.3573408189404822E-2</c:v>
                </c:pt>
                <c:pt idx="14037">
                  <c:v>-1.3577143873131105E-2</c:v>
                </c:pt>
                <c:pt idx="14038">
                  <c:v>-1.3578778391991968E-2</c:v>
                </c:pt>
                <c:pt idx="14039">
                  <c:v>-1.358060311226734E-2</c:v>
                </c:pt>
                <c:pt idx="14040">
                  <c:v>-1.3587540419813254E-2</c:v>
                </c:pt>
                <c:pt idx="14041">
                  <c:v>-1.3584486068240451E-2</c:v>
                </c:pt>
                <c:pt idx="14042">
                  <c:v>-1.3586293272550386E-2</c:v>
                </c:pt>
                <c:pt idx="14043">
                  <c:v>-1.358001329812805E-2</c:v>
                </c:pt>
                <c:pt idx="14044">
                  <c:v>-1.3585385854685704E-2</c:v>
                </c:pt>
                <c:pt idx="14045">
                  <c:v>-1.3583181790803062E-2</c:v>
                </c:pt>
                <c:pt idx="14046">
                  <c:v>-1.3579719958584365E-2</c:v>
                </c:pt>
                <c:pt idx="14047">
                  <c:v>-1.3574115853595237E-2</c:v>
                </c:pt>
                <c:pt idx="14048">
                  <c:v>-1.357496579354095E-2</c:v>
                </c:pt>
                <c:pt idx="14049">
                  <c:v>-1.3574473321082407E-2</c:v>
                </c:pt>
                <c:pt idx="14050">
                  <c:v>-1.357366906218053E-2</c:v>
                </c:pt>
                <c:pt idx="14051">
                  <c:v>-1.3567702487594554E-2</c:v>
                </c:pt>
                <c:pt idx="14052">
                  <c:v>-1.3576697356258117E-2</c:v>
                </c:pt>
                <c:pt idx="14053">
                  <c:v>-1.3574102370033278E-2</c:v>
                </c:pt>
                <c:pt idx="14054">
                  <c:v>-1.3579667148659805E-2</c:v>
                </c:pt>
                <c:pt idx="14055">
                  <c:v>-1.3579000289082281E-2</c:v>
                </c:pt>
                <c:pt idx="14056">
                  <c:v>-1.3583612192584294E-2</c:v>
                </c:pt>
                <c:pt idx="14057">
                  <c:v>-1.3585319196476516E-2</c:v>
                </c:pt>
                <c:pt idx="14058">
                  <c:v>-1.3584730420673177E-2</c:v>
                </c:pt>
                <c:pt idx="14059">
                  <c:v>-1.358143802695835E-2</c:v>
                </c:pt>
                <c:pt idx="14060">
                  <c:v>-1.358546452123135E-2</c:v>
                </c:pt>
                <c:pt idx="14061">
                  <c:v>-1.3597086355404514E-2</c:v>
                </c:pt>
                <c:pt idx="14062">
                  <c:v>-1.3599748954671196E-2</c:v>
                </c:pt>
                <c:pt idx="14063">
                  <c:v>-1.3598422939899706E-2</c:v>
                </c:pt>
                <c:pt idx="14064">
                  <c:v>-1.3598035451032716E-2</c:v>
                </c:pt>
                <c:pt idx="14065">
                  <c:v>-1.3601909535545544E-2</c:v>
                </c:pt>
                <c:pt idx="14066">
                  <c:v>-1.3608776230902871E-2</c:v>
                </c:pt>
                <c:pt idx="14067">
                  <c:v>-1.3608765977287263E-2</c:v>
                </c:pt>
                <c:pt idx="14068">
                  <c:v>-1.3605787233883263E-2</c:v>
                </c:pt>
                <c:pt idx="14069">
                  <c:v>-1.3609271422725328E-2</c:v>
                </c:pt>
                <c:pt idx="14070">
                  <c:v>-1.3611162791121258E-2</c:v>
                </c:pt>
                <c:pt idx="14071">
                  <c:v>-1.361203757753613E-2</c:v>
                </c:pt>
                <c:pt idx="14072">
                  <c:v>-1.3613718348375964E-2</c:v>
                </c:pt>
                <c:pt idx="14073">
                  <c:v>-1.3615548904364519E-2</c:v>
                </c:pt>
                <c:pt idx="14074">
                  <c:v>-1.3615187343712972E-2</c:v>
                </c:pt>
                <c:pt idx="14075">
                  <c:v>-1.3620825459145173E-2</c:v>
                </c:pt>
                <c:pt idx="14076">
                  <c:v>-1.3619673377079622E-2</c:v>
                </c:pt>
                <c:pt idx="14077">
                  <c:v>-1.3623865232800956E-2</c:v>
                </c:pt>
                <c:pt idx="14078">
                  <c:v>-1.3624217834435978E-2</c:v>
                </c:pt>
                <c:pt idx="14079">
                  <c:v>-1.3623201920557115E-2</c:v>
                </c:pt>
                <c:pt idx="14080">
                  <c:v>-1.3622035640012273E-2</c:v>
                </c:pt>
                <c:pt idx="14081">
                  <c:v>-1.3622689399767336E-2</c:v>
                </c:pt>
                <c:pt idx="14082">
                  <c:v>-1.3626570770196928E-2</c:v>
                </c:pt>
                <c:pt idx="14083">
                  <c:v>-1.362771050081635E-2</c:v>
                </c:pt>
                <c:pt idx="14084">
                  <c:v>-1.3631423637028432E-2</c:v>
                </c:pt>
                <c:pt idx="14085">
                  <c:v>-1.3634286088441578E-2</c:v>
                </c:pt>
                <c:pt idx="14086">
                  <c:v>-1.3637273530977856E-2</c:v>
                </c:pt>
                <c:pt idx="14087">
                  <c:v>-1.3640660529350293E-2</c:v>
                </c:pt>
                <c:pt idx="14088">
                  <c:v>-1.3642954704896142E-2</c:v>
                </c:pt>
                <c:pt idx="14089">
                  <c:v>-1.3652719313035241E-2</c:v>
                </c:pt>
                <c:pt idx="14090">
                  <c:v>-1.3664382836375451E-2</c:v>
                </c:pt>
                <c:pt idx="14091">
                  <c:v>-1.3661565155640668E-2</c:v>
                </c:pt>
                <c:pt idx="14092">
                  <c:v>-1.3663062366859853E-2</c:v>
                </c:pt>
                <c:pt idx="14093">
                  <c:v>-1.3663329534303527E-2</c:v>
                </c:pt>
                <c:pt idx="14094">
                  <c:v>-1.366701929007263E-2</c:v>
                </c:pt>
                <c:pt idx="14095">
                  <c:v>-1.3665641783297822E-2</c:v>
                </c:pt>
                <c:pt idx="14096">
                  <c:v>-1.3673150108578645E-2</c:v>
                </c:pt>
                <c:pt idx="14097">
                  <c:v>-1.3671225207980071E-2</c:v>
                </c:pt>
                <c:pt idx="14098">
                  <c:v>-1.3672647916820329E-2</c:v>
                </c:pt>
                <c:pt idx="14099">
                  <c:v>-1.3673969583736591E-2</c:v>
                </c:pt>
                <c:pt idx="14100">
                  <c:v>-1.3670463872992009E-2</c:v>
                </c:pt>
                <c:pt idx="14101">
                  <c:v>-1.3672892237486836E-2</c:v>
                </c:pt>
                <c:pt idx="14102">
                  <c:v>-1.3671793385162164E-2</c:v>
                </c:pt>
                <c:pt idx="14103">
                  <c:v>-1.3671686244543265E-2</c:v>
                </c:pt>
                <c:pt idx="14104">
                  <c:v>-1.367048307483138E-2</c:v>
                </c:pt>
                <c:pt idx="14105">
                  <c:v>-1.3673422849126999E-2</c:v>
                </c:pt>
                <c:pt idx="14106">
                  <c:v>-1.3680434104256891E-2</c:v>
                </c:pt>
                <c:pt idx="14107">
                  <c:v>-1.3685548806222646E-2</c:v>
                </c:pt>
                <c:pt idx="14108">
                  <c:v>-1.3687131394117034E-2</c:v>
                </c:pt>
                <c:pt idx="14109">
                  <c:v>-1.3688425412367785E-2</c:v>
                </c:pt>
                <c:pt idx="14110">
                  <c:v>-1.3681193084942015E-2</c:v>
                </c:pt>
                <c:pt idx="14111">
                  <c:v>-1.3675909004742009E-2</c:v>
                </c:pt>
                <c:pt idx="14112">
                  <c:v>-1.3674366520473673E-2</c:v>
                </c:pt>
                <c:pt idx="14113">
                  <c:v>-1.3669641724933014E-2</c:v>
                </c:pt>
                <c:pt idx="14114">
                  <c:v>-1.3663822825052492E-2</c:v>
                </c:pt>
                <c:pt idx="14115">
                  <c:v>-1.3670674201886572E-2</c:v>
                </c:pt>
                <c:pt idx="14116">
                  <c:v>-1.3674640003834537E-2</c:v>
                </c:pt>
                <c:pt idx="14117">
                  <c:v>-1.3682115086249273E-2</c:v>
                </c:pt>
                <c:pt idx="14118">
                  <c:v>-1.368494239212688E-2</c:v>
                </c:pt>
                <c:pt idx="14119">
                  <c:v>-1.3684345663016705E-2</c:v>
                </c:pt>
                <c:pt idx="14120">
                  <c:v>-1.3690825504248232E-2</c:v>
                </c:pt>
                <c:pt idx="14121">
                  <c:v>-1.3697352083562965E-2</c:v>
                </c:pt>
                <c:pt idx="14122">
                  <c:v>-1.3697648894534658E-2</c:v>
                </c:pt>
                <c:pt idx="14123">
                  <c:v>-1.3693619302066039E-2</c:v>
                </c:pt>
                <c:pt idx="14124">
                  <c:v>-1.3685700486209025E-2</c:v>
                </c:pt>
                <c:pt idx="14125">
                  <c:v>-1.3696111273831382E-2</c:v>
                </c:pt>
                <c:pt idx="14126">
                  <c:v>-1.3688773394778428E-2</c:v>
                </c:pt>
                <c:pt idx="14127">
                  <c:v>-1.3691312655139318E-2</c:v>
                </c:pt>
                <c:pt idx="14128">
                  <c:v>-1.3691637024347607E-2</c:v>
                </c:pt>
                <c:pt idx="14129">
                  <c:v>-1.368941874897023E-2</c:v>
                </c:pt>
                <c:pt idx="14130">
                  <c:v>-1.3691825561900715E-2</c:v>
                </c:pt>
                <c:pt idx="14131">
                  <c:v>-1.3697178320002836E-2</c:v>
                </c:pt>
                <c:pt idx="14132">
                  <c:v>-1.3701594654265738E-2</c:v>
                </c:pt>
                <c:pt idx="14133">
                  <c:v>-1.370004905571331E-2</c:v>
                </c:pt>
                <c:pt idx="14134">
                  <c:v>-1.3704420797504526E-2</c:v>
                </c:pt>
                <c:pt idx="14135">
                  <c:v>-1.370092342912109E-2</c:v>
                </c:pt>
                <c:pt idx="14136">
                  <c:v>-1.3701681384837293E-2</c:v>
                </c:pt>
                <c:pt idx="14137">
                  <c:v>-1.369760826778605E-2</c:v>
                </c:pt>
                <c:pt idx="14138">
                  <c:v>-1.3704225757525184E-2</c:v>
                </c:pt>
                <c:pt idx="14139">
                  <c:v>-1.3704872073540686E-2</c:v>
                </c:pt>
                <c:pt idx="14140">
                  <c:v>-1.3702195539043265E-2</c:v>
                </c:pt>
                <c:pt idx="14141">
                  <c:v>-1.370456521029414E-2</c:v>
                </c:pt>
                <c:pt idx="14142">
                  <c:v>-1.3707508385623962E-2</c:v>
                </c:pt>
                <c:pt idx="14143">
                  <c:v>-1.3707075710568506E-2</c:v>
                </c:pt>
                <c:pt idx="14144">
                  <c:v>-1.3708459660185386E-2</c:v>
                </c:pt>
                <c:pt idx="14145">
                  <c:v>-1.3703787133648022E-2</c:v>
                </c:pt>
                <c:pt idx="14146">
                  <c:v>-1.3702336519126541E-2</c:v>
                </c:pt>
                <c:pt idx="14147">
                  <c:v>-1.3704377935387433E-2</c:v>
                </c:pt>
                <c:pt idx="14148">
                  <c:v>-1.3700292111060979E-2</c:v>
                </c:pt>
                <c:pt idx="14149">
                  <c:v>-1.3700558372987592E-2</c:v>
                </c:pt>
                <c:pt idx="14150">
                  <c:v>-1.3698713170720174E-2</c:v>
                </c:pt>
                <c:pt idx="14151">
                  <c:v>-1.3698993377785764E-2</c:v>
                </c:pt>
                <c:pt idx="14152">
                  <c:v>-1.3698493979441239E-2</c:v>
                </c:pt>
                <c:pt idx="14153">
                  <c:v>-1.3698881708051338E-2</c:v>
                </c:pt>
                <c:pt idx="14154">
                  <c:v>-1.3704024937412958E-2</c:v>
                </c:pt>
                <c:pt idx="14155">
                  <c:v>-1.3698148035147385E-2</c:v>
                </c:pt>
                <c:pt idx="14156">
                  <c:v>-1.3697011870775294E-2</c:v>
                </c:pt>
                <c:pt idx="14157">
                  <c:v>-1.3702927163534434E-2</c:v>
                </c:pt>
                <c:pt idx="14158">
                  <c:v>-1.3705337926795095E-2</c:v>
                </c:pt>
                <c:pt idx="14159">
                  <c:v>-1.3699808111395189E-2</c:v>
                </c:pt>
                <c:pt idx="14160">
                  <c:v>-1.3699516088872328E-2</c:v>
                </c:pt>
                <c:pt idx="14161">
                  <c:v>-1.370223036387096E-2</c:v>
                </c:pt>
                <c:pt idx="14162">
                  <c:v>-1.3707350533460377E-2</c:v>
                </c:pt>
                <c:pt idx="14163">
                  <c:v>-1.3706274733513402E-2</c:v>
                </c:pt>
                <c:pt idx="14164">
                  <c:v>-1.3707296447801266E-2</c:v>
                </c:pt>
                <c:pt idx="14165">
                  <c:v>-1.3707705932002148E-2</c:v>
                </c:pt>
                <c:pt idx="14166">
                  <c:v>-1.3703178301821902E-2</c:v>
                </c:pt>
                <c:pt idx="14167">
                  <c:v>-1.3700223682549211E-2</c:v>
                </c:pt>
                <c:pt idx="14168">
                  <c:v>-1.3700475352886911E-2</c:v>
                </c:pt>
                <c:pt idx="14169">
                  <c:v>-1.3703792859031616E-2</c:v>
                </c:pt>
                <c:pt idx="14170">
                  <c:v>-1.3695322739812532E-2</c:v>
                </c:pt>
                <c:pt idx="14171">
                  <c:v>-1.3689319358654551E-2</c:v>
                </c:pt>
                <c:pt idx="14172">
                  <c:v>-1.3694099945568675E-2</c:v>
                </c:pt>
                <c:pt idx="14173">
                  <c:v>-1.3698079075418262E-2</c:v>
                </c:pt>
                <c:pt idx="14174">
                  <c:v>-1.3699661378359618E-2</c:v>
                </c:pt>
                <c:pt idx="14175">
                  <c:v>-1.3699181244516889E-2</c:v>
                </c:pt>
                <c:pt idx="14176">
                  <c:v>-1.3696854568304715E-2</c:v>
                </c:pt>
                <c:pt idx="14177">
                  <c:v>-1.3695784212177202E-2</c:v>
                </c:pt>
                <c:pt idx="14178">
                  <c:v>-1.369978927882618E-2</c:v>
                </c:pt>
                <c:pt idx="14179">
                  <c:v>-1.3701247118050547E-2</c:v>
                </c:pt>
                <c:pt idx="14180">
                  <c:v>-1.3697384266730119E-2</c:v>
                </c:pt>
                <c:pt idx="14181">
                  <c:v>-1.3703072374138673E-2</c:v>
                </c:pt>
                <c:pt idx="14182">
                  <c:v>-1.3704213606580754E-2</c:v>
                </c:pt>
                <c:pt idx="14183">
                  <c:v>-1.3698129534399943E-2</c:v>
                </c:pt>
                <c:pt idx="14184">
                  <c:v>-1.3693443670635594E-2</c:v>
                </c:pt>
                <c:pt idx="14185">
                  <c:v>-1.369117916556244E-2</c:v>
                </c:pt>
                <c:pt idx="14186">
                  <c:v>-1.3692112834067219E-2</c:v>
                </c:pt>
                <c:pt idx="14187">
                  <c:v>-1.3659013688533532E-2</c:v>
                </c:pt>
                <c:pt idx="14188">
                  <c:v>-1.3653760982491806E-2</c:v>
                </c:pt>
                <c:pt idx="14189">
                  <c:v>-1.3654283293535036E-2</c:v>
                </c:pt>
                <c:pt idx="14190">
                  <c:v>-1.3651279472781518E-2</c:v>
                </c:pt>
                <c:pt idx="14191">
                  <c:v>-1.3658364628888904E-2</c:v>
                </c:pt>
                <c:pt idx="14192">
                  <c:v>-1.3660230589867556E-2</c:v>
                </c:pt>
                <c:pt idx="14193">
                  <c:v>-1.3654332535701884E-2</c:v>
                </c:pt>
                <c:pt idx="14194">
                  <c:v>-1.3656310005434673E-2</c:v>
                </c:pt>
                <c:pt idx="14195">
                  <c:v>-1.3658612450442873E-2</c:v>
                </c:pt>
                <c:pt idx="14196">
                  <c:v>-1.3660042871811051E-2</c:v>
                </c:pt>
                <c:pt idx="14197">
                  <c:v>-1.3665575637013455E-2</c:v>
                </c:pt>
                <c:pt idx="14198">
                  <c:v>-1.3667842993127281E-2</c:v>
                </c:pt>
                <c:pt idx="14199">
                  <c:v>-1.3669580197096321E-2</c:v>
                </c:pt>
                <c:pt idx="14200">
                  <c:v>-1.3665421133993754E-2</c:v>
                </c:pt>
                <c:pt idx="14201">
                  <c:v>-1.3668637289535024E-2</c:v>
                </c:pt>
                <c:pt idx="14202">
                  <c:v>-1.3661764738011915E-2</c:v>
                </c:pt>
                <c:pt idx="14203">
                  <c:v>-1.366255173004827E-2</c:v>
                </c:pt>
                <c:pt idx="14204">
                  <c:v>-1.3658196958531921E-2</c:v>
                </c:pt>
                <c:pt idx="14205">
                  <c:v>-1.3657000322690085E-2</c:v>
                </c:pt>
                <c:pt idx="14206">
                  <c:v>-1.3612252406747427E-2</c:v>
                </c:pt>
                <c:pt idx="14207">
                  <c:v>-1.3612103731704501E-2</c:v>
                </c:pt>
                <c:pt idx="14208">
                  <c:v>-1.360684833364656E-2</c:v>
                </c:pt>
                <c:pt idx="14209">
                  <c:v>-1.3604836508159267E-2</c:v>
                </c:pt>
                <c:pt idx="14210">
                  <c:v>-1.3604595805648703E-2</c:v>
                </c:pt>
                <c:pt idx="14211">
                  <c:v>-1.3602780660070464E-2</c:v>
                </c:pt>
                <c:pt idx="14212">
                  <c:v>-1.3598053499675744E-2</c:v>
                </c:pt>
                <c:pt idx="14213">
                  <c:v>-1.3605044091745046E-2</c:v>
                </c:pt>
                <c:pt idx="14214">
                  <c:v>-1.3606327051248928E-2</c:v>
                </c:pt>
                <c:pt idx="14215">
                  <c:v>-1.3609856497960763E-2</c:v>
                </c:pt>
                <c:pt idx="14216">
                  <c:v>-1.3611799790334639E-2</c:v>
                </c:pt>
                <c:pt idx="14217">
                  <c:v>-1.3612531141578633E-2</c:v>
                </c:pt>
                <c:pt idx="14218">
                  <c:v>-1.361003448520379E-2</c:v>
                </c:pt>
                <c:pt idx="14219">
                  <c:v>-1.3611010368082896E-2</c:v>
                </c:pt>
                <c:pt idx="14220">
                  <c:v>-1.3605004508244629E-2</c:v>
                </c:pt>
                <c:pt idx="14221">
                  <c:v>-1.360815785795776E-2</c:v>
                </c:pt>
                <c:pt idx="14222">
                  <c:v>-1.3613337401309522E-2</c:v>
                </c:pt>
                <c:pt idx="14223">
                  <c:v>-1.3611631656538233E-2</c:v>
                </c:pt>
                <c:pt idx="14224">
                  <c:v>-1.3608742985334892E-2</c:v>
                </c:pt>
                <c:pt idx="14225">
                  <c:v>-1.3612045574828119E-2</c:v>
                </c:pt>
                <c:pt idx="14226">
                  <c:v>-1.3622306192785679E-2</c:v>
                </c:pt>
                <c:pt idx="14227">
                  <c:v>-1.3621523728555901E-2</c:v>
                </c:pt>
                <c:pt idx="14228">
                  <c:v>-1.3619885518272711E-2</c:v>
                </c:pt>
                <c:pt idx="14229">
                  <c:v>-1.3625601273404678E-2</c:v>
                </c:pt>
                <c:pt idx="14230">
                  <c:v>-1.3624212423736348E-2</c:v>
                </c:pt>
                <c:pt idx="14231">
                  <c:v>-1.3623035699099138E-2</c:v>
                </c:pt>
                <c:pt idx="14232">
                  <c:v>-1.361143548529708E-2</c:v>
                </c:pt>
                <c:pt idx="14233">
                  <c:v>-1.3608868805737105E-2</c:v>
                </c:pt>
                <c:pt idx="14234">
                  <c:v>-1.361056517568901E-2</c:v>
                </c:pt>
                <c:pt idx="14235">
                  <c:v>-1.3612504673817078E-2</c:v>
                </c:pt>
                <c:pt idx="14236">
                  <c:v>-1.360719662773697E-2</c:v>
                </c:pt>
                <c:pt idx="14237">
                  <c:v>-1.3605937702902781E-2</c:v>
                </c:pt>
                <c:pt idx="14238">
                  <c:v>-1.3611853178737233E-2</c:v>
                </c:pt>
                <c:pt idx="14239">
                  <c:v>-1.3612235645916133E-2</c:v>
                </c:pt>
                <c:pt idx="14240">
                  <c:v>-1.3603980349688903E-2</c:v>
                </c:pt>
                <c:pt idx="14241">
                  <c:v>-1.3604135713060498E-2</c:v>
                </c:pt>
                <c:pt idx="14242">
                  <c:v>-1.3602581678391262E-2</c:v>
                </c:pt>
                <c:pt idx="14243">
                  <c:v>-1.3600527179173741E-2</c:v>
                </c:pt>
                <c:pt idx="14244">
                  <c:v>-1.3607113022577109E-2</c:v>
                </c:pt>
                <c:pt idx="14245">
                  <c:v>-1.360324439207234E-2</c:v>
                </c:pt>
                <c:pt idx="14246">
                  <c:v>-1.360292530491424E-2</c:v>
                </c:pt>
                <c:pt idx="14247">
                  <c:v>-1.3610564045126596E-2</c:v>
                </c:pt>
                <c:pt idx="14248">
                  <c:v>-1.3613898158485484E-2</c:v>
                </c:pt>
                <c:pt idx="14249">
                  <c:v>-1.3620218538836916E-2</c:v>
                </c:pt>
                <c:pt idx="14250">
                  <c:v>-1.3620741654189437E-2</c:v>
                </c:pt>
                <c:pt idx="14251">
                  <c:v>-1.3628653080080719E-2</c:v>
                </c:pt>
                <c:pt idx="14252">
                  <c:v>-1.3628772834647786E-2</c:v>
                </c:pt>
                <c:pt idx="14253">
                  <c:v>-1.3624834855172645E-2</c:v>
                </c:pt>
                <c:pt idx="14254">
                  <c:v>-1.3626988984592523E-2</c:v>
                </c:pt>
                <c:pt idx="14255">
                  <c:v>-1.3617926241378277E-2</c:v>
                </c:pt>
                <c:pt idx="14256">
                  <c:v>-1.3612581756219384E-2</c:v>
                </c:pt>
                <c:pt idx="14257">
                  <c:v>-1.3609539112334259E-2</c:v>
                </c:pt>
                <c:pt idx="14258">
                  <c:v>-1.3611631648712211E-2</c:v>
                </c:pt>
                <c:pt idx="14259">
                  <c:v>-1.3610171629244232E-2</c:v>
                </c:pt>
                <c:pt idx="14260">
                  <c:v>-1.3618297525416281E-2</c:v>
                </c:pt>
                <c:pt idx="14261">
                  <c:v>-1.3619445019443278E-2</c:v>
                </c:pt>
                <c:pt idx="14262">
                  <c:v>-1.3621306121429602E-2</c:v>
                </c:pt>
                <c:pt idx="14263">
                  <c:v>-1.3615176783241725E-2</c:v>
                </c:pt>
                <c:pt idx="14264">
                  <c:v>-1.3609568789745754E-2</c:v>
                </c:pt>
                <c:pt idx="14265">
                  <c:v>-1.3603105394194268E-2</c:v>
                </c:pt>
                <c:pt idx="14266">
                  <c:v>-1.3597424272514128E-2</c:v>
                </c:pt>
                <c:pt idx="14267">
                  <c:v>-1.3601084019582873E-2</c:v>
                </c:pt>
                <c:pt idx="14268">
                  <c:v>-1.3608965958192961E-2</c:v>
                </c:pt>
                <c:pt idx="14269">
                  <c:v>-1.3603849746266675E-2</c:v>
                </c:pt>
                <c:pt idx="14270">
                  <c:v>-1.3599647152974426E-2</c:v>
                </c:pt>
                <c:pt idx="14271">
                  <c:v>-1.3604290636720098E-2</c:v>
                </c:pt>
                <c:pt idx="14272">
                  <c:v>-1.3606145992855437E-2</c:v>
                </c:pt>
                <c:pt idx="14273">
                  <c:v>-1.3604549519270041E-2</c:v>
                </c:pt>
                <c:pt idx="14274">
                  <c:v>-1.3605276796856849E-2</c:v>
                </c:pt>
                <c:pt idx="14275">
                  <c:v>-1.3600760500219258E-2</c:v>
                </c:pt>
                <c:pt idx="14276">
                  <c:v>-1.3596099413981384E-2</c:v>
                </c:pt>
                <c:pt idx="14277">
                  <c:v>-1.3600774483332499E-2</c:v>
                </c:pt>
                <c:pt idx="14278">
                  <c:v>-1.3602977616973251E-2</c:v>
                </c:pt>
                <c:pt idx="14279">
                  <c:v>-1.3598848452230024E-2</c:v>
                </c:pt>
                <c:pt idx="14280">
                  <c:v>-1.3599347272495701E-2</c:v>
                </c:pt>
                <c:pt idx="14281">
                  <c:v>-1.3591460025554898E-2</c:v>
                </c:pt>
                <c:pt idx="14282">
                  <c:v>-1.3594827399048522E-2</c:v>
                </c:pt>
                <c:pt idx="14283">
                  <c:v>-1.3596429585684518E-2</c:v>
                </c:pt>
                <c:pt idx="14284">
                  <c:v>-1.358908894530267E-2</c:v>
                </c:pt>
                <c:pt idx="14285">
                  <c:v>-1.358318809099001E-2</c:v>
                </c:pt>
                <c:pt idx="14286">
                  <c:v>-1.3588701184457104E-2</c:v>
                </c:pt>
                <c:pt idx="14287">
                  <c:v>-1.3583201305844332E-2</c:v>
                </c:pt>
                <c:pt idx="14288">
                  <c:v>-1.3585403843185209E-2</c:v>
                </c:pt>
                <c:pt idx="14289">
                  <c:v>-1.3584823617255787E-2</c:v>
                </c:pt>
                <c:pt idx="14290">
                  <c:v>-1.3574622597487578E-2</c:v>
                </c:pt>
                <c:pt idx="14291">
                  <c:v>-1.3575654018090145E-2</c:v>
                </c:pt>
                <c:pt idx="14292">
                  <c:v>-1.3578018321649479E-2</c:v>
                </c:pt>
                <c:pt idx="14293">
                  <c:v>-1.3571920406238835E-2</c:v>
                </c:pt>
                <c:pt idx="14294">
                  <c:v>-1.3575829732515457E-2</c:v>
                </c:pt>
                <c:pt idx="14295">
                  <c:v>-1.3570370510105827E-2</c:v>
                </c:pt>
                <c:pt idx="14296">
                  <c:v>-1.3573155105989719E-2</c:v>
                </c:pt>
                <c:pt idx="14297">
                  <c:v>-1.3566310304875439E-2</c:v>
                </c:pt>
                <c:pt idx="14298">
                  <c:v>-1.356463662173431E-2</c:v>
                </c:pt>
                <c:pt idx="14299">
                  <c:v>-1.3568343007727352E-2</c:v>
                </c:pt>
                <c:pt idx="14300">
                  <c:v>-1.3562369571275662E-2</c:v>
                </c:pt>
                <c:pt idx="14301">
                  <c:v>-1.3562083961999935E-2</c:v>
                </c:pt>
                <c:pt idx="14302">
                  <c:v>-1.3558308162081336E-2</c:v>
                </c:pt>
                <c:pt idx="14303">
                  <c:v>-1.3561488398467079E-2</c:v>
                </c:pt>
                <c:pt idx="14304">
                  <c:v>-1.3560766050062805E-2</c:v>
                </c:pt>
                <c:pt idx="14305">
                  <c:v>-1.3554606706238303E-2</c:v>
                </c:pt>
                <c:pt idx="14306">
                  <c:v>-1.3564654127381412E-2</c:v>
                </c:pt>
                <c:pt idx="14307">
                  <c:v>-1.3566624240980575E-2</c:v>
                </c:pt>
                <c:pt idx="14308">
                  <c:v>-1.3560843219311529E-2</c:v>
                </c:pt>
                <c:pt idx="14309">
                  <c:v>-1.3562343861999844E-2</c:v>
                </c:pt>
                <c:pt idx="14310">
                  <c:v>-1.355562863199151E-2</c:v>
                </c:pt>
                <c:pt idx="14311">
                  <c:v>-1.3557440516640687E-2</c:v>
                </c:pt>
                <c:pt idx="14312">
                  <c:v>-1.3565314937899021E-2</c:v>
                </c:pt>
                <c:pt idx="14313">
                  <c:v>-1.3556395345204057E-2</c:v>
                </c:pt>
                <c:pt idx="14314">
                  <c:v>-1.3554763746580996E-2</c:v>
                </c:pt>
                <c:pt idx="14315">
                  <c:v>-1.3556418903847782E-2</c:v>
                </c:pt>
                <c:pt idx="14316">
                  <c:v>-1.3542503102272533E-2</c:v>
                </c:pt>
                <c:pt idx="14317">
                  <c:v>-1.3551084748814101E-2</c:v>
                </c:pt>
                <c:pt idx="14318">
                  <c:v>-1.355587903168246E-2</c:v>
                </c:pt>
                <c:pt idx="14319">
                  <c:v>-1.3557100803224923E-2</c:v>
                </c:pt>
                <c:pt idx="14320">
                  <c:v>-1.3556479999215979E-2</c:v>
                </c:pt>
                <c:pt idx="14321">
                  <c:v>-1.3556151620109425E-2</c:v>
                </c:pt>
                <c:pt idx="14322">
                  <c:v>-1.3556950453623083E-2</c:v>
                </c:pt>
                <c:pt idx="14323">
                  <c:v>-1.3555703875992994E-2</c:v>
                </c:pt>
                <c:pt idx="14324">
                  <c:v>-1.3552107230336513E-2</c:v>
                </c:pt>
                <c:pt idx="14325">
                  <c:v>-1.3558871421722995E-2</c:v>
                </c:pt>
                <c:pt idx="14326">
                  <c:v>-1.355864116333946E-2</c:v>
                </c:pt>
                <c:pt idx="14327">
                  <c:v>-1.3559972044394504E-2</c:v>
                </c:pt>
                <c:pt idx="14328">
                  <c:v>-1.3556367703414635E-2</c:v>
                </c:pt>
                <c:pt idx="14329">
                  <c:v>-1.3550588163452632E-2</c:v>
                </c:pt>
                <c:pt idx="14330">
                  <c:v>-1.3546768225208007E-2</c:v>
                </c:pt>
                <c:pt idx="14331">
                  <c:v>-1.355284546747614E-2</c:v>
                </c:pt>
                <c:pt idx="14332">
                  <c:v>-1.3554728381486896E-2</c:v>
                </c:pt>
                <c:pt idx="14333">
                  <c:v>-1.3549900253659646E-2</c:v>
                </c:pt>
                <c:pt idx="14334">
                  <c:v>-1.3555885776786718E-2</c:v>
                </c:pt>
                <c:pt idx="14335">
                  <c:v>-1.3553187972141494E-2</c:v>
                </c:pt>
                <c:pt idx="14336">
                  <c:v>-1.3554892638471637E-2</c:v>
                </c:pt>
                <c:pt idx="14337">
                  <c:v>-1.3553197619154437E-2</c:v>
                </c:pt>
                <c:pt idx="14338">
                  <c:v>-1.3562340313970337E-2</c:v>
                </c:pt>
                <c:pt idx="14339">
                  <c:v>-1.3553959521103246E-2</c:v>
                </c:pt>
                <c:pt idx="14340">
                  <c:v>-1.3558322912754576E-2</c:v>
                </c:pt>
                <c:pt idx="14341">
                  <c:v>-1.3559796126043969E-2</c:v>
                </c:pt>
                <c:pt idx="14342">
                  <c:v>-1.3556524856204281E-2</c:v>
                </c:pt>
                <c:pt idx="14343">
                  <c:v>-1.3548131188630878E-2</c:v>
                </c:pt>
                <c:pt idx="14344">
                  <c:v>-1.3556776620858951E-2</c:v>
                </c:pt>
                <c:pt idx="14345">
                  <c:v>-1.3559079505749019E-2</c:v>
                </c:pt>
                <c:pt idx="14346">
                  <c:v>-1.3534920027981521E-2</c:v>
                </c:pt>
                <c:pt idx="14347">
                  <c:v>-1.3541609344039654E-2</c:v>
                </c:pt>
                <c:pt idx="14348">
                  <c:v>-1.3547134902782913E-2</c:v>
                </c:pt>
                <c:pt idx="14349">
                  <c:v>-1.3551455039516977E-2</c:v>
                </c:pt>
                <c:pt idx="14350">
                  <c:v>-1.3558153919524415E-2</c:v>
                </c:pt>
                <c:pt idx="14351">
                  <c:v>-1.3560940618436643E-2</c:v>
                </c:pt>
                <c:pt idx="14352">
                  <c:v>-1.3560163183037972E-2</c:v>
                </c:pt>
                <c:pt idx="14353">
                  <c:v>-1.3551259344525642E-2</c:v>
                </c:pt>
                <c:pt idx="14354">
                  <c:v>-1.3557432281519042E-2</c:v>
                </c:pt>
                <c:pt idx="14355">
                  <c:v>-1.3555906667732678E-2</c:v>
                </c:pt>
                <c:pt idx="14356">
                  <c:v>-1.3555669170374632E-2</c:v>
                </c:pt>
                <c:pt idx="14357">
                  <c:v>-1.355778679386299E-2</c:v>
                </c:pt>
                <c:pt idx="14358">
                  <c:v>-1.356269355320292E-2</c:v>
                </c:pt>
                <c:pt idx="14359">
                  <c:v>-1.3562511601399329E-2</c:v>
                </c:pt>
                <c:pt idx="14360">
                  <c:v>-1.3560771117946978E-2</c:v>
                </c:pt>
                <c:pt idx="14361">
                  <c:v>-1.3571681701982172E-2</c:v>
                </c:pt>
                <c:pt idx="14362">
                  <c:v>-1.3572456260152374E-2</c:v>
                </c:pt>
                <c:pt idx="14363">
                  <c:v>-1.3559232675023002E-2</c:v>
                </c:pt>
                <c:pt idx="14364">
                  <c:v>-1.3562776716895248E-2</c:v>
                </c:pt>
                <c:pt idx="14365">
                  <c:v>-1.3555521312193654E-2</c:v>
                </c:pt>
                <c:pt idx="14366">
                  <c:v>-1.3557884808409885E-2</c:v>
                </c:pt>
                <c:pt idx="14367">
                  <c:v>-1.3563599372003242E-2</c:v>
                </c:pt>
                <c:pt idx="14368">
                  <c:v>-1.3561955854330289E-2</c:v>
                </c:pt>
                <c:pt idx="14369">
                  <c:v>-1.3563790562016115E-2</c:v>
                </c:pt>
                <c:pt idx="14370">
                  <c:v>-1.3564542458613054E-2</c:v>
                </c:pt>
                <c:pt idx="14371">
                  <c:v>-1.3571646199673422E-2</c:v>
                </c:pt>
                <c:pt idx="14372">
                  <c:v>-1.3570897417429579E-2</c:v>
                </c:pt>
                <c:pt idx="14373">
                  <c:v>-1.3573827150499174E-2</c:v>
                </c:pt>
                <c:pt idx="14374">
                  <c:v>-1.3573027853035335E-2</c:v>
                </c:pt>
                <c:pt idx="14375">
                  <c:v>-1.3571928657985259E-2</c:v>
                </c:pt>
                <c:pt idx="14376">
                  <c:v>-1.3576666209588384E-2</c:v>
                </c:pt>
                <c:pt idx="14377">
                  <c:v>-1.3567371692390922E-2</c:v>
                </c:pt>
                <c:pt idx="14378">
                  <c:v>-1.3572690275635608E-2</c:v>
                </c:pt>
                <c:pt idx="14379">
                  <c:v>-1.3574743797174271E-2</c:v>
                </c:pt>
                <c:pt idx="14380">
                  <c:v>-1.3576144432177547E-2</c:v>
                </c:pt>
                <c:pt idx="14381">
                  <c:v>-1.3576608878067019E-2</c:v>
                </c:pt>
                <c:pt idx="14382">
                  <c:v>-1.3578772240822781E-2</c:v>
                </c:pt>
                <c:pt idx="14383">
                  <c:v>-1.3573973781961879E-2</c:v>
                </c:pt>
                <c:pt idx="14384">
                  <c:v>-1.3579884213851512E-2</c:v>
                </c:pt>
                <c:pt idx="14385">
                  <c:v>-1.3581727234252142E-2</c:v>
                </c:pt>
                <c:pt idx="14386">
                  <c:v>-1.3587904124134761E-2</c:v>
                </c:pt>
                <c:pt idx="14387">
                  <c:v>-1.3586830040622803E-2</c:v>
                </c:pt>
                <c:pt idx="14388">
                  <c:v>-1.3580649862719698E-2</c:v>
                </c:pt>
                <c:pt idx="14389">
                  <c:v>-1.3581833773955006E-2</c:v>
                </c:pt>
                <c:pt idx="14390">
                  <c:v>-1.3578734942651697E-2</c:v>
                </c:pt>
                <c:pt idx="14391">
                  <c:v>-1.3581580676253287E-2</c:v>
                </c:pt>
                <c:pt idx="14392">
                  <c:v>-1.3587591678957912E-2</c:v>
                </c:pt>
                <c:pt idx="14393">
                  <c:v>-1.3589828818487141E-2</c:v>
                </c:pt>
                <c:pt idx="14394">
                  <c:v>-1.3587741073342118E-2</c:v>
                </c:pt>
                <c:pt idx="14395">
                  <c:v>-1.3590568010751692E-2</c:v>
                </c:pt>
                <c:pt idx="14396">
                  <c:v>-1.3594010423730341E-2</c:v>
                </c:pt>
                <c:pt idx="14397">
                  <c:v>-1.3594101621450427E-2</c:v>
                </c:pt>
                <c:pt idx="14398">
                  <c:v>-1.359503902513658E-2</c:v>
                </c:pt>
                <c:pt idx="14399">
                  <c:v>-1.3598079904610823E-2</c:v>
                </c:pt>
                <c:pt idx="14400">
                  <c:v>-1.3603066969820958E-2</c:v>
                </c:pt>
                <c:pt idx="14401">
                  <c:v>-1.3605706182079794E-2</c:v>
                </c:pt>
                <c:pt idx="14402">
                  <c:v>-1.3611695925508944E-2</c:v>
                </c:pt>
                <c:pt idx="14403">
                  <c:v>-1.3612382913671565E-2</c:v>
                </c:pt>
                <c:pt idx="14404">
                  <c:v>-1.3612155352914265E-2</c:v>
                </c:pt>
                <c:pt idx="14405">
                  <c:v>-1.3612098852493556E-2</c:v>
                </c:pt>
                <c:pt idx="14406">
                  <c:v>-1.3613848673597941E-2</c:v>
                </c:pt>
                <c:pt idx="14407">
                  <c:v>-1.3616097012071783E-2</c:v>
                </c:pt>
                <c:pt idx="14408">
                  <c:v>-1.361959876819613E-2</c:v>
                </c:pt>
                <c:pt idx="14409">
                  <c:v>-1.3624856222483585E-2</c:v>
                </c:pt>
                <c:pt idx="14410">
                  <c:v>-1.3626039541317836E-2</c:v>
                </c:pt>
                <c:pt idx="14411">
                  <c:v>-1.3623636743155554E-2</c:v>
                </c:pt>
                <c:pt idx="14412">
                  <c:v>-1.362281090738566E-2</c:v>
                </c:pt>
                <c:pt idx="14413">
                  <c:v>-1.3622097978857021E-2</c:v>
                </c:pt>
                <c:pt idx="14414">
                  <c:v>-1.3622475148040738E-2</c:v>
                </c:pt>
                <c:pt idx="14415">
                  <c:v>-1.3620691057663252E-2</c:v>
                </c:pt>
                <c:pt idx="14416">
                  <c:v>-1.3625201375710765E-2</c:v>
                </c:pt>
                <c:pt idx="14417">
                  <c:v>-1.362732621293742E-2</c:v>
                </c:pt>
                <c:pt idx="14418">
                  <c:v>-1.3630370933118363E-2</c:v>
                </c:pt>
                <c:pt idx="14419">
                  <c:v>-1.3628305804648745E-2</c:v>
                </c:pt>
                <c:pt idx="14420">
                  <c:v>-1.363155765714291E-2</c:v>
                </c:pt>
                <c:pt idx="14421">
                  <c:v>-1.363495727689527E-2</c:v>
                </c:pt>
                <c:pt idx="14422">
                  <c:v>-1.363167761090632E-2</c:v>
                </c:pt>
                <c:pt idx="14423">
                  <c:v>-1.3629485759012105E-2</c:v>
                </c:pt>
                <c:pt idx="14424">
                  <c:v>-1.3630741387610607E-2</c:v>
                </c:pt>
                <c:pt idx="14425">
                  <c:v>-1.3630010693042507E-2</c:v>
                </c:pt>
                <c:pt idx="14426">
                  <c:v>-1.362904159724586E-2</c:v>
                </c:pt>
                <c:pt idx="14427">
                  <c:v>-1.363064303392466E-2</c:v>
                </c:pt>
                <c:pt idx="14428">
                  <c:v>-1.3629321769144708E-2</c:v>
                </c:pt>
                <c:pt idx="14429">
                  <c:v>-1.3633643622818893E-2</c:v>
                </c:pt>
                <c:pt idx="14430">
                  <c:v>-1.3626832379004394E-2</c:v>
                </c:pt>
                <c:pt idx="14431">
                  <c:v>-1.3630432838527207E-2</c:v>
                </c:pt>
                <c:pt idx="14432">
                  <c:v>-1.3630842406143963E-2</c:v>
                </c:pt>
                <c:pt idx="14433">
                  <c:v>-1.3636937837148174E-2</c:v>
                </c:pt>
                <c:pt idx="14434">
                  <c:v>-1.3634818266586978E-2</c:v>
                </c:pt>
                <c:pt idx="14435">
                  <c:v>-1.3631089510688525E-2</c:v>
                </c:pt>
                <c:pt idx="14436">
                  <c:v>-1.3634493232776969E-2</c:v>
                </c:pt>
                <c:pt idx="14437">
                  <c:v>-1.3632720545568721E-2</c:v>
                </c:pt>
                <c:pt idx="14438">
                  <c:v>-1.3627979750653369E-2</c:v>
                </c:pt>
                <c:pt idx="14439">
                  <c:v>-1.3621804943911464E-2</c:v>
                </c:pt>
                <c:pt idx="14440">
                  <c:v>-1.3625045424227005E-2</c:v>
                </c:pt>
                <c:pt idx="14441">
                  <c:v>-1.3628718504880556E-2</c:v>
                </c:pt>
                <c:pt idx="14442">
                  <c:v>-1.3624136073734078E-2</c:v>
                </c:pt>
                <c:pt idx="14443">
                  <c:v>-1.3621267939909523E-2</c:v>
                </c:pt>
                <c:pt idx="14444">
                  <c:v>-1.3626328430185988E-2</c:v>
                </c:pt>
                <c:pt idx="14445">
                  <c:v>-1.3629912468654984E-2</c:v>
                </c:pt>
                <c:pt idx="14446">
                  <c:v>-1.3632348582570798E-2</c:v>
                </c:pt>
                <c:pt idx="14447">
                  <c:v>-1.3632504743727718E-2</c:v>
                </c:pt>
                <c:pt idx="14448">
                  <c:v>-1.3626965043766461E-2</c:v>
                </c:pt>
                <c:pt idx="14449">
                  <c:v>-1.3627580652687408E-2</c:v>
                </c:pt>
                <c:pt idx="14450">
                  <c:v>-1.3624806825423443E-2</c:v>
                </c:pt>
                <c:pt idx="14451">
                  <c:v>-1.3625760766278068E-2</c:v>
                </c:pt>
                <c:pt idx="14452">
                  <c:v>-1.3632503729182528E-2</c:v>
                </c:pt>
                <c:pt idx="14453">
                  <c:v>-1.3629745643465222E-2</c:v>
                </c:pt>
                <c:pt idx="14454">
                  <c:v>-1.3635406998359679E-2</c:v>
                </c:pt>
                <c:pt idx="14455">
                  <c:v>-1.3636779663575925E-2</c:v>
                </c:pt>
                <c:pt idx="14456">
                  <c:v>-1.3639526219950316E-2</c:v>
                </c:pt>
                <c:pt idx="14457">
                  <c:v>-1.3640751060131495E-2</c:v>
                </c:pt>
                <c:pt idx="14458">
                  <c:v>-1.364308392800292E-2</c:v>
                </c:pt>
                <c:pt idx="14459">
                  <c:v>-1.3644983724451486E-2</c:v>
                </c:pt>
                <c:pt idx="14460">
                  <c:v>-1.3640171694593905E-2</c:v>
                </c:pt>
                <c:pt idx="14461">
                  <c:v>-1.3640750801007805E-2</c:v>
                </c:pt>
                <c:pt idx="14462">
                  <c:v>-1.3645535944331105E-2</c:v>
                </c:pt>
                <c:pt idx="14463">
                  <c:v>-1.3643944675944025E-2</c:v>
                </c:pt>
                <c:pt idx="14464">
                  <c:v>-1.3644494598945078E-2</c:v>
                </c:pt>
                <c:pt idx="14465">
                  <c:v>-1.3647348240569023E-2</c:v>
                </c:pt>
                <c:pt idx="14466">
                  <c:v>-1.3648290430213327E-2</c:v>
                </c:pt>
                <c:pt idx="14467">
                  <c:v>-1.3648857615004483E-2</c:v>
                </c:pt>
                <c:pt idx="14468">
                  <c:v>-1.3647344856443765E-2</c:v>
                </c:pt>
                <c:pt idx="14469">
                  <c:v>-1.3648522047977145E-2</c:v>
                </c:pt>
                <c:pt idx="14470">
                  <c:v>-1.3649087253038013E-2</c:v>
                </c:pt>
                <c:pt idx="14471">
                  <c:v>-1.3647382726404412E-2</c:v>
                </c:pt>
                <c:pt idx="14472">
                  <c:v>-1.3650713010165703E-2</c:v>
                </c:pt>
                <c:pt idx="14473">
                  <c:v>-1.36543655975886E-2</c:v>
                </c:pt>
                <c:pt idx="14474">
                  <c:v>-1.3656029070114093E-2</c:v>
                </c:pt>
                <c:pt idx="14475">
                  <c:v>-1.3660777972931467E-2</c:v>
                </c:pt>
                <c:pt idx="14476">
                  <c:v>-1.3658709936917502E-2</c:v>
                </c:pt>
                <c:pt idx="14477">
                  <c:v>-1.366612325954608E-2</c:v>
                </c:pt>
                <c:pt idx="14478">
                  <c:v>-1.3666419458729021E-2</c:v>
                </c:pt>
                <c:pt idx="14479">
                  <c:v>-1.3665998932071263E-2</c:v>
                </c:pt>
                <c:pt idx="14480">
                  <c:v>-1.3675127683805514E-2</c:v>
                </c:pt>
                <c:pt idx="14481">
                  <c:v>-1.367317442827269E-2</c:v>
                </c:pt>
                <c:pt idx="14482">
                  <c:v>-1.3677301816143895E-2</c:v>
                </c:pt>
                <c:pt idx="14483">
                  <c:v>-1.3679751695089268E-2</c:v>
                </c:pt>
                <c:pt idx="14484">
                  <c:v>-1.3676605459092071E-2</c:v>
                </c:pt>
                <c:pt idx="14485">
                  <c:v>-1.3675969717755278E-2</c:v>
                </c:pt>
                <c:pt idx="14486">
                  <c:v>-1.3677683578730483E-2</c:v>
                </c:pt>
                <c:pt idx="14487">
                  <c:v>-1.3677739516061844E-2</c:v>
                </c:pt>
                <c:pt idx="14488">
                  <c:v>-1.3676835112475257E-2</c:v>
                </c:pt>
                <c:pt idx="14489">
                  <c:v>-1.3677899214590521E-2</c:v>
                </c:pt>
                <c:pt idx="14490">
                  <c:v>-1.3680771916931683E-2</c:v>
                </c:pt>
                <c:pt idx="14491">
                  <c:v>-1.3678552908029291E-2</c:v>
                </c:pt>
                <c:pt idx="14492">
                  <c:v>-1.3677378005256818E-2</c:v>
                </c:pt>
                <c:pt idx="14493">
                  <c:v>-1.3676727875773693E-2</c:v>
                </c:pt>
                <c:pt idx="14494">
                  <c:v>-1.3679671949029235E-2</c:v>
                </c:pt>
                <c:pt idx="14495">
                  <c:v>-1.3676830282931037E-2</c:v>
                </c:pt>
                <c:pt idx="14496">
                  <c:v>-1.3675822763774206E-2</c:v>
                </c:pt>
                <c:pt idx="14497">
                  <c:v>-1.3676046388542432E-2</c:v>
                </c:pt>
                <c:pt idx="14498">
                  <c:v>-1.3676956008423689E-2</c:v>
                </c:pt>
                <c:pt idx="14499">
                  <c:v>-1.3677051313718337E-2</c:v>
                </c:pt>
                <c:pt idx="14500">
                  <c:v>-1.3672690294217089E-2</c:v>
                </c:pt>
                <c:pt idx="14501">
                  <c:v>-1.3677677252162804E-2</c:v>
                </c:pt>
                <c:pt idx="14502">
                  <c:v>-1.3675206564691083E-2</c:v>
                </c:pt>
                <c:pt idx="14503">
                  <c:v>-1.3672677895108702E-2</c:v>
                </c:pt>
                <c:pt idx="14504">
                  <c:v>-1.3670427913257696E-2</c:v>
                </c:pt>
                <c:pt idx="14505">
                  <c:v>-1.3671776458948395E-2</c:v>
                </c:pt>
                <c:pt idx="14506">
                  <c:v>-1.3668765786208818E-2</c:v>
                </c:pt>
                <c:pt idx="14507">
                  <c:v>-1.3664801034083948E-2</c:v>
                </c:pt>
                <c:pt idx="14508">
                  <c:v>-1.367039749995725E-2</c:v>
                </c:pt>
                <c:pt idx="14509">
                  <c:v>-1.3673340443714549E-2</c:v>
                </c:pt>
                <c:pt idx="14510">
                  <c:v>-1.3667262107350364E-2</c:v>
                </c:pt>
                <c:pt idx="14511">
                  <c:v>-1.3665727721800101E-2</c:v>
                </c:pt>
                <c:pt idx="14512">
                  <c:v>-1.3663881445370975E-2</c:v>
                </c:pt>
                <c:pt idx="14513">
                  <c:v>-1.3665006180866832E-2</c:v>
                </c:pt>
                <c:pt idx="14514">
                  <c:v>-1.366577492957066E-2</c:v>
                </c:pt>
                <c:pt idx="14515">
                  <c:v>-1.366776532697208E-2</c:v>
                </c:pt>
                <c:pt idx="14516">
                  <c:v>-1.367050107606012E-2</c:v>
                </c:pt>
                <c:pt idx="14517">
                  <c:v>-1.3671869439723167E-2</c:v>
                </c:pt>
                <c:pt idx="14518">
                  <c:v>-1.3669794557876744E-2</c:v>
                </c:pt>
                <c:pt idx="14519">
                  <c:v>-1.3669727202204541E-2</c:v>
                </c:pt>
                <c:pt idx="14520">
                  <c:v>-1.3667783111095733E-2</c:v>
                </c:pt>
                <c:pt idx="14521">
                  <c:v>-1.3669120286838829E-2</c:v>
                </c:pt>
                <c:pt idx="14522">
                  <c:v>-1.36706026717381E-2</c:v>
                </c:pt>
                <c:pt idx="14523">
                  <c:v>-1.3668588698606017E-2</c:v>
                </c:pt>
                <c:pt idx="14524">
                  <c:v>-1.3666625011131269E-2</c:v>
                </c:pt>
                <c:pt idx="14525">
                  <c:v>-1.3663982345400524E-2</c:v>
                </c:pt>
                <c:pt idx="14526">
                  <c:v>-1.3667622479422947E-2</c:v>
                </c:pt>
                <c:pt idx="14527">
                  <c:v>-1.3667655579567914E-2</c:v>
                </c:pt>
                <c:pt idx="14528">
                  <c:v>-1.3666211184514715E-2</c:v>
                </c:pt>
                <c:pt idx="14529">
                  <c:v>-1.3666551552678194E-2</c:v>
                </c:pt>
                <c:pt idx="14530">
                  <c:v>-1.366512986924852E-2</c:v>
                </c:pt>
                <c:pt idx="14531">
                  <c:v>-1.3663928288191294E-2</c:v>
                </c:pt>
                <c:pt idx="14532">
                  <c:v>-1.3665075305376095E-2</c:v>
                </c:pt>
                <c:pt idx="14533">
                  <c:v>-1.3667970569730296E-2</c:v>
                </c:pt>
                <c:pt idx="14534">
                  <c:v>-1.3666949749927597E-2</c:v>
                </c:pt>
                <c:pt idx="14535">
                  <c:v>-1.3662535407142068E-2</c:v>
                </c:pt>
                <c:pt idx="14536">
                  <c:v>-1.3660604710282711E-2</c:v>
                </c:pt>
                <c:pt idx="14537">
                  <c:v>-1.3661742414692975E-2</c:v>
                </c:pt>
                <c:pt idx="14538">
                  <c:v>-1.3664294468544884E-2</c:v>
                </c:pt>
                <c:pt idx="14539">
                  <c:v>-1.3667514162359687E-2</c:v>
                </c:pt>
                <c:pt idx="14540">
                  <c:v>-1.3663547247460434E-2</c:v>
                </c:pt>
                <c:pt idx="14541">
                  <c:v>-1.3660553577091852E-2</c:v>
                </c:pt>
                <c:pt idx="14542">
                  <c:v>-1.3661081457977304E-2</c:v>
                </c:pt>
                <c:pt idx="14543">
                  <c:v>-1.3663266739308169E-2</c:v>
                </c:pt>
                <c:pt idx="14544">
                  <c:v>-1.3657418155346275E-2</c:v>
                </c:pt>
                <c:pt idx="14545">
                  <c:v>-1.3661732247689283E-2</c:v>
                </c:pt>
                <c:pt idx="14546">
                  <c:v>-1.3661730913179231E-2</c:v>
                </c:pt>
                <c:pt idx="14547">
                  <c:v>-1.3666662469343911E-2</c:v>
                </c:pt>
                <c:pt idx="14548">
                  <c:v>-1.3670700505262126E-2</c:v>
                </c:pt>
                <c:pt idx="14549">
                  <c:v>-1.3669579773052686E-2</c:v>
                </c:pt>
                <c:pt idx="14550">
                  <c:v>-1.3668665686031124E-2</c:v>
                </c:pt>
                <c:pt idx="14551">
                  <c:v>-1.3669166891216252E-2</c:v>
                </c:pt>
                <c:pt idx="14552">
                  <c:v>-1.3665505470724667E-2</c:v>
                </c:pt>
                <c:pt idx="14553">
                  <c:v>-1.3668575753688531E-2</c:v>
                </c:pt>
                <c:pt idx="14554">
                  <c:v>-1.3664672243220537E-2</c:v>
                </c:pt>
                <c:pt idx="14555">
                  <c:v>-1.3658136706872834E-2</c:v>
                </c:pt>
                <c:pt idx="14556">
                  <c:v>-1.3661927005148735E-2</c:v>
                </c:pt>
                <c:pt idx="14557">
                  <c:v>-1.3661993040329829E-2</c:v>
                </c:pt>
                <c:pt idx="14558">
                  <c:v>-1.3662839851906809E-2</c:v>
                </c:pt>
                <c:pt idx="14559">
                  <c:v>-1.36664015017747E-2</c:v>
                </c:pt>
                <c:pt idx="14560">
                  <c:v>-1.3667709975311448E-2</c:v>
                </c:pt>
                <c:pt idx="14561">
                  <c:v>-1.3666083589000469E-2</c:v>
                </c:pt>
                <c:pt idx="14562">
                  <c:v>-1.3670467382832929E-2</c:v>
                </c:pt>
                <c:pt idx="14563">
                  <c:v>-1.367096542506396E-2</c:v>
                </c:pt>
                <c:pt idx="14564">
                  <c:v>-1.3672637055087471E-2</c:v>
                </c:pt>
                <c:pt idx="14565">
                  <c:v>-1.3675415165140866E-2</c:v>
                </c:pt>
                <c:pt idx="14566">
                  <c:v>-1.367497329068906E-2</c:v>
                </c:pt>
                <c:pt idx="14567">
                  <c:v>-1.3672640306684357E-2</c:v>
                </c:pt>
                <c:pt idx="14568">
                  <c:v>-1.36739445316081E-2</c:v>
                </c:pt>
                <c:pt idx="14569">
                  <c:v>-1.3672316645138504E-2</c:v>
                </c:pt>
                <c:pt idx="14570">
                  <c:v>-1.3676090129179348E-2</c:v>
                </c:pt>
                <c:pt idx="14571">
                  <c:v>-1.3680391864415456E-2</c:v>
                </c:pt>
                <c:pt idx="14572">
                  <c:v>-1.3675886380138613E-2</c:v>
                </c:pt>
                <c:pt idx="14573">
                  <c:v>-1.3679753564784793E-2</c:v>
                </c:pt>
                <c:pt idx="14574">
                  <c:v>-1.3681062611582641E-2</c:v>
                </c:pt>
                <c:pt idx="14575">
                  <c:v>-1.3683123852976186E-2</c:v>
                </c:pt>
                <c:pt idx="14576">
                  <c:v>-1.3681541599034789E-2</c:v>
                </c:pt>
                <c:pt idx="14577">
                  <c:v>-1.3684848877229818E-2</c:v>
                </c:pt>
                <c:pt idx="14578">
                  <c:v>-1.368827349790379E-2</c:v>
                </c:pt>
                <c:pt idx="14579">
                  <c:v>-1.3694342256908855E-2</c:v>
                </c:pt>
                <c:pt idx="14580">
                  <c:v>-1.3693232676128399E-2</c:v>
                </c:pt>
                <c:pt idx="14581">
                  <c:v>-1.3697415618764348E-2</c:v>
                </c:pt>
                <c:pt idx="14582">
                  <c:v>-1.3697492397738147E-2</c:v>
                </c:pt>
                <c:pt idx="14583">
                  <c:v>-1.3696038215768772E-2</c:v>
                </c:pt>
                <c:pt idx="14584">
                  <c:v>-1.369828706698323E-2</c:v>
                </c:pt>
                <c:pt idx="14585">
                  <c:v>-1.3696460668074367E-2</c:v>
                </c:pt>
                <c:pt idx="14586">
                  <c:v>-1.3698522480307718E-2</c:v>
                </c:pt>
                <c:pt idx="14587">
                  <c:v>-1.3698643822923741E-2</c:v>
                </c:pt>
                <c:pt idx="14588">
                  <c:v>-1.3694904915077695E-2</c:v>
                </c:pt>
                <c:pt idx="14589">
                  <c:v>-1.3698405595245657E-2</c:v>
                </c:pt>
                <c:pt idx="14590">
                  <c:v>-1.3693955970684107E-2</c:v>
                </c:pt>
                <c:pt idx="14591">
                  <c:v>-1.3699156005744086E-2</c:v>
                </c:pt>
                <c:pt idx="14592">
                  <c:v>-1.3700558522763574E-2</c:v>
                </c:pt>
                <c:pt idx="14593">
                  <c:v>-1.3704147043259694E-2</c:v>
                </c:pt>
                <c:pt idx="14594">
                  <c:v>-1.37069656050942E-2</c:v>
                </c:pt>
                <c:pt idx="14595">
                  <c:v>-1.3705640073325776E-2</c:v>
                </c:pt>
                <c:pt idx="14596">
                  <c:v>-1.3701198651303306E-2</c:v>
                </c:pt>
                <c:pt idx="14597">
                  <c:v>-1.370480736623431E-2</c:v>
                </c:pt>
                <c:pt idx="14598">
                  <c:v>-1.3704671073105639E-2</c:v>
                </c:pt>
                <c:pt idx="14599">
                  <c:v>-1.3711117800740151E-2</c:v>
                </c:pt>
                <c:pt idx="14600">
                  <c:v>-1.3710352204435998E-2</c:v>
                </c:pt>
                <c:pt idx="14601">
                  <c:v>-1.3706349641740828E-2</c:v>
                </c:pt>
                <c:pt idx="14602">
                  <c:v>-1.3705750403646336E-2</c:v>
                </c:pt>
                <c:pt idx="14603">
                  <c:v>-1.3704576927138286E-2</c:v>
                </c:pt>
                <c:pt idx="14604">
                  <c:v>-1.3700556114563922E-2</c:v>
                </c:pt>
                <c:pt idx="14605">
                  <c:v>-1.3701704423950609E-2</c:v>
                </c:pt>
                <c:pt idx="14606">
                  <c:v>-1.3700178998191134E-2</c:v>
                </c:pt>
                <c:pt idx="14607">
                  <c:v>-1.36978450520576E-2</c:v>
                </c:pt>
                <c:pt idx="14608">
                  <c:v>-1.3693133000633078E-2</c:v>
                </c:pt>
                <c:pt idx="14609">
                  <c:v>-1.3692747581344714E-2</c:v>
                </c:pt>
                <c:pt idx="14610">
                  <c:v>-1.3689580516427173E-2</c:v>
                </c:pt>
                <c:pt idx="14611">
                  <c:v>-1.368588578541193E-2</c:v>
                </c:pt>
                <c:pt idx="14612">
                  <c:v>-1.3682189906925379E-2</c:v>
                </c:pt>
                <c:pt idx="14613">
                  <c:v>-1.3684426962102807E-2</c:v>
                </c:pt>
                <c:pt idx="14614">
                  <c:v>-1.3682545227786096E-2</c:v>
                </c:pt>
                <c:pt idx="14615">
                  <c:v>-1.3680405519811466E-2</c:v>
                </c:pt>
                <c:pt idx="14616">
                  <c:v>-1.3684094244764635E-2</c:v>
                </c:pt>
                <c:pt idx="14617">
                  <c:v>-1.3680337963361267E-2</c:v>
                </c:pt>
                <c:pt idx="14618">
                  <c:v>-1.3680599007613304E-2</c:v>
                </c:pt>
                <c:pt idx="14619">
                  <c:v>-1.368126792072794E-2</c:v>
                </c:pt>
                <c:pt idx="14620">
                  <c:v>-1.3680671046343223E-2</c:v>
                </c:pt>
                <c:pt idx="14621">
                  <c:v>-1.3684253857495577E-2</c:v>
                </c:pt>
                <c:pt idx="14622">
                  <c:v>-1.367794063366185E-2</c:v>
                </c:pt>
                <c:pt idx="14623">
                  <c:v>-1.3675242154301865E-2</c:v>
                </c:pt>
                <c:pt idx="14624">
                  <c:v>-1.3673520835619306E-2</c:v>
                </c:pt>
                <c:pt idx="14625">
                  <c:v>-1.3674345686421962E-2</c:v>
                </c:pt>
                <c:pt idx="14626">
                  <c:v>-1.3666548721694071E-2</c:v>
                </c:pt>
                <c:pt idx="14627">
                  <c:v>-1.3667319509950168E-2</c:v>
                </c:pt>
                <c:pt idx="14628">
                  <c:v>-1.3663785753003282E-2</c:v>
                </c:pt>
                <c:pt idx="14629">
                  <c:v>-1.3665683243068581E-2</c:v>
                </c:pt>
                <c:pt idx="14630">
                  <c:v>-1.3667940589871436E-2</c:v>
                </c:pt>
                <c:pt idx="14631">
                  <c:v>-1.3669974482691185E-2</c:v>
                </c:pt>
                <c:pt idx="14632">
                  <c:v>-1.3671021882029869E-2</c:v>
                </c:pt>
                <c:pt idx="14633">
                  <c:v>-1.3668323515354021E-2</c:v>
                </c:pt>
                <c:pt idx="14634">
                  <c:v>-1.3665134338214592E-2</c:v>
                </c:pt>
                <c:pt idx="14635">
                  <c:v>-1.3662862628831537E-2</c:v>
                </c:pt>
                <c:pt idx="14636">
                  <c:v>-1.3666159768921668E-2</c:v>
                </c:pt>
                <c:pt idx="14637">
                  <c:v>-1.366818075935153E-2</c:v>
                </c:pt>
                <c:pt idx="14638">
                  <c:v>-1.3660006282924761E-2</c:v>
                </c:pt>
                <c:pt idx="14639">
                  <c:v>-1.3655943024668342E-2</c:v>
                </c:pt>
                <c:pt idx="14640">
                  <c:v>-1.3654299084109183E-2</c:v>
                </c:pt>
                <c:pt idx="14641">
                  <c:v>-1.3655263098358763E-2</c:v>
                </c:pt>
                <c:pt idx="14642">
                  <c:v>-1.365345827454008E-2</c:v>
                </c:pt>
                <c:pt idx="14643">
                  <c:v>-1.3651762102273807E-2</c:v>
                </c:pt>
                <c:pt idx="14644">
                  <c:v>-1.3653824477996995E-2</c:v>
                </c:pt>
                <c:pt idx="14645">
                  <c:v>-1.3655842416777192E-2</c:v>
                </c:pt>
                <c:pt idx="14646">
                  <c:v>-1.3644023166066582E-2</c:v>
                </c:pt>
                <c:pt idx="14647">
                  <c:v>-1.3645950249713651E-2</c:v>
                </c:pt>
                <c:pt idx="14648">
                  <c:v>-1.3645236542912009E-2</c:v>
                </c:pt>
                <c:pt idx="14649">
                  <c:v>-1.364634156456352E-2</c:v>
                </c:pt>
                <c:pt idx="14650">
                  <c:v>-1.364739244953085E-2</c:v>
                </c:pt>
                <c:pt idx="14651">
                  <c:v>-1.3648849630227512E-2</c:v>
                </c:pt>
                <c:pt idx="14652">
                  <c:v>-1.3649883448402294E-2</c:v>
                </c:pt>
                <c:pt idx="14653">
                  <c:v>-1.3646845847021503E-2</c:v>
                </c:pt>
                <c:pt idx="14654">
                  <c:v>-1.3642384610154681E-2</c:v>
                </c:pt>
                <c:pt idx="14655">
                  <c:v>-1.3644005735038352E-2</c:v>
                </c:pt>
                <c:pt idx="14656">
                  <c:v>-1.3645963054188488E-2</c:v>
                </c:pt>
                <c:pt idx="14657">
                  <c:v>-1.3641952964382772E-2</c:v>
                </c:pt>
                <c:pt idx="14658">
                  <c:v>-1.3641775543199871E-2</c:v>
                </c:pt>
                <c:pt idx="14659">
                  <c:v>-1.3646174472534769E-2</c:v>
                </c:pt>
                <c:pt idx="14660">
                  <c:v>-1.3649946878964909E-2</c:v>
                </c:pt>
                <c:pt idx="14661">
                  <c:v>-1.3644901526406827E-2</c:v>
                </c:pt>
                <c:pt idx="14662">
                  <c:v>-1.3645288175993557E-2</c:v>
                </c:pt>
                <c:pt idx="14663">
                  <c:v>-1.3645586350293925E-2</c:v>
                </c:pt>
                <c:pt idx="14664">
                  <c:v>-1.3643890154088926E-2</c:v>
                </c:pt>
                <c:pt idx="14665">
                  <c:v>-1.3639237205797818E-2</c:v>
                </c:pt>
                <c:pt idx="14666">
                  <c:v>-1.3637880933483396E-2</c:v>
                </c:pt>
                <c:pt idx="14667">
                  <c:v>-1.3642349373252793E-2</c:v>
                </c:pt>
                <c:pt idx="14668">
                  <c:v>-1.3643016793065255E-2</c:v>
                </c:pt>
                <c:pt idx="14669">
                  <c:v>-1.3642761749710814E-2</c:v>
                </c:pt>
                <c:pt idx="14670">
                  <c:v>-1.3641025295095669E-2</c:v>
                </c:pt>
                <c:pt idx="14671">
                  <c:v>-1.3642979334061977E-2</c:v>
                </c:pt>
                <c:pt idx="14672">
                  <c:v>-1.3641825388534153E-2</c:v>
                </c:pt>
                <c:pt idx="14673">
                  <c:v>-1.3641583770795851E-2</c:v>
                </c:pt>
                <c:pt idx="14674">
                  <c:v>-1.3640184216460478E-2</c:v>
                </c:pt>
                <c:pt idx="14675">
                  <c:v>-1.3644622253711082E-2</c:v>
                </c:pt>
                <c:pt idx="14676">
                  <c:v>-1.3643448530934956E-2</c:v>
                </c:pt>
                <c:pt idx="14677">
                  <c:v>-1.3646173553852467E-2</c:v>
                </c:pt>
                <c:pt idx="14678">
                  <c:v>-1.3644872281579233E-2</c:v>
                </c:pt>
                <c:pt idx="14679">
                  <c:v>-1.3644543564014313E-2</c:v>
                </c:pt>
                <c:pt idx="14680">
                  <c:v>-1.3636190145054222E-2</c:v>
                </c:pt>
                <c:pt idx="14681">
                  <c:v>-1.3640648041688469E-2</c:v>
                </c:pt>
                <c:pt idx="14682">
                  <c:v>-1.3642144095742879E-2</c:v>
                </c:pt>
                <c:pt idx="14683">
                  <c:v>-1.3641778092807963E-2</c:v>
                </c:pt>
                <c:pt idx="14684">
                  <c:v>-1.3638839243873286E-2</c:v>
                </c:pt>
                <c:pt idx="14685">
                  <c:v>-1.3639829292652134E-2</c:v>
                </c:pt>
                <c:pt idx="14686">
                  <c:v>-1.3638374123189837E-2</c:v>
                </c:pt>
                <c:pt idx="14687">
                  <c:v>-1.363750751478017E-2</c:v>
                </c:pt>
                <c:pt idx="14688">
                  <c:v>-1.3640561145539475E-2</c:v>
                </c:pt>
                <c:pt idx="14689">
                  <c:v>-1.3639885355531378E-2</c:v>
                </c:pt>
                <c:pt idx="14690">
                  <c:v>-1.3642537943587541E-2</c:v>
                </c:pt>
                <c:pt idx="14691">
                  <c:v>-1.3645963817631184E-2</c:v>
                </c:pt>
                <c:pt idx="14692">
                  <c:v>-1.3647708640931303E-2</c:v>
                </c:pt>
                <c:pt idx="14693">
                  <c:v>-1.3643961208518643E-2</c:v>
                </c:pt>
                <c:pt idx="14694">
                  <c:v>-1.36477918194294E-2</c:v>
                </c:pt>
                <c:pt idx="14695">
                  <c:v>-1.3649671186684352E-2</c:v>
                </c:pt>
                <c:pt idx="14696">
                  <c:v>-1.3648270180221507E-2</c:v>
                </c:pt>
                <c:pt idx="14697">
                  <c:v>-1.3645803424722769E-2</c:v>
                </c:pt>
                <c:pt idx="14698">
                  <c:v>-1.3649609584339169E-2</c:v>
                </c:pt>
                <c:pt idx="14699">
                  <c:v>-1.3652267202467228E-2</c:v>
                </c:pt>
                <c:pt idx="14700">
                  <c:v>-1.3643252431816693E-2</c:v>
                </c:pt>
                <c:pt idx="14701">
                  <c:v>-1.3651475808724552E-2</c:v>
                </c:pt>
                <c:pt idx="14702">
                  <c:v>-1.3654928901506514E-2</c:v>
                </c:pt>
                <c:pt idx="14703">
                  <c:v>-1.3657002880828644E-2</c:v>
                </c:pt>
                <c:pt idx="14704">
                  <c:v>-1.3657603209214955E-2</c:v>
                </c:pt>
                <c:pt idx="14705">
                  <c:v>-1.3653046491019491E-2</c:v>
                </c:pt>
                <c:pt idx="14706">
                  <c:v>-1.3651190260400754E-2</c:v>
                </c:pt>
                <c:pt idx="14707">
                  <c:v>-1.3650432696942584E-2</c:v>
                </c:pt>
                <c:pt idx="14708">
                  <c:v>-1.3653087738788146E-2</c:v>
                </c:pt>
                <c:pt idx="14709">
                  <c:v>-1.365379722201438E-2</c:v>
                </c:pt>
                <c:pt idx="14710">
                  <c:v>-1.3655521602669515E-2</c:v>
                </c:pt>
                <c:pt idx="14711">
                  <c:v>-1.3650721697492948E-2</c:v>
                </c:pt>
                <c:pt idx="14712">
                  <c:v>-1.3651473280545626E-2</c:v>
                </c:pt>
                <c:pt idx="14713">
                  <c:v>-1.3653620157508737E-2</c:v>
                </c:pt>
                <c:pt idx="14714">
                  <c:v>-1.3654436960185449E-2</c:v>
                </c:pt>
                <c:pt idx="14715">
                  <c:v>-1.3650951045428596E-2</c:v>
                </c:pt>
                <c:pt idx="14716">
                  <c:v>-1.3657954568461228E-2</c:v>
                </c:pt>
                <c:pt idx="14717">
                  <c:v>-1.3657360269181611E-2</c:v>
                </c:pt>
                <c:pt idx="14718">
                  <c:v>-1.3657702495094621E-2</c:v>
                </c:pt>
                <c:pt idx="14719">
                  <c:v>-1.3657289658819754E-2</c:v>
                </c:pt>
                <c:pt idx="14720">
                  <c:v>-1.3655282074692259E-2</c:v>
                </c:pt>
                <c:pt idx="14721">
                  <c:v>-1.3651725994068293E-2</c:v>
                </c:pt>
                <c:pt idx="14722">
                  <c:v>-1.3649895844507752E-2</c:v>
                </c:pt>
                <c:pt idx="14723">
                  <c:v>-1.3652974575711919E-2</c:v>
                </c:pt>
                <c:pt idx="14724">
                  <c:v>-1.3654915551140142E-2</c:v>
                </c:pt>
                <c:pt idx="14725">
                  <c:v>-1.3651115657660548E-2</c:v>
                </c:pt>
                <c:pt idx="14726">
                  <c:v>-1.3652414676278006E-2</c:v>
                </c:pt>
                <c:pt idx="14727">
                  <c:v>-1.3654153470370224E-2</c:v>
                </c:pt>
                <c:pt idx="14728">
                  <c:v>-1.3652142453935012E-2</c:v>
                </c:pt>
                <c:pt idx="14729">
                  <c:v>-1.364976420749805E-2</c:v>
                </c:pt>
                <c:pt idx="14730">
                  <c:v>-1.3649734652231533E-2</c:v>
                </c:pt>
                <c:pt idx="14731">
                  <c:v>-1.3650900692943784E-2</c:v>
                </c:pt>
                <c:pt idx="14732">
                  <c:v>-1.3648181040407076E-2</c:v>
                </c:pt>
                <c:pt idx="14733">
                  <c:v>-1.3648507074832452E-2</c:v>
                </c:pt>
                <c:pt idx="14734">
                  <c:v>-1.3648601424088183E-2</c:v>
                </c:pt>
                <c:pt idx="14735">
                  <c:v>-1.3652137453316471E-2</c:v>
                </c:pt>
                <c:pt idx="14736">
                  <c:v>-1.3652820670201684E-2</c:v>
                </c:pt>
                <c:pt idx="14737">
                  <c:v>-1.364711824236726E-2</c:v>
                </c:pt>
                <c:pt idx="14738">
                  <c:v>-1.3650551806555857E-2</c:v>
                </c:pt>
                <c:pt idx="14739">
                  <c:v>-1.365009734672892E-2</c:v>
                </c:pt>
                <c:pt idx="14740">
                  <c:v>-1.3653687933218521E-2</c:v>
                </c:pt>
                <c:pt idx="14741">
                  <c:v>-1.3651389021832815E-2</c:v>
                </c:pt>
                <c:pt idx="14742">
                  <c:v>-1.3650000825665129E-2</c:v>
                </c:pt>
                <c:pt idx="14743">
                  <c:v>-1.3645496978512613E-2</c:v>
                </c:pt>
                <c:pt idx="14744">
                  <c:v>-1.3651181056172369E-2</c:v>
                </c:pt>
                <c:pt idx="14745">
                  <c:v>-1.3650836313954471E-2</c:v>
                </c:pt>
                <c:pt idx="14746">
                  <c:v>-1.3653872181563042E-2</c:v>
                </c:pt>
                <c:pt idx="14747">
                  <c:v>-1.3651531776291234E-2</c:v>
                </c:pt>
                <c:pt idx="14748">
                  <c:v>-1.3651822496580418E-2</c:v>
                </c:pt>
                <c:pt idx="14749">
                  <c:v>-1.3651506430549087E-2</c:v>
                </c:pt>
                <c:pt idx="14750">
                  <c:v>-1.3651083424194962E-2</c:v>
                </c:pt>
                <c:pt idx="14751">
                  <c:v>-1.3654665516115093E-2</c:v>
                </c:pt>
                <c:pt idx="14752">
                  <c:v>-1.3653282760699525E-2</c:v>
                </c:pt>
                <c:pt idx="14753">
                  <c:v>-1.3651291108956565E-2</c:v>
                </c:pt>
                <c:pt idx="14754">
                  <c:v>-1.3652484473035973E-2</c:v>
                </c:pt>
                <c:pt idx="14755">
                  <c:v>-1.3650429160117663E-2</c:v>
                </c:pt>
                <c:pt idx="14756">
                  <c:v>-1.3648678046720005E-2</c:v>
                </c:pt>
                <c:pt idx="14757">
                  <c:v>-1.3644382260106063E-2</c:v>
                </c:pt>
                <c:pt idx="14758">
                  <c:v>-1.3645541223873249E-2</c:v>
                </c:pt>
                <c:pt idx="14759">
                  <c:v>-1.3646005251933185E-2</c:v>
                </c:pt>
                <c:pt idx="14760">
                  <c:v>-1.3646797379703547E-2</c:v>
                </c:pt>
                <c:pt idx="14761">
                  <c:v>-1.3648333062445539E-2</c:v>
                </c:pt>
                <c:pt idx="14762">
                  <c:v>-1.3646692469105706E-2</c:v>
                </c:pt>
                <c:pt idx="14763">
                  <c:v>-1.3648970736526187E-2</c:v>
                </c:pt>
                <c:pt idx="14764">
                  <c:v>-1.3650687283434977E-2</c:v>
                </c:pt>
                <c:pt idx="14765">
                  <c:v>-1.3649355952314019E-2</c:v>
                </c:pt>
                <c:pt idx="14766">
                  <c:v>-1.3649731910515479E-2</c:v>
                </c:pt>
                <c:pt idx="14767">
                  <c:v>-1.3649134963788173E-2</c:v>
                </c:pt>
                <c:pt idx="14768">
                  <c:v>-1.3649614621492454E-2</c:v>
                </c:pt>
                <c:pt idx="14769">
                  <c:v>-1.3647899328275679E-2</c:v>
                </c:pt>
                <c:pt idx="14770">
                  <c:v>-1.3648048023542194E-2</c:v>
                </c:pt>
                <c:pt idx="14771">
                  <c:v>-1.3647425197439259E-2</c:v>
                </c:pt>
                <c:pt idx="14772">
                  <c:v>-1.3652760544205594E-2</c:v>
                </c:pt>
                <c:pt idx="14773">
                  <c:v>-1.3650831193200399E-2</c:v>
                </c:pt>
                <c:pt idx="14774">
                  <c:v>-1.3654162464211892E-2</c:v>
                </c:pt>
                <c:pt idx="14775">
                  <c:v>-1.3650307944179072E-2</c:v>
                </c:pt>
                <c:pt idx="14776">
                  <c:v>-1.364798688788043E-2</c:v>
                </c:pt>
                <c:pt idx="14777">
                  <c:v>-1.3646038743106877E-2</c:v>
                </c:pt>
                <c:pt idx="14778">
                  <c:v>-1.3644642100007943E-2</c:v>
                </c:pt>
                <c:pt idx="14779">
                  <c:v>-1.3649833764386169E-2</c:v>
                </c:pt>
                <c:pt idx="14780">
                  <c:v>-1.3652748153374257E-2</c:v>
                </c:pt>
                <c:pt idx="14781">
                  <c:v>-1.365483650065313E-2</c:v>
                </c:pt>
                <c:pt idx="14782">
                  <c:v>-1.3661171849383183E-2</c:v>
                </c:pt>
                <c:pt idx="14783">
                  <c:v>-1.3657972513948721E-2</c:v>
                </c:pt>
                <c:pt idx="14784">
                  <c:v>-1.3657327346761864E-2</c:v>
                </c:pt>
                <c:pt idx="14785">
                  <c:v>-1.3657003147005358E-2</c:v>
                </c:pt>
                <c:pt idx="14786">
                  <c:v>-1.365130219133702E-2</c:v>
                </c:pt>
                <c:pt idx="14787">
                  <c:v>-1.365276510890067E-2</c:v>
                </c:pt>
                <c:pt idx="14788">
                  <c:v>-1.365254877213266E-2</c:v>
                </c:pt>
                <c:pt idx="14789">
                  <c:v>-1.3655028278628955E-2</c:v>
                </c:pt>
                <c:pt idx="14790">
                  <c:v>-1.3653568143901777E-2</c:v>
                </c:pt>
                <c:pt idx="14791">
                  <c:v>-1.3653018496550286E-2</c:v>
                </c:pt>
                <c:pt idx="14792">
                  <c:v>-1.3654790480419699E-2</c:v>
                </c:pt>
                <c:pt idx="14793">
                  <c:v>-1.3657482862629019E-2</c:v>
                </c:pt>
                <c:pt idx="14794">
                  <c:v>-1.3658149321866762E-2</c:v>
                </c:pt>
                <c:pt idx="14795">
                  <c:v>-1.3657435860384931E-2</c:v>
                </c:pt>
                <c:pt idx="14796">
                  <c:v>-1.3659305189539377E-2</c:v>
                </c:pt>
                <c:pt idx="14797">
                  <c:v>-1.3658045322337472E-2</c:v>
                </c:pt>
                <c:pt idx="14798">
                  <c:v>-1.3657149482195863E-2</c:v>
                </c:pt>
                <c:pt idx="14799">
                  <c:v>-1.3661075983552871E-2</c:v>
                </c:pt>
                <c:pt idx="14800">
                  <c:v>-1.3659530296600712E-2</c:v>
                </c:pt>
                <c:pt idx="14801">
                  <c:v>-1.3660852824888698E-2</c:v>
                </c:pt>
                <c:pt idx="14802">
                  <c:v>-1.3658644121331125E-2</c:v>
                </c:pt>
                <c:pt idx="14803">
                  <c:v>-1.3658216079774152E-2</c:v>
                </c:pt>
                <c:pt idx="14804">
                  <c:v>-1.3660206892319492E-2</c:v>
                </c:pt>
                <c:pt idx="14805">
                  <c:v>-1.3663996025022981E-2</c:v>
                </c:pt>
                <c:pt idx="14806">
                  <c:v>-1.3665811962985277E-2</c:v>
                </c:pt>
                <c:pt idx="14807">
                  <c:v>-1.3667058037872297E-2</c:v>
                </c:pt>
                <c:pt idx="14808">
                  <c:v>-1.3667303099222096E-2</c:v>
                </c:pt>
                <c:pt idx="14809">
                  <c:v>-1.3665179150343158E-2</c:v>
                </c:pt>
                <c:pt idx="14810">
                  <c:v>-1.3667637761795106E-2</c:v>
                </c:pt>
                <c:pt idx="14811">
                  <c:v>-1.3665889159946223E-2</c:v>
                </c:pt>
                <c:pt idx="14812">
                  <c:v>-1.3664519688988221E-2</c:v>
                </c:pt>
                <c:pt idx="14813">
                  <c:v>-1.3663523677170948E-2</c:v>
                </c:pt>
                <c:pt idx="14814">
                  <c:v>-1.3668273269721476E-2</c:v>
                </c:pt>
                <c:pt idx="14815">
                  <c:v>-1.366368868845161E-2</c:v>
                </c:pt>
                <c:pt idx="14816">
                  <c:v>-1.366555183274904E-2</c:v>
                </c:pt>
                <c:pt idx="14817">
                  <c:v>-1.3662039100436594E-2</c:v>
                </c:pt>
                <c:pt idx="14818">
                  <c:v>-1.366700930296735E-2</c:v>
                </c:pt>
                <c:pt idx="14819">
                  <c:v>-1.3667112651815257E-2</c:v>
                </c:pt>
                <c:pt idx="14820">
                  <c:v>-1.3669592586742021E-2</c:v>
                </c:pt>
                <c:pt idx="14821">
                  <c:v>-1.366917393097569E-2</c:v>
                </c:pt>
                <c:pt idx="14822">
                  <c:v>-1.3669042881598077E-2</c:v>
                </c:pt>
                <c:pt idx="14823">
                  <c:v>-1.366787680581627E-2</c:v>
                </c:pt>
                <c:pt idx="14824">
                  <c:v>-1.366886150806134E-2</c:v>
                </c:pt>
                <c:pt idx="14825">
                  <c:v>-1.3672275773059959E-2</c:v>
                </c:pt>
                <c:pt idx="14826">
                  <c:v>-1.3673739298776825E-2</c:v>
                </c:pt>
                <c:pt idx="14827">
                  <c:v>-1.3675233784812757E-2</c:v>
                </c:pt>
                <c:pt idx="14828">
                  <c:v>-1.3677717901391235E-2</c:v>
                </c:pt>
                <c:pt idx="14829">
                  <c:v>-1.3676650622527179E-2</c:v>
                </c:pt>
                <c:pt idx="14830">
                  <c:v>-1.367731152127538E-2</c:v>
                </c:pt>
                <c:pt idx="14831">
                  <c:v>-1.3681045118174875E-2</c:v>
                </c:pt>
                <c:pt idx="14832">
                  <c:v>-1.3680257122554622E-2</c:v>
                </c:pt>
                <c:pt idx="14833">
                  <c:v>-1.3681061522213316E-2</c:v>
                </c:pt>
                <c:pt idx="14834">
                  <c:v>-1.3682332490652527E-2</c:v>
                </c:pt>
                <c:pt idx="14835">
                  <c:v>-1.3680481280038554E-2</c:v>
                </c:pt>
                <c:pt idx="14836">
                  <c:v>-1.368692677881629E-2</c:v>
                </c:pt>
                <c:pt idx="14837">
                  <c:v>-1.3689757347751227E-2</c:v>
                </c:pt>
                <c:pt idx="14838">
                  <c:v>-1.3688803408555127E-2</c:v>
                </c:pt>
                <c:pt idx="14839">
                  <c:v>-1.3691574683623404E-2</c:v>
                </c:pt>
                <c:pt idx="14840">
                  <c:v>-1.3690878091068122E-2</c:v>
                </c:pt>
                <c:pt idx="14841">
                  <c:v>-1.3692199716851402E-2</c:v>
                </c:pt>
                <c:pt idx="14842">
                  <c:v>-1.3692918599439628E-2</c:v>
                </c:pt>
                <c:pt idx="14843">
                  <c:v>-1.3693358162576717E-2</c:v>
                </c:pt>
                <c:pt idx="14844">
                  <c:v>-1.3692477942007687E-2</c:v>
                </c:pt>
                <c:pt idx="14845">
                  <c:v>-1.3697980363438054E-2</c:v>
                </c:pt>
                <c:pt idx="14846">
                  <c:v>-1.3699004512665522E-2</c:v>
                </c:pt>
                <c:pt idx="14847">
                  <c:v>-1.3700487549141825E-2</c:v>
                </c:pt>
                <c:pt idx="14848">
                  <c:v>-1.3702769583894969E-2</c:v>
                </c:pt>
                <c:pt idx="14849">
                  <c:v>-1.3702931767927312E-2</c:v>
                </c:pt>
                <c:pt idx="14850">
                  <c:v>-1.3702598063760214E-2</c:v>
                </c:pt>
                <c:pt idx="14851">
                  <c:v>-1.3704139020630746E-2</c:v>
                </c:pt>
                <c:pt idx="14852">
                  <c:v>-1.3705418036720577E-2</c:v>
                </c:pt>
                <c:pt idx="14853">
                  <c:v>-1.3708377017607999E-2</c:v>
                </c:pt>
                <c:pt idx="14854">
                  <c:v>-1.3708625992696857E-2</c:v>
                </c:pt>
                <c:pt idx="14855">
                  <c:v>-1.3709808640571228E-2</c:v>
                </c:pt>
                <c:pt idx="14856">
                  <c:v>-1.3709679593428973E-2</c:v>
                </c:pt>
                <c:pt idx="14857">
                  <c:v>-1.3711016844327037E-2</c:v>
                </c:pt>
                <c:pt idx="14858">
                  <c:v>-1.3711436050534114E-2</c:v>
                </c:pt>
                <c:pt idx="14859">
                  <c:v>-1.3712691753917771E-2</c:v>
                </c:pt>
                <c:pt idx="14860">
                  <c:v>-1.3715001329696119E-2</c:v>
                </c:pt>
                <c:pt idx="14861">
                  <c:v>-1.3717741325414354E-2</c:v>
                </c:pt>
                <c:pt idx="14862">
                  <c:v>-1.3718282963965961E-2</c:v>
                </c:pt>
                <c:pt idx="14863">
                  <c:v>-1.3712949664547242E-2</c:v>
                </c:pt>
                <c:pt idx="14864">
                  <c:v>-1.3714005501202329E-2</c:v>
                </c:pt>
                <c:pt idx="14865">
                  <c:v>-1.3715229899238205E-2</c:v>
                </c:pt>
                <c:pt idx="14866">
                  <c:v>-1.3716148573227428E-2</c:v>
                </c:pt>
                <c:pt idx="14867">
                  <c:v>-1.3717192759146573E-2</c:v>
                </c:pt>
                <c:pt idx="14868">
                  <c:v>-1.3717277783985274E-2</c:v>
                </c:pt>
                <c:pt idx="14869">
                  <c:v>-1.3716642512481506E-2</c:v>
                </c:pt>
                <c:pt idx="14870">
                  <c:v>-1.3715346047964677E-2</c:v>
                </c:pt>
                <c:pt idx="14871">
                  <c:v>-1.3718096894734468E-2</c:v>
                </c:pt>
                <c:pt idx="14872">
                  <c:v>-1.3717070278602295E-2</c:v>
                </c:pt>
                <c:pt idx="14873">
                  <c:v>-1.3718544925256378E-2</c:v>
                </c:pt>
                <c:pt idx="14874">
                  <c:v>-1.3719009863232105E-2</c:v>
                </c:pt>
                <c:pt idx="14875">
                  <c:v>-1.3718502100201724E-2</c:v>
                </c:pt>
                <c:pt idx="14876">
                  <c:v>-1.3718746207119624E-2</c:v>
                </c:pt>
                <c:pt idx="14877">
                  <c:v>-1.3718735159427663E-2</c:v>
                </c:pt>
                <c:pt idx="14878">
                  <c:v>-1.3716715017441292E-2</c:v>
                </c:pt>
                <c:pt idx="14879">
                  <c:v>-1.3720456217872353E-2</c:v>
                </c:pt>
                <c:pt idx="14880">
                  <c:v>-1.3722068978864568E-2</c:v>
                </c:pt>
                <c:pt idx="14881">
                  <c:v>-1.3719020625976507E-2</c:v>
                </c:pt>
                <c:pt idx="14882">
                  <c:v>-1.3718870405348771E-2</c:v>
                </c:pt>
                <c:pt idx="14883">
                  <c:v>-1.3722469525255221E-2</c:v>
                </c:pt>
                <c:pt idx="14884">
                  <c:v>-1.3723304473419889E-2</c:v>
                </c:pt>
                <c:pt idx="14885">
                  <c:v>-1.3725596561515938E-2</c:v>
                </c:pt>
                <c:pt idx="14886">
                  <c:v>-1.3724149902769529E-2</c:v>
                </c:pt>
                <c:pt idx="14887">
                  <c:v>-1.3725851487893915E-2</c:v>
                </c:pt>
                <c:pt idx="14888">
                  <c:v>-1.3723616348040573E-2</c:v>
                </c:pt>
                <c:pt idx="14889">
                  <c:v>-1.3724533727394466E-2</c:v>
                </c:pt>
                <c:pt idx="14890">
                  <c:v>-1.3722271428041655E-2</c:v>
                </c:pt>
                <c:pt idx="14891">
                  <c:v>-1.3724576150725327E-2</c:v>
                </c:pt>
                <c:pt idx="14892">
                  <c:v>-1.3723993782640224E-2</c:v>
                </c:pt>
                <c:pt idx="14893">
                  <c:v>-1.3727133622827311E-2</c:v>
                </c:pt>
                <c:pt idx="14894">
                  <c:v>-1.3723639736349099E-2</c:v>
                </c:pt>
                <c:pt idx="14895">
                  <c:v>-1.3722308524942679E-2</c:v>
                </c:pt>
                <c:pt idx="14896">
                  <c:v>-1.3723949294980589E-2</c:v>
                </c:pt>
                <c:pt idx="14897">
                  <c:v>-1.372215127504443E-2</c:v>
                </c:pt>
                <c:pt idx="14898">
                  <c:v>-1.3724493431303322E-2</c:v>
                </c:pt>
                <c:pt idx="14899">
                  <c:v>-1.3728584000485428E-2</c:v>
                </c:pt>
                <c:pt idx="14900">
                  <c:v>-1.3725216291484302E-2</c:v>
                </c:pt>
                <c:pt idx="14901">
                  <c:v>-1.3725519115258577E-2</c:v>
                </c:pt>
                <c:pt idx="14902">
                  <c:v>-1.3726428014664982E-2</c:v>
                </c:pt>
                <c:pt idx="14903">
                  <c:v>-1.3728028265521913E-2</c:v>
                </c:pt>
                <c:pt idx="14904">
                  <c:v>-1.3729245734132296E-2</c:v>
                </c:pt>
                <c:pt idx="14905">
                  <c:v>-1.3727402016302069E-2</c:v>
                </c:pt>
                <c:pt idx="14906">
                  <c:v>-1.3726055768286187E-2</c:v>
                </c:pt>
                <c:pt idx="14907">
                  <c:v>-1.3724726128756618E-2</c:v>
                </c:pt>
                <c:pt idx="14908">
                  <c:v>-1.3721101819836788E-2</c:v>
                </c:pt>
                <c:pt idx="14909">
                  <c:v>-1.3722591530205556E-2</c:v>
                </c:pt>
                <c:pt idx="14910">
                  <c:v>-1.3722990523393519E-2</c:v>
                </c:pt>
                <c:pt idx="14911">
                  <c:v>-1.372159089568325E-2</c:v>
                </c:pt>
                <c:pt idx="14912">
                  <c:v>-1.3723518398510149E-2</c:v>
                </c:pt>
                <c:pt idx="14913">
                  <c:v>-1.3725667152061589E-2</c:v>
                </c:pt>
                <c:pt idx="14914">
                  <c:v>-1.3724890870618015E-2</c:v>
                </c:pt>
                <c:pt idx="14915">
                  <c:v>-1.3725908479232938E-2</c:v>
                </c:pt>
                <c:pt idx="14916">
                  <c:v>-1.3727819776714466E-2</c:v>
                </c:pt>
                <c:pt idx="14917">
                  <c:v>-1.3730251039323601E-2</c:v>
                </c:pt>
                <c:pt idx="14918">
                  <c:v>-1.3730241795523184E-2</c:v>
                </c:pt>
                <c:pt idx="14919">
                  <c:v>-1.3729751408259046E-2</c:v>
                </c:pt>
                <c:pt idx="14920">
                  <c:v>-1.3729830585956114E-2</c:v>
                </c:pt>
                <c:pt idx="14921">
                  <c:v>-1.373095190003986E-2</c:v>
                </c:pt>
                <c:pt idx="14922">
                  <c:v>-1.3728906750729216E-2</c:v>
                </c:pt>
                <c:pt idx="14923">
                  <c:v>-1.3728019394840255E-2</c:v>
                </c:pt>
                <c:pt idx="14924">
                  <c:v>-1.3725908570902806E-2</c:v>
                </c:pt>
                <c:pt idx="14925">
                  <c:v>-1.3727200740274188E-2</c:v>
                </c:pt>
                <c:pt idx="14926">
                  <c:v>-1.3730070730073932E-2</c:v>
                </c:pt>
                <c:pt idx="14927">
                  <c:v>-1.3728914713870666E-2</c:v>
                </c:pt>
                <c:pt idx="14928">
                  <c:v>-1.3730767174365643E-2</c:v>
                </c:pt>
                <c:pt idx="14929">
                  <c:v>-1.3729419518032833E-2</c:v>
                </c:pt>
                <c:pt idx="14930">
                  <c:v>-1.3728791797843826E-2</c:v>
                </c:pt>
                <c:pt idx="14931">
                  <c:v>-1.3731125568794271E-2</c:v>
                </c:pt>
                <c:pt idx="14932">
                  <c:v>-1.3732591735978723E-2</c:v>
                </c:pt>
                <c:pt idx="14933">
                  <c:v>-1.3733710510078802E-2</c:v>
                </c:pt>
                <c:pt idx="14934">
                  <c:v>-1.3729255025090988E-2</c:v>
                </c:pt>
                <c:pt idx="14935">
                  <c:v>-1.3730436869025623E-2</c:v>
                </c:pt>
                <c:pt idx="14936">
                  <c:v>-1.3730092389326086E-2</c:v>
                </c:pt>
                <c:pt idx="14937">
                  <c:v>-1.3732127867150265E-2</c:v>
                </c:pt>
                <c:pt idx="14938">
                  <c:v>-1.37297465384906E-2</c:v>
                </c:pt>
                <c:pt idx="14939">
                  <c:v>-1.3731219031734923E-2</c:v>
                </c:pt>
                <c:pt idx="14940">
                  <c:v>-1.3728882621173576E-2</c:v>
                </c:pt>
                <c:pt idx="14941">
                  <c:v>-1.3726192915099987E-2</c:v>
                </c:pt>
                <c:pt idx="14942">
                  <c:v>-1.3727038904845843E-2</c:v>
                </c:pt>
                <c:pt idx="14943">
                  <c:v>-1.3726758491447935E-2</c:v>
                </c:pt>
                <c:pt idx="14944">
                  <c:v>-1.3727948601010582E-2</c:v>
                </c:pt>
                <c:pt idx="14945">
                  <c:v>-1.3726487877497489E-2</c:v>
                </c:pt>
                <c:pt idx="14946">
                  <c:v>-1.3729159248782055E-2</c:v>
                </c:pt>
                <c:pt idx="14947">
                  <c:v>-1.3728903502416203E-2</c:v>
                </c:pt>
                <c:pt idx="14948">
                  <c:v>-1.3730802696013882E-2</c:v>
                </c:pt>
                <c:pt idx="14949">
                  <c:v>-1.3731846286460949E-2</c:v>
                </c:pt>
                <c:pt idx="14950">
                  <c:v>-1.3731000753780276E-2</c:v>
                </c:pt>
                <c:pt idx="14951">
                  <c:v>-1.3732468277069351E-2</c:v>
                </c:pt>
                <c:pt idx="14952">
                  <c:v>-1.3733578914227454E-2</c:v>
                </c:pt>
                <c:pt idx="14953">
                  <c:v>-1.3735385841687311E-2</c:v>
                </c:pt>
                <c:pt idx="14954">
                  <c:v>-1.3738146636628899E-2</c:v>
                </c:pt>
                <c:pt idx="14955">
                  <c:v>-1.3739474762124206E-2</c:v>
                </c:pt>
                <c:pt idx="14956">
                  <c:v>-1.3737901578389644E-2</c:v>
                </c:pt>
                <c:pt idx="14957">
                  <c:v>-1.3737456145802939E-2</c:v>
                </c:pt>
                <c:pt idx="14958">
                  <c:v>-1.3733713466006893E-2</c:v>
                </c:pt>
                <c:pt idx="14959">
                  <c:v>-1.3735686852535341E-2</c:v>
                </c:pt>
                <c:pt idx="14960">
                  <c:v>-1.3736415615326092E-2</c:v>
                </c:pt>
                <c:pt idx="14961">
                  <c:v>-1.3736315973700262E-2</c:v>
                </c:pt>
                <c:pt idx="14962">
                  <c:v>-1.3736505243702568E-2</c:v>
                </c:pt>
                <c:pt idx="14963">
                  <c:v>-1.3733602646927145E-2</c:v>
                </c:pt>
                <c:pt idx="14964">
                  <c:v>-1.373610639800619E-2</c:v>
                </c:pt>
                <c:pt idx="14965">
                  <c:v>-1.3736229195860334E-2</c:v>
                </c:pt>
                <c:pt idx="14966">
                  <c:v>-1.3734961324934415E-2</c:v>
                </c:pt>
                <c:pt idx="14967">
                  <c:v>-1.373915073473851E-2</c:v>
                </c:pt>
                <c:pt idx="14968">
                  <c:v>-1.3734845864343429E-2</c:v>
                </c:pt>
                <c:pt idx="14969">
                  <c:v>-1.373649883162038E-2</c:v>
                </c:pt>
                <c:pt idx="14970">
                  <c:v>-1.3737267681732803E-2</c:v>
                </c:pt>
                <c:pt idx="14971">
                  <c:v>-1.3734502888925517E-2</c:v>
                </c:pt>
                <c:pt idx="14972">
                  <c:v>-1.3733789628941014E-2</c:v>
                </c:pt>
                <c:pt idx="14973">
                  <c:v>-1.3734359045710324E-2</c:v>
                </c:pt>
                <c:pt idx="14974">
                  <c:v>-1.3732909838190983E-2</c:v>
                </c:pt>
                <c:pt idx="14975">
                  <c:v>-1.3733685580053456E-2</c:v>
                </c:pt>
                <c:pt idx="14976">
                  <c:v>-1.3730835643866676E-2</c:v>
                </c:pt>
                <c:pt idx="14977">
                  <c:v>-1.3729845687195102E-2</c:v>
                </c:pt>
                <c:pt idx="14978">
                  <c:v>-1.3729349879776916E-2</c:v>
                </c:pt>
                <c:pt idx="14979">
                  <c:v>-1.3730989259732517E-2</c:v>
                </c:pt>
                <c:pt idx="14980">
                  <c:v>-1.3732988910671364E-2</c:v>
                </c:pt>
                <c:pt idx="14981">
                  <c:v>-1.3731094173937758E-2</c:v>
                </c:pt>
                <c:pt idx="14982">
                  <c:v>-1.3734883968566905E-2</c:v>
                </c:pt>
                <c:pt idx="14983">
                  <c:v>-1.3736195974427681E-2</c:v>
                </c:pt>
                <c:pt idx="14984">
                  <c:v>-1.3733091469481149E-2</c:v>
                </c:pt>
                <c:pt idx="14985">
                  <c:v>-1.3736775833956412E-2</c:v>
                </c:pt>
                <c:pt idx="14986">
                  <c:v>-1.3735809897686612E-2</c:v>
                </c:pt>
                <c:pt idx="14987">
                  <c:v>-1.3736693496220052E-2</c:v>
                </c:pt>
                <c:pt idx="14988">
                  <c:v>-1.3739228995754135E-2</c:v>
                </c:pt>
                <c:pt idx="14989">
                  <c:v>-1.3737552653705482E-2</c:v>
                </c:pt>
                <c:pt idx="14990">
                  <c:v>-1.3741279053206859E-2</c:v>
                </c:pt>
                <c:pt idx="14991">
                  <c:v>-1.3741168734432294E-2</c:v>
                </c:pt>
                <c:pt idx="14992">
                  <c:v>-1.3744373898727187E-2</c:v>
                </c:pt>
                <c:pt idx="14993">
                  <c:v>-1.3742387573641492E-2</c:v>
                </c:pt>
                <c:pt idx="14994">
                  <c:v>-1.374035368758837E-2</c:v>
                </c:pt>
                <c:pt idx="14995">
                  <c:v>-1.3741443623748005E-2</c:v>
                </c:pt>
                <c:pt idx="14996">
                  <c:v>-1.3740723641094311E-2</c:v>
                </c:pt>
                <c:pt idx="14997">
                  <c:v>-1.3743349417089866E-2</c:v>
                </c:pt>
                <c:pt idx="14998">
                  <c:v>-1.3743473523241361E-2</c:v>
                </c:pt>
                <c:pt idx="14999">
                  <c:v>-1.3746794746447069E-2</c:v>
                </c:pt>
                <c:pt idx="15000">
                  <c:v>-1.3746467819682959E-2</c:v>
                </c:pt>
                <c:pt idx="15001">
                  <c:v>-1.374521518035849E-2</c:v>
                </c:pt>
                <c:pt idx="15002">
                  <c:v>-1.3744208202551629E-2</c:v>
                </c:pt>
                <c:pt idx="15003">
                  <c:v>-1.3741091551600923E-2</c:v>
                </c:pt>
                <c:pt idx="15004">
                  <c:v>-1.37442599858963E-2</c:v>
                </c:pt>
                <c:pt idx="15005">
                  <c:v>-1.374402644856269E-2</c:v>
                </c:pt>
                <c:pt idx="15006">
                  <c:v>-1.3746124668757742E-2</c:v>
                </c:pt>
                <c:pt idx="15007">
                  <c:v>-1.3746042956951251E-2</c:v>
                </c:pt>
                <c:pt idx="15008">
                  <c:v>-1.3743604255833312E-2</c:v>
                </c:pt>
                <c:pt idx="15009">
                  <c:v>-1.3745021005005827E-2</c:v>
                </c:pt>
                <c:pt idx="15010">
                  <c:v>-1.3746506922098969E-2</c:v>
                </c:pt>
                <c:pt idx="15011">
                  <c:v>-1.3748170624439018E-2</c:v>
                </c:pt>
                <c:pt idx="15012">
                  <c:v>-1.375010015523854E-2</c:v>
                </c:pt>
                <c:pt idx="15013">
                  <c:v>-1.3750462725870889E-2</c:v>
                </c:pt>
                <c:pt idx="15014">
                  <c:v>-1.3750715562849881E-2</c:v>
                </c:pt>
                <c:pt idx="15015">
                  <c:v>-1.374948719318636E-2</c:v>
                </c:pt>
                <c:pt idx="15016">
                  <c:v>-1.3752023442713998E-2</c:v>
                </c:pt>
                <c:pt idx="15017">
                  <c:v>-1.3752326560447265E-2</c:v>
                </c:pt>
                <c:pt idx="15018">
                  <c:v>-1.3753305880818995E-2</c:v>
                </c:pt>
                <c:pt idx="15019">
                  <c:v>-1.3752334040933331E-2</c:v>
                </c:pt>
                <c:pt idx="15020">
                  <c:v>-1.3752173659947646E-2</c:v>
                </c:pt>
                <c:pt idx="15021">
                  <c:v>-1.3752675076474796E-2</c:v>
                </c:pt>
                <c:pt idx="15022">
                  <c:v>-1.3755249442612987E-2</c:v>
                </c:pt>
                <c:pt idx="15023">
                  <c:v>-1.3754115769528294E-2</c:v>
                </c:pt>
                <c:pt idx="15024">
                  <c:v>-1.3751447621929857E-2</c:v>
                </c:pt>
                <c:pt idx="15025">
                  <c:v>-1.3750359988900345E-2</c:v>
                </c:pt>
                <c:pt idx="15026">
                  <c:v>-1.3748586471219721E-2</c:v>
                </c:pt>
                <c:pt idx="15027">
                  <c:v>-1.3747518497939199E-2</c:v>
                </c:pt>
                <c:pt idx="15028">
                  <c:v>-1.3748153685411241E-2</c:v>
                </c:pt>
                <c:pt idx="15029">
                  <c:v>-1.3746653279728327E-2</c:v>
                </c:pt>
                <c:pt idx="15030">
                  <c:v>-1.3749354720776383E-2</c:v>
                </c:pt>
                <c:pt idx="15031">
                  <c:v>-1.3750337365638327E-2</c:v>
                </c:pt>
                <c:pt idx="15032">
                  <c:v>-1.3749058612626487E-2</c:v>
                </c:pt>
                <c:pt idx="15033">
                  <c:v>-1.3755226632012771E-2</c:v>
                </c:pt>
                <c:pt idx="15034">
                  <c:v>-1.3750502665919507E-2</c:v>
                </c:pt>
                <c:pt idx="15035">
                  <c:v>-1.3748920819071309E-2</c:v>
                </c:pt>
                <c:pt idx="15036">
                  <c:v>-1.3752177252722552E-2</c:v>
                </c:pt>
                <c:pt idx="15037">
                  <c:v>-1.3753216100737459E-2</c:v>
                </c:pt>
                <c:pt idx="15038">
                  <c:v>-1.3754201716513688E-2</c:v>
                </c:pt>
                <c:pt idx="15039">
                  <c:v>-1.3754635256022597E-2</c:v>
                </c:pt>
                <c:pt idx="15040">
                  <c:v>-1.3756780065733262E-2</c:v>
                </c:pt>
                <c:pt idx="15041">
                  <c:v>-1.3756384018996402E-2</c:v>
                </c:pt>
                <c:pt idx="15042">
                  <c:v>-1.3756553094054835E-2</c:v>
                </c:pt>
                <c:pt idx="15043">
                  <c:v>-1.3758158375638816E-2</c:v>
                </c:pt>
                <c:pt idx="15044">
                  <c:v>-1.3754802380792195E-2</c:v>
                </c:pt>
                <c:pt idx="15045">
                  <c:v>-1.3754356207061337E-2</c:v>
                </c:pt>
                <c:pt idx="15046">
                  <c:v>-1.3753678999109146E-2</c:v>
                </c:pt>
                <c:pt idx="15047">
                  <c:v>-1.3756097181482249E-2</c:v>
                </c:pt>
                <c:pt idx="15048">
                  <c:v>-1.3758065601372403E-2</c:v>
                </c:pt>
                <c:pt idx="15049">
                  <c:v>-1.3760287902516651E-2</c:v>
                </c:pt>
                <c:pt idx="15050">
                  <c:v>-1.3763577327270952E-2</c:v>
                </c:pt>
                <c:pt idx="15051">
                  <c:v>-1.376437288613919E-2</c:v>
                </c:pt>
                <c:pt idx="15052">
                  <c:v>-1.3763415093885935E-2</c:v>
                </c:pt>
                <c:pt idx="15053">
                  <c:v>-1.3763625962177938E-2</c:v>
                </c:pt>
                <c:pt idx="15054">
                  <c:v>-1.3766546977925573E-2</c:v>
                </c:pt>
                <c:pt idx="15055">
                  <c:v>-1.3766100409753472E-2</c:v>
                </c:pt>
                <c:pt idx="15056">
                  <c:v>-1.3763813963797975E-2</c:v>
                </c:pt>
                <c:pt idx="15057">
                  <c:v>-1.3765344404084464E-2</c:v>
                </c:pt>
                <c:pt idx="15058">
                  <c:v>-1.3766928388155618E-2</c:v>
                </c:pt>
                <c:pt idx="15059">
                  <c:v>-1.3764066218258073E-2</c:v>
                </c:pt>
                <c:pt idx="15060">
                  <c:v>-1.3764369847079915E-2</c:v>
                </c:pt>
                <c:pt idx="15061">
                  <c:v>-1.3765284195215482E-2</c:v>
                </c:pt>
                <c:pt idx="15062">
                  <c:v>-1.3764681218743172E-2</c:v>
                </c:pt>
                <c:pt idx="15063">
                  <c:v>-1.3764150876202223E-2</c:v>
                </c:pt>
                <c:pt idx="15064">
                  <c:v>-1.3763282695020659E-2</c:v>
                </c:pt>
                <c:pt idx="15065">
                  <c:v>-1.3765544424984552E-2</c:v>
                </c:pt>
                <c:pt idx="15066">
                  <c:v>-1.3765957136452203E-2</c:v>
                </c:pt>
                <c:pt idx="15067">
                  <c:v>-1.3764088007634238E-2</c:v>
                </c:pt>
                <c:pt idx="15068">
                  <c:v>-1.3767551640144338E-2</c:v>
                </c:pt>
                <c:pt idx="15069">
                  <c:v>-1.3769063495327737E-2</c:v>
                </c:pt>
                <c:pt idx="15070">
                  <c:v>-1.3769592082725681E-2</c:v>
                </c:pt>
                <c:pt idx="15071">
                  <c:v>-1.3766943360579322E-2</c:v>
                </c:pt>
                <c:pt idx="15072">
                  <c:v>-1.377021570496844E-2</c:v>
                </c:pt>
                <c:pt idx="15073">
                  <c:v>-1.3768474159786107E-2</c:v>
                </c:pt>
                <c:pt idx="15074">
                  <c:v>-1.3767912307845253E-2</c:v>
                </c:pt>
                <c:pt idx="15075">
                  <c:v>-1.3768829015887248E-2</c:v>
                </c:pt>
                <c:pt idx="15076">
                  <c:v>-1.3768826434746513E-2</c:v>
                </c:pt>
                <c:pt idx="15077">
                  <c:v>-1.376821864715231E-2</c:v>
                </c:pt>
                <c:pt idx="15078">
                  <c:v>-1.3769318166559895E-2</c:v>
                </c:pt>
                <c:pt idx="15079">
                  <c:v>-1.3771419758498802E-2</c:v>
                </c:pt>
                <c:pt idx="15080">
                  <c:v>-1.3769206009983707E-2</c:v>
                </c:pt>
                <c:pt idx="15081">
                  <c:v>-1.3768674775130156E-2</c:v>
                </c:pt>
                <c:pt idx="15082">
                  <c:v>-1.3769143047540365E-2</c:v>
                </c:pt>
                <c:pt idx="15083">
                  <c:v>-1.3769933604920943E-2</c:v>
                </c:pt>
                <c:pt idx="15084">
                  <c:v>-1.376850743220473E-2</c:v>
                </c:pt>
                <c:pt idx="15085">
                  <c:v>-1.3767017967416379E-2</c:v>
                </c:pt>
                <c:pt idx="15086">
                  <c:v>-1.3767442912983827E-2</c:v>
                </c:pt>
                <c:pt idx="15087">
                  <c:v>-1.3769582381663561E-2</c:v>
                </c:pt>
                <c:pt idx="15088">
                  <c:v>-1.3769345123728727E-2</c:v>
                </c:pt>
                <c:pt idx="15089">
                  <c:v>-1.3770056272272171E-2</c:v>
                </c:pt>
                <c:pt idx="15090">
                  <c:v>-1.3770046282556084E-2</c:v>
                </c:pt>
                <c:pt idx="15091">
                  <c:v>-1.3769572597548262E-2</c:v>
                </c:pt>
                <c:pt idx="15092">
                  <c:v>-1.3772008001185674E-2</c:v>
                </c:pt>
                <c:pt idx="15093">
                  <c:v>-1.3770920717087186E-2</c:v>
                </c:pt>
                <c:pt idx="15094">
                  <c:v>-1.3770992004477589E-2</c:v>
                </c:pt>
                <c:pt idx="15095">
                  <c:v>-1.3773098194822236E-2</c:v>
                </c:pt>
                <c:pt idx="15096">
                  <c:v>-1.3771911249258601E-2</c:v>
                </c:pt>
                <c:pt idx="15097">
                  <c:v>-1.377263180474181E-2</c:v>
                </c:pt>
                <c:pt idx="15098">
                  <c:v>-1.3772853665948992E-2</c:v>
                </c:pt>
                <c:pt idx="15099">
                  <c:v>-1.3771845321600655E-2</c:v>
                </c:pt>
                <c:pt idx="15100">
                  <c:v>-1.3770495136392939E-2</c:v>
                </c:pt>
                <c:pt idx="15101">
                  <c:v>-1.3768714102448364E-2</c:v>
                </c:pt>
                <c:pt idx="15102">
                  <c:v>-1.3770470683407848E-2</c:v>
                </c:pt>
                <c:pt idx="15103">
                  <c:v>-1.3768914010521599E-2</c:v>
                </c:pt>
                <c:pt idx="15104">
                  <c:v>-1.3768089232088181E-2</c:v>
                </c:pt>
                <c:pt idx="15105">
                  <c:v>-1.3769450922096325E-2</c:v>
                </c:pt>
                <c:pt idx="15106">
                  <c:v>-1.3768321239626891E-2</c:v>
                </c:pt>
                <c:pt idx="15107">
                  <c:v>-1.3769839839067636E-2</c:v>
                </c:pt>
                <c:pt idx="15108">
                  <c:v>-1.3773042134127845E-2</c:v>
                </c:pt>
                <c:pt idx="15109">
                  <c:v>-1.3772606588188012E-2</c:v>
                </c:pt>
                <c:pt idx="15110">
                  <c:v>-1.3769645644310819E-2</c:v>
                </c:pt>
                <c:pt idx="15111">
                  <c:v>-1.3769691220481117E-2</c:v>
                </c:pt>
                <c:pt idx="15112">
                  <c:v>-1.3766905980948523E-2</c:v>
                </c:pt>
                <c:pt idx="15113">
                  <c:v>-1.376745553211399E-2</c:v>
                </c:pt>
                <c:pt idx="15114">
                  <c:v>-1.3767060882626136E-2</c:v>
                </c:pt>
                <c:pt idx="15115">
                  <c:v>-1.3769164151523901E-2</c:v>
                </c:pt>
                <c:pt idx="15116">
                  <c:v>-1.3769817262388176E-2</c:v>
                </c:pt>
                <c:pt idx="15117">
                  <c:v>-1.3769729694990112E-2</c:v>
                </c:pt>
                <c:pt idx="15118">
                  <c:v>-1.3771570544806018E-2</c:v>
                </c:pt>
                <c:pt idx="15119">
                  <c:v>-1.377362314890905E-2</c:v>
                </c:pt>
                <c:pt idx="15120">
                  <c:v>-1.3773808361063735E-2</c:v>
                </c:pt>
                <c:pt idx="15121">
                  <c:v>-1.3774383546921185E-2</c:v>
                </c:pt>
                <c:pt idx="15122">
                  <c:v>-1.3774535597880219E-2</c:v>
                </c:pt>
                <c:pt idx="15123">
                  <c:v>-1.3773367661875164E-2</c:v>
                </c:pt>
                <c:pt idx="15124">
                  <c:v>-1.3774910190306041E-2</c:v>
                </c:pt>
                <c:pt idx="15125">
                  <c:v>-1.3774811492863911E-2</c:v>
                </c:pt>
                <c:pt idx="15126">
                  <c:v>-1.3775737519269322E-2</c:v>
                </c:pt>
                <c:pt idx="15127">
                  <c:v>-1.3774712013481185E-2</c:v>
                </c:pt>
                <c:pt idx="15128">
                  <c:v>-1.3775352541247142E-2</c:v>
                </c:pt>
                <c:pt idx="15129">
                  <c:v>-1.3776783330947028E-2</c:v>
                </c:pt>
                <c:pt idx="15130">
                  <c:v>-1.3773535548960419E-2</c:v>
                </c:pt>
                <c:pt idx="15131">
                  <c:v>-1.3774510075181353E-2</c:v>
                </c:pt>
                <c:pt idx="15132">
                  <c:v>-1.3775254254092687E-2</c:v>
                </c:pt>
                <c:pt idx="15133">
                  <c:v>-1.3777029524872534E-2</c:v>
                </c:pt>
                <c:pt idx="15134">
                  <c:v>-1.3775643872327176E-2</c:v>
                </c:pt>
                <c:pt idx="15135">
                  <c:v>-1.3775670165820467E-2</c:v>
                </c:pt>
                <c:pt idx="15136">
                  <c:v>-1.3775251189142109E-2</c:v>
                </c:pt>
                <c:pt idx="15137">
                  <c:v>-1.3775686955756348E-2</c:v>
                </c:pt>
                <c:pt idx="15138">
                  <c:v>-1.3776746597410622E-2</c:v>
                </c:pt>
                <c:pt idx="15139">
                  <c:v>-1.3778938925768858E-2</c:v>
                </c:pt>
                <c:pt idx="15140">
                  <c:v>-1.3775555286485884E-2</c:v>
                </c:pt>
                <c:pt idx="15141">
                  <c:v>-1.3775251349520247E-2</c:v>
                </c:pt>
                <c:pt idx="15142">
                  <c:v>-1.3774884381267194E-2</c:v>
                </c:pt>
                <c:pt idx="15143">
                  <c:v>-1.3776330821892169E-2</c:v>
                </c:pt>
                <c:pt idx="15144">
                  <c:v>-1.3775117236496192E-2</c:v>
                </c:pt>
                <c:pt idx="15145">
                  <c:v>-1.3775886574234746E-2</c:v>
                </c:pt>
                <c:pt idx="15146">
                  <c:v>-1.3774735503144167E-2</c:v>
                </c:pt>
                <c:pt idx="15147">
                  <c:v>-1.3775876062868175E-2</c:v>
                </c:pt>
                <c:pt idx="15148">
                  <c:v>-1.3776466518852622E-2</c:v>
                </c:pt>
                <c:pt idx="15149">
                  <c:v>-1.3776452711187265E-2</c:v>
                </c:pt>
                <c:pt idx="15150">
                  <c:v>-1.3774273553551479E-2</c:v>
                </c:pt>
                <c:pt idx="15151">
                  <c:v>-1.3774031428867267E-2</c:v>
                </c:pt>
                <c:pt idx="15152">
                  <c:v>-1.3775604778380177E-2</c:v>
                </c:pt>
                <c:pt idx="15153">
                  <c:v>-1.3772010987989266E-2</c:v>
                </c:pt>
                <c:pt idx="15154">
                  <c:v>-1.3773875772734289E-2</c:v>
                </c:pt>
                <c:pt idx="15155">
                  <c:v>-1.3772848796348158E-2</c:v>
                </c:pt>
                <c:pt idx="15156">
                  <c:v>-1.3775829811969113E-2</c:v>
                </c:pt>
                <c:pt idx="15157">
                  <c:v>-1.3778745987184666E-2</c:v>
                </c:pt>
                <c:pt idx="15158">
                  <c:v>-1.3779524059161911E-2</c:v>
                </c:pt>
                <c:pt idx="15159">
                  <c:v>-1.3776629286528157E-2</c:v>
                </c:pt>
                <c:pt idx="15160">
                  <c:v>-1.3776935049558146E-2</c:v>
                </c:pt>
                <c:pt idx="15161">
                  <c:v>-1.3776360583475028E-2</c:v>
                </c:pt>
                <c:pt idx="15162">
                  <c:v>-1.377631489572117E-2</c:v>
                </c:pt>
                <c:pt idx="15163">
                  <c:v>-1.377647134367652E-2</c:v>
                </c:pt>
                <c:pt idx="15164">
                  <c:v>-1.3776267457806513E-2</c:v>
                </c:pt>
                <c:pt idx="15165">
                  <c:v>-1.3774378560622424E-2</c:v>
                </c:pt>
                <c:pt idx="15166">
                  <c:v>-1.377515249468058E-2</c:v>
                </c:pt>
                <c:pt idx="15167">
                  <c:v>-1.3775880409419079E-2</c:v>
                </c:pt>
                <c:pt idx="15168">
                  <c:v>-1.3776372671173397E-2</c:v>
                </c:pt>
                <c:pt idx="15169">
                  <c:v>-1.3775540224042612E-2</c:v>
                </c:pt>
                <c:pt idx="15170">
                  <c:v>-1.3777913428727345E-2</c:v>
                </c:pt>
                <c:pt idx="15171">
                  <c:v>-1.3778509015984711E-2</c:v>
                </c:pt>
                <c:pt idx="15172">
                  <c:v>-1.3778801296123766E-2</c:v>
                </c:pt>
                <c:pt idx="15173">
                  <c:v>-1.3778561860330598E-2</c:v>
                </c:pt>
                <c:pt idx="15174">
                  <c:v>-1.377814073013177E-2</c:v>
                </c:pt>
                <c:pt idx="15175">
                  <c:v>-1.3779023625624248E-2</c:v>
                </c:pt>
                <c:pt idx="15176">
                  <c:v>-1.3777094035679505E-2</c:v>
                </c:pt>
                <c:pt idx="15177">
                  <c:v>-1.377741100008437E-2</c:v>
                </c:pt>
                <c:pt idx="15178">
                  <c:v>-1.3777550926732402E-2</c:v>
                </c:pt>
                <c:pt idx="15179">
                  <c:v>-1.3777370400046186E-2</c:v>
                </c:pt>
                <c:pt idx="15180">
                  <c:v>-1.377802200013941E-2</c:v>
                </c:pt>
                <c:pt idx="15181">
                  <c:v>-1.3776571656566329E-2</c:v>
                </c:pt>
                <c:pt idx="15182">
                  <c:v>-1.37779125712855E-2</c:v>
                </c:pt>
                <c:pt idx="15183">
                  <c:v>-1.3780237404617854E-2</c:v>
                </c:pt>
                <c:pt idx="15184">
                  <c:v>-1.377881107487549E-2</c:v>
                </c:pt>
                <c:pt idx="15185">
                  <c:v>-1.377836050601094E-2</c:v>
                </c:pt>
                <c:pt idx="15186">
                  <c:v>-1.3780507998220745E-2</c:v>
                </c:pt>
                <c:pt idx="15187">
                  <c:v>-1.3780124071049367E-2</c:v>
                </c:pt>
                <c:pt idx="15188">
                  <c:v>-1.3780738944554283E-2</c:v>
                </c:pt>
                <c:pt idx="15189">
                  <c:v>-1.3778288652485147E-2</c:v>
                </c:pt>
                <c:pt idx="15190">
                  <c:v>-1.3779581422230692E-2</c:v>
                </c:pt>
                <c:pt idx="15191">
                  <c:v>-1.3780658853241801E-2</c:v>
                </c:pt>
                <c:pt idx="15192">
                  <c:v>-1.3782747276176904E-2</c:v>
                </c:pt>
                <c:pt idx="15193">
                  <c:v>-1.378198895442952E-2</c:v>
                </c:pt>
                <c:pt idx="15194">
                  <c:v>-1.3781975685063097E-2</c:v>
                </c:pt>
                <c:pt idx="15195">
                  <c:v>-1.3782253497320157E-2</c:v>
                </c:pt>
                <c:pt idx="15196">
                  <c:v>-1.3782337418010972E-2</c:v>
                </c:pt>
                <c:pt idx="15197">
                  <c:v>-1.3782069593471133E-2</c:v>
                </c:pt>
                <c:pt idx="15198">
                  <c:v>-1.3782812270948302E-2</c:v>
                </c:pt>
                <c:pt idx="15199">
                  <c:v>-1.3782756525185015E-2</c:v>
                </c:pt>
                <c:pt idx="15200">
                  <c:v>-1.3780843281966106E-2</c:v>
                </c:pt>
                <c:pt idx="15201">
                  <c:v>-1.3780993324363966E-2</c:v>
                </c:pt>
                <c:pt idx="15202">
                  <c:v>-1.3782792439873641E-2</c:v>
                </c:pt>
                <c:pt idx="15203">
                  <c:v>-1.3783462659330326E-2</c:v>
                </c:pt>
                <c:pt idx="15204">
                  <c:v>-1.3782447730720954E-2</c:v>
                </c:pt>
                <c:pt idx="15205">
                  <c:v>-1.378415740864534E-2</c:v>
                </c:pt>
                <c:pt idx="15206">
                  <c:v>-1.3784896040533321E-2</c:v>
                </c:pt>
                <c:pt idx="15207">
                  <c:v>-1.3785297312670372E-2</c:v>
                </c:pt>
                <c:pt idx="15208">
                  <c:v>-1.3784447922733473E-2</c:v>
                </c:pt>
                <c:pt idx="15209">
                  <c:v>-1.3785612729510913E-2</c:v>
                </c:pt>
                <c:pt idx="15210">
                  <c:v>-1.3784381099861201E-2</c:v>
                </c:pt>
                <c:pt idx="15211">
                  <c:v>-1.3785524010311754E-2</c:v>
                </c:pt>
                <c:pt idx="15212">
                  <c:v>-1.3786382476717136E-2</c:v>
                </c:pt>
                <c:pt idx="15213">
                  <c:v>-1.3784058207993916E-2</c:v>
                </c:pt>
                <c:pt idx="15214">
                  <c:v>-1.378273843090462E-2</c:v>
                </c:pt>
                <c:pt idx="15215">
                  <c:v>-1.3781662343070294E-2</c:v>
                </c:pt>
                <c:pt idx="15216">
                  <c:v>-1.3782009988929016E-2</c:v>
                </c:pt>
                <c:pt idx="15217">
                  <c:v>-1.3779882496467E-2</c:v>
                </c:pt>
                <c:pt idx="15218">
                  <c:v>-1.3780517084078237E-2</c:v>
                </c:pt>
                <c:pt idx="15219">
                  <c:v>-1.3780162762250905E-2</c:v>
                </c:pt>
                <c:pt idx="15220">
                  <c:v>-1.3780417033508937E-2</c:v>
                </c:pt>
                <c:pt idx="15221">
                  <c:v>-1.3781938978456486E-2</c:v>
                </c:pt>
                <c:pt idx="15222">
                  <c:v>-1.3783374840951769E-2</c:v>
                </c:pt>
                <c:pt idx="15223">
                  <c:v>-1.3783551620753327E-2</c:v>
                </c:pt>
                <c:pt idx="15224">
                  <c:v>-1.3780783624405039E-2</c:v>
                </c:pt>
                <c:pt idx="15225">
                  <c:v>-1.3780913303649401E-2</c:v>
                </c:pt>
                <c:pt idx="15226">
                  <c:v>-1.3781827951197626E-2</c:v>
                </c:pt>
                <c:pt idx="15227">
                  <c:v>-1.3783251363553248E-2</c:v>
                </c:pt>
                <c:pt idx="15228">
                  <c:v>-1.3783598350731089E-2</c:v>
                </c:pt>
                <c:pt idx="15229">
                  <c:v>-1.3785130386727594E-2</c:v>
                </c:pt>
                <c:pt idx="15230">
                  <c:v>-1.3787278951543535E-2</c:v>
                </c:pt>
                <c:pt idx="15231">
                  <c:v>-1.378529494777486E-2</c:v>
                </c:pt>
                <c:pt idx="15232">
                  <c:v>-1.3784260295543473E-2</c:v>
                </c:pt>
                <c:pt idx="15233">
                  <c:v>-1.3785473707613963E-2</c:v>
                </c:pt>
                <c:pt idx="15234">
                  <c:v>-1.3784409691873622E-2</c:v>
                </c:pt>
                <c:pt idx="15235">
                  <c:v>-1.3783722143516263E-2</c:v>
                </c:pt>
                <c:pt idx="15236">
                  <c:v>-1.3781389225764624E-2</c:v>
                </c:pt>
                <c:pt idx="15237">
                  <c:v>-1.3783205251201223E-2</c:v>
                </c:pt>
                <c:pt idx="15238">
                  <c:v>-1.3784975108912381E-2</c:v>
                </c:pt>
                <c:pt idx="15239">
                  <c:v>-1.3784709191882795E-2</c:v>
                </c:pt>
                <c:pt idx="15240">
                  <c:v>-1.3784894482302999E-2</c:v>
                </c:pt>
                <c:pt idx="15241">
                  <c:v>-1.3785679086143079E-2</c:v>
                </c:pt>
                <c:pt idx="15242">
                  <c:v>-1.3785098468297735E-2</c:v>
                </c:pt>
                <c:pt idx="15243">
                  <c:v>-1.3785712375347979E-2</c:v>
                </c:pt>
                <c:pt idx="15244">
                  <c:v>-1.3787575126152727E-2</c:v>
                </c:pt>
                <c:pt idx="15245">
                  <c:v>-1.3789151278549449E-2</c:v>
                </c:pt>
                <c:pt idx="15246">
                  <c:v>-1.3787304829155054E-2</c:v>
                </c:pt>
                <c:pt idx="15247">
                  <c:v>-1.378893786959655E-2</c:v>
                </c:pt>
                <c:pt idx="15248">
                  <c:v>-1.37905020446497E-2</c:v>
                </c:pt>
                <c:pt idx="15249">
                  <c:v>-1.3788801788218169E-2</c:v>
                </c:pt>
                <c:pt idx="15250">
                  <c:v>-1.3789393871318363E-2</c:v>
                </c:pt>
                <c:pt idx="15251">
                  <c:v>-1.3788016585830237E-2</c:v>
                </c:pt>
                <c:pt idx="15252">
                  <c:v>-1.3789934056562385E-2</c:v>
                </c:pt>
                <c:pt idx="15253">
                  <c:v>-1.3790887325934273E-2</c:v>
                </c:pt>
                <c:pt idx="15254">
                  <c:v>-1.3792376055615521E-2</c:v>
                </c:pt>
                <c:pt idx="15255">
                  <c:v>-1.3793680941335188E-2</c:v>
                </c:pt>
                <c:pt idx="15256">
                  <c:v>-1.3794374814288661E-2</c:v>
                </c:pt>
                <c:pt idx="15257">
                  <c:v>-1.3795179864703255E-2</c:v>
                </c:pt>
                <c:pt idx="15258">
                  <c:v>-1.3792677275834074E-2</c:v>
                </c:pt>
                <c:pt idx="15259">
                  <c:v>-1.3791411102204465E-2</c:v>
                </c:pt>
                <c:pt idx="15260">
                  <c:v>-1.3792589689841976E-2</c:v>
                </c:pt>
                <c:pt idx="15261">
                  <c:v>-1.3790803160544511E-2</c:v>
                </c:pt>
                <c:pt idx="15262">
                  <c:v>-1.3791923689660455E-2</c:v>
                </c:pt>
                <c:pt idx="15263">
                  <c:v>-1.379273134249779E-2</c:v>
                </c:pt>
                <c:pt idx="15264">
                  <c:v>-1.3794311761151746E-2</c:v>
                </c:pt>
                <c:pt idx="15265">
                  <c:v>-1.3795989703351755E-2</c:v>
                </c:pt>
                <c:pt idx="15266">
                  <c:v>-1.3796393062301095E-2</c:v>
                </c:pt>
                <c:pt idx="15267">
                  <c:v>-1.379429257566302E-2</c:v>
                </c:pt>
                <c:pt idx="15268">
                  <c:v>-1.3792984161900369E-2</c:v>
                </c:pt>
                <c:pt idx="15269">
                  <c:v>-1.3794060185861467E-2</c:v>
                </c:pt>
                <c:pt idx="15270">
                  <c:v>-1.379355094146641E-2</c:v>
                </c:pt>
                <c:pt idx="15271">
                  <c:v>-1.3791731749327062E-2</c:v>
                </c:pt>
                <c:pt idx="15272">
                  <c:v>-1.3792321571053093E-2</c:v>
                </c:pt>
                <c:pt idx="15273">
                  <c:v>-1.3795272788947849E-2</c:v>
                </c:pt>
                <c:pt idx="15274">
                  <c:v>-1.379646781272238E-2</c:v>
                </c:pt>
                <c:pt idx="15275">
                  <c:v>-1.3797279815865314E-2</c:v>
                </c:pt>
                <c:pt idx="15276">
                  <c:v>-1.3796094497663187E-2</c:v>
                </c:pt>
                <c:pt idx="15277">
                  <c:v>-1.379810060559692E-2</c:v>
                </c:pt>
                <c:pt idx="15278">
                  <c:v>-1.3797320091793021E-2</c:v>
                </c:pt>
                <c:pt idx="15279">
                  <c:v>-1.3798054543587545E-2</c:v>
                </c:pt>
                <c:pt idx="15280">
                  <c:v>-1.3798023131326583E-2</c:v>
                </c:pt>
                <c:pt idx="15281">
                  <c:v>-1.3796458947912212E-2</c:v>
                </c:pt>
                <c:pt idx="15282">
                  <c:v>-1.3797298231949189E-2</c:v>
                </c:pt>
                <c:pt idx="15283">
                  <c:v>-1.3798520177320722E-2</c:v>
                </c:pt>
                <c:pt idx="15284">
                  <c:v>-1.3797803043687763E-2</c:v>
                </c:pt>
                <c:pt idx="15285">
                  <c:v>-1.3796445037040677E-2</c:v>
                </c:pt>
                <c:pt idx="15286">
                  <c:v>-1.3797007960990355E-2</c:v>
                </c:pt>
                <c:pt idx="15287">
                  <c:v>-1.3796187860600924E-2</c:v>
                </c:pt>
                <c:pt idx="15288">
                  <c:v>-1.3796493920378091E-2</c:v>
                </c:pt>
                <c:pt idx="15289">
                  <c:v>-1.3798083031335732E-2</c:v>
                </c:pt>
                <c:pt idx="15290">
                  <c:v>-1.3798328512908116E-2</c:v>
                </c:pt>
                <c:pt idx="15291">
                  <c:v>-1.379949562279557E-2</c:v>
                </c:pt>
                <c:pt idx="15292">
                  <c:v>-1.3798786847665964E-2</c:v>
                </c:pt>
                <c:pt idx="15293">
                  <c:v>-1.3800136473417515E-2</c:v>
                </c:pt>
                <c:pt idx="15294">
                  <c:v>-1.3801242149872691E-2</c:v>
                </c:pt>
                <c:pt idx="15295">
                  <c:v>-1.3799920279492298E-2</c:v>
                </c:pt>
                <c:pt idx="15296">
                  <c:v>-1.3800902866148799E-2</c:v>
                </c:pt>
                <c:pt idx="15297">
                  <c:v>-1.3799928598261388E-2</c:v>
                </c:pt>
                <c:pt idx="15298">
                  <c:v>-1.3800083366902534E-2</c:v>
                </c:pt>
                <c:pt idx="15299">
                  <c:v>-1.3800627035393764E-2</c:v>
                </c:pt>
                <c:pt idx="15300">
                  <c:v>-1.3801186028181396E-2</c:v>
                </c:pt>
                <c:pt idx="15301">
                  <c:v>-1.3802842071378073E-2</c:v>
                </c:pt>
                <c:pt idx="15302">
                  <c:v>-1.3801572310046483E-2</c:v>
                </c:pt>
                <c:pt idx="15303">
                  <c:v>-1.3802328897107332E-2</c:v>
                </c:pt>
                <c:pt idx="15304">
                  <c:v>-1.3800303528143361E-2</c:v>
                </c:pt>
                <c:pt idx="15305">
                  <c:v>-1.380269376044118E-2</c:v>
                </c:pt>
                <c:pt idx="15306">
                  <c:v>-1.3801935011658509E-2</c:v>
                </c:pt>
                <c:pt idx="15307">
                  <c:v>-1.3803635715223386E-2</c:v>
                </c:pt>
                <c:pt idx="15308">
                  <c:v>-1.3802323677309073E-2</c:v>
                </c:pt>
                <c:pt idx="15309">
                  <c:v>-1.3804101552239807E-2</c:v>
                </c:pt>
                <c:pt idx="15310">
                  <c:v>-1.3803770409195081E-2</c:v>
                </c:pt>
                <c:pt idx="15311">
                  <c:v>-1.3803196231570541E-2</c:v>
                </c:pt>
                <c:pt idx="15312">
                  <c:v>-1.3805060040845449E-2</c:v>
                </c:pt>
                <c:pt idx="15313">
                  <c:v>-1.3805819324152091E-2</c:v>
                </c:pt>
                <c:pt idx="15314">
                  <c:v>-1.3803024659787243E-2</c:v>
                </c:pt>
                <c:pt idx="15315">
                  <c:v>-1.3805458889313458E-2</c:v>
                </c:pt>
                <c:pt idx="15316">
                  <c:v>-1.3805077945985421E-2</c:v>
                </c:pt>
                <c:pt idx="15317">
                  <c:v>-1.380435761832193E-2</c:v>
                </c:pt>
                <c:pt idx="15318">
                  <c:v>-1.380697149514074E-2</c:v>
                </c:pt>
                <c:pt idx="15319">
                  <c:v>-1.3807908090210985E-2</c:v>
                </c:pt>
                <c:pt idx="15320">
                  <c:v>-1.3807337197129619E-2</c:v>
                </c:pt>
                <c:pt idx="15321">
                  <c:v>-1.3807347442083021E-2</c:v>
                </c:pt>
                <c:pt idx="15322">
                  <c:v>-1.3808978922840914E-2</c:v>
                </c:pt>
                <c:pt idx="15323">
                  <c:v>-1.38089585438218E-2</c:v>
                </c:pt>
                <c:pt idx="15324">
                  <c:v>-1.3808368715893315E-2</c:v>
                </c:pt>
                <c:pt idx="15325">
                  <c:v>-1.3807682851031254E-2</c:v>
                </c:pt>
                <c:pt idx="15326">
                  <c:v>-1.3808492247789511E-2</c:v>
                </c:pt>
                <c:pt idx="15327">
                  <c:v>-1.3808565204870601E-2</c:v>
                </c:pt>
                <c:pt idx="15328">
                  <c:v>-1.3808818556883685E-2</c:v>
                </c:pt>
                <c:pt idx="15329">
                  <c:v>-1.3808583533727291E-2</c:v>
                </c:pt>
                <c:pt idx="15330">
                  <c:v>-1.3809670043298524E-2</c:v>
                </c:pt>
                <c:pt idx="15331">
                  <c:v>-1.3808975962063342E-2</c:v>
                </c:pt>
                <c:pt idx="15332">
                  <c:v>-1.3809236454360588E-2</c:v>
                </c:pt>
                <c:pt idx="15333">
                  <c:v>-1.3809697661023067E-2</c:v>
                </c:pt>
                <c:pt idx="15334">
                  <c:v>-1.3810631205150907E-2</c:v>
                </c:pt>
                <c:pt idx="15335">
                  <c:v>-1.3812106300424105E-2</c:v>
                </c:pt>
                <c:pt idx="15336">
                  <c:v>-1.3811916569711733E-2</c:v>
                </c:pt>
                <c:pt idx="15337">
                  <c:v>-1.3811237957896879E-2</c:v>
                </c:pt>
                <c:pt idx="15338">
                  <c:v>-1.3812976179394669E-2</c:v>
                </c:pt>
                <c:pt idx="15339">
                  <c:v>-1.3811770819014402E-2</c:v>
                </c:pt>
                <c:pt idx="15340">
                  <c:v>-1.3813285253002919E-2</c:v>
                </c:pt>
                <c:pt idx="15341">
                  <c:v>-1.3812739361741301E-2</c:v>
                </c:pt>
                <c:pt idx="15342">
                  <c:v>-1.3807396809711336E-2</c:v>
                </c:pt>
                <c:pt idx="15343">
                  <c:v>-1.3808753565668045E-2</c:v>
                </c:pt>
                <c:pt idx="15344">
                  <c:v>-1.3811247687588329E-2</c:v>
                </c:pt>
                <c:pt idx="15345">
                  <c:v>-1.3812101671972048E-2</c:v>
                </c:pt>
                <c:pt idx="15346">
                  <c:v>-1.3813406884798887E-2</c:v>
                </c:pt>
                <c:pt idx="15347">
                  <c:v>-1.3812824034001915E-2</c:v>
                </c:pt>
                <c:pt idx="15348">
                  <c:v>-1.381273998864359E-2</c:v>
                </c:pt>
                <c:pt idx="15349">
                  <c:v>-1.3812300763247212E-2</c:v>
                </c:pt>
                <c:pt idx="15350">
                  <c:v>-1.3811821073241774E-2</c:v>
                </c:pt>
                <c:pt idx="15351">
                  <c:v>-1.3812721205242059E-2</c:v>
                </c:pt>
                <c:pt idx="15352">
                  <c:v>-1.3813604287735889E-2</c:v>
                </c:pt>
                <c:pt idx="15353">
                  <c:v>-1.3813114652877604E-2</c:v>
                </c:pt>
                <c:pt idx="15354">
                  <c:v>-1.3814896733421834E-2</c:v>
                </c:pt>
                <c:pt idx="15355">
                  <c:v>-1.3813687924803354E-2</c:v>
                </c:pt>
                <c:pt idx="15356">
                  <c:v>-1.3814329974419445E-2</c:v>
                </c:pt>
                <c:pt idx="15357">
                  <c:v>-1.3814657338886486E-2</c:v>
                </c:pt>
                <c:pt idx="15358">
                  <c:v>-1.3815120793812738E-2</c:v>
                </c:pt>
                <c:pt idx="15359">
                  <c:v>-1.3815908668862353E-2</c:v>
                </c:pt>
                <c:pt idx="15360">
                  <c:v>-1.3815277008151185E-2</c:v>
                </c:pt>
                <c:pt idx="15361">
                  <c:v>-1.381412636235504E-2</c:v>
                </c:pt>
                <c:pt idx="15362">
                  <c:v>-1.381449793958753E-2</c:v>
                </c:pt>
                <c:pt idx="15363">
                  <c:v>-1.3815158106584215E-2</c:v>
                </c:pt>
                <c:pt idx="15364">
                  <c:v>-1.3814533602621887E-2</c:v>
                </c:pt>
                <c:pt idx="15365">
                  <c:v>-1.3815218354644712E-2</c:v>
                </c:pt>
                <c:pt idx="15366">
                  <c:v>-1.3815659787164215E-2</c:v>
                </c:pt>
                <c:pt idx="15367">
                  <c:v>-1.3817341088964256E-2</c:v>
                </c:pt>
                <c:pt idx="15368">
                  <c:v>-1.3817726497362064E-2</c:v>
                </c:pt>
                <c:pt idx="15369">
                  <c:v>-1.3817577060957285E-2</c:v>
                </c:pt>
                <c:pt idx="15370">
                  <c:v>-1.3817539703007373E-2</c:v>
                </c:pt>
                <c:pt idx="15371">
                  <c:v>-1.3818484437818784E-2</c:v>
                </c:pt>
                <c:pt idx="15372">
                  <c:v>-1.3816472825169105E-2</c:v>
                </c:pt>
                <c:pt idx="15373">
                  <c:v>-1.3817581267619316E-2</c:v>
                </c:pt>
                <c:pt idx="15374">
                  <c:v>-1.3818370176092552E-2</c:v>
                </c:pt>
                <c:pt idx="15375">
                  <c:v>-1.3820355306058617E-2</c:v>
                </c:pt>
                <c:pt idx="15376">
                  <c:v>-1.3820029709658828E-2</c:v>
                </c:pt>
                <c:pt idx="15377">
                  <c:v>-1.3820511508327185E-2</c:v>
                </c:pt>
                <c:pt idx="15378">
                  <c:v>-1.3819929977439064E-2</c:v>
                </c:pt>
                <c:pt idx="15379">
                  <c:v>-1.3820566328160909E-2</c:v>
                </c:pt>
                <c:pt idx="15380">
                  <c:v>-1.3821603607147074E-2</c:v>
                </c:pt>
                <c:pt idx="15381">
                  <c:v>-1.3823013187109399E-2</c:v>
                </c:pt>
                <c:pt idx="15382">
                  <c:v>-1.3823181545579702E-2</c:v>
                </c:pt>
                <c:pt idx="15383">
                  <c:v>-1.382330281628346E-2</c:v>
                </c:pt>
                <c:pt idx="15384">
                  <c:v>-1.3824858518166746E-2</c:v>
                </c:pt>
                <c:pt idx="15385">
                  <c:v>-1.3824313075516088E-2</c:v>
                </c:pt>
                <c:pt idx="15386">
                  <c:v>-1.382324565282511E-2</c:v>
                </c:pt>
                <c:pt idx="15387">
                  <c:v>-1.3825768470535901E-2</c:v>
                </c:pt>
                <c:pt idx="15388">
                  <c:v>-1.3827310767213989E-2</c:v>
                </c:pt>
                <c:pt idx="15389">
                  <c:v>-1.3825924667277611E-2</c:v>
                </c:pt>
                <c:pt idx="15390">
                  <c:v>-1.3826541828309178E-2</c:v>
                </c:pt>
                <c:pt idx="15391">
                  <c:v>-1.3826813651005306E-2</c:v>
                </c:pt>
                <c:pt idx="15392">
                  <c:v>-1.3827529766112682E-2</c:v>
                </c:pt>
                <c:pt idx="15393">
                  <c:v>-1.3827742636280293E-2</c:v>
                </c:pt>
                <c:pt idx="15394">
                  <c:v>-1.3827346066917861E-2</c:v>
                </c:pt>
                <c:pt idx="15395">
                  <c:v>-1.3828123599319495E-2</c:v>
                </c:pt>
                <c:pt idx="15396">
                  <c:v>-1.3828234531966856E-2</c:v>
                </c:pt>
                <c:pt idx="15397">
                  <c:v>-1.382981039097768E-2</c:v>
                </c:pt>
                <c:pt idx="15398">
                  <c:v>-1.3831360394195726E-2</c:v>
                </c:pt>
                <c:pt idx="15399">
                  <c:v>-1.3830859425210085E-2</c:v>
                </c:pt>
                <c:pt idx="15400">
                  <c:v>-1.3830150490623456E-2</c:v>
                </c:pt>
                <c:pt idx="15401">
                  <c:v>-1.3832332450165425E-2</c:v>
                </c:pt>
                <c:pt idx="15402">
                  <c:v>-1.3831852863830391E-2</c:v>
                </c:pt>
                <c:pt idx="15403">
                  <c:v>-1.3829454438220826E-2</c:v>
                </c:pt>
                <c:pt idx="15404">
                  <c:v>-1.3829033135373538E-2</c:v>
                </c:pt>
                <c:pt idx="15405">
                  <c:v>-1.3831323411627917E-2</c:v>
                </c:pt>
                <c:pt idx="15406">
                  <c:v>-1.3831938876463723E-2</c:v>
                </c:pt>
                <c:pt idx="15407">
                  <c:v>-1.3833451546028493E-2</c:v>
                </c:pt>
                <c:pt idx="15408">
                  <c:v>-1.383415622112895E-2</c:v>
                </c:pt>
                <c:pt idx="15409">
                  <c:v>-1.3833568535387064E-2</c:v>
                </c:pt>
                <c:pt idx="15410">
                  <c:v>-1.383407674939976E-2</c:v>
                </c:pt>
                <c:pt idx="15411">
                  <c:v>-1.3832039406328571E-2</c:v>
                </c:pt>
                <c:pt idx="15412">
                  <c:v>-1.3831255623923946E-2</c:v>
                </c:pt>
                <c:pt idx="15413">
                  <c:v>-1.3830602368870411E-2</c:v>
                </c:pt>
                <c:pt idx="15414">
                  <c:v>-1.3830236270370973E-2</c:v>
                </c:pt>
                <c:pt idx="15415">
                  <c:v>-1.3831745213241577E-2</c:v>
                </c:pt>
                <c:pt idx="15416">
                  <c:v>-1.3832892709316386E-2</c:v>
                </c:pt>
                <c:pt idx="15417">
                  <c:v>-1.38327366733323E-2</c:v>
                </c:pt>
                <c:pt idx="15418">
                  <c:v>-1.383326358984234E-2</c:v>
                </c:pt>
                <c:pt idx="15419">
                  <c:v>-1.3832036709023245E-2</c:v>
                </c:pt>
                <c:pt idx="15420">
                  <c:v>-1.3833007712207862E-2</c:v>
                </c:pt>
                <c:pt idx="15421">
                  <c:v>-1.3834582055673502E-2</c:v>
                </c:pt>
                <c:pt idx="15422">
                  <c:v>-1.3836314923236318E-2</c:v>
                </c:pt>
                <c:pt idx="15423">
                  <c:v>-1.3834160374441955E-2</c:v>
                </c:pt>
                <c:pt idx="15424">
                  <c:v>-1.3835410116565493E-2</c:v>
                </c:pt>
                <c:pt idx="15425">
                  <c:v>-1.3835077833632897E-2</c:v>
                </c:pt>
                <c:pt idx="15426">
                  <c:v>-1.3835786611110399E-2</c:v>
                </c:pt>
                <c:pt idx="15427">
                  <c:v>-1.3836012682173869E-2</c:v>
                </c:pt>
                <c:pt idx="15428">
                  <c:v>-1.3836538283303779E-2</c:v>
                </c:pt>
                <c:pt idx="15429">
                  <c:v>-1.3836594379950457E-2</c:v>
                </c:pt>
                <c:pt idx="15430">
                  <c:v>-1.3837407379334308E-2</c:v>
                </c:pt>
                <c:pt idx="15431">
                  <c:v>-1.3837589144639045E-2</c:v>
                </c:pt>
                <c:pt idx="15432">
                  <c:v>-1.3836323565265653E-2</c:v>
                </c:pt>
                <c:pt idx="15433">
                  <c:v>-1.3836539733276452E-2</c:v>
                </c:pt>
                <c:pt idx="15434">
                  <c:v>-1.3835958573712243E-2</c:v>
                </c:pt>
                <c:pt idx="15435">
                  <c:v>-1.3836380405861264E-2</c:v>
                </c:pt>
                <c:pt idx="15436">
                  <c:v>-1.3837534600020823E-2</c:v>
                </c:pt>
                <c:pt idx="15437">
                  <c:v>-1.3839066025664495E-2</c:v>
                </c:pt>
                <c:pt idx="15438">
                  <c:v>-1.3839445271048459E-2</c:v>
                </c:pt>
                <c:pt idx="15439">
                  <c:v>-1.3839248017847508E-2</c:v>
                </c:pt>
                <c:pt idx="15440">
                  <c:v>-1.3840997822269894E-2</c:v>
                </c:pt>
                <c:pt idx="15441">
                  <c:v>-1.3841618004638616E-2</c:v>
                </c:pt>
                <c:pt idx="15442">
                  <c:v>-1.384169251492527E-2</c:v>
                </c:pt>
                <c:pt idx="15443">
                  <c:v>-1.3840855492415136E-2</c:v>
                </c:pt>
                <c:pt idx="15444">
                  <c:v>-1.3841135935918384E-2</c:v>
                </c:pt>
                <c:pt idx="15445">
                  <c:v>-1.3841803191596849E-2</c:v>
                </c:pt>
                <c:pt idx="15446">
                  <c:v>-1.3842772771790263E-2</c:v>
                </c:pt>
                <c:pt idx="15447">
                  <c:v>-1.3841801682919532E-2</c:v>
                </c:pt>
                <c:pt idx="15448">
                  <c:v>-1.3843489402790012E-2</c:v>
                </c:pt>
                <c:pt idx="15449">
                  <c:v>-1.3843520218425541E-2</c:v>
                </c:pt>
                <c:pt idx="15450">
                  <c:v>-1.3844163773322021E-2</c:v>
                </c:pt>
                <c:pt idx="15451">
                  <c:v>-1.3846121231788933E-2</c:v>
                </c:pt>
                <c:pt idx="15452">
                  <c:v>-1.3846516184640523E-2</c:v>
                </c:pt>
                <c:pt idx="15453">
                  <c:v>-1.3846817971261347E-2</c:v>
                </c:pt>
                <c:pt idx="15454">
                  <c:v>-1.3845822640223444E-2</c:v>
                </c:pt>
                <c:pt idx="15455">
                  <c:v>-1.3846863396735907E-2</c:v>
                </c:pt>
                <c:pt idx="15456">
                  <c:v>-1.3847388642383234E-2</c:v>
                </c:pt>
                <c:pt idx="15457">
                  <c:v>-1.3849072846341093E-2</c:v>
                </c:pt>
                <c:pt idx="15458">
                  <c:v>-1.3849825735481176E-2</c:v>
                </c:pt>
                <c:pt idx="15459">
                  <c:v>-1.384885093554063E-2</c:v>
                </c:pt>
                <c:pt idx="15460">
                  <c:v>-1.3850086282337422E-2</c:v>
                </c:pt>
                <c:pt idx="15461">
                  <c:v>-1.385098508152165E-2</c:v>
                </c:pt>
                <c:pt idx="15462">
                  <c:v>-1.3851491453144066E-2</c:v>
                </c:pt>
                <c:pt idx="15463">
                  <c:v>-1.3852357917532056E-2</c:v>
                </c:pt>
                <c:pt idx="15464">
                  <c:v>-1.385344226110617E-2</c:v>
                </c:pt>
                <c:pt idx="15465">
                  <c:v>-1.3853132123111938E-2</c:v>
                </c:pt>
                <c:pt idx="15466">
                  <c:v>-1.3852663815279836E-2</c:v>
                </c:pt>
                <c:pt idx="15467">
                  <c:v>-1.3853364048114502E-2</c:v>
                </c:pt>
                <c:pt idx="15468">
                  <c:v>-1.3853866767568E-2</c:v>
                </c:pt>
                <c:pt idx="15469">
                  <c:v>-1.3853987868742092E-2</c:v>
                </c:pt>
                <c:pt idx="15470">
                  <c:v>-1.3856333765621821E-2</c:v>
                </c:pt>
                <c:pt idx="15471">
                  <c:v>-1.3857155624224312E-2</c:v>
                </c:pt>
                <c:pt idx="15472">
                  <c:v>-1.3857334646442001E-2</c:v>
                </c:pt>
                <c:pt idx="15473">
                  <c:v>-1.3859976505446783E-2</c:v>
                </c:pt>
                <c:pt idx="15474">
                  <c:v>-1.3861447606509029E-2</c:v>
                </c:pt>
                <c:pt idx="15475">
                  <c:v>-1.3862574959057716E-2</c:v>
                </c:pt>
                <c:pt idx="15476">
                  <c:v>-1.3863494936087415E-2</c:v>
                </c:pt>
                <c:pt idx="15477">
                  <c:v>-1.3862587383316321E-2</c:v>
                </c:pt>
                <c:pt idx="15478">
                  <c:v>-1.3864563157858167E-2</c:v>
                </c:pt>
                <c:pt idx="15479">
                  <c:v>-1.3863765179173006E-2</c:v>
                </c:pt>
                <c:pt idx="15480">
                  <c:v>-1.386392745544131E-2</c:v>
                </c:pt>
                <c:pt idx="15481">
                  <c:v>-1.3864238985948674E-2</c:v>
                </c:pt>
                <c:pt idx="15482">
                  <c:v>-1.3864203843402747E-2</c:v>
                </c:pt>
                <c:pt idx="15483">
                  <c:v>-1.3865874060309424E-2</c:v>
                </c:pt>
                <c:pt idx="15484">
                  <c:v>-1.3866357645006336E-2</c:v>
                </c:pt>
                <c:pt idx="15485">
                  <c:v>-1.3867080869870882E-2</c:v>
                </c:pt>
                <c:pt idx="15486">
                  <c:v>-1.3866698184000787E-2</c:v>
                </c:pt>
                <c:pt idx="15487">
                  <c:v>-1.3868506956796624E-2</c:v>
                </c:pt>
                <c:pt idx="15488">
                  <c:v>-1.3868085514347064E-2</c:v>
                </c:pt>
                <c:pt idx="15489">
                  <c:v>-1.3866924777712892E-2</c:v>
                </c:pt>
                <c:pt idx="15490">
                  <c:v>-1.3868210487327335E-2</c:v>
                </c:pt>
                <c:pt idx="15491">
                  <c:v>-1.3868917223008249E-2</c:v>
                </c:pt>
                <c:pt idx="15492">
                  <c:v>-1.3869788062527807E-2</c:v>
                </c:pt>
                <c:pt idx="15493">
                  <c:v>-1.3869710115782754E-2</c:v>
                </c:pt>
                <c:pt idx="15494">
                  <c:v>-1.3869465547406496E-2</c:v>
                </c:pt>
                <c:pt idx="15495">
                  <c:v>-1.3871107933525327E-2</c:v>
                </c:pt>
                <c:pt idx="15496">
                  <c:v>-1.3870492026952294E-2</c:v>
                </c:pt>
                <c:pt idx="15497">
                  <c:v>-1.3871690421963999E-2</c:v>
                </c:pt>
                <c:pt idx="15498">
                  <c:v>-1.3872405268039147E-2</c:v>
                </c:pt>
                <c:pt idx="15499">
                  <c:v>-1.387412409703764E-2</c:v>
                </c:pt>
                <c:pt idx="15500">
                  <c:v>-1.3874101037948398E-2</c:v>
                </c:pt>
                <c:pt idx="15501">
                  <c:v>-1.3874697771604069E-2</c:v>
                </c:pt>
                <c:pt idx="15502">
                  <c:v>-1.3875742213089813E-2</c:v>
                </c:pt>
                <c:pt idx="15503">
                  <c:v>-1.3876171159875963E-2</c:v>
                </c:pt>
                <c:pt idx="15504">
                  <c:v>-1.3877233909318124E-2</c:v>
                </c:pt>
                <c:pt idx="15505">
                  <c:v>-1.3878095464852679E-2</c:v>
                </c:pt>
                <c:pt idx="15506">
                  <c:v>-1.3878559277803629E-2</c:v>
                </c:pt>
                <c:pt idx="15507">
                  <c:v>-1.3878809452867872E-2</c:v>
                </c:pt>
                <c:pt idx="15508">
                  <c:v>-1.387871414149062E-2</c:v>
                </c:pt>
                <c:pt idx="15509">
                  <c:v>-1.387918510079229E-2</c:v>
                </c:pt>
                <c:pt idx="15510">
                  <c:v>-1.387730086933036E-2</c:v>
                </c:pt>
                <c:pt idx="15511">
                  <c:v>-1.3879788459312491E-2</c:v>
                </c:pt>
                <c:pt idx="15512">
                  <c:v>-1.3879725355486369E-2</c:v>
                </c:pt>
                <c:pt idx="15513">
                  <c:v>-1.3881227736970083E-2</c:v>
                </c:pt>
                <c:pt idx="15514">
                  <c:v>-1.3882442367373619E-2</c:v>
                </c:pt>
                <c:pt idx="15515">
                  <c:v>-1.3882446701335099E-2</c:v>
                </c:pt>
                <c:pt idx="15516">
                  <c:v>-1.3882851681148653E-2</c:v>
                </c:pt>
                <c:pt idx="15517">
                  <c:v>-1.3883068471637665E-2</c:v>
                </c:pt>
                <c:pt idx="15518">
                  <c:v>-1.3883299133851909E-2</c:v>
                </c:pt>
                <c:pt idx="15519">
                  <c:v>-1.3882161627673546E-2</c:v>
                </c:pt>
                <c:pt idx="15520">
                  <c:v>-1.3883397520777063E-2</c:v>
                </c:pt>
                <c:pt idx="15521">
                  <c:v>-1.3885207073084218E-2</c:v>
                </c:pt>
                <c:pt idx="15522">
                  <c:v>-1.3883712002598855E-2</c:v>
                </c:pt>
                <c:pt idx="15523">
                  <c:v>-1.3883869206698738E-2</c:v>
                </c:pt>
                <c:pt idx="15524">
                  <c:v>-1.3883540654827714E-2</c:v>
                </c:pt>
                <c:pt idx="15525">
                  <c:v>-1.3883853169828217E-2</c:v>
                </c:pt>
                <c:pt idx="15526">
                  <c:v>-1.3884584628372417E-2</c:v>
                </c:pt>
                <c:pt idx="15527">
                  <c:v>-1.3884805911411368E-2</c:v>
                </c:pt>
                <c:pt idx="15528">
                  <c:v>-1.3886030433716242E-2</c:v>
                </c:pt>
                <c:pt idx="15529">
                  <c:v>-1.3886295736637171E-2</c:v>
                </c:pt>
                <c:pt idx="15530">
                  <c:v>-1.3888345646617608E-2</c:v>
                </c:pt>
                <c:pt idx="15531">
                  <c:v>-1.3888842619670516E-2</c:v>
                </c:pt>
                <c:pt idx="15532">
                  <c:v>-1.3889432922387127E-2</c:v>
                </c:pt>
                <c:pt idx="15533">
                  <c:v>-1.3889589266829887E-2</c:v>
                </c:pt>
                <c:pt idx="15534">
                  <c:v>-1.3889453153193152E-2</c:v>
                </c:pt>
                <c:pt idx="15535">
                  <c:v>-1.3889945343003869E-2</c:v>
                </c:pt>
                <c:pt idx="15536">
                  <c:v>-1.3889790414814579E-2</c:v>
                </c:pt>
                <c:pt idx="15537">
                  <c:v>-1.3889992620774163E-2</c:v>
                </c:pt>
                <c:pt idx="15538">
                  <c:v>-1.3889381855176582E-2</c:v>
                </c:pt>
                <c:pt idx="15539">
                  <c:v>-1.3888673264154371E-2</c:v>
                </c:pt>
                <c:pt idx="15540">
                  <c:v>-1.3889461787111366E-2</c:v>
                </c:pt>
                <c:pt idx="15541">
                  <c:v>-1.3890937254780265E-2</c:v>
                </c:pt>
                <c:pt idx="15542">
                  <c:v>-1.3892098821845295E-2</c:v>
                </c:pt>
                <c:pt idx="15543">
                  <c:v>-1.3892284820029561E-2</c:v>
                </c:pt>
                <c:pt idx="15544">
                  <c:v>-1.3890972617482081E-2</c:v>
                </c:pt>
                <c:pt idx="15545">
                  <c:v>-1.3891377307346972E-2</c:v>
                </c:pt>
                <c:pt idx="15546">
                  <c:v>-1.389149817216607E-2</c:v>
                </c:pt>
                <c:pt idx="15547">
                  <c:v>-1.3891755677260774E-2</c:v>
                </c:pt>
                <c:pt idx="15548">
                  <c:v>-1.3892808431496741E-2</c:v>
                </c:pt>
                <c:pt idx="15549">
                  <c:v>-1.3892974228574315E-2</c:v>
                </c:pt>
                <c:pt idx="15550">
                  <c:v>-1.3894264807225228E-2</c:v>
                </c:pt>
                <c:pt idx="15551">
                  <c:v>-1.3893825814775841E-2</c:v>
                </c:pt>
                <c:pt idx="15552">
                  <c:v>-1.3894688460859015E-2</c:v>
                </c:pt>
                <c:pt idx="15553">
                  <c:v>-1.3894514433812526E-2</c:v>
                </c:pt>
                <c:pt idx="15554">
                  <c:v>-1.3895918096418628E-2</c:v>
                </c:pt>
                <c:pt idx="15555">
                  <c:v>-1.3896717717186941E-2</c:v>
                </c:pt>
                <c:pt idx="15556">
                  <c:v>-1.3896839572834033E-2</c:v>
                </c:pt>
                <c:pt idx="15557">
                  <c:v>-1.3897416466506501E-2</c:v>
                </c:pt>
                <c:pt idx="15558">
                  <c:v>-1.389658385965109E-2</c:v>
                </c:pt>
                <c:pt idx="15559">
                  <c:v>-1.3896315503433765E-2</c:v>
                </c:pt>
                <c:pt idx="15560">
                  <c:v>-1.3897434479784226E-2</c:v>
                </c:pt>
                <c:pt idx="15561">
                  <c:v>-1.3896555908590038E-2</c:v>
                </c:pt>
                <c:pt idx="15562">
                  <c:v>-1.3896958153916195E-2</c:v>
                </c:pt>
                <c:pt idx="15563">
                  <c:v>-1.3898924080723083E-2</c:v>
                </c:pt>
                <c:pt idx="15564">
                  <c:v>-1.389805717365458E-2</c:v>
                </c:pt>
                <c:pt idx="15565">
                  <c:v>-1.3898747742446245E-2</c:v>
                </c:pt>
                <c:pt idx="15566">
                  <c:v>-1.3899448444811694E-2</c:v>
                </c:pt>
                <c:pt idx="15567">
                  <c:v>-1.389990516409865E-2</c:v>
                </c:pt>
                <c:pt idx="15568">
                  <c:v>-1.389850180896564E-2</c:v>
                </c:pt>
                <c:pt idx="15569">
                  <c:v>-1.3899031654989838E-2</c:v>
                </c:pt>
                <c:pt idx="15570">
                  <c:v>-1.3898766263539759E-2</c:v>
                </c:pt>
                <c:pt idx="15571">
                  <c:v>-1.3899290136857508E-2</c:v>
                </c:pt>
                <c:pt idx="15572">
                  <c:v>-1.3900555075883147E-2</c:v>
                </c:pt>
                <c:pt idx="15573">
                  <c:v>-1.3900088530110348E-2</c:v>
                </c:pt>
                <c:pt idx="15574">
                  <c:v>-1.3902098089957758E-2</c:v>
                </c:pt>
                <c:pt idx="15575">
                  <c:v>-1.3902302558906196E-2</c:v>
                </c:pt>
                <c:pt idx="15576">
                  <c:v>-1.3903025897564885E-2</c:v>
                </c:pt>
                <c:pt idx="15577">
                  <c:v>-1.3902944880214362E-2</c:v>
                </c:pt>
                <c:pt idx="15578">
                  <c:v>-1.3902850842576716E-2</c:v>
                </c:pt>
                <c:pt idx="15579">
                  <c:v>-1.3903536521400863E-2</c:v>
                </c:pt>
                <c:pt idx="15580">
                  <c:v>-1.3904414038043806E-2</c:v>
                </c:pt>
                <c:pt idx="15581">
                  <c:v>-1.3904472287185266E-2</c:v>
                </c:pt>
                <c:pt idx="15582">
                  <c:v>-1.3905361756353776E-2</c:v>
                </c:pt>
                <c:pt idx="15583">
                  <c:v>-1.3905571224664123E-2</c:v>
                </c:pt>
                <c:pt idx="15584">
                  <c:v>-1.3906157488418011E-2</c:v>
                </c:pt>
                <c:pt idx="15585">
                  <c:v>-1.3906761724513222E-2</c:v>
                </c:pt>
                <c:pt idx="15586">
                  <c:v>-1.3906550393345192E-2</c:v>
                </c:pt>
                <c:pt idx="15587">
                  <c:v>-1.3907094044366512E-2</c:v>
                </c:pt>
                <c:pt idx="15588">
                  <c:v>-1.3906825462300276E-2</c:v>
                </c:pt>
                <c:pt idx="15589">
                  <c:v>-1.3907918095191813E-2</c:v>
                </c:pt>
                <c:pt idx="15590">
                  <c:v>-1.3908877405720414E-2</c:v>
                </c:pt>
                <c:pt idx="15591">
                  <c:v>-1.3909264738964703E-2</c:v>
                </c:pt>
                <c:pt idx="15592">
                  <c:v>-1.390887570619123E-2</c:v>
                </c:pt>
                <c:pt idx="15593">
                  <c:v>-1.3909252047223123E-2</c:v>
                </c:pt>
                <c:pt idx="15594">
                  <c:v>-1.3910159932722934E-2</c:v>
                </c:pt>
                <c:pt idx="15595">
                  <c:v>-1.3910571684262043E-2</c:v>
                </c:pt>
                <c:pt idx="15596">
                  <c:v>-1.3910028934857752E-2</c:v>
                </c:pt>
                <c:pt idx="15597">
                  <c:v>-1.3908989582933507E-2</c:v>
                </c:pt>
                <c:pt idx="15598">
                  <c:v>-1.3908898855238225E-2</c:v>
                </c:pt>
                <c:pt idx="15599">
                  <c:v>-1.3909008522784112E-2</c:v>
                </c:pt>
                <c:pt idx="15600">
                  <c:v>-1.3908969912309997E-2</c:v>
                </c:pt>
                <c:pt idx="15601">
                  <c:v>-1.3907618122162945E-2</c:v>
                </c:pt>
                <c:pt idx="15602">
                  <c:v>-1.3909428992409255E-2</c:v>
                </c:pt>
                <c:pt idx="15603">
                  <c:v>-1.391036199495967E-2</c:v>
                </c:pt>
                <c:pt idx="15604">
                  <c:v>-1.3910822127766622E-2</c:v>
                </c:pt>
                <c:pt idx="15605">
                  <c:v>-1.3910931405900486E-2</c:v>
                </c:pt>
                <c:pt idx="15606">
                  <c:v>-1.3911535614492491E-2</c:v>
                </c:pt>
                <c:pt idx="15607">
                  <c:v>-1.3910918584781292E-2</c:v>
                </c:pt>
                <c:pt idx="15608">
                  <c:v>-1.3912019284952283E-2</c:v>
                </c:pt>
                <c:pt idx="15609">
                  <c:v>-1.3913274058478114E-2</c:v>
                </c:pt>
                <c:pt idx="15610">
                  <c:v>-1.3912777797318469E-2</c:v>
                </c:pt>
                <c:pt idx="15611">
                  <c:v>-1.3913335359925958E-2</c:v>
                </c:pt>
                <c:pt idx="15612">
                  <c:v>-1.3913143305327183E-2</c:v>
                </c:pt>
                <c:pt idx="15613">
                  <c:v>-1.3913326325348953E-2</c:v>
                </c:pt>
                <c:pt idx="15614">
                  <c:v>-1.391324409324309E-2</c:v>
                </c:pt>
                <c:pt idx="15615">
                  <c:v>-1.3914024453706998E-2</c:v>
                </c:pt>
                <c:pt idx="15616">
                  <c:v>-1.3913822959885526E-2</c:v>
                </c:pt>
                <c:pt idx="15617">
                  <c:v>-1.3914328763807668E-2</c:v>
                </c:pt>
                <c:pt idx="15618">
                  <c:v>-1.3916111757734601E-2</c:v>
                </c:pt>
                <c:pt idx="15619">
                  <c:v>-1.3915071298183047E-2</c:v>
                </c:pt>
                <c:pt idx="15620">
                  <c:v>-1.3914945521305464E-2</c:v>
                </c:pt>
                <c:pt idx="15621">
                  <c:v>-1.3915476627740482E-2</c:v>
                </c:pt>
                <c:pt idx="15622">
                  <c:v>-1.391527235773856E-2</c:v>
                </c:pt>
                <c:pt idx="15623">
                  <c:v>-1.3915724866062157E-2</c:v>
                </c:pt>
                <c:pt idx="15624">
                  <c:v>-1.3916778686531106E-2</c:v>
                </c:pt>
                <c:pt idx="15625">
                  <c:v>-1.3915745563252641E-2</c:v>
                </c:pt>
                <c:pt idx="15626">
                  <c:v>-1.3915532978569931E-2</c:v>
                </c:pt>
                <c:pt idx="15627">
                  <c:v>-1.3915087742495152E-2</c:v>
                </c:pt>
                <c:pt idx="15628">
                  <c:v>-1.3915907767126564E-2</c:v>
                </c:pt>
                <c:pt idx="15629">
                  <c:v>-1.3916411899800155E-2</c:v>
                </c:pt>
                <c:pt idx="15630">
                  <c:v>-1.3915301405989209E-2</c:v>
                </c:pt>
                <c:pt idx="15631">
                  <c:v>-1.3915984122767183E-2</c:v>
                </c:pt>
                <c:pt idx="15632">
                  <c:v>-1.3914940517115582E-2</c:v>
                </c:pt>
                <c:pt idx="15633">
                  <c:v>-1.3915719302701716E-2</c:v>
                </c:pt>
                <c:pt idx="15634">
                  <c:v>-1.3915415097028013E-2</c:v>
                </c:pt>
                <c:pt idx="15635">
                  <c:v>-1.391579332913823E-2</c:v>
                </c:pt>
                <c:pt idx="15636">
                  <c:v>-1.391671132831316E-2</c:v>
                </c:pt>
                <c:pt idx="15637">
                  <c:v>-1.3916335544669988E-2</c:v>
                </c:pt>
                <c:pt idx="15638">
                  <c:v>-1.3917039203834459E-2</c:v>
                </c:pt>
                <c:pt idx="15639">
                  <c:v>-1.3917427282427695E-2</c:v>
                </c:pt>
                <c:pt idx="15640">
                  <c:v>-1.3917272553886461E-2</c:v>
                </c:pt>
                <c:pt idx="15641">
                  <c:v>-1.391856053147565E-2</c:v>
                </c:pt>
                <c:pt idx="15642">
                  <c:v>-1.3919384618917773E-2</c:v>
                </c:pt>
                <c:pt idx="15643">
                  <c:v>-1.3919650184855357E-2</c:v>
                </c:pt>
                <c:pt idx="15644">
                  <c:v>-1.3920585455759022E-2</c:v>
                </c:pt>
                <c:pt idx="15645">
                  <c:v>-1.3921228821292051E-2</c:v>
                </c:pt>
                <c:pt idx="15646">
                  <c:v>-1.3921964535660402E-2</c:v>
                </c:pt>
                <c:pt idx="15647">
                  <c:v>-1.3921637975887063E-2</c:v>
                </c:pt>
                <c:pt idx="15648">
                  <c:v>-1.3922867819839438E-2</c:v>
                </c:pt>
                <c:pt idx="15649">
                  <c:v>-1.3923837864001551E-2</c:v>
                </c:pt>
                <c:pt idx="15650">
                  <c:v>-1.392537202932652E-2</c:v>
                </c:pt>
                <c:pt idx="15651">
                  <c:v>-1.3923565085574517E-2</c:v>
                </c:pt>
                <c:pt idx="15652">
                  <c:v>-1.3924670517087744E-2</c:v>
                </c:pt>
                <c:pt idx="15653">
                  <c:v>-1.3925781085142849E-2</c:v>
                </c:pt>
                <c:pt idx="15654">
                  <c:v>-1.3926880668992883E-2</c:v>
                </c:pt>
                <c:pt idx="15655">
                  <c:v>-1.3926923152717718E-2</c:v>
                </c:pt>
                <c:pt idx="15656">
                  <c:v>-1.3926429847403173E-2</c:v>
                </c:pt>
                <c:pt idx="15657">
                  <c:v>-1.3926592054605778E-2</c:v>
                </c:pt>
                <c:pt idx="15658">
                  <c:v>-1.392756982974945E-2</c:v>
                </c:pt>
                <c:pt idx="15659">
                  <c:v>-1.3928749097272939E-2</c:v>
                </c:pt>
                <c:pt idx="15660">
                  <c:v>-1.3929467976542275E-2</c:v>
                </c:pt>
                <c:pt idx="15661">
                  <c:v>-1.393006793319271E-2</c:v>
                </c:pt>
                <c:pt idx="15662">
                  <c:v>-1.3930417061685614E-2</c:v>
                </c:pt>
                <c:pt idx="15663">
                  <c:v>-1.3930676309301983E-2</c:v>
                </c:pt>
                <c:pt idx="15664">
                  <c:v>-1.393103414896953E-2</c:v>
                </c:pt>
                <c:pt idx="15665">
                  <c:v>-1.3930422737422501E-2</c:v>
                </c:pt>
                <c:pt idx="15666">
                  <c:v>-1.3929678790968748E-2</c:v>
                </c:pt>
                <c:pt idx="15667">
                  <c:v>-1.3928764750098922E-2</c:v>
                </c:pt>
                <c:pt idx="15668">
                  <c:v>-1.3930221573936304E-2</c:v>
                </c:pt>
                <c:pt idx="15669">
                  <c:v>-1.3929515315764002E-2</c:v>
                </c:pt>
                <c:pt idx="15670">
                  <c:v>-1.3929406762204832E-2</c:v>
                </c:pt>
                <c:pt idx="15671">
                  <c:v>-1.3928220618650414E-2</c:v>
                </c:pt>
                <c:pt idx="15672">
                  <c:v>-1.3927210490299033E-2</c:v>
                </c:pt>
                <c:pt idx="15673">
                  <c:v>-1.3928559873042696E-2</c:v>
                </c:pt>
                <c:pt idx="15674">
                  <c:v>-1.392914383507724E-2</c:v>
                </c:pt>
                <c:pt idx="15675">
                  <c:v>-1.3928134654632423E-2</c:v>
                </c:pt>
                <c:pt idx="15676">
                  <c:v>-1.3928295788892075E-2</c:v>
                </c:pt>
                <c:pt idx="15677">
                  <c:v>-1.3928636031333149E-2</c:v>
                </c:pt>
                <c:pt idx="15678">
                  <c:v>-1.3928711618537653E-2</c:v>
                </c:pt>
                <c:pt idx="15679">
                  <c:v>-1.3928505062040474E-2</c:v>
                </c:pt>
                <c:pt idx="15680">
                  <c:v>-1.3929350816411083E-2</c:v>
                </c:pt>
                <c:pt idx="15681">
                  <c:v>-1.3929841632644453E-2</c:v>
                </c:pt>
                <c:pt idx="15682">
                  <c:v>-1.3929195690594006E-2</c:v>
                </c:pt>
                <c:pt idx="15683">
                  <c:v>-1.3929499414894627E-2</c:v>
                </c:pt>
                <c:pt idx="15684">
                  <c:v>-1.3929470880595844E-2</c:v>
                </c:pt>
                <c:pt idx="15685">
                  <c:v>-1.3929514255239034E-2</c:v>
                </c:pt>
                <c:pt idx="15686">
                  <c:v>-1.3928136762691471E-2</c:v>
                </c:pt>
                <c:pt idx="15687">
                  <c:v>-1.3928631368434726E-2</c:v>
                </c:pt>
                <c:pt idx="15688">
                  <c:v>-1.3928396628478666E-2</c:v>
                </c:pt>
                <c:pt idx="15689">
                  <c:v>-1.3928622935990828E-2</c:v>
                </c:pt>
                <c:pt idx="15690">
                  <c:v>-1.3928958002809994E-2</c:v>
                </c:pt>
                <c:pt idx="15691">
                  <c:v>-1.3928686162937286E-2</c:v>
                </c:pt>
                <c:pt idx="15692">
                  <c:v>-1.3929358519824419E-2</c:v>
                </c:pt>
                <c:pt idx="15693">
                  <c:v>-1.3929570247913331E-2</c:v>
                </c:pt>
                <c:pt idx="15694">
                  <c:v>-1.3929891998250503E-2</c:v>
                </c:pt>
                <c:pt idx="15695">
                  <c:v>-1.3929156556696487E-2</c:v>
                </c:pt>
                <c:pt idx="15696">
                  <c:v>-1.3927602147211801E-2</c:v>
                </c:pt>
                <c:pt idx="15697">
                  <c:v>-1.3928155209117705E-2</c:v>
                </c:pt>
                <c:pt idx="15698">
                  <c:v>-1.3926764672487008E-2</c:v>
                </c:pt>
                <c:pt idx="15699">
                  <c:v>-1.3927274005307145E-2</c:v>
                </c:pt>
                <c:pt idx="15700">
                  <c:v>-1.392731251437168E-2</c:v>
                </c:pt>
                <c:pt idx="15701">
                  <c:v>-1.3927539542948448E-2</c:v>
                </c:pt>
                <c:pt idx="15702">
                  <c:v>-1.392761178539904E-2</c:v>
                </c:pt>
                <c:pt idx="15703">
                  <c:v>-1.3927578879035883E-2</c:v>
                </c:pt>
                <c:pt idx="15704">
                  <c:v>-1.3928136701588482E-2</c:v>
                </c:pt>
                <c:pt idx="15705">
                  <c:v>-1.3927642067273044E-2</c:v>
                </c:pt>
                <c:pt idx="15706">
                  <c:v>-1.3927312908715421E-2</c:v>
                </c:pt>
                <c:pt idx="15707">
                  <c:v>-1.3928534371954021E-2</c:v>
                </c:pt>
                <c:pt idx="15708">
                  <c:v>-1.3929618195561957E-2</c:v>
                </c:pt>
                <c:pt idx="15709">
                  <c:v>-1.3928385699535384E-2</c:v>
                </c:pt>
                <c:pt idx="15710">
                  <c:v>-1.3929434193248293E-2</c:v>
                </c:pt>
                <c:pt idx="15711">
                  <c:v>-1.3928963707338577E-2</c:v>
                </c:pt>
                <c:pt idx="15712">
                  <c:v>-1.3929878027492041E-2</c:v>
                </c:pt>
                <c:pt idx="15713">
                  <c:v>-1.3930063523193153E-2</c:v>
                </c:pt>
                <c:pt idx="15714">
                  <c:v>-1.3931069105192774E-2</c:v>
                </c:pt>
                <c:pt idx="15715">
                  <c:v>-1.3931423251289285E-2</c:v>
                </c:pt>
                <c:pt idx="15716">
                  <c:v>-1.3930936155891718E-2</c:v>
                </c:pt>
                <c:pt idx="15717">
                  <c:v>-1.3931466027754216E-2</c:v>
                </c:pt>
                <c:pt idx="15718">
                  <c:v>-1.3932265106710499E-2</c:v>
                </c:pt>
                <c:pt idx="15719">
                  <c:v>-1.3931279244337102E-2</c:v>
                </c:pt>
                <c:pt idx="15720">
                  <c:v>-1.3930857126827184E-2</c:v>
                </c:pt>
                <c:pt idx="15721">
                  <c:v>-1.3931260268266583E-2</c:v>
                </c:pt>
                <c:pt idx="15722">
                  <c:v>-1.3931955509427102E-2</c:v>
                </c:pt>
                <c:pt idx="15723">
                  <c:v>-1.3932989068221446E-2</c:v>
                </c:pt>
                <c:pt idx="15724">
                  <c:v>-1.3933381339276569E-2</c:v>
                </c:pt>
                <c:pt idx="15725">
                  <c:v>-1.3931894044250916E-2</c:v>
                </c:pt>
                <c:pt idx="15726">
                  <c:v>-1.3933278967616898E-2</c:v>
                </c:pt>
                <c:pt idx="15727">
                  <c:v>-1.3932625179463644E-2</c:v>
                </c:pt>
                <c:pt idx="15728">
                  <c:v>-1.3932665920671064E-2</c:v>
                </c:pt>
                <c:pt idx="15729">
                  <c:v>-1.3930942737210508E-2</c:v>
                </c:pt>
                <c:pt idx="15730">
                  <c:v>-1.393185748680458E-2</c:v>
                </c:pt>
                <c:pt idx="15731">
                  <c:v>-1.3931404585611108E-2</c:v>
                </c:pt>
                <c:pt idx="15732">
                  <c:v>-1.3932097045094495E-2</c:v>
                </c:pt>
                <c:pt idx="15733">
                  <c:v>-1.3932279009954553E-2</c:v>
                </c:pt>
                <c:pt idx="15734">
                  <c:v>-1.3932975819778443E-2</c:v>
                </c:pt>
                <c:pt idx="15735">
                  <c:v>-1.3933549011618597E-2</c:v>
                </c:pt>
                <c:pt idx="15736">
                  <c:v>-1.3932973859089481E-2</c:v>
                </c:pt>
                <c:pt idx="15737">
                  <c:v>-1.3933572358508738E-2</c:v>
                </c:pt>
                <c:pt idx="15738">
                  <c:v>-1.3934760169579915E-2</c:v>
                </c:pt>
                <c:pt idx="15739">
                  <c:v>-1.3934290464639216E-2</c:v>
                </c:pt>
                <c:pt idx="15740">
                  <c:v>-1.3934971508998448E-2</c:v>
                </c:pt>
                <c:pt idx="15741">
                  <c:v>-1.3934254637497463E-2</c:v>
                </c:pt>
                <c:pt idx="15742">
                  <c:v>-1.3933277735951485E-2</c:v>
                </c:pt>
                <c:pt idx="15743">
                  <c:v>-1.3933351155171862E-2</c:v>
                </c:pt>
                <c:pt idx="15744">
                  <c:v>-1.3934458319433534E-2</c:v>
                </c:pt>
                <c:pt idx="15745">
                  <c:v>-1.3935955051561293E-2</c:v>
                </c:pt>
                <c:pt idx="15746">
                  <c:v>-1.3934947076196738E-2</c:v>
                </c:pt>
                <c:pt idx="15747">
                  <c:v>-1.3935779840907764E-2</c:v>
                </c:pt>
                <c:pt idx="15748">
                  <c:v>-1.3935760150812973E-2</c:v>
                </c:pt>
                <c:pt idx="15749">
                  <c:v>-1.3936981703236984E-2</c:v>
                </c:pt>
                <c:pt idx="15750">
                  <c:v>-1.3936820550455144E-2</c:v>
                </c:pt>
                <c:pt idx="15751">
                  <c:v>-1.3937797782112437E-2</c:v>
                </c:pt>
                <c:pt idx="15752">
                  <c:v>-1.3937551198602472E-2</c:v>
                </c:pt>
                <c:pt idx="15753">
                  <c:v>-1.3937769061864759E-2</c:v>
                </c:pt>
                <c:pt idx="15754">
                  <c:v>-1.3937192648843459E-2</c:v>
                </c:pt>
                <c:pt idx="15755">
                  <c:v>-1.3937692579463925E-2</c:v>
                </c:pt>
                <c:pt idx="15756">
                  <c:v>-1.3938192172250514E-2</c:v>
                </c:pt>
                <c:pt idx="15757">
                  <c:v>-1.3938160764089073E-2</c:v>
                </c:pt>
                <c:pt idx="15758">
                  <c:v>-1.3937363494201632E-2</c:v>
                </c:pt>
                <c:pt idx="15759">
                  <c:v>-1.3937412620542716E-2</c:v>
                </c:pt>
                <c:pt idx="15760">
                  <c:v>-1.3938121581371277E-2</c:v>
                </c:pt>
                <c:pt idx="15761">
                  <c:v>-1.3938361173914076E-2</c:v>
                </c:pt>
                <c:pt idx="15762">
                  <c:v>-1.3937394216504723E-2</c:v>
                </c:pt>
                <c:pt idx="15763">
                  <c:v>-1.3937634172578837E-2</c:v>
                </c:pt>
                <c:pt idx="15764">
                  <c:v>-1.3937973667442646E-2</c:v>
                </c:pt>
                <c:pt idx="15765">
                  <c:v>-1.3937484216848858E-2</c:v>
                </c:pt>
                <c:pt idx="15766">
                  <c:v>-1.393764246640045E-2</c:v>
                </c:pt>
                <c:pt idx="15767">
                  <c:v>-1.3938626225374669E-2</c:v>
                </c:pt>
                <c:pt idx="15768">
                  <c:v>-1.3937653293499747E-2</c:v>
                </c:pt>
                <c:pt idx="15769">
                  <c:v>-1.3937952228258331E-2</c:v>
                </c:pt>
                <c:pt idx="15770">
                  <c:v>-1.3938315675908263E-2</c:v>
                </c:pt>
                <c:pt idx="15771">
                  <c:v>-1.3938439046594822E-2</c:v>
                </c:pt>
                <c:pt idx="15772">
                  <c:v>-1.3938432846664255E-2</c:v>
                </c:pt>
                <c:pt idx="15773">
                  <c:v>-1.3939175255524284E-2</c:v>
                </c:pt>
                <c:pt idx="15774">
                  <c:v>-1.3939060034187531E-2</c:v>
                </c:pt>
                <c:pt idx="15775">
                  <c:v>-1.3940209682159539E-2</c:v>
                </c:pt>
                <c:pt idx="15776">
                  <c:v>-1.3939714394736841E-2</c:v>
                </c:pt>
                <c:pt idx="15777">
                  <c:v>-1.3940869389881141E-2</c:v>
                </c:pt>
                <c:pt idx="15778">
                  <c:v>-1.3941056487224282E-2</c:v>
                </c:pt>
                <c:pt idx="15779">
                  <c:v>-1.3939621124346562E-2</c:v>
                </c:pt>
                <c:pt idx="15780">
                  <c:v>-1.3939903199036497E-2</c:v>
                </c:pt>
                <c:pt idx="15781">
                  <c:v>-1.394019640591249E-2</c:v>
                </c:pt>
                <c:pt idx="15782">
                  <c:v>-1.3940745860448255E-2</c:v>
                </c:pt>
                <c:pt idx="15783">
                  <c:v>-1.3940584382493822E-2</c:v>
                </c:pt>
                <c:pt idx="15784">
                  <c:v>-1.3941600105000311E-2</c:v>
                </c:pt>
                <c:pt idx="15785">
                  <c:v>-1.3941356370791367E-2</c:v>
                </c:pt>
                <c:pt idx="15786">
                  <c:v>-1.3942047902185924E-2</c:v>
                </c:pt>
                <c:pt idx="15787">
                  <c:v>-1.394225876712085E-2</c:v>
                </c:pt>
                <c:pt idx="15788">
                  <c:v>-1.3940260324183605E-2</c:v>
                </c:pt>
                <c:pt idx="15789">
                  <c:v>-1.3941610314930269E-2</c:v>
                </c:pt>
                <c:pt idx="15790">
                  <c:v>-1.3942121896091845E-2</c:v>
                </c:pt>
                <c:pt idx="15791">
                  <c:v>-1.394337709547348E-2</c:v>
                </c:pt>
                <c:pt idx="15792">
                  <c:v>-1.3942075379202274E-2</c:v>
                </c:pt>
                <c:pt idx="15793">
                  <c:v>-1.3941691896533751E-2</c:v>
                </c:pt>
                <c:pt idx="15794">
                  <c:v>-1.394204827512545E-2</c:v>
                </c:pt>
                <c:pt idx="15795">
                  <c:v>-1.3942128357985768E-2</c:v>
                </c:pt>
                <c:pt idx="15796">
                  <c:v>-1.3941466269235861E-2</c:v>
                </c:pt>
                <c:pt idx="15797">
                  <c:v>-1.3942995678709855E-2</c:v>
                </c:pt>
                <c:pt idx="15798">
                  <c:v>-1.3941976660918945E-2</c:v>
                </c:pt>
                <c:pt idx="15799">
                  <c:v>-1.3942671641757687E-2</c:v>
                </c:pt>
                <c:pt idx="15800">
                  <c:v>-1.3943446868930091E-2</c:v>
                </c:pt>
                <c:pt idx="15801">
                  <c:v>-1.3944839296204745E-2</c:v>
                </c:pt>
                <c:pt idx="15802">
                  <c:v>-1.3943954756412157E-2</c:v>
                </c:pt>
                <c:pt idx="15803">
                  <c:v>-1.3944433582076771E-2</c:v>
                </c:pt>
                <c:pt idx="15804">
                  <c:v>-1.3945546228840549E-2</c:v>
                </c:pt>
                <c:pt idx="15805">
                  <c:v>-1.3944000816558968E-2</c:v>
                </c:pt>
                <c:pt idx="15806">
                  <c:v>-1.394486143470605E-2</c:v>
                </c:pt>
                <c:pt idx="15807">
                  <c:v>-1.3944195275933735E-2</c:v>
                </c:pt>
                <c:pt idx="15808">
                  <c:v>-1.3943451378905578E-2</c:v>
                </c:pt>
                <c:pt idx="15809">
                  <c:v>-1.3943117693552165E-2</c:v>
                </c:pt>
                <c:pt idx="15810">
                  <c:v>-1.3943925345181791E-2</c:v>
                </c:pt>
                <c:pt idx="15811">
                  <c:v>-1.394493992179772E-2</c:v>
                </c:pt>
                <c:pt idx="15812">
                  <c:v>-1.3943809021275394E-2</c:v>
                </c:pt>
                <c:pt idx="15813">
                  <c:v>-1.3943790270595273E-2</c:v>
                </c:pt>
                <c:pt idx="15814">
                  <c:v>-1.394329030359581E-2</c:v>
                </c:pt>
                <c:pt idx="15815">
                  <c:v>-1.3945018155432757E-2</c:v>
                </c:pt>
                <c:pt idx="15816">
                  <c:v>-1.3944761248022573E-2</c:v>
                </c:pt>
                <c:pt idx="15817">
                  <c:v>-1.3936557802572485E-2</c:v>
                </c:pt>
                <c:pt idx="15818">
                  <c:v>-1.3936778670720828E-2</c:v>
                </c:pt>
                <c:pt idx="15819">
                  <c:v>-1.3937264351787812E-2</c:v>
                </c:pt>
                <c:pt idx="15820">
                  <c:v>-1.3938491754649705E-2</c:v>
                </c:pt>
                <c:pt idx="15821">
                  <c:v>-1.3938754658694184E-2</c:v>
                </c:pt>
                <c:pt idx="15822">
                  <c:v>-1.3940117671687378E-2</c:v>
                </c:pt>
                <c:pt idx="15823">
                  <c:v>-1.3939987448929785E-2</c:v>
                </c:pt>
                <c:pt idx="15824">
                  <c:v>-1.3939714912626492E-2</c:v>
                </c:pt>
                <c:pt idx="15825">
                  <c:v>-1.3940174364677481E-2</c:v>
                </c:pt>
                <c:pt idx="15826">
                  <c:v>-1.3940991878298527E-2</c:v>
                </c:pt>
                <c:pt idx="15827">
                  <c:v>-1.3939858302186399E-2</c:v>
                </c:pt>
                <c:pt idx="15828">
                  <c:v>-1.3939735576653067E-2</c:v>
                </c:pt>
                <c:pt idx="15829">
                  <c:v>-1.3940535239266905E-2</c:v>
                </c:pt>
                <c:pt idx="15830">
                  <c:v>-1.3941934030795602E-2</c:v>
                </c:pt>
                <c:pt idx="15831">
                  <c:v>-1.3942208199219543E-2</c:v>
                </c:pt>
                <c:pt idx="15832">
                  <c:v>-1.3941718728589505E-2</c:v>
                </c:pt>
                <c:pt idx="15833">
                  <c:v>-1.3941483506669489E-2</c:v>
                </c:pt>
                <c:pt idx="15834">
                  <c:v>-1.3942036517298627E-2</c:v>
                </c:pt>
                <c:pt idx="15835">
                  <c:v>-1.3940667607152072E-2</c:v>
                </c:pt>
                <c:pt idx="15836">
                  <c:v>-1.3941308769362818E-2</c:v>
                </c:pt>
                <c:pt idx="15837">
                  <c:v>-1.3941508464111022E-2</c:v>
                </c:pt>
                <c:pt idx="15838">
                  <c:v>-1.3941634978786172E-2</c:v>
                </c:pt>
                <c:pt idx="15839">
                  <c:v>-1.3941729204355637E-2</c:v>
                </c:pt>
                <c:pt idx="15840">
                  <c:v>-1.3941843199244609E-2</c:v>
                </c:pt>
                <c:pt idx="15841">
                  <c:v>-1.3942143484846703E-2</c:v>
                </c:pt>
                <c:pt idx="15842">
                  <c:v>-1.3942554748188618E-2</c:v>
                </c:pt>
                <c:pt idx="15843">
                  <c:v>-1.394287870404295E-2</c:v>
                </c:pt>
                <c:pt idx="15844">
                  <c:v>-1.3943326800149088E-2</c:v>
                </c:pt>
                <c:pt idx="15845">
                  <c:v>-1.3943263101112427E-2</c:v>
                </c:pt>
                <c:pt idx="15846">
                  <c:v>-1.3943201691591042E-2</c:v>
                </c:pt>
                <c:pt idx="15847">
                  <c:v>-1.3943966865404906E-2</c:v>
                </c:pt>
                <c:pt idx="15848">
                  <c:v>-1.394458884449833E-2</c:v>
                </c:pt>
                <c:pt idx="15849">
                  <c:v>-1.3943785762594944E-2</c:v>
                </c:pt>
                <c:pt idx="15850">
                  <c:v>-1.3943859278076023E-2</c:v>
                </c:pt>
                <c:pt idx="15851">
                  <c:v>-1.3943861035140087E-2</c:v>
                </c:pt>
                <c:pt idx="15852">
                  <c:v>-1.3944086661948601E-2</c:v>
                </c:pt>
                <c:pt idx="15853">
                  <c:v>-1.3943675812807926E-2</c:v>
                </c:pt>
                <c:pt idx="15854">
                  <c:v>-1.3943702980526024E-2</c:v>
                </c:pt>
                <c:pt idx="15855">
                  <c:v>-1.3944876135061412E-2</c:v>
                </c:pt>
                <c:pt idx="15856">
                  <c:v>-1.3944341076088829E-2</c:v>
                </c:pt>
                <c:pt idx="15857">
                  <c:v>-1.3944077785682157E-2</c:v>
                </c:pt>
                <c:pt idx="15858">
                  <c:v>-1.3943625530378926E-2</c:v>
                </c:pt>
                <c:pt idx="15859">
                  <c:v>-1.394432347084271E-2</c:v>
                </c:pt>
                <c:pt idx="15860">
                  <c:v>-1.3943632179578239E-2</c:v>
                </c:pt>
                <c:pt idx="15861">
                  <c:v>-1.3944454607361602E-2</c:v>
                </c:pt>
                <c:pt idx="15862">
                  <c:v>-1.3943952535086363E-2</c:v>
                </c:pt>
                <c:pt idx="15863">
                  <c:v>-1.3943082749643137E-2</c:v>
                </c:pt>
                <c:pt idx="15864">
                  <c:v>-1.3943670127076287E-2</c:v>
                </c:pt>
                <c:pt idx="15865">
                  <c:v>-1.3943136476487671E-2</c:v>
                </c:pt>
                <c:pt idx="15866">
                  <c:v>-1.3943111298994639E-2</c:v>
                </c:pt>
                <c:pt idx="15867">
                  <c:v>-1.3943098310630475E-2</c:v>
                </c:pt>
                <c:pt idx="15868">
                  <c:v>-1.3944491349562004E-2</c:v>
                </c:pt>
                <c:pt idx="15869">
                  <c:v>-1.3943927967504635E-2</c:v>
                </c:pt>
                <c:pt idx="15870">
                  <c:v>-1.3942568258663609E-2</c:v>
                </c:pt>
                <c:pt idx="15871">
                  <c:v>-1.3943157715058101E-2</c:v>
                </c:pt>
                <c:pt idx="15872">
                  <c:v>-1.3943749551142326E-2</c:v>
                </c:pt>
                <c:pt idx="15873">
                  <c:v>-1.394340806458054E-2</c:v>
                </c:pt>
                <c:pt idx="15874">
                  <c:v>-1.3943925345933559E-2</c:v>
                </c:pt>
                <c:pt idx="15875">
                  <c:v>-1.3943497707111964E-2</c:v>
                </c:pt>
                <c:pt idx="15876">
                  <c:v>-1.3943998703663391E-2</c:v>
                </c:pt>
                <c:pt idx="15877">
                  <c:v>-1.3944382879009891E-2</c:v>
                </c:pt>
                <c:pt idx="15878">
                  <c:v>-1.3943604393672544E-2</c:v>
                </c:pt>
                <c:pt idx="15879">
                  <c:v>-1.3944265633099579E-2</c:v>
                </c:pt>
                <c:pt idx="15880">
                  <c:v>-1.394372075420576E-2</c:v>
                </c:pt>
                <c:pt idx="15881">
                  <c:v>-1.3944540517173377E-2</c:v>
                </c:pt>
                <c:pt idx="15882">
                  <c:v>-1.3943919526225715E-2</c:v>
                </c:pt>
                <c:pt idx="15883">
                  <c:v>-1.3943691938381544E-2</c:v>
                </c:pt>
                <c:pt idx="15884">
                  <c:v>-1.3943504219939657E-2</c:v>
                </c:pt>
                <c:pt idx="15885">
                  <c:v>-1.3942925916709122E-2</c:v>
                </c:pt>
                <c:pt idx="15886">
                  <c:v>-1.3941884016240524E-2</c:v>
                </c:pt>
                <c:pt idx="15887">
                  <c:v>-1.3942189926302426E-2</c:v>
                </c:pt>
                <c:pt idx="15888">
                  <c:v>-1.3943169856972845E-2</c:v>
                </c:pt>
                <c:pt idx="15889">
                  <c:v>-1.3941846077803514E-2</c:v>
                </c:pt>
                <c:pt idx="15890">
                  <c:v>-1.3941326931990175E-2</c:v>
                </c:pt>
                <c:pt idx="15891">
                  <c:v>-1.3941814224707317E-2</c:v>
                </c:pt>
                <c:pt idx="15892">
                  <c:v>-1.3942846722798396E-2</c:v>
                </c:pt>
                <c:pt idx="15893">
                  <c:v>-1.3942409087638207E-2</c:v>
                </c:pt>
                <c:pt idx="15894">
                  <c:v>-1.3942957608025988E-2</c:v>
                </c:pt>
                <c:pt idx="15895">
                  <c:v>-1.3942679000111511E-2</c:v>
                </c:pt>
                <c:pt idx="15896">
                  <c:v>-1.3941183372363669E-2</c:v>
                </c:pt>
                <c:pt idx="15897">
                  <c:v>-1.3942185360637434E-2</c:v>
                </c:pt>
                <c:pt idx="15898">
                  <c:v>-1.3941926326251321E-2</c:v>
                </c:pt>
                <c:pt idx="15899">
                  <c:v>-1.3941805642392193E-2</c:v>
                </c:pt>
                <c:pt idx="15900">
                  <c:v>-1.3942234369458219E-2</c:v>
                </c:pt>
                <c:pt idx="15901">
                  <c:v>-1.3942867298418062E-2</c:v>
                </c:pt>
                <c:pt idx="15902">
                  <c:v>-1.3943184862116594E-2</c:v>
                </c:pt>
                <c:pt idx="15903">
                  <c:v>-1.3943171729510115E-2</c:v>
                </c:pt>
                <c:pt idx="15904">
                  <c:v>-1.3942608254429766E-2</c:v>
                </c:pt>
                <c:pt idx="15905">
                  <c:v>-1.3943025077741854E-2</c:v>
                </c:pt>
                <c:pt idx="15906">
                  <c:v>-1.3943579998891157E-2</c:v>
                </c:pt>
                <c:pt idx="15907">
                  <c:v>-1.3943534794495676E-2</c:v>
                </c:pt>
                <c:pt idx="15908">
                  <c:v>-1.3943950805547108E-2</c:v>
                </c:pt>
                <c:pt idx="15909">
                  <c:v>-1.3943394623214197E-2</c:v>
                </c:pt>
                <c:pt idx="15910">
                  <c:v>-1.3943011501662847E-2</c:v>
                </c:pt>
                <c:pt idx="15911">
                  <c:v>-1.3943161288670647E-2</c:v>
                </c:pt>
                <c:pt idx="15912">
                  <c:v>-1.394341975956844E-2</c:v>
                </c:pt>
                <c:pt idx="15913">
                  <c:v>-1.3943360848917416E-2</c:v>
                </c:pt>
                <c:pt idx="15914">
                  <c:v>-1.3942622228643904E-2</c:v>
                </c:pt>
                <c:pt idx="15915">
                  <c:v>-1.3942965959094344E-2</c:v>
                </c:pt>
                <c:pt idx="15916">
                  <c:v>-1.3943880152998418E-2</c:v>
                </c:pt>
                <c:pt idx="15917">
                  <c:v>-1.3942924724187624E-2</c:v>
                </c:pt>
                <c:pt idx="15918">
                  <c:v>-1.3944090285168357E-2</c:v>
                </c:pt>
                <c:pt idx="15919">
                  <c:v>-1.394395933317172E-2</c:v>
                </c:pt>
                <c:pt idx="15920">
                  <c:v>-1.394371006405495E-2</c:v>
                </c:pt>
                <c:pt idx="15921">
                  <c:v>-1.3944188183750598E-2</c:v>
                </c:pt>
                <c:pt idx="15922">
                  <c:v>-1.3943272734854881E-2</c:v>
                </c:pt>
                <c:pt idx="15923">
                  <c:v>-1.3941835484568864E-2</c:v>
                </c:pt>
                <c:pt idx="15924">
                  <c:v>-1.3943512306179677E-2</c:v>
                </c:pt>
                <c:pt idx="15925">
                  <c:v>-1.3943983072926861E-2</c:v>
                </c:pt>
                <c:pt idx="15926">
                  <c:v>-1.3943789746873337E-2</c:v>
                </c:pt>
                <c:pt idx="15927">
                  <c:v>-1.3944249406128323E-2</c:v>
                </c:pt>
                <c:pt idx="15928">
                  <c:v>-1.3944516456388799E-2</c:v>
                </c:pt>
                <c:pt idx="15929">
                  <c:v>-1.3944144321531888E-2</c:v>
                </c:pt>
                <c:pt idx="15930">
                  <c:v>-1.3944372130911577E-2</c:v>
                </c:pt>
                <c:pt idx="15931">
                  <c:v>-1.3944274577438938E-2</c:v>
                </c:pt>
                <c:pt idx="15932">
                  <c:v>-1.3944635120532636E-2</c:v>
                </c:pt>
                <c:pt idx="15933">
                  <c:v>-1.3945005648602864E-2</c:v>
                </c:pt>
                <c:pt idx="15934">
                  <c:v>-1.3943923168480379E-2</c:v>
                </c:pt>
                <c:pt idx="15935">
                  <c:v>-1.3944470786246799E-2</c:v>
                </c:pt>
                <c:pt idx="15936">
                  <c:v>-1.3944093332113999E-2</c:v>
                </c:pt>
                <c:pt idx="15937">
                  <c:v>-1.3944035369246746E-2</c:v>
                </c:pt>
                <c:pt idx="15938">
                  <c:v>-1.3944152236719182E-2</c:v>
                </c:pt>
                <c:pt idx="15939">
                  <c:v>-1.3943910205234993E-2</c:v>
                </c:pt>
                <c:pt idx="15940">
                  <c:v>-1.3944686772734898E-2</c:v>
                </c:pt>
                <c:pt idx="15941">
                  <c:v>-1.3943406963831818E-2</c:v>
                </c:pt>
                <c:pt idx="15942">
                  <c:v>-1.3944307011364936E-2</c:v>
                </c:pt>
                <c:pt idx="15943">
                  <c:v>-1.3943736674016985E-2</c:v>
                </c:pt>
                <c:pt idx="15944">
                  <c:v>-1.3943627757800362E-2</c:v>
                </c:pt>
                <c:pt idx="15945">
                  <c:v>-1.3943859346175149E-2</c:v>
                </c:pt>
                <c:pt idx="15946">
                  <c:v>-1.3943628935931559E-2</c:v>
                </c:pt>
                <c:pt idx="15947">
                  <c:v>-1.3943867773187998E-2</c:v>
                </c:pt>
                <c:pt idx="15948">
                  <c:v>-1.3944636254221862E-2</c:v>
                </c:pt>
                <c:pt idx="15949">
                  <c:v>-1.394387392137658E-2</c:v>
                </c:pt>
                <c:pt idx="15950">
                  <c:v>-1.394417275942305E-2</c:v>
                </c:pt>
                <c:pt idx="15951">
                  <c:v>-1.3943517417851901E-2</c:v>
                </c:pt>
                <c:pt idx="15952">
                  <c:v>-1.3942572958974341E-2</c:v>
                </c:pt>
                <c:pt idx="15953">
                  <c:v>-1.3944154162779285E-2</c:v>
                </c:pt>
                <c:pt idx="15954">
                  <c:v>-1.3944948493403752E-2</c:v>
                </c:pt>
                <c:pt idx="15955">
                  <c:v>-1.3944605930195019E-2</c:v>
                </c:pt>
                <c:pt idx="15956">
                  <c:v>-1.3945461135335109E-2</c:v>
                </c:pt>
                <c:pt idx="15957">
                  <c:v>-1.3945178703482927E-2</c:v>
                </c:pt>
                <c:pt idx="15958">
                  <c:v>-1.3944982098968221E-2</c:v>
                </c:pt>
                <c:pt idx="15959">
                  <c:v>-1.3944673923484703E-2</c:v>
                </c:pt>
                <c:pt idx="15960">
                  <c:v>-1.3943792215237507E-2</c:v>
                </c:pt>
                <c:pt idx="15961">
                  <c:v>-1.3944798345315966E-2</c:v>
                </c:pt>
                <c:pt idx="15962">
                  <c:v>-1.3944439492249452E-2</c:v>
                </c:pt>
                <c:pt idx="15963">
                  <c:v>-1.3945283667222905E-2</c:v>
                </c:pt>
                <c:pt idx="15964">
                  <c:v>-1.3943915598329609E-2</c:v>
                </c:pt>
                <c:pt idx="15965">
                  <c:v>-1.3943614905690753E-2</c:v>
                </c:pt>
                <c:pt idx="15966">
                  <c:v>-1.3944536402739956E-2</c:v>
                </c:pt>
                <c:pt idx="15967">
                  <c:v>-1.394474605696888E-2</c:v>
                </c:pt>
                <c:pt idx="15968">
                  <c:v>-1.3944831060405343E-2</c:v>
                </c:pt>
                <c:pt idx="15969">
                  <c:v>-1.3944640375866726E-2</c:v>
                </c:pt>
                <c:pt idx="15970">
                  <c:v>-1.3943864086620284E-2</c:v>
                </c:pt>
                <c:pt idx="15971">
                  <c:v>-1.3943710290242193E-2</c:v>
                </c:pt>
                <c:pt idx="15972">
                  <c:v>-1.394423741169027E-2</c:v>
                </c:pt>
                <c:pt idx="15973">
                  <c:v>-1.3944307648684252E-2</c:v>
                </c:pt>
                <c:pt idx="15974">
                  <c:v>-1.3944974636853276E-2</c:v>
                </c:pt>
                <c:pt idx="15975">
                  <c:v>-1.3945638363755826E-2</c:v>
                </c:pt>
                <c:pt idx="15976">
                  <c:v>-1.394547958777183E-2</c:v>
                </c:pt>
                <c:pt idx="15977">
                  <c:v>-1.3944941008521984E-2</c:v>
                </c:pt>
                <c:pt idx="15978">
                  <c:v>-1.3945501113229997E-2</c:v>
                </c:pt>
                <c:pt idx="15979">
                  <c:v>-1.3945128749076829E-2</c:v>
                </c:pt>
                <c:pt idx="15980">
                  <c:v>-1.394587779841547E-2</c:v>
                </c:pt>
                <c:pt idx="15981">
                  <c:v>-1.3945190375107837E-2</c:v>
                </c:pt>
                <c:pt idx="15982">
                  <c:v>-1.3944673682131491E-2</c:v>
                </c:pt>
                <c:pt idx="15983">
                  <c:v>-1.3945413421899233E-2</c:v>
                </c:pt>
                <c:pt idx="15984">
                  <c:v>-1.3944639796880641E-2</c:v>
                </c:pt>
                <c:pt idx="15985">
                  <c:v>-1.394408456101673E-2</c:v>
                </c:pt>
                <c:pt idx="15986">
                  <c:v>-1.3944902747794806E-2</c:v>
                </c:pt>
                <c:pt idx="15987">
                  <c:v>-1.3944909231089464E-2</c:v>
                </c:pt>
                <c:pt idx="15988">
                  <c:v>-1.394548928416727E-2</c:v>
                </c:pt>
                <c:pt idx="15989">
                  <c:v>-1.3944989682714518E-2</c:v>
                </c:pt>
                <c:pt idx="15990">
                  <c:v>-1.3945160990684831E-2</c:v>
                </c:pt>
                <c:pt idx="15991">
                  <c:v>-1.3945105311285504E-2</c:v>
                </c:pt>
                <c:pt idx="15992">
                  <c:v>-1.3945857519000971E-2</c:v>
                </c:pt>
                <c:pt idx="15993">
                  <c:v>-1.3947555685355524E-2</c:v>
                </c:pt>
                <c:pt idx="15994">
                  <c:v>-1.394591588133959E-2</c:v>
                </c:pt>
                <c:pt idx="15995">
                  <c:v>-1.3945691821059017E-2</c:v>
                </c:pt>
                <c:pt idx="15996">
                  <c:v>-1.394592753953346E-2</c:v>
                </c:pt>
                <c:pt idx="15997">
                  <c:v>-1.3946943160604273E-2</c:v>
                </c:pt>
                <c:pt idx="15998">
                  <c:v>-1.3946690082660909E-2</c:v>
                </c:pt>
                <c:pt idx="15999">
                  <c:v>-1.3946709580470257E-2</c:v>
                </c:pt>
                <c:pt idx="16000">
                  <c:v>-1.3946918082123739E-2</c:v>
                </c:pt>
                <c:pt idx="16001">
                  <c:v>-1.3947191815222823E-2</c:v>
                </c:pt>
                <c:pt idx="16002">
                  <c:v>-1.3948754977472607E-2</c:v>
                </c:pt>
                <c:pt idx="16003">
                  <c:v>-1.3949359291598016E-2</c:v>
                </c:pt>
                <c:pt idx="16004">
                  <c:v>-1.3949066436547494E-2</c:v>
                </c:pt>
                <c:pt idx="16005">
                  <c:v>-1.3949816598741855E-2</c:v>
                </c:pt>
                <c:pt idx="16006">
                  <c:v>-1.3949106642791663E-2</c:v>
                </c:pt>
                <c:pt idx="16007">
                  <c:v>-1.394812834619117E-2</c:v>
                </c:pt>
                <c:pt idx="16008">
                  <c:v>-1.3948968085846456E-2</c:v>
                </c:pt>
                <c:pt idx="16009">
                  <c:v>-1.3950433030856742E-2</c:v>
                </c:pt>
                <c:pt idx="16010">
                  <c:v>-1.3951080909154397E-2</c:v>
                </c:pt>
                <c:pt idx="16011">
                  <c:v>-1.3950746328713119E-2</c:v>
                </c:pt>
                <c:pt idx="16012">
                  <c:v>-1.3950997313384431E-2</c:v>
                </c:pt>
                <c:pt idx="16013">
                  <c:v>-1.3951337657411205E-2</c:v>
                </c:pt>
                <c:pt idx="16014">
                  <c:v>-1.3953041358238438E-2</c:v>
                </c:pt>
                <c:pt idx="16015">
                  <c:v>-1.3952619005727038E-2</c:v>
                </c:pt>
                <c:pt idx="16016">
                  <c:v>-1.3952697420562399E-2</c:v>
                </c:pt>
                <c:pt idx="16017">
                  <c:v>-1.3952926461534385E-2</c:v>
                </c:pt>
                <c:pt idx="16018">
                  <c:v>-1.3952788258857428E-2</c:v>
                </c:pt>
                <c:pt idx="16019">
                  <c:v>-1.3946860703474647E-2</c:v>
                </c:pt>
                <c:pt idx="16020">
                  <c:v>-1.3947509113947661E-2</c:v>
                </c:pt>
                <c:pt idx="16021">
                  <c:v>-1.3948240324841514E-2</c:v>
                </c:pt>
                <c:pt idx="16022">
                  <c:v>-1.3948737087949159E-2</c:v>
                </c:pt>
                <c:pt idx="16023">
                  <c:v>-1.3949520712119965E-2</c:v>
                </c:pt>
                <c:pt idx="16024">
                  <c:v>-1.3948335771666086E-2</c:v>
                </c:pt>
                <c:pt idx="16025">
                  <c:v>-1.394729418626884E-2</c:v>
                </c:pt>
                <c:pt idx="16026">
                  <c:v>-1.3947262306032382E-2</c:v>
                </c:pt>
                <c:pt idx="16027">
                  <c:v>-1.3947694402369006E-2</c:v>
                </c:pt>
                <c:pt idx="16028">
                  <c:v>-1.3948652968067993E-2</c:v>
                </c:pt>
                <c:pt idx="16029">
                  <c:v>-1.3948150041050244E-2</c:v>
                </c:pt>
                <c:pt idx="16030">
                  <c:v>-1.3947960846178286E-2</c:v>
                </c:pt>
                <c:pt idx="16031">
                  <c:v>-1.3948030424726325E-2</c:v>
                </c:pt>
                <c:pt idx="16032">
                  <c:v>-1.3948240619101828E-2</c:v>
                </c:pt>
                <c:pt idx="16033">
                  <c:v>-1.3948671871564291E-2</c:v>
                </c:pt>
                <c:pt idx="16034">
                  <c:v>-1.3949690997716896E-2</c:v>
                </c:pt>
                <c:pt idx="16035">
                  <c:v>-1.3949341934415707E-2</c:v>
                </c:pt>
                <c:pt idx="16036">
                  <c:v>-1.3949276145661212E-2</c:v>
                </c:pt>
                <c:pt idx="16037">
                  <c:v>-1.3948838358246897E-2</c:v>
                </c:pt>
                <c:pt idx="16038">
                  <c:v>-1.394883125534553E-2</c:v>
                </c:pt>
                <c:pt idx="16039">
                  <c:v>-1.394886508528226E-2</c:v>
                </c:pt>
                <c:pt idx="16040">
                  <c:v>-1.3949369663720346E-2</c:v>
                </c:pt>
                <c:pt idx="16041">
                  <c:v>-1.3948732845780397E-2</c:v>
                </c:pt>
                <c:pt idx="16042">
                  <c:v>-1.394901428625722E-2</c:v>
                </c:pt>
                <c:pt idx="16043">
                  <c:v>-1.3948549936162713E-2</c:v>
                </c:pt>
                <c:pt idx="16044">
                  <c:v>-1.3948452150047707E-2</c:v>
                </c:pt>
                <c:pt idx="16045">
                  <c:v>-1.394831402319311E-2</c:v>
                </c:pt>
                <c:pt idx="16046">
                  <c:v>-1.3948482216176743E-2</c:v>
                </c:pt>
                <c:pt idx="16047">
                  <c:v>-1.3948545342196694E-2</c:v>
                </c:pt>
                <c:pt idx="16048">
                  <c:v>-1.3947161237641552E-2</c:v>
                </c:pt>
                <c:pt idx="16049">
                  <c:v>-1.394660746687023E-2</c:v>
                </c:pt>
                <c:pt idx="16050">
                  <c:v>-1.3946687365940525E-2</c:v>
                </c:pt>
                <c:pt idx="16051">
                  <c:v>-1.3946375314541772E-2</c:v>
                </c:pt>
                <c:pt idx="16052">
                  <c:v>-1.3946083539631915E-2</c:v>
                </c:pt>
                <c:pt idx="16053">
                  <c:v>-1.394616886920903E-2</c:v>
                </c:pt>
                <c:pt idx="16054">
                  <c:v>-1.3945251976927775E-2</c:v>
                </c:pt>
                <c:pt idx="16055">
                  <c:v>-1.3945461887212789E-2</c:v>
                </c:pt>
                <c:pt idx="16056">
                  <c:v>-1.3945024348640055E-2</c:v>
                </c:pt>
                <c:pt idx="16057">
                  <c:v>-1.3945540130584418E-2</c:v>
                </c:pt>
                <c:pt idx="16058">
                  <c:v>-1.3945370733384088E-2</c:v>
                </c:pt>
                <c:pt idx="16059">
                  <c:v>-1.3946314942537508E-2</c:v>
                </c:pt>
                <c:pt idx="16060">
                  <c:v>-1.3945962622393684E-2</c:v>
                </c:pt>
                <c:pt idx="16061">
                  <c:v>-1.3946014531003819E-2</c:v>
                </c:pt>
                <c:pt idx="16062">
                  <c:v>-1.3945103946528278E-2</c:v>
                </c:pt>
                <c:pt idx="16063">
                  <c:v>-1.3946106235368386E-2</c:v>
                </c:pt>
                <c:pt idx="16064">
                  <c:v>-1.3945393245939578E-2</c:v>
                </c:pt>
                <c:pt idx="16065">
                  <c:v>-1.3944623382329106E-2</c:v>
                </c:pt>
                <c:pt idx="16066">
                  <c:v>-1.39441543106919E-2</c:v>
                </c:pt>
                <c:pt idx="16067">
                  <c:v>-1.3943943215696008E-2</c:v>
                </c:pt>
                <c:pt idx="16068">
                  <c:v>-1.3943937942183352E-2</c:v>
                </c:pt>
                <c:pt idx="16069">
                  <c:v>-1.3943838729244496E-2</c:v>
                </c:pt>
                <c:pt idx="16070">
                  <c:v>-1.3942641939715818E-2</c:v>
                </c:pt>
                <c:pt idx="16071">
                  <c:v>-1.3942129912853646E-2</c:v>
                </c:pt>
                <c:pt idx="16072">
                  <c:v>-1.3941546270308388E-2</c:v>
                </c:pt>
                <c:pt idx="16073">
                  <c:v>-1.3941918832336808E-2</c:v>
                </c:pt>
                <c:pt idx="16074">
                  <c:v>-1.3942026673324722E-2</c:v>
                </c:pt>
                <c:pt idx="16075">
                  <c:v>-1.3941385395431757E-2</c:v>
                </c:pt>
                <c:pt idx="16076">
                  <c:v>-1.3941669278287896E-2</c:v>
                </c:pt>
                <c:pt idx="16077">
                  <c:v>-1.3940719704859619E-2</c:v>
                </c:pt>
                <c:pt idx="16078">
                  <c:v>-1.3940837596994361E-2</c:v>
                </c:pt>
                <c:pt idx="16079">
                  <c:v>-1.394091615391977E-2</c:v>
                </c:pt>
                <c:pt idx="16080">
                  <c:v>-1.3941019735055713E-2</c:v>
                </c:pt>
                <c:pt idx="16081">
                  <c:v>-1.3941232468406457E-2</c:v>
                </c:pt>
                <c:pt idx="16082">
                  <c:v>-1.3941457190032071E-2</c:v>
                </c:pt>
                <c:pt idx="16083">
                  <c:v>-1.3940335464567378E-2</c:v>
                </c:pt>
                <c:pt idx="16084">
                  <c:v>-1.3940275632093858E-2</c:v>
                </c:pt>
                <c:pt idx="16085">
                  <c:v>-1.3939566169357981E-2</c:v>
                </c:pt>
                <c:pt idx="16086">
                  <c:v>-1.3939556155578294E-2</c:v>
                </c:pt>
                <c:pt idx="16087">
                  <c:v>-1.3940488788533205E-2</c:v>
                </c:pt>
                <c:pt idx="16088">
                  <c:v>-1.3939589901121104E-2</c:v>
                </c:pt>
                <c:pt idx="16089">
                  <c:v>-1.3939852809251583E-2</c:v>
                </c:pt>
                <c:pt idx="16090">
                  <c:v>-1.3939682181598571E-2</c:v>
                </c:pt>
                <c:pt idx="16091">
                  <c:v>-1.3939507790730839E-2</c:v>
                </c:pt>
                <c:pt idx="16092">
                  <c:v>-1.3939269746136636E-2</c:v>
                </c:pt>
                <c:pt idx="16093">
                  <c:v>-1.3939296456929836E-2</c:v>
                </c:pt>
                <c:pt idx="16094">
                  <c:v>-1.3938689788046178E-2</c:v>
                </c:pt>
                <c:pt idx="16095">
                  <c:v>-1.3938577835728832E-2</c:v>
                </c:pt>
                <c:pt idx="16096">
                  <c:v>-1.3938652803559505E-2</c:v>
                </c:pt>
                <c:pt idx="16097">
                  <c:v>-1.3938625047787517E-2</c:v>
                </c:pt>
                <c:pt idx="16098">
                  <c:v>-1.3938397003095146E-2</c:v>
                </c:pt>
                <c:pt idx="16099">
                  <c:v>-1.3938346546507408E-2</c:v>
                </c:pt>
                <c:pt idx="16100">
                  <c:v>-1.3938981683693777E-2</c:v>
                </c:pt>
                <c:pt idx="16101">
                  <c:v>-1.3938942832658723E-2</c:v>
                </c:pt>
                <c:pt idx="16102">
                  <c:v>-1.393866035665035E-2</c:v>
                </c:pt>
                <c:pt idx="16103">
                  <c:v>-1.3938919378714354E-2</c:v>
                </c:pt>
                <c:pt idx="16104">
                  <c:v>-1.3938083522508813E-2</c:v>
                </c:pt>
                <c:pt idx="16105">
                  <c:v>-1.393836859580511E-2</c:v>
                </c:pt>
                <c:pt idx="16106">
                  <c:v>-1.3939077108677114E-2</c:v>
                </c:pt>
                <c:pt idx="16107">
                  <c:v>-1.3938927043779465E-2</c:v>
                </c:pt>
                <c:pt idx="16108">
                  <c:v>-1.3938095601743448E-2</c:v>
                </c:pt>
                <c:pt idx="16109">
                  <c:v>-1.3938972082720097E-2</c:v>
                </c:pt>
                <c:pt idx="16110">
                  <c:v>-1.3938799506706281E-2</c:v>
                </c:pt>
                <c:pt idx="16111">
                  <c:v>-1.3939244338934337E-2</c:v>
                </c:pt>
                <c:pt idx="16112">
                  <c:v>-1.3939212978560864E-2</c:v>
                </c:pt>
                <c:pt idx="16113">
                  <c:v>-1.3938412126813944E-2</c:v>
                </c:pt>
                <c:pt idx="16114">
                  <c:v>-1.3939191534825113E-2</c:v>
                </c:pt>
                <c:pt idx="16115">
                  <c:v>-1.3939783427886321E-2</c:v>
                </c:pt>
                <c:pt idx="16116">
                  <c:v>-1.3939155146700726E-2</c:v>
                </c:pt>
                <c:pt idx="16117">
                  <c:v>-1.3939551765459416E-2</c:v>
                </c:pt>
                <c:pt idx="16118">
                  <c:v>-1.3937668038225999E-2</c:v>
                </c:pt>
                <c:pt idx="16119">
                  <c:v>-1.3938511357031341E-2</c:v>
                </c:pt>
                <c:pt idx="16120">
                  <c:v>-1.393901729890794E-2</c:v>
                </c:pt>
                <c:pt idx="16121">
                  <c:v>-1.3937621867659419E-2</c:v>
                </c:pt>
                <c:pt idx="16122">
                  <c:v>-1.3937615328878879E-2</c:v>
                </c:pt>
                <c:pt idx="16123">
                  <c:v>-1.3938316723324674E-2</c:v>
                </c:pt>
                <c:pt idx="16124">
                  <c:v>-1.3939531834530013E-2</c:v>
                </c:pt>
                <c:pt idx="16125">
                  <c:v>-1.394043684882078E-2</c:v>
                </c:pt>
                <c:pt idx="16126">
                  <c:v>-1.3940829259025293E-2</c:v>
                </c:pt>
                <c:pt idx="16127">
                  <c:v>-1.3941038875784266E-2</c:v>
                </c:pt>
                <c:pt idx="16128">
                  <c:v>-1.3941815214164771E-2</c:v>
                </c:pt>
                <c:pt idx="16129">
                  <c:v>-1.3941504491435608E-2</c:v>
                </c:pt>
                <c:pt idx="16130">
                  <c:v>-1.3941028344776511E-2</c:v>
                </c:pt>
                <c:pt idx="16131">
                  <c:v>-1.3942017692949799E-2</c:v>
                </c:pt>
                <c:pt idx="16132">
                  <c:v>-1.3942014452230764E-2</c:v>
                </c:pt>
                <c:pt idx="16133">
                  <c:v>-1.3941689101457461E-2</c:v>
                </c:pt>
                <c:pt idx="16134">
                  <c:v>-1.3941810624042861E-2</c:v>
                </c:pt>
                <c:pt idx="16135">
                  <c:v>-1.3942244634446571E-2</c:v>
                </c:pt>
                <c:pt idx="16136">
                  <c:v>-1.3942728018347604E-2</c:v>
                </c:pt>
                <c:pt idx="16137">
                  <c:v>-1.3942477080806722E-2</c:v>
                </c:pt>
                <c:pt idx="16138">
                  <c:v>-1.3941750108913522E-2</c:v>
                </c:pt>
                <c:pt idx="16139">
                  <c:v>-1.3942284207688692E-2</c:v>
                </c:pt>
                <c:pt idx="16140">
                  <c:v>-1.3942045132596255E-2</c:v>
                </c:pt>
                <c:pt idx="16141">
                  <c:v>-1.3942686273169759E-2</c:v>
                </c:pt>
                <c:pt idx="16142">
                  <c:v>-1.3942655381812316E-2</c:v>
                </c:pt>
                <c:pt idx="16143">
                  <c:v>-1.3943343772115873E-2</c:v>
                </c:pt>
                <c:pt idx="16144">
                  <c:v>-1.3943651878511274E-2</c:v>
                </c:pt>
                <c:pt idx="16145">
                  <c:v>-1.3944175336976282E-2</c:v>
                </c:pt>
                <c:pt idx="16146">
                  <c:v>-1.3944366367955818E-2</c:v>
                </c:pt>
                <c:pt idx="16147">
                  <c:v>-1.3944826461413215E-2</c:v>
                </c:pt>
                <c:pt idx="16148">
                  <c:v>-1.3945175609581729E-2</c:v>
                </c:pt>
                <c:pt idx="16149">
                  <c:v>-1.3944696728988066E-2</c:v>
                </c:pt>
                <c:pt idx="16150">
                  <c:v>-1.3945402782596083E-2</c:v>
                </c:pt>
                <c:pt idx="16151">
                  <c:v>-1.3945651356510016E-2</c:v>
                </c:pt>
                <c:pt idx="16152">
                  <c:v>-1.3945916816387013E-2</c:v>
                </c:pt>
                <c:pt idx="16153">
                  <c:v>-1.39459209159768E-2</c:v>
                </c:pt>
                <c:pt idx="16154">
                  <c:v>-1.394639216261921E-2</c:v>
                </c:pt>
                <c:pt idx="16155">
                  <c:v>-1.394658871101191E-2</c:v>
                </c:pt>
                <c:pt idx="16156">
                  <c:v>-1.3946997307911487E-2</c:v>
                </c:pt>
                <c:pt idx="16157">
                  <c:v>-1.3947630572487655E-2</c:v>
                </c:pt>
                <c:pt idx="16158">
                  <c:v>-1.3948402987099704E-2</c:v>
                </c:pt>
                <c:pt idx="16159">
                  <c:v>-1.3948134342246586E-2</c:v>
                </c:pt>
                <c:pt idx="16160">
                  <c:v>-1.3948493409132741E-2</c:v>
                </c:pt>
                <c:pt idx="16161">
                  <c:v>-1.3948956812669345E-2</c:v>
                </c:pt>
                <c:pt idx="16162">
                  <c:v>-1.3949323265031751E-2</c:v>
                </c:pt>
                <c:pt idx="16163">
                  <c:v>-1.3949909187426883E-2</c:v>
                </c:pt>
                <c:pt idx="16164">
                  <c:v>-1.3949718707177636E-2</c:v>
                </c:pt>
                <c:pt idx="16165">
                  <c:v>-1.3949366372619648E-2</c:v>
                </c:pt>
                <c:pt idx="16166">
                  <c:v>-1.3949419345696308E-2</c:v>
                </c:pt>
                <c:pt idx="16167">
                  <c:v>-1.3949941796508155E-2</c:v>
                </c:pt>
                <c:pt idx="16168">
                  <c:v>-1.3950933975483765E-2</c:v>
                </c:pt>
                <c:pt idx="16169">
                  <c:v>-1.3950765870433627E-2</c:v>
                </c:pt>
                <c:pt idx="16170">
                  <c:v>-1.3950800486321434E-2</c:v>
                </c:pt>
                <c:pt idx="16171">
                  <c:v>-1.3950913511826911E-2</c:v>
                </c:pt>
                <c:pt idx="16172">
                  <c:v>-1.395222838170765E-2</c:v>
                </c:pt>
                <c:pt idx="16173">
                  <c:v>-1.3951930199752683E-2</c:v>
                </c:pt>
                <c:pt idx="16174">
                  <c:v>-1.3938264380243561E-2</c:v>
                </c:pt>
                <c:pt idx="16175">
                  <c:v>-1.3939900350314179E-2</c:v>
                </c:pt>
                <c:pt idx="16176">
                  <c:v>-1.3940250748459523E-2</c:v>
                </c:pt>
                <c:pt idx="16177">
                  <c:v>-1.3941030189177297E-2</c:v>
                </c:pt>
                <c:pt idx="16178">
                  <c:v>-1.3941470848075092E-2</c:v>
                </c:pt>
                <c:pt idx="16179">
                  <c:v>-1.3941220500606531E-2</c:v>
                </c:pt>
                <c:pt idx="16180">
                  <c:v>-1.3941113671146629E-2</c:v>
                </c:pt>
                <c:pt idx="16181">
                  <c:v>-1.3941422993647194E-2</c:v>
                </c:pt>
                <c:pt idx="16182">
                  <c:v>-1.3941146852308607E-2</c:v>
                </c:pt>
                <c:pt idx="16183">
                  <c:v>-1.3942432585575379E-2</c:v>
                </c:pt>
                <c:pt idx="16184">
                  <c:v>-1.3942252692652087E-2</c:v>
                </c:pt>
                <c:pt idx="16185">
                  <c:v>-1.3942610504459246E-2</c:v>
                </c:pt>
                <c:pt idx="16186">
                  <c:v>-1.3942698017473795E-2</c:v>
                </c:pt>
                <c:pt idx="16187">
                  <c:v>-1.3943047523196949E-2</c:v>
                </c:pt>
                <c:pt idx="16188">
                  <c:v>-1.3943393003803518E-2</c:v>
                </c:pt>
                <c:pt idx="16189">
                  <c:v>-1.3943434383471546E-2</c:v>
                </c:pt>
                <c:pt idx="16190">
                  <c:v>-1.3943433979167643E-2</c:v>
                </c:pt>
                <c:pt idx="16191">
                  <c:v>-1.3941655644284515E-2</c:v>
                </c:pt>
                <c:pt idx="16192">
                  <c:v>-1.3942797700247632E-2</c:v>
                </c:pt>
                <c:pt idx="16193">
                  <c:v>-1.3944223044819182E-2</c:v>
                </c:pt>
                <c:pt idx="16194">
                  <c:v>-1.394442966508113E-2</c:v>
                </c:pt>
                <c:pt idx="16195">
                  <c:v>-1.3944976575953184E-2</c:v>
                </c:pt>
                <c:pt idx="16196">
                  <c:v>-1.3944804999829048E-2</c:v>
                </c:pt>
                <c:pt idx="16197">
                  <c:v>-1.3945860949782654E-2</c:v>
                </c:pt>
                <c:pt idx="16198">
                  <c:v>-1.3946982498498715E-2</c:v>
                </c:pt>
                <c:pt idx="16199">
                  <c:v>-1.3946211580037768E-2</c:v>
                </c:pt>
                <c:pt idx="16200">
                  <c:v>-1.3946262584048677E-2</c:v>
                </c:pt>
                <c:pt idx="16201">
                  <c:v>-1.394596386230299E-2</c:v>
                </c:pt>
                <c:pt idx="16202">
                  <c:v>-1.3946222752188061E-2</c:v>
                </c:pt>
                <c:pt idx="16203">
                  <c:v>-1.3946482664411557E-2</c:v>
                </c:pt>
                <c:pt idx="16204">
                  <c:v>-1.3946888732143538E-2</c:v>
                </c:pt>
                <c:pt idx="16205">
                  <c:v>-1.3947411883203123E-2</c:v>
                </c:pt>
                <c:pt idx="16206">
                  <c:v>-1.3947982193173692E-2</c:v>
                </c:pt>
                <c:pt idx="16207">
                  <c:v>-1.3947334686509839E-2</c:v>
                </c:pt>
                <c:pt idx="16208">
                  <c:v>-1.3948109168372583E-2</c:v>
                </c:pt>
                <c:pt idx="16209">
                  <c:v>-1.3948914117475784E-2</c:v>
                </c:pt>
                <c:pt idx="16210">
                  <c:v>-1.3948325455436792E-2</c:v>
                </c:pt>
                <c:pt idx="16211">
                  <c:v>-1.3949004633396158E-2</c:v>
                </c:pt>
                <c:pt idx="16212">
                  <c:v>-1.3950457747332978E-2</c:v>
                </c:pt>
                <c:pt idx="16213">
                  <c:v>-1.3949382169274429E-2</c:v>
                </c:pt>
                <c:pt idx="16214">
                  <c:v>-1.3949749309921511E-2</c:v>
                </c:pt>
                <c:pt idx="16215">
                  <c:v>-1.3949926980448939E-2</c:v>
                </c:pt>
                <c:pt idx="16216">
                  <c:v>-1.3950705987547571E-2</c:v>
                </c:pt>
                <c:pt idx="16217">
                  <c:v>-1.3950215659018529E-2</c:v>
                </c:pt>
                <c:pt idx="16218">
                  <c:v>-1.3950466963588627E-2</c:v>
                </c:pt>
                <c:pt idx="16219">
                  <c:v>-1.3951273985169698E-2</c:v>
                </c:pt>
                <c:pt idx="16220">
                  <c:v>-1.3951273267064548E-2</c:v>
                </c:pt>
                <c:pt idx="16221">
                  <c:v>-1.3950857322349582E-2</c:v>
                </c:pt>
                <c:pt idx="16222">
                  <c:v>-1.3951459246085585E-2</c:v>
                </c:pt>
                <c:pt idx="16223">
                  <c:v>-1.3951830383928747E-2</c:v>
                </c:pt>
                <c:pt idx="16224">
                  <c:v>-1.3951755598165382E-2</c:v>
                </c:pt>
                <c:pt idx="16225">
                  <c:v>-1.3951716594808972E-2</c:v>
                </c:pt>
                <c:pt idx="16226">
                  <c:v>-1.3952763988952444E-2</c:v>
                </c:pt>
                <c:pt idx="16227">
                  <c:v>-1.3952885718210994E-2</c:v>
                </c:pt>
                <c:pt idx="16228">
                  <c:v>-1.3952680034338647E-2</c:v>
                </c:pt>
                <c:pt idx="16229">
                  <c:v>-1.3953206476327237E-2</c:v>
                </c:pt>
                <c:pt idx="16230">
                  <c:v>-1.3953394827115988E-2</c:v>
                </c:pt>
                <c:pt idx="16231">
                  <c:v>-1.3953265865106236E-2</c:v>
                </c:pt>
                <c:pt idx="16232">
                  <c:v>-1.3953579285636338E-2</c:v>
                </c:pt>
                <c:pt idx="16233">
                  <c:v>-1.395321228394035E-2</c:v>
                </c:pt>
                <c:pt idx="16234">
                  <c:v>-1.39535289850464E-2</c:v>
                </c:pt>
                <c:pt idx="16235">
                  <c:v>-1.3953188602759348E-2</c:v>
                </c:pt>
                <c:pt idx="16236">
                  <c:v>-1.3954216467864541E-2</c:v>
                </c:pt>
                <c:pt idx="16237">
                  <c:v>-1.3954436791804848E-2</c:v>
                </c:pt>
                <c:pt idx="16238">
                  <c:v>-1.3955195792598105E-2</c:v>
                </c:pt>
                <c:pt idx="16239">
                  <c:v>-1.395497958963032E-2</c:v>
                </c:pt>
                <c:pt idx="16240">
                  <c:v>-1.3955070863835328E-2</c:v>
                </c:pt>
                <c:pt idx="16241">
                  <c:v>-1.3955312982183665E-2</c:v>
                </c:pt>
                <c:pt idx="16242">
                  <c:v>-1.39548669002043E-2</c:v>
                </c:pt>
                <c:pt idx="16243">
                  <c:v>-1.3954979747551896E-2</c:v>
                </c:pt>
                <c:pt idx="16244">
                  <c:v>-1.3955220995764364E-2</c:v>
                </c:pt>
                <c:pt idx="16245">
                  <c:v>-1.3955090534860777E-2</c:v>
                </c:pt>
                <c:pt idx="16246">
                  <c:v>-1.3955428542761371E-2</c:v>
                </c:pt>
                <c:pt idx="16247">
                  <c:v>-1.3955382812774151E-2</c:v>
                </c:pt>
                <c:pt idx="16248">
                  <c:v>-1.3955107232117117E-2</c:v>
                </c:pt>
                <c:pt idx="16249">
                  <c:v>-1.395539705238103E-2</c:v>
                </c:pt>
                <c:pt idx="16250">
                  <c:v>-1.395500745686637E-2</c:v>
                </c:pt>
                <c:pt idx="16251">
                  <c:v>-1.3955087214856018E-2</c:v>
                </c:pt>
                <c:pt idx="16252">
                  <c:v>-1.3955898741805729E-2</c:v>
                </c:pt>
                <c:pt idx="16253">
                  <c:v>-1.3956072028875126E-2</c:v>
                </c:pt>
                <c:pt idx="16254">
                  <c:v>-1.395663579969815E-2</c:v>
                </c:pt>
                <c:pt idx="16255">
                  <c:v>-1.3956203600984155E-2</c:v>
                </c:pt>
                <c:pt idx="16256">
                  <c:v>-1.3957121032842084E-2</c:v>
                </c:pt>
                <c:pt idx="16257">
                  <c:v>-1.3957753630992588E-2</c:v>
                </c:pt>
                <c:pt idx="16258">
                  <c:v>-1.3958725979507669E-2</c:v>
                </c:pt>
                <c:pt idx="16259">
                  <c:v>-1.3958422863033969E-2</c:v>
                </c:pt>
                <c:pt idx="16260">
                  <c:v>-1.39579233297335E-2</c:v>
                </c:pt>
                <c:pt idx="16261">
                  <c:v>-1.3957684560981308E-2</c:v>
                </c:pt>
                <c:pt idx="16262">
                  <c:v>-1.3957939997180603E-2</c:v>
                </c:pt>
                <c:pt idx="16263">
                  <c:v>-1.3958198017217077E-2</c:v>
                </c:pt>
                <c:pt idx="16264">
                  <c:v>-1.3958470498408104E-2</c:v>
                </c:pt>
                <c:pt idx="16265">
                  <c:v>-1.3958956348173679E-2</c:v>
                </c:pt>
                <c:pt idx="16266">
                  <c:v>-1.3959825695050849E-2</c:v>
                </c:pt>
                <c:pt idx="16267">
                  <c:v>-1.395911233379063E-2</c:v>
                </c:pt>
                <c:pt idx="16268">
                  <c:v>-1.3959225981832116E-2</c:v>
                </c:pt>
                <c:pt idx="16269">
                  <c:v>-1.3959785466534289E-2</c:v>
                </c:pt>
                <c:pt idx="16270">
                  <c:v>-1.3959652285365472E-2</c:v>
                </c:pt>
                <c:pt idx="16271">
                  <c:v>-1.3960204980785575E-2</c:v>
                </c:pt>
                <c:pt idx="16272">
                  <c:v>-1.3959637369941647E-2</c:v>
                </c:pt>
                <c:pt idx="16273">
                  <c:v>-1.396014542951199E-2</c:v>
                </c:pt>
                <c:pt idx="16274">
                  <c:v>-1.395957452826397E-2</c:v>
                </c:pt>
                <c:pt idx="16275">
                  <c:v>-1.3960128399203806E-2</c:v>
                </c:pt>
                <c:pt idx="16276">
                  <c:v>-1.3960782823030482E-2</c:v>
                </c:pt>
                <c:pt idx="16277">
                  <c:v>-1.3960255865478518E-2</c:v>
                </c:pt>
                <c:pt idx="16278">
                  <c:v>-1.3961263280029125E-2</c:v>
                </c:pt>
                <c:pt idx="16279">
                  <c:v>-1.3961535193027768E-2</c:v>
                </c:pt>
                <c:pt idx="16280">
                  <c:v>-1.3961362736546653E-2</c:v>
                </c:pt>
                <c:pt idx="16281">
                  <c:v>-1.3961673335321558E-2</c:v>
                </c:pt>
                <c:pt idx="16282">
                  <c:v>-1.3961416622121751E-2</c:v>
                </c:pt>
                <c:pt idx="16283">
                  <c:v>-1.3962775498674508E-2</c:v>
                </c:pt>
                <c:pt idx="16284">
                  <c:v>-1.3962193582751973E-2</c:v>
                </c:pt>
                <c:pt idx="16285">
                  <c:v>-1.3962748621337716E-2</c:v>
                </c:pt>
                <c:pt idx="16286">
                  <c:v>-1.3962249931812852E-2</c:v>
                </c:pt>
                <c:pt idx="16287">
                  <c:v>-1.3962972803138454E-2</c:v>
                </c:pt>
                <c:pt idx="16288">
                  <c:v>-1.3963524125454246E-2</c:v>
                </c:pt>
                <c:pt idx="16289">
                  <c:v>-1.3964077789138831E-2</c:v>
                </c:pt>
                <c:pt idx="16290">
                  <c:v>-1.3963786333152262E-2</c:v>
                </c:pt>
                <c:pt idx="16291">
                  <c:v>-1.3963447368052053E-2</c:v>
                </c:pt>
                <c:pt idx="16292">
                  <c:v>-1.3962945536049031E-2</c:v>
                </c:pt>
                <c:pt idx="16293">
                  <c:v>-1.3962576312117744E-2</c:v>
                </c:pt>
                <c:pt idx="16294">
                  <c:v>-1.3963454558484949E-2</c:v>
                </c:pt>
                <c:pt idx="16295">
                  <c:v>-1.3963872602994348E-2</c:v>
                </c:pt>
                <c:pt idx="16296">
                  <c:v>-1.3963318862992893E-2</c:v>
                </c:pt>
                <c:pt idx="16297">
                  <c:v>-1.3963599037168805E-2</c:v>
                </c:pt>
                <c:pt idx="16298">
                  <c:v>-1.3963916713269122E-2</c:v>
                </c:pt>
                <c:pt idx="16299">
                  <c:v>-1.3963882261203056E-2</c:v>
                </c:pt>
                <c:pt idx="16300">
                  <c:v>-1.3963872781797101E-2</c:v>
                </c:pt>
                <c:pt idx="16301">
                  <c:v>-1.3963699003444921E-2</c:v>
                </c:pt>
                <c:pt idx="16302">
                  <c:v>-1.3963962836030233E-2</c:v>
                </c:pt>
                <c:pt idx="16303">
                  <c:v>-1.3964397009256982E-2</c:v>
                </c:pt>
                <c:pt idx="16304">
                  <c:v>-1.3962889719059552E-2</c:v>
                </c:pt>
                <c:pt idx="16305">
                  <c:v>-1.3963931823406564E-2</c:v>
                </c:pt>
                <c:pt idx="16306">
                  <c:v>-1.3964624427701272E-2</c:v>
                </c:pt>
                <c:pt idx="16307">
                  <c:v>-1.3964704119708425E-2</c:v>
                </c:pt>
                <c:pt idx="16308">
                  <c:v>-1.3964234168902231E-2</c:v>
                </c:pt>
                <c:pt idx="16309">
                  <c:v>-1.3964021303712585E-2</c:v>
                </c:pt>
                <c:pt idx="16310">
                  <c:v>-1.3964271807177488E-2</c:v>
                </c:pt>
                <c:pt idx="16311">
                  <c:v>-1.3964665087248126E-2</c:v>
                </c:pt>
                <c:pt idx="16312">
                  <c:v>-1.3965005004708705E-2</c:v>
                </c:pt>
                <c:pt idx="16313">
                  <c:v>-1.3964966948690019E-2</c:v>
                </c:pt>
                <c:pt idx="16314">
                  <c:v>-1.396488355841159E-2</c:v>
                </c:pt>
                <c:pt idx="16315">
                  <c:v>-1.3965436926318188E-2</c:v>
                </c:pt>
                <c:pt idx="16316">
                  <c:v>-1.3965293747241829E-2</c:v>
                </c:pt>
                <c:pt idx="16317">
                  <c:v>-1.3965667633064817E-2</c:v>
                </c:pt>
                <c:pt idx="16318">
                  <c:v>-1.3965068800936077E-2</c:v>
                </c:pt>
                <c:pt idx="16319">
                  <c:v>-1.3964863108557744E-2</c:v>
                </c:pt>
                <c:pt idx="16320">
                  <c:v>-1.3966195752642237E-2</c:v>
                </c:pt>
                <c:pt idx="16321">
                  <c:v>-1.396625364804438E-2</c:v>
                </c:pt>
                <c:pt idx="16322">
                  <c:v>-1.396573087228737E-2</c:v>
                </c:pt>
                <c:pt idx="16323">
                  <c:v>-1.3965714112253093E-2</c:v>
                </c:pt>
                <c:pt idx="16324">
                  <c:v>-1.3966122735917637E-2</c:v>
                </c:pt>
                <c:pt idx="16325">
                  <c:v>-1.3965867732946212E-2</c:v>
                </c:pt>
                <c:pt idx="16326">
                  <c:v>-1.3965845386279024E-2</c:v>
                </c:pt>
                <c:pt idx="16327">
                  <c:v>-1.3966434010734762E-2</c:v>
                </c:pt>
                <c:pt idx="16328">
                  <c:v>-1.3967176043632538E-2</c:v>
                </c:pt>
                <c:pt idx="16329">
                  <c:v>-1.396765802004407E-2</c:v>
                </c:pt>
                <c:pt idx="16330">
                  <c:v>-1.3967667414768913E-2</c:v>
                </c:pt>
                <c:pt idx="16331">
                  <c:v>-1.3966841976525764E-2</c:v>
                </c:pt>
                <c:pt idx="16332">
                  <c:v>-1.3966799711393895E-2</c:v>
                </c:pt>
                <c:pt idx="16333">
                  <c:v>-1.3967317443019541E-2</c:v>
                </c:pt>
                <c:pt idx="16334">
                  <c:v>-1.3967884140325309E-2</c:v>
                </c:pt>
                <c:pt idx="16335">
                  <c:v>-1.3967800904497422E-2</c:v>
                </c:pt>
                <c:pt idx="16336">
                  <c:v>-1.3968357305613181E-2</c:v>
                </c:pt>
                <c:pt idx="16337">
                  <c:v>-1.396771175131957E-2</c:v>
                </c:pt>
                <c:pt idx="16338">
                  <c:v>-1.3968686460680795E-2</c:v>
                </c:pt>
                <c:pt idx="16339">
                  <c:v>-1.3968897235161145E-2</c:v>
                </c:pt>
                <c:pt idx="16340">
                  <c:v>-1.3969180190515981E-2</c:v>
                </c:pt>
                <c:pt idx="16341">
                  <c:v>-1.3969008836810032E-2</c:v>
                </c:pt>
                <c:pt idx="16342">
                  <c:v>-1.3968574022621277E-2</c:v>
                </c:pt>
                <c:pt idx="16343">
                  <c:v>-1.3969412013946129E-2</c:v>
                </c:pt>
                <c:pt idx="16344">
                  <c:v>-1.3969716632480866E-2</c:v>
                </c:pt>
                <c:pt idx="16345">
                  <c:v>-1.3969655803248807E-2</c:v>
                </c:pt>
                <c:pt idx="16346">
                  <c:v>-1.3970166266569132E-2</c:v>
                </c:pt>
                <c:pt idx="16347">
                  <c:v>-1.3967728450066181E-2</c:v>
                </c:pt>
                <c:pt idx="16348">
                  <c:v>-1.3968499174698204E-2</c:v>
                </c:pt>
                <c:pt idx="16349">
                  <c:v>-1.3969438406667548E-2</c:v>
                </c:pt>
                <c:pt idx="16350">
                  <c:v>-1.3969288362157928E-2</c:v>
                </c:pt>
                <c:pt idx="16351">
                  <c:v>-1.3969388700767731E-2</c:v>
                </c:pt>
                <c:pt idx="16352">
                  <c:v>-1.3970149528686389E-2</c:v>
                </c:pt>
                <c:pt idx="16353">
                  <c:v>-1.3970034391359354E-2</c:v>
                </c:pt>
                <c:pt idx="16354">
                  <c:v>-1.3970687055848923E-2</c:v>
                </c:pt>
                <c:pt idx="16355">
                  <c:v>-1.3970578013346153E-2</c:v>
                </c:pt>
                <c:pt idx="16356">
                  <c:v>-1.397108302457082E-2</c:v>
                </c:pt>
                <c:pt idx="16357">
                  <c:v>-1.3971300386335012E-2</c:v>
                </c:pt>
                <c:pt idx="16358">
                  <c:v>-1.3971207581670043E-2</c:v>
                </c:pt>
                <c:pt idx="16359">
                  <c:v>-1.3971048805686972E-2</c:v>
                </c:pt>
                <c:pt idx="16360">
                  <c:v>-1.3971687562881798E-2</c:v>
                </c:pt>
                <c:pt idx="16361">
                  <c:v>-1.3971588572535587E-2</c:v>
                </c:pt>
                <c:pt idx="16362">
                  <c:v>-1.3972627575316296E-2</c:v>
                </c:pt>
                <c:pt idx="16363">
                  <c:v>-1.397194493649026E-2</c:v>
                </c:pt>
                <c:pt idx="16364">
                  <c:v>-1.3972788992013728E-2</c:v>
                </c:pt>
                <c:pt idx="16365">
                  <c:v>-1.3972831954095859E-2</c:v>
                </c:pt>
                <c:pt idx="16366">
                  <c:v>-1.3972967871730073E-2</c:v>
                </c:pt>
                <c:pt idx="16367">
                  <c:v>-1.3973549131246377E-2</c:v>
                </c:pt>
                <c:pt idx="16368">
                  <c:v>-1.3973690975666917E-2</c:v>
                </c:pt>
                <c:pt idx="16369">
                  <c:v>-1.3973172812959929E-2</c:v>
                </c:pt>
                <c:pt idx="16370">
                  <c:v>-1.39739154149012E-2</c:v>
                </c:pt>
                <c:pt idx="16371">
                  <c:v>-1.3973813483158633E-2</c:v>
                </c:pt>
                <c:pt idx="16372">
                  <c:v>-1.3973979675458176E-2</c:v>
                </c:pt>
                <c:pt idx="16373">
                  <c:v>-1.3974979417313833E-2</c:v>
                </c:pt>
                <c:pt idx="16374">
                  <c:v>-1.3974419145854003E-2</c:v>
                </c:pt>
                <c:pt idx="16375">
                  <c:v>-1.3974314775643175E-2</c:v>
                </c:pt>
                <c:pt idx="16376">
                  <c:v>-1.3974975479448272E-2</c:v>
                </c:pt>
                <c:pt idx="16377">
                  <c:v>-1.3975491198168459E-2</c:v>
                </c:pt>
                <c:pt idx="16378">
                  <c:v>-1.3975390790891412E-2</c:v>
                </c:pt>
                <c:pt idx="16379">
                  <c:v>-1.3975625878013979E-2</c:v>
                </c:pt>
                <c:pt idx="16380">
                  <c:v>-1.3976107748694965E-2</c:v>
                </c:pt>
                <c:pt idx="16381">
                  <c:v>-1.3976148858300055E-2</c:v>
                </c:pt>
                <c:pt idx="16382">
                  <c:v>-1.3976492837644759E-2</c:v>
                </c:pt>
                <c:pt idx="16383">
                  <c:v>-1.3976517582627057E-2</c:v>
                </c:pt>
                <c:pt idx="16384">
                  <c:v>-1.3976265260656172E-2</c:v>
                </c:pt>
                <c:pt idx="16385">
                  <c:v>-1.3976937882355753E-2</c:v>
                </c:pt>
                <c:pt idx="16386">
                  <c:v>-1.3977332845918879E-2</c:v>
                </c:pt>
                <c:pt idx="16387">
                  <c:v>-1.3977812508504224E-2</c:v>
                </c:pt>
                <c:pt idx="16388">
                  <c:v>-1.3978098678589087E-2</c:v>
                </c:pt>
                <c:pt idx="16389">
                  <c:v>-1.3978244670925902E-2</c:v>
                </c:pt>
                <c:pt idx="16390">
                  <c:v>-1.3978071800000812E-2</c:v>
                </c:pt>
                <c:pt idx="16391">
                  <c:v>-1.3978385092722869E-2</c:v>
                </c:pt>
                <c:pt idx="16392">
                  <c:v>-1.3978242439340175E-2</c:v>
                </c:pt>
                <c:pt idx="16393">
                  <c:v>-1.397792941072192E-2</c:v>
                </c:pt>
                <c:pt idx="16394">
                  <c:v>-1.3977990108491037E-2</c:v>
                </c:pt>
                <c:pt idx="16395">
                  <c:v>-1.3978933084176637E-2</c:v>
                </c:pt>
                <c:pt idx="16396">
                  <c:v>-1.3978100428466774E-2</c:v>
                </c:pt>
                <c:pt idx="16397">
                  <c:v>-1.3978184250438702E-2</c:v>
                </c:pt>
                <c:pt idx="16398">
                  <c:v>-1.3978408832940457E-2</c:v>
                </c:pt>
                <c:pt idx="16399">
                  <c:v>-1.3978674874951851E-2</c:v>
                </c:pt>
                <c:pt idx="16400">
                  <c:v>-1.3979419612697792E-2</c:v>
                </c:pt>
                <c:pt idx="16401">
                  <c:v>-1.3979046341010982E-2</c:v>
                </c:pt>
                <c:pt idx="16402">
                  <c:v>-1.3979291044478714E-2</c:v>
                </c:pt>
                <c:pt idx="16403">
                  <c:v>-1.3979518806990908E-2</c:v>
                </c:pt>
                <c:pt idx="16404">
                  <c:v>-1.3979407854085036E-2</c:v>
                </c:pt>
                <c:pt idx="16405">
                  <c:v>-1.3979278560424472E-2</c:v>
                </c:pt>
                <c:pt idx="16406">
                  <c:v>-1.3978963941098441E-2</c:v>
                </c:pt>
                <c:pt idx="16407">
                  <c:v>-1.398006346202703E-2</c:v>
                </c:pt>
                <c:pt idx="16408">
                  <c:v>-1.3979488812809835E-2</c:v>
                </c:pt>
                <c:pt idx="16409">
                  <c:v>-1.3980563018764021E-2</c:v>
                </c:pt>
                <c:pt idx="16410">
                  <c:v>-1.3981101982438132E-2</c:v>
                </c:pt>
                <c:pt idx="16411">
                  <c:v>-1.3981021138834246E-2</c:v>
                </c:pt>
                <c:pt idx="16412">
                  <c:v>-1.3980772956731086E-2</c:v>
                </c:pt>
                <c:pt idx="16413">
                  <c:v>-1.3981128665230744E-2</c:v>
                </c:pt>
                <c:pt idx="16414">
                  <c:v>-1.3981054138365452E-2</c:v>
                </c:pt>
                <c:pt idx="16415">
                  <c:v>-1.3981520499638585E-2</c:v>
                </c:pt>
                <c:pt idx="16416">
                  <c:v>-1.3981259858011642E-2</c:v>
                </c:pt>
                <c:pt idx="16417">
                  <c:v>-1.3982183682725319E-2</c:v>
                </c:pt>
                <c:pt idx="16418">
                  <c:v>-1.3982324457436244E-2</c:v>
                </c:pt>
                <c:pt idx="16419">
                  <c:v>-1.3982471873217269E-2</c:v>
                </c:pt>
                <c:pt idx="16420">
                  <c:v>-1.3981767941678694E-2</c:v>
                </c:pt>
                <c:pt idx="16421">
                  <c:v>-1.398211393157889E-2</c:v>
                </c:pt>
                <c:pt idx="16422">
                  <c:v>-1.3982731433782297E-2</c:v>
                </c:pt>
                <c:pt idx="16423">
                  <c:v>-1.3982488509056345E-2</c:v>
                </c:pt>
                <c:pt idx="16424">
                  <c:v>-1.3982418997990249E-2</c:v>
                </c:pt>
                <c:pt idx="16425">
                  <c:v>-1.3981776940343015E-2</c:v>
                </c:pt>
                <c:pt idx="16426">
                  <c:v>-1.3983270427470535E-2</c:v>
                </c:pt>
                <c:pt idx="16427">
                  <c:v>-1.3983491771832196E-2</c:v>
                </c:pt>
                <c:pt idx="16428">
                  <c:v>-1.3983234825942555E-2</c:v>
                </c:pt>
                <c:pt idx="16429">
                  <c:v>-1.3982995633050879E-2</c:v>
                </c:pt>
                <c:pt idx="16430">
                  <c:v>-1.3982631013618787E-2</c:v>
                </c:pt>
                <c:pt idx="16431">
                  <c:v>-1.3982203098802321E-2</c:v>
                </c:pt>
                <c:pt idx="16432">
                  <c:v>-1.3982910476586051E-2</c:v>
                </c:pt>
                <c:pt idx="16433">
                  <c:v>-1.3983504835609435E-2</c:v>
                </c:pt>
                <c:pt idx="16434">
                  <c:v>-1.3983494077619518E-2</c:v>
                </c:pt>
                <c:pt idx="16435">
                  <c:v>-1.3984075224117565E-2</c:v>
                </c:pt>
                <c:pt idx="16436">
                  <c:v>-1.3984124402540304E-2</c:v>
                </c:pt>
                <c:pt idx="16437">
                  <c:v>-1.3985059352521827E-2</c:v>
                </c:pt>
                <c:pt idx="16438">
                  <c:v>-1.3984546853148139E-2</c:v>
                </c:pt>
                <c:pt idx="16439">
                  <c:v>-1.3984372815666233E-2</c:v>
                </c:pt>
                <c:pt idx="16440">
                  <c:v>-1.3984909758891008E-2</c:v>
                </c:pt>
                <c:pt idx="16441">
                  <c:v>-1.3984967129551601E-2</c:v>
                </c:pt>
                <c:pt idx="16442">
                  <c:v>-1.3984719868589079E-2</c:v>
                </c:pt>
                <c:pt idx="16443">
                  <c:v>-1.3984067245034391E-2</c:v>
                </c:pt>
                <c:pt idx="16444">
                  <c:v>-1.3984718680796284E-2</c:v>
                </c:pt>
                <c:pt idx="16445">
                  <c:v>-1.3985200533284897E-2</c:v>
                </c:pt>
                <c:pt idx="16446">
                  <c:v>-1.39849421897813E-2</c:v>
                </c:pt>
                <c:pt idx="16447">
                  <c:v>-1.3985339987251459E-2</c:v>
                </c:pt>
                <c:pt idx="16448">
                  <c:v>-1.3986140184398956E-2</c:v>
                </c:pt>
                <c:pt idx="16449">
                  <c:v>-1.3985722513039313E-2</c:v>
                </c:pt>
                <c:pt idx="16450">
                  <c:v>-1.3985835068715586E-2</c:v>
                </c:pt>
                <c:pt idx="16451">
                  <c:v>-1.3985958352743997E-2</c:v>
                </c:pt>
                <c:pt idx="16452">
                  <c:v>-1.3985806576387408E-2</c:v>
                </c:pt>
                <c:pt idx="16453">
                  <c:v>-1.3985595881991849E-2</c:v>
                </c:pt>
                <c:pt idx="16454">
                  <c:v>-1.398585061644921E-2</c:v>
                </c:pt>
                <c:pt idx="16455">
                  <c:v>-1.3986814402335433E-2</c:v>
                </c:pt>
                <c:pt idx="16456">
                  <c:v>-1.3987468206852221E-2</c:v>
                </c:pt>
                <c:pt idx="16457">
                  <c:v>-1.3987295411013805E-2</c:v>
                </c:pt>
                <c:pt idx="16458">
                  <c:v>-1.3986546193874183E-2</c:v>
                </c:pt>
                <c:pt idx="16459">
                  <c:v>-1.3986482796651651E-2</c:v>
                </c:pt>
                <c:pt idx="16460">
                  <c:v>-1.3986683238370297E-2</c:v>
                </c:pt>
                <c:pt idx="16461">
                  <c:v>-1.398645242046297E-2</c:v>
                </c:pt>
                <c:pt idx="16462">
                  <c:v>-1.3986428564681859E-2</c:v>
                </c:pt>
                <c:pt idx="16463">
                  <c:v>-1.3986811228192791E-2</c:v>
                </c:pt>
                <c:pt idx="16464">
                  <c:v>-1.3986752953083308E-2</c:v>
                </c:pt>
                <c:pt idx="16465">
                  <c:v>-1.3987007676002451E-2</c:v>
                </c:pt>
                <c:pt idx="16466">
                  <c:v>-1.3987103056194487E-2</c:v>
                </c:pt>
                <c:pt idx="16467">
                  <c:v>-1.3987158079025423E-2</c:v>
                </c:pt>
                <c:pt idx="16468">
                  <c:v>-1.3987783958377898E-2</c:v>
                </c:pt>
                <c:pt idx="16469">
                  <c:v>-1.3987639342352464E-2</c:v>
                </c:pt>
                <c:pt idx="16470">
                  <c:v>-1.3987275634724161E-2</c:v>
                </c:pt>
                <c:pt idx="16471">
                  <c:v>-1.3987292081016277E-2</c:v>
                </c:pt>
                <c:pt idx="16472">
                  <c:v>-1.3987647346807592E-2</c:v>
                </c:pt>
                <c:pt idx="16473">
                  <c:v>-1.3987538141420265E-2</c:v>
                </c:pt>
                <c:pt idx="16474">
                  <c:v>-1.3987837513809135E-2</c:v>
                </c:pt>
                <c:pt idx="16475">
                  <c:v>-1.3987848925343266E-2</c:v>
                </c:pt>
                <c:pt idx="16476">
                  <c:v>-1.3988202183334719E-2</c:v>
                </c:pt>
                <c:pt idx="16477">
                  <c:v>-1.3987904854690683E-2</c:v>
                </c:pt>
                <c:pt idx="16478">
                  <c:v>-1.3988477441390324E-2</c:v>
                </c:pt>
                <c:pt idx="16479">
                  <c:v>-1.3988066336937402E-2</c:v>
                </c:pt>
                <c:pt idx="16480">
                  <c:v>-1.3988156976097559E-2</c:v>
                </c:pt>
                <c:pt idx="16481">
                  <c:v>-1.3988304031867682E-2</c:v>
                </c:pt>
                <c:pt idx="16482">
                  <c:v>-1.398858576600224E-2</c:v>
                </c:pt>
                <c:pt idx="16483">
                  <c:v>-1.3988669050795318E-2</c:v>
                </c:pt>
                <c:pt idx="16484">
                  <c:v>-1.3989631434180718E-2</c:v>
                </c:pt>
                <c:pt idx="16485">
                  <c:v>-1.3989654039773475E-2</c:v>
                </c:pt>
                <c:pt idx="16486">
                  <c:v>-1.398950919892253E-2</c:v>
                </c:pt>
                <c:pt idx="16487">
                  <c:v>-1.3989028930168847E-2</c:v>
                </c:pt>
                <c:pt idx="16488">
                  <c:v>-1.398930881889981E-2</c:v>
                </c:pt>
                <c:pt idx="16489">
                  <c:v>-1.3989108515818301E-2</c:v>
                </c:pt>
                <c:pt idx="16490">
                  <c:v>-1.3988643388314473E-2</c:v>
                </c:pt>
                <c:pt idx="16491">
                  <c:v>-1.3989164368104592E-2</c:v>
                </c:pt>
                <c:pt idx="16492">
                  <c:v>-1.3990009941514756E-2</c:v>
                </c:pt>
                <c:pt idx="16493">
                  <c:v>-1.3990278779337588E-2</c:v>
                </c:pt>
                <c:pt idx="16494">
                  <c:v>-1.3989729786852641E-2</c:v>
                </c:pt>
                <c:pt idx="16495">
                  <c:v>-1.3990153646406699E-2</c:v>
                </c:pt>
                <c:pt idx="16496">
                  <c:v>-1.3990961921260857E-2</c:v>
                </c:pt>
                <c:pt idx="16497">
                  <c:v>-1.3990127003226788E-2</c:v>
                </c:pt>
                <c:pt idx="16498">
                  <c:v>-1.3990075328024843E-2</c:v>
                </c:pt>
                <c:pt idx="16499">
                  <c:v>-1.3990204719267879E-2</c:v>
                </c:pt>
                <c:pt idx="16500">
                  <c:v>-1.3989445274568486E-2</c:v>
                </c:pt>
                <c:pt idx="16501">
                  <c:v>-1.3990132165063621E-2</c:v>
                </c:pt>
                <c:pt idx="16502">
                  <c:v>-1.399022760306433E-2</c:v>
                </c:pt>
                <c:pt idx="16503">
                  <c:v>-1.3990274348986958E-2</c:v>
                </c:pt>
                <c:pt idx="16504">
                  <c:v>-1.3990132278165566E-2</c:v>
                </c:pt>
                <c:pt idx="16505">
                  <c:v>-1.3990447678543906E-2</c:v>
                </c:pt>
                <c:pt idx="16506">
                  <c:v>-1.3990336289988692E-2</c:v>
                </c:pt>
                <c:pt idx="16507">
                  <c:v>-1.3991223081418364E-2</c:v>
                </c:pt>
                <c:pt idx="16508">
                  <c:v>-1.3990935933333145E-2</c:v>
                </c:pt>
                <c:pt idx="16509">
                  <c:v>-1.3991295984906157E-2</c:v>
                </c:pt>
                <c:pt idx="16510">
                  <c:v>-1.3991547094377405E-2</c:v>
                </c:pt>
                <c:pt idx="16511">
                  <c:v>-1.3991377072715193E-2</c:v>
                </c:pt>
                <c:pt idx="16512">
                  <c:v>-1.3990497526032451E-2</c:v>
                </c:pt>
                <c:pt idx="16513">
                  <c:v>-1.3990494193460417E-2</c:v>
                </c:pt>
                <c:pt idx="16514">
                  <c:v>-1.3990904304259867E-2</c:v>
                </c:pt>
                <c:pt idx="16515">
                  <c:v>-1.3991468965138219E-2</c:v>
                </c:pt>
                <c:pt idx="16516">
                  <c:v>-1.3992118545864064E-2</c:v>
                </c:pt>
                <c:pt idx="16517">
                  <c:v>-1.3991094164200505E-2</c:v>
                </c:pt>
                <c:pt idx="16518">
                  <c:v>-1.3991623912616057E-2</c:v>
                </c:pt>
                <c:pt idx="16519">
                  <c:v>-1.3991195981915276E-2</c:v>
                </c:pt>
                <c:pt idx="16520">
                  <c:v>-1.3991985815589478E-2</c:v>
                </c:pt>
                <c:pt idx="16521">
                  <c:v>-1.3991902017427258E-2</c:v>
                </c:pt>
                <c:pt idx="16522">
                  <c:v>-1.3992408961443943E-2</c:v>
                </c:pt>
                <c:pt idx="16523">
                  <c:v>-1.3992010375055002E-2</c:v>
                </c:pt>
                <c:pt idx="16524">
                  <c:v>-1.3992127607154008E-2</c:v>
                </c:pt>
                <c:pt idx="16525">
                  <c:v>-1.3992657932776376E-2</c:v>
                </c:pt>
                <c:pt idx="16526">
                  <c:v>-1.3992069842126417E-2</c:v>
                </c:pt>
                <c:pt idx="16527">
                  <c:v>-1.3991956538251596E-2</c:v>
                </c:pt>
                <c:pt idx="16528">
                  <c:v>-1.3992493618867894E-2</c:v>
                </c:pt>
                <c:pt idx="16529">
                  <c:v>-1.399227345229535E-2</c:v>
                </c:pt>
                <c:pt idx="16530">
                  <c:v>-1.3992344232545438E-2</c:v>
                </c:pt>
                <c:pt idx="16531">
                  <c:v>-1.399208799342529E-2</c:v>
                </c:pt>
                <c:pt idx="16532">
                  <c:v>-1.3992646332946699E-2</c:v>
                </c:pt>
                <c:pt idx="16533">
                  <c:v>-1.3992943945762511E-2</c:v>
                </c:pt>
                <c:pt idx="16534">
                  <c:v>-1.399231109645438E-2</c:v>
                </c:pt>
                <c:pt idx="16535">
                  <c:v>-1.3993174565968013E-2</c:v>
                </c:pt>
                <c:pt idx="16536">
                  <c:v>-1.3992738143264495E-2</c:v>
                </c:pt>
                <c:pt idx="16537">
                  <c:v>-1.3993067380793393E-2</c:v>
                </c:pt>
                <c:pt idx="16538">
                  <c:v>-1.3992669081891092E-2</c:v>
                </c:pt>
                <c:pt idx="16539">
                  <c:v>-1.3992697099617493E-2</c:v>
                </c:pt>
                <c:pt idx="16540">
                  <c:v>-1.3993216044310265E-2</c:v>
                </c:pt>
                <c:pt idx="16541">
                  <c:v>-1.3993245016443778E-2</c:v>
                </c:pt>
                <c:pt idx="16542">
                  <c:v>-1.3993104877784233E-2</c:v>
                </c:pt>
                <c:pt idx="16543">
                  <c:v>-1.3993676869582536E-2</c:v>
                </c:pt>
                <c:pt idx="16544">
                  <c:v>-1.3993132842808755E-2</c:v>
                </c:pt>
                <c:pt idx="16545">
                  <c:v>-1.3993468783252565E-2</c:v>
                </c:pt>
                <c:pt idx="16546">
                  <c:v>-1.3992874681954353E-2</c:v>
                </c:pt>
                <c:pt idx="16547">
                  <c:v>-1.3993495419416826E-2</c:v>
                </c:pt>
                <c:pt idx="16548">
                  <c:v>-1.3993953352533705E-2</c:v>
                </c:pt>
                <c:pt idx="16549">
                  <c:v>-1.3993283618009826E-2</c:v>
                </c:pt>
                <c:pt idx="16550">
                  <c:v>-1.3993358999563409E-2</c:v>
                </c:pt>
                <c:pt idx="16551">
                  <c:v>-1.3993882240993728E-2</c:v>
                </c:pt>
                <c:pt idx="16552">
                  <c:v>-1.3993751589859348E-2</c:v>
                </c:pt>
                <c:pt idx="16553">
                  <c:v>-1.3993442697077169E-2</c:v>
                </c:pt>
                <c:pt idx="16554">
                  <c:v>-1.3993247135592354E-2</c:v>
                </c:pt>
                <c:pt idx="16555">
                  <c:v>-1.3993670098351193E-2</c:v>
                </c:pt>
                <c:pt idx="16556">
                  <c:v>-1.3993623175478866E-2</c:v>
                </c:pt>
                <c:pt idx="16557">
                  <c:v>-1.3994989769392582E-2</c:v>
                </c:pt>
                <c:pt idx="16558">
                  <c:v>-1.3994440875209586E-2</c:v>
                </c:pt>
                <c:pt idx="16559">
                  <c:v>-1.3994403808982099E-2</c:v>
                </c:pt>
                <c:pt idx="16560">
                  <c:v>-1.3994630123621218E-2</c:v>
                </c:pt>
                <c:pt idx="16561">
                  <c:v>-1.3994417204880087E-2</c:v>
                </c:pt>
                <c:pt idx="16562">
                  <c:v>-1.3994250952980344E-2</c:v>
                </c:pt>
                <c:pt idx="16563">
                  <c:v>-1.3993896626646215E-2</c:v>
                </c:pt>
                <c:pt idx="16564">
                  <c:v>-1.3994177956124421E-2</c:v>
                </c:pt>
                <c:pt idx="16565">
                  <c:v>-1.3994455755906812E-2</c:v>
                </c:pt>
                <c:pt idx="16566">
                  <c:v>-1.3994598756837767E-2</c:v>
                </c:pt>
                <c:pt idx="16567">
                  <c:v>-1.3994101897633896E-2</c:v>
                </c:pt>
                <c:pt idx="16568">
                  <c:v>-1.399438739023089E-2</c:v>
                </c:pt>
                <c:pt idx="16569">
                  <c:v>-1.3994511790881563E-2</c:v>
                </c:pt>
                <c:pt idx="16570">
                  <c:v>-1.3994533613474891E-2</c:v>
                </c:pt>
                <c:pt idx="16571">
                  <c:v>-1.3994260998350579E-2</c:v>
                </c:pt>
                <c:pt idx="16572">
                  <c:v>-1.3994185941384955E-2</c:v>
                </c:pt>
                <c:pt idx="16573">
                  <c:v>-1.3994375590773515E-2</c:v>
                </c:pt>
                <c:pt idx="16574">
                  <c:v>-1.3994491880686279E-2</c:v>
                </c:pt>
                <c:pt idx="16575">
                  <c:v>-1.3993955422164389E-2</c:v>
                </c:pt>
                <c:pt idx="16576">
                  <c:v>-1.3995055192481027E-2</c:v>
                </c:pt>
                <c:pt idx="16577">
                  <c:v>-1.3994580196518475E-2</c:v>
                </c:pt>
                <c:pt idx="16578">
                  <c:v>-1.39949803318766E-2</c:v>
                </c:pt>
                <c:pt idx="16579">
                  <c:v>-1.3994743374388616E-2</c:v>
                </c:pt>
                <c:pt idx="16580">
                  <c:v>-1.3995204818896979E-2</c:v>
                </c:pt>
                <c:pt idx="16581">
                  <c:v>-1.3995212829944424E-2</c:v>
                </c:pt>
                <c:pt idx="16582">
                  <c:v>-1.3995144612838191E-2</c:v>
                </c:pt>
                <c:pt idx="16583">
                  <c:v>-1.3996047223823154E-2</c:v>
                </c:pt>
                <c:pt idx="16584">
                  <c:v>-1.3995336276732868E-2</c:v>
                </c:pt>
                <c:pt idx="16585">
                  <c:v>-1.3995243515527134E-2</c:v>
                </c:pt>
                <c:pt idx="16586">
                  <c:v>-1.3995936035974987E-2</c:v>
                </c:pt>
                <c:pt idx="16587">
                  <c:v>-1.3995882191319038E-2</c:v>
                </c:pt>
                <c:pt idx="16588">
                  <c:v>-1.3996119634565768E-2</c:v>
                </c:pt>
                <c:pt idx="16589">
                  <c:v>-1.3995807481565925E-2</c:v>
                </c:pt>
                <c:pt idx="16590">
                  <c:v>-1.3995657581885698E-2</c:v>
                </c:pt>
                <c:pt idx="16591">
                  <c:v>-1.3995730764194296E-2</c:v>
                </c:pt>
                <c:pt idx="16592">
                  <c:v>-1.3996304967737157E-2</c:v>
                </c:pt>
                <c:pt idx="16593">
                  <c:v>-1.3996402672401065E-2</c:v>
                </c:pt>
                <c:pt idx="16594">
                  <c:v>-1.3996351898076777E-2</c:v>
                </c:pt>
                <c:pt idx="16595">
                  <c:v>-1.3996943023501865E-2</c:v>
                </c:pt>
                <c:pt idx="16596">
                  <c:v>-1.3996200082966511E-2</c:v>
                </c:pt>
                <c:pt idx="16597">
                  <c:v>-1.3996578228462288E-2</c:v>
                </c:pt>
                <c:pt idx="16598">
                  <c:v>-1.3996024237893428E-2</c:v>
                </c:pt>
                <c:pt idx="16599">
                  <c:v>-1.3996787620964809E-2</c:v>
                </c:pt>
                <c:pt idx="16600">
                  <c:v>-1.3997841676972973E-2</c:v>
                </c:pt>
                <c:pt idx="16601">
                  <c:v>-1.3997297554015641E-2</c:v>
                </c:pt>
                <c:pt idx="16602">
                  <c:v>-1.3997244291906222E-2</c:v>
                </c:pt>
                <c:pt idx="16603">
                  <c:v>-1.3997112110630427E-2</c:v>
                </c:pt>
                <c:pt idx="16604">
                  <c:v>-1.3997200341834975E-2</c:v>
                </c:pt>
                <c:pt idx="16605">
                  <c:v>-1.3997439105198024E-2</c:v>
                </c:pt>
                <c:pt idx="16606">
                  <c:v>-1.3997598051810384E-2</c:v>
                </c:pt>
                <c:pt idx="16607">
                  <c:v>-1.3997732784482044E-2</c:v>
                </c:pt>
                <c:pt idx="16608">
                  <c:v>-1.3997038788572499E-2</c:v>
                </c:pt>
                <c:pt idx="16609">
                  <c:v>-1.3997210596958047E-2</c:v>
                </c:pt>
                <c:pt idx="16610">
                  <c:v>-1.399752871988399E-2</c:v>
                </c:pt>
                <c:pt idx="16611">
                  <c:v>-1.3997550462554383E-2</c:v>
                </c:pt>
                <c:pt idx="16612">
                  <c:v>-1.3997669585397839E-2</c:v>
                </c:pt>
                <c:pt idx="16613">
                  <c:v>-1.3998144249368122E-2</c:v>
                </c:pt>
                <c:pt idx="16614">
                  <c:v>-1.3998271223542202E-2</c:v>
                </c:pt>
                <c:pt idx="16615">
                  <c:v>-1.3998222968183056E-2</c:v>
                </c:pt>
                <c:pt idx="16616">
                  <c:v>-1.3998193953085524E-2</c:v>
                </c:pt>
                <c:pt idx="16617">
                  <c:v>-1.399819851732401E-2</c:v>
                </c:pt>
                <c:pt idx="16618">
                  <c:v>-1.3998108757517981E-2</c:v>
                </c:pt>
                <c:pt idx="16619">
                  <c:v>-1.399814552609833E-2</c:v>
                </c:pt>
                <c:pt idx="16620">
                  <c:v>-1.3998018115238773E-2</c:v>
                </c:pt>
                <c:pt idx="16621">
                  <c:v>-1.3997485792221634E-2</c:v>
                </c:pt>
                <c:pt idx="16622">
                  <c:v>-1.3998472312764671E-2</c:v>
                </c:pt>
                <c:pt idx="16623">
                  <c:v>-1.3998344820234069E-2</c:v>
                </c:pt>
                <c:pt idx="16624">
                  <c:v>-1.3998397790563347E-2</c:v>
                </c:pt>
                <c:pt idx="16625">
                  <c:v>-1.3998472126478182E-2</c:v>
                </c:pt>
                <c:pt idx="16626">
                  <c:v>-1.3998677273676607E-2</c:v>
                </c:pt>
                <c:pt idx="16627">
                  <c:v>-1.3998649504053249E-2</c:v>
                </c:pt>
                <c:pt idx="16628">
                  <c:v>-1.3998401966710814E-2</c:v>
                </c:pt>
                <c:pt idx="16629">
                  <c:v>-1.399841218335398E-2</c:v>
                </c:pt>
                <c:pt idx="16630">
                  <c:v>-1.3998859387579618E-2</c:v>
                </c:pt>
                <c:pt idx="16631">
                  <c:v>-1.3998593680382504E-2</c:v>
                </c:pt>
                <c:pt idx="16632">
                  <c:v>-1.3998668168837658E-2</c:v>
                </c:pt>
                <c:pt idx="16633">
                  <c:v>-1.3998928609607794E-2</c:v>
                </c:pt>
                <c:pt idx="16634">
                  <c:v>-1.3999055097060261E-2</c:v>
                </c:pt>
                <c:pt idx="16635">
                  <c:v>-1.3999536081984813E-2</c:v>
                </c:pt>
                <c:pt idx="16636">
                  <c:v>-1.3999018962730196E-2</c:v>
                </c:pt>
                <c:pt idx="16637">
                  <c:v>-1.3998918915574978E-2</c:v>
                </c:pt>
                <c:pt idx="16638">
                  <c:v>-1.3999082236580423E-2</c:v>
                </c:pt>
                <c:pt idx="16639">
                  <c:v>-1.3999114081116152E-2</c:v>
                </c:pt>
                <c:pt idx="16640">
                  <c:v>-1.3999088950163789E-2</c:v>
                </c:pt>
                <c:pt idx="16641">
                  <c:v>-1.3999546890598439E-2</c:v>
                </c:pt>
                <c:pt idx="16642">
                  <c:v>-1.3998777970668043E-2</c:v>
                </c:pt>
                <c:pt idx="16643">
                  <c:v>-1.3999654461390933E-2</c:v>
                </c:pt>
                <c:pt idx="16644">
                  <c:v>-1.3998897037925839E-2</c:v>
                </c:pt>
                <c:pt idx="16645">
                  <c:v>-1.3998943316742894E-2</c:v>
                </c:pt>
                <c:pt idx="16646">
                  <c:v>-1.3998793009295577E-2</c:v>
                </c:pt>
                <c:pt idx="16647">
                  <c:v>-1.3999424473050871E-2</c:v>
                </c:pt>
                <c:pt idx="16648">
                  <c:v>-1.3999733940801342E-2</c:v>
                </c:pt>
                <c:pt idx="16649">
                  <c:v>-1.3999815675941999E-2</c:v>
                </c:pt>
                <c:pt idx="16650">
                  <c:v>-1.4000219770093197E-2</c:v>
                </c:pt>
                <c:pt idx="16651">
                  <c:v>-1.3999892115869E-2</c:v>
                </c:pt>
                <c:pt idx="16652">
                  <c:v>-1.3999534411920089E-2</c:v>
                </c:pt>
                <c:pt idx="16653">
                  <c:v>-1.3999994612968579E-2</c:v>
                </c:pt>
                <c:pt idx="16654">
                  <c:v>-1.3999795722244817E-2</c:v>
                </c:pt>
                <c:pt idx="16655">
                  <c:v>-1.4000062833887673E-2</c:v>
                </c:pt>
                <c:pt idx="16656">
                  <c:v>-1.4000356665982011E-2</c:v>
                </c:pt>
                <c:pt idx="16657">
                  <c:v>-1.4000098251727693E-2</c:v>
                </c:pt>
                <c:pt idx="16658">
                  <c:v>-1.3999975805786347E-2</c:v>
                </c:pt>
                <c:pt idx="16659">
                  <c:v>-1.3999974282517326E-2</c:v>
                </c:pt>
                <c:pt idx="16660">
                  <c:v>-1.3999989499040251E-2</c:v>
                </c:pt>
                <c:pt idx="16661">
                  <c:v>-1.4000035152441949E-2</c:v>
                </c:pt>
                <c:pt idx="16662">
                  <c:v>-1.4000647843319489E-2</c:v>
                </c:pt>
                <c:pt idx="16663">
                  <c:v>-1.4000064138938851E-2</c:v>
                </c:pt>
                <c:pt idx="16664">
                  <c:v>-1.3999511155263331E-2</c:v>
                </c:pt>
                <c:pt idx="16665">
                  <c:v>-1.4000183988428259E-2</c:v>
                </c:pt>
                <c:pt idx="16666">
                  <c:v>-1.4000009289956922E-2</c:v>
                </c:pt>
                <c:pt idx="16667">
                  <c:v>-1.4000163355463837E-2</c:v>
                </c:pt>
                <c:pt idx="16668">
                  <c:v>-1.4000464089623584E-2</c:v>
                </c:pt>
                <c:pt idx="16669">
                  <c:v>-1.4000266583373949E-2</c:v>
                </c:pt>
                <c:pt idx="16670">
                  <c:v>-1.4000505561389365E-2</c:v>
                </c:pt>
                <c:pt idx="16671">
                  <c:v>-1.4000235550291311E-2</c:v>
                </c:pt>
                <c:pt idx="16672">
                  <c:v>-1.4000609391657889E-2</c:v>
                </c:pt>
                <c:pt idx="16673">
                  <c:v>-1.3999739391511728E-2</c:v>
                </c:pt>
                <c:pt idx="16674">
                  <c:v>-1.4000294945023068E-2</c:v>
                </c:pt>
                <c:pt idx="16675">
                  <c:v>-1.4000064848886525E-2</c:v>
                </c:pt>
                <c:pt idx="16676">
                  <c:v>-1.4000051569093747E-2</c:v>
                </c:pt>
                <c:pt idx="16677">
                  <c:v>-1.399954869879653E-2</c:v>
                </c:pt>
                <c:pt idx="16678">
                  <c:v>-1.4000486780376582E-2</c:v>
                </c:pt>
                <c:pt idx="16679">
                  <c:v>-1.4000647163746346E-2</c:v>
                </c:pt>
                <c:pt idx="16680">
                  <c:v>-1.3999941378145163E-2</c:v>
                </c:pt>
                <c:pt idx="16681">
                  <c:v>-1.400019692350726E-2</c:v>
                </c:pt>
                <c:pt idx="16682">
                  <c:v>-1.4000807762130221E-2</c:v>
                </c:pt>
                <c:pt idx="16683">
                  <c:v>-1.4000539009734324E-2</c:v>
                </c:pt>
                <c:pt idx="16684">
                  <c:v>-1.4001435751297637E-2</c:v>
                </c:pt>
                <c:pt idx="16685">
                  <c:v>-1.4000919966848505E-2</c:v>
                </c:pt>
                <c:pt idx="16686">
                  <c:v>-1.4001002796779341E-2</c:v>
                </c:pt>
                <c:pt idx="16687">
                  <c:v>-1.4001263585414637E-2</c:v>
                </c:pt>
                <c:pt idx="16688">
                  <c:v>-1.4000948001579623E-2</c:v>
                </c:pt>
                <c:pt idx="16689">
                  <c:v>-1.4000523059378342E-2</c:v>
                </c:pt>
                <c:pt idx="16690">
                  <c:v>-1.4000555057446048E-2</c:v>
                </c:pt>
                <c:pt idx="16691">
                  <c:v>-1.4000431131783519E-2</c:v>
                </c:pt>
                <c:pt idx="16692">
                  <c:v>-1.400051261948128E-2</c:v>
                </c:pt>
                <c:pt idx="16693">
                  <c:v>-1.4000589620436999E-2</c:v>
                </c:pt>
                <c:pt idx="16694">
                  <c:v>-1.4001070968830227E-2</c:v>
                </c:pt>
                <c:pt idx="16695">
                  <c:v>-1.4000668137306563E-2</c:v>
                </c:pt>
                <c:pt idx="16696">
                  <c:v>-1.4001121325706533E-2</c:v>
                </c:pt>
                <c:pt idx="16697">
                  <c:v>-1.4000296540187113E-2</c:v>
                </c:pt>
                <c:pt idx="16698">
                  <c:v>-1.4000867894484018E-2</c:v>
                </c:pt>
                <c:pt idx="16699">
                  <c:v>-1.400091157253297E-2</c:v>
                </c:pt>
                <c:pt idx="16700">
                  <c:v>-1.400132082207267E-2</c:v>
                </c:pt>
                <c:pt idx="16701">
                  <c:v>-1.4000502282917654E-2</c:v>
                </c:pt>
                <c:pt idx="16702">
                  <c:v>-1.400131760416619E-2</c:v>
                </c:pt>
                <c:pt idx="16703">
                  <c:v>-1.4001221129004057E-2</c:v>
                </c:pt>
                <c:pt idx="16704">
                  <c:v>-1.4001629272640981E-2</c:v>
                </c:pt>
                <c:pt idx="16705">
                  <c:v>-1.4001841746844417E-2</c:v>
                </c:pt>
                <c:pt idx="16706">
                  <c:v>-1.4001675552763158E-2</c:v>
                </c:pt>
                <c:pt idx="16707">
                  <c:v>-1.4001384981399379E-2</c:v>
                </c:pt>
                <c:pt idx="16708">
                  <c:v>-1.4001421612775618E-2</c:v>
                </c:pt>
                <c:pt idx="16709">
                  <c:v>-1.400137234437882E-2</c:v>
                </c:pt>
                <c:pt idx="16710">
                  <c:v>-1.4001966846401851E-2</c:v>
                </c:pt>
                <c:pt idx="16711">
                  <c:v>-1.4001987980802853E-2</c:v>
                </c:pt>
                <c:pt idx="16712">
                  <c:v>-1.4001440982316338E-2</c:v>
                </c:pt>
                <c:pt idx="16713">
                  <c:v>-1.4001952659848559E-2</c:v>
                </c:pt>
                <c:pt idx="16714">
                  <c:v>-1.4001695391814162E-2</c:v>
                </c:pt>
                <c:pt idx="16715">
                  <c:v>-1.4001479407502987E-2</c:v>
                </c:pt>
                <c:pt idx="16716">
                  <c:v>-1.4002150885223287E-2</c:v>
                </c:pt>
                <c:pt idx="16717">
                  <c:v>-1.4002118611508574E-2</c:v>
                </c:pt>
                <c:pt idx="16718">
                  <c:v>-1.4001595711614847E-2</c:v>
                </c:pt>
                <c:pt idx="16719">
                  <c:v>-1.400165757878823E-2</c:v>
                </c:pt>
                <c:pt idx="16720">
                  <c:v>-1.400119196176882E-2</c:v>
                </c:pt>
                <c:pt idx="16721">
                  <c:v>-1.400117407000896E-2</c:v>
                </c:pt>
                <c:pt idx="16722">
                  <c:v>-1.4001734991934269E-2</c:v>
                </c:pt>
                <c:pt idx="16723">
                  <c:v>-1.4001992302394739E-2</c:v>
                </c:pt>
                <c:pt idx="16724">
                  <c:v>-1.4002074947690474E-2</c:v>
                </c:pt>
                <c:pt idx="16725">
                  <c:v>-1.40015653267146E-2</c:v>
                </c:pt>
                <c:pt idx="16726">
                  <c:v>-1.4001891297905671E-2</c:v>
                </c:pt>
                <c:pt idx="16727">
                  <c:v>-1.4002071207997705E-2</c:v>
                </c:pt>
                <c:pt idx="16728">
                  <c:v>-1.4002424557484348E-2</c:v>
                </c:pt>
                <c:pt idx="16729">
                  <c:v>-1.4001906850508491E-2</c:v>
                </c:pt>
                <c:pt idx="16730">
                  <c:v>-1.4002190988905872E-2</c:v>
                </c:pt>
                <c:pt idx="16731">
                  <c:v>-1.4002162046659715E-2</c:v>
                </c:pt>
                <c:pt idx="16732">
                  <c:v>-1.4002116608605369E-2</c:v>
                </c:pt>
                <c:pt idx="16733">
                  <c:v>-1.4002018529560569E-2</c:v>
                </c:pt>
                <c:pt idx="16734">
                  <c:v>-1.4002250387501124E-2</c:v>
                </c:pt>
                <c:pt idx="16735">
                  <c:v>-1.4002853770779101E-2</c:v>
                </c:pt>
                <c:pt idx="16736">
                  <c:v>-1.4002586013375E-2</c:v>
                </c:pt>
                <c:pt idx="16737">
                  <c:v>-1.4002984024481592E-2</c:v>
                </c:pt>
                <c:pt idx="16738">
                  <c:v>-1.4003154127318054E-2</c:v>
                </c:pt>
                <c:pt idx="16739">
                  <c:v>-1.4003482598338571E-2</c:v>
                </c:pt>
                <c:pt idx="16740">
                  <c:v>-1.4002726769298604E-2</c:v>
                </c:pt>
                <c:pt idx="16741">
                  <c:v>-1.4002609290624029E-2</c:v>
                </c:pt>
                <c:pt idx="16742">
                  <c:v>-1.40028976813625E-2</c:v>
                </c:pt>
                <c:pt idx="16743">
                  <c:v>-1.4003172720618625E-2</c:v>
                </c:pt>
                <c:pt idx="16744">
                  <c:v>-1.4002868120847427E-2</c:v>
                </c:pt>
                <c:pt idx="16745">
                  <c:v>-1.4002543352803142E-2</c:v>
                </c:pt>
                <c:pt idx="16746">
                  <c:v>-1.4002664776571692E-2</c:v>
                </c:pt>
                <c:pt idx="16747">
                  <c:v>-1.4003027819109773E-2</c:v>
                </c:pt>
                <c:pt idx="16748">
                  <c:v>-1.4002467803449391E-2</c:v>
                </c:pt>
                <c:pt idx="16749">
                  <c:v>-1.4002752347264065E-2</c:v>
                </c:pt>
                <c:pt idx="16750">
                  <c:v>-1.4002600525101282E-2</c:v>
                </c:pt>
                <c:pt idx="16751">
                  <c:v>-1.4002877677827147E-2</c:v>
                </c:pt>
                <c:pt idx="16752">
                  <c:v>-1.4003160782671959E-2</c:v>
                </c:pt>
                <c:pt idx="16753">
                  <c:v>-1.4003273872723763E-2</c:v>
                </c:pt>
                <c:pt idx="16754">
                  <c:v>-1.4003407117957223E-2</c:v>
                </c:pt>
                <c:pt idx="16755">
                  <c:v>-1.4002725585351615E-2</c:v>
                </c:pt>
                <c:pt idx="16756">
                  <c:v>-1.400296096148736E-2</c:v>
                </c:pt>
                <c:pt idx="16757">
                  <c:v>-1.4003075059850378E-2</c:v>
                </c:pt>
                <c:pt idx="16758">
                  <c:v>-1.4002483565121689E-2</c:v>
                </c:pt>
                <c:pt idx="16759">
                  <c:v>-1.4002621360743869E-2</c:v>
                </c:pt>
                <c:pt idx="16760">
                  <c:v>-1.4002754849528841E-2</c:v>
                </c:pt>
                <c:pt idx="16761">
                  <c:v>-1.4002839500961588E-2</c:v>
                </c:pt>
                <c:pt idx="16762">
                  <c:v>-1.4002829317579247E-2</c:v>
                </c:pt>
                <c:pt idx="16763">
                  <c:v>-1.400306160131346E-2</c:v>
                </c:pt>
                <c:pt idx="16764">
                  <c:v>-1.4003088723500092E-2</c:v>
                </c:pt>
                <c:pt idx="16765">
                  <c:v>-1.4003441602561841E-2</c:v>
                </c:pt>
                <c:pt idx="16766">
                  <c:v>-1.4003307669252108E-2</c:v>
                </c:pt>
                <c:pt idx="16767">
                  <c:v>-1.4002958058973863E-2</c:v>
                </c:pt>
                <c:pt idx="16768">
                  <c:v>-1.4002591135740143E-2</c:v>
                </c:pt>
                <c:pt idx="16769">
                  <c:v>-1.4002783043714195E-2</c:v>
                </c:pt>
                <c:pt idx="16770">
                  <c:v>-1.4002687322453293E-2</c:v>
                </c:pt>
                <c:pt idx="16771">
                  <c:v>-1.4002153615106505E-2</c:v>
                </c:pt>
                <c:pt idx="16772">
                  <c:v>-1.4003172930749961E-2</c:v>
                </c:pt>
                <c:pt idx="16773">
                  <c:v>-1.4002883412422378E-2</c:v>
                </c:pt>
                <c:pt idx="16774">
                  <c:v>-1.4003352761233786E-2</c:v>
                </c:pt>
                <c:pt idx="16775">
                  <c:v>-1.4003071737545275E-2</c:v>
                </c:pt>
                <c:pt idx="16776">
                  <c:v>-1.4003509037115237E-2</c:v>
                </c:pt>
                <c:pt idx="16777">
                  <c:v>-1.399607707799016E-2</c:v>
                </c:pt>
                <c:pt idx="16778">
                  <c:v>-1.3996825584539588E-2</c:v>
                </c:pt>
                <c:pt idx="16779">
                  <c:v>-1.3996421403545595E-2</c:v>
                </c:pt>
                <c:pt idx="16780">
                  <c:v>-1.3995801150978794E-2</c:v>
                </c:pt>
                <c:pt idx="16781">
                  <c:v>-1.3995789246785861E-2</c:v>
                </c:pt>
                <c:pt idx="16782">
                  <c:v>-1.3996645585622655E-2</c:v>
                </c:pt>
                <c:pt idx="16783">
                  <c:v>-1.3996408448432527E-2</c:v>
                </c:pt>
                <c:pt idx="16784">
                  <c:v>-1.3996510392680307E-2</c:v>
                </c:pt>
                <c:pt idx="16785">
                  <c:v>-1.3996647570387107E-2</c:v>
                </c:pt>
                <c:pt idx="16786">
                  <c:v>-1.3995173060870914E-2</c:v>
                </c:pt>
                <c:pt idx="16787">
                  <c:v>-1.3996211221038158E-2</c:v>
                </c:pt>
                <c:pt idx="16788">
                  <c:v>-1.399545347620371E-2</c:v>
                </c:pt>
                <c:pt idx="16789">
                  <c:v>-1.3995751315596619E-2</c:v>
                </c:pt>
                <c:pt idx="16790">
                  <c:v>-1.3995053382811082E-2</c:v>
                </c:pt>
                <c:pt idx="16791">
                  <c:v>-1.3996044340901941E-2</c:v>
                </c:pt>
                <c:pt idx="16792">
                  <c:v>-1.3996313380119833E-2</c:v>
                </c:pt>
                <c:pt idx="16793">
                  <c:v>-1.3995804463452187E-2</c:v>
                </c:pt>
                <c:pt idx="16794">
                  <c:v>-1.3996343129076062E-2</c:v>
                </c:pt>
                <c:pt idx="16795">
                  <c:v>-1.3996704035810112E-2</c:v>
                </c:pt>
                <c:pt idx="16796">
                  <c:v>-1.3995849649670593E-2</c:v>
                </c:pt>
                <c:pt idx="16797">
                  <c:v>-1.3995867098474609E-2</c:v>
                </c:pt>
                <c:pt idx="16798">
                  <c:v>-1.3995171274746809E-2</c:v>
                </c:pt>
                <c:pt idx="16799">
                  <c:v>-1.3995546687601808E-2</c:v>
                </c:pt>
                <c:pt idx="16800">
                  <c:v>-1.3996040742083509E-2</c:v>
                </c:pt>
                <c:pt idx="16801">
                  <c:v>-1.39964902558515E-2</c:v>
                </c:pt>
                <c:pt idx="16802">
                  <c:v>-1.399568031309846E-2</c:v>
                </c:pt>
                <c:pt idx="16803">
                  <c:v>-1.3996191194812239E-2</c:v>
                </c:pt>
                <c:pt idx="16804">
                  <c:v>-1.3995318087674354E-2</c:v>
                </c:pt>
                <c:pt idx="16805">
                  <c:v>-1.3996452967120482E-2</c:v>
                </c:pt>
                <c:pt idx="16806">
                  <c:v>-1.3995526878337501E-2</c:v>
                </c:pt>
                <c:pt idx="16807">
                  <c:v>-1.3995808909786319E-2</c:v>
                </c:pt>
                <c:pt idx="16808">
                  <c:v>-1.399587197204857E-2</c:v>
                </c:pt>
                <c:pt idx="16809">
                  <c:v>-1.3996137811148579E-2</c:v>
                </c:pt>
                <c:pt idx="16810">
                  <c:v>-1.3995628002442986E-2</c:v>
                </c:pt>
                <c:pt idx="16811">
                  <c:v>-1.3994652934741369E-2</c:v>
                </c:pt>
                <c:pt idx="16812">
                  <c:v>-1.3994689867877054E-2</c:v>
                </c:pt>
                <c:pt idx="16813">
                  <c:v>-1.3994733425032246E-2</c:v>
                </c:pt>
                <c:pt idx="16814">
                  <c:v>-1.3995373713412248E-2</c:v>
                </c:pt>
                <c:pt idx="16815">
                  <c:v>-1.3995169322286205E-2</c:v>
                </c:pt>
                <c:pt idx="16816">
                  <c:v>-1.3994960006072126E-2</c:v>
                </c:pt>
                <c:pt idx="16817">
                  <c:v>-1.3994623261927876E-2</c:v>
                </c:pt>
                <c:pt idx="16818">
                  <c:v>-1.3994111995762832E-2</c:v>
                </c:pt>
                <c:pt idx="16819">
                  <c:v>-1.3994164972850245E-2</c:v>
                </c:pt>
                <c:pt idx="16820">
                  <c:v>-1.3994400921521502E-2</c:v>
                </c:pt>
                <c:pt idx="16821">
                  <c:v>-1.3994428697724066E-2</c:v>
                </c:pt>
                <c:pt idx="16822">
                  <c:v>-1.3994579176187599E-2</c:v>
                </c:pt>
                <c:pt idx="16823">
                  <c:v>-1.3995135507334817E-2</c:v>
                </c:pt>
                <c:pt idx="16824">
                  <c:v>-1.399473177541774E-2</c:v>
                </c:pt>
                <c:pt idx="16825">
                  <c:v>-1.3994512201371646E-2</c:v>
                </c:pt>
                <c:pt idx="16826">
                  <c:v>-1.3994269151025217E-2</c:v>
                </c:pt>
                <c:pt idx="16827">
                  <c:v>-1.3993729571263529E-2</c:v>
                </c:pt>
                <c:pt idx="16828">
                  <c:v>-1.3993713996292663E-2</c:v>
                </c:pt>
                <c:pt idx="16829">
                  <c:v>-1.3993624679205756E-2</c:v>
                </c:pt>
                <c:pt idx="16830">
                  <c:v>-1.3991632482670598E-2</c:v>
                </c:pt>
                <c:pt idx="16831">
                  <c:v>-1.399146771434737E-2</c:v>
                </c:pt>
                <c:pt idx="16832">
                  <c:v>-1.3990948863218479E-2</c:v>
                </c:pt>
                <c:pt idx="16833">
                  <c:v>-1.3991373679253403E-2</c:v>
                </c:pt>
                <c:pt idx="16834">
                  <c:v>-1.3990869509200516E-2</c:v>
                </c:pt>
                <c:pt idx="16835">
                  <c:v>-1.3990307998731369E-2</c:v>
                </c:pt>
                <c:pt idx="16836">
                  <c:v>-1.3990184431286327E-2</c:v>
                </c:pt>
                <c:pt idx="16837">
                  <c:v>-1.3989830612630262E-2</c:v>
                </c:pt>
                <c:pt idx="16838">
                  <c:v>-1.3989469657553752E-2</c:v>
                </c:pt>
                <c:pt idx="16839">
                  <c:v>-1.3989615281377049E-2</c:v>
                </c:pt>
                <c:pt idx="16840">
                  <c:v>-1.3989416780710624E-2</c:v>
                </c:pt>
                <c:pt idx="16841">
                  <c:v>-1.3989146163622087E-2</c:v>
                </c:pt>
                <c:pt idx="16842">
                  <c:v>-1.399000337607291E-2</c:v>
                </c:pt>
                <c:pt idx="16843">
                  <c:v>-1.3990893071990747E-2</c:v>
                </c:pt>
                <c:pt idx="16844">
                  <c:v>-1.3989989864295354E-2</c:v>
                </c:pt>
                <c:pt idx="16845">
                  <c:v>-1.399045654800256E-2</c:v>
                </c:pt>
                <c:pt idx="16846">
                  <c:v>-1.3989850043896926E-2</c:v>
                </c:pt>
                <c:pt idx="16847">
                  <c:v>-1.3990553777481879E-2</c:v>
                </c:pt>
                <c:pt idx="16848">
                  <c:v>-1.3989608684855126E-2</c:v>
                </c:pt>
                <c:pt idx="16849">
                  <c:v>-1.3988647751117732E-2</c:v>
                </c:pt>
                <c:pt idx="16850">
                  <c:v>-1.3990308249586287E-2</c:v>
                </c:pt>
                <c:pt idx="16851">
                  <c:v>-1.3988694202555949E-2</c:v>
                </c:pt>
                <c:pt idx="16852">
                  <c:v>-1.3989044934122636E-2</c:v>
                </c:pt>
                <c:pt idx="16853">
                  <c:v>-1.3985381286051122E-2</c:v>
                </c:pt>
                <c:pt idx="16854">
                  <c:v>-1.398559123598013E-2</c:v>
                </c:pt>
                <c:pt idx="16855">
                  <c:v>-1.3977027117586827E-2</c:v>
                </c:pt>
                <c:pt idx="16856">
                  <c:v>-1.3971832042963414E-2</c:v>
                </c:pt>
              </c:numCache>
            </c:numRef>
          </c:yVal>
          <c:smooth val="0"/>
        </c:ser>
        <c:dLbls>
          <c:showLegendKey val="0"/>
          <c:showVal val="0"/>
          <c:showCatName val="0"/>
          <c:showSerName val="0"/>
          <c:showPercent val="0"/>
          <c:showBubbleSize val="0"/>
        </c:dLbls>
        <c:axId val="678726048"/>
        <c:axId val="484718752"/>
        <c:extLst>
          <c:ext xmlns:c15="http://schemas.microsoft.com/office/drawing/2012/chart" uri="{02D57815-91ED-43cb-92C2-25804820EDAC}">
            <c15:filteredScatterSeries>
              <c15:ser>
                <c:idx val="0"/>
                <c:order val="0"/>
                <c:tx>
                  <c:v>Moyenne des tests</c:v>
                </c:tx>
                <c:spPr>
                  <a:ln w="19050" cap="rnd">
                    <a:solidFill>
                      <a:schemeClr val="accent1"/>
                    </a:solidFill>
                    <a:round/>
                  </a:ln>
                  <a:effectLst/>
                </c:spPr>
                <c:marker>
                  <c:symbol val="none"/>
                </c:marker>
                <c:xVal>
                  <c:numRef>
                    <c:extLst>
                      <c:ext uri="{02D57815-91ED-43cb-92C2-25804820EDAC}">
                        <c15:formulaRef>
                          <c15:sqref>Moyenne11!$A$6:$A$11963</c15:sqref>
                        </c15:formulaRef>
                      </c:ext>
                    </c:extLst>
                    <c:numCache>
                      <c:formatCode>General</c:formatCode>
                      <c:ptCount val="11958"/>
                      <c:pt idx="0">
                        <c:v>22.429805733333335</c:v>
                      </c:pt>
                      <c:pt idx="1">
                        <c:v>22.415863033333334</c:v>
                      </c:pt>
                      <c:pt idx="2">
                        <c:v>22.40149116666667</c:v>
                      </c:pt>
                      <c:pt idx="3">
                        <c:v>22.394150400000001</c:v>
                      </c:pt>
                      <c:pt idx="4">
                        <c:v>22.394627266666664</c:v>
                      </c:pt>
                      <c:pt idx="5">
                        <c:v>22.3951098</c:v>
                      </c:pt>
                      <c:pt idx="6">
                        <c:v>22.411448799999999</c:v>
                      </c:pt>
                      <c:pt idx="7">
                        <c:v>22.427026766666668</c:v>
                      </c:pt>
                      <c:pt idx="8">
                        <c:v>22.450773866666669</c:v>
                      </c:pt>
                      <c:pt idx="9">
                        <c:v>22.475215933333335</c:v>
                      </c:pt>
                      <c:pt idx="10">
                        <c:v>22.508042633333332</c:v>
                      </c:pt>
                      <c:pt idx="11">
                        <c:v>22.541563033333336</c:v>
                      </c:pt>
                      <c:pt idx="12">
                        <c:v>22.573432933333333</c:v>
                      </c:pt>
                      <c:pt idx="13">
                        <c:v>22.611459100000001</c:v>
                      </c:pt>
                      <c:pt idx="14">
                        <c:v>22.656908700000002</c:v>
                      </c:pt>
                      <c:pt idx="15">
                        <c:v>22.705893200000002</c:v>
                      </c:pt>
                      <c:pt idx="16">
                        <c:v>22.751838066666664</c:v>
                      </c:pt>
                      <c:pt idx="17">
                        <c:v>22.804344200000003</c:v>
                      </c:pt>
                      <c:pt idx="18">
                        <c:v>22.851551033333333</c:v>
                      </c:pt>
                      <c:pt idx="19">
                        <c:v>22.911866500000002</c:v>
                      </c:pt>
                      <c:pt idx="20">
                        <c:v>22.973626466666662</c:v>
                      </c:pt>
                      <c:pt idx="21">
                        <c:v>23.03402456666667</c:v>
                      </c:pt>
                      <c:pt idx="22">
                        <c:v>23.099550233333332</c:v>
                      </c:pt>
                      <c:pt idx="23">
                        <c:v>23.165608733333332</c:v>
                      </c:pt>
                      <c:pt idx="24">
                        <c:v>23.233083733333331</c:v>
                      </c:pt>
                      <c:pt idx="25">
                        <c:v>23.305885966666668</c:v>
                      </c:pt>
                      <c:pt idx="26">
                        <c:v>23.374186199999997</c:v>
                      </c:pt>
                      <c:pt idx="27">
                        <c:v>23.452188533333338</c:v>
                      </c:pt>
                      <c:pt idx="28">
                        <c:v>23.526331600000002</c:v>
                      </c:pt>
                      <c:pt idx="29">
                        <c:v>23.605522133333334</c:v>
                      </c:pt>
                      <c:pt idx="30">
                        <c:v>23.682086966666663</c:v>
                      </c:pt>
                      <c:pt idx="31">
                        <c:v>23.770935033333334</c:v>
                      </c:pt>
                      <c:pt idx="32">
                        <c:v>23.851975100000001</c:v>
                      </c:pt>
                      <c:pt idx="33">
                        <c:v>23.936511966666668</c:v>
                      </c:pt>
                      <c:pt idx="34">
                        <c:v>24.019591033333331</c:v>
                      </c:pt>
                      <c:pt idx="35">
                        <c:v>24.104674033333335</c:v>
                      </c:pt>
                      <c:pt idx="36">
                        <c:v>24.197368633333337</c:v>
                      </c:pt>
                      <c:pt idx="37">
                        <c:v>24.285971933333332</c:v>
                      </c:pt>
                      <c:pt idx="38">
                        <c:v>24.3813712</c:v>
                      </c:pt>
                      <c:pt idx="39">
                        <c:v>24.469828933333332</c:v>
                      </c:pt>
                      <c:pt idx="40">
                        <c:v>24.561836233333334</c:v>
                      </c:pt>
                      <c:pt idx="41">
                        <c:v>24.655012766666669</c:v>
                      </c:pt>
                      <c:pt idx="42">
                        <c:v>24.756401066666665</c:v>
                      </c:pt>
                      <c:pt idx="43">
                        <c:v>24.850969333333335</c:v>
                      </c:pt>
                      <c:pt idx="44">
                        <c:v>24.955824533333331</c:v>
                      </c:pt>
                      <c:pt idx="45">
                        <c:v>25.049344399999999</c:v>
                      </c:pt>
                      <c:pt idx="46">
                        <c:v>25.155541733333333</c:v>
                      </c:pt>
                      <c:pt idx="47">
                        <c:v>25.255166366666668</c:v>
                      </c:pt>
                      <c:pt idx="48">
                        <c:v>25.354267133333337</c:v>
                      </c:pt>
                      <c:pt idx="49">
                        <c:v>25.460710533333337</c:v>
                      </c:pt>
                      <c:pt idx="50">
                        <c:v>25.559113166666666</c:v>
                      </c:pt>
                      <c:pt idx="51">
                        <c:v>25.666849766666669</c:v>
                      </c:pt>
                      <c:pt idx="52">
                        <c:v>25.771916700000002</c:v>
                      </c:pt>
                      <c:pt idx="53">
                        <c:v>25.876291933333334</c:v>
                      </c:pt>
                      <c:pt idx="54">
                        <c:v>25.992664966666666</c:v>
                      </c:pt>
                      <c:pt idx="55">
                        <c:v>26.100201266666669</c:v>
                      </c:pt>
                      <c:pt idx="56">
                        <c:v>26.205701200000004</c:v>
                      </c:pt>
                      <c:pt idx="57">
                        <c:v>26.318292</c:v>
                      </c:pt>
                      <c:pt idx="58">
                        <c:v>26.427999499999999</c:v>
                      </c:pt>
                      <c:pt idx="59">
                        <c:v>26.537665700000002</c:v>
                      </c:pt>
                      <c:pt idx="60">
                        <c:v>26.655729300000001</c:v>
                      </c:pt>
                      <c:pt idx="61">
                        <c:v>26.766877500000003</c:v>
                      </c:pt>
                      <c:pt idx="62">
                        <c:v>26.878293966666664</c:v>
                      </c:pt>
                      <c:pt idx="63">
                        <c:v>26.995873133333333</c:v>
                      </c:pt>
                      <c:pt idx="64">
                        <c:v>27.107280099999997</c:v>
                      </c:pt>
                      <c:pt idx="65">
                        <c:v>27.220172900000005</c:v>
                      </c:pt>
                      <c:pt idx="66">
                        <c:v>27.337671266666664</c:v>
                      </c:pt>
                      <c:pt idx="67">
                        <c:v>27.457579899999999</c:v>
                      </c:pt>
                      <c:pt idx="68">
                        <c:v>27.573424633333335</c:v>
                      </c:pt>
                      <c:pt idx="69">
                        <c:v>27.692692399999999</c:v>
                      </c:pt>
                      <c:pt idx="70">
                        <c:v>27.814804733333332</c:v>
                      </c:pt>
                      <c:pt idx="71">
                        <c:v>27.933254866666669</c:v>
                      </c:pt>
                      <c:pt idx="72">
                        <c:v>28.0543041</c:v>
                      </c:pt>
                      <c:pt idx="73">
                        <c:v>28.169617333333331</c:v>
                      </c:pt>
                      <c:pt idx="74">
                        <c:v>28.290912633333335</c:v>
                      </c:pt>
                      <c:pt idx="75">
                        <c:v>28.418081933333337</c:v>
                      </c:pt>
                      <c:pt idx="76">
                        <c:v>28.539413433333333</c:v>
                      </c:pt>
                      <c:pt idx="77">
                        <c:v>28.658514033333333</c:v>
                      </c:pt>
                      <c:pt idx="78">
                        <c:v>28.78352993333333</c:v>
                      </c:pt>
                      <c:pt idx="79">
                        <c:v>28.910367966666669</c:v>
                      </c:pt>
                      <c:pt idx="80">
                        <c:v>29.04161963333333</c:v>
                      </c:pt>
                      <c:pt idx="81">
                        <c:v>29.1676216</c:v>
                      </c:pt>
                      <c:pt idx="82">
                        <c:v>29.291557966666669</c:v>
                      </c:pt>
                      <c:pt idx="83">
                        <c:v>29.416897466666665</c:v>
                      </c:pt>
                      <c:pt idx="84">
                        <c:v>29.544477433333338</c:v>
                      </c:pt>
                      <c:pt idx="85">
                        <c:v>29.678262066666665</c:v>
                      </c:pt>
                      <c:pt idx="86">
                        <c:v>29.803398766666664</c:v>
                      </c:pt>
                      <c:pt idx="87">
                        <c:v>29.931344366666668</c:v>
                      </c:pt>
                      <c:pt idx="88">
                        <c:v>30.06665356666667</c:v>
                      </c:pt>
                      <c:pt idx="89">
                        <c:v>30.191822033333334</c:v>
                      </c:pt>
                      <c:pt idx="90">
                        <c:v>30.326358166666665</c:v>
                      </c:pt>
                      <c:pt idx="91">
                        <c:v>30.456339499999999</c:v>
                      </c:pt>
                      <c:pt idx="92">
                        <c:v>30.590921400000003</c:v>
                      </c:pt>
                      <c:pt idx="93">
                        <c:v>30.722103733333331</c:v>
                      </c:pt>
                      <c:pt idx="94">
                        <c:v>30.851281499999999</c:v>
                      </c:pt>
                      <c:pt idx="95">
                        <c:v>30.986835499999998</c:v>
                      </c:pt>
                      <c:pt idx="96">
                        <c:v>31.117240900000002</c:v>
                      </c:pt>
                      <c:pt idx="97">
                        <c:v>31.249462100000002</c:v>
                      </c:pt>
                      <c:pt idx="98">
                        <c:v>31.381434766666661</c:v>
                      </c:pt>
                      <c:pt idx="99">
                        <c:v>31.5241127</c:v>
                      </c:pt>
                      <c:pt idx="100">
                        <c:v>31.654376333333332</c:v>
                      </c:pt>
                      <c:pt idx="101">
                        <c:v>31.791276900000003</c:v>
                      </c:pt>
                      <c:pt idx="102">
                        <c:v>31.927141833333337</c:v>
                      </c:pt>
                      <c:pt idx="103">
                        <c:v>32.058904000000005</c:v>
                      </c:pt>
                      <c:pt idx="104">
                        <c:v>32.193142566666666</c:v>
                      </c:pt>
                      <c:pt idx="105">
                        <c:v>32.326189666666664</c:v>
                      </c:pt>
                      <c:pt idx="106">
                        <c:v>32.467338533333333</c:v>
                      </c:pt>
                      <c:pt idx="107">
                        <c:v>32.601902633333331</c:v>
                      </c:pt>
                      <c:pt idx="108">
                        <c:v>32.747137699999996</c:v>
                      </c:pt>
                      <c:pt idx="109">
                        <c:v>32.883912433333329</c:v>
                      </c:pt>
                      <c:pt idx="110">
                        <c:v>33.023145033333336</c:v>
                      </c:pt>
                      <c:pt idx="111">
                        <c:v>33.159482300000001</c:v>
                      </c:pt>
                      <c:pt idx="112">
                        <c:v>33.297982533333332</c:v>
                      </c:pt>
                      <c:pt idx="113">
                        <c:v>33.437979399999996</c:v>
                      </c:pt>
                      <c:pt idx="114">
                        <c:v>33.579311400000002</c:v>
                      </c:pt>
                      <c:pt idx="115">
                        <c:v>33.72083536666667</c:v>
                      </c:pt>
                      <c:pt idx="116">
                        <c:v>33.860013333333335</c:v>
                      </c:pt>
                      <c:pt idx="117">
                        <c:v>33.998718266666664</c:v>
                      </c:pt>
                      <c:pt idx="118">
                        <c:v>34.133945466666667</c:v>
                      </c:pt>
                      <c:pt idx="119">
                        <c:v>34.279963199999997</c:v>
                      </c:pt>
                      <c:pt idx="120">
                        <c:v>34.426635766666664</c:v>
                      </c:pt>
                      <c:pt idx="121">
                        <c:v>34.567311600000004</c:v>
                      </c:pt>
                      <c:pt idx="122">
                        <c:v>34.709045400000001</c:v>
                      </c:pt>
                      <c:pt idx="123">
                        <c:v>34.842669166666667</c:v>
                      </c:pt>
                      <c:pt idx="124">
                        <c:v>34.99054206666667</c:v>
                      </c:pt>
                      <c:pt idx="125">
                        <c:v>35.130655933333337</c:v>
                      </c:pt>
                      <c:pt idx="126">
                        <c:v>35.272008266666667</c:v>
                      </c:pt>
                      <c:pt idx="127">
                        <c:v>35.412166599999999</c:v>
                      </c:pt>
                      <c:pt idx="128">
                        <c:v>35.559254966666664</c:v>
                      </c:pt>
                      <c:pt idx="129">
                        <c:v>35.704354633333338</c:v>
                      </c:pt>
                      <c:pt idx="130">
                        <c:v>35.849918366666664</c:v>
                      </c:pt>
                      <c:pt idx="131">
                        <c:v>35.995970400000004</c:v>
                      </c:pt>
                      <c:pt idx="132">
                        <c:v>36.139488233333331</c:v>
                      </c:pt>
                      <c:pt idx="133">
                        <c:v>36.287335733333329</c:v>
                      </c:pt>
                      <c:pt idx="134">
                        <c:v>36.42783863333333</c:v>
                      </c:pt>
                      <c:pt idx="135">
                        <c:v>36.573959333333335</c:v>
                      </c:pt>
                      <c:pt idx="136">
                        <c:v>36.717913333333335</c:v>
                      </c:pt>
                      <c:pt idx="137">
                        <c:v>36.867732999999994</c:v>
                      </c:pt>
                      <c:pt idx="138">
                        <c:v>37.012330333333331</c:v>
                      </c:pt>
                      <c:pt idx="139">
                        <c:v>37.154022233333329</c:v>
                      </c:pt>
                      <c:pt idx="140">
                        <c:v>37.30462776666667</c:v>
                      </c:pt>
                      <c:pt idx="141">
                        <c:v>37.44965873333333</c:v>
                      </c:pt>
                      <c:pt idx="142">
                        <c:v>37.594697333333329</c:v>
                      </c:pt>
                      <c:pt idx="143">
                        <c:v>37.739187866666668</c:v>
                      </c:pt>
                      <c:pt idx="144">
                        <c:v>37.880635566666669</c:v>
                      </c:pt>
                      <c:pt idx="145">
                        <c:v>38.031566633333334</c:v>
                      </c:pt>
                      <c:pt idx="146">
                        <c:v>38.177093500000005</c:v>
                      </c:pt>
                      <c:pt idx="147">
                        <c:v>38.327019999999997</c:v>
                      </c:pt>
                      <c:pt idx="148">
                        <c:v>38.4757131</c:v>
                      </c:pt>
                      <c:pt idx="149">
                        <c:v>38.623299933333335</c:v>
                      </c:pt>
                      <c:pt idx="150">
                        <c:v>38.77156706666667</c:v>
                      </c:pt>
                      <c:pt idx="151">
                        <c:v>38.917736033333334</c:v>
                      </c:pt>
                      <c:pt idx="152">
                        <c:v>39.066680933333338</c:v>
                      </c:pt>
                      <c:pt idx="153">
                        <c:v>39.21881736666667</c:v>
                      </c:pt>
                      <c:pt idx="154">
                        <c:v>39.362302166666666</c:v>
                      </c:pt>
                      <c:pt idx="155">
                        <c:v>39.517893466666663</c:v>
                      </c:pt>
                      <c:pt idx="156">
                        <c:v>39.668797833333336</c:v>
                      </c:pt>
                      <c:pt idx="157">
                        <c:v>39.813273100000004</c:v>
                      </c:pt>
                      <c:pt idx="158">
                        <c:v>39.959920233333335</c:v>
                      </c:pt>
                      <c:pt idx="159">
                        <c:v>40.108534499999998</c:v>
                      </c:pt>
                      <c:pt idx="160">
                        <c:v>40.25821306666667</c:v>
                      </c:pt>
                      <c:pt idx="161">
                        <c:v>40.406959533333342</c:v>
                      </c:pt>
                      <c:pt idx="162">
                        <c:v>40.551754000000003</c:v>
                      </c:pt>
                      <c:pt idx="163">
                        <c:v>40.702718100000006</c:v>
                      </c:pt>
                      <c:pt idx="164">
                        <c:v>40.850612633333334</c:v>
                      </c:pt>
                      <c:pt idx="165">
                        <c:v>40.999251066666666</c:v>
                      </c:pt>
                      <c:pt idx="166">
                        <c:v>41.151168833333337</c:v>
                      </c:pt>
                      <c:pt idx="167">
                        <c:v>41.297723166666664</c:v>
                      </c:pt>
                      <c:pt idx="168">
                        <c:v>41.452064499999999</c:v>
                      </c:pt>
                      <c:pt idx="169">
                        <c:v>41.602183033333333</c:v>
                      </c:pt>
                      <c:pt idx="170">
                        <c:v>41.754183466666667</c:v>
                      </c:pt>
                      <c:pt idx="171">
                        <c:v>41.900782266666667</c:v>
                      </c:pt>
                      <c:pt idx="172">
                        <c:v>42.050704966666665</c:v>
                      </c:pt>
                      <c:pt idx="173">
                        <c:v>42.208538066666669</c:v>
                      </c:pt>
                      <c:pt idx="174">
                        <c:v>42.346432999999998</c:v>
                      </c:pt>
                      <c:pt idx="175">
                        <c:v>42.504324599999997</c:v>
                      </c:pt>
                      <c:pt idx="176">
                        <c:v>42.652476</c:v>
                      </c:pt>
                      <c:pt idx="177">
                        <c:v>42.800298066666663</c:v>
                      </c:pt>
                      <c:pt idx="178">
                        <c:v>42.949531533333335</c:v>
                      </c:pt>
                      <c:pt idx="179">
                        <c:v>43.103589366666661</c:v>
                      </c:pt>
                      <c:pt idx="180">
                        <c:v>43.260821</c:v>
                      </c:pt>
                      <c:pt idx="181">
                        <c:v>43.414058666666669</c:v>
                      </c:pt>
                      <c:pt idx="182">
                        <c:v>43.563728366666673</c:v>
                      </c:pt>
                      <c:pt idx="183">
                        <c:v>43.717258433333335</c:v>
                      </c:pt>
                      <c:pt idx="184">
                        <c:v>43.860145566666667</c:v>
                      </c:pt>
                      <c:pt idx="185">
                        <c:v>44.020425166666676</c:v>
                      </c:pt>
                      <c:pt idx="186">
                        <c:v>44.170408900000005</c:v>
                      </c:pt>
                      <c:pt idx="187">
                        <c:v>44.324541733333341</c:v>
                      </c:pt>
                      <c:pt idx="188">
                        <c:v>44.474458066666671</c:v>
                      </c:pt>
                      <c:pt idx="189">
                        <c:v>44.636383066666667</c:v>
                      </c:pt>
                      <c:pt idx="190">
                        <c:v>44.789531699999998</c:v>
                      </c:pt>
                      <c:pt idx="191">
                        <c:v>44.940382633333343</c:v>
                      </c:pt>
                      <c:pt idx="192">
                        <c:v>45.089389799999999</c:v>
                      </c:pt>
                      <c:pt idx="193">
                        <c:v>45.248152433333331</c:v>
                      </c:pt>
                      <c:pt idx="194">
                        <c:v>45.392529799999998</c:v>
                      </c:pt>
                      <c:pt idx="195">
                        <c:v>45.54206846666667</c:v>
                      </c:pt>
                      <c:pt idx="196">
                        <c:v>45.700992599999999</c:v>
                      </c:pt>
                      <c:pt idx="197">
                        <c:v>45.856264766666662</c:v>
                      </c:pt>
                      <c:pt idx="198">
                        <c:v>46.008331266666666</c:v>
                      </c:pt>
                      <c:pt idx="199">
                        <c:v>46.168572733333328</c:v>
                      </c:pt>
                      <c:pt idx="200">
                        <c:v>46.322584799999994</c:v>
                      </c:pt>
                      <c:pt idx="201">
                        <c:v>46.482479066666663</c:v>
                      </c:pt>
                      <c:pt idx="202">
                        <c:v>46.627399433333345</c:v>
                      </c:pt>
                      <c:pt idx="203">
                        <c:v>46.783391333333334</c:v>
                      </c:pt>
                      <c:pt idx="204">
                        <c:v>46.936484033333329</c:v>
                      </c:pt>
                      <c:pt idx="205">
                        <c:v>47.097185799999998</c:v>
                      </c:pt>
                      <c:pt idx="206">
                        <c:v>47.246682466666662</c:v>
                      </c:pt>
                      <c:pt idx="207">
                        <c:v>47.401082366666664</c:v>
                      </c:pt>
                      <c:pt idx="208">
                        <c:v>47.555129999999998</c:v>
                      </c:pt>
                      <c:pt idx="209">
                        <c:v>47.712945300000001</c:v>
                      </c:pt>
                      <c:pt idx="210">
                        <c:v>47.861996999999995</c:v>
                      </c:pt>
                      <c:pt idx="211">
                        <c:v>48.027832033333333</c:v>
                      </c:pt>
                      <c:pt idx="212">
                        <c:v>48.176755266666667</c:v>
                      </c:pt>
                      <c:pt idx="213">
                        <c:v>48.328479766666668</c:v>
                      </c:pt>
                      <c:pt idx="214">
                        <c:v>48.4859619</c:v>
                      </c:pt>
                      <c:pt idx="215">
                        <c:v>48.640911100000004</c:v>
                      </c:pt>
                      <c:pt idx="216">
                        <c:v>48.801183066666674</c:v>
                      </c:pt>
                      <c:pt idx="217">
                        <c:v>48.952803299999999</c:v>
                      </c:pt>
                      <c:pt idx="218">
                        <c:v>49.112057999999998</c:v>
                      </c:pt>
                      <c:pt idx="219">
                        <c:v>49.268079133333337</c:v>
                      </c:pt>
                      <c:pt idx="220">
                        <c:v>49.418502799999999</c:v>
                      </c:pt>
                      <c:pt idx="221">
                        <c:v>49.580483766666667</c:v>
                      </c:pt>
                      <c:pt idx="222">
                        <c:v>49.739967366666669</c:v>
                      </c:pt>
                      <c:pt idx="223">
                        <c:v>49.896010066666669</c:v>
                      </c:pt>
                      <c:pt idx="224">
                        <c:v>50.049346933333332</c:v>
                      </c:pt>
                      <c:pt idx="225">
                        <c:v>50.213216133333333</c:v>
                      </c:pt>
                      <c:pt idx="226">
                        <c:v>50.363663966666671</c:v>
                      </c:pt>
                      <c:pt idx="227">
                        <c:v>50.525941199999998</c:v>
                      </c:pt>
                      <c:pt idx="228">
                        <c:v>50.683616633333337</c:v>
                      </c:pt>
                      <c:pt idx="229">
                        <c:v>50.842282633333333</c:v>
                      </c:pt>
                      <c:pt idx="230">
                        <c:v>51.002784733333336</c:v>
                      </c:pt>
                      <c:pt idx="231">
                        <c:v>51.156928999999998</c:v>
                      </c:pt>
                      <c:pt idx="232">
                        <c:v>51.320627866666662</c:v>
                      </c:pt>
                      <c:pt idx="233">
                        <c:v>51.477046933333327</c:v>
                      </c:pt>
                      <c:pt idx="234">
                        <c:v>51.637711833333334</c:v>
                      </c:pt>
                      <c:pt idx="235">
                        <c:v>51.798107133333332</c:v>
                      </c:pt>
                      <c:pt idx="236">
                        <c:v>51.962388366666666</c:v>
                      </c:pt>
                      <c:pt idx="237">
                        <c:v>52.116943333333332</c:v>
                      </c:pt>
                      <c:pt idx="238">
                        <c:v>52.275552133333328</c:v>
                      </c:pt>
                      <c:pt idx="239">
                        <c:v>52.434204099999995</c:v>
                      </c:pt>
                      <c:pt idx="240">
                        <c:v>52.598110200000001</c:v>
                      </c:pt>
                      <c:pt idx="241">
                        <c:v>52.759044633333339</c:v>
                      </c:pt>
                      <c:pt idx="242">
                        <c:v>52.916447966666674</c:v>
                      </c:pt>
                      <c:pt idx="243">
                        <c:v>53.081127166666668</c:v>
                      </c:pt>
                      <c:pt idx="244">
                        <c:v>53.230607333333332</c:v>
                      </c:pt>
                      <c:pt idx="245">
                        <c:v>53.392440766666674</c:v>
                      </c:pt>
                      <c:pt idx="246">
                        <c:v>53.554629033333335</c:v>
                      </c:pt>
                      <c:pt idx="247">
                        <c:v>53.717076633333335</c:v>
                      </c:pt>
                      <c:pt idx="248">
                        <c:v>53.878196733333333</c:v>
                      </c:pt>
                      <c:pt idx="249">
                        <c:v>54.045008366666671</c:v>
                      </c:pt>
                      <c:pt idx="250">
                        <c:v>54.202425633333327</c:v>
                      </c:pt>
                      <c:pt idx="251">
                        <c:v>54.356611866666661</c:v>
                      </c:pt>
                      <c:pt idx="252">
                        <c:v>54.526804599999998</c:v>
                      </c:pt>
                      <c:pt idx="253">
                        <c:v>54.695795699999998</c:v>
                      </c:pt>
                      <c:pt idx="254">
                        <c:v>54.851670599999999</c:v>
                      </c:pt>
                      <c:pt idx="255">
                        <c:v>55.014226266666668</c:v>
                      </c:pt>
                      <c:pt idx="256">
                        <c:v>55.177839900000002</c:v>
                      </c:pt>
                      <c:pt idx="257">
                        <c:v>55.335346200000004</c:v>
                      </c:pt>
                      <c:pt idx="258">
                        <c:v>55.505788166666662</c:v>
                      </c:pt>
                      <c:pt idx="259">
                        <c:v>55.667961100000007</c:v>
                      </c:pt>
                      <c:pt idx="260">
                        <c:v>55.832205466666665</c:v>
                      </c:pt>
                      <c:pt idx="261">
                        <c:v>55.993409500000006</c:v>
                      </c:pt>
                      <c:pt idx="262">
                        <c:v>56.159881566666662</c:v>
                      </c:pt>
                      <c:pt idx="263">
                        <c:v>56.322598766666665</c:v>
                      </c:pt>
                      <c:pt idx="264">
                        <c:v>56.474913266666668</c:v>
                      </c:pt>
                      <c:pt idx="265">
                        <c:v>56.648629533333327</c:v>
                      </c:pt>
                      <c:pt idx="266">
                        <c:v>56.806179066666665</c:v>
                      </c:pt>
                      <c:pt idx="267">
                        <c:v>56.970298766666666</c:v>
                      </c:pt>
                      <c:pt idx="268">
                        <c:v>57.129760733333335</c:v>
                      </c:pt>
                      <c:pt idx="269">
                        <c:v>57.303698233333328</c:v>
                      </c:pt>
                      <c:pt idx="270">
                        <c:v>57.460051200000002</c:v>
                      </c:pt>
                      <c:pt idx="271">
                        <c:v>57.621788000000002</c:v>
                      </c:pt>
                      <c:pt idx="272">
                        <c:v>57.782371533333333</c:v>
                      </c:pt>
                      <c:pt idx="273">
                        <c:v>57.955496466666666</c:v>
                      </c:pt>
                      <c:pt idx="274">
                        <c:v>58.117933866666668</c:v>
                      </c:pt>
                      <c:pt idx="275">
                        <c:v>58.273171733333335</c:v>
                      </c:pt>
                      <c:pt idx="276">
                        <c:v>58.426283500000004</c:v>
                      </c:pt>
                      <c:pt idx="277">
                        <c:v>58.601589199999999</c:v>
                      </c:pt>
                      <c:pt idx="278">
                        <c:v>58.770856233333326</c:v>
                      </c:pt>
                      <c:pt idx="279">
                        <c:v>58.93536120000001</c:v>
                      </c:pt>
                      <c:pt idx="280">
                        <c:v>59.098159799999998</c:v>
                      </c:pt>
                      <c:pt idx="281">
                        <c:v>59.262437166666665</c:v>
                      </c:pt>
                      <c:pt idx="282">
                        <c:v>59.435385400000001</c:v>
                      </c:pt>
                      <c:pt idx="283">
                        <c:v>59.583826699999996</c:v>
                      </c:pt>
                      <c:pt idx="284">
                        <c:v>59.750399266666669</c:v>
                      </c:pt>
                      <c:pt idx="285">
                        <c:v>59.910680133333329</c:v>
                      </c:pt>
                      <c:pt idx="286">
                        <c:v>60.084136966666669</c:v>
                      </c:pt>
                      <c:pt idx="287">
                        <c:v>60.243452699999999</c:v>
                      </c:pt>
                      <c:pt idx="288">
                        <c:v>60.410752600000002</c:v>
                      </c:pt>
                      <c:pt idx="289">
                        <c:v>60.57014723333333</c:v>
                      </c:pt>
                      <c:pt idx="290">
                        <c:v>60.739749899999993</c:v>
                      </c:pt>
                      <c:pt idx="291">
                        <c:v>60.907782233333336</c:v>
                      </c:pt>
                      <c:pt idx="292">
                        <c:v>61.069847099999997</c:v>
                      </c:pt>
                      <c:pt idx="293">
                        <c:v>61.230032599999994</c:v>
                      </c:pt>
                      <c:pt idx="294">
                        <c:v>61.400788633333342</c:v>
                      </c:pt>
                      <c:pt idx="295">
                        <c:v>61.562945033333335</c:v>
                      </c:pt>
                      <c:pt idx="296">
                        <c:v>61.718650799999999</c:v>
                      </c:pt>
                      <c:pt idx="297">
                        <c:v>61.8860995</c:v>
                      </c:pt>
                      <c:pt idx="298">
                        <c:v>62.050904566666667</c:v>
                      </c:pt>
                      <c:pt idx="299">
                        <c:v>62.216084799999997</c:v>
                      </c:pt>
                      <c:pt idx="300">
                        <c:v>62.388272599999993</c:v>
                      </c:pt>
                      <c:pt idx="301">
                        <c:v>62.548877699999998</c:v>
                      </c:pt>
                      <c:pt idx="302">
                        <c:v>62.7180964</c:v>
                      </c:pt>
                      <c:pt idx="303">
                        <c:v>62.888903333333332</c:v>
                      </c:pt>
                      <c:pt idx="304">
                        <c:v>63.050332400000002</c:v>
                      </c:pt>
                      <c:pt idx="305">
                        <c:v>63.226032233333335</c:v>
                      </c:pt>
                      <c:pt idx="306">
                        <c:v>63.389364866666675</c:v>
                      </c:pt>
                      <c:pt idx="307">
                        <c:v>63.554776533333332</c:v>
                      </c:pt>
                      <c:pt idx="308">
                        <c:v>63.716864266666668</c:v>
                      </c:pt>
                      <c:pt idx="309">
                        <c:v>63.884616833333332</c:v>
                      </c:pt>
                      <c:pt idx="310">
                        <c:v>64.038670833333342</c:v>
                      </c:pt>
                      <c:pt idx="311">
                        <c:v>64.213680266666657</c:v>
                      </c:pt>
                      <c:pt idx="312">
                        <c:v>64.377051033333331</c:v>
                      </c:pt>
                      <c:pt idx="313">
                        <c:v>64.551817566666671</c:v>
                      </c:pt>
                      <c:pt idx="314">
                        <c:v>64.715449033333343</c:v>
                      </c:pt>
                      <c:pt idx="315">
                        <c:v>64.879455533333328</c:v>
                      </c:pt>
                      <c:pt idx="316">
                        <c:v>65.034820566666667</c:v>
                      </c:pt>
                      <c:pt idx="317">
                        <c:v>65.192896533333325</c:v>
                      </c:pt>
                      <c:pt idx="318">
                        <c:v>65.368092866666657</c:v>
                      </c:pt>
                      <c:pt idx="319">
                        <c:v>65.52978006666666</c:v>
                      </c:pt>
                      <c:pt idx="320">
                        <c:v>65.693097433333335</c:v>
                      </c:pt>
                      <c:pt idx="321">
                        <c:v>65.863260933333336</c:v>
                      </c:pt>
                      <c:pt idx="322">
                        <c:v>66.028711966666663</c:v>
                      </c:pt>
                      <c:pt idx="323">
                        <c:v>66.185348500000003</c:v>
                      </c:pt>
                      <c:pt idx="324">
                        <c:v>66.354441333333327</c:v>
                      </c:pt>
                      <c:pt idx="325">
                        <c:v>66.522491433333343</c:v>
                      </c:pt>
                      <c:pt idx="326">
                        <c:v>66.692774433333341</c:v>
                      </c:pt>
                      <c:pt idx="327">
                        <c:v>66.846644066666656</c:v>
                      </c:pt>
                      <c:pt idx="328">
                        <c:v>67.02562713333333</c:v>
                      </c:pt>
                      <c:pt idx="329">
                        <c:v>67.196515433333332</c:v>
                      </c:pt>
                      <c:pt idx="330">
                        <c:v>67.352241500000005</c:v>
                      </c:pt>
                      <c:pt idx="331">
                        <c:v>67.521054599999999</c:v>
                      </c:pt>
                      <c:pt idx="332">
                        <c:v>67.695518500000006</c:v>
                      </c:pt>
                      <c:pt idx="333">
                        <c:v>67.85619100000001</c:v>
                      </c:pt>
                      <c:pt idx="334">
                        <c:v>68.019223533333331</c:v>
                      </c:pt>
                      <c:pt idx="335">
                        <c:v>68.182998633333327</c:v>
                      </c:pt>
                      <c:pt idx="336">
                        <c:v>68.34613796666666</c:v>
                      </c:pt>
                      <c:pt idx="337">
                        <c:v>68.505477933333324</c:v>
                      </c:pt>
                      <c:pt idx="338">
                        <c:v>68.683860800000005</c:v>
                      </c:pt>
                      <c:pt idx="339">
                        <c:v>68.850662233333324</c:v>
                      </c:pt>
                      <c:pt idx="340">
                        <c:v>69.0164312</c:v>
                      </c:pt>
                      <c:pt idx="341">
                        <c:v>69.190060933333328</c:v>
                      </c:pt>
                      <c:pt idx="342">
                        <c:v>69.350916533333319</c:v>
                      </c:pt>
                      <c:pt idx="343">
                        <c:v>69.526504500000001</c:v>
                      </c:pt>
                      <c:pt idx="344">
                        <c:v>69.6855774</c:v>
                      </c:pt>
                      <c:pt idx="345">
                        <c:v>69.850255333333322</c:v>
                      </c:pt>
                      <c:pt idx="346">
                        <c:v>70.033037800000002</c:v>
                      </c:pt>
                      <c:pt idx="347">
                        <c:v>70.193422933333338</c:v>
                      </c:pt>
                      <c:pt idx="348">
                        <c:v>70.355117800000002</c:v>
                      </c:pt>
                      <c:pt idx="349">
                        <c:v>70.525822933333345</c:v>
                      </c:pt>
                      <c:pt idx="350">
                        <c:v>70.69721220000001</c:v>
                      </c:pt>
                      <c:pt idx="351">
                        <c:v>70.860295599999986</c:v>
                      </c:pt>
                      <c:pt idx="352">
                        <c:v>71.022618599999987</c:v>
                      </c:pt>
                      <c:pt idx="353">
                        <c:v>71.19434103333333</c:v>
                      </c:pt>
                      <c:pt idx="354">
                        <c:v>71.363980600000005</c:v>
                      </c:pt>
                      <c:pt idx="355">
                        <c:v>71.532063800000003</c:v>
                      </c:pt>
                      <c:pt idx="356">
                        <c:v>71.691594466666672</c:v>
                      </c:pt>
                      <c:pt idx="357">
                        <c:v>71.862576800000014</c:v>
                      </c:pt>
                      <c:pt idx="358">
                        <c:v>72.037829066666674</c:v>
                      </c:pt>
                      <c:pt idx="359">
                        <c:v>72.199506133333344</c:v>
                      </c:pt>
                      <c:pt idx="360">
                        <c:v>72.37041219999999</c:v>
                      </c:pt>
                      <c:pt idx="361">
                        <c:v>72.527178466666669</c:v>
                      </c:pt>
                      <c:pt idx="362">
                        <c:v>72.695902500000003</c:v>
                      </c:pt>
                      <c:pt idx="363">
                        <c:v>72.854565933333333</c:v>
                      </c:pt>
                      <c:pt idx="364">
                        <c:v>73.032066366666655</c:v>
                      </c:pt>
                      <c:pt idx="365">
                        <c:v>73.191696166666659</c:v>
                      </c:pt>
                      <c:pt idx="366">
                        <c:v>73.367991133333334</c:v>
                      </c:pt>
                      <c:pt idx="367">
                        <c:v>73.540016166666661</c:v>
                      </c:pt>
                      <c:pt idx="368">
                        <c:v>73.692364999999995</c:v>
                      </c:pt>
                      <c:pt idx="369">
                        <c:v>73.862470000000002</c:v>
                      </c:pt>
                      <c:pt idx="370">
                        <c:v>74.036542233333336</c:v>
                      </c:pt>
                      <c:pt idx="371">
                        <c:v>74.213635766666656</c:v>
                      </c:pt>
                      <c:pt idx="372">
                        <c:v>74.377611833333333</c:v>
                      </c:pt>
                      <c:pt idx="373">
                        <c:v>74.535265600000002</c:v>
                      </c:pt>
                      <c:pt idx="374">
                        <c:v>74.707455966666657</c:v>
                      </c:pt>
                      <c:pt idx="375">
                        <c:v>74.884730033333327</c:v>
                      </c:pt>
                      <c:pt idx="376">
                        <c:v>75.053283666666673</c:v>
                      </c:pt>
                      <c:pt idx="377">
                        <c:v>75.226743033333335</c:v>
                      </c:pt>
                      <c:pt idx="378">
                        <c:v>75.389177966666651</c:v>
                      </c:pt>
                      <c:pt idx="379">
                        <c:v>75.557538333333341</c:v>
                      </c:pt>
                      <c:pt idx="380">
                        <c:v>75.731211333333334</c:v>
                      </c:pt>
                      <c:pt idx="381">
                        <c:v>75.907386766666662</c:v>
                      </c:pt>
                      <c:pt idx="382">
                        <c:v>76.078338633333331</c:v>
                      </c:pt>
                      <c:pt idx="383">
                        <c:v>76.221341466666672</c:v>
                      </c:pt>
                      <c:pt idx="384">
                        <c:v>76.389671333333339</c:v>
                      </c:pt>
                      <c:pt idx="385">
                        <c:v>76.559178666666668</c:v>
                      </c:pt>
                      <c:pt idx="386">
                        <c:v>76.747566200000009</c:v>
                      </c:pt>
                      <c:pt idx="387">
                        <c:v>76.91433716666667</c:v>
                      </c:pt>
                      <c:pt idx="388">
                        <c:v>77.080037399999995</c:v>
                      </c:pt>
                      <c:pt idx="389">
                        <c:v>77.256673166666673</c:v>
                      </c:pt>
                      <c:pt idx="390">
                        <c:v>77.413012166666661</c:v>
                      </c:pt>
                      <c:pt idx="391">
                        <c:v>77.576115933333327</c:v>
                      </c:pt>
                      <c:pt idx="392">
                        <c:v>77.739102666666668</c:v>
                      </c:pt>
                      <c:pt idx="393">
                        <c:v>77.927897166666654</c:v>
                      </c:pt>
                      <c:pt idx="394">
                        <c:v>78.09178923333333</c:v>
                      </c:pt>
                      <c:pt idx="395">
                        <c:v>78.257901533333339</c:v>
                      </c:pt>
                      <c:pt idx="396">
                        <c:v>78.413576766666665</c:v>
                      </c:pt>
                      <c:pt idx="397">
                        <c:v>78.591232333333338</c:v>
                      </c:pt>
                      <c:pt idx="398">
                        <c:v>78.76412710000001</c:v>
                      </c:pt>
                      <c:pt idx="399">
                        <c:v>78.928281133333329</c:v>
                      </c:pt>
                      <c:pt idx="400">
                        <c:v>79.090189599999988</c:v>
                      </c:pt>
                      <c:pt idx="401">
                        <c:v>79.260027566666665</c:v>
                      </c:pt>
                      <c:pt idx="402">
                        <c:v>79.414489766666676</c:v>
                      </c:pt>
                      <c:pt idx="403">
                        <c:v>79.600741066666671</c:v>
                      </c:pt>
                      <c:pt idx="404">
                        <c:v>79.769320133333338</c:v>
                      </c:pt>
                      <c:pt idx="405">
                        <c:v>79.934422799999993</c:v>
                      </c:pt>
                      <c:pt idx="406">
                        <c:v>80.113311766666655</c:v>
                      </c:pt>
                      <c:pt idx="407">
                        <c:v>80.282145200000002</c:v>
                      </c:pt>
                      <c:pt idx="408">
                        <c:v>80.447629266666667</c:v>
                      </c:pt>
                      <c:pt idx="409">
                        <c:v>80.617314666666672</c:v>
                      </c:pt>
                      <c:pt idx="410">
                        <c:v>80.802831033333334</c:v>
                      </c:pt>
                      <c:pt idx="411">
                        <c:v>80.953458133333328</c:v>
                      </c:pt>
                      <c:pt idx="412">
                        <c:v>81.130030333333323</c:v>
                      </c:pt>
                      <c:pt idx="413">
                        <c:v>81.299077366666666</c:v>
                      </c:pt>
                      <c:pt idx="414">
                        <c:v>81.473396300000005</c:v>
                      </c:pt>
                      <c:pt idx="415">
                        <c:v>81.635177600000006</c:v>
                      </c:pt>
                      <c:pt idx="416">
                        <c:v>81.822672533333332</c:v>
                      </c:pt>
                      <c:pt idx="417">
                        <c:v>81.981725033333333</c:v>
                      </c:pt>
                      <c:pt idx="418">
                        <c:v>82.163284300000001</c:v>
                      </c:pt>
                      <c:pt idx="419">
                        <c:v>82.32829026666667</c:v>
                      </c:pt>
                      <c:pt idx="420">
                        <c:v>82.485979700000001</c:v>
                      </c:pt>
                      <c:pt idx="421">
                        <c:v>82.662216166666667</c:v>
                      </c:pt>
                      <c:pt idx="422">
                        <c:v>82.829622900000004</c:v>
                      </c:pt>
                      <c:pt idx="423">
                        <c:v>83.023058566666677</c:v>
                      </c:pt>
                      <c:pt idx="424">
                        <c:v>83.177675899999997</c:v>
                      </c:pt>
                      <c:pt idx="425">
                        <c:v>83.34201556666666</c:v>
                      </c:pt>
                      <c:pt idx="426">
                        <c:v>83.522740666666664</c:v>
                      </c:pt>
                      <c:pt idx="427">
                        <c:v>83.694625866666669</c:v>
                      </c:pt>
                      <c:pt idx="428">
                        <c:v>83.86250556666667</c:v>
                      </c:pt>
                      <c:pt idx="429">
                        <c:v>84.046930966666665</c:v>
                      </c:pt>
                      <c:pt idx="430">
                        <c:v>84.214396166666674</c:v>
                      </c:pt>
                      <c:pt idx="431">
                        <c:v>84.389279666666667</c:v>
                      </c:pt>
                      <c:pt idx="432">
                        <c:v>84.547777800000006</c:v>
                      </c:pt>
                      <c:pt idx="433">
                        <c:v>84.730761200000003</c:v>
                      </c:pt>
                      <c:pt idx="434">
                        <c:v>84.901987700000006</c:v>
                      </c:pt>
                      <c:pt idx="435">
                        <c:v>85.071945200000002</c:v>
                      </c:pt>
                      <c:pt idx="436">
                        <c:v>85.245012933333328</c:v>
                      </c:pt>
                      <c:pt idx="437">
                        <c:v>85.40112813333333</c:v>
                      </c:pt>
                      <c:pt idx="438">
                        <c:v>85.571078</c:v>
                      </c:pt>
                      <c:pt idx="439">
                        <c:v>85.755722033333328</c:v>
                      </c:pt>
                      <c:pt idx="440">
                        <c:v>85.940551766666658</c:v>
                      </c:pt>
                      <c:pt idx="441">
                        <c:v>86.103225699999996</c:v>
                      </c:pt>
                      <c:pt idx="442">
                        <c:v>86.27387236666668</c:v>
                      </c:pt>
                      <c:pt idx="443">
                        <c:v>86.438949600000001</c:v>
                      </c:pt>
                      <c:pt idx="444">
                        <c:v>86.612096166666674</c:v>
                      </c:pt>
                      <c:pt idx="445">
                        <c:v>86.798250833333327</c:v>
                      </c:pt>
                      <c:pt idx="446">
                        <c:v>86.968666066666671</c:v>
                      </c:pt>
                      <c:pt idx="447">
                        <c:v>87.140917466666664</c:v>
                      </c:pt>
                      <c:pt idx="448">
                        <c:v>87.312426266666662</c:v>
                      </c:pt>
                      <c:pt idx="449">
                        <c:v>87.465805066666675</c:v>
                      </c:pt>
                      <c:pt idx="450">
                        <c:v>87.650390633333345</c:v>
                      </c:pt>
                      <c:pt idx="451">
                        <c:v>87.825887033333331</c:v>
                      </c:pt>
                      <c:pt idx="452">
                        <c:v>88.004796366666667</c:v>
                      </c:pt>
                      <c:pt idx="453">
                        <c:v>88.179901133333331</c:v>
                      </c:pt>
                      <c:pt idx="454">
                        <c:v>88.348464933333332</c:v>
                      </c:pt>
                      <c:pt idx="455">
                        <c:v>88.52120463333334</c:v>
                      </c:pt>
                      <c:pt idx="456">
                        <c:v>88.670534766666677</c:v>
                      </c:pt>
                      <c:pt idx="457">
                        <c:v>88.829490666666672</c:v>
                      </c:pt>
                      <c:pt idx="458">
                        <c:v>89.019167566666667</c:v>
                      </c:pt>
                      <c:pt idx="459">
                        <c:v>89.213640833333329</c:v>
                      </c:pt>
                      <c:pt idx="460">
                        <c:v>89.364916466666671</c:v>
                      </c:pt>
                      <c:pt idx="461">
                        <c:v>89.527534500000002</c:v>
                      </c:pt>
                      <c:pt idx="462">
                        <c:v>89.716974900000011</c:v>
                      </c:pt>
                      <c:pt idx="463">
                        <c:v>89.874895733333346</c:v>
                      </c:pt>
                      <c:pt idx="464">
                        <c:v>90.041453033333326</c:v>
                      </c:pt>
                      <c:pt idx="465">
                        <c:v>90.21505483333334</c:v>
                      </c:pt>
                      <c:pt idx="466">
                        <c:v>90.413874299999989</c:v>
                      </c:pt>
                      <c:pt idx="467">
                        <c:v>90.567604066666661</c:v>
                      </c:pt>
                      <c:pt idx="468">
                        <c:v>90.746561666666665</c:v>
                      </c:pt>
                      <c:pt idx="469">
                        <c:v>90.926350899999989</c:v>
                      </c:pt>
                      <c:pt idx="470">
                        <c:v>91.094108600000013</c:v>
                      </c:pt>
                      <c:pt idx="471">
                        <c:v>91.253321333333318</c:v>
                      </c:pt>
                      <c:pt idx="472">
                        <c:v>91.434867866666664</c:v>
                      </c:pt>
                      <c:pt idx="473">
                        <c:v>91.638058966666676</c:v>
                      </c:pt>
                      <c:pt idx="474">
                        <c:v>91.801134733333342</c:v>
                      </c:pt>
                      <c:pt idx="475">
                        <c:v>91.964464800000016</c:v>
                      </c:pt>
                      <c:pt idx="476">
                        <c:v>92.132970166666667</c:v>
                      </c:pt>
                      <c:pt idx="477">
                        <c:v>92.32129923333332</c:v>
                      </c:pt>
                      <c:pt idx="478">
                        <c:v>92.503031433333334</c:v>
                      </c:pt>
                      <c:pt idx="479">
                        <c:v>92.680035900000007</c:v>
                      </c:pt>
                      <c:pt idx="480">
                        <c:v>92.849088066666653</c:v>
                      </c:pt>
                      <c:pt idx="481">
                        <c:v>93.027152966666677</c:v>
                      </c:pt>
                      <c:pt idx="482">
                        <c:v>93.211771666666664</c:v>
                      </c:pt>
                      <c:pt idx="483">
                        <c:v>93.3882014</c:v>
                      </c:pt>
                      <c:pt idx="484">
                        <c:v>93.551938399999997</c:v>
                      </c:pt>
                      <c:pt idx="485">
                        <c:v>93.726613366666655</c:v>
                      </c:pt>
                      <c:pt idx="486">
                        <c:v>93.900927233333334</c:v>
                      </c:pt>
                      <c:pt idx="487">
                        <c:v>94.077672333333339</c:v>
                      </c:pt>
                      <c:pt idx="488">
                        <c:v>94.266108166666683</c:v>
                      </c:pt>
                      <c:pt idx="489">
                        <c:v>94.429145800000015</c:v>
                      </c:pt>
                      <c:pt idx="490">
                        <c:v>94.601682033333347</c:v>
                      </c:pt>
                      <c:pt idx="491">
                        <c:v>94.795659399999991</c:v>
                      </c:pt>
                      <c:pt idx="492">
                        <c:v>94.950714099999985</c:v>
                      </c:pt>
                      <c:pt idx="493">
                        <c:v>95.129961633333323</c:v>
                      </c:pt>
                      <c:pt idx="494">
                        <c:v>95.322484333333321</c:v>
                      </c:pt>
                      <c:pt idx="495">
                        <c:v>95.489128100000016</c:v>
                      </c:pt>
                      <c:pt idx="496">
                        <c:v>95.652386966666654</c:v>
                      </c:pt>
                      <c:pt idx="497">
                        <c:v>95.828809100000001</c:v>
                      </c:pt>
                      <c:pt idx="498">
                        <c:v>96.026316300000005</c:v>
                      </c:pt>
                      <c:pt idx="499">
                        <c:v>96.184412666666674</c:v>
                      </c:pt>
                      <c:pt idx="500">
                        <c:v>96.354937199999995</c:v>
                      </c:pt>
                      <c:pt idx="501">
                        <c:v>96.528116833333343</c:v>
                      </c:pt>
                      <c:pt idx="502">
                        <c:v>96.716189100000008</c:v>
                      </c:pt>
                      <c:pt idx="503">
                        <c:v>96.874287933333335</c:v>
                      </c:pt>
                      <c:pt idx="504">
                        <c:v>97.042068466666663</c:v>
                      </c:pt>
                      <c:pt idx="505">
                        <c:v>97.241719566666646</c:v>
                      </c:pt>
                      <c:pt idx="506">
                        <c:v>97.414713533333327</c:v>
                      </c:pt>
                      <c:pt idx="507">
                        <c:v>97.587587966666661</c:v>
                      </c:pt>
                      <c:pt idx="508">
                        <c:v>97.777041100000005</c:v>
                      </c:pt>
                      <c:pt idx="509">
                        <c:v>97.955952966666658</c:v>
                      </c:pt>
                      <c:pt idx="510">
                        <c:v>98.112953199999993</c:v>
                      </c:pt>
                      <c:pt idx="511">
                        <c:v>98.299374899999989</c:v>
                      </c:pt>
                      <c:pt idx="512">
                        <c:v>98.46676380000001</c:v>
                      </c:pt>
                      <c:pt idx="513">
                        <c:v>98.641014100000007</c:v>
                      </c:pt>
                      <c:pt idx="514">
                        <c:v>98.813924166666666</c:v>
                      </c:pt>
                      <c:pt idx="515">
                        <c:v>98.983304333333322</c:v>
                      </c:pt>
                      <c:pt idx="516">
                        <c:v>99.154253633333326</c:v>
                      </c:pt>
                      <c:pt idx="517">
                        <c:v>99.348258966666663</c:v>
                      </c:pt>
                      <c:pt idx="518">
                        <c:v>99.515874133333341</c:v>
                      </c:pt>
                      <c:pt idx="519">
                        <c:v>99.700589433333334</c:v>
                      </c:pt>
                      <c:pt idx="520">
                        <c:v>99.865313299999983</c:v>
                      </c:pt>
                      <c:pt idx="521">
                        <c:v>100.02916473333333</c:v>
                      </c:pt>
                      <c:pt idx="522">
                        <c:v>100.19640573333334</c:v>
                      </c:pt>
                      <c:pt idx="523">
                        <c:v>100.39349356666666</c:v>
                      </c:pt>
                      <c:pt idx="524">
                        <c:v>100.55625140000001</c:v>
                      </c:pt>
                      <c:pt idx="525">
                        <c:v>100.73833486666666</c:v>
                      </c:pt>
                      <c:pt idx="526">
                        <c:v>100.92593116666667</c:v>
                      </c:pt>
                      <c:pt idx="527">
                        <c:v>101.08683266666667</c:v>
                      </c:pt>
                      <c:pt idx="528">
                        <c:v>101.26690933333333</c:v>
                      </c:pt>
                      <c:pt idx="529">
                        <c:v>101.43703999999998</c:v>
                      </c:pt>
                      <c:pt idx="530">
                        <c:v>101.62871566666666</c:v>
                      </c:pt>
                      <c:pt idx="531">
                        <c:v>101.789851</c:v>
                      </c:pt>
                      <c:pt idx="532">
                        <c:v>101.95599866666667</c:v>
                      </c:pt>
                      <c:pt idx="533">
                        <c:v>102.12738833333333</c:v>
                      </c:pt>
                      <c:pt idx="534">
                        <c:v>102.29248566666666</c:v>
                      </c:pt>
                      <c:pt idx="535">
                        <c:v>102.464783</c:v>
                      </c:pt>
                      <c:pt idx="536">
                        <c:v>102.66548433333332</c:v>
                      </c:pt>
                      <c:pt idx="537">
                        <c:v>102.83371466666667</c:v>
                      </c:pt>
                      <c:pt idx="538">
                        <c:v>103.00180533333332</c:v>
                      </c:pt>
                      <c:pt idx="539">
                        <c:v>103.16814399999998</c:v>
                      </c:pt>
                      <c:pt idx="540">
                        <c:v>103.34358200000001</c:v>
                      </c:pt>
                      <c:pt idx="541">
                        <c:v>103.52103199999999</c:v>
                      </c:pt>
                      <c:pt idx="542">
                        <c:v>103.71340433333334</c:v>
                      </c:pt>
                      <c:pt idx="543">
                        <c:v>103.87279000000001</c:v>
                      </c:pt>
                      <c:pt idx="544">
                        <c:v>104.03626233333334</c:v>
                      </c:pt>
                      <c:pt idx="545">
                        <c:v>104.22055033333334</c:v>
                      </c:pt>
                      <c:pt idx="546">
                        <c:v>104.38999200000001</c:v>
                      </c:pt>
                      <c:pt idx="547">
                        <c:v>104.56046566666667</c:v>
                      </c:pt>
                      <c:pt idx="548">
                        <c:v>104.71848299999999</c:v>
                      </c:pt>
                      <c:pt idx="549">
                        <c:v>104.93332166666669</c:v>
                      </c:pt>
                      <c:pt idx="550">
                        <c:v>105.10578933333333</c:v>
                      </c:pt>
                      <c:pt idx="551">
                        <c:v>105.27809166666667</c:v>
                      </c:pt>
                      <c:pt idx="552">
                        <c:v>105.44588433333335</c:v>
                      </c:pt>
                      <c:pt idx="553">
                        <c:v>105.651459</c:v>
                      </c:pt>
                      <c:pt idx="554">
                        <c:v>105.83651966666667</c:v>
                      </c:pt>
                      <c:pt idx="555">
                        <c:v>106.002566</c:v>
                      </c:pt>
                      <c:pt idx="556">
                        <c:v>106.17974099999999</c:v>
                      </c:pt>
                      <c:pt idx="557">
                        <c:v>106.33354166666668</c:v>
                      </c:pt>
                      <c:pt idx="558">
                        <c:v>106.50378933333333</c:v>
                      </c:pt>
                      <c:pt idx="559">
                        <c:v>106.68728133333333</c:v>
                      </c:pt>
                      <c:pt idx="560">
                        <c:v>106.857826</c:v>
                      </c:pt>
                      <c:pt idx="561">
                        <c:v>107.03536733333333</c:v>
                      </c:pt>
                      <c:pt idx="562">
                        <c:v>107.21108233333332</c:v>
                      </c:pt>
                      <c:pt idx="563">
                        <c:v>107.38602933333334</c:v>
                      </c:pt>
                      <c:pt idx="564">
                        <c:v>107.55216966666666</c:v>
                      </c:pt>
                      <c:pt idx="565">
                        <c:v>107.72456333333332</c:v>
                      </c:pt>
                      <c:pt idx="566">
                        <c:v>107.902041</c:v>
                      </c:pt>
                      <c:pt idx="567">
                        <c:v>108.08020800000001</c:v>
                      </c:pt>
                      <c:pt idx="568">
                        <c:v>108.26539366666667</c:v>
                      </c:pt>
                      <c:pt idx="569">
                        <c:v>108.45678733333334</c:v>
                      </c:pt>
                      <c:pt idx="570">
                        <c:v>108.64023366666667</c:v>
                      </c:pt>
                      <c:pt idx="571">
                        <c:v>108.790886</c:v>
                      </c:pt>
                      <c:pt idx="572">
                        <c:v>108.97396099999999</c:v>
                      </c:pt>
                      <c:pt idx="573">
                        <c:v>109.14569866666666</c:v>
                      </c:pt>
                      <c:pt idx="574">
                        <c:v>109.29751833333334</c:v>
                      </c:pt>
                      <c:pt idx="575">
                        <c:v>109.50550833333334</c:v>
                      </c:pt>
                      <c:pt idx="576">
                        <c:v>109.66656966666666</c:v>
                      </c:pt>
                      <c:pt idx="577">
                        <c:v>109.84142033333332</c:v>
                      </c:pt>
                      <c:pt idx="578">
                        <c:v>110.04103833333333</c:v>
                      </c:pt>
                      <c:pt idx="579">
                        <c:v>110.21495066666667</c:v>
                      </c:pt>
                      <c:pt idx="580">
                        <c:v>110.36988566666668</c:v>
                      </c:pt>
                      <c:pt idx="581">
                        <c:v>110.56560033333334</c:v>
                      </c:pt>
                      <c:pt idx="582">
                        <c:v>110.75198899999999</c:v>
                      </c:pt>
                      <c:pt idx="583">
                        <c:v>110.89909633333333</c:v>
                      </c:pt>
                      <c:pt idx="584">
                        <c:v>111.06712833333332</c:v>
                      </c:pt>
                      <c:pt idx="585">
                        <c:v>111.24797333333333</c:v>
                      </c:pt>
                      <c:pt idx="586">
                        <c:v>111.454043</c:v>
                      </c:pt>
                      <c:pt idx="587">
                        <c:v>111.61966700000001</c:v>
                      </c:pt>
                      <c:pt idx="588">
                        <c:v>111.76271566666667</c:v>
                      </c:pt>
                      <c:pt idx="589">
                        <c:v>111.97128266666668</c:v>
                      </c:pt>
                      <c:pt idx="590">
                        <c:v>112.16867066666667</c:v>
                      </c:pt>
                      <c:pt idx="591">
                        <c:v>112.33218900000001</c:v>
                      </c:pt>
                      <c:pt idx="592">
                        <c:v>112.529068</c:v>
                      </c:pt>
                      <c:pt idx="593">
                        <c:v>112.69421666666666</c:v>
                      </c:pt>
                      <c:pt idx="594">
                        <c:v>112.86303933333333</c:v>
                      </c:pt>
                      <c:pt idx="595">
                        <c:v>113.04133866666666</c:v>
                      </c:pt>
                      <c:pt idx="596">
                        <c:v>113.23046366666667</c:v>
                      </c:pt>
                      <c:pt idx="597">
                        <c:v>113.38487233333335</c:v>
                      </c:pt>
                      <c:pt idx="598">
                        <c:v>113.54807033333334</c:v>
                      </c:pt>
                      <c:pt idx="599">
                        <c:v>113.71110800000001</c:v>
                      </c:pt>
                      <c:pt idx="600">
                        <c:v>113.91382866666667</c:v>
                      </c:pt>
                      <c:pt idx="601">
                        <c:v>114.07636500000001</c:v>
                      </c:pt>
                      <c:pt idx="602">
                        <c:v>114.24829099999999</c:v>
                      </c:pt>
                      <c:pt idx="603">
                        <c:v>114.45876333333335</c:v>
                      </c:pt>
                      <c:pt idx="604">
                        <c:v>114.647634</c:v>
                      </c:pt>
                      <c:pt idx="605">
                        <c:v>114.80890666666666</c:v>
                      </c:pt>
                      <c:pt idx="606">
                        <c:v>114.98336533333334</c:v>
                      </c:pt>
                      <c:pt idx="607">
                        <c:v>115.160464</c:v>
                      </c:pt>
                      <c:pt idx="608">
                        <c:v>115.32043966666667</c:v>
                      </c:pt>
                      <c:pt idx="609">
                        <c:v>115.52264433333335</c:v>
                      </c:pt>
                      <c:pt idx="610">
                        <c:v>115.71149700000001</c:v>
                      </c:pt>
                      <c:pt idx="611">
                        <c:v>115.88782233333332</c:v>
                      </c:pt>
                      <c:pt idx="612">
                        <c:v>116.06187433333332</c:v>
                      </c:pt>
                      <c:pt idx="613">
                        <c:v>116.24833933333333</c:v>
                      </c:pt>
                      <c:pt idx="614">
                        <c:v>116.410398</c:v>
                      </c:pt>
                      <c:pt idx="615">
                        <c:v>116.58961766666668</c:v>
                      </c:pt>
                      <c:pt idx="616">
                        <c:v>116.77466066666666</c:v>
                      </c:pt>
                      <c:pt idx="617">
                        <c:v>116.94187433333333</c:v>
                      </c:pt>
                      <c:pt idx="618">
                        <c:v>117.14644600000001</c:v>
                      </c:pt>
                      <c:pt idx="619">
                        <c:v>117.321185</c:v>
                      </c:pt>
                      <c:pt idx="620">
                        <c:v>117.49033866666667</c:v>
                      </c:pt>
                      <c:pt idx="621">
                        <c:v>117.68010966666667</c:v>
                      </c:pt>
                      <c:pt idx="622">
                        <c:v>117.87594066666668</c:v>
                      </c:pt>
                      <c:pt idx="623">
                        <c:v>118.04546599999999</c:v>
                      </c:pt>
                      <c:pt idx="624">
                        <c:v>118.22730266666667</c:v>
                      </c:pt>
                      <c:pt idx="625">
                        <c:v>118.41041299999999</c:v>
                      </c:pt>
                      <c:pt idx="626">
                        <c:v>118.59503699999999</c:v>
                      </c:pt>
                      <c:pt idx="627">
                        <c:v>118.76534533333331</c:v>
                      </c:pt>
                      <c:pt idx="628">
                        <c:v>118.95133466666668</c:v>
                      </c:pt>
                      <c:pt idx="629">
                        <c:v>119.15357466666667</c:v>
                      </c:pt>
                      <c:pt idx="630">
                        <c:v>119.29145033333333</c:v>
                      </c:pt>
                      <c:pt idx="631">
                        <c:v>119.48454533333334</c:v>
                      </c:pt>
                      <c:pt idx="632">
                        <c:v>119.69581333333332</c:v>
                      </c:pt>
                      <c:pt idx="633">
                        <c:v>119.88311766666668</c:v>
                      </c:pt>
                      <c:pt idx="634">
                        <c:v>120.04906199999999</c:v>
                      </c:pt>
                      <c:pt idx="635">
                        <c:v>120.25266499999999</c:v>
                      </c:pt>
                      <c:pt idx="636">
                        <c:v>120.40020499999999</c:v>
                      </c:pt>
                      <c:pt idx="637">
                        <c:v>120.57498666666667</c:v>
                      </c:pt>
                      <c:pt idx="638">
                        <c:v>120.74774433333334</c:v>
                      </c:pt>
                      <c:pt idx="639">
                        <c:v>120.91932433333334</c:v>
                      </c:pt>
                      <c:pt idx="640">
                        <c:v>121.12097166666666</c:v>
                      </c:pt>
                      <c:pt idx="641">
                        <c:v>121.26883199999999</c:v>
                      </c:pt>
                      <c:pt idx="642">
                        <c:v>121.49365766666666</c:v>
                      </c:pt>
                      <c:pt idx="643">
                        <c:v>121.68902833333334</c:v>
                      </c:pt>
                      <c:pt idx="644">
                        <c:v>121.86072533333333</c:v>
                      </c:pt>
                      <c:pt idx="645">
                        <c:v>122.03392033333334</c:v>
                      </c:pt>
                      <c:pt idx="646">
                        <c:v>122.208753</c:v>
                      </c:pt>
                      <c:pt idx="647">
                        <c:v>122.40119666666665</c:v>
                      </c:pt>
                      <c:pt idx="648">
                        <c:v>122.59413133333334</c:v>
                      </c:pt>
                      <c:pt idx="649">
                        <c:v>122.75586466666665</c:v>
                      </c:pt>
                      <c:pt idx="650">
                        <c:v>122.93705233333333</c:v>
                      </c:pt>
                      <c:pt idx="651">
                        <c:v>123.12657166666668</c:v>
                      </c:pt>
                      <c:pt idx="652">
                        <c:v>123.278801</c:v>
                      </c:pt>
                      <c:pt idx="653">
                        <c:v>123.49675266666668</c:v>
                      </c:pt>
                      <c:pt idx="654">
                        <c:v>123.65736633333334</c:v>
                      </c:pt>
                      <c:pt idx="655">
                        <c:v>123.81652333333334</c:v>
                      </c:pt>
                      <c:pt idx="656">
                        <c:v>124.00969166666668</c:v>
                      </c:pt>
                      <c:pt idx="657">
                        <c:v>124.20132966666665</c:v>
                      </c:pt>
                      <c:pt idx="658">
                        <c:v>124.385694</c:v>
                      </c:pt>
                      <c:pt idx="659">
                        <c:v>124.58092000000001</c:v>
                      </c:pt>
                      <c:pt idx="660">
                        <c:v>124.761276</c:v>
                      </c:pt>
                      <c:pt idx="661">
                        <c:v>124.92979433333333</c:v>
                      </c:pt>
                      <c:pt idx="662">
                        <c:v>125.08363566666667</c:v>
                      </c:pt>
                      <c:pt idx="663">
                        <c:v>125.29267633333332</c:v>
                      </c:pt>
                      <c:pt idx="664">
                        <c:v>125.46552799999999</c:v>
                      </c:pt>
                      <c:pt idx="665">
                        <c:v>125.64339700000001</c:v>
                      </c:pt>
                      <c:pt idx="666">
                        <c:v>125.82170633333334</c:v>
                      </c:pt>
                      <c:pt idx="667">
                        <c:v>126.01079333333332</c:v>
                      </c:pt>
                      <c:pt idx="668">
                        <c:v>126.194374</c:v>
                      </c:pt>
                      <c:pt idx="669">
                        <c:v>126.36575066666667</c:v>
                      </c:pt>
                      <c:pt idx="670">
                        <c:v>126.54410033333333</c:v>
                      </c:pt>
                      <c:pt idx="671">
                        <c:v>126.72052033333334</c:v>
                      </c:pt>
                      <c:pt idx="672">
                        <c:v>126.92154166666667</c:v>
                      </c:pt>
                      <c:pt idx="673">
                        <c:v>127.127233</c:v>
                      </c:pt>
                      <c:pt idx="674">
                        <c:v>127.281522</c:v>
                      </c:pt>
                      <c:pt idx="675">
                        <c:v>127.45641333333333</c:v>
                      </c:pt>
                      <c:pt idx="676">
                        <c:v>127.66030366666666</c:v>
                      </c:pt>
                      <c:pt idx="677">
                        <c:v>127.843318</c:v>
                      </c:pt>
                      <c:pt idx="678">
                        <c:v>128.05396533333331</c:v>
                      </c:pt>
                      <c:pt idx="679">
                        <c:v>128.22478733333332</c:v>
                      </c:pt>
                      <c:pt idx="680">
                        <c:v>128.41828933333332</c:v>
                      </c:pt>
                      <c:pt idx="681">
                        <c:v>128.58191199999999</c:v>
                      </c:pt>
                      <c:pt idx="682">
                        <c:v>128.76226</c:v>
                      </c:pt>
                      <c:pt idx="683">
                        <c:v>128.951075</c:v>
                      </c:pt>
                      <c:pt idx="684">
                        <c:v>129.09422800000002</c:v>
                      </c:pt>
                      <c:pt idx="685">
                        <c:v>129.28395599999999</c:v>
                      </c:pt>
                      <c:pt idx="686">
                        <c:v>129.48199966666667</c:v>
                      </c:pt>
                      <c:pt idx="687">
                        <c:v>129.68598933333337</c:v>
                      </c:pt>
                      <c:pt idx="688">
                        <c:v>129.86138433333335</c:v>
                      </c:pt>
                      <c:pt idx="689">
                        <c:v>130.03816766666668</c:v>
                      </c:pt>
                      <c:pt idx="690">
                        <c:v>130.23334766666667</c:v>
                      </c:pt>
                      <c:pt idx="691">
                        <c:v>130.40840633333335</c:v>
                      </c:pt>
                      <c:pt idx="692">
                        <c:v>130.59113066666666</c:v>
                      </c:pt>
                      <c:pt idx="693">
                        <c:v>130.77539066666668</c:v>
                      </c:pt>
                      <c:pt idx="694">
                        <c:v>130.97199499999999</c:v>
                      </c:pt>
                      <c:pt idx="695">
                        <c:v>131.153234</c:v>
                      </c:pt>
                      <c:pt idx="696">
                        <c:v>131.32707233333335</c:v>
                      </c:pt>
                      <c:pt idx="697">
                        <c:v>131.52658099999999</c:v>
                      </c:pt>
                      <c:pt idx="698">
                        <c:v>131.70262666666667</c:v>
                      </c:pt>
                      <c:pt idx="699">
                        <c:v>131.89995300000001</c:v>
                      </c:pt>
                      <c:pt idx="700">
                        <c:v>132.106415</c:v>
                      </c:pt>
                      <c:pt idx="701">
                        <c:v>132.274587</c:v>
                      </c:pt>
                      <c:pt idx="702">
                        <c:v>132.46829766666667</c:v>
                      </c:pt>
                      <c:pt idx="703">
                        <c:v>132.65252166666667</c:v>
                      </c:pt>
                      <c:pt idx="704">
                        <c:v>132.82360333333335</c:v>
                      </c:pt>
                      <c:pt idx="705">
                        <c:v>133.00433366666667</c:v>
                      </c:pt>
                      <c:pt idx="706">
                        <c:v>133.19778966666667</c:v>
                      </c:pt>
                      <c:pt idx="707">
                        <c:v>133.36743166666668</c:v>
                      </c:pt>
                      <c:pt idx="708">
                        <c:v>133.56174200000001</c:v>
                      </c:pt>
                      <c:pt idx="709">
                        <c:v>133.75924199999997</c:v>
                      </c:pt>
                      <c:pt idx="710">
                        <c:v>133.94024166666668</c:v>
                      </c:pt>
                      <c:pt idx="711">
                        <c:v>134.10640466666666</c:v>
                      </c:pt>
                      <c:pt idx="712">
                        <c:v>134.30999733333337</c:v>
                      </c:pt>
                      <c:pt idx="713">
                        <c:v>134.46931966666668</c:v>
                      </c:pt>
                      <c:pt idx="714">
                        <c:v>134.65185566666668</c:v>
                      </c:pt>
                      <c:pt idx="715">
                        <c:v>134.87621066666668</c:v>
                      </c:pt>
                      <c:pt idx="716">
                        <c:v>135.05230200000003</c:v>
                      </c:pt>
                      <c:pt idx="717">
                        <c:v>135.23674500000001</c:v>
                      </c:pt>
                      <c:pt idx="718">
                        <c:v>135.40353899999999</c:v>
                      </c:pt>
                      <c:pt idx="719">
                        <c:v>135.58286000000001</c:v>
                      </c:pt>
                      <c:pt idx="720">
                        <c:v>135.78618866666667</c:v>
                      </c:pt>
                      <c:pt idx="721">
                        <c:v>135.969279</c:v>
                      </c:pt>
                      <c:pt idx="722">
                        <c:v>136.14950033333332</c:v>
                      </c:pt>
                      <c:pt idx="723">
                        <c:v>136.30353299999999</c:v>
                      </c:pt>
                      <c:pt idx="724">
                        <c:v>136.47947166666668</c:v>
                      </c:pt>
                      <c:pt idx="725">
                        <c:v>136.66179399999999</c:v>
                      </c:pt>
                      <c:pt idx="726">
                        <c:v>136.87525466666668</c:v>
                      </c:pt>
                      <c:pt idx="727">
                        <c:v>137.08369433333334</c:v>
                      </c:pt>
                      <c:pt idx="728">
                        <c:v>137.25815866666667</c:v>
                      </c:pt>
                      <c:pt idx="729">
                        <c:v>137.41661066666666</c:v>
                      </c:pt>
                      <c:pt idx="730">
                        <c:v>137.611547</c:v>
                      </c:pt>
                      <c:pt idx="731">
                        <c:v>137.79532866666668</c:v>
                      </c:pt>
                      <c:pt idx="732">
                        <c:v>137.97147099999998</c:v>
                      </c:pt>
                      <c:pt idx="733">
                        <c:v>138.15293366666666</c:v>
                      </c:pt>
                      <c:pt idx="734">
                        <c:v>138.34168500000001</c:v>
                      </c:pt>
                      <c:pt idx="735">
                        <c:v>138.533829</c:v>
                      </c:pt>
                      <c:pt idx="736">
                        <c:v>138.71499633333335</c:v>
                      </c:pt>
                      <c:pt idx="737">
                        <c:v>138.93735766666668</c:v>
                      </c:pt>
                      <c:pt idx="738">
                        <c:v>139.10426866666668</c:v>
                      </c:pt>
                      <c:pt idx="739">
                        <c:v>139.26306133333333</c:v>
                      </c:pt>
                      <c:pt idx="740">
                        <c:v>139.45759066666668</c:v>
                      </c:pt>
                      <c:pt idx="741">
                        <c:v>139.64564033333332</c:v>
                      </c:pt>
                      <c:pt idx="742">
                        <c:v>139.813309</c:v>
                      </c:pt>
                      <c:pt idx="743">
                        <c:v>140.01145933333333</c:v>
                      </c:pt>
                      <c:pt idx="744">
                        <c:v>140.19959533333335</c:v>
                      </c:pt>
                      <c:pt idx="745">
                        <c:v>140.39546199999998</c:v>
                      </c:pt>
                      <c:pt idx="746">
                        <c:v>140.57328266666664</c:v>
                      </c:pt>
                      <c:pt idx="747">
                        <c:v>140.74859633333332</c:v>
                      </c:pt>
                      <c:pt idx="748">
                        <c:v>140.94595833333335</c:v>
                      </c:pt>
                      <c:pt idx="749">
                        <c:v>141.14589933333335</c:v>
                      </c:pt>
                      <c:pt idx="750">
                        <c:v>141.33139033333336</c:v>
                      </c:pt>
                      <c:pt idx="751">
                        <c:v>141.52204366666663</c:v>
                      </c:pt>
                      <c:pt idx="752">
                        <c:v>141.69971233333334</c:v>
                      </c:pt>
                      <c:pt idx="753">
                        <c:v>141.88417566666666</c:v>
                      </c:pt>
                      <c:pt idx="754">
                        <c:v>142.05157999999997</c:v>
                      </c:pt>
                      <c:pt idx="755">
                        <c:v>142.23874933333335</c:v>
                      </c:pt>
                      <c:pt idx="756">
                        <c:v>142.46650700000001</c:v>
                      </c:pt>
                      <c:pt idx="757">
                        <c:v>142.631373</c:v>
                      </c:pt>
                      <c:pt idx="758">
                        <c:v>142.82917799999998</c:v>
                      </c:pt>
                      <c:pt idx="759">
                        <c:v>142.984253</c:v>
                      </c:pt>
                      <c:pt idx="760">
                        <c:v>143.16859933333333</c:v>
                      </c:pt>
                      <c:pt idx="761">
                        <c:v>143.36319466666666</c:v>
                      </c:pt>
                      <c:pt idx="762">
                        <c:v>143.53906766666668</c:v>
                      </c:pt>
                      <c:pt idx="763">
                        <c:v>143.72797133333333</c:v>
                      </c:pt>
                      <c:pt idx="764">
                        <c:v>143.90942866666668</c:v>
                      </c:pt>
                      <c:pt idx="765">
                        <c:v>144.11186733333332</c:v>
                      </c:pt>
                      <c:pt idx="766">
                        <c:v>144.27960700000003</c:v>
                      </c:pt>
                      <c:pt idx="767">
                        <c:v>144.44699599999998</c:v>
                      </c:pt>
                      <c:pt idx="768">
                        <c:v>144.66424533333333</c:v>
                      </c:pt>
                      <c:pt idx="769">
                        <c:v>144.86046833333333</c:v>
                      </c:pt>
                      <c:pt idx="770">
                        <c:v>145.02092500000001</c:v>
                      </c:pt>
                      <c:pt idx="771">
                        <c:v>145.22498066666665</c:v>
                      </c:pt>
                      <c:pt idx="772">
                        <c:v>145.394272</c:v>
                      </c:pt>
                      <c:pt idx="773">
                        <c:v>145.57789099999999</c:v>
                      </c:pt>
                      <c:pt idx="774">
                        <c:v>145.74581933333334</c:v>
                      </c:pt>
                      <c:pt idx="775">
                        <c:v>145.96729500000001</c:v>
                      </c:pt>
                      <c:pt idx="776">
                        <c:v>146.13003033333334</c:v>
                      </c:pt>
                      <c:pt idx="777">
                        <c:v>146.33062233333331</c:v>
                      </c:pt>
                      <c:pt idx="778">
                        <c:v>146.49569699999998</c:v>
                      </c:pt>
                      <c:pt idx="779">
                        <c:v>146.67356366666669</c:v>
                      </c:pt>
                      <c:pt idx="780">
                        <c:v>146.84408566666664</c:v>
                      </c:pt>
                      <c:pt idx="781">
                        <c:v>147.07730100000001</c:v>
                      </c:pt>
                      <c:pt idx="782">
                        <c:v>147.22974666666667</c:v>
                      </c:pt>
                      <c:pt idx="783">
                        <c:v>147.44573466666668</c:v>
                      </c:pt>
                      <c:pt idx="784">
                        <c:v>147.64008566666666</c:v>
                      </c:pt>
                      <c:pt idx="785">
                        <c:v>147.79615266666667</c:v>
                      </c:pt>
                      <c:pt idx="786">
                        <c:v>147.97266633333334</c:v>
                      </c:pt>
                      <c:pt idx="787">
                        <c:v>148.17443866666667</c:v>
                      </c:pt>
                      <c:pt idx="788">
                        <c:v>148.313975</c:v>
                      </c:pt>
                      <c:pt idx="789">
                        <c:v>148.51652533333333</c:v>
                      </c:pt>
                      <c:pt idx="790">
                        <c:v>148.73315399999998</c:v>
                      </c:pt>
                      <c:pt idx="791">
                        <c:v>148.91139233333334</c:v>
                      </c:pt>
                      <c:pt idx="792">
                        <c:v>149.07927966666668</c:v>
                      </c:pt>
                      <c:pt idx="793">
                        <c:v>149.28514133333334</c:v>
                      </c:pt>
                      <c:pt idx="794">
                        <c:v>149.46434033333333</c:v>
                      </c:pt>
                      <c:pt idx="795">
                        <c:v>149.65336100000002</c:v>
                      </c:pt>
                      <c:pt idx="796">
                        <c:v>149.84755966666668</c:v>
                      </c:pt>
                      <c:pt idx="797">
                        <c:v>150.02259333333333</c:v>
                      </c:pt>
                      <c:pt idx="798">
                        <c:v>150.19587200000001</c:v>
                      </c:pt>
                      <c:pt idx="799">
                        <c:v>150.35058100000001</c:v>
                      </c:pt>
                      <c:pt idx="800">
                        <c:v>150.559901</c:v>
                      </c:pt>
                      <c:pt idx="801">
                        <c:v>150.77721666666665</c:v>
                      </c:pt>
                      <c:pt idx="802">
                        <c:v>150.94379133333334</c:v>
                      </c:pt>
                      <c:pt idx="803">
                        <c:v>151.13667799999999</c:v>
                      </c:pt>
                      <c:pt idx="804">
                        <c:v>151.31044499999999</c:v>
                      </c:pt>
                      <c:pt idx="805">
                        <c:v>151.50780733333335</c:v>
                      </c:pt>
                      <c:pt idx="806">
                        <c:v>151.69072500000001</c:v>
                      </c:pt>
                      <c:pt idx="807">
                        <c:v>151.88389066666664</c:v>
                      </c:pt>
                      <c:pt idx="808">
                        <c:v>152.06521100000001</c:v>
                      </c:pt>
                      <c:pt idx="809">
                        <c:v>152.23759433333336</c:v>
                      </c:pt>
                      <c:pt idx="810">
                        <c:v>152.42962133333333</c:v>
                      </c:pt>
                      <c:pt idx="811">
                        <c:v>152.60913600000001</c:v>
                      </c:pt>
                      <c:pt idx="812">
                        <c:v>152.75467966666668</c:v>
                      </c:pt>
                      <c:pt idx="813">
                        <c:v>152.96354166666666</c:v>
                      </c:pt>
                      <c:pt idx="814">
                        <c:v>153.19401533333334</c:v>
                      </c:pt>
                      <c:pt idx="815">
                        <c:v>153.33687866666665</c:v>
                      </c:pt>
                      <c:pt idx="816">
                        <c:v>153.541336</c:v>
                      </c:pt>
                      <c:pt idx="817">
                        <c:v>153.76713033333331</c:v>
                      </c:pt>
                      <c:pt idx="818">
                        <c:v>153.91456100000002</c:v>
                      </c:pt>
                      <c:pt idx="819">
                        <c:v>154.12476100000001</c:v>
                      </c:pt>
                      <c:pt idx="820">
                        <c:v>154.26019266666665</c:v>
                      </c:pt>
                      <c:pt idx="821">
                        <c:v>154.43571999999998</c:v>
                      </c:pt>
                      <c:pt idx="822">
                        <c:v>154.63079833333333</c:v>
                      </c:pt>
                      <c:pt idx="823">
                        <c:v>154.83741766666665</c:v>
                      </c:pt>
                      <c:pt idx="824">
                        <c:v>154.9780373333333</c:v>
                      </c:pt>
                      <c:pt idx="825">
                        <c:v>155.17792766666668</c:v>
                      </c:pt>
                      <c:pt idx="826">
                        <c:v>155.34064233333334</c:v>
                      </c:pt>
                      <c:pt idx="827">
                        <c:v>155.52066033333332</c:v>
                      </c:pt>
                      <c:pt idx="828">
                        <c:v>155.74580399999999</c:v>
                      </c:pt>
                      <c:pt idx="829">
                        <c:v>155.91368633333332</c:v>
                      </c:pt>
                      <c:pt idx="830">
                        <c:v>156.08951833333333</c:v>
                      </c:pt>
                      <c:pt idx="831">
                        <c:v>156.28033433333334</c:v>
                      </c:pt>
                      <c:pt idx="832">
                        <c:v>156.46026633333335</c:v>
                      </c:pt>
                      <c:pt idx="833">
                        <c:v>156.64579266666667</c:v>
                      </c:pt>
                      <c:pt idx="834">
                        <c:v>156.86106366666667</c:v>
                      </c:pt>
                      <c:pt idx="835">
                        <c:v>157.001633</c:v>
                      </c:pt>
                      <c:pt idx="836">
                        <c:v>157.20514433333335</c:v>
                      </c:pt>
                      <c:pt idx="837">
                        <c:v>157.377284</c:v>
                      </c:pt>
                      <c:pt idx="838">
                        <c:v>157.54780066666669</c:v>
                      </c:pt>
                      <c:pt idx="839">
                        <c:v>157.71601866666666</c:v>
                      </c:pt>
                      <c:pt idx="840">
                        <c:v>157.95491033333334</c:v>
                      </c:pt>
                      <c:pt idx="841">
                        <c:v>158.13919566666667</c:v>
                      </c:pt>
                      <c:pt idx="842">
                        <c:v>158.30505366666665</c:v>
                      </c:pt>
                      <c:pt idx="843">
                        <c:v>158.467265</c:v>
                      </c:pt>
                      <c:pt idx="844">
                        <c:v>158.72018433333335</c:v>
                      </c:pt>
                      <c:pt idx="845">
                        <c:v>158.86943566666667</c:v>
                      </c:pt>
                      <c:pt idx="846">
                        <c:v>159.05590299999997</c:v>
                      </c:pt>
                      <c:pt idx="847">
                        <c:v>159.25416066666665</c:v>
                      </c:pt>
                      <c:pt idx="848">
                        <c:v>159.44053099999999</c:v>
                      </c:pt>
                      <c:pt idx="849">
                        <c:v>159.62657666666667</c:v>
                      </c:pt>
                      <c:pt idx="850">
                        <c:v>159.80264299999999</c:v>
                      </c:pt>
                      <c:pt idx="851">
                        <c:v>159.99091099999998</c:v>
                      </c:pt>
                      <c:pt idx="852">
                        <c:v>160.16354366666667</c:v>
                      </c:pt>
                      <c:pt idx="853">
                        <c:v>160.36293033333334</c:v>
                      </c:pt>
                      <c:pt idx="854">
                        <c:v>160.55101033333335</c:v>
                      </c:pt>
                      <c:pt idx="855">
                        <c:v>160.72778833333334</c:v>
                      </c:pt>
                      <c:pt idx="856">
                        <c:v>160.92972833333332</c:v>
                      </c:pt>
                      <c:pt idx="857">
                        <c:v>161.14139833333331</c:v>
                      </c:pt>
                      <c:pt idx="858">
                        <c:v>161.31534333333332</c:v>
                      </c:pt>
                      <c:pt idx="859">
                        <c:v>161.49330666666665</c:v>
                      </c:pt>
                      <c:pt idx="860">
                        <c:v>161.66281133333334</c:v>
                      </c:pt>
                      <c:pt idx="861">
                        <c:v>161.85007233333332</c:v>
                      </c:pt>
                      <c:pt idx="862">
                        <c:v>162.016795</c:v>
                      </c:pt>
                      <c:pt idx="863">
                        <c:v>162.16288733333334</c:v>
                      </c:pt>
                      <c:pt idx="864">
                        <c:v>162.37649533333331</c:v>
                      </c:pt>
                      <c:pt idx="865">
                        <c:v>162.61731999999998</c:v>
                      </c:pt>
                      <c:pt idx="866">
                        <c:v>162.76691666666667</c:v>
                      </c:pt>
                      <c:pt idx="867">
                        <c:v>162.92932666666667</c:v>
                      </c:pt>
                      <c:pt idx="868">
                        <c:v>163.15417466666665</c:v>
                      </c:pt>
                      <c:pt idx="869">
                        <c:v>163.33749399999999</c:v>
                      </c:pt>
                      <c:pt idx="870">
                        <c:v>163.47512333333333</c:v>
                      </c:pt>
                      <c:pt idx="871">
                        <c:v>163.67976866666666</c:v>
                      </c:pt>
                      <c:pt idx="872">
                        <c:v>163.86532099999999</c:v>
                      </c:pt>
                      <c:pt idx="873">
                        <c:v>164.042811</c:v>
                      </c:pt>
                      <c:pt idx="874">
                        <c:v>164.22231066666666</c:v>
                      </c:pt>
                      <c:pt idx="875">
                        <c:v>164.385132</c:v>
                      </c:pt>
                      <c:pt idx="876">
                        <c:v>164.60649100000001</c:v>
                      </c:pt>
                      <c:pt idx="877">
                        <c:v>164.81140166666668</c:v>
                      </c:pt>
                      <c:pt idx="878">
                        <c:v>164.97994466666668</c:v>
                      </c:pt>
                      <c:pt idx="879">
                        <c:v>165.12601733333335</c:v>
                      </c:pt>
                      <c:pt idx="880">
                        <c:v>165.33707666666666</c:v>
                      </c:pt>
                      <c:pt idx="881">
                        <c:v>165.54344666666665</c:v>
                      </c:pt>
                      <c:pt idx="882">
                        <c:v>165.71353666666667</c:v>
                      </c:pt>
                      <c:pt idx="883">
                        <c:v>165.86082999999999</c:v>
                      </c:pt>
                      <c:pt idx="884">
                        <c:v>166.08079000000001</c:v>
                      </c:pt>
                      <c:pt idx="885">
                        <c:v>166.24086533333335</c:v>
                      </c:pt>
                      <c:pt idx="886">
                        <c:v>166.42765266666666</c:v>
                      </c:pt>
                      <c:pt idx="887">
                        <c:v>166.59223433333332</c:v>
                      </c:pt>
                      <c:pt idx="888">
                        <c:v>166.80232266666667</c:v>
                      </c:pt>
                      <c:pt idx="889">
                        <c:v>166.99272166666665</c:v>
                      </c:pt>
                      <c:pt idx="890">
                        <c:v>167.18111200000001</c:v>
                      </c:pt>
                      <c:pt idx="891">
                        <c:v>167.36597166666667</c:v>
                      </c:pt>
                      <c:pt idx="892">
                        <c:v>167.54736866666667</c:v>
                      </c:pt>
                      <c:pt idx="893">
                        <c:v>167.74422200000001</c:v>
                      </c:pt>
                      <c:pt idx="894">
                        <c:v>167.90948466666666</c:v>
                      </c:pt>
                      <c:pt idx="895">
                        <c:v>168.09491966666667</c:v>
                      </c:pt>
                      <c:pt idx="896">
                        <c:v>168.28660066666666</c:v>
                      </c:pt>
                      <c:pt idx="897">
                        <c:v>168.46714266666666</c:v>
                      </c:pt>
                      <c:pt idx="898">
                        <c:v>168.62478633333333</c:v>
                      </c:pt>
                      <c:pt idx="899">
                        <c:v>168.80113700000001</c:v>
                      </c:pt>
                      <c:pt idx="900">
                        <c:v>169.00044266666666</c:v>
                      </c:pt>
                      <c:pt idx="901">
                        <c:v>169.18868499999999</c:v>
                      </c:pt>
                      <c:pt idx="902">
                        <c:v>169.38999433333333</c:v>
                      </c:pt>
                      <c:pt idx="903">
                        <c:v>169.58649700000001</c:v>
                      </c:pt>
                      <c:pt idx="904">
                        <c:v>169.76361599999998</c:v>
                      </c:pt>
                      <c:pt idx="905">
                        <c:v>169.97592166666666</c:v>
                      </c:pt>
                      <c:pt idx="906">
                        <c:v>170.12310266666668</c:v>
                      </c:pt>
                      <c:pt idx="907">
                        <c:v>170.32170100000002</c:v>
                      </c:pt>
                      <c:pt idx="908">
                        <c:v>170.52283733333334</c:v>
                      </c:pt>
                      <c:pt idx="909">
                        <c:v>170.72067766666669</c:v>
                      </c:pt>
                      <c:pt idx="910">
                        <c:v>170.89771533333331</c:v>
                      </c:pt>
                      <c:pt idx="911">
                        <c:v>171.08693400000001</c:v>
                      </c:pt>
                      <c:pt idx="912">
                        <c:v>171.25565600000002</c:v>
                      </c:pt>
                      <c:pt idx="913">
                        <c:v>171.48684666666665</c:v>
                      </c:pt>
                      <c:pt idx="914">
                        <c:v>171.69297266666663</c:v>
                      </c:pt>
                      <c:pt idx="915">
                        <c:v>171.895579</c:v>
                      </c:pt>
                      <c:pt idx="916">
                        <c:v>172.04962633333332</c:v>
                      </c:pt>
                      <c:pt idx="917">
                        <c:v>172.21361266666668</c:v>
                      </c:pt>
                      <c:pt idx="918">
                        <c:v>172.44827266666667</c:v>
                      </c:pt>
                      <c:pt idx="919">
                        <c:v>172.66154966666667</c:v>
                      </c:pt>
                      <c:pt idx="920">
                        <c:v>172.83052599999999</c:v>
                      </c:pt>
                      <c:pt idx="921">
                        <c:v>173.04224133333332</c:v>
                      </c:pt>
                      <c:pt idx="922">
                        <c:v>173.22003166666664</c:v>
                      </c:pt>
                      <c:pt idx="923">
                        <c:v>173.40129066666668</c:v>
                      </c:pt>
                      <c:pt idx="924">
                        <c:v>173.57958499999998</c:v>
                      </c:pt>
                      <c:pt idx="925">
                        <c:v>173.77614333333335</c:v>
                      </c:pt>
                      <c:pt idx="926">
                        <c:v>173.96123233333333</c:v>
                      </c:pt>
                      <c:pt idx="927">
                        <c:v>174.17995700000003</c:v>
                      </c:pt>
                      <c:pt idx="928">
                        <c:v>174.36463966666668</c:v>
                      </c:pt>
                      <c:pt idx="929">
                        <c:v>174.576472</c:v>
                      </c:pt>
                      <c:pt idx="930">
                        <c:v>174.74348966666665</c:v>
                      </c:pt>
                      <c:pt idx="931">
                        <c:v>174.91086833333335</c:v>
                      </c:pt>
                      <c:pt idx="932">
                        <c:v>175.098984</c:v>
                      </c:pt>
                      <c:pt idx="933">
                        <c:v>175.28456100000002</c:v>
                      </c:pt>
                      <c:pt idx="934">
                        <c:v>175.49295033333337</c:v>
                      </c:pt>
                      <c:pt idx="935">
                        <c:v>175.69178266666668</c:v>
                      </c:pt>
                      <c:pt idx="936">
                        <c:v>175.85648600000002</c:v>
                      </c:pt>
                      <c:pt idx="937">
                        <c:v>176.06301366666665</c:v>
                      </c:pt>
                      <c:pt idx="938">
                        <c:v>176.259501</c:v>
                      </c:pt>
                      <c:pt idx="939">
                        <c:v>176.44332366666666</c:v>
                      </c:pt>
                      <c:pt idx="940">
                        <c:v>176.62232966666667</c:v>
                      </c:pt>
                      <c:pt idx="941">
                        <c:v>176.85513800000001</c:v>
                      </c:pt>
                      <c:pt idx="942">
                        <c:v>176.98664366666665</c:v>
                      </c:pt>
                      <c:pt idx="943">
                        <c:v>177.209442</c:v>
                      </c:pt>
                      <c:pt idx="944">
                        <c:v>177.39175399999999</c:v>
                      </c:pt>
                      <c:pt idx="945">
                        <c:v>177.59754433333333</c:v>
                      </c:pt>
                      <c:pt idx="946">
                        <c:v>177.8115793333333</c:v>
                      </c:pt>
                      <c:pt idx="947">
                        <c:v>177.98358166666671</c:v>
                      </c:pt>
                      <c:pt idx="948">
                        <c:v>178.16505966666668</c:v>
                      </c:pt>
                      <c:pt idx="949">
                        <c:v>178.33947766666665</c:v>
                      </c:pt>
                      <c:pt idx="950">
                        <c:v>178.52194733333332</c:v>
                      </c:pt>
                      <c:pt idx="951">
                        <c:v>178.713933</c:v>
                      </c:pt>
                      <c:pt idx="952">
                        <c:v>178.92355333333333</c:v>
                      </c:pt>
                      <c:pt idx="953">
                        <c:v>179.08593233333332</c:v>
                      </c:pt>
                      <c:pt idx="954">
                        <c:v>179.29579666666666</c:v>
                      </c:pt>
                      <c:pt idx="955">
                        <c:v>179.47927366666667</c:v>
                      </c:pt>
                      <c:pt idx="956">
                        <c:v>179.65303033333331</c:v>
                      </c:pt>
                      <c:pt idx="957">
                        <c:v>179.85138433333336</c:v>
                      </c:pt>
                      <c:pt idx="958">
                        <c:v>180.04181400000002</c:v>
                      </c:pt>
                      <c:pt idx="959">
                        <c:v>180.26338733333333</c:v>
                      </c:pt>
                      <c:pt idx="960">
                        <c:v>180.45845033333333</c:v>
                      </c:pt>
                      <c:pt idx="961">
                        <c:v>180.63401799999997</c:v>
                      </c:pt>
                      <c:pt idx="962">
                        <c:v>180.81145233333334</c:v>
                      </c:pt>
                      <c:pt idx="963">
                        <c:v>180.99614499999998</c:v>
                      </c:pt>
                      <c:pt idx="964">
                        <c:v>181.21161900000001</c:v>
                      </c:pt>
                      <c:pt idx="965">
                        <c:v>181.39224733333336</c:v>
                      </c:pt>
                      <c:pt idx="966">
                        <c:v>181.58719866666669</c:v>
                      </c:pt>
                      <c:pt idx="967">
                        <c:v>181.78292866666666</c:v>
                      </c:pt>
                      <c:pt idx="968">
                        <c:v>181.97948699999998</c:v>
                      </c:pt>
                      <c:pt idx="969">
                        <c:v>182.15838099999999</c:v>
                      </c:pt>
                      <c:pt idx="970">
                        <c:v>182.38324466666666</c:v>
                      </c:pt>
                      <c:pt idx="971">
                        <c:v>182.55421433333333</c:v>
                      </c:pt>
                      <c:pt idx="972">
                        <c:v>182.72990433333334</c:v>
                      </c:pt>
                      <c:pt idx="973">
                        <c:v>182.92058799999998</c:v>
                      </c:pt>
                      <c:pt idx="974">
                        <c:v>183.11018366666667</c:v>
                      </c:pt>
                      <c:pt idx="975">
                        <c:v>183.31351233333331</c:v>
                      </c:pt>
                      <c:pt idx="976">
                        <c:v>183.51104233333334</c:v>
                      </c:pt>
                      <c:pt idx="977">
                        <c:v>183.67288733333331</c:v>
                      </c:pt>
                      <c:pt idx="978">
                        <c:v>183.87294533333332</c:v>
                      </c:pt>
                      <c:pt idx="979">
                        <c:v>184.06197633333332</c:v>
                      </c:pt>
                      <c:pt idx="980">
                        <c:v>184.26276133333332</c:v>
                      </c:pt>
                      <c:pt idx="981">
                        <c:v>184.47479266666664</c:v>
                      </c:pt>
                      <c:pt idx="982">
                        <c:v>184.65478533333336</c:v>
                      </c:pt>
                      <c:pt idx="983">
                        <c:v>184.85068766666669</c:v>
                      </c:pt>
                      <c:pt idx="984">
                        <c:v>184.991806</c:v>
                      </c:pt>
                      <c:pt idx="985">
                        <c:v>185.22059133333335</c:v>
                      </c:pt>
                      <c:pt idx="986">
                        <c:v>185.39932766666666</c:v>
                      </c:pt>
                      <c:pt idx="987">
                        <c:v>185.592702</c:v>
                      </c:pt>
                      <c:pt idx="988">
                        <c:v>185.78684466666664</c:v>
                      </c:pt>
                      <c:pt idx="989">
                        <c:v>185.97528066666666</c:v>
                      </c:pt>
                      <c:pt idx="990">
                        <c:v>186.17381266666666</c:v>
                      </c:pt>
                      <c:pt idx="991">
                        <c:v>186.32372033333334</c:v>
                      </c:pt>
                      <c:pt idx="992">
                        <c:v>186.54072033333333</c:v>
                      </c:pt>
                      <c:pt idx="993">
                        <c:v>186.69699100000003</c:v>
                      </c:pt>
                      <c:pt idx="994">
                        <c:v>186.9109546666667</c:v>
                      </c:pt>
                      <c:pt idx="995">
                        <c:v>187.08838433333335</c:v>
                      </c:pt>
                      <c:pt idx="996">
                        <c:v>187.27772033333335</c:v>
                      </c:pt>
                      <c:pt idx="997">
                        <c:v>187.48439033333332</c:v>
                      </c:pt>
                      <c:pt idx="998">
                        <c:v>187.6881506666667</c:v>
                      </c:pt>
                      <c:pt idx="999">
                        <c:v>187.86437466666666</c:v>
                      </c:pt>
                      <c:pt idx="1000">
                        <c:v>188.03493233333333</c:v>
                      </c:pt>
                      <c:pt idx="1001">
                        <c:v>188.20037866666667</c:v>
                      </c:pt>
                      <c:pt idx="1002">
                        <c:v>188.40434266666671</c:v>
                      </c:pt>
                      <c:pt idx="1003">
                        <c:v>188.60964433333334</c:v>
                      </c:pt>
                      <c:pt idx="1004">
                        <c:v>188.80832899999999</c:v>
                      </c:pt>
                      <c:pt idx="1005">
                        <c:v>188.98740633333333</c:v>
                      </c:pt>
                      <c:pt idx="1006">
                        <c:v>189.15584833333332</c:v>
                      </c:pt>
                      <c:pt idx="1007">
                        <c:v>189.37405933333332</c:v>
                      </c:pt>
                      <c:pt idx="1008">
                        <c:v>189.576111</c:v>
                      </c:pt>
                      <c:pt idx="1009">
                        <c:v>189.75565066666664</c:v>
                      </c:pt>
                      <c:pt idx="1010">
                        <c:v>189.94285600000001</c:v>
                      </c:pt>
                      <c:pt idx="1011">
                        <c:v>190.13395666666668</c:v>
                      </c:pt>
                      <c:pt idx="1012">
                        <c:v>190.31339566666668</c:v>
                      </c:pt>
                      <c:pt idx="1013">
                        <c:v>190.50630200000001</c:v>
                      </c:pt>
                      <c:pt idx="1014">
                        <c:v>190.71733633333335</c:v>
                      </c:pt>
                      <c:pt idx="1015">
                        <c:v>190.89168299999997</c:v>
                      </c:pt>
                      <c:pt idx="1016">
                        <c:v>191.09455366666666</c:v>
                      </c:pt>
                      <c:pt idx="1017">
                        <c:v>191.27641266666669</c:v>
                      </c:pt>
                      <c:pt idx="1018">
                        <c:v>191.48452233333333</c:v>
                      </c:pt>
                      <c:pt idx="1019">
                        <c:v>191.65959666666666</c:v>
                      </c:pt>
                      <c:pt idx="1020">
                        <c:v>191.85881033333331</c:v>
                      </c:pt>
                      <c:pt idx="1021">
                        <c:v>192.03430166666666</c:v>
                      </c:pt>
                      <c:pt idx="1022">
                        <c:v>192.26387</c:v>
                      </c:pt>
                      <c:pt idx="1023">
                        <c:v>192.42961133333333</c:v>
                      </c:pt>
                      <c:pt idx="1024">
                        <c:v>192.63451666666666</c:v>
                      </c:pt>
                      <c:pt idx="1025">
                        <c:v>192.7919923333333</c:v>
                      </c:pt>
                      <c:pt idx="1026">
                        <c:v>193.01397699999998</c:v>
                      </c:pt>
                      <c:pt idx="1027">
                        <c:v>193.23943066666666</c:v>
                      </c:pt>
                      <c:pt idx="1028">
                        <c:v>193.42555766666666</c:v>
                      </c:pt>
                      <c:pt idx="1029">
                        <c:v>193.57561233333331</c:v>
                      </c:pt>
                      <c:pt idx="1030">
                        <c:v>193.76495333333332</c:v>
                      </c:pt>
                      <c:pt idx="1031">
                        <c:v>193.970688</c:v>
                      </c:pt>
                      <c:pt idx="1032">
                        <c:v>194.20037833333333</c:v>
                      </c:pt>
                      <c:pt idx="1033">
                        <c:v>194.34378566666666</c:v>
                      </c:pt>
                      <c:pt idx="1034">
                        <c:v>194.53186533333334</c:v>
                      </c:pt>
                      <c:pt idx="1035">
                        <c:v>194.71543399999999</c:v>
                      </c:pt>
                      <c:pt idx="1036">
                        <c:v>194.94404599999999</c:v>
                      </c:pt>
                      <c:pt idx="1037">
                        <c:v>195.11788933333332</c:v>
                      </c:pt>
                      <c:pt idx="1038">
                        <c:v>195.32319133333331</c:v>
                      </c:pt>
                      <c:pt idx="1039">
                        <c:v>195.51084399999999</c:v>
                      </c:pt>
                      <c:pt idx="1040">
                        <c:v>195.69720466666664</c:v>
                      </c:pt>
                      <c:pt idx="1041">
                        <c:v>195.888972</c:v>
                      </c:pt>
                      <c:pt idx="1042">
                        <c:v>196.10277299999998</c:v>
                      </c:pt>
                      <c:pt idx="1043">
                        <c:v>196.30693033333333</c:v>
                      </c:pt>
                      <c:pt idx="1044">
                        <c:v>196.47246800000002</c:v>
                      </c:pt>
                      <c:pt idx="1045">
                        <c:v>196.65197766666665</c:v>
                      </c:pt>
                      <c:pt idx="1046">
                        <c:v>196.864105</c:v>
                      </c:pt>
                      <c:pt idx="1047">
                        <c:v>197.02932733333333</c:v>
                      </c:pt>
                      <c:pt idx="1048">
                        <c:v>197.242874</c:v>
                      </c:pt>
                      <c:pt idx="1049">
                        <c:v>197.46812966666667</c:v>
                      </c:pt>
                      <c:pt idx="1050">
                        <c:v>197.61300133333336</c:v>
                      </c:pt>
                      <c:pt idx="1051">
                        <c:v>197.79545066666665</c:v>
                      </c:pt>
                      <c:pt idx="1052">
                        <c:v>197.97067766666669</c:v>
                      </c:pt>
                      <c:pt idx="1053">
                        <c:v>198.19749433333334</c:v>
                      </c:pt>
                      <c:pt idx="1054">
                        <c:v>198.39075233333335</c:v>
                      </c:pt>
                      <c:pt idx="1055">
                        <c:v>198.56796266666666</c:v>
                      </c:pt>
                      <c:pt idx="1056">
                        <c:v>198.75202433333334</c:v>
                      </c:pt>
                      <c:pt idx="1057">
                        <c:v>198.97449766666668</c:v>
                      </c:pt>
                      <c:pt idx="1058">
                        <c:v>199.19698566666668</c:v>
                      </c:pt>
                      <c:pt idx="1059">
                        <c:v>199.36349499999997</c:v>
                      </c:pt>
                      <c:pt idx="1060">
                        <c:v>199.54654966666666</c:v>
                      </c:pt>
                      <c:pt idx="1061">
                        <c:v>199.71880599999997</c:v>
                      </c:pt>
                      <c:pt idx="1062">
                        <c:v>199.92716466666664</c:v>
                      </c:pt>
                      <c:pt idx="1063">
                        <c:v>200.09530133333331</c:v>
                      </c:pt>
                      <c:pt idx="1064">
                        <c:v>200.26344300000002</c:v>
                      </c:pt>
                      <c:pt idx="1065">
                        <c:v>200.47873933333332</c:v>
                      </c:pt>
                      <c:pt idx="1066">
                        <c:v>200.68409700000004</c:v>
                      </c:pt>
                      <c:pt idx="1067">
                        <c:v>200.88776166666665</c:v>
                      </c:pt>
                      <c:pt idx="1068">
                        <c:v>201.11518866666665</c:v>
                      </c:pt>
                      <c:pt idx="1069">
                        <c:v>201.26093533333332</c:v>
                      </c:pt>
                      <c:pt idx="1070">
                        <c:v>201.41427633333333</c:v>
                      </c:pt>
                      <c:pt idx="1071">
                        <c:v>201.66191633333332</c:v>
                      </c:pt>
                      <c:pt idx="1072">
                        <c:v>201.84454866666667</c:v>
                      </c:pt>
                      <c:pt idx="1073">
                        <c:v>202.06229633333336</c:v>
                      </c:pt>
                      <c:pt idx="1074">
                        <c:v>202.25627633333332</c:v>
                      </c:pt>
                      <c:pt idx="1075">
                        <c:v>202.41385400000001</c:v>
                      </c:pt>
                      <c:pt idx="1076">
                        <c:v>202.60091633333332</c:v>
                      </c:pt>
                      <c:pt idx="1077">
                        <c:v>202.82199066666666</c:v>
                      </c:pt>
                      <c:pt idx="1078">
                        <c:v>203.03943366666667</c:v>
                      </c:pt>
                      <c:pt idx="1079">
                        <c:v>203.18928533333334</c:v>
                      </c:pt>
                      <c:pt idx="1080">
                        <c:v>203.36629233333335</c:v>
                      </c:pt>
                      <c:pt idx="1081">
                        <c:v>203.54863</c:v>
                      </c:pt>
                      <c:pt idx="1082">
                        <c:v>203.77926633333334</c:v>
                      </c:pt>
                      <c:pt idx="1083">
                        <c:v>203.94941200000002</c:v>
                      </c:pt>
                      <c:pt idx="1084">
                        <c:v>204.12431333333333</c:v>
                      </c:pt>
                      <c:pt idx="1085">
                        <c:v>204.315191</c:v>
                      </c:pt>
                      <c:pt idx="1086">
                        <c:v>204.52931733333332</c:v>
                      </c:pt>
                      <c:pt idx="1087">
                        <c:v>204.71038300000001</c:v>
                      </c:pt>
                      <c:pt idx="1088">
                        <c:v>204.91789266666669</c:v>
                      </c:pt>
                      <c:pt idx="1089">
                        <c:v>205.13374833333333</c:v>
                      </c:pt>
                      <c:pt idx="1090">
                        <c:v>205.36042799999998</c:v>
                      </c:pt>
                      <c:pt idx="1091">
                        <c:v>205.532476</c:v>
                      </c:pt>
                      <c:pt idx="1092">
                        <c:v>205.67297866666669</c:v>
                      </c:pt>
                      <c:pt idx="1093">
                        <c:v>205.88655066666669</c:v>
                      </c:pt>
                      <c:pt idx="1094">
                        <c:v>206.10529066666666</c:v>
                      </c:pt>
                      <c:pt idx="1095">
                        <c:v>206.271657</c:v>
                      </c:pt>
                      <c:pt idx="1096">
                        <c:v>206.48049933333334</c:v>
                      </c:pt>
                      <c:pt idx="1097">
                        <c:v>206.62776699999998</c:v>
                      </c:pt>
                      <c:pt idx="1098">
                        <c:v>206.82732666666666</c:v>
                      </c:pt>
                      <c:pt idx="1099">
                        <c:v>207.03955099999999</c:v>
                      </c:pt>
                      <c:pt idx="1100">
                        <c:v>207.22081499999999</c:v>
                      </c:pt>
                      <c:pt idx="1101">
                        <c:v>207.42722066666667</c:v>
                      </c:pt>
                      <c:pt idx="1102">
                        <c:v>207.60369399999999</c:v>
                      </c:pt>
                      <c:pt idx="1103">
                        <c:v>207.76671866666666</c:v>
                      </c:pt>
                      <c:pt idx="1104">
                        <c:v>207.95449366666665</c:v>
                      </c:pt>
                      <c:pt idx="1105">
                        <c:v>208.16505433333336</c:v>
                      </c:pt>
                      <c:pt idx="1106">
                        <c:v>208.39037066666666</c:v>
                      </c:pt>
                      <c:pt idx="1107">
                        <c:v>208.56733199999999</c:v>
                      </c:pt>
                      <c:pt idx="1108">
                        <c:v>208.79056266666669</c:v>
                      </c:pt>
                      <c:pt idx="1109">
                        <c:v>209.02062999999998</c:v>
                      </c:pt>
                      <c:pt idx="1110">
                        <c:v>209.227295</c:v>
                      </c:pt>
                      <c:pt idx="1111">
                        <c:v>209.36162300000001</c:v>
                      </c:pt>
                      <c:pt idx="1112">
                        <c:v>209.59739666666667</c:v>
                      </c:pt>
                      <c:pt idx="1113">
                        <c:v>209.73262</c:v>
                      </c:pt>
                      <c:pt idx="1114">
                        <c:v>209.941686</c:v>
                      </c:pt>
                      <c:pt idx="1115">
                        <c:v>210.14017233333334</c:v>
                      </c:pt>
                      <c:pt idx="1116">
                        <c:v>210.35212200000001</c:v>
                      </c:pt>
                      <c:pt idx="1117">
                        <c:v>210.51117966666666</c:v>
                      </c:pt>
                      <c:pt idx="1118">
                        <c:v>210.73460366666666</c:v>
                      </c:pt>
                      <c:pt idx="1119">
                        <c:v>210.94762166666669</c:v>
                      </c:pt>
                      <c:pt idx="1120">
                        <c:v>211.14941933333333</c:v>
                      </c:pt>
                      <c:pt idx="1121">
                        <c:v>211.28916933333335</c:v>
                      </c:pt>
                      <c:pt idx="1122">
                        <c:v>211.48082500000001</c:v>
                      </c:pt>
                      <c:pt idx="1123">
                        <c:v>211.66542566666666</c:v>
                      </c:pt>
                      <c:pt idx="1124">
                        <c:v>211.88787333333335</c:v>
                      </c:pt>
                      <c:pt idx="1125">
                        <c:v>212.081197</c:v>
                      </c:pt>
                      <c:pt idx="1126">
                        <c:v>212.26389566666668</c:v>
                      </c:pt>
                      <c:pt idx="1127">
                        <c:v>212.44451899999999</c:v>
                      </c:pt>
                      <c:pt idx="1128">
                        <c:v>212.64439400000001</c:v>
                      </c:pt>
                      <c:pt idx="1129">
                        <c:v>212.84445666666667</c:v>
                      </c:pt>
                      <c:pt idx="1130">
                        <c:v>213.05325833333333</c:v>
                      </c:pt>
                      <c:pt idx="1131">
                        <c:v>213.24727366666664</c:v>
                      </c:pt>
                      <c:pt idx="1132">
                        <c:v>213.42387900000003</c:v>
                      </c:pt>
                      <c:pt idx="1133">
                        <c:v>213.58763633333334</c:v>
                      </c:pt>
                      <c:pt idx="1134">
                        <c:v>213.80719999999999</c:v>
                      </c:pt>
                      <c:pt idx="1135">
                        <c:v>213.97952266666667</c:v>
                      </c:pt>
                      <c:pt idx="1136">
                        <c:v>214.16347266666671</c:v>
                      </c:pt>
                      <c:pt idx="1137">
                        <c:v>214.37741099999997</c:v>
                      </c:pt>
                      <c:pt idx="1138">
                        <c:v>214.60929866666666</c:v>
                      </c:pt>
                      <c:pt idx="1139">
                        <c:v>214.77542600000001</c:v>
                      </c:pt>
                      <c:pt idx="1140">
                        <c:v>214.96923800000002</c:v>
                      </c:pt>
                      <c:pt idx="1141">
                        <c:v>215.14168800000002</c:v>
                      </c:pt>
                      <c:pt idx="1142">
                        <c:v>215.36950666666667</c:v>
                      </c:pt>
                      <c:pt idx="1143">
                        <c:v>215.57515966666665</c:v>
                      </c:pt>
                      <c:pt idx="1144">
                        <c:v>215.76017266666668</c:v>
                      </c:pt>
                      <c:pt idx="1145">
                        <c:v>215.991882</c:v>
                      </c:pt>
                      <c:pt idx="1146">
                        <c:v>216.17402166666668</c:v>
                      </c:pt>
                      <c:pt idx="1147">
                        <c:v>216.39948033333334</c:v>
                      </c:pt>
                      <c:pt idx="1148">
                        <c:v>216.62489333333335</c:v>
                      </c:pt>
                      <c:pt idx="1149">
                        <c:v>216.7901406666667</c:v>
                      </c:pt>
                      <c:pt idx="1150">
                        <c:v>216.94136066666667</c:v>
                      </c:pt>
                      <c:pt idx="1151">
                        <c:v>217.106176</c:v>
                      </c:pt>
                      <c:pt idx="1152">
                        <c:v>217.28609200000002</c:v>
                      </c:pt>
                      <c:pt idx="1153">
                        <c:v>217.52496333333332</c:v>
                      </c:pt>
                      <c:pt idx="1154">
                        <c:v>217.72081500000002</c:v>
                      </c:pt>
                      <c:pt idx="1155">
                        <c:v>217.939087</c:v>
                      </c:pt>
                      <c:pt idx="1156">
                        <c:v>218.14062999999999</c:v>
                      </c:pt>
                      <c:pt idx="1157">
                        <c:v>218.29483033333335</c:v>
                      </c:pt>
                      <c:pt idx="1158">
                        <c:v>218.49924733333333</c:v>
                      </c:pt>
                      <c:pt idx="1159">
                        <c:v>218.71060166666666</c:v>
                      </c:pt>
                      <c:pt idx="1160">
                        <c:v>218.90405299999998</c:v>
                      </c:pt>
                      <c:pt idx="1161">
                        <c:v>219.06322733333332</c:v>
                      </c:pt>
                      <c:pt idx="1162">
                        <c:v>219.26741566666666</c:v>
                      </c:pt>
                      <c:pt idx="1163">
                        <c:v>219.49145999999999</c:v>
                      </c:pt>
                      <c:pt idx="1164">
                        <c:v>219.66057333333333</c:v>
                      </c:pt>
                      <c:pt idx="1165">
                        <c:v>219.86566166666668</c:v>
                      </c:pt>
                      <c:pt idx="1166">
                        <c:v>220.07997666666665</c:v>
                      </c:pt>
                      <c:pt idx="1167">
                        <c:v>220.277827</c:v>
                      </c:pt>
                      <c:pt idx="1168">
                        <c:v>220.45815033333329</c:v>
                      </c:pt>
                      <c:pt idx="1169">
                        <c:v>220.59959900000001</c:v>
                      </c:pt>
                      <c:pt idx="1170">
                        <c:v>220.82566833333331</c:v>
                      </c:pt>
                      <c:pt idx="1171">
                        <c:v>221.03234866666665</c:v>
                      </c:pt>
                      <c:pt idx="1172">
                        <c:v>221.22878533333335</c:v>
                      </c:pt>
                      <c:pt idx="1173">
                        <c:v>221.45240799999999</c:v>
                      </c:pt>
                      <c:pt idx="1174">
                        <c:v>221.64799533333334</c:v>
                      </c:pt>
                      <c:pt idx="1175">
                        <c:v>221.75864166666668</c:v>
                      </c:pt>
                      <c:pt idx="1176">
                        <c:v>221.99659199999999</c:v>
                      </c:pt>
                      <c:pt idx="1177">
                        <c:v>222.21749366666666</c:v>
                      </c:pt>
                      <c:pt idx="1178">
                        <c:v>222.42339066666668</c:v>
                      </c:pt>
                      <c:pt idx="1179">
                        <c:v>222.610489</c:v>
                      </c:pt>
                      <c:pt idx="1180">
                        <c:v>222.779663</c:v>
                      </c:pt>
                      <c:pt idx="1181">
                        <c:v>222.96223966666665</c:v>
                      </c:pt>
                      <c:pt idx="1182">
                        <c:v>223.18377166666667</c:v>
                      </c:pt>
                      <c:pt idx="1183">
                        <c:v>223.40040100000002</c:v>
                      </c:pt>
                      <c:pt idx="1184">
                        <c:v>223.62579866666667</c:v>
                      </c:pt>
                      <c:pt idx="1185">
                        <c:v>223.77433799999997</c:v>
                      </c:pt>
                      <c:pt idx="1186">
                        <c:v>223.99459366666667</c:v>
                      </c:pt>
                      <c:pt idx="1187">
                        <c:v>224.21432466666667</c:v>
                      </c:pt>
                      <c:pt idx="1188">
                        <c:v>224.39165733333334</c:v>
                      </c:pt>
                      <c:pt idx="1189">
                        <c:v>224.575119</c:v>
                      </c:pt>
                      <c:pt idx="1190">
                        <c:v>224.81267800000001</c:v>
                      </c:pt>
                      <c:pt idx="1191">
                        <c:v>225.01395633333334</c:v>
                      </c:pt>
                      <c:pt idx="1192">
                        <c:v>225.19628366666666</c:v>
                      </c:pt>
                      <c:pt idx="1193">
                        <c:v>225.41982533333331</c:v>
                      </c:pt>
                      <c:pt idx="1194">
                        <c:v>225.60969033333333</c:v>
                      </c:pt>
                      <c:pt idx="1195">
                        <c:v>225.818624</c:v>
                      </c:pt>
                      <c:pt idx="1196">
                        <c:v>226.00946066666666</c:v>
                      </c:pt>
                      <c:pt idx="1197">
                        <c:v>226.21030666666664</c:v>
                      </c:pt>
                      <c:pt idx="1198">
                        <c:v>226.37969466666667</c:v>
                      </c:pt>
                      <c:pt idx="1199">
                        <c:v>226.57983899999999</c:v>
                      </c:pt>
                      <c:pt idx="1200">
                        <c:v>226.80994666666666</c:v>
                      </c:pt>
                      <c:pt idx="1201">
                        <c:v>226.99891633333334</c:v>
                      </c:pt>
                      <c:pt idx="1202">
                        <c:v>227.16930133333335</c:v>
                      </c:pt>
                      <c:pt idx="1203">
                        <c:v>227.35872933333334</c:v>
                      </c:pt>
                      <c:pt idx="1204">
                        <c:v>227.57431533333332</c:v>
                      </c:pt>
                      <c:pt idx="1205">
                        <c:v>227.74687200000002</c:v>
                      </c:pt>
                      <c:pt idx="1206">
                        <c:v>227.982427</c:v>
                      </c:pt>
                      <c:pt idx="1207">
                        <c:v>228.19867466666668</c:v>
                      </c:pt>
                      <c:pt idx="1208">
                        <c:v>228.39154033333332</c:v>
                      </c:pt>
                      <c:pt idx="1209">
                        <c:v>228.60306800000001</c:v>
                      </c:pt>
                      <c:pt idx="1210">
                        <c:v>228.80718999999999</c:v>
                      </c:pt>
                      <c:pt idx="1211">
                        <c:v>228.97796633333334</c:v>
                      </c:pt>
                      <c:pt idx="1212">
                        <c:v>229.17944833333334</c:v>
                      </c:pt>
                      <c:pt idx="1213">
                        <c:v>229.41510533333334</c:v>
                      </c:pt>
                      <c:pt idx="1214">
                        <c:v>229.62503033333329</c:v>
                      </c:pt>
                      <c:pt idx="1215">
                        <c:v>229.81404133333334</c:v>
                      </c:pt>
                      <c:pt idx="1216">
                        <c:v>230.00997433333336</c:v>
                      </c:pt>
                      <c:pt idx="1217">
                        <c:v>230.21927366666668</c:v>
                      </c:pt>
                      <c:pt idx="1218">
                        <c:v>230.39545199999998</c:v>
                      </c:pt>
                      <c:pt idx="1219">
                        <c:v>230.56875100000002</c:v>
                      </c:pt>
                      <c:pt idx="1220">
                        <c:v>230.75109366666666</c:v>
                      </c:pt>
                      <c:pt idx="1221">
                        <c:v>231.00764966666665</c:v>
                      </c:pt>
                      <c:pt idx="1222">
                        <c:v>231.19046</c:v>
                      </c:pt>
                      <c:pt idx="1223">
                        <c:v>231.40405766666666</c:v>
                      </c:pt>
                      <c:pt idx="1224">
                        <c:v>231.585251</c:v>
                      </c:pt>
                      <c:pt idx="1225">
                        <c:v>231.82568866666665</c:v>
                      </c:pt>
                      <c:pt idx="1226">
                        <c:v>232.00692733333335</c:v>
                      </c:pt>
                      <c:pt idx="1227">
                        <c:v>232.20088699999999</c:v>
                      </c:pt>
                      <c:pt idx="1228">
                        <c:v>232.389104</c:v>
                      </c:pt>
                      <c:pt idx="1229">
                        <c:v>232.636897</c:v>
                      </c:pt>
                      <c:pt idx="1230">
                        <c:v>232.82868433333337</c:v>
                      </c:pt>
                      <c:pt idx="1231">
                        <c:v>233.01966866666666</c:v>
                      </c:pt>
                      <c:pt idx="1232">
                        <c:v>233.20859266666665</c:v>
                      </c:pt>
                      <c:pt idx="1233">
                        <c:v>233.37748199999999</c:v>
                      </c:pt>
                      <c:pt idx="1234">
                        <c:v>233.57123333333334</c:v>
                      </c:pt>
                      <c:pt idx="1235">
                        <c:v>233.79001833333336</c:v>
                      </c:pt>
                      <c:pt idx="1236">
                        <c:v>233.99500533333332</c:v>
                      </c:pt>
                      <c:pt idx="1237">
                        <c:v>234.17208333333335</c:v>
                      </c:pt>
                      <c:pt idx="1238">
                        <c:v>234.35139466666666</c:v>
                      </c:pt>
                      <c:pt idx="1239">
                        <c:v>234.56695533333334</c:v>
                      </c:pt>
                      <c:pt idx="1240">
                        <c:v>234.75235999999998</c:v>
                      </c:pt>
                      <c:pt idx="1241">
                        <c:v>234.93811033333336</c:v>
                      </c:pt>
                      <c:pt idx="1242">
                        <c:v>235.135895</c:v>
                      </c:pt>
                      <c:pt idx="1243">
                        <c:v>235.33438599999999</c:v>
                      </c:pt>
                      <c:pt idx="1244">
                        <c:v>235.54720066666667</c:v>
                      </c:pt>
                      <c:pt idx="1245">
                        <c:v>235.74666300000001</c:v>
                      </c:pt>
                      <c:pt idx="1246">
                        <c:v>235.93146266666668</c:v>
                      </c:pt>
                      <c:pt idx="1247">
                        <c:v>236.15772533333333</c:v>
                      </c:pt>
                      <c:pt idx="1248">
                        <c:v>236.33462533333332</c:v>
                      </c:pt>
                      <c:pt idx="1249">
                        <c:v>236.51295966666666</c:v>
                      </c:pt>
                      <c:pt idx="1250">
                        <c:v>236.70853166666666</c:v>
                      </c:pt>
                      <c:pt idx="1251">
                        <c:v>236.94964100000001</c:v>
                      </c:pt>
                      <c:pt idx="1252">
                        <c:v>237.11633300000003</c:v>
                      </c:pt>
                      <c:pt idx="1253">
                        <c:v>237.35370366666666</c:v>
                      </c:pt>
                      <c:pt idx="1254">
                        <c:v>237.473826</c:v>
                      </c:pt>
                      <c:pt idx="1255">
                        <c:v>237.68704733333334</c:v>
                      </c:pt>
                      <c:pt idx="1256">
                        <c:v>237.87805666666668</c:v>
                      </c:pt>
                      <c:pt idx="1257">
                        <c:v>238.09440633333335</c:v>
                      </c:pt>
                      <c:pt idx="1258">
                        <c:v>238.26291366666666</c:v>
                      </c:pt>
                      <c:pt idx="1259">
                        <c:v>238.49993400000002</c:v>
                      </c:pt>
                      <c:pt idx="1260">
                        <c:v>238.68146766666669</c:v>
                      </c:pt>
                      <c:pt idx="1261">
                        <c:v>238.92044566666667</c:v>
                      </c:pt>
                      <c:pt idx="1262">
                        <c:v>239.0795443333333</c:v>
                      </c:pt>
                      <c:pt idx="1263">
                        <c:v>239.278188</c:v>
                      </c:pt>
                      <c:pt idx="1264">
                        <c:v>239.46814966666668</c:v>
                      </c:pt>
                      <c:pt idx="1265">
                        <c:v>239.67694633333335</c:v>
                      </c:pt>
                      <c:pt idx="1266">
                        <c:v>239.86924233333332</c:v>
                      </c:pt>
                      <c:pt idx="1267">
                        <c:v>240.09238199999996</c:v>
                      </c:pt>
                      <c:pt idx="1268">
                        <c:v>240.27465800000002</c:v>
                      </c:pt>
                      <c:pt idx="1269">
                        <c:v>240.48074833333331</c:v>
                      </c:pt>
                      <c:pt idx="1270">
                        <c:v>240.67786633333333</c:v>
                      </c:pt>
                      <c:pt idx="1271">
                        <c:v>240.86212166666667</c:v>
                      </c:pt>
                      <c:pt idx="1272">
                        <c:v>241.045705</c:v>
                      </c:pt>
                      <c:pt idx="1273">
                        <c:v>241.22923266666666</c:v>
                      </c:pt>
                      <c:pt idx="1274">
                        <c:v>241.45529200000001</c:v>
                      </c:pt>
                      <c:pt idx="1275">
                        <c:v>241.68182900000002</c:v>
                      </c:pt>
                      <c:pt idx="1276">
                        <c:v>241.83954400000002</c:v>
                      </c:pt>
                      <c:pt idx="1277">
                        <c:v>242.019048</c:v>
                      </c:pt>
                      <c:pt idx="1278">
                        <c:v>242.21844466666667</c:v>
                      </c:pt>
                      <c:pt idx="1279">
                        <c:v>242.39739466666666</c:v>
                      </c:pt>
                      <c:pt idx="1280">
                        <c:v>242.61723299999997</c:v>
                      </c:pt>
                      <c:pt idx="1281">
                        <c:v>242.80365466666663</c:v>
                      </c:pt>
                      <c:pt idx="1282">
                        <c:v>243.00835133333331</c:v>
                      </c:pt>
                      <c:pt idx="1283">
                        <c:v>243.15326933333336</c:v>
                      </c:pt>
                      <c:pt idx="1284">
                        <c:v>243.342636</c:v>
                      </c:pt>
                      <c:pt idx="1285">
                        <c:v>243.56383766666667</c:v>
                      </c:pt>
                      <c:pt idx="1286">
                        <c:v>243.70347566666669</c:v>
                      </c:pt>
                      <c:pt idx="1287">
                        <c:v>243.88744600000004</c:v>
                      </c:pt>
                      <c:pt idx="1288">
                        <c:v>244.11398833333331</c:v>
                      </c:pt>
                      <c:pt idx="1289">
                        <c:v>244.31273899999999</c:v>
                      </c:pt>
                      <c:pt idx="1290">
                        <c:v>244.4997506666667</c:v>
                      </c:pt>
                      <c:pt idx="1291">
                        <c:v>244.69625366666665</c:v>
                      </c:pt>
                      <c:pt idx="1292">
                        <c:v>244.89753733333336</c:v>
                      </c:pt>
                      <c:pt idx="1293">
                        <c:v>245.10196433333331</c:v>
                      </c:pt>
                      <c:pt idx="1294">
                        <c:v>245.27183533333331</c:v>
                      </c:pt>
                      <c:pt idx="1295">
                        <c:v>245.51223266666662</c:v>
                      </c:pt>
                      <c:pt idx="1296">
                        <c:v>245.71907533333334</c:v>
                      </c:pt>
                      <c:pt idx="1297">
                        <c:v>245.91866533333334</c:v>
                      </c:pt>
                      <c:pt idx="1298">
                        <c:v>246.08373500000002</c:v>
                      </c:pt>
                      <c:pt idx="1299">
                        <c:v>246.25893633333331</c:v>
                      </c:pt>
                      <c:pt idx="1300">
                        <c:v>246.48519933333333</c:v>
                      </c:pt>
                      <c:pt idx="1301">
                        <c:v>246.65411366666669</c:v>
                      </c:pt>
                      <c:pt idx="1302">
                        <c:v>246.78884900000003</c:v>
                      </c:pt>
                      <c:pt idx="1303">
                        <c:v>247.03438300000002</c:v>
                      </c:pt>
                      <c:pt idx="1304">
                        <c:v>247.25444533333334</c:v>
                      </c:pt>
                      <c:pt idx="1305">
                        <c:v>247.39165266666669</c:v>
                      </c:pt>
                      <c:pt idx="1306">
                        <c:v>247.60265100000001</c:v>
                      </c:pt>
                      <c:pt idx="1307">
                        <c:v>247.81650300000001</c:v>
                      </c:pt>
                      <c:pt idx="1308">
                        <c:v>248.02136733333336</c:v>
                      </c:pt>
                      <c:pt idx="1309">
                        <c:v>248.20634933333335</c:v>
                      </c:pt>
                      <c:pt idx="1310">
                        <c:v>248.42474900000002</c:v>
                      </c:pt>
                      <c:pt idx="1311">
                        <c:v>248.60633833333335</c:v>
                      </c:pt>
                      <c:pt idx="1312">
                        <c:v>248.83643600000002</c:v>
                      </c:pt>
                      <c:pt idx="1313">
                        <c:v>249.01288833333334</c:v>
                      </c:pt>
                      <c:pt idx="1314">
                        <c:v>249.20317066666667</c:v>
                      </c:pt>
                      <c:pt idx="1315">
                        <c:v>249.37473033333333</c:v>
                      </c:pt>
                      <c:pt idx="1316">
                        <c:v>249.58960999999999</c:v>
                      </c:pt>
                      <c:pt idx="1317">
                        <c:v>249.81786600000001</c:v>
                      </c:pt>
                      <c:pt idx="1318">
                        <c:v>249.97526533333334</c:v>
                      </c:pt>
                      <c:pt idx="1319">
                        <c:v>250.19687399999998</c:v>
                      </c:pt>
                      <c:pt idx="1320">
                        <c:v>250.41183966666668</c:v>
                      </c:pt>
                      <c:pt idx="1321">
                        <c:v>250.60201499999997</c:v>
                      </c:pt>
                      <c:pt idx="1322">
                        <c:v>250.75570166666668</c:v>
                      </c:pt>
                      <c:pt idx="1323">
                        <c:v>250.98435966666668</c:v>
                      </c:pt>
                      <c:pt idx="1324">
                        <c:v>251.15332533333333</c:v>
                      </c:pt>
                      <c:pt idx="1325">
                        <c:v>251.33202100000003</c:v>
                      </c:pt>
                      <c:pt idx="1326">
                        <c:v>251.54105100000001</c:v>
                      </c:pt>
                      <c:pt idx="1327">
                        <c:v>251.74290966666663</c:v>
                      </c:pt>
                      <c:pt idx="1328">
                        <c:v>252.006078</c:v>
                      </c:pt>
                      <c:pt idx="1329">
                        <c:v>252.18845099999999</c:v>
                      </c:pt>
                      <c:pt idx="1330">
                        <c:v>252.36578366666663</c:v>
                      </c:pt>
                      <c:pt idx="1331">
                        <c:v>252.53804</c:v>
                      </c:pt>
                      <c:pt idx="1332">
                        <c:v>252.74777733333335</c:v>
                      </c:pt>
                      <c:pt idx="1333">
                        <c:v>252.90718066666668</c:v>
                      </c:pt>
                      <c:pt idx="1334">
                        <c:v>253.15689066666664</c:v>
                      </c:pt>
                      <c:pt idx="1335">
                        <c:v>253.37047333333331</c:v>
                      </c:pt>
                      <c:pt idx="1336">
                        <c:v>253.56525666666667</c:v>
                      </c:pt>
                      <c:pt idx="1337">
                        <c:v>253.76170333333334</c:v>
                      </c:pt>
                      <c:pt idx="1338">
                        <c:v>253.923767</c:v>
                      </c:pt>
                      <c:pt idx="1339">
                        <c:v>254.15037033333331</c:v>
                      </c:pt>
                      <c:pt idx="1340">
                        <c:v>254.36674500000001</c:v>
                      </c:pt>
                      <c:pt idx="1341">
                        <c:v>254.54977399999999</c:v>
                      </c:pt>
                      <c:pt idx="1342">
                        <c:v>254.760671</c:v>
                      </c:pt>
                      <c:pt idx="1343">
                        <c:v>254.98557533333334</c:v>
                      </c:pt>
                      <c:pt idx="1344">
                        <c:v>255.14417500000002</c:v>
                      </c:pt>
                      <c:pt idx="1345">
                        <c:v>255.32771833333331</c:v>
                      </c:pt>
                      <c:pt idx="1346">
                        <c:v>255.564438</c:v>
                      </c:pt>
                      <c:pt idx="1347">
                        <c:v>255.67822266666667</c:v>
                      </c:pt>
                      <c:pt idx="1348">
                        <c:v>255.93087766666667</c:v>
                      </c:pt>
                      <c:pt idx="1349">
                        <c:v>256.14266466666669</c:v>
                      </c:pt>
                      <c:pt idx="1350">
                        <c:v>256.33214300000003</c:v>
                      </c:pt>
                      <c:pt idx="1351">
                        <c:v>256.50806166666666</c:v>
                      </c:pt>
                      <c:pt idx="1352">
                        <c:v>256.710556</c:v>
                      </c:pt>
                      <c:pt idx="1353">
                        <c:v>256.91672799999998</c:v>
                      </c:pt>
                      <c:pt idx="1354">
                        <c:v>257.09805299999999</c:v>
                      </c:pt>
                      <c:pt idx="1355">
                        <c:v>257.3091123333333</c:v>
                      </c:pt>
                      <c:pt idx="1356">
                        <c:v>257.50624599999998</c:v>
                      </c:pt>
                      <c:pt idx="1357">
                        <c:v>257.69032800000002</c:v>
                      </c:pt>
                      <c:pt idx="1358">
                        <c:v>257.88518266666665</c:v>
                      </c:pt>
                      <c:pt idx="1359">
                        <c:v>258.09719866666666</c:v>
                      </c:pt>
                      <c:pt idx="1360">
                        <c:v>258.35801199999997</c:v>
                      </c:pt>
                      <c:pt idx="1361">
                        <c:v>258.54425033333331</c:v>
                      </c:pt>
                      <c:pt idx="1362">
                        <c:v>258.70283999999998</c:v>
                      </c:pt>
                      <c:pt idx="1363">
                        <c:v>258.86580400000003</c:v>
                      </c:pt>
                      <c:pt idx="1364">
                        <c:v>259.08819599999998</c:v>
                      </c:pt>
                      <c:pt idx="1365">
                        <c:v>259.308065</c:v>
                      </c:pt>
                      <c:pt idx="1366">
                        <c:v>259.50606299999998</c:v>
                      </c:pt>
                      <c:pt idx="1367">
                        <c:v>259.66662600000001</c:v>
                      </c:pt>
                      <c:pt idx="1368">
                        <c:v>259.84261066666664</c:v>
                      </c:pt>
                      <c:pt idx="1369">
                        <c:v>260.04492199999999</c:v>
                      </c:pt>
                      <c:pt idx="1370">
                        <c:v>260.27233899999999</c:v>
                      </c:pt>
                      <c:pt idx="1371">
                        <c:v>260.50369266666672</c:v>
                      </c:pt>
                      <c:pt idx="1372">
                        <c:v>260.68846633333334</c:v>
                      </c:pt>
                      <c:pt idx="1373">
                        <c:v>260.93039966666669</c:v>
                      </c:pt>
                      <c:pt idx="1374">
                        <c:v>261.03705866666667</c:v>
                      </c:pt>
                      <c:pt idx="1375">
                        <c:v>261.23644000000002</c:v>
                      </c:pt>
                      <c:pt idx="1376">
                        <c:v>261.4691063333334</c:v>
                      </c:pt>
                      <c:pt idx="1377">
                        <c:v>261.63380933333332</c:v>
                      </c:pt>
                      <c:pt idx="1378">
                        <c:v>261.83544966666665</c:v>
                      </c:pt>
                      <c:pt idx="1379">
                        <c:v>262.03962200000001</c:v>
                      </c:pt>
                      <c:pt idx="1380">
                        <c:v>262.216746</c:v>
                      </c:pt>
                      <c:pt idx="1381">
                        <c:v>262.43647233333337</c:v>
                      </c:pt>
                      <c:pt idx="1382">
                        <c:v>262.64301566666671</c:v>
                      </c:pt>
                      <c:pt idx="1383">
                        <c:v>262.84328166666666</c:v>
                      </c:pt>
                      <c:pt idx="1384">
                        <c:v>263.01903266666665</c:v>
                      </c:pt>
                      <c:pt idx="1385">
                        <c:v>263.25931799999995</c:v>
                      </c:pt>
                      <c:pt idx="1386">
                        <c:v>263.483653</c:v>
                      </c:pt>
                      <c:pt idx="1387">
                        <c:v>263.64297500000004</c:v>
                      </c:pt>
                      <c:pt idx="1388">
                        <c:v>263.84131866666667</c:v>
                      </c:pt>
                      <c:pt idx="1389">
                        <c:v>264.03843166666667</c:v>
                      </c:pt>
                      <c:pt idx="1390">
                        <c:v>264.21838400000001</c:v>
                      </c:pt>
                      <c:pt idx="1391">
                        <c:v>264.40265933333336</c:v>
                      </c:pt>
                      <c:pt idx="1392">
                        <c:v>264.62695300000001</c:v>
                      </c:pt>
                      <c:pt idx="1393">
                        <c:v>264.82583633333331</c:v>
                      </c:pt>
                      <c:pt idx="1394">
                        <c:v>265.00762933333334</c:v>
                      </c:pt>
                      <c:pt idx="1395">
                        <c:v>265.19853733333338</c:v>
                      </c:pt>
                      <c:pt idx="1396">
                        <c:v>265.40391033333333</c:v>
                      </c:pt>
                      <c:pt idx="1397">
                        <c:v>265.57237733333335</c:v>
                      </c:pt>
                      <c:pt idx="1398">
                        <c:v>265.75037633333335</c:v>
                      </c:pt>
                      <c:pt idx="1399">
                        <c:v>265.94865899999996</c:v>
                      </c:pt>
                      <c:pt idx="1400">
                        <c:v>266.17036933333333</c:v>
                      </c:pt>
                      <c:pt idx="1401">
                        <c:v>266.38172400000002</c:v>
                      </c:pt>
                      <c:pt idx="1402">
                        <c:v>266.55588800000004</c:v>
                      </c:pt>
                      <c:pt idx="1403">
                        <c:v>266.77001966666666</c:v>
                      </c:pt>
                      <c:pt idx="1404">
                        <c:v>267.01556399999998</c:v>
                      </c:pt>
                      <c:pt idx="1405">
                        <c:v>267.18373600000001</c:v>
                      </c:pt>
                      <c:pt idx="1406">
                        <c:v>267.35619100000002</c:v>
                      </c:pt>
                      <c:pt idx="1407">
                        <c:v>267.63115433333331</c:v>
                      </c:pt>
                      <c:pt idx="1408">
                        <c:v>267.84562166666666</c:v>
                      </c:pt>
                      <c:pt idx="1409">
                        <c:v>268.04259233333335</c:v>
                      </c:pt>
                      <c:pt idx="1410">
                        <c:v>268.19428500000004</c:v>
                      </c:pt>
                      <c:pt idx="1411">
                        <c:v>268.40716566666669</c:v>
                      </c:pt>
                      <c:pt idx="1412">
                        <c:v>268.57422866666667</c:v>
                      </c:pt>
                      <c:pt idx="1413">
                        <c:v>268.83568300000002</c:v>
                      </c:pt>
                      <c:pt idx="1414">
                        <c:v>269.01644933333336</c:v>
                      </c:pt>
                      <c:pt idx="1415">
                        <c:v>269.22691866666668</c:v>
                      </c:pt>
                      <c:pt idx="1416">
                        <c:v>269.4406433333333</c:v>
                      </c:pt>
                      <c:pt idx="1417">
                        <c:v>269.59536733333334</c:v>
                      </c:pt>
                      <c:pt idx="1418">
                        <c:v>269.80529799999999</c:v>
                      </c:pt>
                      <c:pt idx="1419">
                        <c:v>269.99967466666664</c:v>
                      </c:pt>
                      <c:pt idx="1420">
                        <c:v>270.21054099999998</c:v>
                      </c:pt>
                      <c:pt idx="1421">
                        <c:v>270.35085033333331</c:v>
                      </c:pt>
                      <c:pt idx="1422">
                        <c:v>270.59029133333337</c:v>
                      </c:pt>
                      <c:pt idx="1423">
                        <c:v>270.81528733333334</c:v>
                      </c:pt>
                      <c:pt idx="1424">
                        <c:v>271.00281766666666</c:v>
                      </c:pt>
                      <c:pt idx="1425">
                        <c:v>271.21546433333333</c:v>
                      </c:pt>
                      <c:pt idx="1426">
                        <c:v>271.42397066666666</c:v>
                      </c:pt>
                      <c:pt idx="1427">
                        <c:v>271.60321033333338</c:v>
                      </c:pt>
                      <c:pt idx="1428">
                        <c:v>271.73365266666661</c:v>
                      </c:pt>
                      <c:pt idx="1429">
                        <c:v>271.97714233333335</c:v>
                      </c:pt>
                      <c:pt idx="1430">
                        <c:v>272.19032833333335</c:v>
                      </c:pt>
                      <c:pt idx="1431">
                        <c:v>272.40574133333331</c:v>
                      </c:pt>
                      <c:pt idx="1432">
                        <c:v>272.57997633333338</c:v>
                      </c:pt>
                      <c:pt idx="1433">
                        <c:v>272.79712933333332</c:v>
                      </c:pt>
                      <c:pt idx="1434">
                        <c:v>272.93517033333336</c:v>
                      </c:pt>
                      <c:pt idx="1435">
                        <c:v>273.19018566666665</c:v>
                      </c:pt>
                      <c:pt idx="1436">
                        <c:v>273.39128599999998</c:v>
                      </c:pt>
                      <c:pt idx="1437">
                        <c:v>273.59742199999999</c:v>
                      </c:pt>
                      <c:pt idx="1438">
                        <c:v>273.785258</c:v>
                      </c:pt>
                      <c:pt idx="1439">
                        <c:v>273.95820099999997</c:v>
                      </c:pt>
                      <c:pt idx="1440">
                        <c:v>274.16386933333337</c:v>
                      </c:pt>
                      <c:pt idx="1441">
                        <c:v>274.39704399999999</c:v>
                      </c:pt>
                      <c:pt idx="1442">
                        <c:v>274.58154300000001</c:v>
                      </c:pt>
                      <c:pt idx="1443">
                        <c:v>274.79388433333332</c:v>
                      </c:pt>
                      <c:pt idx="1444">
                        <c:v>274.97829200000001</c:v>
                      </c:pt>
                      <c:pt idx="1445">
                        <c:v>275.18947366666663</c:v>
                      </c:pt>
                      <c:pt idx="1446">
                        <c:v>275.42387866666667</c:v>
                      </c:pt>
                      <c:pt idx="1447">
                        <c:v>275.56930566666671</c:v>
                      </c:pt>
                      <c:pt idx="1448">
                        <c:v>275.79153466666668</c:v>
                      </c:pt>
                      <c:pt idx="1449">
                        <c:v>275.96089699999999</c:v>
                      </c:pt>
                      <c:pt idx="1450">
                        <c:v>276.1858416666667</c:v>
                      </c:pt>
                      <c:pt idx="1451">
                        <c:v>276.39242566666667</c:v>
                      </c:pt>
                      <c:pt idx="1452">
                        <c:v>276.60596700000002</c:v>
                      </c:pt>
                      <c:pt idx="1453">
                        <c:v>276.75471999999996</c:v>
                      </c:pt>
                      <c:pt idx="1454">
                        <c:v>276.97529100000003</c:v>
                      </c:pt>
                      <c:pt idx="1455">
                        <c:v>277.17221066666667</c:v>
                      </c:pt>
                      <c:pt idx="1456">
                        <c:v>277.34284466666668</c:v>
                      </c:pt>
                      <c:pt idx="1457">
                        <c:v>277.5370686666667</c:v>
                      </c:pt>
                      <c:pt idx="1458">
                        <c:v>277.75718166666667</c:v>
                      </c:pt>
                      <c:pt idx="1459">
                        <c:v>277.97426366666673</c:v>
                      </c:pt>
                      <c:pt idx="1460">
                        <c:v>278.16619866666673</c:v>
                      </c:pt>
                      <c:pt idx="1461">
                        <c:v>278.39629100000002</c:v>
                      </c:pt>
                      <c:pt idx="1462">
                        <c:v>278.60844933333334</c:v>
                      </c:pt>
                      <c:pt idx="1463">
                        <c:v>278.77590966666668</c:v>
                      </c:pt>
                      <c:pt idx="1464">
                        <c:v>278.9589233333333</c:v>
                      </c:pt>
                      <c:pt idx="1465">
                        <c:v>279.11798100000004</c:v>
                      </c:pt>
                      <c:pt idx="1466">
                        <c:v>279.33332300000001</c:v>
                      </c:pt>
                      <c:pt idx="1467">
                        <c:v>279.57458500000001</c:v>
                      </c:pt>
                      <c:pt idx="1468">
                        <c:v>279.76896133333338</c:v>
                      </c:pt>
                      <c:pt idx="1469">
                        <c:v>279.96283966666664</c:v>
                      </c:pt>
                      <c:pt idx="1470">
                        <c:v>280.15195733333331</c:v>
                      </c:pt>
                      <c:pt idx="1471">
                        <c:v>280.35098266666665</c:v>
                      </c:pt>
                      <c:pt idx="1472">
                        <c:v>280.5641783333333</c:v>
                      </c:pt>
                      <c:pt idx="1473">
                        <c:v>280.77387499999998</c:v>
                      </c:pt>
                      <c:pt idx="1474">
                        <c:v>280.97448766666668</c:v>
                      </c:pt>
                      <c:pt idx="1475">
                        <c:v>281.14363600000001</c:v>
                      </c:pt>
                      <c:pt idx="1476">
                        <c:v>281.32116666666667</c:v>
                      </c:pt>
                      <c:pt idx="1477">
                        <c:v>281.55379233333332</c:v>
                      </c:pt>
                      <c:pt idx="1478">
                        <c:v>281.74688733333335</c:v>
                      </c:pt>
                      <c:pt idx="1479">
                        <c:v>281.93935166666665</c:v>
                      </c:pt>
                      <c:pt idx="1480">
                        <c:v>282.17241433333334</c:v>
                      </c:pt>
                      <c:pt idx="1481">
                        <c:v>282.34950766666663</c:v>
                      </c:pt>
                      <c:pt idx="1482">
                        <c:v>282.55927533333335</c:v>
                      </c:pt>
                      <c:pt idx="1483">
                        <c:v>282.73219799999998</c:v>
                      </c:pt>
                      <c:pt idx="1484">
                        <c:v>282.93276999999995</c:v>
                      </c:pt>
                      <c:pt idx="1485">
                        <c:v>283.14442933333333</c:v>
                      </c:pt>
                      <c:pt idx="1486">
                        <c:v>283.33629366666668</c:v>
                      </c:pt>
                      <c:pt idx="1487">
                        <c:v>283.55923466666667</c:v>
                      </c:pt>
                      <c:pt idx="1488">
                        <c:v>283.73330700000002</c:v>
                      </c:pt>
                      <c:pt idx="1489">
                        <c:v>283.97147633333333</c:v>
                      </c:pt>
                      <c:pt idx="1490">
                        <c:v>284.18736766666666</c:v>
                      </c:pt>
                      <c:pt idx="1491">
                        <c:v>284.37897733333335</c:v>
                      </c:pt>
                      <c:pt idx="1492">
                        <c:v>284.58555100000001</c:v>
                      </c:pt>
                      <c:pt idx="1493">
                        <c:v>284.80890900000003</c:v>
                      </c:pt>
                      <c:pt idx="1494">
                        <c:v>284.96796666666665</c:v>
                      </c:pt>
                      <c:pt idx="1495">
                        <c:v>285.17595399999999</c:v>
                      </c:pt>
                      <c:pt idx="1496">
                        <c:v>285.39567066666666</c:v>
                      </c:pt>
                      <c:pt idx="1497">
                        <c:v>285.57924400000002</c:v>
                      </c:pt>
                      <c:pt idx="1498">
                        <c:v>285.77840199999997</c:v>
                      </c:pt>
                      <c:pt idx="1499">
                        <c:v>285.96478299999995</c:v>
                      </c:pt>
                      <c:pt idx="1500">
                        <c:v>286.15116366666666</c:v>
                      </c:pt>
                      <c:pt idx="1501">
                        <c:v>286.32392366666664</c:v>
                      </c:pt>
                      <c:pt idx="1502">
                        <c:v>286.54722100000004</c:v>
                      </c:pt>
                      <c:pt idx="1503">
                        <c:v>286.73482266666662</c:v>
                      </c:pt>
                      <c:pt idx="1504">
                        <c:v>286.95644133333332</c:v>
                      </c:pt>
                      <c:pt idx="1505">
                        <c:v>287.15313700000002</c:v>
                      </c:pt>
                      <c:pt idx="1506">
                        <c:v>287.38924133333336</c:v>
                      </c:pt>
                      <c:pt idx="1507">
                        <c:v>287.54082199999999</c:v>
                      </c:pt>
                      <c:pt idx="1508">
                        <c:v>287.75730400000003</c:v>
                      </c:pt>
                      <c:pt idx="1509">
                        <c:v>287.96538299999997</c:v>
                      </c:pt>
                      <c:pt idx="1510">
                        <c:v>288.16240433333337</c:v>
                      </c:pt>
                      <c:pt idx="1511">
                        <c:v>288.31587733333333</c:v>
                      </c:pt>
                      <c:pt idx="1512">
                        <c:v>288.56624333333338</c:v>
                      </c:pt>
                      <c:pt idx="1513">
                        <c:v>288.757721</c:v>
                      </c:pt>
                      <c:pt idx="1514">
                        <c:v>288.92132566666663</c:v>
                      </c:pt>
                      <c:pt idx="1515">
                        <c:v>289.14497866666665</c:v>
                      </c:pt>
                      <c:pt idx="1516">
                        <c:v>289.35857133333337</c:v>
                      </c:pt>
                      <c:pt idx="1517">
                        <c:v>289.61762500000003</c:v>
                      </c:pt>
                      <c:pt idx="1518">
                        <c:v>289.77032466666668</c:v>
                      </c:pt>
                      <c:pt idx="1519">
                        <c:v>289.98024466666669</c:v>
                      </c:pt>
                      <c:pt idx="1520">
                        <c:v>290.14408366666663</c:v>
                      </c:pt>
                      <c:pt idx="1521">
                        <c:v>290.316396</c:v>
                      </c:pt>
                      <c:pt idx="1522">
                        <c:v>290.51024366666667</c:v>
                      </c:pt>
                      <c:pt idx="1523">
                        <c:v>290.75211599999994</c:v>
                      </c:pt>
                      <c:pt idx="1524">
                        <c:v>290.95449833333333</c:v>
                      </c:pt>
                      <c:pt idx="1525">
                        <c:v>291.16786733333333</c:v>
                      </c:pt>
                      <c:pt idx="1526">
                        <c:v>291.40316766666666</c:v>
                      </c:pt>
                      <c:pt idx="1527">
                        <c:v>291.59429933333337</c:v>
                      </c:pt>
                      <c:pt idx="1528">
                        <c:v>291.73803700000002</c:v>
                      </c:pt>
                      <c:pt idx="1529">
                        <c:v>291.93610633333333</c:v>
                      </c:pt>
                      <c:pt idx="1530">
                        <c:v>292.12429799999995</c:v>
                      </c:pt>
                      <c:pt idx="1531">
                        <c:v>292.33078</c:v>
                      </c:pt>
                      <c:pt idx="1532">
                        <c:v>292.51201366666669</c:v>
                      </c:pt>
                      <c:pt idx="1533">
                        <c:v>292.71575933333332</c:v>
                      </c:pt>
                      <c:pt idx="1534">
                        <c:v>292.908793</c:v>
                      </c:pt>
                      <c:pt idx="1535">
                        <c:v>293.10412600000001</c:v>
                      </c:pt>
                      <c:pt idx="1536">
                        <c:v>293.28606166666668</c:v>
                      </c:pt>
                      <c:pt idx="1537">
                        <c:v>293.50537099999997</c:v>
                      </c:pt>
                      <c:pt idx="1538">
                        <c:v>293.72070333333335</c:v>
                      </c:pt>
                      <c:pt idx="1539">
                        <c:v>293.95644100000004</c:v>
                      </c:pt>
                      <c:pt idx="1540">
                        <c:v>294.12216200000006</c:v>
                      </c:pt>
                      <c:pt idx="1541">
                        <c:v>294.27113833333334</c:v>
                      </c:pt>
                      <c:pt idx="1542">
                        <c:v>294.47666399999997</c:v>
                      </c:pt>
                      <c:pt idx="1543">
                        <c:v>294.70137533333332</c:v>
                      </c:pt>
                      <c:pt idx="1544">
                        <c:v>294.89346333333333</c:v>
                      </c:pt>
                      <c:pt idx="1545">
                        <c:v>295.13102233333331</c:v>
                      </c:pt>
                      <c:pt idx="1546">
                        <c:v>295.31737266666664</c:v>
                      </c:pt>
                      <c:pt idx="1547">
                        <c:v>295.47511766666668</c:v>
                      </c:pt>
                      <c:pt idx="1548">
                        <c:v>295.65508</c:v>
                      </c:pt>
                      <c:pt idx="1549">
                        <c:v>295.84581499999996</c:v>
                      </c:pt>
                      <c:pt idx="1550">
                        <c:v>296.0738116666667</c:v>
                      </c:pt>
                      <c:pt idx="1551">
                        <c:v>296.30710833333336</c:v>
                      </c:pt>
                      <c:pt idx="1552">
                        <c:v>296.47619633333335</c:v>
                      </c:pt>
                      <c:pt idx="1553">
                        <c:v>296.67898566666668</c:v>
                      </c:pt>
                      <c:pt idx="1554">
                        <c:v>296.87867266666666</c:v>
                      </c:pt>
                      <c:pt idx="1555">
                        <c:v>297.02963266666666</c:v>
                      </c:pt>
                      <c:pt idx="1556">
                        <c:v>297.29524766666668</c:v>
                      </c:pt>
                      <c:pt idx="1557">
                        <c:v>297.511912</c:v>
                      </c:pt>
                      <c:pt idx="1558">
                        <c:v>297.68784600000004</c:v>
                      </c:pt>
                      <c:pt idx="1559">
                        <c:v>297.88970933333331</c:v>
                      </c:pt>
                      <c:pt idx="1560">
                        <c:v>298.05199166666671</c:v>
                      </c:pt>
                      <c:pt idx="1561">
                        <c:v>298.26584900000006</c:v>
                      </c:pt>
                      <c:pt idx="1562">
                        <c:v>298.54358933333333</c:v>
                      </c:pt>
                      <c:pt idx="1563">
                        <c:v>298.71543400000002</c:v>
                      </c:pt>
                      <c:pt idx="1564">
                        <c:v>298.92134600000003</c:v>
                      </c:pt>
                      <c:pt idx="1565">
                        <c:v>299.10062666666664</c:v>
                      </c:pt>
                      <c:pt idx="1566">
                        <c:v>299.33745300000004</c:v>
                      </c:pt>
                      <c:pt idx="1567">
                        <c:v>299.49432366666667</c:v>
                      </c:pt>
                      <c:pt idx="1568">
                        <c:v>299.67492666666664</c:v>
                      </c:pt>
                      <c:pt idx="1569">
                        <c:v>299.86838766666665</c:v>
                      </c:pt>
                      <c:pt idx="1570">
                        <c:v>300.07776933333338</c:v>
                      </c:pt>
                      <c:pt idx="1571">
                        <c:v>300.30033366666663</c:v>
                      </c:pt>
                      <c:pt idx="1572">
                        <c:v>300.53313166666663</c:v>
                      </c:pt>
                      <c:pt idx="1573">
                        <c:v>300.6644793333333</c:v>
                      </c:pt>
                      <c:pt idx="1574">
                        <c:v>300.86859133333337</c:v>
                      </c:pt>
                      <c:pt idx="1575">
                        <c:v>301.08357733333332</c:v>
                      </c:pt>
                      <c:pt idx="1576">
                        <c:v>301.29578666666663</c:v>
                      </c:pt>
                      <c:pt idx="1577">
                        <c:v>301.48423266666663</c:v>
                      </c:pt>
                      <c:pt idx="1578">
                        <c:v>301.71561666666662</c:v>
                      </c:pt>
                      <c:pt idx="1579">
                        <c:v>301.95942166666669</c:v>
                      </c:pt>
                      <c:pt idx="1580">
                        <c:v>302.050456</c:v>
                      </c:pt>
                      <c:pt idx="1581">
                        <c:v>302.26912433333331</c:v>
                      </c:pt>
                      <c:pt idx="1582">
                        <c:v>302.46317533333331</c:v>
                      </c:pt>
                      <c:pt idx="1583">
                        <c:v>302.68440766666663</c:v>
                      </c:pt>
                      <c:pt idx="1584">
                        <c:v>302.81542966666672</c:v>
                      </c:pt>
                      <c:pt idx="1585">
                        <c:v>303.061035</c:v>
                      </c:pt>
                      <c:pt idx="1586">
                        <c:v>303.28670233333332</c:v>
                      </c:pt>
                      <c:pt idx="1587">
                        <c:v>303.41700266666663</c:v>
                      </c:pt>
                      <c:pt idx="1588">
                        <c:v>303.66505933333332</c:v>
                      </c:pt>
                      <c:pt idx="1589">
                        <c:v>303.90975933333334</c:v>
                      </c:pt>
                      <c:pt idx="1590">
                        <c:v>304.06379199999998</c:v>
                      </c:pt>
                      <c:pt idx="1591">
                        <c:v>304.24369333333334</c:v>
                      </c:pt>
                      <c:pt idx="1592">
                        <c:v>304.44195566666667</c:v>
                      </c:pt>
                      <c:pt idx="1593">
                        <c:v>304.69971733333335</c:v>
                      </c:pt>
                      <c:pt idx="1594">
                        <c:v>304.88497933333338</c:v>
                      </c:pt>
                      <c:pt idx="1595">
                        <c:v>305.11873399999996</c:v>
                      </c:pt>
                      <c:pt idx="1596">
                        <c:v>305.28849266666663</c:v>
                      </c:pt>
                      <c:pt idx="1597">
                        <c:v>305.49359133333331</c:v>
                      </c:pt>
                      <c:pt idx="1598">
                        <c:v>305.64458199999996</c:v>
                      </c:pt>
                      <c:pt idx="1599">
                        <c:v>305.85234566666662</c:v>
                      </c:pt>
                      <c:pt idx="1600">
                        <c:v>306.07864366666666</c:v>
                      </c:pt>
                      <c:pt idx="1601">
                        <c:v>306.22582999999997</c:v>
                      </c:pt>
                      <c:pt idx="1602">
                        <c:v>306.46473199999997</c:v>
                      </c:pt>
                      <c:pt idx="1603">
                        <c:v>306.6439206666667</c:v>
                      </c:pt>
                      <c:pt idx="1604">
                        <c:v>306.89345299999997</c:v>
                      </c:pt>
                      <c:pt idx="1605">
                        <c:v>307.07677200000001</c:v>
                      </c:pt>
                      <c:pt idx="1606">
                        <c:v>307.24878933333332</c:v>
                      </c:pt>
                      <c:pt idx="1607">
                        <c:v>307.45207733333331</c:v>
                      </c:pt>
                      <c:pt idx="1608">
                        <c:v>307.63097133333332</c:v>
                      </c:pt>
                      <c:pt idx="1609">
                        <c:v>307.8474123333333</c:v>
                      </c:pt>
                      <c:pt idx="1610">
                        <c:v>308.03197233333339</c:v>
                      </c:pt>
                      <c:pt idx="1611">
                        <c:v>308.24226866666669</c:v>
                      </c:pt>
                      <c:pt idx="1612">
                        <c:v>308.42921966666671</c:v>
                      </c:pt>
                      <c:pt idx="1613">
                        <c:v>308.61999533333329</c:v>
                      </c:pt>
                      <c:pt idx="1614">
                        <c:v>308.8556006666667</c:v>
                      </c:pt>
                      <c:pt idx="1615">
                        <c:v>309.072001</c:v>
                      </c:pt>
                      <c:pt idx="1616">
                        <c:v>309.26819866666665</c:v>
                      </c:pt>
                      <c:pt idx="1617">
                        <c:v>309.45563766666663</c:v>
                      </c:pt>
                      <c:pt idx="1618">
                        <c:v>309.65762333333333</c:v>
                      </c:pt>
                      <c:pt idx="1619">
                        <c:v>309.84992466666665</c:v>
                      </c:pt>
                      <c:pt idx="1620">
                        <c:v>310.00513700000005</c:v>
                      </c:pt>
                      <c:pt idx="1621">
                        <c:v>310.16265866666669</c:v>
                      </c:pt>
                      <c:pt idx="1622">
                        <c:v>310.43330900000001</c:v>
                      </c:pt>
                      <c:pt idx="1623">
                        <c:v>310.59064766666665</c:v>
                      </c:pt>
                      <c:pt idx="1624">
                        <c:v>310.789917</c:v>
                      </c:pt>
                      <c:pt idx="1625">
                        <c:v>310.94843566666668</c:v>
                      </c:pt>
                      <c:pt idx="1626">
                        <c:v>311.186239</c:v>
                      </c:pt>
                      <c:pt idx="1627">
                        <c:v>311.39891566666671</c:v>
                      </c:pt>
                      <c:pt idx="1628">
                        <c:v>311.56781000000001</c:v>
                      </c:pt>
                      <c:pt idx="1629">
                        <c:v>311.79068999999998</c:v>
                      </c:pt>
                      <c:pt idx="1630">
                        <c:v>312.01993799999997</c:v>
                      </c:pt>
                      <c:pt idx="1631">
                        <c:v>312.14637233333337</c:v>
                      </c:pt>
                      <c:pt idx="1632">
                        <c:v>312.374888</c:v>
                      </c:pt>
                      <c:pt idx="1633">
                        <c:v>312.59138999999999</c:v>
                      </c:pt>
                      <c:pt idx="1634">
                        <c:v>312.74026466666663</c:v>
                      </c:pt>
                      <c:pt idx="1635">
                        <c:v>312.98556533333334</c:v>
                      </c:pt>
                      <c:pt idx="1636">
                        <c:v>313.20671599999997</c:v>
                      </c:pt>
                      <c:pt idx="1637">
                        <c:v>313.410482</c:v>
                      </c:pt>
                      <c:pt idx="1638">
                        <c:v>313.60019933333336</c:v>
                      </c:pt>
                      <c:pt idx="1639">
                        <c:v>313.79079200000001</c:v>
                      </c:pt>
                      <c:pt idx="1640">
                        <c:v>313.98710133333333</c:v>
                      </c:pt>
                      <c:pt idx="1641">
                        <c:v>314.21150699999998</c:v>
                      </c:pt>
                      <c:pt idx="1642">
                        <c:v>314.389567</c:v>
                      </c:pt>
                      <c:pt idx="1643">
                        <c:v>314.54311100000001</c:v>
                      </c:pt>
                      <c:pt idx="1644">
                        <c:v>314.77391566666671</c:v>
                      </c:pt>
                      <c:pt idx="1645">
                        <c:v>314.97216800000001</c:v>
                      </c:pt>
                      <c:pt idx="1646">
                        <c:v>315.23726400000004</c:v>
                      </c:pt>
                      <c:pt idx="1647">
                        <c:v>315.37153133333328</c:v>
                      </c:pt>
                      <c:pt idx="1648">
                        <c:v>315.59319066666666</c:v>
                      </c:pt>
                      <c:pt idx="1649">
                        <c:v>315.7234703333333</c:v>
                      </c:pt>
                      <c:pt idx="1650">
                        <c:v>315.95584100000002</c:v>
                      </c:pt>
                      <c:pt idx="1651">
                        <c:v>316.13273099999998</c:v>
                      </c:pt>
                      <c:pt idx="1652">
                        <c:v>316.33429966666671</c:v>
                      </c:pt>
                      <c:pt idx="1653">
                        <c:v>316.52365099999997</c:v>
                      </c:pt>
                      <c:pt idx="1654">
                        <c:v>316.74584966666663</c:v>
                      </c:pt>
                      <c:pt idx="1655">
                        <c:v>316.944885</c:v>
                      </c:pt>
                      <c:pt idx="1656">
                        <c:v>317.14119433333332</c:v>
                      </c:pt>
                      <c:pt idx="1657">
                        <c:v>317.29998799999998</c:v>
                      </c:pt>
                      <c:pt idx="1658">
                        <c:v>317.53790299999997</c:v>
                      </c:pt>
                      <c:pt idx="1659">
                        <c:v>317.75052900000003</c:v>
                      </c:pt>
                      <c:pt idx="1660">
                        <c:v>317.94993066666666</c:v>
                      </c:pt>
                      <c:pt idx="1661">
                        <c:v>318.1611226666667</c:v>
                      </c:pt>
                      <c:pt idx="1662">
                        <c:v>318.39866133333334</c:v>
                      </c:pt>
                      <c:pt idx="1663">
                        <c:v>318.6144103333333</c:v>
                      </c:pt>
                      <c:pt idx="1664">
                        <c:v>318.78300966666666</c:v>
                      </c:pt>
                      <c:pt idx="1665">
                        <c:v>319.02696733333329</c:v>
                      </c:pt>
                      <c:pt idx="1666">
                        <c:v>319.25974533333334</c:v>
                      </c:pt>
                      <c:pt idx="1667">
                        <c:v>319.38292466666661</c:v>
                      </c:pt>
                      <c:pt idx="1668">
                        <c:v>319.62549833333333</c:v>
                      </c:pt>
                      <c:pt idx="1669">
                        <c:v>319.8263546666667</c:v>
                      </c:pt>
                      <c:pt idx="1670">
                        <c:v>320.02643833333332</c:v>
                      </c:pt>
                      <c:pt idx="1671">
                        <c:v>320.18394999999998</c:v>
                      </c:pt>
                      <c:pt idx="1672">
                        <c:v>320.41512033333333</c:v>
                      </c:pt>
                      <c:pt idx="1673">
                        <c:v>320.65128566666664</c:v>
                      </c:pt>
                      <c:pt idx="1674">
                        <c:v>320.77268466666663</c:v>
                      </c:pt>
                      <c:pt idx="1675">
                        <c:v>320.99507666666665</c:v>
                      </c:pt>
                      <c:pt idx="1676">
                        <c:v>321.21127333333334</c:v>
                      </c:pt>
                      <c:pt idx="1677">
                        <c:v>321.37427766666667</c:v>
                      </c:pt>
                      <c:pt idx="1678">
                        <c:v>321.55955</c:v>
                      </c:pt>
                      <c:pt idx="1679">
                        <c:v>321.75599166666666</c:v>
                      </c:pt>
                      <c:pt idx="1680">
                        <c:v>321.9522806666667</c:v>
                      </c:pt>
                      <c:pt idx="1681">
                        <c:v>322.19042999999994</c:v>
                      </c:pt>
                      <c:pt idx="1682">
                        <c:v>322.39541600000001</c:v>
                      </c:pt>
                      <c:pt idx="1683">
                        <c:v>322.64359566666667</c:v>
                      </c:pt>
                      <c:pt idx="1684">
                        <c:v>322.80673200000001</c:v>
                      </c:pt>
                      <c:pt idx="1685">
                        <c:v>323.0186763333333</c:v>
                      </c:pt>
                      <c:pt idx="1686">
                        <c:v>323.2401936666667</c:v>
                      </c:pt>
                      <c:pt idx="1687">
                        <c:v>323.45954366666666</c:v>
                      </c:pt>
                      <c:pt idx="1688">
                        <c:v>323.63787833333328</c:v>
                      </c:pt>
                      <c:pt idx="1689">
                        <c:v>323.8221943333333</c:v>
                      </c:pt>
                      <c:pt idx="1690">
                        <c:v>324.08239733333335</c:v>
                      </c:pt>
                      <c:pt idx="1691">
                        <c:v>324.306783</c:v>
                      </c:pt>
                      <c:pt idx="1692">
                        <c:v>324.47195433333331</c:v>
                      </c:pt>
                      <c:pt idx="1693">
                        <c:v>324.64874266666669</c:v>
                      </c:pt>
                      <c:pt idx="1694">
                        <c:v>324.82329299999998</c:v>
                      </c:pt>
                      <c:pt idx="1695">
                        <c:v>325.06757599999997</c:v>
                      </c:pt>
                      <c:pt idx="1696">
                        <c:v>325.28250099999997</c:v>
                      </c:pt>
                      <c:pt idx="1697">
                        <c:v>325.53502400000002</c:v>
                      </c:pt>
                      <c:pt idx="1698">
                        <c:v>325.72897333333339</c:v>
                      </c:pt>
                      <c:pt idx="1699">
                        <c:v>325.90398166666665</c:v>
                      </c:pt>
                      <c:pt idx="1700">
                        <c:v>326.07093333333336</c:v>
                      </c:pt>
                      <c:pt idx="1701">
                        <c:v>326.28430200000003</c:v>
                      </c:pt>
                      <c:pt idx="1702">
                        <c:v>326.53239933333333</c:v>
                      </c:pt>
                      <c:pt idx="1703">
                        <c:v>326.73954300000003</c:v>
                      </c:pt>
                      <c:pt idx="1704">
                        <c:v>326.92332933333336</c:v>
                      </c:pt>
                      <c:pt idx="1705">
                        <c:v>327.14935333333329</c:v>
                      </c:pt>
                      <c:pt idx="1706">
                        <c:v>327.33791100000002</c:v>
                      </c:pt>
                      <c:pt idx="1707">
                        <c:v>327.51587933333332</c:v>
                      </c:pt>
                      <c:pt idx="1708">
                        <c:v>327.74225866666666</c:v>
                      </c:pt>
                      <c:pt idx="1709">
                        <c:v>327.95488466666666</c:v>
                      </c:pt>
                      <c:pt idx="1710">
                        <c:v>328.118652</c:v>
                      </c:pt>
                      <c:pt idx="1711">
                        <c:v>328.32311999999996</c:v>
                      </c:pt>
                      <c:pt idx="1712">
                        <c:v>328.44744833333334</c:v>
                      </c:pt>
                      <c:pt idx="1713">
                        <c:v>328.71228033333335</c:v>
                      </c:pt>
                      <c:pt idx="1714">
                        <c:v>328.90700300000003</c:v>
                      </c:pt>
                      <c:pt idx="1715">
                        <c:v>329.14901766666668</c:v>
                      </c:pt>
                      <c:pt idx="1716">
                        <c:v>329.36788933333332</c:v>
                      </c:pt>
                      <c:pt idx="1717">
                        <c:v>329.52798466666667</c:v>
                      </c:pt>
                      <c:pt idx="1718">
                        <c:v>329.72715266666665</c:v>
                      </c:pt>
                      <c:pt idx="1719">
                        <c:v>329.94881199999998</c:v>
                      </c:pt>
                      <c:pt idx="1720">
                        <c:v>330.15645333333333</c:v>
                      </c:pt>
                      <c:pt idx="1721">
                        <c:v>330.31992599999995</c:v>
                      </c:pt>
                      <c:pt idx="1722">
                        <c:v>330.51714066666665</c:v>
                      </c:pt>
                      <c:pt idx="1723">
                        <c:v>330.7592673333333</c:v>
                      </c:pt>
                      <c:pt idx="1724">
                        <c:v>330.94610599999999</c:v>
                      </c:pt>
                      <c:pt idx="1725">
                        <c:v>331.175995</c:v>
                      </c:pt>
                      <c:pt idx="1726">
                        <c:v>331.3505453333334</c:v>
                      </c:pt>
                      <c:pt idx="1727">
                        <c:v>331.51306133333333</c:v>
                      </c:pt>
                      <c:pt idx="1728">
                        <c:v>331.76060999999999</c:v>
                      </c:pt>
                      <c:pt idx="1729">
                        <c:v>331.9349366666666</c:v>
                      </c:pt>
                      <c:pt idx="1730">
                        <c:v>332.12713633333334</c:v>
                      </c:pt>
                      <c:pt idx="1731">
                        <c:v>332.30826833333327</c:v>
                      </c:pt>
                      <c:pt idx="1732">
                        <c:v>332.52861533333333</c:v>
                      </c:pt>
                      <c:pt idx="1733">
                        <c:v>332.71787533333332</c:v>
                      </c:pt>
                      <c:pt idx="1734">
                        <c:v>332.98186233333337</c:v>
                      </c:pt>
                      <c:pt idx="1735">
                        <c:v>333.16843633333332</c:v>
                      </c:pt>
                      <c:pt idx="1736">
                        <c:v>333.40441900000002</c:v>
                      </c:pt>
                      <c:pt idx="1737">
                        <c:v>333.57071933333333</c:v>
                      </c:pt>
                      <c:pt idx="1738">
                        <c:v>333.73439500000001</c:v>
                      </c:pt>
                      <c:pt idx="1739">
                        <c:v>333.96118166666668</c:v>
                      </c:pt>
                      <c:pt idx="1740">
                        <c:v>334.14615899999995</c:v>
                      </c:pt>
                      <c:pt idx="1741">
                        <c:v>334.36857099999997</c:v>
                      </c:pt>
                      <c:pt idx="1742">
                        <c:v>334.5906066666667</c:v>
                      </c:pt>
                      <c:pt idx="1743">
                        <c:v>334.80398566666668</c:v>
                      </c:pt>
                      <c:pt idx="1744">
                        <c:v>335.05102533333337</c:v>
                      </c:pt>
                      <c:pt idx="1745">
                        <c:v>335.24929800000001</c:v>
                      </c:pt>
                      <c:pt idx="1746">
                        <c:v>335.4452106666667</c:v>
                      </c:pt>
                      <c:pt idx="1747">
                        <c:v>335.58586633333329</c:v>
                      </c:pt>
                      <c:pt idx="1748">
                        <c:v>335.79410799999999</c:v>
                      </c:pt>
                      <c:pt idx="1749">
                        <c:v>335.9898583333333</c:v>
                      </c:pt>
                      <c:pt idx="1750">
                        <c:v>336.20247366666666</c:v>
                      </c:pt>
                      <c:pt idx="1751">
                        <c:v>336.37599700000004</c:v>
                      </c:pt>
                      <c:pt idx="1752">
                        <c:v>336.58097333333336</c:v>
                      </c:pt>
                      <c:pt idx="1753">
                        <c:v>336.81144233333333</c:v>
                      </c:pt>
                      <c:pt idx="1754">
                        <c:v>337.05924499999998</c:v>
                      </c:pt>
                      <c:pt idx="1755">
                        <c:v>337.24213699999996</c:v>
                      </c:pt>
                      <c:pt idx="1756">
                        <c:v>337.47365333333335</c:v>
                      </c:pt>
                      <c:pt idx="1757">
                        <c:v>337.67039</c:v>
                      </c:pt>
                      <c:pt idx="1758">
                        <c:v>337.86295566666666</c:v>
                      </c:pt>
                      <c:pt idx="1759">
                        <c:v>338.02551299999999</c:v>
                      </c:pt>
                      <c:pt idx="1760">
                        <c:v>338.25994866666667</c:v>
                      </c:pt>
                      <c:pt idx="1761">
                        <c:v>338.48251333333332</c:v>
                      </c:pt>
                      <c:pt idx="1762">
                        <c:v>338.66804000000002</c:v>
                      </c:pt>
                      <c:pt idx="1763">
                        <c:v>338.85598766666664</c:v>
                      </c:pt>
                      <c:pt idx="1764">
                        <c:v>339.02640766666667</c:v>
                      </c:pt>
                      <c:pt idx="1765">
                        <c:v>339.24655133333334</c:v>
                      </c:pt>
                      <c:pt idx="1766">
                        <c:v>339.431488</c:v>
                      </c:pt>
                      <c:pt idx="1767">
                        <c:v>339.63584366666663</c:v>
                      </c:pt>
                      <c:pt idx="1768">
                        <c:v>339.84408533333334</c:v>
                      </c:pt>
                      <c:pt idx="1769">
                        <c:v>340.05486066666668</c:v>
                      </c:pt>
                      <c:pt idx="1770">
                        <c:v>340.21497599999998</c:v>
                      </c:pt>
                      <c:pt idx="1771">
                        <c:v>340.43154899999996</c:v>
                      </c:pt>
                      <c:pt idx="1772">
                        <c:v>340.61930333333333</c:v>
                      </c:pt>
                      <c:pt idx="1773">
                        <c:v>340.84499099999999</c:v>
                      </c:pt>
                      <c:pt idx="1774">
                        <c:v>341.05916333333334</c:v>
                      </c:pt>
                      <c:pt idx="1775">
                        <c:v>341.26596066666667</c:v>
                      </c:pt>
                      <c:pt idx="1776">
                        <c:v>341.47122199999995</c:v>
                      </c:pt>
                      <c:pt idx="1777">
                        <c:v>341.61646533333334</c:v>
                      </c:pt>
                      <c:pt idx="1778">
                        <c:v>341.86185666666665</c:v>
                      </c:pt>
                      <c:pt idx="1779">
                        <c:v>342.04449466666665</c:v>
                      </c:pt>
                      <c:pt idx="1780">
                        <c:v>342.21645066666662</c:v>
                      </c:pt>
                      <c:pt idx="1781">
                        <c:v>342.4312543333333</c:v>
                      </c:pt>
                      <c:pt idx="1782">
                        <c:v>342.63080833333333</c:v>
                      </c:pt>
                      <c:pt idx="1783">
                        <c:v>342.83948766666663</c:v>
                      </c:pt>
                      <c:pt idx="1784">
                        <c:v>343.05376200000001</c:v>
                      </c:pt>
                      <c:pt idx="1785">
                        <c:v>343.27112833333337</c:v>
                      </c:pt>
                      <c:pt idx="1786">
                        <c:v>343.46636933333338</c:v>
                      </c:pt>
                      <c:pt idx="1787">
                        <c:v>343.69170133333336</c:v>
                      </c:pt>
                      <c:pt idx="1788">
                        <c:v>343.86778766666663</c:v>
                      </c:pt>
                      <c:pt idx="1789">
                        <c:v>344.09632366666665</c:v>
                      </c:pt>
                      <c:pt idx="1790">
                        <c:v>344.29099500000001</c:v>
                      </c:pt>
                      <c:pt idx="1791">
                        <c:v>344.46367399999991</c:v>
                      </c:pt>
                      <c:pt idx="1792">
                        <c:v>344.67529299999995</c:v>
                      </c:pt>
                      <c:pt idx="1793">
                        <c:v>344.89462266666669</c:v>
                      </c:pt>
                      <c:pt idx="1794">
                        <c:v>345.03034466666668</c:v>
                      </c:pt>
                      <c:pt idx="1795">
                        <c:v>345.24478133333332</c:v>
                      </c:pt>
                      <c:pt idx="1796">
                        <c:v>345.41073599999999</c:v>
                      </c:pt>
                      <c:pt idx="1797">
                        <c:v>345.61773666666664</c:v>
                      </c:pt>
                      <c:pt idx="1798">
                        <c:v>345.87254833333333</c:v>
                      </c:pt>
                      <c:pt idx="1799">
                        <c:v>346.09014899999994</c:v>
                      </c:pt>
                      <c:pt idx="1800">
                        <c:v>346.28929633333337</c:v>
                      </c:pt>
                      <c:pt idx="1801">
                        <c:v>346.52068066666669</c:v>
                      </c:pt>
                      <c:pt idx="1802">
                        <c:v>346.75336699999997</c:v>
                      </c:pt>
                      <c:pt idx="1803">
                        <c:v>346.92382833333335</c:v>
                      </c:pt>
                      <c:pt idx="1804">
                        <c:v>347.12915033333337</c:v>
                      </c:pt>
                      <c:pt idx="1805">
                        <c:v>347.37544766666662</c:v>
                      </c:pt>
                      <c:pt idx="1806">
                        <c:v>347.5578513333333</c:v>
                      </c:pt>
                      <c:pt idx="1807">
                        <c:v>347.78081233333336</c:v>
                      </c:pt>
                      <c:pt idx="1808">
                        <c:v>348.0173236666667</c:v>
                      </c:pt>
                      <c:pt idx="1809">
                        <c:v>348.25427266666674</c:v>
                      </c:pt>
                      <c:pt idx="1810">
                        <c:v>348.43135566666666</c:v>
                      </c:pt>
                      <c:pt idx="1811">
                        <c:v>348.6944376666666</c:v>
                      </c:pt>
                      <c:pt idx="1812">
                        <c:v>348.88519300000007</c:v>
                      </c:pt>
                      <c:pt idx="1813">
                        <c:v>349.08777866666668</c:v>
                      </c:pt>
                      <c:pt idx="1814">
                        <c:v>349.25027466666666</c:v>
                      </c:pt>
                      <c:pt idx="1815">
                        <c:v>349.44911699999994</c:v>
                      </c:pt>
                      <c:pt idx="1816">
                        <c:v>349.69389866666666</c:v>
                      </c:pt>
                      <c:pt idx="1817">
                        <c:v>349.88934333333333</c:v>
                      </c:pt>
                      <c:pt idx="1818">
                        <c:v>350.13667800000002</c:v>
                      </c:pt>
                      <c:pt idx="1819">
                        <c:v>350.32622266666664</c:v>
                      </c:pt>
                      <c:pt idx="1820">
                        <c:v>350.55219533333337</c:v>
                      </c:pt>
                      <c:pt idx="1821">
                        <c:v>350.74814833333335</c:v>
                      </c:pt>
                      <c:pt idx="1822">
                        <c:v>350.98478166666672</c:v>
                      </c:pt>
                      <c:pt idx="1823">
                        <c:v>351.19009400000004</c:v>
                      </c:pt>
                      <c:pt idx="1824">
                        <c:v>351.42177333333331</c:v>
                      </c:pt>
                      <c:pt idx="1825">
                        <c:v>351.61395266666665</c:v>
                      </c:pt>
                      <c:pt idx="1826">
                        <c:v>351.84570299999996</c:v>
                      </c:pt>
                      <c:pt idx="1827">
                        <c:v>351.99047833333333</c:v>
                      </c:pt>
                      <c:pt idx="1828">
                        <c:v>352.21598299999999</c:v>
                      </c:pt>
                      <c:pt idx="1829">
                        <c:v>352.39652533333333</c:v>
                      </c:pt>
                      <c:pt idx="1830">
                        <c:v>352.63488766666666</c:v>
                      </c:pt>
                      <c:pt idx="1831">
                        <c:v>352.86048399999999</c:v>
                      </c:pt>
                      <c:pt idx="1832">
                        <c:v>353.01628633333331</c:v>
                      </c:pt>
                      <c:pt idx="1833">
                        <c:v>353.2624413333333</c:v>
                      </c:pt>
                      <c:pt idx="1834">
                        <c:v>353.51602166666663</c:v>
                      </c:pt>
                      <c:pt idx="1835">
                        <c:v>353.68977866666665</c:v>
                      </c:pt>
                      <c:pt idx="1836">
                        <c:v>353.9064433333333</c:v>
                      </c:pt>
                      <c:pt idx="1837">
                        <c:v>354.10720833333335</c:v>
                      </c:pt>
                      <c:pt idx="1838">
                        <c:v>354.27435333333329</c:v>
                      </c:pt>
                      <c:pt idx="1839">
                        <c:v>354.52333566666658</c:v>
                      </c:pt>
                      <c:pt idx="1840">
                        <c:v>354.74159733333335</c:v>
                      </c:pt>
                      <c:pt idx="1841">
                        <c:v>354.91328933333335</c:v>
                      </c:pt>
                      <c:pt idx="1842">
                        <c:v>355.13087966666666</c:v>
                      </c:pt>
                      <c:pt idx="1843">
                        <c:v>355.34348566666671</c:v>
                      </c:pt>
                      <c:pt idx="1844">
                        <c:v>355.56842033333334</c:v>
                      </c:pt>
                      <c:pt idx="1845">
                        <c:v>355.78576666666669</c:v>
                      </c:pt>
                      <c:pt idx="1846">
                        <c:v>355.94959533333332</c:v>
                      </c:pt>
                      <c:pt idx="1847">
                        <c:v>356.18762199999998</c:v>
                      </c:pt>
                      <c:pt idx="1848">
                        <c:v>356.41141766666664</c:v>
                      </c:pt>
                      <c:pt idx="1849">
                        <c:v>356.57019033333336</c:v>
                      </c:pt>
                      <c:pt idx="1850">
                        <c:v>356.81102499999997</c:v>
                      </c:pt>
                      <c:pt idx="1851">
                        <c:v>356.97019466666666</c:v>
                      </c:pt>
                      <c:pt idx="1852">
                        <c:v>357.14408366666663</c:v>
                      </c:pt>
                      <c:pt idx="1853">
                        <c:v>357.39415499999996</c:v>
                      </c:pt>
                      <c:pt idx="1854">
                        <c:v>357.60899866666665</c:v>
                      </c:pt>
                      <c:pt idx="1855">
                        <c:v>357.80744400000003</c:v>
                      </c:pt>
                      <c:pt idx="1856">
                        <c:v>357.96457933333335</c:v>
                      </c:pt>
                      <c:pt idx="1857">
                        <c:v>358.1776936666667</c:v>
                      </c:pt>
                      <c:pt idx="1858">
                        <c:v>358.33965066666661</c:v>
                      </c:pt>
                      <c:pt idx="1859">
                        <c:v>358.57934566666671</c:v>
                      </c:pt>
                      <c:pt idx="1860">
                        <c:v>358.76252233333338</c:v>
                      </c:pt>
                      <c:pt idx="1861">
                        <c:v>358.96496566666661</c:v>
                      </c:pt>
                      <c:pt idx="1862">
                        <c:v>359.16896566666668</c:v>
                      </c:pt>
                      <c:pt idx="1863">
                        <c:v>359.42816166666665</c:v>
                      </c:pt>
                      <c:pt idx="1864">
                        <c:v>359.62164300000001</c:v>
                      </c:pt>
                      <c:pt idx="1865">
                        <c:v>359.79733299999998</c:v>
                      </c:pt>
                      <c:pt idx="1866">
                        <c:v>360.05291733333337</c:v>
                      </c:pt>
                      <c:pt idx="1867">
                        <c:v>360.22133366666668</c:v>
                      </c:pt>
                      <c:pt idx="1868">
                        <c:v>360.43544500000002</c:v>
                      </c:pt>
                      <c:pt idx="1869">
                        <c:v>360.64349399999998</c:v>
                      </c:pt>
                      <c:pt idx="1870">
                        <c:v>360.84888699999993</c:v>
                      </c:pt>
                      <c:pt idx="1871">
                        <c:v>361.04284666666666</c:v>
                      </c:pt>
                      <c:pt idx="1872">
                        <c:v>361.24535100000003</c:v>
                      </c:pt>
                      <c:pt idx="1873">
                        <c:v>361.45416233333327</c:v>
                      </c:pt>
                      <c:pt idx="1874">
                        <c:v>361.68524166666663</c:v>
                      </c:pt>
                      <c:pt idx="1875">
                        <c:v>361.9225873333333</c:v>
                      </c:pt>
                      <c:pt idx="1876">
                        <c:v>362.08830766666665</c:v>
                      </c:pt>
                      <c:pt idx="1877">
                        <c:v>362.27030466666673</c:v>
                      </c:pt>
                      <c:pt idx="1878">
                        <c:v>362.43928033333333</c:v>
                      </c:pt>
                      <c:pt idx="1879">
                        <c:v>362.689819</c:v>
                      </c:pt>
                      <c:pt idx="1880">
                        <c:v>362.86800133333332</c:v>
                      </c:pt>
                      <c:pt idx="1881">
                        <c:v>363.11078900000001</c:v>
                      </c:pt>
                      <c:pt idx="1882">
                        <c:v>363.32463566666661</c:v>
                      </c:pt>
                      <c:pt idx="1883">
                        <c:v>363.50719233333331</c:v>
                      </c:pt>
                      <c:pt idx="1884">
                        <c:v>363.7204486666667</c:v>
                      </c:pt>
                      <c:pt idx="1885">
                        <c:v>363.93252533333339</c:v>
                      </c:pt>
                      <c:pt idx="1886">
                        <c:v>364.150645</c:v>
                      </c:pt>
                      <c:pt idx="1887">
                        <c:v>364.37674966666668</c:v>
                      </c:pt>
                      <c:pt idx="1888">
                        <c:v>364.52784233333335</c:v>
                      </c:pt>
                      <c:pt idx="1889">
                        <c:v>364.81460566666664</c:v>
                      </c:pt>
                      <c:pt idx="1890">
                        <c:v>365.009501</c:v>
                      </c:pt>
                      <c:pt idx="1891">
                        <c:v>365.13968900000003</c:v>
                      </c:pt>
                      <c:pt idx="1892">
                        <c:v>365.34089166666666</c:v>
                      </c:pt>
                      <c:pt idx="1893">
                        <c:v>365.54074100000003</c:v>
                      </c:pt>
                      <c:pt idx="1894">
                        <c:v>365.79164666666662</c:v>
                      </c:pt>
                      <c:pt idx="1895">
                        <c:v>365.99769066666664</c:v>
                      </c:pt>
                      <c:pt idx="1896">
                        <c:v>366.25446600000004</c:v>
                      </c:pt>
                      <c:pt idx="1897">
                        <c:v>366.35710666666665</c:v>
                      </c:pt>
                      <c:pt idx="1898">
                        <c:v>366.56852200000003</c:v>
                      </c:pt>
                      <c:pt idx="1899">
                        <c:v>366.76750699999997</c:v>
                      </c:pt>
                      <c:pt idx="1900">
                        <c:v>366.99611399999998</c:v>
                      </c:pt>
                      <c:pt idx="1901">
                        <c:v>367.20399966666668</c:v>
                      </c:pt>
                      <c:pt idx="1902">
                        <c:v>367.42417399999999</c:v>
                      </c:pt>
                      <c:pt idx="1903">
                        <c:v>367.58802266666675</c:v>
                      </c:pt>
                      <c:pt idx="1904">
                        <c:v>367.76448566666664</c:v>
                      </c:pt>
                      <c:pt idx="1905">
                        <c:v>367.99646000000001</c:v>
                      </c:pt>
                      <c:pt idx="1906">
                        <c:v>368.1767476666667</c:v>
                      </c:pt>
                      <c:pt idx="1907">
                        <c:v>368.33881633333334</c:v>
                      </c:pt>
                      <c:pt idx="1908">
                        <c:v>368.52720100000005</c:v>
                      </c:pt>
                      <c:pt idx="1909">
                        <c:v>368.71264666666667</c:v>
                      </c:pt>
                      <c:pt idx="1910">
                        <c:v>368.96085599999998</c:v>
                      </c:pt>
                      <c:pt idx="1911">
                        <c:v>369.19858799999997</c:v>
                      </c:pt>
                      <c:pt idx="1912">
                        <c:v>369.38835633333332</c:v>
                      </c:pt>
                      <c:pt idx="1913">
                        <c:v>369.53850299999999</c:v>
                      </c:pt>
                      <c:pt idx="1914">
                        <c:v>369.74615466666665</c:v>
                      </c:pt>
                      <c:pt idx="1915">
                        <c:v>369.98177100000004</c:v>
                      </c:pt>
                      <c:pt idx="1916">
                        <c:v>370.17199699999998</c:v>
                      </c:pt>
                      <c:pt idx="1917">
                        <c:v>370.41240466666665</c:v>
                      </c:pt>
                      <c:pt idx="1918">
                        <c:v>370.54522733333334</c:v>
                      </c:pt>
                      <c:pt idx="1919">
                        <c:v>370.77164733333331</c:v>
                      </c:pt>
                      <c:pt idx="1920">
                        <c:v>370.99109900000002</c:v>
                      </c:pt>
                      <c:pt idx="1921">
                        <c:v>371.15312699999998</c:v>
                      </c:pt>
                      <c:pt idx="1922">
                        <c:v>371.34065733333335</c:v>
                      </c:pt>
                      <c:pt idx="1923">
                        <c:v>371.51038633333337</c:v>
                      </c:pt>
                      <c:pt idx="1924">
                        <c:v>371.73208633333326</c:v>
                      </c:pt>
                      <c:pt idx="1925">
                        <c:v>371.96877033333334</c:v>
                      </c:pt>
                      <c:pt idx="1926">
                        <c:v>372.17110200000002</c:v>
                      </c:pt>
                      <c:pt idx="1927">
                        <c:v>372.33701566666667</c:v>
                      </c:pt>
                      <c:pt idx="1928">
                        <c:v>372.5536703333334</c:v>
                      </c:pt>
                      <c:pt idx="1929">
                        <c:v>372.74788400000006</c:v>
                      </c:pt>
                      <c:pt idx="1930">
                        <c:v>372.95634933333332</c:v>
                      </c:pt>
                      <c:pt idx="1931">
                        <c:v>373.19102966666668</c:v>
                      </c:pt>
                      <c:pt idx="1932">
                        <c:v>373.401408</c:v>
                      </c:pt>
                      <c:pt idx="1933">
                        <c:v>373.60143033333333</c:v>
                      </c:pt>
                      <c:pt idx="1934">
                        <c:v>373.79650866666663</c:v>
                      </c:pt>
                      <c:pt idx="1935">
                        <c:v>373.98017399999998</c:v>
                      </c:pt>
                      <c:pt idx="1936">
                        <c:v>374.19852700000001</c:v>
                      </c:pt>
                      <c:pt idx="1937">
                        <c:v>374.37150066666663</c:v>
                      </c:pt>
                      <c:pt idx="1938">
                        <c:v>374.57298800000007</c:v>
                      </c:pt>
                      <c:pt idx="1939">
                        <c:v>374.74468999999999</c:v>
                      </c:pt>
                      <c:pt idx="1940">
                        <c:v>374.99414066666668</c:v>
                      </c:pt>
                      <c:pt idx="1941">
                        <c:v>375.18011500000006</c:v>
                      </c:pt>
                      <c:pt idx="1942">
                        <c:v>375.38451133333336</c:v>
                      </c:pt>
                      <c:pt idx="1943">
                        <c:v>375.58865366666669</c:v>
                      </c:pt>
                      <c:pt idx="1944">
                        <c:v>375.80986533333333</c:v>
                      </c:pt>
                      <c:pt idx="1945">
                        <c:v>375.97849533333329</c:v>
                      </c:pt>
                      <c:pt idx="1946">
                        <c:v>376.21895366666666</c:v>
                      </c:pt>
                      <c:pt idx="1947">
                        <c:v>376.39440933333327</c:v>
                      </c:pt>
                      <c:pt idx="1948">
                        <c:v>376.57291666666669</c:v>
                      </c:pt>
                      <c:pt idx="1949">
                        <c:v>376.74086499999999</c:v>
                      </c:pt>
                      <c:pt idx="1950">
                        <c:v>376.96212799999995</c:v>
                      </c:pt>
                      <c:pt idx="1951">
                        <c:v>377.20297233333332</c:v>
                      </c:pt>
                      <c:pt idx="1952">
                        <c:v>377.41074633333329</c:v>
                      </c:pt>
                      <c:pt idx="1953">
                        <c:v>377.61777733333332</c:v>
                      </c:pt>
                      <c:pt idx="1954">
                        <c:v>377.77165733333339</c:v>
                      </c:pt>
                      <c:pt idx="1955">
                        <c:v>377.98942066666672</c:v>
                      </c:pt>
                      <c:pt idx="1956">
                        <c:v>378.22027600000001</c:v>
                      </c:pt>
                      <c:pt idx="1957">
                        <c:v>378.37932333333333</c:v>
                      </c:pt>
                      <c:pt idx="1958">
                        <c:v>378.58346566666665</c:v>
                      </c:pt>
                      <c:pt idx="1959">
                        <c:v>378.75462833333336</c:v>
                      </c:pt>
                      <c:pt idx="1960">
                        <c:v>379.01028433333335</c:v>
                      </c:pt>
                      <c:pt idx="1961">
                        <c:v>379.16498799999999</c:v>
                      </c:pt>
                      <c:pt idx="1962">
                        <c:v>379.36593633333337</c:v>
                      </c:pt>
                      <c:pt idx="1963">
                        <c:v>379.57925399999999</c:v>
                      </c:pt>
                      <c:pt idx="1964">
                        <c:v>379.78177900000009</c:v>
                      </c:pt>
                      <c:pt idx="1965">
                        <c:v>379.95956433333339</c:v>
                      </c:pt>
                      <c:pt idx="1966">
                        <c:v>380.16512066666661</c:v>
                      </c:pt>
                      <c:pt idx="1967">
                        <c:v>380.39174400000002</c:v>
                      </c:pt>
                      <c:pt idx="1968">
                        <c:v>380.601044</c:v>
                      </c:pt>
                      <c:pt idx="1969">
                        <c:v>380.81200133333328</c:v>
                      </c:pt>
                      <c:pt idx="1970">
                        <c:v>380.97964466666667</c:v>
                      </c:pt>
                      <c:pt idx="1971">
                        <c:v>381.201548</c:v>
                      </c:pt>
                      <c:pt idx="1972">
                        <c:v>381.40954600000003</c:v>
                      </c:pt>
                      <c:pt idx="1973">
                        <c:v>381.56016033333339</c:v>
                      </c:pt>
                      <c:pt idx="1974">
                        <c:v>381.77898133333338</c:v>
                      </c:pt>
                      <c:pt idx="1975">
                        <c:v>381.96557633333333</c:v>
                      </c:pt>
                      <c:pt idx="1976">
                        <c:v>382.18143700000002</c:v>
                      </c:pt>
                      <c:pt idx="1977">
                        <c:v>382.39768466666669</c:v>
                      </c:pt>
                      <c:pt idx="1978">
                        <c:v>382.53408800000005</c:v>
                      </c:pt>
                      <c:pt idx="1979">
                        <c:v>382.79811599999999</c:v>
                      </c:pt>
                      <c:pt idx="1980">
                        <c:v>382.99800600000003</c:v>
                      </c:pt>
                      <c:pt idx="1981">
                        <c:v>383.14196800000008</c:v>
                      </c:pt>
                      <c:pt idx="1982">
                        <c:v>383.37018833333332</c:v>
                      </c:pt>
                      <c:pt idx="1983">
                        <c:v>383.58259033333326</c:v>
                      </c:pt>
                      <c:pt idx="1984">
                        <c:v>383.78847233333335</c:v>
                      </c:pt>
                      <c:pt idx="1985">
                        <c:v>383.92737833333331</c:v>
                      </c:pt>
                      <c:pt idx="1986">
                        <c:v>384.14438866666666</c:v>
                      </c:pt>
                      <c:pt idx="1987">
                        <c:v>384.31747433333334</c:v>
                      </c:pt>
                      <c:pt idx="1988">
                        <c:v>384.5257263333333</c:v>
                      </c:pt>
                      <c:pt idx="1989">
                        <c:v>384.71401966666667</c:v>
                      </c:pt>
                      <c:pt idx="1990">
                        <c:v>384.97491433333334</c:v>
                      </c:pt>
                      <c:pt idx="1991">
                        <c:v>385.15290333333337</c:v>
                      </c:pt>
                      <c:pt idx="1992">
                        <c:v>385.37333133333328</c:v>
                      </c:pt>
                      <c:pt idx="1993">
                        <c:v>385.59183766666666</c:v>
                      </c:pt>
                      <c:pt idx="1994">
                        <c:v>385.72939033333336</c:v>
                      </c:pt>
                      <c:pt idx="1995">
                        <c:v>385.96332799999999</c:v>
                      </c:pt>
                      <c:pt idx="1996">
                        <c:v>386.12319933333328</c:v>
                      </c:pt>
                      <c:pt idx="1997">
                        <c:v>386.33416766666664</c:v>
                      </c:pt>
                      <c:pt idx="1998">
                        <c:v>386.56737266666664</c:v>
                      </c:pt>
                      <c:pt idx="1999">
                        <c:v>386.74907433333334</c:v>
                      </c:pt>
                      <c:pt idx="2000">
                        <c:v>387.00559500000003</c:v>
                      </c:pt>
                      <c:pt idx="2001">
                        <c:v>387.21283999999997</c:v>
                      </c:pt>
                      <c:pt idx="2002">
                        <c:v>387.36268133333334</c:v>
                      </c:pt>
                      <c:pt idx="2003">
                        <c:v>387.61748233333333</c:v>
                      </c:pt>
                      <c:pt idx="2004">
                        <c:v>387.75953166666665</c:v>
                      </c:pt>
                      <c:pt idx="2005">
                        <c:v>387.96155833333336</c:v>
                      </c:pt>
                      <c:pt idx="2006">
                        <c:v>388.11935399999993</c:v>
                      </c:pt>
                      <c:pt idx="2007">
                        <c:v>388.28531900000002</c:v>
                      </c:pt>
                      <c:pt idx="2008">
                        <c:v>388.473277</c:v>
                      </c:pt>
                      <c:pt idx="2009">
                        <c:v>388.65910833333334</c:v>
                      </c:pt>
                      <c:pt idx="2010">
                        <c:v>388.87237566666664</c:v>
                      </c:pt>
                      <c:pt idx="2011">
                        <c:v>389.07796233333329</c:v>
                      </c:pt>
                      <c:pt idx="2012">
                        <c:v>389.25600166666663</c:v>
                      </c:pt>
                      <c:pt idx="2013">
                        <c:v>389.49412000000001</c:v>
                      </c:pt>
                      <c:pt idx="2014">
                        <c:v>389.64628099999999</c:v>
                      </c:pt>
                      <c:pt idx="2015">
                        <c:v>389.85116566666665</c:v>
                      </c:pt>
                      <c:pt idx="2016">
                        <c:v>390.04718000000003</c:v>
                      </c:pt>
                      <c:pt idx="2017">
                        <c:v>390.29260266666671</c:v>
                      </c:pt>
                      <c:pt idx="2018">
                        <c:v>390.45278933333333</c:v>
                      </c:pt>
                      <c:pt idx="2019">
                        <c:v>390.65260833333332</c:v>
                      </c:pt>
                      <c:pt idx="2020">
                        <c:v>390.86501066666665</c:v>
                      </c:pt>
                      <c:pt idx="2021">
                        <c:v>391.00531000000001</c:v>
                      </c:pt>
                      <c:pt idx="2022">
                        <c:v>391.17640166666666</c:v>
                      </c:pt>
                      <c:pt idx="2023">
                        <c:v>391.40757233333335</c:v>
                      </c:pt>
                      <c:pt idx="2024">
                        <c:v>391.6296283333333</c:v>
                      </c:pt>
                      <c:pt idx="2025">
                        <c:v>391.82501200000002</c:v>
                      </c:pt>
                      <c:pt idx="2026">
                        <c:v>391.99614466666668</c:v>
                      </c:pt>
                      <c:pt idx="2027">
                        <c:v>392.21989933333333</c:v>
                      </c:pt>
                      <c:pt idx="2028">
                        <c:v>392.44521066666658</c:v>
                      </c:pt>
                      <c:pt idx="2029">
                        <c:v>392.62882500000001</c:v>
                      </c:pt>
                      <c:pt idx="2030">
                        <c:v>392.816711</c:v>
                      </c:pt>
                      <c:pt idx="2031">
                        <c:v>393.013214</c:v>
                      </c:pt>
                      <c:pt idx="2032">
                        <c:v>393.17894500000006</c:v>
                      </c:pt>
                      <c:pt idx="2033">
                        <c:v>393.464518</c:v>
                      </c:pt>
                      <c:pt idx="2034">
                        <c:v>393.60938533333336</c:v>
                      </c:pt>
                      <c:pt idx="2035">
                        <c:v>393.80188999999996</c:v>
                      </c:pt>
                      <c:pt idx="2036">
                        <c:v>394.03933733333332</c:v>
                      </c:pt>
                      <c:pt idx="2037">
                        <c:v>394.19985966666673</c:v>
                      </c:pt>
                      <c:pt idx="2038">
                        <c:v>394.42222099999998</c:v>
                      </c:pt>
                      <c:pt idx="2039">
                        <c:v>394.61161266666664</c:v>
                      </c:pt>
                      <c:pt idx="2040">
                        <c:v>394.815989</c:v>
                      </c:pt>
                      <c:pt idx="2041">
                        <c:v>395.01038633333337</c:v>
                      </c:pt>
                      <c:pt idx="2042">
                        <c:v>395.21661399999999</c:v>
                      </c:pt>
                      <c:pt idx="2043">
                        <c:v>395.36951700000003</c:v>
                      </c:pt>
                      <c:pt idx="2044">
                        <c:v>395.54704799999996</c:v>
                      </c:pt>
                      <c:pt idx="2045">
                        <c:v>395.74030566666664</c:v>
                      </c:pt>
                      <c:pt idx="2046">
                        <c:v>395.96673600000003</c:v>
                      </c:pt>
                      <c:pt idx="2047">
                        <c:v>396.16724633333325</c:v>
                      </c:pt>
                      <c:pt idx="2048">
                        <c:v>396.36252866666672</c:v>
                      </c:pt>
                      <c:pt idx="2049">
                        <c:v>396.53214533333335</c:v>
                      </c:pt>
                      <c:pt idx="2050">
                        <c:v>396.73263566666668</c:v>
                      </c:pt>
                      <c:pt idx="2051">
                        <c:v>396.98108933333333</c:v>
                      </c:pt>
                      <c:pt idx="2052">
                        <c:v>397.09718833333335</c:v>
                      </c:pt>
                      <c:pt idx="2053">
                        <c:v>397.28634633333331</c:v>
                      </c:pt>
                      <c:pt idx="2054">
                        <c:v>397.54037466666665</c:v>
                      </c:pt>
                      <c:pt idx="2055">
                        <c:v>397.68242400000003</c:v>
                      </c:pt>
                      <c:pt idx="2056">
                        <c:v>397.95189433333331</c:v>
                      </c:pt>
                      <c:pt idx="2057">
                        <c:v>398.14023866666668</c:v>
                      </c:pt>
                      <c:pt idx="2058">
                        <c:v>398.3173523333333</c:v>
                      </c:pt>
                      <c:pt idx="2059">
                        <c:v>398.47567766666663</c:v>
                      </c:pt>
                      <c:pt idx="2060">
                        <c:v>398.65725700000002</c:v>
                      </c:pt>
                      <c:pt idx="2061">
                        <c:v>398.90997300000004</c:v>
                      </c:pt>
                      <c:pt idx="2062">
                        <c:v>399.07577533333341</c:v>
                      </c:pt>
                      <c:pt idx="2063">
                        <c:v>399.2463176666667</c:v>
                      </c:pt>
                      <c:pt idx="2064">
                        <c:v>399.45488500000005</c:v>
                      </c:pt>
                      <c:pt idx="2065">
                        <c:v>399.57303900000005</c:v>
                      </c:pt>
                      <c:pt idx="2066">
                        <c:v>399.8484903333333</c:v>
                      </c:pt>
                      <c:pt idx="2067">
                        <c:v>399.98149600000005</c:v>
                      </c:pt>
                      <c:pt idx="2068">
                        <c:v>400.16723633333328</c:v>
                      </c:pt>
                      <c:pt idx="2069">
                        <c:v>400.37694266666671</c:v>
                      </c:pt>
                      <c:pt idx="2070">
                        <c:v>400.58530666666667</c:v>
                      </c:pt>
                      <c:pt idx="2071">
                        <c:v>400.79418900000002</c:v>
                      </c:pt>
                      <c:pt idx="2072">
                        <c:v>401.00800566666663</c:v>
                      </c:pt>
                      <c:pt idx="2073">
                        <c:v>401.16939299999996</c:v>
                      </c:pt>
                      <c:pt idx="2074">
                        <c:v>401.32957966666663</c:v>
                      </c:pt>
                      <c:pt idx="2075">
                        <c:v>401.52513633333336</c:v>
                      </c:pt>
                      <c:pt idx="2076">
                        <c:v>401.75400800000006</c:v>
                      </c:pt>
                      <c:pt idx="2077">
                        <c:v>401.97382599999997</c:v>
                      </c:pt>
                      <c:pt idx="2078">
                        <c:v>402.18892433333332</c:v>
                      </c:pt>
                      <c:pt idx="2079">
                        <c:v>402.34301733333331</c:v>
                      </c:pt>
                      <c:pt idx="2080">
                        <c:v>402.54452500000002</c:v>
                      </c:pt>
                      <c:pt idx="2081">
                        <c:v>402.74862666666667</c:v>
                      </c:pt>
                      <c:pt idx="2082">
                        <c:v>402.83769733333332</c:v>
                      </c:pt>
                      <c:pt idx="2083">
                        <c:v>403.05306000000002</c:v>
                      </c:pt>
                      <c:pt idx="2084">
                        <c:v>403.26693733333332</c:v>
                      </c:pt>
                      <c:pt idx="2085">
                        <c:v>403.45449833333333</c:v>
                      </c:pt>
                      <c:pt idx="2086">
                        <c:v>403.65987133333329</c:v>
                      </c:pt>
                      <c:pt idx="2087">
                        <c:v>403.81667066666665</c:v>
                      </c:pt>
                      <c:pt idx="2088">
                        <c:v>404.06494133333337</c:v>
                      </c:pt>
                      <c:pt idx="2089">
                        <c:v>404.26285800000005</c:v>
                      </c:pt>
                      <c:pt idx="2090">
                        <c:v>404.43830366666663</c:v>
                      </c:pt>
                      <c:pt idx="2091">
                        <c:v>404.562164</c:v>
                      </c:pt>
                      <c:pt idx="2092">
                        <c:v>404.80064899999996</c:v>
                      </c:pt>
                      <c:pt idx="2093">
                        <c:v>404.98819966666662</c:v>
                      </c:pt>
                      <c:pt idx="2094">
                        <c:v>405.13392133333332</c:v>
                      </c:pt>
                      <c:pt idx="2095">
                        <c:v>405.37743133333333</c:v>
                      </c:pt>
                      <c:pt idx="2096">
                        <c:v>405.56279533333333</c:v>
                      </c:pt>
                      <c:pt idx="2097">
                        <c:v>405.79619366666662</c:v>
                      </c:pt>
                      <c:pt idx="2098">
                        <c:v>405.95433566666674</c:v>
                      </c:pt>
                      <c:pt idx="2099">
                        <c:v>406.18190499999997</c:v>
                      </c:pt>
                      <c:pt idx="2100">
                        <c:v>406.41848766666664</c:v>
                      </c:pt>
                      <c:pt idx="2101">
                        <c:v>406.64677933333331</c:v>
                      </c:pt>
                      <c:pt idx="2102">
                        <c:v>406.86635333333334</c:v>
                      </c:pt>
                      <c:pt idx="2103">
                        <c:v>407.06618266666669</c:v>
                      </c:pt>
                      <c:pt idx="2104">
                        <c:v>407.25505599999997</c:v>
                      </c:pt>
                      <c:pt idx="2105">
                        <c:v>407.45537333333328</c:v>
                      </c:pt>
                      <c:pt idx="2106">
                        <c:v>407.66441833333329</c:v>
                      </c:pt>
                      <c:pt idx="2107">
                        <c:v>407.83869433333331</c:v>
                      </c:pt>
                      <c:pt idx="2108">
                        <c:v>408.08259100000004</c:v>
                      </c:pt>
                      <c:pt idx="2109">
                        <c:v>408.21117133333331</c:v>
                      </c:pt>
                      <c:pt idx="2110">
                        <c:v>408.39652500000005</c:v>
                      </c:pt>
                      <c:pt idx="2111">
                        <c:v>408.59272233333331</c:v>
                      </c:pt>
                      <c:pt idx="2112">
                        <c:v>408.77335633333337</c:v>
                      </c:pt>
                      <c:pt idx="2113">
                        <c:v>408.97442633333338</c:v>
                      </c:pt>
                      <c:pt idx="2114">
                        <c:v>409.16743966666672</c:v>
                      </c:pt>
                      <c:pt idx="2115">
                        <c:v>409.41035966666664</c:v>
                      </c:pt>
                      <c:pt idx="2116">
                        <c:v>409.62899766666669</c:v>
                      </c:pt>
                      <c:pt idx="2117">
                        <c:v>409.82220466666666</c:v>
                      </c:pt>
                      <c:pt idx="2118">
                        <c:v>409.9770713333333</c:v>
                      </c:pt>
                      <c:pt idx="2119">
                        <c:v>410.12073766666668</c:v>
                      </c:pt>
                      <c:pt idx="2120">
                        <c:v>410.35738133333331</c:v>
                      </c:pt>
                      <c:pt idx="2121">
                        <c:v>410.54962133333333</c:v>
                      </c:pt>
                      <c:pt idx="2122">
                        <c:v>410.79604100000006</c:v>
                      </c:pt>
                      <c:pt idx="2123">
                        <c:v>411.00023400000003</c:v>
                      </c:pt>
                      <c:pt idx="2124">
                        <c:v>411.11471533333332</c:v>
                      </c:pt>
                      <c:pt idx="2125">
                        <c:v>411.28228766666666</c:v>
                      </c:pt>
                      <c:pt idx="2126">
                        <c:v>411.57147233333336</c:v>
                      </c:pt>
                      <c:pt idx="2127">
                        <c:v>411.75448599999999</c:v>
                      </c:pt>
                      <c:pt idx="2128">
                        <c:v>411.99676533333331</c:v>
                      </c:pt>
                      <c:pt idx="2129">
                        <c:v>412.15371699999997</c:v>
                      </c:pt>
                      <c:pt idx="2130">
                        <c:v>412.29725166666668</c:v>
                      </c:pt>
                      <c:pt idx="2131">
                        <c:v>412.55615200000005</c:v>
                      </c:pt>
                      <c:pt idx="2132">
                        <c:v>412.78930666666673</c:v>
                      </c:pt>
                      <c:pt idx="2133">
                        <c:v>412.99232000000001</c:v>
                      </c:pt>
                      <c:pt idx="2134">
                        <c:v>413.19165033333337</c:v>
                      </c:pt>
                      <c:pt idx="2135">
                        <c:v>413.3454486666667</c:v>
                      </c:pt>
                      <c:pt idx="2136">
                        <c:v>413.47250366666668</c:v>
                      </c:pt>
                      <c:pt idx="2137">
                        <c:v>413.73731500000002</c:v>
                      </c:pt>
                      <c:pt idx="2138">
                        <c:v>413.94682800000004</c:v>
                      </c:pt>
                      <c:pt idx="2139">
                        <c:v>414.13867166666665</c:v>
                      </c:pt>
                      <c:pt idx="2140">
                        <c:v>414.37123599999995</c:v>
                      </c:pt>
                      <c:pt idx="2141">
                        <c:v>414.542643</c:v>
                      </c:pt>
                      <c:pt idx="2142">
                        <c:v>414.68301366666668</c:v>
                      </c:pt>
                      <c:pt idx="2143">
                        <c:v>414.95158866666662</c:v>
                      </c:pt>
                      <c:pt idx="2144">
                        <c:v>415.11401333333333</c:v>
                      </c:pt>
                      <c:pt idx="2145">
                        <c:v>415.3531293333333</c:v>
                      </c:pt>
                      <c:pt idx="2146">
                        <c:v>415.52378333333337</c:v>
                      </c:pt>
                      <c:pt idx="2147">
                        <c:v>415.68930033333328</c:v>
                      </c:pt>
                      <c:pt idx="2148">
                        <c:v>415.82834866666667</c:v>
                      </c:pt>
                      <c:pt idx="2149">
                        <c:v>416.06284566666665</c:v>
                      </c:pt>
                      <c:pt idx="2150">
                        <c:v>416.24360133333334</c:v>
                      </c:pt>
                      <c:pt idx="2151">
                        <c:v>416.45494600000001</c:v>
                      </c:pt>
                      <c:pt idx="2152">
                        <c:v>416.65242499999999</c:v>
                      </c:pt>
                      <c:pt idx="2153">
                        <c:v>416.89339199999995</c:v>
                      </c:pt>
                      <c:pt idx="2154">
                        <c:v>417.04509466666667</c:v>
                      </c:pt>
                      <c:pt idx="2155">
                        <c:v>417.28984599999995</c:v>
                      </c:pt>
                      <c:pt idx="2156">
                        <c:v>417.46412166666664</c:v>
                      </c:pt>
                      <c:pt idx="2157">
                        <c:v>417.60475666666667</c:v>
                      </c:pt>
                      <c:pt idx="2158">
                        <c:v>417.82806399999998</c:v>
                      </c:pt>
                      <c:pt idx="2159">
                        <c:v>417.94171166666666</c:v>
                      </c:pt>
                      <c:pt idx="2160">
                        <c:v>418.17907700000001</c:v>
                      </c:pt>
                      <c:pt idx="2161">
                        <c:v>418.38716633333337</c:v>
                      </c:pt>
                      <c:pt idx="2162">
                        <c:v>418.595032</c:v>
                      </c:pt>
                      <c:pt idx="2163">
                        <c:v>418.73364266666664</c:v>
                      </c:pt>
                      <c:pt idx="2164">
                        <c:v>418.97755933333337</c:v>
                      </c:pt>
                      <c:pt idx="2165">
                        <c:v>419.14402266666667</c:v>
                      </c:pt>
                      <c:pt idx="2166">
                        <c:v>419.35231533333331</c:v>
                      </c:pt>
                      <c:pt idx="2167">
                        <c:v>419.550344</c:v>
                      </c:pt>
                      <c:pt idx="2168">
                        <c:v>419.72888200000006</c:v>
                      </c:pt>
                      <c:pt idx="2169">
                        <c:v>419.974355</c:v>
                      </c:pt>
                      <c:pt idx="2170">
                        <c:v>420.18308500000006</c:v>
                      </c:pt>
                      <c:pt idx="2171">
                        <c:v>420.31860333333333</c:v>
                      </c:pt>
                      <c:pt idx="2172">
                        <c:v>420.50420133333336</c:v>
                      </c:pt>
                      <c:pt idx="2173">
                        <c:v>420.71295166666664</c:v>
                      </c:pt>
                      <c:pt idx="2174">
                        <c:v>420.90068566666667</c:v>
                      </c:pt>
                      <c:pt idx="2175">
                        <c:v>421.07926433333336</c:v>
                      </c:pt>
                      <c:pt idx="2176">
                        <c:v>421.27918500000004</c:v>
                      </c:pt>
                      <c:pt idx="2177">
                        <c:v>421.47630833333329</c:v>
                      </c:pt>
                      <c:pt idx="2178">
                        <c:v>421.66777566666661</c:v>
                      </c:pt>
                      <c:pt idx="2179">
                        <c:v>421.79432166666669</c:v>
                      </c:pt>
                      <c:pt idx="2180">
                        <c:v>422.042216</c:v>
                      </c:pt>
                      <c:pt idx="2181">
                        <c:v>422.23052966666665</c:v>
                      </c:pt>
                      <c:pt idx="2182">
                        <c:v>422.3808186666667</c:v>
                      </c:pt>
                      <c:pt idx="2183">
                        <c:v>422.57795200000004</c:v>
                      </c:pt>
                      <c:pt idx="2184">
                        <c:v>422.72390733333333</c:v>
                      </c:pt>
                      <c:pt idx="2185">
                        <c:v>422.97642999999999</c:v>
                      </c:pt>
                      <c:pt idx="2186">
                        <c:v>423.19059266666665</c:v>
                      </c:pt>
                      <c:pt idx="2187">
                        <c:v>423.40103133333332</c:v>
                      </c:pt>
                      <c:pt idx="2188">
                        <c:v>423.57026166666668</c:v>
                      </c:pt>
                      <c:pt idx="2189">
                        <c:v>423.72857666666664</c:v>
                      </c:pt>
                      <c:pt idx="2190">
                        <c:v>423.93617766666671</c:v>
                      </c:pt>
                      <c:pt idx="2191">
                        <c:v>424.19260666666668</c:v>
                      </c:pt>
                      <c:pt idx="2192">
                        <c:v>424.37809233333331</c:v>
                      </c:pt>
                      <c:pt idx="2193">
                        <c:v>424.5288286666667</c:v>
                      </c:pt>
                      <c:pt idx="2194">
                        <c:v>424.72830199999999</c:v>
                      </c:pt>
                      <c:pt idx="2195">
                        <c:v>424.88026933333339</c:v>
                      </c:pt>
                      <c:pt idx="2196">
                        <c:v>425.0877686666667</c:v>
                      </c:pt>
                      <c:pt idx="2197">
                        <c:v>425.32402533333334</c:v>
                      </c:pt>
                      <c:pt idx="2198">
                        <c:v>425.51976533333328</c:v>
                      </c:pt>
                      <c:pt idx="2199">
                        <c:v>425.68991099999994</c:v>
                      </c:pt>
                      <c:pt idx="2200">
                        <c:v>425.83329266666669</c:v>
                      </c:pt>
                      <c:pt idx="2201">
                        <c:v>426.08000666666663</c:v>
                      </c:pt>
                      <c:pt idx="2202">
                        <c:v>426.26435366666664</c:v>
                      </c:pt>
                      <c:pt idx="2203">
                        <c:v>426.47511766666662</c:v>
                      </c:pt>
                      <c:pt idx="2204">
                        <c:v>426.65902699999998</c:v>
                      </c:pt>
                      <c:pt idx="2205">
                        <c:v>426.88037099999997</c:v>
                      </c:pt>
                      <c:pt idx="2206">
                        <c:v>427.05364000000003</c:v>
                      </c:pt>
                      <c:pt idx="2207">
                        <c:v>427.24611433333331</c:v>
                      </c:pt>
                      <c:pt idx="2208">
                        <c:v>427.49090566666661</c:v>
                      </c:pt>
                      <c:pt idx="2209">
                        <c:v>427.66253633333332</c:v>
                      </c:pt>
                      <c:pt idx="2210">
                        <c:v>427.84473666666668</c:v>
                      </c:pt>
                      <c:pt idx="2211">
                        <c:v>428.04961166666664</c:v>
                      </c:pt>
                      <c:pt idx="2212">
                        <c:v>428.2221173333333</c:v>
                      </c:pt>
                      <c:pt idx="2213">
                        <c:v>428.43249533333329</c:v>
                      </c:pt>
                      <c:pt idx="2214">
                        <c:v>428.64403299999998</c:v>
                      </c:pt>
                      <c:pt idx="2215">
                        <c:v>428.81764766666669</c:v>
                      </c:pt>
                      <c:pt idx="2216">
                        <c:v>428.98605333333336</c:v>
                      </c:pt>
                      <c:pt idx="2217">
                        <c:v>429.23428333333339</c:v>
                      </c:pt>
                      <c:pt idx="2218">
                        <c:v>429.449636</c:v>
                      </c:pt>
                      <c:pt idx="2219">
                        <c:v>429.64462266666669</c:v>
                      </c:pt>
                      <c:pt idx="2220">
                        <c:v>429.84055600000005</c:v>
                      </c:pt>
                      <c:pt idx="2221">
                        <c:v>430.00918566666672</c:v>
                      </c:pt>
                      <c:pt idx="2222">
                        <c:v>430.22353100000004</c:v>
                      </c:pt>
                      <c:pt idx="2223">
                        <c:v>430.38719700000001</c:v>
                      </c:pt>
                      <c:pt idx="2224">
                        <c:v>430.58341466666667</c:v>
                      </c:pt>
                      <c:pt idx="2225">
                        <c:v>430.77675399999998</c:v>
                      </c:pt>
                      <c:pt idx="2226">
                        <c:v>430.95093800000001</c:v>
                      </c:pt>
                      <c:pt idx="2227">
                        <c:v>431.15823366666672</c:v>
                      </c:pt>
                      <c:pt idx="2228">
                        <c:v>431.32042433333328</c:v>
                      </c:pt>
                      <c:pt idx="2229">
                        <c:v>431.47769199999999</c:v>
                      </c:pt>
                      <c:pt idx="2230">
                        <c:v>431.66429666666664</c:v>
                      </c:pt>
                      <c:pt idx="2231">
                        <c:v>431.859894</c:v>
                      </c:pt>
                      <c:pt idx="2232">
                        <c:v>432.04896066666669</c:v>
                      </c:pt>
                      <c:pt idx="2233">
                        <c:v>432.23205566666667</c:v>
                      </c:pt>
                      <c:pt idx="2234">
                        <c:v>432.47448699999995</c:v>
                      </c:pt>
                      <c:pt idx="2235">
                        <c:v>432.69962566666663</c:v>
                      </c:pt>
                      <c:pt idx="2236">
                        <c:v>432.84761533333335</c:v>
                      </c:pt>
                      <c:pt idx="2237">
                        <c:v>433.02805566666666</c:v>
                      </c:pt>
                      <c:pt idx="2238">
                        <c:v>433.19523133333331</c:v>
                      </c:pt>
                      <c:pt idx="2239">
                        <c:v>433.38797000000005</c:v>
                      </c:pt>
                      <c:pt idx="2240">
                        <c:v>433.57362899999998</c:v>
                      </c:pt>
                      <c:pt idx="2241">
                        <c:v>433.77615366666669</c:v>
                      </c:pt>
                      <c:pt idx="2242">
                        <c:v>433.99860633333333</c:v>
                      </c:pt>
                      <c:pt idx="2243">
                        <c:v>434.22847466666661</c:v>
                      </c:pt>
                      <c:pt idx="2244">
                        <c:v>434.44797766666665</c:v>
                      </c:pt>
                      <c:pt idx="2245">
                        <c:v>434.61944566666671</c:v>
                      </c:pt>
                      <c:pt idx="2246">
                        <c:v>434.76812766666671</c:v>
                      </c:pt>
                      <c:pt idx="2247">
                        <c:v>434.97605399999998</c:v>
                      </c:pt>
                      <c:pt idx="2248">
                        <c:v>435.11986299999995</c:v>
                      </c:pt>
                      <c:pt idx="2249">
                        <c:v>435.32962033333337</c:v>
                      </c:pt>
                      <c:pt idx="2250">
                        <c:v>435.55866500000002</c:v>
                      </c:pt>
                      <c:pt idx="2251">
                        <c:v>435.73153666666667</c:v>
                      </c:pt>
                      <c:pt idx="2252">
                        <c:v>435.86241666666666</c:v>
                      </c:pt>
                      <c:pt idx="2253">
                        <c:v>436.12830600000001</c:v>
                      </c:pt>
                      <c:pt idx="2254">
                        <c:v>436.28421033333331</c:v>
                      </c:pt>
                      <c:pt idx="2255">
                        <c:v>436.44981899999999</c:v>
                      </c:pt>
                      <c:pt idx="2256">
                        <c:v>436.65507000000002</c:v>
                      </c:pt>
                      <c:pt idx="2257">
                        <c:v>436.87304700000004</c:v>
                      </c:pt>
                      <c:pt idx="2258">
                        <c:v>437.09687299999996</c:v>
                      </c:pt>
                      <c:pt idx="2259">
                        <c:v>437.2508646666667</c:v>
                      </c:pt>
                      <c:pt idx="2260">
                        <c:v>437.43654366666669</c:v>
                      </c:pt>
                      <c:pt idx="2261">
                        <c:v>437.61649600000004</c:v>
                      </c:pt>
                      <c:pt idx="2262">
                        <c:v>437.80294800000001</c:v>
                      </c:pt>
                      <c:pt idx="2263">
                        <c:v>438.03570533333328</c:v>
                      </c:pt>
                      <c:pt idx="2264">
                        <c:v>438.20291133333336</c:v>
                      </c:pt>
                      <c:pt idx="2265">
                        <c:v>438.35818500000005</c:v>
                      </c:pt>
                      <c:pt idx="2266">
                        <c:v>438.56198133333334</c:v>
                      </c:pt>
                      <c:pt idx="2267">
                        <c:v>438.74010233333337</c:v>
                      </c:pt>
                      <c:pt idx="2268">
                        <c:v>438.91536466666668</c:v>
                      </c:pt>
                      <c:pt idx="2269">
                        <c:v>439.14877333333334</c:v>
                      </c:pt>
                      <c:pt idx="2270">
                        <c:v>439.28570566666667</c:v>
                      </c:pt>
                      <c:pt idx="2271">
                        <c:v>439.50131233333332</c:v>
                      </c:pt>
                      <c:pt idx="2272">
                        <c:v>439.72510766666664</c:v>
                      </c:pt>
                      <c:pt idx="2273">
                        <c:v>439.88640333333325</c:v>
                      </c:pt>
                      <c:pt idx="2274">
                        <c:v>440.11012766666664</c:v>
                      </c:pt>
                      <c:pt idx="2275">
                        <c:v>440.23276766666669</c:v>
                      </c:pt>
                      <c:pt idx="2276">
                        <c:v>440.37073766666663</c:v>
                      </c:pt>
                      <c:pt idx="2277">
                        <c:v>440.61973066666661</c:v>
                      </c:pt>
                      <c:pt idx="2278">
                        <c:v>440.82760633333328</c:v>
                      </c:pt>
                      <c:pt idx="2279">
                        <c:v>440.98191333333335</c:v>
                      </c:pt>
                      <c:pt idx="2280">
                        <c:v>441.21898400000003</c:v>
                      </c:pt>
                      <c:pt idx="2281">
                        <c:v>441.44256566666667</c:v>
                      </c:pt>
                      <c:pt idx="2282">
                        <c:v>441.65577166666668</c:v>
                      </c:pt>
                      <c:pt idx="2283">
                        <c:v>441.82891833333332</c:v>
                      </c:pt>
                      <c:pt idx="2284">
                        <c:v>442.05325300000004</c:v>
                      </c:pt>
                      <c:pt idx="2285">
                        <c:v>442.22997033333331</c:v>
                      </c:pt>
                      <c:pt idx="2286">
                        <c:v>442.37725799999998</c:v>
                      </c:pt>
                      <c:pt idx="2287">
                        <c:v>442.52172866666666</c:v>
                      </c:pt>
                      <c:pt idx="2288">
                        <c:v>442.76340733333336</c:v>
                      </c:pt>
                      <c:pt idx="2289">
                        <c:v>442.98971566666665</c:v>
                      </c:pt>
                      <c:pt idx="2290">
                        <c:v>443.22159833333336</c:v>
                      </c:pt>
                      <c:pt idx="2291">
                        <c:v>443.36802166666666</c:v>
                      </c:pt>
                      <c:pt idx="2292">
                        <c:v>443.49501566666663</c:v>
                      </c:pt>
                      <c:pt idx="2293">
                        <c:v>443.69824233333333</c:v>
                      </c:pt>
                      <c:pt idx="2294">
                        <c:v>443.88810200000006</c:v>
                      </c:pt>
                      <c:pt idx="2295">
                        <c:v>444.07643633333328</c:v>
                      </c:pt>
                      <c:pt idx="2296">
                        <c:v>444.30173766666667</c:v>
                      </c:pt>
                      <c:pt idx="2297">
                        <c:v>444.44150800000006</c:v>
                      </c:pt>
                      <c:pt idx="2298">
                        <c:v>444.71337900000003</c:v>
                      </c:pt>
                      <c:pt idx="2299">
                        <c:v>444.91419466666667</c:v>
                      </c:pt>
                      <c:pt idx="2300">
                        <c:v>445.06072999999998</c:v>
                      </c:pt>
                      <c:pt idx="2301">
                        <c:v>445.3005573333333</c:v>
                      </c:pt>
                      <c:pt idx="2302">
                        <c:v>445.47608433333335</c:v>
                      </c:pt>
                      <c:pt idx="2303">
                        <c:v>445.61167399999999</c:v>
                      </c:pt>
                      <c:pt idx="2304">
                        <c:v>445.81061799999998</c:v>
                      </c:pt>
                      <c:pt idx="2305">
                        <c:v>446.03934733333335</c:v>
                      </c:pt>
                      <c:pt idx="2306">
                        <c:v>446.16710400000005</c:v>
                      </c:pt>
                      <c:pt idx="2307">
                        <c:v>446.3858846666667</c:v>
                      </c:pt>
                      <c:pt idx="2308">
                        <c:v>446.56559266666665</c:v>
                      </c:pt>
                      <c:pt idx="2309">
                        <c:v>446.79750566666672</c:v>
                      </c:pt>
                      <c:pt idx="2310">
                        <c:v>446.99377433333331</c:v>
                      </c:pt>
                      <c:pt idx="2311">
                        <c:v>447.20730600000002</c:v>
                      </c:pt>
                      <c:pt idx="2312">
                        <c:v>447.38104233333337</c:v>
                      </c:pt>
                      <c:pt idx="2313">
                        <c:v>447.572113</c:v>
                      </c:pt>
                      <c:pt idx="2314">
                        <c:v>447.72471100000001</c:v>
                      </c:pt>
                      <c:pt idx="2315">
                        <c:v>447.92837533333335</c:v>
                      </c:pt>
                      <c:pt idx="2316">
                        <c:v>448.13939399999998</c:v>
                      </c:pt>
                      <c:pt idx="2317">
                        <c:v>448.34448233333336</c:v>
                      </c:pt>
                      <c:pt idx="2318">
                        <c:v>448.51518766666663</c:v>
                      </c:pt>
                      <c:pt idx="2319">
                        <c:v>448.75171900000004</c:v>
                      </c:pt>
                      <c:pt idx="2320">
                        <c:v>448.8939006666667</c:v>
                      </c:pt>
                      <c:pt idx="2321">
                        <c:v>449.08067799999998</c:v>
                      </c:pt>
                      <c:pt idx="2322">
                        <c:v>449.29231766666663</c:v>
                      </c:pt>
                      <c:pt idx="2323">
                        <c:v>449.51921599999997</c:v>
                      </c:pt>
                      <c:pt idx="2324">
                        <c:v>449.69861866666662</c:v>
                      </c:pt>
                      <c:pt idx="2325">
                        <c:v>449.90350366666667</c:v>
                      </c:pt>
                      <c:pt idx="2326">
                        <c:v>450.048452</c:v>
                      </c:pt>
                      <c:pt idx="2327">
                        <c:v>450.24319466666662</c:v>
                      </c:pt>
                      <c:pt idx="2328">
                        <c:v>450.412282</c:v>
                      </c:pt>
                      <c:pt idx="2329">
                        <c:v>450.65880333333331</c:v>
                      </c:pt>
                      <c:pt idx="2330">
                        <c:v>450.81654866666668</c:v>
                      </c:pt>
                      <c:pt idx="2331">
                        <c:v>450.96634933333331</c:v>
                      </c:pt>
                      <c:pt idx="2332">
                        <c:v>451.19265766666666</c:v>
                      </c:pt>
                      <c:pt idx="2333">
                        <c:v>451.33686299999999</c:v>
                      </c:pt>
                      <c:pt idx="2334">
                        <c:v>451.51514666666668</c:v>
                      </c:pt>
                      <c:pt idx="2335">
                        <c:v>451.70968633333331</c:v>
                      </c:pt>
                      <c:pt idx="2336">
                        <c:v>451.92641166666664</c:v>
                      </c:pt>
                      <c:pt idx="2337">
                        <c:v>452.11673999999999</c:v>
                      </c:pt>
                      <c:pt idx="2338">
                        <c:v>452.30566399999998</c:v>
                      </c:pt>
                      <c:pt idx="2339">
                        <c:v>452.50209566666666</c:v>
                      </c:pt>
                      <c:pt idx="2340">
                        <c:v>452.71948233333325</c:v>
                      </c:pt>
                      <c:pt idx="2341">
                        <c:v>452.89665733333339</c:v>
                      </c:pt>
                      <c:pt idx="2342">
                        <c:v>453.12587466666668</c:v>
                      </c:pt>
                      <c:pt idx="2343">
                        <c:v>453.27419033333331</c:v>
                      </c:pt>
                      <c:pt idx="2344">
                        <c:v>453.47056066666664</c:v>
                      </c:pt>
                      <c:pt idx="2345">
                        <c:v>453.71040833333336</c:v>
                      </c:pt>
                      <c:pt idx="2346">
                        <c:v>453.89669833333329</c:v>
                      </c:pt>
                      <c:pt idx="2347">
                        <c:v>454.08566300000001</c:v>
                      </c:pt>
                      <c:pt idx="2348">
                        <c:v>454.23689766666666</c:v>
                      </c:pt>
                      <c:pt idx="2349">
                        <c:v>454.47191366666669</c:v>
                      </c:pt>
                      <c:pt idx="2350">
                        <c:v>454.62758400000001</c:v>
                      </c:pt>
                      <c:pt idx="2351">
                        <c:v>454.81766766666669</c:v>
                      </c:pt>
                      <c:pt idx="2352">
                        <c:v>455.0191446666667</c:v>
                      </c:pt>
                      <c:pt idx="2353">
                        <c:v>455.20492566666667</c:v>
                      </c:pt>
                      <c:pt idx="2354">
                        <c:v>455.42527266666667</c:v>
                      </c:pt>
                      <c:pt idx="2355">
                        <c:v>455.62726833333335</c:v>
                      </c:pt>
                      <c:pt idx="2356">
                        <c:v>455.75243133333333</c:v>
                      </c:pt>
                      <c:pt idx="2357">
                        <c:v>455.92782600000004</c:v>
                      </c:pt>
                      <c:pt idx="2358">
                        <c:v>456.07451366666663</c:v>
                      </c:pt>
                      <c:pt idx="2359">
                        <c:v>456.30022200000002</c:v>
                      </c:pt>
                      <c:pt idx="2360">
                        <c:v>456.50912466666665</c:v>
                      </c:pt>
                      <c:pt idx="2361">
                        <c:v>456.6217446666667</c:v>
                      </c:pt>
                      <c:pt idx="2362">
                        <c:v>456.78792300000003</c:v>
                      </c:pt>
                      <c:pt idx="2363">
                        <c:v>457.00470966666666</c:v>
                      </c:pt>
                      <c:pt idx="2364">
                        <c:v>457.16918966666668</c:v>
                      </c:pt>
                      <c:pt idx="2365">
                        <c:v>457.35940533333337</c:v>
                      </c:pt>
                      <c:pt idx="2366">
                        <c:v>457.58522566666664</c:v>
                      </c:pt>
                      <c:pt idx="2367">
                        <c:v>457.76666266666666</c:v>
                      </c:pt>
                      <c:pt idx="2368">
                        <c:v>457.93047100000007</c:v>
                      </c:pt>
                      <c:pt idx="2369">
                        <c:v>458.14003533333334</c:v>
                      </c:pt>
                      <c:pt idx="2370">
                        <c:v>458.33514399999996</c:v>
                      </c:pt>
                      <c:pt idx="2371">
                        <c:v>458.52236966666663</c:v>
                      </c:pt>
                      <c:pt idx="2372">
                        <c:v>458.76484200000004</c:v>
                      </c:pt>
                      <c:pt idx="2373">
                        <c:v>458.91004433333336</c:v>
                      </c:pt>
                      <c:pt idx="2374">
                        <c:v>459.14613866666667</c:v>
                      </c:pt>
                      <c:pt idx="2375">
                        <c:v>459.32175699999999</c:v>
                      </c:pt>
                      <c:pt idx="2376">
                        <c:v>459.54117833333333</c:v>
                      </c:pt>
                      <c:pt idx="2377">
                        <c:v>459.75010166666669</c:v>
                      </c:pt>
                      <c:pt idx="2378">
                        <c:v>459.94064333333336</c:v>
                      </c:pt>
                      <c:pt idx="2379">
                        <c:v>460.1094563333333</c:v>
                      </c:pt>
                      <c:pt idx="2380">
                        <c:v>460.24752766666671</c:v>
                      </c:pt>
                      <c:pt idx="2381">
                        <c:v>460.46218866666669</c:v>
                      </c:pt>
                      <c:pt idx="2382">
                        <c:v>460.69301366666667</c:v>
                      </c:pt>
                      <c:pt idx="2383">
                        <c:v>460.828237</c:v>
                      </c:pt>
                      <c:pt idx="2384">
                        <c:v>461.07732099999998</c:v>
                      </c:pt>
                      <c:pt idx="2385">
                        <c:v>461.17772433333334</c:v>
                      </c:pt>
                      <c:pt idx="2386">
                        <c:v>461.39216133333326</c:v>
                      </c:pt>
                      <c:pt idx="2387">
                        <c:v>461.57510366666662</c:v>
                      </c:pt>
                      <c:pt idx="2388">
                        <c:v>461.77560433333338</c:v>
                      </c:pt>
                      <c:pt idx="2389">
                        <c:v>461.965261</c:v>
                      </c:pt>
                      <c:pt idx="2390">
                        <c:v>462.16824333333335</c:v>
                      </c:pt>
                      <c:pt idx="2391">
                        <c:v>462.35469566666666</c:v>
                      </c:pt>
                      <c:pt idx="2392">
                        <c:v>462.56443266666673</c:v>
                      </c:pt>
                      <c:pt idx="2393">
                        <c:v>462.72849533333329</c:v>
                      </c:pt>
                      <c:pt idx="2394">
                        <c:v>462.96275833333334</c:v>
                      </c:pt>
                      <c:pt idx="2395">
                        <c:v>463.15056333333331</c:v>
                      </c:pt>
                      <c:pt idx="2396">
                        <c:v>463.36485799999997</c:v>
                      </c:pt>
                      <c:pt idx="2397">
                        <c:v>463.4674986666667</c:v>
                      </c:pt>
                      <c:pt idx="2398">
                        <c:v>463.72893266666665</c:v>
                      </c:pt>
                      <c:pt idx="2399">
                        <c:v>463.946482</c:v>
                      </c:pt>
                      <c:pt idx="2400">
                        <c:v>464.10064733333337</c:v>
                      </c:pt>
                      <c:pt idx="2401">
                        <c:v>464.29575633333337</c:v>
                      </c:pt>
                      <c:pt idx="2402">
                        <c:v>464.43205766666665</c:v>
                      </c:pt>
                      <c:pt idx="2403">
                        <c:v>464.57275400000003</c:v>
                      </c:pt>
                      <c:pt idx="2404">
                        <c:v>464.81262199999998</c:v>
                      </c:pt>
                      <c:pt idx="2405">
                        <c:v>465.05384299999997</c:v>
                      </c:pt>
                      <c:pt idx="2406">
                        <c:v>465.19658399999997</c:v>
                      </c:pt>
                      <c:pt idx="2407">
                        <c:v>465.40184533333331</c:v>
                      </c:pt>
                      <c:pt idx="2408">
                        <c:v>465.571686</c:v>
                      </c:pt>
                      <c:pt idx="2409">
                        <c:v>465.72556566666663</c:v>
                      </c:pt>
                      <c:pt idx="2410">
                        <c:v>465.93455999999998</c:v>
                      </c:pt>
                      <c:pt idx="2411">
                        <c:v>466.1182046666666</c:v>
                      </c:pt>
                      <c:pt idx="2412">
                        <c:v>466.3387043333334</c:v>
                      </c:pt>
                      <c:pt idx="2413">
                        <c:v>466.55893966666667</c:v>
                      </c:pt>
                      <c:pt idx="2414">
                        <c:v>466.74951200000004</c:v>
                      </c:pt>
                      <c:pt idx="2415">
                        <c:v>466.93673699999999</c:v>
                      </c:pt>
                      <c:pt idx="2416">
                        <c:v>467.08095299999997</c:v>
                      </c:pt>
                      <c:pt idx="2417">
                        <c:v>467.26498399999997</c:v>
                      </c:pt>
                      <c:pt idx="2418">
                        <c:v>467.42562866666663</c:v>
                      </c:pt>
                      <c:pt idx="2419">
                        <c:v>467.64605699999998</c:v>
                      </c:pt>
                      <c:pt idx="2420">
                        <c:v>467.80006933333334</c:v>
                      </c:pt>
                      <c:pt idx="2421">
                        <c:v>468.02157566666665</c:v>
                      </c:pt>
                      <c:pt idx="2422">
                        <c:v>468.206594</c:v>
                      </c:pt>
                      <c:pt idx="2423">
                        <c:v>468.36753333333331</c:v>
                      </c:pt>
                      <c:pt idx="2424">
                        <c:v>468.5417276666667</c:v>
                      </c:pt>
                      <c:pt idx="2425">
                        <c:v>468.73863699999998</c:v>
                      </c:pt>
                      <c:pt idx="2426">
                        <c:v>468.92669700000005</c:v>
                      </c:pt>
                      <c:pt idx="2427">
                        <c:v>469.13894666666664</c:v>
                      </c:pt>
                      <c:pt idx="2428">
                        <c:v>469.36375933333329</c:v>
                      </c:pt>
                      <c:pt idx="2429">
                        <c:v>469.53989666666666</c:v>
                      </c:pt>
                      <c:pt idx="2430">
                        <c:v>469.69493633333332</c:v>
                      </c:pt>
                      <c:pt idx="2431">
                        <c:v>469.90085866666669</c:v>
                      </c:pt>
                      <c:pt idx="2432">
                        <c:v>470.09821533333326</c:v>
                      </c:pt>
                      <c:pt idx="2433">
                        <c:v>470.28946933333333</c:v>
                      </c:pt>
                      <c:pt idx="2434">
                        <c:v>470.46804800000001</c:v>
                      </c:pt>
                      <c:pt idx="2435">
                        <c:v>470.64603699999998</c:v>
                      </c:pt>
                      <c:pt idx="2436">
                        <c:v>470.79140233333328</c:v>
                      </c:pt>
                      <c:pt idx="2437">
                        <c:v>471.00963299999995</c:v>
                      </c:pt>
                      <c:pt idx="2438">
                        <c:v>471.206614</c:v>
                      </c:pt>
                      <c:pt idx="2439">
                        <c:v>471.43714399999999</c:v>
                      </c:pt>
                      <c:pt idx="2440">
                        <c:v>471.57099399999998</c:v>
                      </c:pt>
                      <c:pt idx="2441">
                        <c:v>471.82293699999997</c:v>
                      </c:pt>
                      <c:pt idx="2442">
                        <c:v>472.02427166666666</c:v>
                      </c:pt>
                      <c:pt idx="2443">
                        <c:v>472.12922133333331</c:v>
                      </c:pt>
                      <c:pt idx="2444">
                        <c:v>472.35726933333331</c:v>
                      </c:pt>
                      <c:pt idx="2445">
                        <c:v>472.54051733333336</c:v>
                      </c:pt>
                      <c:pt idx="2446">
                        <c:v>472.72373466666664</c:v>
                      </c:pt>
                      <c:pt idx="2447">
                        <c:v>472.87167366666671</c:v>
                      </c:pt>
                      <c:pt idx="2448">
                        <c:v>473.03556333333336</c:v>
                      </c:pt>
                      <c:pt idx="2449">
                        <c:v>473.24945066666669</c:v>
                      </c:pt>
                      <c:pt idx="2450">
                        <c:v>473.38283300000006</c:v>
                      </c:pt>
                      <c:pt idx="2451">
                        <c:v>473.60192899999993</c:v>
                      </c:pt>
                      <c:pt idx="2452">
                        <c:v>473.80048633333331</c:v>
                      </c:pt>
                      <c:pt idx="2453">
                        <c:v>474.01799499999998</c:v>
                      </c:pt>
                      <c:pt idx="2454">
                        <c:v>474.20966600000003</c:v>
                      </c:pt>
                      <c:pt idx="2455">
                        <c:v>474.41988100000003</c:v>
                      </c:pt>
                      <c:pt idx="2456">
                        <c:v>474.5637716666667</c:v>
                      </c:pt>
                      <c:pt idx="2457">
                        <c:v>474.70476266666668</c:v>
                      </c:pt>
                      <c:pt idx="2458">
                        <c:v>474.87392199999999</c:v>
                      </c:pt>
                      <c:pt idx="2459">
                        <c:v>475.11172499999998</c:v>
                      </c:pt>
                      <c:pt idx="2460">
                        <c:v>475.29648833333334</c:v>
                      </c:pt>
                      <c:pt idx="2461">
                        <c:v>475.45919800000001</c:v>
                      </c:pt>
                      <c:pt idx="2462">
                        <c:v>475.66726666666665</c:v>
                      </c:pt>
                      <c:pt idx="2463">
                        <c:v>475.89470433333332</c:v>
                      </c:pt>
                      <c:pt idx="2464">
                        <c:v>476.068217</c:v>
                      </c:pt>
                      <c:pt idx="2465">
                        <c:v>476.26897166666663</c:v>
                      </c:pt>
                      <c:pt idx="2466">
                        <c:v>476.43531300000001</c:v>
                      </c:pt>
                      <c:pt idx="2467">
                        <c:v>476.59893800000003</c:v>
                      </c:pt>
                      <c:pt idx="2468">
                        <c:v>476.78150433333332</c:v>
                      </c:pt>
                      <c:pt idx="2469">
                        <c:v>476.98294099999998</c:v>
                      </c:pt>
                      <c:pt idx="2470">
                        <c:v>477.243561</c:v>
                      </c:pt>
                      <c:pt idx="2471">
                        <c:v>477.40489699999995</c:v>
                      </c:pt>
                      <c:pt idx="2472">
                        <c:v>477.58206166666668</c:v>
                      </c:pt>
                      <c:pt idx="2473">
                        <c:v>477.80010966666669</c:v>
                      </c:pt>
                      <c:pt idx="2474">
                        <c:v>478.00161733333334</c:v>
                      </c:pt>
                      <c:pt idx="2475">
                        <c:v>478.18083700000005</c:v>
                      </c:pt>
                      <c:pt idx="2476">
                        <c:v>478.31751500000001</c:v>
                      </c:pt>
                      <c:pt idx="2477">
                        <c:v>478.51271566666668</c:v>
                      </c:pt>
                      <c:pt idx="2478">
                        <c:v>478.7802226666667</c:v>
                      </c:pt>
                      <c:pt idx="2479">
                        <c:v>478.96123266666672</c:v>
                      </c:pt>
                      <c:pt idx="2480">
                        <c:v>479.14671866666669</c:v>
                      </c:pt>
                      <c:pt idx="2481">
                        <c:v>479.31056733333327</c:v>
                      </c:pt>
                      <c:pt idx="2482">
                        <c:v>479.52377299999995</c:v>
                      </c:pt>
                      <c:pt idx="2483">
                        <c:v>479.70029733333331</c:v>
                      </c:pt>
                      <c:pt idx="2484">
                        <c:v>479.84559133333329</c:v>
                      </c:pt>
                      <c:pt idx="2485">
                        <c:v>480.00735466666669</c:v>
                      </c:pt>
                      <c:pt idx="2486">
                        <c:v>480.19508866666666</c:v>
                      </c:pt>
                      <c:pt idx="2487">
                        <c:v>480.39075699999995</c:v>
                      </c:pt>
                      <c:pt idx="2488">
                        <c:v>480.61067699999995</c:v>
                      </c:pt>
                      <c:pt idx="2489">
                        <c:v>480.82452366666666</c:v>
                      </c:pt>
                      <c:pt idx="2490">
                        <c:v>481.00261466666666</c:v>
                      </c:pt>
                      <c:pt idx="2491">
                        <c:v>481.18666566666667</c:v>
                      </c:pt>
                      <c:pt idx="2492">
                        <c:v>481.34210166666662</c:v>
                      </c:pt>
                      <c:pt idx="2493">
                        <c:v>481.57007866666669</c:v>
                      </c:pt>
                      <c:pt idx="2494">
                        <c:v>481.73220866666662</c:v>
                      </c:pt>
                      <c:pt idx="2495">
                        <c:v>481.916809</c:v>
                      </c:pt>
                      <c:pt idx="2496">
                        <c:v>482.11290466666668</c:v>
                      </c:pt>
                      <c:pt idx="2497">
                        <c:v>482.3021343333333</c:v>
                      </c:pt>
                      <c:pt idx="2498">
                        <c:v>482.51440433333329</c:v>
                      </c:pt>
                      <c:pt idx="2499">
                        <c:v>482.65723666666668</c:v>
                      </c:pt>
                      <c:pt idx="2500">
                        <c:v>482.91995233333336</c:v>
                      </c:pt>
                      <c:pt idx="2501">
                        <c:v>483.08412700000002</c:v>
                      </c:pt>
                      <c:pt idx="2502">
                        <c:v>483.26547266666665</c:v>
                      </c:pt>
                      <c:pt idx="2503">
                        <c:v>483.36543799999998</c:v>
                      </c:pt>
                      <c:pt idx="2504">
                        <c:v>483.56155366666667</c:v>
                      </c:pt>
                      <c:pt idx="2505">
                        <c:v>483.81519566666663</c:v>
                      </c:pt>
                      <c:pt idx="2506">
                        <c:v>484.03307100000001</c:v>
                      </c:pt>
                      <c:pt idx="2507">
                        <c:v>484.20040900000004</c:v>
                      </c:pt>
                      <c:pt idx="2508">
                        <c:v>484.39708433333334</c:v>
                      </c:pt>
                      <c:pt idx="2509">
                        <c:v>484.57752499999998</c:v>
                      </c:pt>
                      <c:pt idx="2510">
                        <c:v>484.73593166666666</c:v>
                      </c:pt>
                      <c:pt idx="2511">
                        <c:v>484.89746100000002</c:v>
                      </c:pt>
                      <c:pt idx="2512">
                        <c:v>485.12153133333328</c:v>
                      </c:pt>
                      <c:pt idx="2513">
                        <c:v>485.32057699999996</c:v>
                      </c:pt>
                      <c:pt idx="2514">
                        <c:v>485.55937699999998</c:v>
                      </c:pt>
                      <c:pt idx="2515">
                        <c:v>485.69253566666663</c:v>
                      </c:pt>
                      <c:pt idx="2516">
                        <c:v>485.94799800000004</c:v>
                      </c:pt>
                      <c:pt idx="2517">
                        <c:v>486.11511233333334</c:v>
                      </c:pt>
                      <c:pt idx="2518">
                        <c:v>486.28727200000003</c:v>
                      </c:pt>
                      <c:pt idx="2519">
                        <c:v>486.45161966666666</c:v>
                      </c:pt>
                      <c:pt idx="2520">
                        <c:v>486.70660433333336</c:v>
                      </c:pt>
                      <c:pt idx="2521">
                        <c:v>486.92382833333335</c:v>
                      </c:pt>
                      <c:pt idx="2522">
                        <c:v>487.05959066666668</c:v>
                      </c:pt>
                      <c:pt idx="2523">
                        <c:v>487.29469799999998</c:v>
                      </c:pt>
                      <c:pt idx="2524">
                        <c:v>487.47909566666664</c:v>
                      </c:pt>
                      <c:pt idx="2525">
                        <c:v>487.68693033333329</c:v>
                      </c:pt>
                      <c:pt idx="2526">
                        <c:v>487.78472933333325</c:v>
                      </c:pt>
                      <c:pt idx="2527">
                        <c:v>488.01041666666669</c:v>
                      </c:pt>
                      <c:pt idx="2528">
                        <c:v>488.18209833333339</c:v>
                      </c:pt>
                      <c:pt idx="2529">
                        <c:v>488.3974</c:v>
                      </c:pt>
                      <c:pt idx="2530">
                        <c:v>488.56199099999998</c:v>
                      </c:pt>
                      <c:pt idx="2531">
                        <c:v>488.816935</c:v>
                      </c:pt>
                      <c:pt idx="2532">
                        <c:v>489.00661199999996</c:v>
                      </c:pt>
                      <c:pt idx="2533">
                        <c:v>489.21168999999992</c:v>
                      </c:pt>
                      <c:pt idx="2534">
                        <c:v>489.36468500000001</c:v>
                      </c:pt>
                      <c:pt idx="2535">
                        <c:v>489.48952233333335</c:v>
                      </c:pt>
                      <c:pt idx="2536">
                        <c:v>489.71903500000002</c:v>
                      </c:pt>
                      <c:pt idx="2537">
                        <c:v>489.90978999999999</c:v>
                      </c:pt>
                      <c:pt idx="2538">
                        <c:v>490.147471</c:v>
                      </c:pt>
                      <c:pt idx="2539">
                        <c:v>490.30827866666664</c:v>
                      </c:pt>
                      <c:pt idx="2540">
                        <c:v>490.46794633333337</c:v>
                      </c:pt>
                      <c:pt idx="2541">
                        <c:v>490.61637366666668</c:v>
                      </c:pt>
                      <c:pt idx="2542">
                        <c:v>490.85864300000003</c:v>
                      </c:pt>
                      <c:pt idx="2543">
                        <c:v>491.08730066666664</c:v>
                      </c:pt>
                      <c:pt idx="2544">
                        <c:v>491.21780366666667</c:v>
                      </c:pt>
                      <c:pt idx="2545">
                        <c:v>491.43253566666664</c:v>
                      </c:pt>
                      <c:pt idx="2546">
                        <c:v>491.65451033333335</c:v>
                      </c:pt>
                      <c:pt idx="2547">
                        <c:v>491.79144300000002</c:v>
                      </c:pt>
                      <c:pt idx="2548">
                        <c:v>492.01211566666666</c:v>
                      </c:pt>
                      <c:pt idx="2549">
                        <c:v>492.15925066666665</c:v>
                      </c:pt>
                      <c:pt idx="2550">
                        <c:v>492.36260999999996</c:v>
                      </c:pt>
                      <c:pt idx="2551">
                        <c:v>492.57724033333329</c:v>
                      </c:pt>
                      <c:pt idx="2552">
                        <c:v>492.77027399999997</c:v>
                      </c:pt>
                      <c:pt idx="2553">
                        <c:v>492.96076466666665</c:v>
                      </c:pt>
                      <c:pt idx="2554">
                        <c:v>493.18114233333336</c:v>
                      </c:pt>
                      <c:pt idx="2555">
                        <c:v>493.3227133333333</c:v>
                      </c:pt>
                      <c:pt idx="2556">
                        <c:v>493.489217</c:v>
                      </c:pt>
                      <c:pt idx="2557">
                        <c:v>493.67078666666663</c:v>
                      </c:pt>
                      <c:pt idx="2558">
                        <c:v>493.86225366666667</c:v>
                      </c:pt>
                      <c:pt idx="2559">
                        <c:v>494.02653000000004</c:v>
                      </c:pt>
                      <c:pt idx="2560">
                        <c:v>494.20130433333333</c:v>
                      </c:pt>
                      <c:pt idx="2561">
                        <c:v>494.41784666666666</c:v>
                      </c:pt>
                      <c:pt idx="2562">
                        <c:v>494.550344</c:v>
                      </c:pt>
                      <c:pt idx="2563">
                        <c:v>494.73803700000002</c:v>
                      </c:pt>
                      <c:pt idx="2564">
                        <c:v>495.00418066666663</c:v>
                      </c:pt>
                      <c:pt idx="2565">
                        <c:v>495.19795733333331</c:v>
                      </c:pt>
                      <c:pt idx="2566">
                        <c:v>495.38398233333328</c:v>
                      </c:pt>
                      <c:pt idx="2567">
                        <c:v>495.60232533333334</c:v>
                      </c:pt>
                      <c:pt idx="2568">
                        <c:v>495.68383799999998</c:v>
                      </c:pt>
                      <c:pt idx="2569">
                        <c:v>495.92144766666667</c:v>
                      </c:pt>
                      <c:pt idx="2570">
                        <c:v>496.14552800000001</c:v>
                      </c:pt>
                      <c:pt idx="2571">
                        <c:v>496.32963033333334</c:v>
                      </c:pt>
                      <c:pt idx="2572">
                        <c:v>496.46542366666671</c:v>
                      </c:pt>
                      <c:pt idx="2573">
                        <c:v>496.69267800000006</c:v>
                      </c:pt>
                      <c:pt idx="2574">
                        <c:v>496.90892533333334</c:v>
                      </c:pt>
                      <c:pt idx="2575">
                        <c:v>497.05975333333328</c:v>
                      </c:pt>
                      <c:pt idx="2576">
                        <c:v>497.22395833333331</c:v>
                      </c:pt>
                      <c:pt idx="2577">
                        <c:v>497.43651333333332</c:v>
                      </c:pt>
                      <c:pt idx="2578">
                        <c:v>497.5778196666667</c:v>
                      </c:pt>
                      <c:pt idx="2579">
                        <c:v>497.79955033333334</c:v>
                      </c:pt>
                      <c:pt idx="2580">
                        <c:v>497.95231100000001</c:v>
                      </c:pt>
                      <c:pt idx="2581">
                        <c:v>498.14819299999999</c:v>
                      </c:pt>
                      <c:pt idx="2582">
                        <c:v>498.34796133333333</c:v>
                      </c:pt>
                      <c:pt idx="2583">
                        <c:v>498.55229700000001</c:v>
                      </c:pt>
                      <c:pt idx="2584">
                        <c:v>498.74565633333333</c:v>
                      </c:pt>
                      <c:pt idx="2585">
                        <c:v>498.90165166666662</c:v>
                      </c:pt>
                      <c:pt idx="2586">
                        <c:v>499.10650633333336</c:v>
                      </c:pt>
                      <c:pt idx="2587">
                        <c:v>499.34524533333325</c:v>
                      </c:pt>
                      <c:pt idx="2588">
                        <c:v>499.52127066666662</c:v>
                      </c:pt>
                      <c:pt idx="2589">
                        <c:v>499.66545600000001</c:v>
                      </c:pt>
                      <c:pt idx="2590">
                        <c:v>499.84933500000005</c:v>
                      </c:pt>
                      <c:pt idx="2591">
                        <c:v>500.03391533333337</c:v>
                      </c:pt>
                      <c:pt idx="2592">
                        <c:v>500.2117613333333</c:v>
                      </c:pt>
                      <c:pt idx="2593">
                        <c:v>500.41470333333336</c:v>
                      </c:pt>
                      <c:pt idx="2594">
                        <c:v>500.56697600000001</c:v>
                      </c:pt>
                      <c:pt idx="2595">
                        <c:v>500.7795513333333</c:v>
                      </c:pt>
                      <c:pt idx="2596">
                        <c:v>500.93482433333332</c:v>
                      </c:pt>
                      <c:pt idx="2597">
                        <c:v>501.14405333333326</c:v>
                      </c:pt>
                      <c:pt idx="2598">
                        <c:v>501.31651833333336</c:v>
                      </c:pt>
                      <c:pt idx="2599">
                        <c:v>501.44852700000001</c:v>
                      </c:pt>
                      <c:pt idx="2600">
                        <c:v>501.72137466666669</c:v>
                      </c:pt>
                      <c:pt idx="2601">
                        <c:v>501.88806133333333</c:v>
                      </c:pt>
                      <c:pt idx="2602">
                        <c:v>502.02212533333335</c:v>
                      </c:pt>
                      <c:pt idx="2603">
                        <c:v>502.23446666666672</c:v>
                      </c:pt>
                      <c:pt idx="2604">
                        <c:v>502.4071146666667</c:v>
                      </c:pt>
                      <c:pt idx="2605">
                        <c:v>502.64395166666668</c:v>
                      </c:pt>
                      <c:pt idx="2606">
                        <c:v>502.84814433333332</c:v>
                      </c:pt>
                      <c:pt idx="2607">
                        <c:v>503.07988466666666</c:v>
                      </c:pt>
                      <c:pt idx="2608">
                        <c:v>503.18542466666668</c:v>
                      </c:pt>
                      <c:pt idx="2609">
                        <c:v>503.37074799999999</c:v>
                      </c:pt>
                      <c:pt idx="2610">
                        <c:v>503.58556133333332</c:v>
                      </c:pt>
                      <c:pt idx="2611">
                        <c:v>503.81825766666663</c:v>
                      </c:pt>
                      <c:pt idx="2612">
                        <c:v>503.95310466666666</c:v>
                      </c:pt>
                      <c:pt idx="2613">
                        <c:v>504.15402233333333</c:v>
                      </c:pt>
                      <c:pt idx="2614">
                        <c:v>504.40699266666667</c:v>
                      </c:pt>
                      <c:pt idx="2615">
                        <c:v>504.55551133333341</c:v>
                      </c:pt>
                      <c:pt idx="2616">
                        <c:v>504.71198533333336</c:v>
                      </c:pt>
                      <c:pt idx="2617">
                        <c:v>504.94502766666665</c:v>
                      </c:pt>
                      <c:pt idx="2618">
                        <c:v>505.08285533333333</c:v>
                      </c:pt>
                      <c:pt idx="2619">
                        <c:v>505.22828166666665</c:v>
                      </c:pt>
                      <c:pt idx="2620">
                        <c:v>505.45417266666664</c:v>
                      </c:pt>
                      <c:pt idx="2621">
                        <c:v>505.67797833333333</c:v>
                      </c:pt>
                      <c:pt idx="2622">
                        <c:v>505.82854233333336</c:v>
                      </c:pt>
                      <c:pt idx="2623">
                        <c:v>505.98796599999997</c:v>
                      </c:pt>
                      <c:pt idx="2624">
                        <c:v>506.17471300000005</c:v>
                      </c:pt>
                      <c:pt idx="2625">
                        <c:v>506.4003193333333</c:v>
                      </c:pt>
                      <c:pt idx="2626">
                        <c:v>506.52895100000001</c:v>
                      </c:pt>
                      <c:pt idx="2627">
                        <c:v>506.75732399999998</c:v>
                      </c:pt>
                      <c:pt idx="2628">
                        <c:v>506.985433</c:v>
                      </c:pt>
                      <c:pt idx="2629">
                        <c:v>507.178833</c:v>
                      </c:pt>
                      <c:pt idx="2630">
                        <c:v>507.34176600000001</c:v>
                      </c:pt>
                      <c:pt idx="2631">
                        <c:v>507.59622199999995</c:v>
                      </c:pt>
                      <c:pt idx="2632">
                        <c:v>507.76390566666669</c:v>
                      </c:pt>
                      <c:pt idx="2633">
                        <c:v>507.9498696666667</c:v>
                      </c:pt>
                      <c:pt idx="2634">
                        <c:v>508.16063433333335</c:v>
                      </c:pt>
                      <c:pt idx="2635">
                        <c:v>508.30842066666668</c:v>
                      </c:pt>
                      <c:pt idx="2636">
                        <c:v>508.51673366666665</c:v>
                      </c:pt>
                      <c:pt idx="2637">
                        <c:v>508.69852700000001</c:v>
                      </c:pt>
                      <c:pt idx="2638">
                        <c:v>508.94933066666664</c:v>
                      </c:pt>
                      <c:pt idx="2639">
                        <c:v>509.099782</c:v>
                      </c:pt>
                      <c:pt idx="2640">
                        <c:v>509.30087266666669</c:v>
                      </c:pt>
                      <c:pt idx="2641">
                        <c:v>509.47596199999998</c:v>
                      </c:pt>
                      <c:pt idx="2642">
                        <c:v>509.63181566666663</c:v>
                      </c:pt>
                      <c:pt idx="2643">
                        <c:v>509.80295799999999</c:v>
                      </c:pt>
                      <c:pt idx="2644">
                        <c:v>510.00673399999999</c:v>
                      </c:pt>
                      <c:pt idx="2645">
                        <c:v>510.24011200000001</c:v>
                      </c:pt>
                      <c:pt idx="2646">
                        <c:v>510.42564900000002</c:v>
                      </c:pt>
                      <c:pt idx="2647">
                        <c:v>510.63652533333334</c:v>
                      </c:pt>
                      <c:pt idx="2648">
                        <c:v>510.80635566666666</c:v>
                      </c:pt>
                      <c:pt idx="2649">
                        <c:v>510.96954333333332</c:v>
                      </c:pt>
                      <c:pt idx="2650">
                        <c:v>511.129659</c:v>
                      </c:pt>
                      <c:pt idx="2651">
                        <c:v>511.29939766666666</c:v>
                      </c:pt>
                      <c:pt idx="2652">
                        <c:v>511.52266466666669</c:v>
                      </c:pt>
                      <c:pt idx="2653">
                        <c:v>511.67800899999997</c:v>
                      </c:pt>
                      <c:pt idx="2654">
                        <c:v>511.78715000000005</c:v>
                      </c:pt>
                      <c:pt idx="2655">
                        <c:v>511.99837266666668</c:v>
                      </c:pt>
                      <c:pt idx="2656">
                        <c:v>512.24405933333333</c:v>
                      </c:pt>
                      <c:pt idx="2657">
                        <c:v>512.41160099999991</c:v>
                      </c:pt>
                      <c:pt idx="2658">
                        <c:v>512.59343466666667</c:v>
                      </c:pt>
                      <c:pt idx="2659">
                        <c:v>512.73172999999997</c:v>
                      </c:pt>
                      <c:pt idx="2660">
                        <c:v>513.00254300000006</c:v>
                      </c:pt>
                      <c:pt idx="2661">
                        <c:v>513.19472233333329</c:v>
                      </c:pt>
                      <c:pt idx="2662">
                        <c:v>513.37343366666664</c:v>
                      </c:pt>
                      <c:pt idx="2663">
                        <c:v>513.54300966666665</c:v>
                      </c:pt>
                      <c:pt idx="2664">
                        <c:v>513.6886393333333</c:v>
                      </c:pt>
                      <c:pt idx="2665">
                        <c:v>513.90065500000003</c:v>
                      </c:pt>
                      <c:pt idx="2666">
                        <c:v>514.08772766666664</c:v>
                      </c:pt>
                      <c:pt idx="2667">
                        <c:v>514.28061933333345</c:v>
                      </c:pt>
                      <c:pt idx="2668">
                        <c:v>514.49218733333328</c:v>
                      </c:pt>
                      <c:pt idx="2669">
                        <c:v>514.65279133333331</c:v>
                      </c:pt>
                      <c:pt idx="2670">
                        <c:v>514.76595066666675</c:v>
                      </c:pt>
                      <c:pt idx="2671">
                        <c:v>515.00447600000007</c:v>
                      </c:pt>
                      <c:pt idx="2672">
                        <c:v>515.19223999999997</c:v>
                      </c:pt>
                      <c:pt idx="2673">
                        <c:v>515.38028999999995</c:v>
                      </c:pt>
                      <c:pt idx="2674">
                        <c:v>515.58573433333333</c:v>
                      </c:pt>
                      <c:pt idx="2675">
                        <c:v>515.82041400000003</c:v>
                      </c:pt>
                      <c:pt idx="2676">
                        <c:v>515.95579033333331</c:v>
                      </c:pt>
                      <c:pt idx="2677">
                        <c:v>516.17596433333335</c:v>
                      </c:pt>
                      <c:pt idx="2678">
                        <c:v>516.32643633333328</c:v>
                      </c:pt>
                      <c:pt idx="2679">
                        <c:v>516.53977466666663</c:v>
                      </c:pt>
                      <c:pt idx="2680">
                        <c:v>516.74220766666667</c:v>
                      </c:pt>
                      <c:pt idx="2681">
                        <c:v>516.97611500000005</c:v>
                      </c:pt>
                      <c:pt idx="2682">
                        <c:v>517.12744166666664</c:v>
                      </c:pt>
                      <c:pt idx="2683">
                        <c:v>517.28889966666668</c:v>
                      </c:pt>
                      <c:pt idx="2684">
                        <c:v>517.43931066666664</c:v>
                      </c:pt>
                      <c:pt idx="2685">
                        <c:v>517.63745099999994</c:v>
                      </c:pt>
                      <c:pt idx="2686">
                        <c:v>517.82023100000004</c:v>
                      </c:pt>
                      <c:pt idx="2687">
                        <c:v>517.99772133333329</c:v>
                      </c:pt>
                      <c:pt idx="2688">
                        <c:v>518.23394766666661</c:v>
                      </c:pt>
                      <c:pt idx="2689">
                        <c:v>518.3872070000001</c:v>
                      </c:pt>
                      <c:pt idx="2690">
                        <c:v>518.57993566666664</c:v>
                      </c:pt>
                      <c:pt idx="2691">
                        <c:v>518.76763900000003</c:v>
                      </c:pt>
                      <c:pt idx="2692">
                        <c:v>518.94879133333336</c:v>
                      </c:pt>
                      <c:pt idx="2693">
                        <c:v>519.13854966666668</c:v>
                      </c:pt>
                      <c:pt idx="2694">
                        <c:v>519.29538966666667</c:v>
                      </c:pt>
                      <c:pt idx="2695">
                        <c:v>519.49863700000003</c:v>
                      </c:pt>
                      <c:pt idx="2696">
                        <c:v>519.69160966666675</c:v>
                      </c:pt>
                      <c:pt idx="2697">
                        <c:v>519.78279633333329</c:v>
                      </c:pt>
                      <c:pt idx="2698">
                        <c:v>520.07696500000009</c:v>
                      </c:pt>
                      <c:pt idx="2699">
                        <c:v>520.22603366666669</c:v>
                      </c:pt>
                      <c:pt idx="2700">
                        <c:v>520.40004466666676</c:v>
                      </c:pt>
                      <c:pt idx="2701">
                        <c:v>520.65061433333335</c:v>
                      </c:pt>
                      <c:pt idx="2702">
                        <c:v>520.84330233333333</c:v>
                      </c:pt>
                      <c:pt idx="2703">
                        <c:v>521.03885933333333</c:v>
                      </c:pt>
                      <c:pt idx="2704">
                        <c:v>521.22595233333334</c:v>
                      </c:pt>
                      <c:pt idx="2705">
                        <c:v>521.4327596666667</c:v>
                      </c:pt>
                      <c:pt idx="2706">
                        <c:v>521.60109466666665</c:v>
                      </c:pt>
                      <c:pt idx="2707">
                        <c:v>521.91914900000006</c:v>
                      </c:pt>
                      <c:pt idx="2708">
                        <c:v>522.06813533333332</c:v>
                      </c:pt>
                      <c:pt idx="2709">
                        <c:v>522.23366266666665</c:v>
                      </c:pt>
                      <c:pt idx="2710">
                        <c:v>522.47841400000004</c:v>
                      </c:pt>
                      <c:pt idx="2711">
                        <c:v>522.64190700000006</c:v>
                      </c:pt>
                      <c:pt idx="2712">
                        <c:v>522.88926200000003</c:v>
                      </c:pt>
                      <c:pt idx="2713">
                        <c:v>523.05967199999998</c:v>
                      </c:pt>
                      <c:pt idx="2714">
                        <c:v>523.2612303333334</c:v>
                      </c:pt>
                      <c:pt idx="2715">
                        <c:v>523.47198500000002</c:v>
                      </c:pt>
                      <c:pt idx="2716">
                        <c:v>523.67830400000003</c:v>
                      </c:pt>
                      <c:pt idx="2717">
                        <c:v>523.83414700000003</c:v>
                      </c:pt>
                      <c:pt idx="2718">
                        <c:v>524.05635566666672</c:v>
                      </c:pt>
                      <c:pt idx="2719">
                        <c:v>524.27872733333322</c:v>
                      </c:pt>
                      <c:pt idx="2720">
                        <c:v>524.45127366666668</c:v>
                      </c:pt>
                      <c:pt idx="2721">
                        <c:v>524.5883583333333</c:v>
                      </c:pt>
                      <c:pt idx="2722">
                        <c:v>524.80653900000004</c:v>
                      </c:pt>
                      <c:pt idx="2723">
                        <c:v>524.97049966666657</c:v>
                      </c:pt>
                      <c:pt idx="2724">
                        <c:v>525.21384699999999</c:v>
                      </c:pt>
                      <c:pt idx="2725">
                        <c:v>525.38985233333335</c:v>
                      </c:pt>
                      <c:pt idx="2726">
                        <c:v>525.57590733333325</c:v>
                      </c:pt>
                      <c:pt idx="2727">
                        <c:v>525.82969166666669</c:v>
                      </c:pt>
                      <c:pt idx="2728">
                        <c:v>525.95172133333335</c:v>
                      </c:pt>
                      <c:pt idx="2729">
                        <c:v>526.14219133333336</c:v>
                      </c:pt>
                      <c:pt idx="2730">
                        <c:v>526.37235499999997</c:v>
                      </c:pt>
                      <c:pt idx="2731">
                        <c:v>526.51440433333335</c:v>
                      </c:pt>
                      <c:pt idx="2732">
                        <c:v>526.72198466666669</c:v>
                      </c:pt>
                      <c:pt idx="2733">
                        <c:v>526.90625</c:v>
                      </c:pt>
                      <c:pt idx="2734">
                        <c:v>527.10028066666666</c:v>
                      </c:pt>
                      <c:pt idx="2735">
                        <c:v>527.31860333333327</c:v>
                      </c:pt>
                      <c:pt idx="2736">
                        <c:v>527.50937933333341</c:v>
                      </c:pt>
                      <c:pt idx="2737">
                        <c:v>527.6942140000001</c:v>
                      </c:pt>
                      <c:pt idx="2738">
                        <c:v>527.82444233333342</c:v>
                      </c:pt>
                      <c:pt idx="2739">
                        <c:v>528.06402600000001</c:v>
                      </c:pt>
                      <c:pt idx="2740">
                        <c:v>528.19803866666666</c:v>
                      </c:pt>
                      <c:pt idx="2741">
                        <c:v>528.36777733333338</c:v>
                      </c:pt>
                      <c:pt idx="2742">
                        <c:v>528.61281333333329</c:v>
                      </c:pt>
                      <c:pt idx="2743">
                        <c:v>528.81789133333336</c:v>
                      </c:pt>
                      <c:pt idx="2744">
                        <c:v>529.01572700000008</c:v>
                      </c:pt>
                      <c:pt idx="2745">
                        <c:v>529.22031633333336</c:v>
                      </c:pt>
                      <c:pt idx="2746">
                        <c:v>529.37699366666664</c:v>
                      </c:pt>
                      <c:pt idx="2747">
                        <c:v>529.57116666666673</c:v>
                      </c:pt>
                      <c:pt idx="2748">
                        <c:v>529.81510400000002</c:v>
                      </c:pt>
                      <c:pt idx="2749">
                        <c:v>529.89945466666666</c:v>
                      </c:pt>
                      <c:pt idx="2750">
                        <c:v>530.09027099999992</c:v>
                      </c:pt>
                      <c:pt idx="2751">
                        <c:v>530.32147233333342</c:v>
                      </c:pt>
                      <c:pt idx="2752">
                        <c:v>530.45186366666667</c:v>
                      </c:pt>
                      <c:pt idx="2753">
                        <c:v>530.706726</c:v>
                      </c:pt>
                      <c:pt idx="2754">
                        <c:v>530.85949700000003</c:v>
                      </c:pt>
                      <c:pt idx="2755">
                        <c:v>530.99609400000008</c:v>
                      </c:pt>
                      <c:pt idx="2756">
                        <c:v>531.27419033333342</c:v>
                      </c:pt>
                      <c:pt idx="2757">
                        <c:v>531.47458933333337</c:v>
                      </c:pt>
                      <c:pt idx="2758">
                        <c:v>531.64314766666666</c:v>
                      </c:pt>
                      <c:pt idx="2759">
                        <c:v>531.87394200000006</c:v>
                      </c:pt>
                      <c:pt idx="2760">
                        <c:v>532.03871666666669</c:v>
                      </c:pt>
                      <c:pt idx="2761">
                        <c:v>532.26926700000001</c:v>
                      </c:pt>
                      <c:pt idx="2762">
                        <c:v>532.38334133333331</c:v>
                      </c:pt>
                      <c:pt idx="2763">
                        <c:v>532.57110599999999</c:v>
                      </c:pt>
                      <c:pt idx="2764">
                        <c:v>532.76179999999999</c:v>
                      </c:pt>
                      <c:pt idx="2765">
                        <c:v>532.95027700000003</c:v>
                      </c:pt>
                      <c:pt idx="2766">
                        <c:v>533.16731766666669</c:v>
                      </c:pt>
                      <c:pt idx="2767">
                        <c:v>533.30078133333336</c:v>
                      </c:pt>
                      <c:pt idx="2768">
                        <c:v>533.47226999999998</c:v>
                      </c:pt>
                      <c:pt idx="2769">
                        <c:v>533.69089766666673</c:v>
                      </c:pt>
                      <c:pt idx="2770">
                        <c:v>533.91343199999994</c:v>
                      </c:pt>
                      <c:pt idx="2771">
                        <c:v>534.04172800000003</c:v>
                      </c:pt>
                      <c:pt idx="2772">
                        <c:v>534.19431566666674</c:v>
                      </c:pt>
                      <c:pt idx="2773">
                        <c:v>534.38364666666655</c:v>
                      </c:pt>
                      <c:pt idx="2774">
                        <c:v>534.61431900000002</c:v>
                      </c:pt>
                      <c:pt idx="2775">
                        <c:v>534.75467933333323</c:v>
                      </c:pt>
                      <c:pt idx="2776">
                        <c:v>534.91792799999996</c:v>
                      </c:pt>
                      <c:pt idx="2777">
                        <c:v>535.0954793333334</c:v>
                      </c:pt>
                      <c:pt idx="2778">
                        <c:v>535.27480033333336</c:v>
                      </c:pt>
                      <c:pt idx="2779">
                        <c:v>535.47851566666668</c:v>
                      </c:pt>
                      <c:pt idx="2780">
                        <c:v>535.68857799999989</c:v>
                      </c:pt>
                      <c:pt idx="2781">
                        <c:v>535.91664633333335</c:v>
                      </c:pt>
                      <c:pt idx="2782">
                        <c:v>536.07375100000002</c:v>
                      </c:pt>
                      <c:pt idx="2783">
                        <c:v>536.26804633333325</c:v>
                      </c:pt>
                      <c:pt idx="2784">
                        <c:v>536.43516033333344</c:v>
                      </c:pt>
                      <c:pt idx="2785">
                        <c:v>536.67095933333337</c:v>
                      </c:pt>
                      <c:pt idx="2786">
                        <c:v>536.87719733333336</c:v>
                      </c:pt>
                      <c:pt idx="2787">
                        <c:v>537.00805633333334</c:v>
                      </c:pt>
                      <c:pt idx="2788">
                        <c:v>537.22576900000001</c:v>
                      </c:pt>
                      <c:pt idx="2789">
                        <c:v>537.37164299999995</c:v>
                      </c:pt>
                      <c:pt idx="2790">
                        <c:v>537.57843033333336</c:v>
                      </c:pt>
                      <c:pt idx="2791">
                        <c:v>537.74499533333335</c:v>
                      </c:pt>
                      <c:pt idx="2792">
                        <c:v>537.90342199999998</c:v>
                      </c:pt>
                      <c:pt idx="2793">
                        <c:v>538.1351116666666</c:v>
                      </c:pt>
                      <c:pt idx="2794">
                        <c:v>538.24145533333331</c:v>
                      </c:pt>
                      <c:pt idx="2795">
                        <c:v>538.5108643333333</c:v>
                      </c:pt>
                      <c:pt idx="2796">
                        <c:v>538.66835533333335</c:v>
                      </c:pt>
                      <c:pt idx="2797">
                        <c:v>538.89532499999996</c:v>
                      </c:pt>
                      <c:pt idx="2798">
                        <c:v>539.11505133333333</c:v>
                      </c:pt>
                      <c:pt idx="2799">
                        <c:v>539.32153366666671</c:v>
                      </c:pt>
                      <c:pt idx="2800">
                        <c:v>539.49194299999999</c:v>
                      </c:pt>
                      <c:pt idx="2801">
                        <c:v>539.64143866666666</c:v>
                      </c:pt>
                      <c:pt idx="2802">
                        <c:v>539.78934733333335</c:v>
                      </c:pt>
                      <c:pt idx="2803">
                        <c:v>540.01405833333331</c:v>
                      </c:pt>
                      <c:pt idx="2804">
                        <c:v>540.16843666666671</c:v>
                      </c:pt>
                      <c:pt idx="2805">
                        <c:v>540.40533466666659</c:v>
                      </c:pt>
                      <c:pt idx="2806">
                        <c:v>540.53965266666671</c:v>
                      </c:pt>
                      <c:pt idx="2807">
                        <c:v>540.75319400000001</c:v>
                      </c:pt>
                      <c:pt idx="2808">
                        <c:v>540.94108100000005</c:v>
                      </c:pt>
                      <c:pt idx="2809">
                        <c:v>541.0706376666667</c:v>
                      </c:pt>
                      <c:pt idx="2810">
                        <c:v>541.22271699999999</c:v>
                      </c:pt>
                      <c:pt idx="2811">
                        <c:v>541.47015399999998</c:v>
                      </c:pt>
                      <c:pt idx="2812">
                        <c:v>541.63663766666662</c:v>
                      </c:pt>
                      <c:pt idx="2813">
                        <c:v>541.85699466666665</c:v>
                      </c:pt>
                      <c:pt idx="2814">
                        <c:v>542.01886000000002</c:v>
                      </c:pt>
                      <c:pt idx="2815">
                        <c:v>542.20642099999998</c:v>
                      </c:pt>
                      <c:pt idx="2816">
                        <c:v>542.36533599999996</c:v>
                      </c:pt>
                      <c:pt idx="2817">
                        <c:v>542.5341186666667</c:v>
                      </c:pt>
                      <c:pt idx="2818">
                        <c:v>542.70851633333336</c:v>
                      </c:pt>
                      <c:pt idx="2819">
                        <c:v>542.8841349999999</c:v>
                      </c:pt>
                      <c:pt idx="2820">
                        <c:v>543.10616066666671</c:v>
                      </c:pt>
                      <c:pt idx="2821">
                        <c:v>543.28802466666662</c:v>
                      </c:pt>
                      <c:pt idx="2822">
                        <c:v>543.47662333333335</c:v>
                      </c:pt>
                      <c:pt idx="2823">
                        <c:v>543.67673733333334</c:v>
                      </c:pt>
                      <c:pt idx="2824">
                        <c:v>543.88175466666667</c:v>
                      </c:pt>
                      <c:pt idx="2825">
                        <c:v>544.05531833333328</c:v>
                      </c:pt>
                      <c:pt idx="2826">
                        <c:v>544.28656000000001</c:v>
                      </c:pt>
                      <c:pt idx="2827">
                        <c:v>544.40934233333337</c:v>
                      </c:pt>
                      <c:pt idx="2828">
                        <c:v>544.61914066666657</c:v>
                      </c:pt>
                      <c:pt idx="2829">
                        <c:v>544.83713799999998</c:v>
                      </c:pt>
                      <c:pt idx="2830">
                        <c:v>544.97589100000005</c:v>
                      </c:pt>
                      <c:pt idx="2831">
                        <c:v>545.1246133333334</c:v>
                      </c:pt>
                      <c:pt idx="2832">
                        <c:v>545.33856200000002</c:v>
                      </c:pt>
                      <c:pt idx="2833">
                        <c:v>545.56046533333335</c:v>
                      </c:pt>
                      <c:pt idx="2834">
                        <c:v>545.70467133333329</c:v>
                      </c:pt>
                      <c:pt idx="2835">
                        <c:v>545.90905766666663</c:v>
                      </c:pt>
                      <c:pt idx="2836">
                        <c:v>546.11395266666671</c:v>
                      </c:pt>
                      <c:pt idx="2837">
                        <c:v>546.29095466666661</c:v>
                      </c:pt>
                      <c:pt idx="2838">
                        <c:v>546.4640096666667</c:v>
                      </c:pt>
                      <c:pt idx="2839">
                        <c:v>546.70902466666666</c:v>
                      </c:pt>
                      <c:pt idx="2840">
                        <c:v>546.92185466666672</c:v>
                      </c:pt>
                      <c:pt idx="2841">
                        <c:v>547.01794433333328</c:v>
                      </c:pt>
                      <c:pt idx="2842">
                        <c:v>547.20839433333333</c:v>
                      </c:pt>
                      <c:pt idx="2843">
                        <c:v>547.38551833333327</c:v>
                      </c:pt>
                      <c:pt idx="2844">
                        <c:v>547.58835866666675</c:v>
                      </c:pt>
                      <c:pt idx="2845">
                        <c:v>547.84576400000003</c:v>
                      </c:pt>
                      <c:pt idx="2846">
                        <c:v>547.93835433333334</c:v>
                      </c:pt>
                      <c:pt idx="2847">
                        <c:v>548.16129533333333</c:v>
                      </c:pt>
                      <c:pt idx="2848">
                        <c:v>548.41717533333338</c:v>
                      </c:pt>
                      <c:pt idx="2849">
                        <c:v>548.59718833333329</c:v>
                      </c:pt>
                      <c:pt idx="2850">
                        <c:v>548.76829033333331</c:v>
                      </c:pt>
                      <c:pt idx="2851">
                        <c:v>548.87103266666668</c:v>
                      </c:pt>
                      <c:pt idx="2852">
                        <c:v>549.00382466666667</c:v>
                      </c:pt>
                      <c:pt idx="2853">
                        <c:v>549.27917466666668</c:v>
                      </c:pt>
                      <c:pt idx="2854">
                        <c:v>549.4097496666667</c:v>
                      </c:pt>
                      <c:pt idx="2855">
                        <c:v>549.62978099999998</c:v>
                      </c:pt>
                      <c:pt idx="2856">
                        <c:v>549.82605000000001</c:v>
                      </c:pt>
                      <c:pt idx="2857">
                        <c:v>550.00724266666657</c:v>
                      </c:pt>
                      <c:pt idx="2858">
                        <c:v>550.12890633333336</c:v>
                      </c:pt>
                      <c:pt idx="2859">
                        <c:v>550.35833733333334</c:v>
                      </c:pt>
                      <c:pt idx="2860">
                        <c:v>550.49700933333327</c:v>
                      </c:pt>
                      <c:pt idx="2861">
                        <c:v>550.66768400000001</c:v>
                      </c:pt>
                      <c:pt idx="2862">
                        <c:v>550.87974066666663</c:v>
                      </c:pt>
                      <c:pt idx="2863">
                        <c:v>551.03928633333328</c:v>
                      </c:pt>
                      <c:pt idx="2864">
                        <c:v>551.20896400000004</c:v>
                      </c:pt>
                      <c:pt idx="2865">
                        <c:v>551.36096200000009</c:v>
                      </c:pt>
                      <c:pt idx="2866">
                        <c:v>551.57747400000005</c:v>
                      </c:pt>
                      <c:pt idx="2867">
                        <c:v>551.78413866666665</c:v>
                      </c:pt>
                      <c:pt idx="2868">
                        <c:v>551.93353266666657</c:v>
                      </c:pt>
                      <c:pt idx="2869">
                        <c:v>552.06711833333327</c:v>
                      </c:pt>
                      <c:pt idx="2870">
                        <c:v>552.30375133333337</c:v>
                      </c:pt>
                      <c:pt idx="2871">
                        <c:v>552.48878999999999</c:v>
                      </c:pt>
                      <c:pt idx="2872">
                        <c:v>552.70131433333336</c:v>
                      </c:pt>
                      <c:pt idx="2873">
                        <c:v>552.83325200000002</c:v>
                      </c:pt>
                      <c:pt idx="2874">
                        <c:v>553.05804433333333</c:v>
                      </c:pt>
                      <c:pt idx="2875">
                        <c:v>553.22446699999989</c:v>
                      </c:pt>
                      <c:pt idx="2876">
                        <c:v>553.44148733333338</c:v>
                      </c:pt>
                      <c:pt idx="2877">
                        <c:v>553.67161066666677</c:v>
                      </c:pt>
                      <c:pt idx="2878">
                        <c:v>553.84153266666669</c:v>
                      </c:pt>
                      <c:pt idx="2879">
                        <c:v>554.05293799999993</c:v>
                      </c:pt>
                      <c:pt idx="2880">
                        <c:v>554.17787699999997</c:v>
                      </c:pt>
                      <c:pt idx="2881">
                        <c:v>554.449117</c:v>
                      </c:pt>
                      <c:pt idx="2882">
                        <c:v>554.55426</c:v>
                      </c:pt>
                      <c:pt idx="2883">
                        <c:v>554.80824799999994</c:v>
                      </c:pt>
                      <c:pt idx="2884">
                        <c:v>554.96105966666664</c:v>
                      </c:pt>
                      <c:pt idx="2885">
                        <c:v>555.14255766666668</c:v>
                      </c:pt>
                      <c:pt idx="2886">
                        <c:v>555.35762499999998</c:v>
                      </c:pt>
                      <c:pt idx="2887">
                        <c:v>555.52321366666672</c:v>
                      </c:pt>
                      <c:pt idx="2888">
                        <c:v>555.73563633333333</c:v>
                      </c:pt>
                      <c:pt idx="2889">
                        <c:v>555.88942466666663</c:v>
                      </c:pt>
                      <c:pt idx="2890">
                        <c:v>556.03369133333342</c:v>
                      </c:pt>
                      <c:pt idx="2891">
                        <c:v>556.14532466666662</c:v>
                      </c:pt>
                      <c:pt idx="2892">
                        <c:v>556.40775566666662</c:v>
                      </c:pt>
                      <c:pt idx="2893">
                        <c:v>556.63690200000008</c:v>
                      </c:pt>
                      <c:pt idx="2894">
                        <c:v>556.76021333333335</c:v>
                      </c:pt>
                      <c:pt idx="2895">
                        <c:v>556.93326833333333</c:v>
                      </c:pt>
                      <c:pt idx="2896">
                        <c:v>557.16099066666663</c:v>
                      </c:pt>
                      <c:pt idx="2897">
                        <c:v>557.35679133333326</c:v>
                      </c:pt>
                      <c:pt idx="2898">
                        <c:v>557.41192633333333</c:v>
                      </c:pt>
                      <c:pt idx="2899">
                        <c:v>557.66945399999997</c:v>
                      </c:pt>
                      <c:pt idx="2900">
                        <c:v>557.90242499999999</c:v>
                      </c:pt>
                      <c:pt idx="2901">
                        <c:v>558.07454433333339</c:v>
                      </c:pt>
                      <c:pt idx="2902">
                        <c:v>558.22580966666658</c:v>
                      </c:pt>
                      <c:pt idx="2903">
                        <c:v>558.45304366666676</c:v>
                      </c:pt>
                      <c:pt idx="2904">
                        <c:v>558.65311699999995</c:v>
                      </c:pt>
                      <c:pt idx="2905">
                        <c:v>558.81052666666665</c:v>
                      </c:pt>
                      <c:pt idx="2906">
                        <c:v>558.99412033333329</c:v>
                      </c:pt>
                      <c:pt idx="2907">
                        <c:v>559.20554600000003</c:v>
                      </c:pt>
                      <c:pt idx="2908">
                        <c:v>559.38999433333333</c:v>
                      </c:pt>
                      <c:pt idx="2909">
                        <c:v>559.60605866666674</c:v>
                      </c:pt>
                      <c:pt idx="2910">
                        <c:v>559.82139066666662</c:v>
                      </c:pt>
                      <c:pt idx="2911">
                        <c:v>560.02341733333333</c:v>
                      </c:pt>
                      <c:pt idx="2912">
                        <c:v>560.20491533333336</c:v>
                      </c:pt>
                      <c:pt idx="2913">
                        <c:v>560.36999500000002</c:v>
                      </c:pt>
                      <c:pt idx="2914">
                        <c:v>560.52945966666664</c:v>
                      </c:pt>
                      <c:pt idx="2915">
                        <c:v>560.7238563333334</c:v>
                      </c:pt>
                      <c:pt idx="2916">
                        <c:v>560.957133</c:v>
                      </c:pt>
                      <c:pt idx="2917">
                        <c:v>561.06673166666667</c:v>
                      </c:pt>
                      <c:pt idx="2918">
                        <c:v>561.32535766666672</c:v>
                      </c:pt>
                      <c:pt idx="2919">
                        <c:v>561.49635833333332</c:v>
                      </c:pt>
                      <c:pt idx="2920">
                        <c:v>561.66143799999998</c:v>
                      </c:pt>
                      <c:pt idx="2921">
                        <c:v>561.83996566666667</c:v>
                      </c:pt>
                      <c:pt idx="2922">
                        <c:v>562.05470800000001</c:v>
                      </c:pt>
                      <c:pt idx="2923">
                        <c:v>562.23706066666671</c:v>
                      </c:pt>
                      <c:pt idx="2924">
                        <c:v>562.42830433333336</c:v>
                      </c:pt>
                      <c:pt idx="2925">
                        <c:v>562.5797726666666</c:v>
                      </c:pt>
                      <c:pt idx="2926">
                        <c:v>562.72780366666666</c:v>
                      </c:pt>
                      <c:pt idx="2927">
                        <c:v>562.89792900000009</c:v>
                      </c:pt>
                      <c:pt idx="2928">
                        <c:v>563.12339266666652</c:v>
                      </c:pt>
                      <c:pt idx="2929">
                        <c:v>563.34326166666654</c:v>
                      </c:pt>
                      <c:pt idx="2930">
                        <c:v>563.53381333333334</c:v>
                      </c:pt>
                      <c:pt idx="2931">
                        <c:v>563.74749766666662</c:v>
                      </c:pt>
                      <c:pt idx="2932">
                        <c:v>563.917867</c:v>
                      </c:pt>
                      <c:pt idx="2933">
                        <c:v>564.18141666666668</c:v>
                      </c:pt>
                      <c:pt idx="2934">
                        <c:v>564.27270499999997</c:v>
                      </c:pt>
                      <c:pt idx="2935">
                        <c:v>564.45302333333336</c:v>
                      </c:pt>
                      <c:pt idx="2936">
                        <c:v>564.72005200000001</c:v>
                      </c:pt>
                      <c:pt idx="2937">
                        <c:v>564.88639333333333</c:v>
                      </c:pt>
                      <c:pt idx="2938">
                        <c:v>565.05664066666668</c:v>
                      </c:pt>
                      <c:pt idx="2939">
                        <c:v>565.26633733333335</c:v>
                      </c:pt>
                      <c:pt idx="2940">
                        <c:v>565.4793903333333</c:v>
                      </c:pt>
                      <c:pt idx="2941">
                        <c:v>565.68017599999996</c:v>
                      </c:pt>
                      <c:pt idx="2942">
                        <c:v>565.84006766666664</c:v>
                      </c:pt>
                      <c:pt idx="2943">
                        <c:v>566.04217533333326</c:v>
                      </c:pt>
                      <c:pt idx="2944">
                        <c:v>566.19590233333338</c:v>
                      </c:pt>
                      <c:pt idx="2945">
                        <c:v>566.37835700000005</c:v>
                      </c:pt>
                      <c:pt idx="2946">
                        <c:v>566.54221599999994</c:v>
                      </c:pt>
                      <c:pt idx="2947">
                        <c:v>566.77207399999998</c:v>
                      </c:pt>
                      <c:pt idx="2948">
                        <c:v>566.89544666666677</c:v>
                      </c:pt>
                      <c:pt idx="2949">
                        <c:v>567.18477366666673</c:v>
                      </c:pt>
                      <c:pt idx="2950">
                        <c:v>567.23642966666671</c:v>
                      </c:pt>
                      <c:pt idx="2951">
                        <c:v>567.47192366666661</c:v>
                      </c:pt>
                      <c:pt idx="2952">
                        <c:v>567.65325900000005</c:v>
                      </c:pt>
                      <c:pt idx="2953">
                        <c:v>567.83184833333337</c:v>
                      </c:pt>
                      <c:pt idx="2954">
                        <c:v>568.02874766666662</c:v>
                      </c:pt>
                      <c:pt idx="2955">
                        <c:v>568.18636100000003</c:v>
                      </c:pt>
                      <c:pt idx="2956">
                        <c:v>568.42635100000007</c:v>
                      </c:pt>
                      <c:pt idx="2957">
                        <c:v>568.55385333333334</c:v>
                      </c:pt>
                      <c:pt idx="2958">
                        <c:v>568.83530699999994</c:v>
                      </c:pt>
                      <c:pt idx="2959">
                        <c:v>568.96824133333337</c:v>
                      </c:pt>
                      <c:pt idx="2960">
                        <c:v>569.17826333333335</c:v>
                      </c:pt>
                      <c:pt idx="2961">
                        <c:v>569.27838133333341</c:v>
                      </c:pt>
                      <c:pt idx="2962">
                        <c:v>569.48535133333337</c:v>
                      </c:pt>
                      <c:pt idx="2963">
                        <c:v>569.63393133333341</c:v>
                      </c:pt>
                      <c:pt idx="2964">
                        <c:v>569.77657066666654</c:v>
                      </c:pt>
                      <c:pt idx="2965">
                        <c:v>569.95969633333334</c:v>
                      </c:pt>
                      <c:pt idx="2966">
                        <c:v>570.13865166666665</c:v>
                      </c:pt>
                      <c:pt idx="2967">
                        <c:v>570.3502196666667</c:v>
                      </c:pt>
                      <c:pt idx="2968">
                        <c:v>570.51519766666672</c:v>
                      </c:pt>
                      <c:pt idx="2969">
                        <c:v>570.66593433333344</c:v>
                      </c:pt>
                      <c:pt idx="2970">
                        <c:v>570.95054100000004</c:v>
                      </c:pt>
                      <c:pt idx="2971">
                        <c:v>571.06111666666663</c:v>
                      </c:pt>
                      <c:pt idx="2972">
                        <c:v>571.22833233333324</c:v>
                      </c:pt>
                      <c:pt idx="2973">
                        <c:v>571.42191566666668</c:v>
                      </c:pt>
                      <c:pt idx="2974">
                        <c:v>571.6124063333333</c:v>
                      </c:pt>
                      <c:pt idx="2975">
                        <c:v>571.73378466666657</c:v>
                      </c:pt>
                      <c:pt idx="2976">
                        <c:v>571.95281966666664</c:v>
                      </c:pt>
                      <c:pt idx="2977">
                        <c:v>572.15421566666657</c:v>
                      </c:pt>
                      <c:pt idx="2978">
                        <c:v>572.3063556666666</c:v>
                      </c:pt>
                      <c:pt idx="2979">
                        <c:v>572.50301133333335</c:v>
                      </c:pt>
                      <c:pt idx="2980">
                        <c:v>572.69303400000001</c:v>
                      </c:pt>
                      <c:pt idx="2981">
                        <c:v>572.9007366666666</c:v>
                      </c:pt>
                      <c:pt idx="2982">
                        <c:v>573.10616066666671</c:v>
                      </c:pt>
                      <c:pt idx="2983">
                        <c:v>573.29412866666678</c:v>
                      </c:pt>
                      <c:pt idx="2984">
                        <c:v>573.49277766666671</c:v>
                      </c:pt>
                      <c:pt idx="2985">
                        <c:v>573.65307600000006</c:v>
                      </c:pt>
                      <c:pt idx="2986">
                        <c:v>573.90173333333325</c:v>
                      </c:pt>
                      <c:pt idx="2987">
                        <c:v>574.06335433333334</c:v>
                      </c:pt>
                      <c:pt idx="2988">
                        <c:v>574.22570833333339</c:v>
                      </c:pt>
                      <c:pt idx="2989">
                        <c:v>574.40022799999997</c:v>
                      </c:pt>
                      <c:pt idx="2990">
                        <c:v>574.53751633333331</c:v>
                      </c:pt>
                      <c:pt idx="2991">
                        <c:v>574.79467766666664</c:v>
                      </c:pt>
                      <c:pt idx="2992">
                        <c:v>575.00720200000001</c:v>
                      </c:pt>
                      <c:pt idx="2993">
                        <c:v>575.16392033333341</c:v>
                      </c:pt>
                      <c:pt idx="2994">
                        <c:v>575.35646566666674</c:v>
                      </c:pt>
                      <c:pt idx="2995">
                        <c:v>575.53651933333333</c:v>
                      </c:pt>
                      <c:pt idx="2996">
                        <c:v>575.75315366666666</c:v>
                      </c:pt>
                      <c:pt idx="2997">
                        <c:v>575.88431833333334</c:v>
                      </c:pt>
                      <c:pt idx="2998">
                        <c:v>576.18453</c:v>
                      </c:pt>
                      <c:pt idx="2999">
                        <c:v>576.29986599999995</c:v>
                      </c:pt>
                      <c:pt idx="3000">
                        <c:v>576.42773433333332</c:v>
                      </c:pt>
                      <c:pt idx="3001">
                        <c:v>576.65702333333331</c:v>
                      </c:pt>
                      <c:pt idx="3002">
                        <c:v>576.8356726666666</c:v>
                      </c:pt>
                      <c:pt idx="3003">
                        <c:v>577.030843</c:v>
                      </c:pt>
                      <c:pt idx="3004">
                        <c:v>577.23962400000005</c:v>
                      </c:pt>
                      <c:pt idx="3005">
                        <c:v>577.3681436666667</c:v>
                      </c:pt>
                      <c:pt idx="3006">
                        <c:v>577.56980399999998</c:v>
                      </c:pt>
                      <c:pt idx="3007">
                        <c:v>577.70935066666664</c:v>
                      </c:pt>
                      <c:pt idx="3008">
                        <c:v>577.91640233333339</c:v>
                      </c:pt>
                      <c:pt idx="3009">
                        <c:v>578.12017833333334</c:v>
                      </c:pt>
                      <c:pt idx="3010">
                        <c:v>578.31125899999995</c:v>
                      </c:pt>
                      <c:pt idx="3011">
                        <c:v>578.46484366666664</c:v>
                      </c:pt>
                      <c:pt idx="3012">
                        <c:v>578.74275733333332</c:v>
                      </c:pt>
                      <c:pt idx="3013">
                        <c:v>578.87512200000003</c:v>
                      </c:pt>
                      <c:pt idx="3014">
                        <c:v>579.03531899999996</c:v>
                      </c:pt>
                      <c:pt idx="3015">
                        <c:v>579.23238100000015</c:v>
                      </c:pt>
                      <c:pt idx="3016">
                        <c:v>579.44441733333326</c:v>
                      </c:pt>
                      <c:pt idx="3017">
                        <c:v>579.57255033333331</c:v>
                      </c:pt>
                      <c:pt idx="3018">
                        <c:v>579.66536466666662</c:v>
                      </c:pt>
                      <c:pt idx="3019">
                        <c:v>579.90325933333327</c:v>
                      </c:pt>
                      <c:pt idx="3020">
                        <c:v>580.11816399999998</c:v>
                      </c:pt>
                      <c:pt idx="3021">
                        <c:v>580.216634</c:v>
                      </c:pt>
                      <c:pt idx="3022">
                        <c:v>580.35388166666655</c:v>
                      </c:pt>
                      <c:pt idx="3023">
                        <c:v>580.615092</c:v>
                      </c:pt>
                      <c:pt idx="3024">
                        <c:v>580.77486133333332</c:v>
                      </c:pt>
                      <c:pt idx="3025">
                        <c:v>581.00740566666661</c:v>
                      </c:pt>
                      <c:pt idx="3026">
                        <c:v>581.18129499999998</c:v>
                      </c:pt>
                      <c:pt idx="3027">
                        <c:v>581.38883433333331</c:v>
                      </c:pt>
                      <c:pt idx="3028">
                        <c:v>581.53696733333334</c:v>
                      </c:pt>
                      <c:pt idx="3029">
                        <c:v>581.72298166666667</c:v>
                      </c:pt>
                      <c:pt idx="3030">
                        <c:v>581.91536466666673</c:v>
                      </c:pt>
                      <c:pt idx="3031">
                        <c:v>582.06809499999997</c:v>
                      </c:pt>
                      <c:pt idx="3032">
                        <c:v>582.26509566666675</c:v>
                      </c:pt>
                      <c:pt idx="3033">
                        <c:v>582.45216900000003</c:v>
                      </c:pt>
                      <c:pt idx="3034">
                        <c:v>582.62662766666665</c:v>
                      </c:pt>
                      <c:pt idx="3035">
                        <c:v>582.85762533333332</c:v>
                      </c:pt>
                      <c:pt idx="3036">
                        <c:v>583.01902266666673</c:v>
                      </c:pt>
                      <c:pt idx="3037">
                        <c:v>583.2261146666666</c:v>
                      </c:pt>
                      <c:pt idx="3038">
                        <c:v>583.33583566666664</c:v>
                      </c:pt>
                      <c:pt idx="3039">
                        <c:v>583.51904266666668</c:v>
                      </c:pt>
                      <c:pt idx="3040">
                        <c:v>583.76029466666671</c:v>
                      </c:pt>
                      <c:pt idx="3041">
                        <c:v>583.9249063333333</c:v>
                      </c:pt>
                      <c:pt idx="3042">
                        <c:v>584.12953699999991</c:v>
                      </c:pt>
                      <c:pt idx="3043">
                        <c:v>584.3151243333333</c:v>
                      </c:pt>
                      <c:pt idx="3044">
                        <c:v>584.5307213333333</c:v>
                      </c:pt>
                      <c:pt idx="3045">
                        <c:v>584.74060033333319</c:v>
                      </c:pt>
                      <c:pt idx="3046">
                        <c:v>584.87003599999991</c:v>
                      </c:pt>
                      <c:pt idx="3047">
                        <c:v>585.06833899999992</c:v>
                      </c:pt>
                      <c:pt idx="3048">
                        <c:v>585.15856933333328</c:v>
                      </c:pt>
                      <c:pt idx="3049">
                        <c:v>585.34855166666659</c:v>
                      </c:pt>
                      <c:pt idx="3050">
                        <c:v>585.57338466666658</c:v>
                      </c:pt>
                      <c:pt idx="3051">
                        <c:v>585.70019533333323</c:v>
                      </c:pt>
                      <c:pt idx="3052">
                        <c:v>585.95448799999997</c:v>
                      </c:pt>
                      <c:pt idx="3053">
                        <c:v>586.10613999999998</c:v>
                      </c:pt>
                      <c:pt idx="3054">
                        <c:v>586.24821000000009</c:v>
                      </c:pt>
                      <c:pt idx="3055">
                        <c:v>586.47442633333333</c:v>
                      </c:pt>
                      <c:pt idx="3056">
                        <c:v>586.634725</c:v>
                      </c:pt>
                      <c:pt idx="3057">
                        <c:v>586.855367</c:v>
                      </c:pt>
                      <c:pt idx="3058">
                        <c:v>587.0013836666667</c:v>
                      </c:pt>
                      <c:pt idx="3059">
                        <c:v>587.19276933333333</c:v>
                      </c:pt>
                      <c:pt idx="3060">
                        <c:v>587.37231433333329</c:v>
                      </c:pt>
                      <c:pt idx="3061">
                        <c:v>587.56414800000005</c:v>
                      </c:pt>
                      <c:pt idx="3062">
                        <c:v>587.77136233333329</c:v>
                      </c:pt>
                      <c:pt idx="3063">
                        <c:v>587.97743766666667</c:v>
                      </c:pt>
                      <c:pt idx="3064">
                        <c:v>588.15047199999992</c:v>
                      </c:pt>
                      <c:pt idx="3065">
                        <c:v>588.29693600000007</c:v>
                      </c:pt>
                      <c:pt idx="3066">
                        <c:v>588.49749766666662</c:v>
                      </c:pt>
                      <c:pt idx="3067">
                        <c:v>588.71814000000006</c:v>
                      </c:pt>
                      <c:pt idx="3068">
                        <c:v>588.90368633333321</c:v>
                      </c:pt>
                      <c:pt idx="3069">
                        <c:v>589.16184500000008</c:v>
                      </c:pt>
                      <c:pt idx="3070">
                        <c:v>589.30991633333326</c:v>
                      </c:pt>
                      <c:pt idx="3071">
                        <c:v>589.49959299999989</c:v>
                      </c:pt>
                      <c:pt idx="3072">
                        <c:v>589.71877033333328</c:v>
                      </c:pt>
                      <c:pt idx="3073">
                        <c:v>589.90006499999993</c:v>
                      </c:pt>
                      <c:pt idx="3074">
                        <c:v>590.1090293333333</c:v>
                      </c:pt>
                      <c:pt idx="3075">
                        <c:v>590.19571966666672</c:v>
                      </c:pt>
                      <c:pt idx="3076">
                        <c:v>590.41507999999988</c:v>
                      </c:pt>
                      <c:pt idx="3077">
                        <c:v>590.63043200000004</c:v>
                      </c:pt>
                      <c:pt idx="3078">
                        <c:v>590.75543200000004</c:v>
                      </c:pt>
                      <c:pt idx="3079">
                        <c:v>590.94982900000002</c:v>
                      </c:pt>
                      <c:pt idx="3080">
                        <c:v>591.16583266666669</c:v>
                      </c:pt>
                      <c:pt idx="3081">
                        <c:v>591.37396233333334</c:v>
                      </c:pt>
                      <c:pt idx="3082">
                        <c:v>591.53554266666663</c:v>
                      </c:pt>
                      <c:pt idx="3083">
                        <c:v>591.71016466666663</c:v>
                      </c:pt>
                      <c:pt idx="3084">
                        <c:v>591.92714433333333</c:v>
                      </c:pt>
                      <c:pt idx="3085">
                        <c:v>592.06699633333335</c:v>
                      </c:pt>
                      <c:pt idx="3086">
                        <c:v>592.27095499999996</c:v>
                      </c:pt>
                      <c:pt idx="3087">
                        <c:v>592.45928966666668</c:v>
                      </c:pt>
                      <c:pt idx="3088">
                        <c:v>592.65423599999997</c:v>
                      </c:pt>
                      <c:pt idx="3089">
                        <c:v>592.81772866666677</c:v>
                      </c:pt>
                      <c:pt idx="3090">
                        <c:v>592.99139400000001</c:v>
                      </c:pt>
                      <c:pt idx="3091">
                        <c:v>593.21899433333328</c:v>
                      </c:pt>
                      <c:pt idx="3092">
                        <c:v>593.361043</c:v>
                      </c:pt>
                      <c:pt idx="3093">
                        <c:v>593.58719900000006</c:v>
                      </c:pt>
                      <c:pt idx="3094">
                        <c:v>593.78871666666657</c:v>
                      </c:pt>
                      <c:pt idx="3095">
                        <c:v>593.97312433333343</c:v>
                      </c:pt>
                      <c:pt idx="3096">
                        <c:v>594.066284</c:v>
                      </c:pt>
                      <c:pt idx="3097">
                        <c:v>594.32275399999992</c:v>
                      </c:pt>
                      <c:pt idx="3098">
                        <c:v>594.46976733333338</c:v>
                      </c:pt>
                      <c:pt idx="3099">
                        <c:v>594.68005366666671</c:v>
                      </c:pt>
                      <c:pt idx="3100">
                        <c:v>594.87154133333343</c:v>
                      </c:pt>
                      <c:pt idx="3101">
                        <c:v>595.05167666666659</c:v>
                      </c:pt>
                      <c:pt idx="3102">
                        <c:v>595.24259466666672</c:v>
                      </c:pt>
                      <c:pt idx="3103">
                        <c:v>595.46689866666668</c:v>
                      </c:pt>
                      <c:pt idx="3104">
                        <c:v>595.693848</c:v>
                      </c:pt>
                      <c:pt idx="3105">
                        <c:v>595.80826833333333</c:v>
                      </c:pt>
                      <c:pt idx="3106">
                        <c:v>596.04349766666667</c:v>
                      </c:pt>
                      <c:pt idx="3107">
                        <c:v>596.23419166666656</c:v>
                      </c:pt>
                      <c:pt idx="3108">
                        <c:v>596.39896633333331</c:v>
                      </c:pt>
                      <c:pt idx="3109">
                        <c:v>596.59682199999997</c:v>
                      </c:pt>
                      <c:pt idx="3110">
                        <c:v>596.78649933333338</c:v>
                      </c:pt>
                      <c:pt idx="3111">
                        <c:v>596.95849600000008</c:v>
                      </c:pt>
                      <c:pt idx="3112">
                        <c:v>597.20338966666668</c:v>
                      </c:pt>
                      <c:pt idx="3113">
                        <c:v>597.33274300000005</c:v>
                      </c:pt>
                      <c:pt idx="3114">
                        <c:v>597.4872436666667</c:v>
                      </c:pt>
                      <c:pt idx="3115">
                        <c:v>597.64951566666662</c:v>
                      </c:pt>
                      <c:pt idx="3116">
                        <c:v>597.83255999999994</c:v>
                      </c:pt>
                      <c:pt idx="3117">
                        <c:v>598.03257233333329</c:v>
                      </c:pt>
                      <c:pt idx="3118">
                        <c:v>598.19582133333324</c:v>
                      </c:pt>
                      <c:pt idx="3119">
                        <c:v>598.40578199999993</c:v>
                      </c:pt>
                      <c:pt idx="3120">
                        <c:v>598.60569266666664</c:v>
                      </c:pt>
                      <c:pt idx="3121">
                        <c:v>598.72383633333345</c:v>
                      </c:pt>
                      <c:pt idx="3122">
                        <c:v>598.93025733333332</c:v>
                      </c:pt>
                      <c:pt idx="3123">
                        <c:v>599.062724</c:v>
                      </c:pt>
                      <c:pt idx="3124">
                        <c:v>599.27030433333334</c:v>
                      </c:pt>
                      <c:pt idx="3125">
                        <c:v>599.47755933333337</c:v>
                      </c:pt>
                      <c:pt idx="3126">
                        <c:v>599.66687000000002</c:v>
                      </c:pt>
                      <c:pt idx="3127">
                        <c:v>599.87534600000004</c:v>
                      </c:pt>
                      <c:pt idx="3128">
                        <c:v>600.09895833333337</c:v>
                      </c:pt>
                      <c:pt idx="3129">
                        <c:v>600.21441633333336</c:v>
                      </c:pt>
                      <c:pt idx="3130">
                        <c:v>600.44401033333327</c:v>
                      </c:pt>
                      <c:pt idx="3131">
                        <c:v>600.60679100000004</c:v>
                      </c:pt>
                      <c:pt idx="3132">
                        <c:v>600.77636733333338</c:v>
                      </c:pt>
                      <c:pt idx="3133">
                        <c:v>600.92472366666664</c:v>
                      </c:pt>
                      <c:pt idx="3134">
                        <c:v>601.15020766666669</c:v>
                      </c:pt>
                      <c:pt idx="3135">
                        <c:v>601.33227533333331</c:v>
                      </c:pt>
                      <c:pt idx="3136">
                        <c:v>601.48057066666672</c:v>
                      </c:pt>
                      <c:pt idx="3137">
                        <c:v>601.72591133333333</c:v>
                      </c:pt>
                      <c:pt idx="3138">
                        <c:v>601.92504899999994</c:v>
                      </c:pt>
                      <c:pt idx="3139">
                        <c:v>602.12373866666667</c:v>
                      </c:pt>
                      <c:pt idx="3140">
                        <c:v>602.31207266666661</c:v>
                      </c:pt>
                      <c:pt idx="3141">
                        <c:v>602.47285966666664</c:v>
                      </c:pt>
                      <c:pt idx="3142">
                        <c:v>602.67584233333321</c:v>
                      </c:pt>
                      <c:pt idx="3143">
                        <c:v>602.87259899999992</c:v>
                      </c:pt>
                      <c:pt idx="3144">
                        <c:v>603.04532866666659</c:v>
                      </c:pt>
                      <c:pt idx="3145">
                        <c:v>603.18009433333339</c:v>
                      </c:pt>
                      <c:pt idx="3146">
                        <c:v>603.43157933333339</c:v>
                      </c:pt>
                      <c:pt idx="3147">
                        <c:v>603.52622499999995</c:v>
                      </c:pt>
                      <c:pt idx="3148">
                        <c:v>603.73185233333334</c:v>
                      </c:pt>
                      <c:pt idx="3149">
                        <c:v>603.9432373333334</c:v>
                      </c:pt>
                      <c:pt idx="3150">
                        <c:v>604.12711566666667</c:v>
                      </c:pt>
                      <c:pt idx="3151">
                        <c:v>604.28375233333338</c:v>
                      </c:pt>
                      <c:pt idx="3152">
                        <c:v>604.42390933333331</c:v>
                      </c:pt>
                      <c:pt idx="3153">
                        <c:v>604.62703466666665</c:v>
                      </c:pt>
                      <c:pt idx="3154">
                        <c:v>604.87795000000006</c:v>
                      </c:pt>
                      <c:pt idx="3155">
                        <c:v>605.03788233333341</c:v>
                      </c:pt>
                      <c:pt idx="3156">
                        <c:v>605.22021499999994</c:v>
                      </c:pt>
                      <c:pt idx="3157">
                        <c:v>605.32989499999996</c:v>
                      </c:pt>
                      <c:pt idx="3158">
                        <c:v>605.58927400000005</c:v>
                      </c:pt>
                      <c:pt idx="3159">
                        <c:v>605.81921399999999</c:v>
                      </c:pt>
                      <c:pt idx="3160">
                        <c:v>605.99261466666667</c:v>
                      </c:pt>
                      <c:pt idx="3161">
                        <c:v>606.16744000000006</c:v>
                      </c:pt>
                      <c:pt idx="3162">
                        <c:v>606.37453200000004</c:v>
                      </c:pt>
                      <c:pt idx="3163">
                        <c:v>606.52919499999996</c:v>
                      </c:pt>
                      <c:pt idx="3164">
                        <c:v>606.69390899999996</c:v>
                      </c:pt>
                      <c:pt idx="3165">
                        <c:v>606.86515299999985</c:v>
                      </c:pt>
                      <c:pt idx="3166">
                        <c:v>607.14805100000001</c:v>
                      </c:pt>
                      <c:pt idx="3167">
                        <c:v>607.27443433333326</c:v>
                      </c:pt>
                      <c:pt idx="3168">
                        <c:v>607.51625566666667</c:v>
                      </c:pt>
                      <c:pt idx="3169">
                        <c:v>607.65350333333333</c:v>
                      </c:pt>
                      <c:pt idx="3170">
                        <c:v>607.87306733333332</c:v>
                      </c:pt>
                      <c:pt idx="3171">
                        <c:v>608.01379399999996</c:v>
                      </c:pt>
                      <c:pt idx="3172">
                        <c:v>608.17511000000002</c:v>
                      </c:pt>
                      <c:pt idx="3173">
                        <c:v>608.37278233333336</c:v>
                      </c:pt>
                      <c:pt idx="3174">
                        <c:v>608.54038466666668</c:v>
                      </c:pt>
                      <c:pt idx="3175">
                        <c:v>608.78230800000006</c:v>
                      </c:pt>
                      <c:pt idx="3176">
                        <c:v>608.95420366666667</c:v>
                      </c:pt>
                      <c:pt idx="3177">
                        <c:v>609.21089700000005</c:v>
                      </c:pt>
                      <c:pt idx="3178">
                        <c:v>609.32649766666657</c:v>
                      </c:pt>
                      <c:pt idx="3179">
                        <c:v>609.50903333333338</c:v>
                      </c:pt>
                      <c:pt idx="3180">
                        <c:v>609.73252366666657</c:v>
                      </c:pt>
                      <c:pt idx="3181">
                        <c:v>609.90873199999999</c:v>
                      </c:pt>
                      <c:pt idx="3182">
                        <c:v>610.07084133333331</c:v>
                      </c:pt>
                      <c:pt idx="3183">
                        <c:v>610.28505466666661</c:v>
                      </c:pt>
                      <c:pt idx="3184">
                        <c:v>610.46905533333336</c:v>
                      </c:pt>
                      <c:pt idx="3185">
                        <c:v>610.67051166666658</c:v>
                      </c:pt>
                      <c:pt idx="3186">
                        <c:v>610.84088133333341</c:v>
                      </c:pt>
                      <c:pt idx="3187">
                        <c:v>611.00526933333333</c:v>
                      </c:pt>
                      <c:pt idx="3188">
                        <c:v>611.19236233333334</c:v>
                      </c:pt>
                      <c:pt idx="3189">
                        <c:v>611.32849099999999</c:v>
                      </c:pt>
                      <c:pt idx="3190">
                        <c:v>611.51871733333337</c:v>
                      </c:pt>
                      <c:pt idx="3191">
                        <c:v>611.70058166666661</c:v>
                      </c:pt>
                      <c:pt idx="3192">
                        <c:v>611.87947566666662</c:v>
                      </c:pt>
                      <c:pt idx="3193">
                        <c:v>612.06426999999996</c:v>
                      </c:pt>
                      <c:pt idx="3194">
                        <c:v>612.24873866666655</c:v>
                      </c:pt>
                      <c:pt idx="3195">
                        <c:v>612.49135333333334</c:v>
                      </c:pt>
                      <c:pt idx="3196">
                        <c:v>612.60731999999996</c:v>
                      </c:pt>
                      <c:pt idx="3197">
                        <c:v>612.88254800000004</c:v>
                      </c:pt>
                      <c:pt idx="3198">
                        <c:v>613.06579566666676</c:v>
                      </c:pt>
                      <c:pt idx="3199">
                        <c:v>613.19653333333338</c:v>
                      </c:pt>
                      <c:pt idx="3200">
                        <c:v>613.40222166666661</c:v>
                      </c:pt>
                      <c:pt idx="3201">
                        <c:v>613.61773700000003</c:v>
                      </c:pt>
                      <c:pt idx="3202">
                        <c:v>613.77262333333329</c:v>
                      </c:pt>
                      <c:pt idx="3203">
                        <c:v>613.99452699999995</c:v>
                      </c:pt>
                      <c:pt idx="3204">
                        <c:v>614.146342</c:v>
                      </c:pt>
                      <c:pt idx="3205">
                        <c:v>614.41593433333333</c:v>
                      </c:pt>
                      <c:pt idx="3206">
                        <c:v>614.52836100000002</c:v>
                      </c:pt>
                      <c:pt idx="3207">
                        <c:v>614.69504800000004</c:v>
                      </c:pt>
                      <c:pt idx="3208">
                        <c:v>614.96889266666665</c:v>
                      </c:pt>
                      <c:pt idx="3209">
                        <c:v>615.05244966666658</c:v>
                      </c:pt>
                      <c:pt idx="3210">
                        <c:v>615.2499796666666</c:v>
                      </c:pt>
                      <c:pt idx="3211">
                        <c:v>615.43098966666673</c:v>
                      </c:pt>
                      <c:pt idx="3212">
                        <c:v>615.63920099999996</c:v>
                      </c:pt>
                      <c:pt idx="3213">
                        <c:v>615.82956933333332</c:v>
                      </c:pt>
                      <c:pt idx="3214">
                        <c:v>615.95705166666664</c:v>
                      </c:pt>
                      <c:pt idx="3215">
                        <c:v>616.19075499999997</c:v>
                      </c:pt>
                      <c:pt idx="3216">
                        <c:v>616.35864233333336</c:v>
                      </c:pt>
                      <c:pt idx="3217">
                        <c:v>616.57128899999998</c:v>
                      </c:pt>
                      <c:pt idx="3218">
                        <c:v>616.75284866666664</c:v>
                      </c:pt>
                      <c:pt idx="3219">
                        <c:v>616.90496833333339</c:v>
                      </c:pt>
                      <c:pt idx="3220">
                        <c:v>617.02880866666658</c:v>
                      </c:pt>
                      <c:pt idx="3221">
                        <c:v>617.27117899999996</c:v>
                      </c:pt>
                      <c:pt idx="3222">
                        <c:v>617.44217933333323</c:v>
                      </c:pt>
                      <c:pt idx="3223">
                        <c:v>617.68585199999995</c:v>
                      </c:pt>
                      <c:pt idx="3224">
                        <c:v>617.8219806666666</c:v>
                      </c:pt>
                      <c:pt idx="3225">
                        <c:v>618.02028400000006</c:v>
                      </c:pt>
                      <c:pt idx="3226">
                        <c:v>618.19433600000002</c:v>
                      </c:pt>
                      <c:pt idx="3227">
                        <c:v>618.39021833333334</c:v>
                      </c:pt>
                      <c:pt idx="3228">
                        <c:v>618.54528833333336</c:v>
                      </c:pt>
                      <c:pt idx="3229">
                        <c:v>618.74133300000005</c:v>
                      </c:pt>
                      <c:pt idx="3230">
                        <c:v>618.85793066666668</c:v>
                      </c:pt>
                      <c:pt idx="3231">
                        <c:v>619.1175333333332</c:v>
                      </c:pt>
                      <c:pt idx="3232">
                        <c:v>619.32478833333334</c:v>
                      </c:pt>
                      <c:pt idx="3233">
                        <c:v>619.46108000000004</c:v>
                      </c:pt>
                      <c:pt idx="3234">
                        <c:v>619.62481700000001</c:v>
                      </c:pt>
                      <c:pt idx="3235">
                        <c:v>619.86059566666665</c:v>
                      </c:pt>
                      <c:pt idx="3236">
                        <c:v>620.01432299999999</c:v>
                      </c:pt>
                      <c:pt idx="3237">
                        <c:v>620.23805766666669</c:v>
                      </c:pt>
                      <c:pt idx="3238">
                        <c:v>620.44578033333335</c:v>
                      </c:pt>
                      <c:pt idx="3239">
                        <c:v>620.59696433333329</c:v>
                      </c:pt>
                      <c:pt idx="3240">
                        <c:v>620.79164600000001</c:v>
                      </c:pt>
                      <c:pt idx="3241">
                        <c:v>620.92002366666657</c:v>
                      </c:pt>
                      <c:pt idx="3242">
                        <c:v>621.11619066666663</c:v>
                      </c:pt>
                      <c:pt idx="3243">
                        <c:v>621.30501300000003</c:v>
                      </c:pt>
                      <c:pt idx="3244">
                        <c:v>621.55214433333333</c:v>
                      </c:pt>
                      <c:pt idx="3245">
                        <c:v>621.71708166666667</c:v>
                      </c:pt>
                      <c:pt idx="3246">
                        <c:v>621.92810066666664</c:v>
                      </c:pt>
                      <c:pt idx="3247">
                        <c:v>622.06860366666672</c:v>
                      </c:pt>
                      <c:pt idx="3248">
                        <c:v>622.29311133333329</c:v>
                      </c:pt>
                      <c:pt idx="3249">
                        <c:v>622.44921866666664</c:v>
                      </c:pt>
                      <c:pt idx="3250">
                        <c:v>622.65993266666658</c:v>
                      </c:pt>
                      <c:pt idx="3251">
                        <c:v>622.84840900000006</c:v>
                      </c:pt>
                      <c:pt idx="3252">
                        <c:v>623.0485226666666</c:v>
                      </c:pt>
                      <c:pt idx="3253">
                        <c:v>623.19639066666662</c:v>
                      </c:pt>
                      <c:pt idx="3254">
                        <c:v>623.38610833333337</c:v>
                      </c:pt>
                      <c:pt idx="3255">
                        <c:v>623.53021266666667</c:v>
                      </c:pt>
                      <c:pt idx="3256">
                        <c:v>623.80153400000006</c:v>
                      </c:pt>
                      <c:pt idx="3257">
                        <c:v>623.9762373333333</c:v>
                      </c:pt>
                      <c:pt idx="3258">
                        <c:v>624.1583046666666</c:v>
                      </c:pt>
                      <c:pt idx="3259">
                        <c:v>624.29571566666675</c:v>
                      </c:pt>
                      <c:pt idx="3260">
                        <c:v>624.5741373333334</c:v>
                      </c:pt>
                      <c:pt idx="3261">
                        <c:v>624.70121266666661</c:v>
                      </c:pt>
                      <c:pt idx="3262">
                        <c:v>624.90883366666662</c:v>
                      </c:pt>
                      <c:pt idx="3263">
                        <c:v>625.07562266666662</c:v>
                      </c:pt>
                      <c:pt idx="3264">
                        <c:v>625.32261133333338</c:v>
                      </c:pt>
                      <c:pt idx="3265">
                        <c:v>625.48288999999988</c:v>
                      </c:pt>
                      <c:pt idx="3266">
                        <c:v>625.64866133333328</c:v>
                      </c:pt>
                      <c:pt idx="3267">
                        <c:v>625.85321033333332</c:v>
                      </c:pt>
                      <c:pt idx="3268">
                        <c:v>626.04473866666672</c:v>
                      </c:pt>
                      <c:pt idx="3269">
                        <c:v>626.18768299999999</c:v>
                      </c:pt>
                      <c:pt idx="3270">
                        <c:v>626.44144700000004</c:v>
                      </c:pt>
                      <c:pt idx="3271">
                        <c:v>626.55474833333335</c:v>
                      </c:pt>
                      <c:pt idx="3272">
                        <c:v>626.76875800000005</c:v>
                      </c:pt>
                      <c:pt idx="3273">
                        <c:v>626.97558600000002</c:v>
                      </c:pt>
                      <c:pt idx="3274">
                        <c:v>627.15917966666666</c:v>
                      </c:pt>
                      <c:pt idx="3275">
                        <c:v>627.33062733333327</c:v>
                      </c:pt>
                      <c:pt idx="3276">
                        <c:v>627.44073500000002</c:v>
                      </c:pt>
                      <c:pt idx="3277">
                        <c:v>627.65795900000001</c:v>
                      </c:pt>
                      <c:pt idx="3278">
                        <c:v>627.88163233333341</c:v>
                      </c:pt>
                      <c:pt idx="3279">
                        <c:v>628.05244966666669</c:v>
                      </c:pt>
                      <c:pt idx="3280">
                        <c:v>628.24904400000003</c:v>
                      </c:pt>
                      <c:pt idx="3281">
                        <c:v>628.39776599999993</c:v>
                      </c:pt>
                      <c:pt idx="3282">
                        <c:v>628.59724933333337</c:v>
                      </c:pt>
                      <c:pt idx="3283">
                        <c:v>628.72308333333331</c:v>
                      </c:pt>
                      <c:pt idx="3284">
                        <c:v>628.90258766666659</c:v>
                      </c:pt>
                      <c:pt idx="3285">
                        <c:v>629.163635</c:v>
                      </c:pt>
                      <c:pt idx="3286">
                        <c:v>629.31219466666664</c:v>
                      </c:pt>
                      <c:pt idx="3287">
                        <c:v>629.45450866666658</c:v>
                      </c:pt>
                      <c:pt idx="3288">
                        <c:v>629.64029966666658</c:v>
                      </c:pt>
                      <c:pt idx="3289">
                        <c:v>629.82334400000002</c:v>
                      </c:pt>
                      <c:pt idx="3290">
                        <c:v>630.04414866666673</c:v>
                      </c:pt>
                      <c:pt idx="3291">
                        <c:v>630.27205400000003</c:v>
                      </c:pt>
                      <c:pt idx="3292">
                        <c:v>630.46051</c:v>
                      </c:pt>
                      <c:pt idx="3293">
                        <c:v>630.62691233333328</c:v>
                      </c:pt>
                      <c:pt idx="3294">
                        <c:v>630.89255766666668</c:v>
                      </c:pt>
                      <c:pt idx="3295">
                        <c:v>631.00419099999999</c:v>
                      </c:pt>
                      <c:pt idx="3296">
                        <c:v>631.32287600000006</c:v>
                      </c:pt>
                      <c:pt idx="3297">
                        <c:v>631.47021500000005</c:v>
                      </c:pt>
                      <c:pt idx="3298">
                        <c:v>631.65319833333331</c:v>
                      </c:pt>
                      <c:pt idx="3299">
                        <c:v>631.76666233333333</c:v>
                      </c:pt>
                      <c:pt idx="3300">
                        <c:v>631.95914700000003</c:v>
                      </c:pt>
                      <c:pt idx="3301">
                        <c:v>632.12143966666656</c:v>
                      </c:pt>
                      <c:pt idx="3302">
                        <c:v>632.29575633333332</c:v>
                      </c:pt>
                      <c:pt idx="3303">
                        <c:v>632.46868866666671</c:v>
                      </c:pt>
                      <c:pt idx="3304">
                        <c:v>632.62831633333337</c:v>
                      </c:pt>
                      <c:pt idx="3305">
                        <c:v>632.88079833333347</c:v>
                      </c:pt>
                      <c:pt idx="3306">
                        <c:v>633.08740233333333</c:v>
                      </c:pt>
                      <c:pt idx="3307">
                        <c:v>633.25870766666674</c:v>
                      </c:pt>
                      <c:pt idx="3308">
                        <c:v>633.46720366666659</c:v>
                      </c:pt>
                      <c:pt idx="3309">
                        <c:v>633.68743899999993</c:v>
                      </c:pt>
                      <c:pt idx="3310">
                        <c:v>633.85396333333335</c:v>
                      </c:pt>
                      <c:pt idx="3311">
                        <c:v>634.04022233333342</c:v>
                      </c:pt>
                      <c:pt idx="3312">
                        <c:v>634.20432533333326</c:v>
                      </c:pt>
                      <c:pt idx="3313">
                        <c:v>634.39369699999997</c:v>
                      </c:pt>
                      <c:pt idx="3314">
                        <c:v>634.5737303333334</c:v>
                      </c:pt>
                      <c:pt idx="3315">
                        <c:v>634.72298133333334</c:v>
                      </c:pt>
                      <c:pt idx="3316">
                        <c:v>634.90875233333338</c:v>
                      </c:pt>
                      <c:pt idx="3317">
                        <c:v>635.09490966666669</c:v>
                      </c:pt>
                      <c:pt idx="3318">
                        <c:v>635.31191000000001</c:v>
                      </c:pt>
                      <c:pt idx="3319">
                        <c:v>635.50150566666673</c:v>
                      </c:pt>
                      <c:pt idx="3320">
                        <c:v>635.71604400000001</c:v>
                      </c:pt>
                      <c:pt idx="3321">
                        <c:v>635.92690033333338</c:v>
                      </c:pt>
                      <c:pt idx="3322">
                        <c:v>636.08677166666666</c:v>
                      </c:pt>
                      <c:pt idx="3323">
                        <c:v>636.24340799999993</c:v>
                      </c:pt>
                      <c:pt idx="3324">
                        <c:v>636.45340966666663</c:v>
                      </c:pt>
                      <c:pt idx="3325">
                        <c:v>636.63234466666665</c:v>
                      </c:pt>
                      <c:pt idx="3326">
                        <c:v>636.80863433333332</c:v>
                      </c:pt>
                      <c:pt idx="3327">
                        <c:v>636.93644200000006</c:v>
                      </c:pt>
                      <c:pt idx="3328">
                        <c:v>637.12766533333331</c:v>
                      </c:pt>
                      <c:pt idx="3329">
                        <c:v>637.36258966666662</c:v>
                      </c:pt>
                      <c:pt idx="3330">
                        <c:v>637.53761799999995</c:v>
                      </c:pt>
                      <c:pt idx="3331">
                        <c:v>637.7428993333333</c:v>
                      </c:pt>
                      <c:pt idx="3332">
                        <c:v>637.96154799999988</c:v>
                      </c:pt>
                      <c:pt idx="3333">
                        <c:v>638.20532199999991</c:v>
                      </c:pt>
                      <c:pt idx="3334">
                        <c:v>638.31978366666669</c:v>
                      </c:pt>
                      <c:pt idx="3335">
                        <c:v>638.51857500000006</c:v>
                      </c:pt>
                      <c:pt idx="3336">
                        <c:v>638.65631099999996</c:v>
                      </c:pt>
                      <c:pt idx="3337">
                        <c:v>638.81817633333333</c:v>
                      </c:pt>
                      <c:pt idx="3338">
                        <c:v>639.07537833333333</c:v>
                      </c:pt>
                      <c:pt idx="3339">
                        <c:v>639.24804700000004</c:v>
                      </c:pt>
                      <c:pt idx="3340">
                        <c:v>639.34973133333335</c:v>
                      </c:pt>
                      <c:pt idx="3341">
                        <c:v>639.51761899999997</c:v>
                      </c:pt>
                      <c:pt idx="3342">
                        <c:v>639.74761933333332</c:v>
                      </c:pt>
                      <c:pt idx="3343">
                        <c:v>639.82832866666661</c:v>
                      </c:pt>
                      <c:pt idx="3344">
                        <c:v>640.07932533333326</c:v>
                      </c:pt>
                      <c:pt idx="3345">
                        <c:v>640.25421133333327</c:v>
                      </c:pt>
                      <c:pt idx="3346">
                        <c:v>640.49198399999989</c:v>
                      </c:pt>
                      <c:pt idx="3347">
                        <c:v>640.72550466666678</c:v>
                      </c:pt>
                      <c:pt idx="3348">
                        <c:v>640.77856433333329</c:v>
                      </c:pt>
                      <c:pt idx="3349">
                        <c:v>640.95631900000001</c:v>
                      </c:pt>
                      <c:pt idx="3350">
                        <c:v>641.16833533333329</c:v>
                      </c:pt>
                      <c:pt idx="3351">
                        <c:v>641.37479666666661</c:v>
                      </c:pt>
                      <c:pt idx="3352">
                        <c:v>641.52455633333329</c:v>
                      </c:pt>
                      <c:pt idx="3353">
                        <c:v>641.77154533333339</c:v>
                      </c:pt>
                      <c:pt idx="3354">
                        <c:v>641.93098966666673</c:v>
                      </c:pt>
                      <c:pt idx="3355">
                        <c:v>642.09631333333334</c:v>
                      </c:pt>
                      <c:pt idx="3356">
                        <c:v>642.35396333333335</c:v>
                      </c:pt>
                      <c:pt idx="3357">
                        <c:v>642.47139500000003</c:v>
                      </c:pt>
                      <c:pt idx="3358">
                        <c:v>642.70194499999991</c:v>
                      </c:pt>
                      <c:pt idx="3359">
                        <c:v>642.80637633333333</c:v>
                      </c:pt>
                      <c:pt idx="3360">
                        <c:v>643.11968999999999</c:v>
                      </c:pt>
                      <c:pt idx="3361">
                        <c:v>643.23126233333335</c:v>
                      </c:pt>
                      <c:pt idx="3362">
                        <c:v>643.44519033333324</c:v>
                      </c:pt>
                      <c:pt idx="3363">
                        <c:v>643.56593833333329</c:v>
                      </c:pt>
                      <c:pt idx="3364">
                        <c:v>643.82383233333337</c:v>
                      </c:pt>
                      <c:pt idx="3365">
                        <c:v>643.97190333333344</c:v>
                      </c:pt>
                      <c:pt idx="3366">
                        <c:v>644.12750266666671</c:v>
                      </c:pt>
                      <c:pt idx="3367">
                        <c:v>644.31254066666668</c:v>
                      </c:pt>
                      <c:pt idx="3368">
                        <c:v>644.52854433333334</c:v>
                      </c:pt>
                      <c:pt idx="3369">
                        <c:v>644.71374500000002</c:v>
                      </c:pt>
                      <c:pt idx="3370">
                        <c:v>644.92323799999997</c:v>
                      </c:pt>
                      <c:pt idx="3371">
                        <c:v>645.04534899999999</c:v>
                      </c:pt>
                      <c:pt idx="3372">
                        <c:v>645.230591</c:v>
                      </c:pt>
                      <c:pt idx="3373">
                        <c:v>645.45170066666662</c:v>
                      </c:pt>
                      <c:pt idx="3374">
                        <c:v>645.65771499999994</c:v>
                      </c:pt>
                      <c:pt idx="3375">
                        <c:v>645.92002400000001</c:v>
                      </c:pt>
                      <c:pt idx="3376">
                        <c:v>646.04962166666667</c:v>
                      </c:pt>
                      <c:pt idx="3377">
                        <c:v>646.24424233333332</c:v>
                      </c:pt>
                      <c:pt idx="3378">
                        <c:v>646.37259933333326</c:v>
                      </c:pt>
                      <c:pt idx="3379">
                        <c:v>646.6335856666667</c:v>
                      </c:pt>
                      <c:pt idx="3380">
                        <c:v>646.81044500000007</c:v>
                      </c:pt>
                      <c:pt idx="3381">
                        <c:v>646.9441323333333</c:v>
                      </c:pt>
                      <c:pt idx="3382">
                        <c:v>647.11812300000008</c:v>
                      </c:pt>
                      <c:pt idx="3383">
                        <c:v>647.38924133333342</c:v>
                      </c:pt>
                      <c:pt idx="3384">
                        <c:v>647.53973400000007</c:v>
                      </c:pt>
                      <c:pt idx="3385">
                        <c:v>647.78605133333338</c:v>
                      </c:pt>
                      <c:pt idx="3386">
                        <c:v>647.90374766666673</c:v>
                      </c:pt>
                      <c:pt idx="3387">
                        <c:v>648.11871333333329</c:v>
                      </c:pt>
                      <c:pt idx="3388">
                        <c:v>648.22536200000002</c:v>
                      </c:pt>
                      <c:pt idx="3389">
                        <c:v>648.50714100000005</c:v>
                      </c:pt>
                      <c:pt idx="3390">
                        <c:v>648.63171366666666</c:v>
                      </c:pt>
                      <c:pt idx="3391">
                        <c:v>648.86293533333321</c:v>
                      </c:pt>
                      <c:pt idx="3392">
                        <c:v>649.0428873333334</c:v>
                      </c:pt>
                      <c:pt idx="3393">
                        <c:v>649.187093</c:v>
                      </c:pt>
                      <c:pt idx="3394">
                        <c:v>649.37164333333328</c:v>
                      </c:pt>
                      <c:pt idx="3395">
                        <c:v>649.51643866666666</c:v>
                      </c:pt>
                      <c:pt idx="3396">
                        <c:v>649.70363366666663</c:v>
                      </c:pt>
                      <c:pt idx="3397">
                        <c:v>649.85921233333329</c:v>
                      </c:pt>
                      <c:pt idx="3398">
                        <c:v>650.05529800000011</c:v>
                      </c:pt>
                      <c:pt idx="3399">
                        <c:v>650.26609300000007</c:v>
                      </c:pt>
                      <c:pt idx="3400">
                        <c:v>650.45473233333325</c:v>
                      </c:pt>
                      <c:pt idx="3401">
                        <c:v>650.66367566666668</c:v>
                      </c:pt>
                      <c:pt idx="3402">
                        <c:v>650.78365066666674</c:v>
                      </c:pt>
                      <c:pt idx="3403">
                        <c:v>651.00223800000003</c:v>
                      </c:pt>
                      <c:pt idx="3404">
                        <c:v>651.20322666666664</c:v>
                      </c:pt>
                      <c:pt idx="3405">
                        <c:v>651.44004333333339</c:v>
                      </c:pt>
                      <c:pt idx="3406">
                        <c:v>651.62384033333331</c:v>
                      </c:pt>
                      <c:pt idx="3407">
                        <c:v>651.71492499999988</c:v>
                      </c:pt>
                      <c:pt idx="3408">
                        <c:v>651.89831566666669</c:v>
                      </c:pt>
                      <c:pt idx="3409">
                        <c:v>652.09320033333336</c:v>
                      </c:pt>
                      <c:pt idx="3410">
                        <c:v>652.25705966666658</c:v>
                      </c:pt>
                      <c:pt idx="3411">
                        <c:v>652.50134266666669</c:v>
                      </c:pt>
                      <c:pt idx="3412">
                        <c:v>652.63718666666671</c:v>
                      </c:pt>
                      <c:pt idx="3413">
                        <c:v>652.82454433333328</c:v>
                      </c:pt>
                      <c:pt idx="3414">
                        <c:v>653.05120866666664</c:v>
                      </c:pt>
                      <c:pt idx="3415">
                        <c:v>653.18680833333337</c:v>
                      </c:pt>
                      <c:pt idx="3416">
                        <c:v>653.35119633333329</c:v>
                      </c:pt>
                      <c:pt idx="3417">
                        <c:v>653.52097566666669</c:v>
                      </c:pt>
                      <c:pt idx="3418">
                        <c:v>653.78717033333339</c:v>
                      </c:pt>
                      <c:pt idx="3419">
                        <c:v>653.99566633333336</c:v>
                      </c:pt>
                      <c:pt idx="3420">
                        <c:v>654.17325833333337</c:v>
                      </c:pt>
                      <c:pt idx="3421">
                        <c:v>654.331909</c:v>
                      </c:pt>
                      <c:pt idx="3422">
                        <c:v>654.550476</c:v>
                      </c:pt>
                      <c:pt idx="3423">
                        <c:v>654.77445466666666</c:v>
                      </c:pt>
                      <c:pt idx="3424">
                        <c:v>654.9632366666666</c:v>
                      </c:pt>
                      <c:pt idx="3425">
                        <c:v>655.13824466666665</c:v>
                      </c:pt>
                      <c:pt idx="3426">
                        <c:v>655.30743399999994</c:v>
                      </c:pt>
                      <c:pt idx="3427">
                        <c:v>655.61204033333331</c:v>
                      </c:pt>
                      <c:pt idx="3428">
                        <c:v>655.70196533333331</c:v>
                      </c:pt>
                      <c:pt idx="3429">
                        <c:v>655.96026600000005</c:v>
                      </c:pt>
                      <c:pt idx="3430">
                        <c:v>656.15745033333326</c:v>
                      </c:pt>
                      <c:pt idx="3431">
                        <c:v>656.28845199999989</c:v>
                      </c:pt>
                      <c:pt idx="3432">
                        <c:v>656.44236233333334</c:v>
                      </c:pt>
                      <c:pt idx="3433">
                        <c:v>656.71761100000003</c:v>
                      </c:pt>
                      <c:pt idx="3434">
                        <c:v>656.86045333333334</c:v>
                      </c:pt>
                      <c:pt idx="3435">
                        <c:v>656.98697899999991</c:v>
                      </c:pt>
                      <c:pt idx="3436">
                        <c:v>657.19639066666662</c:v>
                      </c:pt>
                      <c:pt idx="3437">
                        <c:v>657.43839500000001</c:v>
                      </c:pt>
                      <c:pt idx="3438">
                        <c:v>657.58603933333336</c:v>
                      </c:pt>
                      <c:pt idx="3439">
                        <c:v>657.78651899999988</c:v>
                      </c:pt>
                      <c:pt idx="3440">
                        <c:v>657.95609533333334</c:v>
                      </c:pt>
                      <c:pt idx="3441">
                        <c:v>658.18214933333331</c:v>
                      </c:pt>
                      <c:pt idx="3442">
                        <c:v>658.37642433333338</c:v>
                      </c:pt>
                      <c:pt idx="3443">
                        <c:v>658.45579033333331</c:v>
                      </c:pt>
                      <c:pt idx="3444">
                        <c:v>658.72060133333332</c:v>
                      </c:pt>
                      <c:pt idx="3445">
                        <c:v>658.8553056666666</c:v>
                      </c:pt>
                      <c:pt idx="3446">
                        <c:v>659.07895933333327</c:v>
                      </c:pt>
                      <c:pt idx="3447">
                        <c:v>659.25331633333326</c:v>
                      </c:pt>
                      <c:pt idx="3448">
                        <c:v>659.4728193333334</c:v>
                      </c:pt>
                      <c:pt idx="3449">
                        <c:v>659.62298599999997</c:v>
                      </c:pt>
                      <c:pt idx="3450">
                        <c:v>659.83465566666666</c:v>
                      </c:pt>
                      <c:pt idx="3451">
                        <c:v>660.00651033333327</c:v>
                      </c:pt>
                      <c:pt idx="3452">
                        <c:v>660.19315599999993</c:v>
                      </c:pt>
                      <c:pt idx="3453">
                        <c:v>660.27587899999992</c:v>
                      </c:pt>
                      <c:pt idx="3454">
                        <c:v>660.4908446666667</c:v>
                      </c:pt>
                      <c:pt idx="3455">
                        <c:v>660.65893533333337</c:v>
                      </c:pt>
                      <c:pt idx="3456">
                        <c:v>660.86997433333329</c:v>
                      </c:pt>
                      <c:pt idx="3457">
                        <c:v>661.0444746666667</c:v>
                      </c:pt>
                      <c:pt idx="3458">
                        <c:v>661.20619699999997</c:v>
                      </c:pt>
                      <c:pt idx="3459">
                        <c:v>661.41764333333333</c:v>
                      </c:pt>
                      <c:pt idx="3460">
                        <c:v>661.66992199999993</c:v>
                      </c:pt>
                      <c:pt idx="3461">
                        <c:v>661.86958833333335</c:v>
                      </c:pt>
                      <c:pt idx="3462">
                        <c:v>661.97918666666658</c:v>
                      </c:pt>
                      <c:pt idx="3463">
                        <c:v>662.163859</c:v>
                      </c:pt>
                      <c:pt idx="3464">
                        <c:v>662.39223233333337</c:v>
                      </c:pt>
                      <c:pt idx="3465">
                        <c:v>662.49985766666668</c:v>
                      </c:pt>
                      <c:pt idx="3466">
                        <c:v>662.78920499999992</c:v>
                      </c:pt>
                      <c:pt idx="3467">
                        <c:v>662.93692999999996</c:v>
                      </c:pt>
                      <c:pt idx="3468">
                        <c:v>663.04903166666656</c:v>
                      </c:pt>
                      <c:pt idx="3469">
                        <c:v>663.29282633333332</c:v>
                      </c:pt>
                      <c:pt idx="3470">
                        <c:v>663.43212899999992</c:v>
                      </c:pt>
                      <c:pt idx="3471">
                        <c:v>663.62768533333337</c:v>
                      </c:pt>
                      <c:pt idx="3472">
                        <c:v>663.80539966666663</c:v>
                      </c:pt>
                      <c:pt idx="3473">
                        <c:v>664.03782133333334</c:v>
                      </c:pt>
                      <c:pt idx="3474">
                        <c:v>664.19396999999992</c:v>
                      </c:pt>
                      <c:pt idx="3475">
                        <c:v>664.39685066666664</c:v>
                      </c:pt>
                      <c:pt idx="3476">
                        <c:v>664.54402700000003</c:v>
                      </c:pt>
                      <c:pt idx="3477">
                        <c:v>664.77164733333336</c:v>
                      </c:pt>
                      <c:pt idx="3478">
                        <c:v>665.05723066666667</c:v>
                      </c:pt>
                      <c:pt idx="3479">
                        <c:v>665.17810066666664</c:v>
                      </c:pt>
                      <c:pt idx="3480">
                        <c:v>665.34684233333326</c:v>
                      </c:pt>
                      <c:pt idx="3481">
                        <c:v>665.56955966666658</c:v>
                      </c:pt>
                      <c:pt idx="3482">
                        <c:v>665.77032466666662</c:v>
                      </c:pt>
                      <c:pt idx="3483">
                        <c:v>665.98343899999998</c:v>
                      </c:pt>
                      <c:pt idx="3484">
                        <c:v>666.09151199999997</c:v>
                      </c:pt>
                      <c:pt idx="3485">
                        <c:v>666.32393400000001</c:v>
                      </c:pt>
                      <c:pt idx="3486">
                        <c:v>666.46820066666658</c:v>
                      </c:pt>
                      <c:pt idx="3487">
                        <c:v>666.56093333333331</c:v>
                      </c:pt>
                      <c:pt idx="3488">
                        <c:v>666.87093133333326</c:v>
                      </c:pt>
                      <c:pt idx="3489">
                        <c:v>666.97721366666656</c:v>
                      </c:pt>
                      <c:pt idx="3490">
                        <c:v>667.10259999999994</c:v>
                      </c:pt>
                      <c:pt idx="3491">
                        <c:v>667.40148899999997</c:v>
                      </c:pt>
                      <c:pt idx="3492">
                        <c:v>667.585734</c:v>
                      </c:pt>
                      <c:pt idx="3493">
                        <c:v>667.72021499999994</c:v>
                      </c:pt>
                      <c:pt idx="3494">
                        <c:v>667.9643963333333</c:v>
                      </c:pt>
                      <c:pt idx="3495">
                        <c:v>668.08294699999999</c:v>
                      </c:pt>
                      <c:pt idx="3496">
                        <c:v>668.39170333333334</c:v>
                      </c:pt>
                      <c:pt idx="3497">
                        <c:v>668.5051473333333</c:v>
                      </c:pt>
                      <c:pt idx="3498">
                        <c:v>668.63055399999996</c:v>
                      </c:pt>
                      <c:pt idx="3499">
                        <c:v>668.83050566666668</c:v>
                      </c:pt>
                      <c:pt idx="3500">
                        <c:v>669.04215499999998</c:v>
                      </c:pt>
                      <c:pt idx="3501">
                        <c:v>669.19179299999996</c:v>
                      </c:pt>
                      <c:pt idx="3502">
                        <c:v>669.47310400000003</c:v>
                      </c:pt>
                      <c:pt idx="3503">
                        <c:v>669.61832700000002</c:v>
                      </c:pt>
                      <c:pt idx="3504">
                        <c:v>669.7924803333334</c:v>
                      </c:pt>
                      <c:pt idx="3505">
                        <c:v>670.02150500000005</c:v>
                      </c:pt>
                      <c:pt idx="3506">
                        <c:v>670.21872999999994</c:v>
                      </c:pt>
                      <c:pt idx="3507">
                        <c:v>670.39282233333336</c:v>
                      </c:pt>
                      <c:pt idx="3508">
                        <c:v>670.59714766666673</c:v>
                      </c:pt>
                      <c:pt idx="3509">
                        <c:v>670.77003999999999</c:v>
                      </c:pt>
                      <c:pt idx="3510">
                        <c:v>670.97676599999988</c:v>
                      </c:pt>
                      <c:pt idx="3511">
                        <c:v>671.12015800000006</c:v>
                      </c:pt>
                      <c:pt idx="3512">
                        <c:v>671.28417966666666</c:v>
                      </c:pt>
                      <c:pt idx="3513">
                        <c:v>671.4666953333334</c:v>
                      </c:pt>
                      <c:pt idx="3514">
                        <c:v>671.69616699999995</c:v>
                      </c:pt>
                      <c:pt idx="3515">
                        <c:v>671.85146066666675</c:v>
                      </c:pt>
                      <c:pt idx="3516">
                        <c:v>672.05560300000002</c:v>
                      </c:pt>
                      <c:pt idx="3517">
                        <c:v>672.21034733333329</c:v>
                      </c:pt>
                      <c:pt idx="3518">
                        <c:v>672.37575300000003</c:v>
                      </c:pt>
                      <c:pt idx="3519">
                        <c:v>672.6835123333334</c:v>
                      </c:pt>
                      <c:pt idx="3520">
                        <c:v>672.84120699999994</c:v>
                      </c:pt>
                      <c:pt idx="3521">
                        <c:v>672.94187399999998</c:v>
                      </c:pt>
                      <c:pt idx="3522">
                        <c:v>673.16581200000007</c:v>
                      </c:pt>
                      <c:pt idx="3523">
                        <c:v>673.39404300000012</c:v>
                      </c:pt>
                      <c:pt idx="3524">
                        <c:v>673.55472799999995</c:v>
                      </c:pt>
                      <c:pt idx="3525">
                        <c:v>673.75425200000006</c:v>
                      </c:pt>
                      <c:pt idx="3526">
                        <c:v>673.94091800000001</c:v>
                      </c:pt>
                      <c:pt idx="3527">
                        <c:v>674.07946766666657</c:v>
                      </c:pt>
                      <c:pt idx="3528">
                        <c:v>674.31927499999995</c:v>
                      </c:pt>
                      <c:pt idx="3529">
                        <c:v>674.4574786666667</c:v>
                      </c:pt>
                      <c:pt idx="3530">
                        <c:v>674.68756100000007</c:v>
                      </c:pt>
                      <c:pt idx="3531">
                        <c:v>674.8200076666667</c:v>
                      </c:pt>
                      <c:pt idx="3532">
                        <c:v>675.00105799999994</c:v>
                      </c:pt>
                      <c:pt idx="3533">
                        <c:v>675.22320566666667</c:v>
                      </c:pt>
                      <c:pt idx="3534">
                        <c:v>675.41477433333341</c:v>
                      </c:pt>
                      <c:pt idx="3535">
                        <c:v>675.58127866666666</c:v>
                      </c:pt>
                      <c:pt idx="3536">
                        <c:v>675.80417899999998</c:v>
                      </c:pt>
                      <c:pt idx="3537">
                        <c:v>675.97151733333328</c:v>
                      </c:pt>
                      <c:pt idx="3538">
                        <c:v>676.15384933333337</c:v>
                      </c:pt>
                      <c:pt idx="3539">
                        <c:v>676.36185699999999</c:v>
                      </c:pt>
                      <c:pt idx="3540">
                        <c:v>676.50787366666668</c:v>
                      </c:pt>
                      <c:pt idx="3541">
                        <c:v>676.66693100000009</c:v>
                      </c:pt>
                      <c:pt idx="3542">
                        <c:v>676.87565099999995</c:v>
                      </c:pt>
                      <c:pt idx="3543">
                        <c:v>677.05261199999995</c:v>
                      </c:pt>
                      <c:pt idx="3544">
                        <c:v>677.22646066666664</c:v>
                      </c:pt>
                      <c:pt idx="3545">
                        <c:v>677.48415133333333</c:v>
                      </c:pt>
                      <c:pt idx="3546">
                        <c:v>677.59147133333329</c:v>
                      </c:pt>
                      <c:pt idx="3547">
                        <c:v>677.76759866666669</c:v>
                      </c:pt>
                      <c:pt idx="3548">
                        <c:v>678.03548166666667</c:v>
                      </c:pt>
                      <c:pt idx="3549">
                        <c:v>678.17449933333342</c:v>
                      </c:pt>
                      <c:pt idx="3550">
                        <c:v>678.31998699999997</c:v>
                      </c:pt>
                      <c:pt idx="3551">
                        <c:v>678.51472999999999</c:v>
                      </c:pt>
                      <c:pt idx="3552">
                        <c:v>678.75764966666657</c:v>
                      </c:pt>
                      <c:pt idx="3553">
                        <c:v>678.933492</c:v>
                      </c:pt>
                      <c:pt idx="3554">
                        <c:v>679.12615966666669</c:v>
                      </c:pt>
                      <c:pt idx="3555">
                        <c:v>679.23254399999996</c:v>
                      </c:pt>
                      <c:pt idx="3556">
                        <c:v>679.47125266666671</c:v>
                      </c:pt>
                      <c:pt idx="3557">
                        <c:v>679.61539700000003</c:v>
                      </c:pt>
                      <c:pt idx="3558">
                        <c:v>679.7873943333334</c:v>
                      </c:pt>
                      <c:pt idx="3559">
                        <c:v>679.98297133333335</c:v>
                      </c:pt>
                      <c:pt idx="3560">
                        <c:v>680.15238466666676</c:v>
                      </c:pt>
                      <c:pt idx="3561">
                        <c:v>680.35874433333333</c:v>
                      </c:pt>
                      <c:pt idx="3562">
                        <c:v>680.52622466666674</c:v>
                      </c:pt>
                      <c:pt idx="3563">
                        <c:v>680.72312399999998</c:v>
                      </c:pt>
                      <c:pt idx="3564">
                        <c:v>680.8528849999999</c:v>
                      </c:pt>
                      <c:pt idx="3565">
                        <c:v>681.07830799999999</c:v>
                      </c:pt>
                      <c:pt idx="3566">
                        <c:v>681.25254333333339</c:v>
                      </c:pt>
                      <c:pt idx="3567">
                        <c:v>681.42319733333341</c:v>
                      </c:pt>
                      <c:pt idx="3568">
                        <c:v>681.62561033333338</c:v>
                      </c:pt>
                      <c:pt idx="3569">
                        <c:v>681.82942666666668</c:v>
                      </c:pt>
                      <c:pt idx="3570">
                        <c:v>682.0404666666667</c:v>
                      </c:pt>
                      <c:pt idx="3571">
                        <c:v>682.16805033333333</c:v>
                      </c:pt>
                      <c:pt idx="3572">
                        <c:v>682.35500033333335</c:v>
                      </c:pt>
                      <c:pt idx="3573">
                        <c:v>682.53985599999999</c:v>
                      </c:pt>
                      <c:pt idx="3574">
                        <c:v>682.74102766666681</c:v>
                      </c:pt>
                      <c:pt idx="3575">
                        <c:v>682.90305566666666</c:v>
                      </c:pt>
                      <c:pt idx="3576">
                        <c:v>683.12996433333331</c:v>
                      </c:pt>
                      <c:pt idx="3577">
                        <c:v>683.32525633333341</c:v>
                      </c:pt>
                      <c:pt idx="3578">
                        <c:v>683.51180000000011</c:v>
                      </c:pt>
                      <c:pt idx="3579">
                        <c:v>683.67268866666666</c:v>
                      </c:pt>
                      <c:pt idx="3580">
                        <c:v>683.87357566666662</c:v>
                      </c:pt>
                      <c:pt idx="3581">
                        <c:v>684.05932600000006</c:v>
                      </c:pt>
                      <c:pt idx="3582">
                        <c:v>684.29311099999995</c:v>
                      </c:pt>
                      <c:pt idx="3583">
                        <c:v>684.44498699999997</c:v>
                      </c:pt>
                      <c:pt idx="3584">
                        <c:v>684.64345300000002</c:v>
                      </c:pt>
                      <c:pt idx="3585">
                        <c:v>684.81109633333335</c:v>
                      </c:pt>
                      <c:pt idx="3586">
                        <c:v>684.98677566666663</c:v>
                      </c:pt>
                      <c:pt idx="3587">
                        <c:v>685.21720366666671</c:v>
                      </c:pt>
                      <c:pt idx="3588">
                        <c:v>685.35190833333343</c:v>
                      </c:pt>
                      <c:pt idx="3589">
                        <c:v>685.4897053333334</c:v>
                      </c:pt>
                      <c:pt idx="3590">
                        <c:v>685.70821133333322</c:v>
                      </c:pt>
                      <c:pt idx="3591">
                        <c:v>685.86364733333323</c:v>
                      </c:pt>
                      <c:pt idx="3592">
                        <c:v>686.05407700000012</c:v>
                      </c:pt>
                      <c:pt idx="3593">
                        <c:v>686.1708779999999</c:v>
                      </c:pt>
                      <c:pt idx="3594">
                        <c:v>686.37056500000006</c:v>
                      </c:pt>
                      <c:pt idx="3595">
                        <c:v>686.56756600000006</c:v>
                      </c:pt>
                      <c:pt idx="3596">
                        <c:v>686.72947199999999</c:v>
                      </c:pt>
                      <c:pt idx="3597">
                        <c:v>686.95619699999997</c:v>
                      </c:pt>
                      <c:pt idx="3598">
                        <c:v>687.16627999999992</c:v>
                      </c:pt>
                      <c:pt idx="3599">
                        <c:v>687.36177600000008</c:v>
                      </c:pt>
                      <c:pt idx="3600">
                        <c:v>687.52258299999994</c:v>
                      </c:pt>
                      <c:pt idx="3601">
                        <c:v>687.70977799999991</c:v>
                      </c:pt>
                      <c:pt idx="3602">
                        <c:v>687.90093999999999</c:v>
                      </c:pt>
                      <c:pt idx="3603">
                        <c:v>688.0723876666666</c:v>
                      </c:pt>
                      <c:pt idx="3604">
                        <c:v>688.36014800000009</c:v>
                      </c:pt>
                      <c:pt idx="3605">
                        <c:v>688.51525866666668</c:v>
                      </c:pt>
                      <c:pt idx="3606">
                        <c:v>688.70440666666673</c:v>
                      </c:pt>
                      <c:pt idx="3607">
                        <c:v>688.9636230000001</c:v>
                      </c:pt>
                      <c:pt idx="3608">
                        <c:v>689.13362633333327</c:v>
                      </c:pt>
                      <c:pt idx="3609">
                        <c:v>689.30094399999996</c:v>
                      </c:pt>
                      <c:pt idx="3610">
                        <c:v>689.55342599999994</c:v>
                      </c:pt>
                      <c:pt idx="3611">
                        <c:v>689.76578766666671</c:v>
                      </c:pt>
                      <c:pt idx="3612">
                        <c:v>689.93318666666664</c:v>
                      </c:pt>
                      <c:pt idx="3613">
                        <c:v>690.19645200000002</c:v>
                      </c:pt>
                      <c:pt idx="3614">
                        <c:v>690.35955799999999</c:v>
                      </c:pt>
                      <c:pt idx="3615">
                        <c:v>690.57661933333338</c:v>
                      </c:pt>
                      <c:pt idx="3616">
                        <c:v>690.79817733333323</c:v>
                      </c:pt>
                      <c:pt idx="3617">
                        <c:v>690.96374500000002</c:v>
                      </c:pt>
                      <c:pt idx="3618">
                        <c:v>691.20355233333339</c:v>
                      </c:pt>
                      <c:pt idx="3619">
                        <c:v>691.36694366666677</c:v>
                      </c:pt>
                      <c:pt idx="3620">
                        <c:v>691.59100366666678</c:v>
                      </c:pt>
                      <c:pt idx="3621">
                        <c:v>691.79494233333332</c:v>
                      </c:pt>
                      <c:pt idx="3622">
                        <c:v>692.0012406666666</c:v>
                      </c:pt>
                      <c:pt idx="3623">
                        <c:v>692.19592266666677</c:v>
                      </c:pt>
                      <c:pt idx="3624">
                        <c:v>692.38557933333323</c:v>
                      </c:pt>
                      <c:pt idx="3625">
                        <c:v>692.60139966666668</c:v>
                      </c:pt>
                      <c:pt idx="3626">
                        <c:v>692.713033</c:v>
                      </c:pt>
                      <c:pt idx="3627">
                        <c:v>692.91571066666666</c:v>
                      </c:pt>
                      <c:pt idx="3628">
                        <c:v>693.09617100000003</c:v>
                      </c:pt>
                      <c:pt idx="3629">
                        <c:v>693.33886733333338</c:v>
                      </c:pt>
                      <c:pt idx="3630">
                        <c:v>693.47064200000011</c:v>
                      </c:pt>
                      <c:pt idx="3631">
                        <c:v>693.7041220000001</c:v>
                      </c:pt>
                      <c:pt idx="3632">
                        <c:v>693.81927499999995</c:v>
                      </c:pt>
                      <c:pt idx="3633">
                        <c:v>694.02671266666675</c:v>
                      </c:pt>
                      <c:pt idx="3634">
                        <c:v>694.30387366666662</c:v>
                      </c:pt>
                      <c:pt idx="3635">
                        <c:v>694.44047033333334</c:v>
                      </c:pt>
                      <c:pt idx="3636">
                        <c:v>694.65283233333332</c:v>
                      </c:pt>
                      <c:pt idx="3637">
                        <c:v>694.77191166666671</c:v>
                      </c:pt>
                      <c:pt idx="3638">
                        <c:v>694.94736733333332</c:v>
                      </c:pt>
                      <c:pt idx="3639">
                        <c:v>695.17034899999999</c:v>
                      </c:pt>
                      <c:pt idx="3640">
                        <c:v>695.30605033333325</c:v>
                      </c:pt>
                      <c:pt idx="3641">
                        <c:v>695.46797666666669</c:v>
                      </c:pt>
                      <c:pt idx="3642">
                        <c:v>695.65629066666679</c:v>
                      </c:pt>
                      <c:pt idx="3643">
                        <c:v>695.87491866666676</c:v>
                      </c:pt>
                      <c:pt idx="3644">
                        <c:v>696.01291900000012</c:v>
                      </c:pt>
                      <c:pt idx="3645">
                        <c:v>696.23980733333337</c:v>
                      </c:pt>
                      <c:pt idx="3646">
                        <c:v>696.42561833333332</c:v>
                      </c:pt>
                      <c:pt idx="3647">
                        <c:v>696.55991600000004</c:v>
                      </c:pt>
                      <c:pt idx="3648">
                        <c:v>696.7166136666666</c:v>
                      </c:pt>
                      <c:pt idx="3649">
                        <c:v>696.98341900000014</c:v>
                      </c:pt>
                      <c:pt idx="3650">
                        <c:v>697.11682133333341</c:v>
                      </c:pt>
                      <c:pt idx="3651">
                        <c:v>697.41068533333339</c:v>
                      </c:pt>
                      <c:pt idx="3652">
                        <c:v>697.5955203333333</c:v>
                      </c:pt>
                      <c:pt idx="3653">
                        <c:v>697.78129033333335</c:v>
                      </c:pt>
                      <c:pt idx="3654">
                        <c:v>697.97603366666669</c:v>
                      </c:pt>
                      <c:pt idx="3655">
                        <c:v>698.16933166666661</c:v>
                      </c:pt>
                      <c:pt idx="3656">
                        <c:v>698.33451300000013</c:v>
                      </c:pt>
                      <c:pt idx="3657">
                        <c:v>698.54642733333333</c:v>
                      </c:pt>
                      <c:pt idx="3658">
                        <c:v>698.71516933333339</c:v>
                      </c:pt>
                      <c:pt idx="3659">
                        <c:v>698.83217400000001</c:v>
                      </c:pt>
                      <c:pt idx="3660">
                        <c:v>699.14967866666666</c:v>
                      </c:pt>
                      <c:pt idx="3661">
                        <c:v>699.31113700000003</c:v>
                      </c:pt>
                      <c:pt idx="3662">
                        <c:v>699.46297199999992</c:v>
                      </c:pt>
                      <c:pt idx="3663">
                        <c:v>699.65620933333321</c:v>
                      </c:pt>
                      <c:pt idx="3664">
                        <c:v>699.82670099999996</c:v>
                      </c:pt>
                      <c:pt idx="3665">
                        <c:v>700.036967</c:v>
                      </c:pt>
                      <c:pt idx="3666">
                        <c:v>700.18524166666657</c:v>
                      </c:pt>
                      <c:pt idx="3667">
                        <c:v>700.34539800000005</c:v>
                      </c:pt>
                      <c:pt idx="3668">
                        <c:v>700.57057700000007</c:v>
                      </c:pt>
                      <c:pt idx="3669">
                        <c:v>700.68882266666662</c:v>
                      </c:pt>
                      <c:pt idx="3670">
                        <c:v>700.91725666666662</c:v>
                      </c:pt>
                      <c:pt idx="3671">
                        <c:v>701.06060799999989</c:v>
                      </c:pt>
                      <c:pt idx="3672">
                        <c:v>701.24448633333338</c:v>
                      </c:pt>
                      <c:pt idx="3673">
                        <c:v>701.44649233333337</c:v>
                      </c:pt>
                      <c:pt idx="3674">
                        <c:v>701.62255866666658</c:v>
                      </c:pt>
                      <c:pt idx="3675">
                        <c:v>701.84387233333337</c:v>
                      </c:pt>
                      <c:pt idx="3676">
                        <c:v>702.031026</c:v>
                      </c:pt>
                      <c:pt idx="3677">
                        <c:v>702.18861866666668</c:v>
                      </c:pt>
                      <c:pt idx="3678">
                        <c:v>702.38212066666665</c:v>
                      </c:pt>
                      <c:pt idx="3679">
                        <c:v>702.59667933333333</c:v>
                      </c:pt>
                      <c:pt idx="3680">
                        <c:v>702.78236933333335</c:v>
                      </c:pt>
                      <c:pt idx="3681">
                        <c:v>702.98710133333327</c:v>
                      </c:pt>
                      <c:pt idx="3682">
                        <c:v>703.24005133333333</c:v>
                      </c:pt>
                      <c:pt idx="3683">
                        <c:v>703.40818266666668</c:v>
                      </c:pt>
                      <c:pt idx="3684">
                        <c:v>703.59326166666676</c:v>
                      </c:pt>
                      <c:pt idx="3685">
                        <c:v>703.77498366666669</c:v>
                      </c:pt>
                      <c:pt idx="3686">
                        <c:v>704.0087483333333</c:v>
                      </c:pt>
                      <c:pt idx="3687">
                        <c:v>704.11570233333339</c:v>
                      </c:pt>
                      <c:pt idx="3688">
                        <c:v>704.36427833333335</c:v>
                      </c:pt>
                      <c:pt idx="3689">
                        <c:v>704.4656369999999</c:v>
                      </c:pt>
                      <c:pt idx="3690">
                        <c:v>704.63486733333332</c:v>
                      </c:pt>
                      <c:pt idx="3691">
                        <c:v>704.81132000000014</c:v>
                      </c:pt>
                      <c:pt idx="3692">
                        <c:v>705.04530833333331</c:v>
                      </c:pt>
                      <c:pt idx="3693">
                        <c:v>705.21852633333322</c:v>
                      </c:pt>
                      <c:pt idx="3694">
                        <c:v>705.42651366666666</c:v>
                      </c:pt>
                      <c:pt idx="3695">
                        <c:v>705.55898033333324</c:v>
                      </c:pt>
                      <c:pt idx="3696">
                        <c:v>705.74534099999994</c:v>
                      </c:pt>
                      <c:pt idx="3697">
                        <c:v>706.06630433333339</c:v>
                      </c:pt>
                      <c:pt idx="3698">
                        <c:v>706.15230299999996</c:v>
                      </c:pt>
                      <c:pt idx="3699">
                        <c:v>706.39512133333335</c:v>
                      </c:pt>
                      <c:pt idx="3700">
                        <c:v>706.53688566666676</c:v>
                      </c:pt>
                      <c:pt idx="3701">
                        <c:v>706.78786233333346</c:v>
                      </c:pt>
                      <c:pt idx="3702">
                        <c:v>706.93819199999996</c:v>
                      </c:pt>
                      <c:pt idx="3703">
                        <c:v>707.12274166666668</c:v>
                      </c:pt>
                      <c:pt idx="3704">
                        <c:v>707.291382</c:v>
                      </c:pt>
                      <c:pt idx="3705">
                        <c:v>707.48901366666666</c:v>
                      </c:pt>
                      <c:pt idx="3706">
                        <c:v>707.66619866666667</c:v>
                      </c:pt>
                      <c:pt idx="3707">
                        <c:v>707.78371166666659</c:v>
                      </c:pt>
                      <c:pt idx="3708">
                        <c:v>708.03515599999992</c:v>
                      </c:pt>
                      <c:pt idx="3709">
                        <c:v>708.14198799999997</c:v>
                      </c:pt>
                      <c:pt idx="3710">
                        <c:v>708.35923233333335</c:v>
                      </c:pt>
                      <c:pt idx="3711">
                        <c:v>708.48380533333329</c:v>
                      </c:pt>
                      <c:pt idx="3712">
                        <c:v>708.6623536666666</c:v>
                      </c:pt>
                      <c:pt idx="3713">
                        <c:v>708.95263666666654</c:v>
                      </c:pt>
                      <c:pt idx="3714">
                        <c:v>709.09385166666664</c:v>
                      </c:pt>
                      <c:pt idx="3715">
                        <c:v>709.21148699999992</c:v>
                      </c:pt>
                      <c:pt idx="3716">
                        <c:v>709.45414233333338</c:v>
                      </c:pt>
                      <c:pt idx="3717">
                        <c:v>709.58532733333323</c:v>
                      </c:pt>
                      <c:pt idx="3718">
                        <c:v>709.75221733333331</c:v>
                      </c:pt>
                      <c:pt idx="3719">
                        <c:v>709.98144533333334</c:v>
                      </c:pt>
                      <c:pt idx="3720">
                        <c:v>710.2031659999999</c:v>
                      </c:pt>
                      <c:pt idx="3721">
                        <c:v>710.35135899999989</c:v>
                      </c:pt>
                      <c:pt idx="3722">
                        <c:v>710.63781733333326</c:v>
                      </c:pt>
                      <c:pt idx="3723">
                        <c:v>710.76131166666664</c:v>
                      </c:pt>
                      <c:pt idx="3724">
                        <c:v>711.01717133333329</c:v>
                      </c:pt>
                      <c:pt idx="3725">
                        <c:v>711.17191566666668</c:v>
                      </c:pt>
                      <c:pt idx="3726">
                        <c:v>711.36594633333334</c:v>
                      </c:pt>
                      <c:pt idx="3727">
                        <c:v>711.5975136666666</c:v>
                      </c:pt>
                      <c:pt idx="3728">
                        <c:v>711.75244133333342</c:v>
                      </c:pt>
                      <c:pt idx="3729">
                        <c:v>711.9627486666667</c:v>
                      </c:pt>
                      <c:pt idx="3730">
                        <c:v>712.13244633333341</c:v>
                      </c:pt>
                      <c:pt idx="3731">
                        <c:v>712.36676033333333</c:v>
                      </c:pt>
                      <c:pt idx="3732">
                        <c:v>712.52396666666664</c:v>
                      </c:pt>
                      <c:pt idx="3733">
                        <c:v>712.67712399999994</c:v>
                      </c:pt>
                      <c:pt idx="3734">
                        <c:v>712.82399500000008</c:v>
                      </c:pt>
                      <c:pt idx="3735">
                        <c:v>713.04819733333318</c:v>
                      </c:pt>
                      <c:pt idx="3736">
                        <c:v>713.21382666666671</c:v>
                      </c:pt>
                      <c:pt idx="3737">
                        <c:v>713.39408366666669</c:v>
                      </c:pt>
                      <c:pt idx="3738">
                        <c:v>713.64233400000012</c:v>
                      </c:pt>
                      <c:pt idx="3739">
                        <c:v>713.76635766666675</c:v>
                      </c:pt>
                      <c:pt idx="3740">
                        <c:v>713.94262700000002</c:v>
                      </c:pt>
                      <c:pt idx="3741">
                        <c:v>714.09857199999999</c:v>
                      </c:pt>
                      <c:pt idx="3742">
                        <c:v>714.32749433333345</c:v>
                      </c:pt>
                      <c:pt idx="3743">
                        <c:v>714.58083099999988</c:v>
                      </c:pt>
                      <c:pt idx="3744">
                        <c:v>714.76525900000013</c:v>
                      </c:pt>
                      <c:pt idx="3745">
                        <c:v>714.93634033333331</c:v>
                      </c:pt>
                      <c:pt idx="3746">
                        <c:v>715.14542666666659</c:v>
                      </c:pt>
                      <c:pt idx="3747">
                        <c:v>715.30434166666657</c:v>
                      </c:pt>
                      <c:pt idx="3748">
                        <c:v>715.54848233333325</c:v>
                      </c:pt>
                      <c:pt idx="3749">
                        <c:v>715.68341099999998</c:v>
                      </c:pt>
                      <c:pt idx="3750">
                        <c:v>715.87774633333345</c:v>
                      </c:pt>
                      <c:pt idx="3751">
                        <c:v>716.04817700000012</c:v>
                      </c:pt>
                      <c:pt idx="3752">
                        <c:v>716.28946899999994</c:v>
                      </c:pt>
                      <c:pt idx="3753">
                        <c:v>716.378784</c:v>
                      </c:pt>
                      <c:pt idx="3754">
                        <c:v>716.5729776666667</c:v>
                      </c:pt>
                      <c:pt idx="3755">
                        <c:v>716.77351899999996</c:v>
                      </c:pt>
                      <c:pt idx="3756">
                        <c:v>716.98834233333343</c:v>
                      </c:pt>
                      <c:pt idx="3757">
                        <c:v>717.13598633333334</c:v>
                      </c:pt>
                      <c:pt idx="3758">
                        <c:v>717.39003500000001</c:v>
                      </c:pt>
                      <c:pt idx="3759">
                        <c:v>717.62947600000007</c:v>
                      </c:pt>
                      <c:pt idx="3760">
                        <c:v>717.74884066666664</c:v>
                      </c:pt>
                      <c:pt idx="3761">
                        <c:v>717.97735599999999</c:v>
                      </c:pt>
                      <c:pt idx="3762">
                        <c:v>718.0598756666667</c:v>
                      </c:pt>
                      <c:pt idx="3763">
                        <c:v>718.23453800000004</c:v>
                      </c:pt>
                      <c:pt idx="3764">
                        <c:v>718.41261833333328</c:v>
                      </c:pt>
                      <c:pt idx="3765">
                        <c:v>718.63492833333339</c:v>
                      </c:pt>
                      <c:pt idx="3766">
                        <c:v>718.78068033333329</c:v>
                      </c:pt>
                      <c:pt idx="3767">
                        <c:v>718.9697266666667</c:v>
                      </c:pt>
                      <c:pt idx="3768">
                        <c:v>719.10245766666674</c:v>
                      </c:pt>
                      <c:pt idx="3769">
                        <c:v>719.286967</c:v>
                      </c:pt>
                      <c:pt idx="3770">
                        <c:v>719.44515000000001</c:v>
                      </c:pt>
                      <c:pt idx="3771">
                        <c:v>719.77754700000003</c:v>
                      </c:pt>
                      <c:pt idx="3772">
                        <c:v>719.89697266666678</c:v>
                      </c:pt>
                      <c:pt idx="3773">
                        <c:v>720.09079966666684</c:v>
                      </c:pt>
                      <c:pt idx="3774">
                        <c:v>720.2683310000001</c:v>
                      </c:pt>
                      <c:pt idx="3775">
                        <c:v>720.463033</c:v>
                      </c:pt>
                      <c:pt idx="3776">
                        <c:v>720.64387999999997</c:v>
                      </c:pt>
                      <c:pt idx="3777">
                        <c:v>720.82238766666671</c:v>
                      </c:pt>
                      <c:pt idx="3778">
                        <c:v>721.02406833333328</c:v>
                      </c:pt>
                      <c:pt idx="3779">
                        <c:v>721.32405600000004</c:v>
                      </c:pt>
                      <c:pt idx="3780">
                        <c:v>721.44726566666668</c:v>
                      </c:pt>
                      <c:pt idx="3781">
                        <c:v>721.6722616666666</c:v>
                      </c:pt>
                      <c:pt idx="3782">
                        <c:v>721.816508</c:v>
                      </c:pt>
                      <c:pt idx="3783">
                        <c:v>722.04270400000007</c:v>
                      </c:pt>
                      <c:pt idx="3784">
                        <c:v>722.20619733333331</c:v>
                      </c:pt>
                      <c:pt idx="3785">
                        <c:v>722.37628200000006</c:v>
                      </c:pt>
                      <c:pt idx="3786">
                        <c:v>722.56052633333331</c:v>
                      </c:pt>
                      <c:pt idx="3787">
                        <c:v>722.75583900000004</c:v>
                      </c:pt>
                      <c:pt idx="3788">
                        <c:v>722.94818133333331</c:v>
                      </c:pt>
                      <c:pt idx="3789">
                        <c:v>723.11614999999995</c:v>
                      </c:pt>
                      <c:pt idx="3790">
                        <c:v>723.30257166666661</c:v>
                      </c:pt>
                      <c:pt idx="3791">
                        <c:v>723.5319823333333</c:v>
                      </c:pt>
                      <c:pt idx="3792">
                        <c:v>723.66628033333336</c:v>
                      </c:pt>
                      <c:pt idx="3793">
                        <c:v>723.86617033333334</c:v>
                      </c:pt>
                      <c:pt idx="3794">
                        <c:v>724.04563366666662</c:v>
                      </c:pt>
                      <c:pt idx="3795">
                        <c:v>724.21295166666675</c:v>
                      </c:pt>
                      <c:pt idx="3796">
                        <c:v>724.34086100000002</c:v>
                      </c:pt>
                      <c:pt idx="3797">
                        <c:v>724.54296900000008</c:v>
                      </c:pt>
                      <c:pt idx="3798">
                        <c:v>724.70640066666658</c:v>
                      </c:pt>
                      <c:pt idx="3799">
                        <c:v>724.88224266666668</c:v>
                      </c:pt>
                      <c:pt idx="3800">
                        <c:v>725.10858133333329</c:v>
                      </c:pt>
                      <c:pt idx="3801">
                        <c:v>725.24784333333321</c:v>
                      </c:pt>
                      <c:pt idx="3802">
                        <c:v>725.45442733333323</c:v>
                      </c:pt>
                      <c:pt idx="3803">
                        <c:v>725.59324133333337</c:v>
                      </c:pt>
                      <c:pt idx="3804">
                        <c:v>725.86716699999999</c:v>
                      </c:pt>
                      <c:pt idx="3805">
                        <c:v>725.99552433333338</c:v>
                      </c:pt>
                      <c:pt idx="3806">
                        <c:v>726.20550533333335</c:v>
                      </c:pt>
                      <c:pt idx="3807">
                        <c:v>726.37373866666667</c:v>
                      </c:pt>
                      <c:pt idx="3808">
                        <c:v>726.57594800000004</c:v>
                      </c:pt>
                      <c:pt idx="3809">
                        <c:v>726.68282066666654</c:v>
                      </c:pt>
                      <c:pt idx="3810">
                        <c:v>726.92456066666671</c:v>
                      </c:pt>
                      <c:pt idx="3811">
                        <c:v>727.14803066666673</c:v>
                      </c:pt>
                      <c:pt idx="3812">
                        <c:v>727.33569333333332</c:v>
                      </c:pt>
                      <c:pt idx="3813">
                        <c:v>727.50787333333335</c:v>
                      </c:pt>
                      <c:pt idx="3814">
                        <c:v>727.68737799999997</c:v>
                      </c:pt>
                      <c:pt idx="3815">
                        <c:v>727.9149983333333</c:v>
                      </c:pt>
                      <c:pt idx="3816">
                        <c:v>728.01857500000006</c:v>
                      </c:pt>
                      <c:pt idx="3817">
                        <c:v>728.28814666666676</c:v>
                      </c:pt>
                      <c:pt idx="3818">
                        <c:v>728.42631033333328</c:v>
                      </c:pt>
                      <c:pt idx="3819">
                        <c:v>728.69158933333335</c:v>
                      </c:pt>
                      <c:pt idx="3820">
                        <c:v>728.87099233333322</c:v>
                      </c:pt>
                      <c:pt idx="3821">
                        <c:v>729.02463766666676</c:v>
                      </c:pt>
                      <c:pt idx="3822">
                        <c:v>729.16153933333328</c:v>
                      </c:pt>
                      <c:pt idx="3823">
                        <c:v>729.44008399999996</c:v>
                      </c:pt>
                      <c:pt idx="3824">
                        <c:v>729.61663833333341</c:v>
                      </c:pt>
                      <c:pt idx="3825">
                        <c:v>729.78415933333326</c:v>
                      </c:pt>
                      <c:pt idx="3826">
                        <c:v>729.97800700000005</c:v>
                      </c:pt>
                      <c:pt idx="3827">
                        <c:v>730.16009500000007</c:v>
                      </c:pt>
                      <c:pt idx="3828">
                        <c:v>730.31368000000009</c:v>
                      </c:pt>
                      <c:pt idx="3829">
                        <c:v>730.47344966666662</c:v>
                      </c:pt>
                      <c:pt idx="3830">
                        <c:v>730.71032700000012</c:v>
                      </c:pt>
                      <c:pt idx="3831">
                        <c:v>730.86450200000002</c:v>
                      </c:pt>
                      <c:pt idx="3832">
                        <c:v>731.07552100000009</c:v>
                      </c:pt>
                      <c:pt idx="3833">
                        <c:v>731.27166733333343</c:v>
                      </c:pt>
                      <c:pt idx="3834">
                        <c:v>731.41227200000003</c:v>
                      </c:pt>
                      <c:pt idx="3835">
                        <c:v>731.58943666666664</c:v>
                      </c:pt>
                      <c:pt idx="3836">
                        <c:v>731.72395833333337</c:v>
                      </c:pt>
                      <c:pt idx="3837">
                        <c:v>731.93546566666657</c:v>
                      </c:pt>
                      <c:pt idx="3838">
                        <c:v>732.09814466666683</c:v>
                      </c:pt>
                      <c:pt idx="3839">
                        <c:v>732.24102800000003</c:v>
                      </c:pt>
                      <c:pt idx="3840">
                        <c:v>732.47379566666666</c:v>
                      </c:pt>
                      <c:pt idx="3841">
                        <c:v>732.68906666666669</c:v>
                      </c:pt>
                      <c:pt idx="3842">
                        <c:v>732.78906233333328</c:v>
                      </c:pt>
                      <c:pt idx="3843">
                        <c:v>732.94964600000003</c:v>
                      </c:pt>
                      <c:pt idx="3844">
                        <c:v>733.16849766666667</c:v>
                      </c:pt>
                      <c:pt idx="3845">
                        <c:v>733.38175466666655</c:v>
                      </c:pt>
                      <c:pt idx="3846">
                        <c:v>733.59079999999994</c:v>
                      </c:pt>
                      <c:pt idx="3847">
                        <c:v>733.70340999999996</c:v>
                      </c:pt>
                      <c:pt idx="3848">
                        <c:v>733.92317700000001</c:v>
                      </c:pt>
                      <c:pt idx="3849">
                        <c:v>734.04640699999993</c:v>
                      </c:pt>
                      <c:pt idx="3850">
                        <c:v>734.30875666666668</c:v>
                      </c:pt>
                      <c:pt idx="3851">
                        <c:v>734.46665466666673</c:v>
                      </c:pt>
                      <c:pt idx="3852">
                        <c:v>734.67724566666675</c:v>
                      </c:pt>
                      <c:pt idx="3853">
                        <c:v>734.87107366666669</c:v>
                      </c:pt>
                      <c:pt idx="3854">
                        <c:v>735.02333566666675</c:v>
                      </c:pt>
                      <c:pt idx="3855">
                        <c:v>735.23423266666668</c:v>
                      </c:pt>
                      <c:pt idx="3856">
                        <c:v>735.41066499999999</c:v>
                      </c:pt>
                      <c:pt idx="3857">
                        <c:v>735.61299633333329</c:v>
                      </c:pt>
                      <c:pt idx="3858">
                        <c:v>735.73726366666654</c:v>
                      </c:pt>
                      <c:pt idx="3859">
                        <c:v>735.94417333333331</c:v>
                      </c:pt>
                      <c:pt idx="3860">
                        <c:v>736.15201833333333</c:v>
                      </c:pt>
                      <c:pt idx="3861">
                        <c:v>736.25817866666659</c:v>
                      </c:pt>
                      <c:pt idx="3862">
                        <c:v>736.48343933333342</c:v>
                      </c:pt>
                      <c:pt idx="3863">
                        <c:v>736.6623330000001</c:v>
                      </c:pt>
                      <c:pt idx="3864">
                        <c:v>736.86830633333329</c:v>
                      </c:pt>
                      <c:pt idx="3865">
                        <c:v>737.0499063333333</c:v>
                      </c:pt>
                      <c:pt idx="3866">
                        <c:v>737.2534179999999</c:v>
                      </c:pt>
                      <c:pt idx="3867">
                        <c:v>737.34307866666666</c:v>
                      </c:pt>
                      <c:pt idx="3868">
                        <c:v>737.54764800000009</c:v>
                      </c:pt>
                      <c:pt idx="3869">
                        <c:v>737.72084566666672</c:v>
                      </c:pt>
                      <c:pt idx="3870">
                        <c:v>737.92997233333335</c:v>
                      </c:pt>
                      <c:pt idx="3871">
                        <c:v>738.14648466666665</c:v>
                      </c:pt>
                      <c:pt idx="3872">
                        <c:v>738.30169666666677</c:v>
                      </c:pt>
                      <c:pt idx="3873">
                        <c:v>738.43855799999994</c:v>
                      </c:pt>
                      <c:pt idx="3874">
                        <c:v>738.63028966666661</c:v>
                      </c:pt>
                      <c:pt idx="3875">
                        <c:v>738.82383233333348</c:v>
                      </c:pt>
                      <c:pt idx="3876">
                        <c:v>738.99011233333329</c:v>
                      </c:pt>
                      <c:pt idx="3877">
                        <c:v>739.18597433333332</c:v>
                      </c:pt>
                      <c:pt idx="3878">
                        <c:v>739.36785899999995</c:v>
                      </c:pt>
                      <c:pt idx="3879">
                        <c:v>739.55965133333336</c:v>
                      </c:pt>
                      <c:pt idx="3880">
                        <c:v>739.66713433333325</c:v>
                      </c:pt>
                      <c:pt idx="3881">
                        <c:v>739.78151433333335</c:v>
                      </c:pt>
                      <c:pt idx="3882">
                        <c:v>740.00244133333319</c:v>
                      </c:pt>
                      <c:pt idx="3883">
                        <c:v>740.19773366666675</c:v>
                      </c:pt>
                      <c:pt idx="3884">
                        <c:v>740.33001699999988</c:v>
                      </c:pt>
                      <c:pt idx="3885">
                        <c:v>740.61271133333332</c:v>
                      </c:pt>
                      <c:pt idx="3886">
                        <c:v>740.78436266666665</c:v>
                      </c:pt>
                      <c:pt idx="3887">
                        <c:v>740.95585100000005</c:v>
                      </c:pt>
                      <c:pt idx="3888">
                        <c:v>741.12693266666668</c:v>
                      </c:pt>
                      <c:pt idx="3889">
                        <c:v>741.3325196666666</c:v>
                      </c:pt>
                      <c:pt idx="3890">
                        <c:v>741.46173099999999</c:v>
                      </c:pt>
                      <c:pt idx="3891">
                        <c:v>741.68379733333347</c:v>
                      </c:pt>
                      <c:pt idx="3892">
                        <c:v>741.83868399999994</c:v>
                      </c:pt>
                      <c:pt idx="3893">
                        <c:v>742.05718999999999</c:v>
                      </c:pt>
                      <c:pt idx="3894">
                        <c:v>742.22764100000006</c:v>
                      </c:pt>
                      <c:pt idx="3895">
                        <c:v>742.39394099999993</c:v>
                      </c:pt>
                      <c:pt idx="3896">
                        <c:v>742.53887966666662</c:v>
                      </c:pt>
                      <c:pt idx="3897">
                        <c:v>742.7610883333333</c:v>
                      </c:pt>
                      <c:pt idx="3898">
                        <c:v>742.94063333333327</c:v>
                      </c:pt>
                      <c:pt idx="3899">
                        <c:v>743.06471766666664</c:v>
                      </c:pt>
                      <c:pt idx="3900">
                        <c:v>743.28727233333336</c:v>
                      </c:pt>
                      <c:pt idx="3901">
                        <c:v>743.39910866666662</c:v>
                      </c:pt>
                      <c:pt idx="3902">
                        <c:v>743.54296866666664</c:v>
                      </c:pt>
                      <c:pt idx="3903">
                        <c:v>743.79781100000002</c:v>
                      </c:pt>
                      <c:pt idx="3904">
                        <c:v>743.94677733333322</c:v>
                      </c:pt>
                      <c:pt idx="3905">
                        <c:v>744.12548833333324</c:v>
                      </c:pt>
                      <c:pt idx="3906">
                        <c:v>744.40683999999999</c:v>
                      </c:pt>
                      <c:pt idx="3907">
                        <c:v>744.50423166666667</c:v>
                      </c:pt>
                      <c:pt idx="3908">
                        <c:v>744.71907533333331</c:v>
                      </c:pt>
                      <c:pt idx="3909">
                        <c:v>744.82364899999993</c:v>
                      </c:pt>
                      <c:pt idx="3910">
                        <c:v>745.05480933333331</c:v>
                      </c:pt>
                      <c:pt idx="3911">
                        <c:v>745.20762133333335</c:v>
                      </c:pt>
                      <c:pt idx="3912">
                        <c:v>745.36181633333319</c:v>
                      </c:pt>
                      <c:pt idx="3913">
                        <c:v>745.57916266666655</c:v>
                      </c:pt>
                      <c:pt idx="3914">
                        <c:v>745.68949366666675</c:v>
                      </c:pt>
                      <c:pt idx="3915">
                        <c:v>745.85310866666669</c:v>
                      </c:pt>
                      <c:pt idx="3916">
                        <c:v>746.05070000000012</c:v>
                      </c:pt>
                      <c:pt idx="3917">
                        <c:v>746.15767400000004</c:v>
                      </c:pt>
                      <c:pt idx="3918">
                        <c:v>746.42848700000002</c:v>
                      </c:pt>
                      <c:pt idx="3919">
                        <c:v>746.652242</c:v>
                      </c:pt>
                      <c:pt idx="3920">
                        <c:v>746.73081466666679</c:v>
                      </c:pt>
                      <c:pt idx="3921">
                        <c:v>746.93973800000003</c:v>
                      </c:pt>
                      <c:pt idx="3922">
                        <c:v>747.12495933333332</c:v>
                      </c:pt>
                      <c:pt idx="3923">
                        <c:v>747.34118633333344</c:v>
                      </c:pt>
                      <c:pt idx="3924">
                        <c:v>747.46274833333337</c:v>
                      </c:pt>
                      <c:pt idx="3925">
                        <c:v>747.67252599999995</c:v>
                      </c:pt>
                      <c:pt idx="3926">
                        <c:v>747.88808166666661</c:v>
                      </c:pt>
                      <c:pt idx="3927">
                        <c:v>748.01243066666666</c:v>
                      </c:pt>
                      <c:pt idx="3928">
                        <c:v>748.18481433333329</c:v>
                      </c:pt>
                      <c:pt idx="3929">
                        <c:v>748.44574</c:v>
                      </c:pt>
                      <c:pt idx="3930">
                        <c:v>748.5897623333334</c:v>
                      </c:pt>
                      <c:pt idx="3931">
                        <c:v>748.70658366666669</c:v>
                      </c:pt>
                      <c:pt idx="3932">
                        <c:v>748.88179500000012</c:v>
                      </c:pt>
                      <c:pt idx="3933">
                        <c:v>749.12200933333327</c:v>
                      </c:pt>
                      <c:pt idx="3934">
                        <c:v>749.21744766666654</c:v>
                      </c:pt>
                      <c:pt idx="3935">
                        <c:v>749.40486666666663</c:v>
                      </c:pt>
                      <c:pt idx="3936">
                        <c:v>749.60406499999999</c:v>
                      </c:pt>
                      <c:pt idx="3937">
                        <c:v>749.77827933333344</c:v>
                      </c:pt>
                      <c:pt idx="3938">
                        <c:v>749.92032866666671</c:v>
                      </c:pt>
                      <c:pt idx="3939">
                        <c:v>750.09971099999996</c:v>
                      </c:pt>
                      <c:pt idx="3940">
                        <c:v>750.25254299999995</c:v>
                      </c:pt>
                      <c:pt idx="3941">
                        <c:v>750.49945066666669</c:v>
                      </c:pt>
                      <c:pt idx="3942">
                        <c:v>750.60886633333337</c:v>
                      </c:pt>
                      <c:pt idx="3943">
                        <c:v>750.80786133333334</c:v>
                      </c:pt>
                      <c:pt idx="3944">
                        <c:v>750.94295199999999</c:v>
                      </c:pt>
                      <c:pt idx="3945">
                        <c:v>751.07863333333319</c:v>
                      </c:pt>
                      <c:pt idx="3946">
                        <c:v>751.34084033333329</c:v>
                      </c:pt>
                      <c:pt idx="3947">
                        <c:v>751.49816866666663</c:v>
                      </c:pt>
                      <c:pt idx="3948">
                        <c:v>751.73647066666672</c:v>
                      </c:pt>
                      <c:pt idx="3949">
                        <c:v>751.819031</c:v>
                      </c:pt>
                      <c:pt idx="3950">
                        <c:v>752.01597099999992</c:v>
                      </c:pt>
                      <c:pt idx="3951">
                        <c:v>752.30525733333343</c:v>
                      </c:pt>
                      <c:pt idx="3952">
                        <c:v>752.37790933333338</c:v>
                      </c:pt>
                      <c:pt idx="3953">
                        <c:v>752.59263099999998</c:v>
                      </c:pt>
                      <c:pt idx="3954">
                        <c:v>752.75122066666665</c:v>
                      </c:pt>
                      <c:pt idx="3955">
                        <c:v>752.93581133333328</c:v>
                      </c:pt>
                      <c:pt idx="3956">
                        <c:v>753.12117499999988</c:v>
                      </c:pt>
                      <c:pt idx="3957">
                        <c:v>753.3407186666667</c:v>
                      </c:pt>
                      <c:pt idx="3958">
                        <c:v>753.50665266666658</c:v>
                      </c:pt>
                      <c:pt idx="3959">
                        <c:v>753.74515800000006</c:v>
                      </c:pt>
                      <c:pt idx="3960">
                        <c:v>753.80330400000003</c:v>
                      </c:pt>
                      <c:pt idx="3961">
                        <c:v>753.95373533333338</c:v>
                      </c:pt>
                      <c:pt idx="3962">
                        <c:v>754.19948333333332</c:v>
                      </c:pt>
                      <c:pt idx="3963">
                        <c:v>754.39251700000011</c:v>
                      </c:pt>
                      <c:pt idx="3964">
                        <c:v>754.4800006666668</c:v>
                      </c:pt>
                      <c:pt idx="3965">
                        <c:v>754.78788266666663</c:v>
                      </c:pt>
                      <c:pt idx="3966">
                        <c:v>754.87965900000006</c:v>
                      </c:pt>
                      <c:pt idx="3967">
                        <c:v>755.09047466666664</c:v>
                      </c:pt>
                      <c:pt idx="3968">
                        <c:v>755.28259300000002</c:v>
                      </c:pt>
                      <c:pt idx="3969">
                        <c:v>755.39365666666663</c:v>
                      </c:pt>
                      <c:pt idx="3970">
                        <c:v>755.59218333333331</c:v>
                      </c:pt>
                      <c:pt idx="3971">
                        <c:v>755.79656999999997</c:v>
                      </c:pt>
                      <c:pt idx="3972">
                        <c:v>755.97436533333337</c:v>
                      </c:pt>
                      <c:pt idx="3973">
                        <c:v>756.10306800000001</c:v>
                      </c:pt>
                      <c:pt idx="3974">
                        <c:v>756.33776866666665</c:v>
                      </c:pt>
                      <c:pt idx="3975">
                        <c:v>756.48781333333329</c:v>
                      </c:pt>
                      <c:pt idx="3976">
                        <c:v>756.68056233333334</c:v>
                      </c:pt>
                      <c:pt idx="3977">
                        <c:v>756.84663933333331</c:v>
                      </c:pt>
                      <c:pt idx="3978">
                        <c:v>757.00559466666675</c:v>
                      </c:pt>
                      <c:pt idx="3979">
                        <c:v>757.21053033333328</c:v>
                      </c:pt>
                      <c:pt idx="3980">
                        <c:v>757.47391766666669</c:v>
                      </c:pt>
                      <c:pt idx="3981">
                        <c:v>757.63555933333328</c:v>
                      </c:pt>
                      <c:pt idx="3982">
                        <c:v>757.77512633333333</c:v>
                      </c:pt>
                      <c:pt idx="3983">
                        <c:v>757.95446766666657</c:v>
                      </c:pt>
                      <c:pt idx="3984">
                        <c:v>758.12585433333334</c:v>
                      </c:pt>
                      <c:pt idx="3985">
                        <c:v>758.30688466666652</c:v>
                      </c:pt>
                      <c:pt idx="3986">
                        <c:v>758.51222733333327</c:v>
                      </c:pt>
                      <c:pt idx="3987">
                        <c:v>758.64386000000002</c:v>
                      </c:pt>
                      <c:pt idx="3988">
                        <c:v>758.76674400000002</c:v>
                      </c:pt>
                      <c:pt idx="3989">
                        <c:v>758.99523899999997</c:v>
                      </c:pt>
                      <c:pt idx="3990">
                        <c:v>759.10888666666654</c:v>
                      </c:pt>
                      <c:pt idx="3991">
                        <c:v>759.34478766666655</c:v>
                      </c:pt>
                      <c:pt idx="3992">
                        <c:v>759.46439633333341</c:v>
                      </c:pt>
                      <c:pt idx="3993">
                        <c:v>759.64786800000002</c:v>
                      </c:pt>
                      <c:pt idx="3994">
                        <c:v>759.85231533333319</c:v>
                      </c:pt>
                      <c:pt idx="3995">
                        <c:v>759.96661333333338</c:v>
                      </c:pt>
                      <c:pt idx="3996">
                        <c:v>760.19738799999993</c:v>
                      </c:pt>
                      <c:pt idx="3997">
                        <c:v>760.33817533333331</c:v>
                      </c:pt>
                      <c:pt idx="3998">
                        <c:v>760.54945866666674</c:v>
                      </c:pt>
                      <c:pt idx="3999">
                        <c:v>760.74110899999994</c:v>
                      </c:pt>
                      <c:pt idx="4000">
                        <c:v>760.83648700000003</c:v>
                      </c:pt>
                      <c:pt idx="4001">
                        <c:v>761.17899599999998</c:v>
                      </c:pt>
                      <c:pt idx="4002">
                        <c:v>761.31205266666666</c:v>
                      </c:pt>
                      <c:pt idx="4003">
                        <c:v>761.39888500000006</c:v>
                      </c:pt>
                      <c:pt idx="4004">
                        <c:v>761.68951400000003</c:v>
                      </c:pt>
                      <c:pt idx="4005">
                        <c:v>761.81837966666671</c:v>
                      </c:pt>
                      <c:pt idx="4006">
                        <c:v>762.06870533333324</c:v>
                      </c:pt>
                      <c:pt idx="4007">
                        <c:v>762.20914700000003</c:v>
                      </c:pt>
                      <c:pt idx="4008">
                        <c:v>762.43182366666679</c:v>
                      </c:pt>
                      <c:pt idx="4009">
                        <c:v>762.5834963333333</c:v>
                      </c:pt>
                      <c:pt idx="4010">
                        <c:v>762.67258700000002</c:v>
                      </c:pt>
                      <c:pt idx="4011">
                        <c:v>762.93621833333327</c:v>
                      </c:pt>
                      <c:pt idx="4012">
                        <c:v>763.05975333333333</c:v>
                      </c:pt>
                      <c:pt idx="4013">
                        <c:v>763.2279053333333</c:v>
                      </c:pt>
                      <c:pt idx="4014">
                        <c:v>763.52974466666672</c:v>
                      </c:pt>
                      <c:pt idx="4015">
                        <c:v>763.62243633333344</c:v>
                      </c:pt>
                      <c:pt idx="4016">
                        <c:v>763.76468899999998</c:v>
                      </c:pt>
                      <c:pt idx="4017">
                        <c:v>763.9329633333333</c:v>
                      </c:pt>
                      <c:pt idx="4018">
                        <c:v>764.13610833333325</c:v>
                      </c:pt>
                      <c:pt idx="4019">
                        <c:v>764.30487066666672</c:v>
                      </c:pt>
                      <c:pt idx="4020">
                        <c:v>764.41176366666662</c:v>
                      </c:pt>
                      <c:pt idx="4021">
                        <c:v>764.57865399999991</c:v>
                      </c:pt>
                      <c:pt idx="4022">
                        <c:v>764.78210466666678</c:v>
                      </c:pt>
                      <c:pt idx="4023">
                        <c:v>764.9325153333333</c:v>
                      </c:pt>
                      <c:pt idx="4024">
                        <c:v>765.111491</c:v>
                      </c:pt>
                      <c:pt idx="4025">
                        <c:v>765.31170666666674</c:v>
                      </c:pt>
                      <c:pt idx="4026">
                        <c:v>765.45607466666672</c:v>
                      </c:pt>
                      <c:pt idx="4027">
                        <c:v>765.72601300000008</c:v>
                      </c:pt>
                      <c:pt idx="4028">
                        <c:v>765.84549966666657</c:v>
                      </c:pt>
                      <c:pt idx="4029">
                        <c:v>766.04563366666662</c:v>
                      </c:pt>
                      <c:pt idx="4030">
                        <c:v>766.11350499999992</c:v>
                      </c:pt>
                      <c:pt idx="4031">
                        <c:v>766.36682133333341</c:v>
                      </c:pt>
                      <c:pt idx="4032">
                        <c:v>766.59865300000001</c:v>
                      </c:pt>
                      <c:pt idx="4033">
                        <c:v>766.77832000000001</c:v>
                      </c:pt>
                      <c:pt idx="4034">
                        <c:v>766.83347566666669</c:v>
                      </c:pt>
                      <c:pt idx="4035">
                        <c:v>766.98378500000001</c:v>
                      </c:pt>
                      <c:pt idx="4036">
                        <c:v>767.15334066666662</c:v>
                      </c:pt>
                      <c:pt idx="4037">
                        <c:v>767.35982266666667</c:v>
                      </c:pt>
                      <c:pt idx="4038">
                        <c:v>767.59279400000003</c:v>
                      </c:pt>
                      <c:pt idx="4039">
                        <c:v>767.79541000000006</c:v>
                      </c:pt>
                      <c:pt idx="4040">
                        <c:v>767.89965833333326</c:v>
                      </c:pt>
                      <c:pt idx="4041">
                        <c:v>768.01574733333337</c:v>
                      </c:pt>
                      <c:pt idx="4042">
                        <c:v>768.22161866666681</c:v>
                      </c:pt>
                      <c:pt idx="4043">
                        <c:v>768.33097333333342</c:v>
                      </c:pt>
                      <c:pt idx="4044">
                        <c:v>768.55120866666664</c:v>
                      </c:pt>
                      <c:pt idx="4045">
                        <c:v>768.72485333333327</c:v>
                      </c:pt>
                      <c:pt idx="4046">
                        <c:v>769.09375</c:v>
                      </c:pt>
                      <c:pt idx="4047">
                        <c:v>769.17407233333324</c:v>
                      </c:pt>
                      <c:pt idx="4048">
                        <c:v>769.37375900000006</c:v>
                      </c:pt>
                      <c:pt idx="4049">
                        <c:v>769.49235033333332</c:v>
                      </c:pt>
                      <c:pt idx="4050">
                        <c:v>769.75266533333343</c:v>
                      </c:pt>
                      <c:pt idx="4051">
                        <c:v>769.86401366666666</c:v>
                      </c:pt>
                      <c:pt idx="4052">
                        <c:v>769.99237066666672</c:v>
                      </c:pt>
                      <c:pt idx="4053">
                        <c:v>770.2248536666666</c:v>
                      </c:pt>
                      <c:pt idx="4054">
                        <c:v>770.43841533333341</c:v>
                      </c:pt>
                      <c:pt idx="4055">
                        <c:v>770.63647433333335</c:v>
                      </c:pt>
                      <c:pt idx="4056">
                        <c:v>770.83371999999997</c:v>
                      </c:pt>
                      <c:pt idx="4057">
                        <c:v>771.02441399999998</c:v>
                      </c:pt>
                      <c:pt idx="4058">
                        <c:v>771.18764266666665</c:v>
                      </c:pt>
                      <c:pt idx="4059">
                        <c:v>771.34218333333331</c:v>
                      </c:pt>
                      <c:pt idx="4060">
                        <c:v>771.54024266666659</c:v>
                      </c:pt>
                      <c:pt idx="4061">
                        <c:v>771.62628166666661</c:v>
                      </c:pt>
                      <c:pt idx="4062">
                        <c:v>771.88775633333341</c:v>
                      </c:pt>
                      <c:pt idx="4063">
                        <c:v>772.08325200000002</c:v>
                      </c:pt>
                      <c:pt idx="4064">
                        <c:v>772.27018233333331</c:v>
                      </c:pt>
                      <c:pt idx="4065">
                        <c:v>772.34798166666678</c:v>
                      </c:pt>
                      <c:pt idx="4066">
                        <c:v>772.55743399999994</c:v>
                      </c:pt>
                      <c:pt idx="4067">
                        <c:v>772.7842813333333</c:v>
                      </c:pt>
                      <c:pt idx="4068">
                        <c:v>772.94628899999998</c:v>
                      </c:pt>
                      <c:pt idx="4069">
                        <c:v>773.18452933333322</c:v>
                      </c:pt>
                      <c:pt idx="4070">
                        <c:v>773.2391356666667</c:v>
                      </c:pt>
                      <c:pt idx="4071">
                        <c:v>773.44030766666674</c:v>
                      </c:pt>
                      <c:pt idx="4072">
                        <c:v>773.57004800000004</c:v>
                      </c:pt>
                      <c:pt idx="4073">
                        <c:v>773.70928966666668</c:v>
                      </c:pt>
                      <c:pt idx="4074">
                        <c:v>773.99395733333347</c:v>
                      </c:pt>
                      <c:pt idx="4075">
                        <c:v>774.04199233333338</c:v>
                      </c:pt>
                      <c:pt idx="4076">
                        <c:v>774.32061766666664</c:v>
                      </c:pt>
                      <c:pt idx="4077">
                        <c:v>774.45216866666669</c:v>
                      </c:pt>
                      <c:pt idx="4078">
                        <c:v>774.70288100000005</c:v>
                      </c:pt>
                      <c:pt idx="4079">
                        <c:v>774.8875936666667</c:v>
                      </c:pt>
                      <c:pt idx="4080">
                        <c:v>774.99434400000007</c:v>
                      </c:pt>
                      <c:pt idx="4081">
                        <c:v>775.21537266666667</c:v>
                      </c:pt>
                      <c:pt idx="4082">
                        <c:v>775.39790866666669</c:v>
                      </c:pt>
                      <c:pt idx="4083">
                        <c:v>775.47961399999997</c:v>
                      </c:pt>
                      <c:pt idx="4084">
                        <c:v>775.67895466666675</c:v>
                      </c:pt>
                      <c:pt idx="4085">
                        <c:v>775.85268133333329</c:v>
                      </c:pt>
                      <c:pt idx="4086">
                        <c:v>776.166158</c:v>
                      </c:pt>
                      <c:pt idx="4087">
                        <c:v>776.21285</c:v>
                      </c:pt>
                      <c:pt idx="4088">
                        <c:v>776.39300533333335</c:v>
                      </c:pt>
                      <c:pt idx="4089">
                        <c:v>776.62365700000009</c:v>
                      </c:pt>
                      <c:pt idx="4090">
                        <c:v>776.72515899999996</c:v>
                      </c:pt>
                      <c:pt idx="4091">
                        <c:v>776.83901000000003</c:v>
                      </c:pt>
                      <c:pt idx="4092">
                        <c:v>777.05670166666675</c:v>
                      </c:pt>
                      <c:pt idx="4093">
                        <c:v>777.17142733333333</c:v>
                      </c:pt>
                      <c:pt idx="4094">
                        <c:v>777.40244566666661</c:v>
                      </c:pt>
                      <c:pt idx="4095">
                        <c:v>777.60546900000008</c:v>
                      </c:pt>
                      <c:pt idx="4096">
                        <c:v>777.79634600000009</c:v>
                      </c:pt>
                      <c:pt idx="4097">
                        <c:v>777.96034766666662</c:v>
                      </c:pt>
                      <c:pt idx="4098">
                        <c:v>778.10949699999992</c:v>
                      </c:pt>
                      <c:pt idx="4099">
                        <c:v>778.36277266666673</c:v>
                      </c:pt>
                      <c:pt idx="4100">
                        <c:v>778.58695466666666</c:v>
                      </c:pt>
                      <c:pt idx="4101">
                        <c:v>778.66754166666669</c:v>
                      </c:pt>
                      <c:pt idx="4102">
                        <c:v>778.83048500000007</c:v>
                      </c:pt>
                      <c:pt idx="4103">
                        <c:v>779.08489999999995</c:v>
                      </c:pt>
                      <c:pt idx="4104">
                        <c:v>779.30584699999997</c:v>
                      </c:pt>
                      <c:pt idx="4105">
                        <c:v>779.40907766666669</c:v>
                      </c:pt>
                      <c:pt idx="4106">
                        <c:v>779.6251626666666</c:v>
                      </c:pt>
                      <c:pt idx="4107">
                        <c:v>779.75771066666664</c:v>
                      </c:pt>
                      <c:pt idx="4108">
                        <c:v>779.97554533333334</c:v>
                      </c:pt>
                      <c:pt idx="4109">
                        <c:v>780.16314699999987</c:v>
                      </c:pt>
                      <c:pt idx="4110">
                        <c:v>780.34558100000004</c:v>
                      </c:pt>
                      <c:pt idx="4111">
                        <c:v>780.49558500000001</c:v>
                      </c:pt>
                      <c:pt idx="4112">
                        <c:v>780.6994423333332</c:v>
                      </c:pt>
                      <c:pt idx="4113">
                        <c:v>780.8729453333334</c:v>
                      </c:pt>
                      <c:pt idx="4114">
                        <c:v>781.05670199999997</c:v>
                      </c:pt>
                      <c:pt idx="4115">
                        <c:v>781.17189499999995</c:v>
                      </c:pt>
                      <c:pt idx="4116">
                        <c:v>781.35034166666674</c:v>
                      </c:pt>
                      <c:pt idx="4117">
                        <c:v>781.55525699999998</c:v>
                      </c:pt>
                      <c:pt idx="4118">
                        <c:v>781.73742666666669</c:v>
                      </c:pt>
                      <c:pt idx="4119">
                        <c:v>781.9131266666667</c:v>
                      </c:pt>
                      <c:pt idx="4120">
                        <c:v>782.08066799999995</c:v>
                      </c:pt>
                      <c:pt idx="4121">
                        <c:v>782.31665033333331</c:v>
                      </c:pt>
                      <c:pt idx="4122">
                        <c:v>782.48616533333336</c:v>
                      </c:pt>
                      <c:pt idx="4123">
                        <c:v>782.619283</c:v>
                      </c:pt>
                      <c:pt idx="4124">
                        <c:v>782.81500233333338</c:v>
                      </c:pt>
                      <c:pt idx="4125">
                        <c:v>782.99784333333321</c:v>
                      </c:pt>
                      <c:pt idx="4126">
                        <c:v>783.14990233333322</c:v>
                      </c:pt>
                      <c:pt idx="4127">
                        <c:v>783.28476966666676</c:v>
                      </c:pt>
                      <c:pt idx="4128">
                        <c:v>783.51035600000012</c:v>
                      </c:pt>
                      <c:pt idx="4129">
                        <c:v>783.68432600000006</c:v>
                      </c:pt>
                      <c:pt idx="4130">
                        <c:v>783.81565333333322</c:v>
                      </c:pt>
                      <c:pt idx="4131">
                        <c:v>783.97930899999994</c:v>
                      </c:pt>
                      <c:pt idx="4132">
                        <c:v>784.12318933333336</c:v>
                      </c:pt>
                      <c:pt idx="4133">
                        <c:v>784.35990433333336</c:v>
                      </c:pt>
                      <c:pt idx="4134">
                        <c:v>784.56064866666657</c:v>
                      </c:pt>
                      <c:pt idx="4135">
                        <c:v>784.78029400000003</c:v>
                      </c:pt>
                      <c:pt idx="4136">
                        <c:v>784.90059400000007</c:v>
                      </c:pt>
                      <c:pt idx="4137">
                        <c:v>785.1246543333333</c:v>
                      </c:pt>
                      <c:pt idx="4138">
                        <c:v>785.23520900000005</c:v>
                      </c:pt>
                      <c:pt idx="4139">
                        <c:v>785.51422100000002</c:v>
                      </c:pt>
                      <c:pt idx="4140">
                        <c:v>785.63521299999991</c:v>
                      </c:pt>
                      <c:pt idx="4141">
                        <c:v>785.81353766666655</c:v>
                      </c:pt>
                      <c:pt idx="4142">
                        <c:v>785.95656366666663</c:v>
                      </c:pt>
                      <c:pt idx="4143">
                        <c:v>786.18951433333325</c:v>
                      </c:pt>
                      <c:pt idx="4144">
                        <c:v>786.30560300000013</c:v>
                      </c:pt>
                      <c:pt idx="4145">
                        <c:v>786.48435466666672</c:v>
                      </c:pt>
                      <c:pt idx="4146">
                        <c:v>786.68324766666672</c:v>
                      </c:pt>
                      <c:pt idx="4147">
                        <c:v>786.86718766666672</c:v>
                      </c:pt>
                      <c:pt idx="4148">
                        <c:v>786.95684799999992</c:v>
                      </c:pt>
                      <c:pt idx="4149">
                        <c:v>787.16841666666676</c:v>
                      </c:pt>
                      <c:pt idx="4150">
                        <c:v>787.26786300000003</c:v>
                      </c:pt>
                      <c:pt idx="4151">
                        <c:v>787.55356833333326</c:v>
                      </c:pt>
                      <c:pt idx="4152">
                        <c:v>787.7602946666666</c:v>
                      </c:pt>
                      <c:pt idx="4153">
                        <c:v>787.89115400000003</c:v>
                      </c:pt>
                      <c:pt idx="4154">
                        <c:v>788.02520766666669</c:v>
                      </c:pt>
                      <c:pt idx="4155">
                        <c:v>788.17411300000003</c:v>
                      </c:pt>
                      <c:pt idx="4156">
                        <c:v>788.41200766666668</c:v>
                      </c:pt>
                      <c:pt idx="4157">
                        <c:v>788.53576633333341</c:v>
                      </c:pt>
                      <c:pt idx="4158">
                        <c:v>788.72190366666666</c:v>
                      </c:pt>
                      <c:pt idx="4159">
                        <c:v>788.85620133333339</c:v>
                      </c:pt>
                      <c:pt idx="4160">
                        <c:v>789.15852866666671</c:v>
                      </c:pt>
                      <c:pt idx="4161">
                        <c:v>789.26285766666672</c:v>
                      </c:pt>
                      <c:pt idx="4162">
                        <c:v>789.47157800000002</c:v>
                      </c:pt>
                      <c:pt idx="4163">
                        <c:v>789.72288033333336</c:v>
                      </c:pt>
                      <c:pt idx="4164">
                        <c:v>789.85156233333328</c:v>
                      </c:pt>
                      <c:pt idx="4165">
                        <c:v>789.97737633333338</c:v>
                      </c:pt>
                      <c:pt idx="4166">
                        <c:v>790.19006333333334</c:v>
                      </c:pt>
                      <c:pt idx="4167">
                        <c:v>790.35709633333352</c:v>
                      </c:pt>
                      <c:pt idx="4168">
                        <c:v>790.45102966666673</c:v>
                      </c:pt>
                      <c:pt idx="4169">
                        <c:v>790.69224033333342</c:v>
                      </c:pt>
                      <c:pt idx="4170">
                        <c:v>790.8865556666666</c:v>
                      </c:pt>
                      <c:pt idx="4171">
                        <c:v>791.04266366666661</c:v>
                      </c:pt>
                      <c:pt idx="4172">
                        <c:v>791.24731433333329</c:v>
                      </c:pt>
                      <c:pt idx="4173">
                        <c:v>791.40584333333334</c:v>
                      </c:pt>
                      <c:pt idx="4174">
                        <c:v>791.51342766666676</c:v>
                      </c:pt>
                      <c:pt idx="4175">
                        <c:v>791.71405000000004</c:v>
                      </c:pt>
                      <c:pt idx="4176">
                        <c:v>791.89253733333328</c:v>
                      </c:pt>
                      <c:pt idx="4177">
                        <c:v>792.08532700000012</c:v>
                      </c:pt>
                      <c:pt idx="4178">
                        <c:v>792.19382733333339</c:v>
                      </c:pt>
                      <c:pt idx="4179">
                        <c:v>792.41503900000009</c:v>
                      </c:pt>
                      <c:pt idx="4180">
                        <c:v>792.58730066666669</c:v>
                      </c:pt>
                      <c:pt idx="4181">
                        <c:v>792.76841200000001</c:v>
                      </c:pt>
                      <c:pt idx="4182">
                        <c:v>792.91705300000001</c:v>
                      </c:pt>
                      <c:pt idx="4183">
                        <c:v>793.02069100000006</c:v>
                      </c:pt>
                      <c:pt idx="4184">
                        <c:v>793.26342766666676</c:v>
                      </c:pt>
                      <c:pt idx="4185">
                        <c:v>793.44274899999994</c:v>
                      </c:pt>
                      <c:pt idx="4186">
                        <c:v>793.61191799999995</c:v>
                      </c:pt>
                      <c:pt idx="4187">
                        <c:v>793.80350766666663</c:v>
                      </c:pt>
                      <c:pt idx="4188">
                        <c:v>793.94539399999996</c:v>
                      </c:pt>
                      <c:pt idx="4189">
                        <c:v>794.16219100000001</c:v>
                      </c:pt>
                      <c:pt idx="4190">
                        <c:v>794.31866466666668</c:v>
                      </c:pt>
                      <c:pt idx="4191">
                        <c:v>794.56026233333341</c:v>
                      </c:pt>
                      <c:pt idx="4192">
                        <c:v>794.68607566666662</c:v>
                      </c:pt>
                      <c:pt idx="4193">
                        <c:v>794.90891499999998</c:v>
                      </c:pt>
                      <c:pt idx="4194">
                        <c:v>795.09149166666657</c:v>
                      </c:pt>
                      <c:pt idx="4195">
                        <c:v>795.31447333333335</c:v>
                      </c:pt>
                      <c:pt idx="4196">
                        <c:v>795.38441966666676</c:v>
                      </c:pt>
                      <c:pt idx="4197">
                        <c:v>795.59987366666667</c:v>
                      </c:pt>
                      <c:pt idx="4198">
                        <c:v>795.84517433333338</c:v>
                      </c:pt>
                      <c:pt idx="4199">
                        <c:v>795.90049233333332</c:v>
                      </c:pt>
                      <c:pt idx="4200">
                        <c:v>796.11047366666673</c:v>
                      </c:pt>
                      <c:pt idx="4201">
                        <c:v>796.22279866666668</c:v>
                      </c:pt>
                      <c:pt idx="4202">
                        <c:v>796.44677766666666</c:v>
                      </c:pt>
                      <c:pt idx="4203">
                        <c:v>796.68831366666666</c:v>
                      </c:pt>
                      <c:pt idx="4204">
                        <c:v>796.87990333333335</c:v>
                      </c:pt>
                      <c:pt idx="4205">
                        <c:v>796.9982706666666</c:v>
                      </c:pt>
                      <c:pt idx="4206">
                        <c:v>797.21162900000002</c:v>
                      </c:pt>
                      <c:pt idx="4207">
                        <c:v>797.4582723333333</c:v>
                      </c:pt>
                      <c:pt idx="4208">
                        <c:v>797.62119566666661</c:v>
                      </c:pt>
                      <c:pt idx="4209">
                        <c:v>797.79374199999995</c:v>
                      </c:pt>
                      <c:pt idx="4210">
                        <c:v>797.95465100000001</c:v>
                      </c:pt>
                      <c:pt idx="4211">
                        <c:v>798.06429033333336</c:v>
                      </c:pt>
                      <c:pt idx="4212">
                        <c:v>798.29632566666669</c:v>
                      </c:pt>
                      <c:pt idx="4213">
                        <c:v>798.53438333333327</c:v>
                      </c:pt>
                      <c:pt idx="4214">
                        <c:v>798.67004399999996</c:v>
                      </c:pt>
                      <c:pt idx="4215">
                        <c:v>798.85034166666674</c:v>
                      </c:pt>
                      <c:pt idx="4216">
                        <c:v>799.04520666666667</c:v>
                      </c:pt>
                      <c:pt idx="4217">
                        <c:v>799.28560400000003</c:v>
                      </c:pt>
                      <c:pt idx="4218">
                        <c:v>799.34824600000002</c:v>
                      </c:pt>
                      <c:pt idx="4219">
                        <c:v>799.5234783333334</c:v>
                      </c:pt>
                      <c:pt idx="4220">
                        <c:v>799.74143433333336</c:v>
                      </c:pt>
                      <c:pt idx="4221">
                        <c:v>799.86726899999996</c:v>
                      </c:pt>
                      <c:pt idx="4222">
                        <c:v>800.01275600000008</c:v>
                      </c:pt>
                      <c:pt idx="4223">
                        <c:v>800.18686933333322</c:v>
                      </c:pt>
                      <c:pt idx="4224">
                        <c:v>800.45090733333336</c:v>
                      </c:pt>
                      <c:pt idx="4225">
                        <c:v>800.60231533333342</c:v>
                      </c:pt>
                      <c:pt idx="4226">
                        <c:v>800.7076209999999</c:v>
                      </c:pt>
                      <c:pt idx="4227">
                        <c:v>801.02195233333339</c:v>
                      </c:pt>
                      <c:pt idx="4228">
                        <c:v>801.07312033333335</c:v>
                      </c:pt>
                      <c:pt idx="4229">
                        <c:v>801.24381533333326</c:v>
                      </c:pt>
                      <c:pt idx="4230">
                        <c:v>801.41766400000006</c:v>
                      </c:pt>
                      <c:pt idx="4231">
                        <c:v>801.50325533333341</c:v>
                      </c:pt>
                      <c:pt idx="4232">
                        <c:v>801.687907</c:v>
                      </c:pt>
                      <c:pt idx="4233">
                        <c:v>801.87951666666652</c:v>
                      </c:pt>
                      <c:pt idx="4234">
                        <c:v>802.02825933333327</c:v>
                      </c:pt>
                      <c:pt idx="4235">
                        <c:v>802.22379566666666</c:v>
                      </c:pt>
                      <c:pt idx="4236">
                        <c:v>802.37715633333335</c:v>
                      </c:pt>
                      <c:pt idx="4237">
                        <c:v>802.55023200000005</c:v>
                      </c:pt>
                      <c:pt idx="4238">
                        <c:v>802.759501</c:v>
                      </c:pt>
                      <c:pt idx="4239">
                        <c:v>802.91912866666678</c:v>
                      </c:pt>
                      <c:pt idx="4240">
                        <c:v>803.0816246666667</c:v>
                      </c:pt>
                      <c:pt idx="4241">
                        <c:v>803.34250900000006</c:v>
                      </c:pt>
                      <c:pt idx="4242">
                        <c:v>803.42187466666667</c:v>
                      </c:pt>
                      <c:pt idx="4243">
                        <c:v>803.63104266666653</c:v>
                      </c:pt>
                      <c:pt idx="4244">
                        <c:v>803.82491033333338</c:v>
                      </c:pt>
                      <c:pt idx="4245">
                        <c:v>803.99546300000009</c:v>
                      </c:pt>
                      <c:pt idx="4246">
                        <c:v>804.24759899999992</c:v>
                      </c:pt>
                      <c:pt idx="4247">
                        <c:v>804.42541533333326</c:v>
                      </c:pt>
                      <c:pt idx="4248">
                        <c:v>804.57845033333331</c:v>
                      </c:pt>
                      <c:pt idx="4249">
                        <c:v>804.69852666666668</c:v>
                      </c:pt>
                      <c:pt idx="4250">
                        <c:v>804.834656</c:v>
                      </c:pt>
                      <c:pt idx="4251">
                        <c:v>805.10569233333342</c:v>
                      </c:pt>
                      <c:pt idx="4252">
                        <c:v>805.24326566666662</c:v>
                      </c:pt>
                      <c:pt idx="4253">
                        <c:v>805.41363533333333</c:v>
                      </c:pt>
                      <c:pt idx="4254">
                        <c:v>805.56227633333344</c:v>
                      </c:pt>
                      <c:pt idx="4255">
                        <c:v>805.74865700000009</c:v>
                      </c:pt>
                      <c:pt idx="4256">
                        <c:v>805.91296399999999</c:v>
                      </c:pt>
                      <c:pt idx="4257">
                        <c:v>806.05257166666672</c:v>
                      </c:pt>
                      <c:pt idx="4258">
                        <c:v>806.21832300000005</c:v>
                      </c:pt>
                      <c:pt idx="4259">
                        <c:v>806.41440833333343</c:v>
                      </c:pt>
                      <c:pt idx="4260">
                        <c:v>806.60550966666653</c:v>
                      </c:pt>
                      <c:pt idx="4261">
                        <c:v>806.70721433333335</c:v>
                      </c:pt>
                      <c:pt idx="4262">
                        <c:v>806.97414133333325</c:v>
                      </c:pt>
                      <c:pt idx="4263">
                        <c:v>807.09342433333347</c:v>
                      </c:pt>
                      <c:pt idx="4264">
                        <c:v>807.31970233333323</c:v>
                      </c:pt>
                      <c:pt idx="4265">
                        <c:v>807.48230000000001</c:v>
                      </c:pt>
                      <c:pt idx="4266">
                        <c:v>807.65938300000005</c:v>
                      </c:pt>
                      <c:pt idx="4267">
                        <c:v>807.83367899999996</c:v>
                      </c:pt>
                      <c:pt idx="4268">
                        <c:v>808.0251056666666</c:v>
                      </c:pt>
                      <c:pt idx="4269">
                        <c:v>808.23032633333332</c:v>
                      </c:pt>
                      <c:pt idx="4270">
                        <c:v>808.42864999999995</c:v>
                      </c:pt>
                      <c:pt idx="4271">
                        <c:v>808.61771633333331</c:v>
                      </c:pt>
                      <c:pt idx="4272">
                        <c:v>808.79164633333346</c:v>
                      </c:pt>
                      <c:pt idx="4273">
                        <c:v>808.98211666666668</c:v>
                      </c:pt>
                      <c:pt idx="4274">
                        <c:v>809.17905666666672</c:v>
                      </c:pt>
                      <c:pt idx="4275">
                        <c:v>809.30505366666659</c:v>
                      </c:pt>
                      <c:pt idx="4276">
                        <c:v>809.49542233333341</c:v>
                      </c:pt>
                      <c:pt idx="4277">
                        <c:v>809.67726633333348</c:v>
                      </c:pt>
                      <c:pt idx="4278">
                        <c:v>809.83272299999999</c:v>
                      </c:pt>
                      <c:pt idx="4279">
                        <c:v>809.94445799999994</c:v>
                      </c:pt>
                      <c:pt idx="4280">
                        <c:v>810.16811099999995</c:v>
                      </c:pt>
                      <c:pt idx="4281">
                        <c:v>810.33302833333335</c:v>
                      </c:pt>
                      <c:pt idx="4282">
                        <c:v>810.51330566666672</c:v>
                      </c:pt>
                      <c:pt idx="4283">
                        <c:v>810.70168033333346</c:v>
                      </c:pt>
                      <c:pt idx="4284">
                        <c:v>810.87943533333328</c:v>
                      </c:pt>
                      <c:pt idx="4285">
                        <c:v>811.06457533333332</c:v>
                      </c:pt>
                      <c:pt idx="4286">
                        <c:v>811.2282919999999</c:v>
                      </c:pt>
                      <c:pt idx="4287">
                        <c:v>811.41646300000002</c:v>
                      </c:pt>
                      <c:pt idx="4288">
                        <c:v>811.56901033333327</c:v>
                      </c:pt>
                      <c:pt idx="4289">
                        <c:v>811.74011233333329</c:v>
                      </c:pt>
                      <c:pt idx="4290">
                        <c:v>811.89878333333343</c:v>
                      </c:pt>
                      <c:pt idx="4291">
                        <c:v>812.10691333333318</c:v>
                      </c:pt>
                      <c:pt idx="4292">
                        <c:v>812.26304133333326</c:v>
                      </c:pt>
                      <c:pt idx="4293">
                        <c:v>812.34193933333336</c:v>
                      </c:pt>
                      <c:pt idx="4294">
                        <c:v>812.59627266666666</c:v>
                      </c:pt>
                      <c:pt idx="4295">
                        <c:v>812.72170033333339</c:v>
                      </c:pt>
                      <c:pt idx="4296">
                        <c:v>812.83762633333333</c:v>
                      </c:pt>
                      <c:pt idx="4297">
                        <c:v>813.0552366666667</c:v>
                      </c:pt>
                      <c:pt idx="4298">
                        <c:v>813.28348800000003</c:v>
                      </c:pt>
                      <c:pt idx="4299">
                        <c:v>813.47941099999991</c:v>
                      </c:pt>
                      <c:pt idx="4300">
                        <c:v>813.68245433333334</c:v>
                      </c:pt>
                      <c:pt idx="4301">
                        <c:v>813.85516333333328</c:v>
                      </c:pt>
                      <c:pt idx="4302">
                        <c:v>814.06066866666663</c:v>
                      </c:pt>
                      <c:pt idx="4303">
                        <c:v>814.19258633333322</c:v>
                      </c:pt>
                      <c:pt idx="4304">
                        <c:v>814.43975833333332</c:v>
                      </c:pt>
                      <c:pt idx="4305">
                        <c:v>814.61216233333334</c:v>
                      </c:pt>
                      <c:pt idx="4306">
                        <c:v>814.68164066666668</c:v>
                      </c:pt>
                      <c:pt idx="4307">
                        <c:v>814.96596266666666</c:v>
                      </c:pt>
                      <c:pt idx="4308">
                        <c:v>815.11598700000002</c:v>
                      </c:pt>
                      <c:pt idx="4309">
                        <c:v>815.20456933333332</c:v>
                      </c:pt>
                      <c:pt idx="4310">
                        <c:v>815.42616799999996</c:v>
                      </c:pt>
                      <c:pt idx="4311">
                        <c:v>815.69921900000008</c:v>
                      </c:pt>
                      <c:pt idx="4312">
                        <c:v>815.86777733333327</c:v>
                      </c:pt>
                      <c:pt idx="4313">
                        <c:v>816.06197133333319</c:v>
                      </c:pt>
                      <c:pt idx="4314">
                        <c:v>816.24542266666674</c:v>
                      </c:pt>
                      <c:pt idx="4315">
                        <c:v>816.37546800000007</c:v>
                      </c:pt>
                      <c:pt idx="4316">
                        <c:v>816.515401</c:v>
                      </c:pt>
                      <c:pt idx="4317">
                        <c:v>816.77732333333336</c:v>
                      </c:pt>
                      <c:pt idx="4318">
                        <c:v>816.93395999999996</c:v>
                      </c:pt>
                      <c:pt idx="4319">
                        <c:v>817.09047433333342</c:v>
                      </c:pt>
                      <c:pt idx="4320">
                        <c:v>817.30385333333334</c:v>
                      </c:pt>
                      <c:pt idx="4321">
                        <c:v>817.47381566666661</c:v>
                      </c:pt>
                      <c:pt idx="4322">
                        <c:v>817.65598533333332</c:v>
                      </c:pt>
                      <c:pt idx="4323">
                        <c:v>817.77549233333332</c:v>
                      </c:pt>
                      <c:pt idx="4324">
                        <c:v>817.98984800000005</c:v>
                      </c:pt>
                      <c:pt idx="4325">
                        <c:v>818.14522299999999</c:v>
                      </c:pt>
                      <c:pt idx="4326">
                        <c:v>818.34712733333345</c:v>
                      </c:pt>
                      <c:pt idx="4327">
                        <c:v>818.50140366666665</c:v>
                      </c:pt>
                      <c:pt idx="4328">
                        <c:v>818.65006499999993</c:v>
                      </c:pt>
                      <c:pt idx="4329">
                        <c:v>818.85813400000006</c:v>
                      </c:pt>
                      <c:pt idx="4330">
                        <c:v>819.02854366666668</c:v>
                      </c:pt>
                      <c:pt idx="4331">
                        <c:v>819.14327000000003</c:v>
                      </c:pt>
                      <c:pt idx="4332">
                        <c:v>819.37188733333323</c:v>
                      </c:pt>
                      <c:pt idx="4333">
                        <c:v>819.47692900000004</c:v>
                      </c:pt>
                      <c:pt idx="4334">
                        <c:v>819.64029933333347</c:v>
                      </c:pt>
                      <c:pt idx="4335">
                        <c:v>819.84541833333333</c:v>
                      </c:pt>
                      <c:pt idx="4336">
                        <c:v>820.04669166666679</c:v>
                      </c:pt>
                      <c:pt idx="4337">
                        <c:v>820.17496733333337</c:v>
                      </c:pt>
                      <c:pt idx="4338">
                        <c:v>820.40869099999998</c:v>
                      </c:pt>
                      <c:pt idx="4339">
                        <c:v>820.55696633333343</c:v>
                      </c:pt>
                      <c:pt idx="4340">
                        <c:v>820.69622833333335</c:v>
                      </c:pt>
                      <c:pt idx="4341">
                        <c:v>820.91021733333343</c:v>
                      </c:pt>
                      <c:pt idx="4342">
                        <c:v>821.14896666666664</c:v>
                      </c:pt>
                      <c:pt idx="4343">
                        <c:v>821.38859066666657</c:v>
                      </c:pt>
                      <c:pt idx="4344">
                        <c:v>821.46150699999998</c:v>
                      </c:pt>
                      <c:pt idx="4345">
                        <c:v>821.62811299999987</c:v>
                      </c:pt>
                      <c:pt idx="4346">
                        <c:v>821.81778966666661</c:v>
                      </c:pt>
                      <c:pt idx="4347">
                        <c:v>822.04435233333334</c:v>
                      </c:pt>
                      <c:pt idx="4348">
                        <c:v>822.20532233333324</c:v>
                      </c:pt>
                      <c:pt idx="4349">
                        <c:v>822.39367666666658</c:v>
                      </c:pt>
                      <c:pt idx="4350">
                        <c:v>822.60711666666657</c:v>
                      </c:pt>
                      <c:pt idx="4351">
                        <c:v>822.76501466666662</c:v>
                      </c:pt>
                      <c:pt idx="4352">
                        <c:v>822.88346366666667</c:v>
                      </c:pt>
                      <c:pt idx="4353">
                        <c:v>823.03658066666674</c:v>
                      </c:pt>
                      <c:pt idx="4354">
                        <c:v>823.23160799999994</c:v>
                      </c:pt>
                      <c:pt idx="4355">
                        <c:v>823.43363433333332</c:v>
                      </c:pt>
                      <c:pt idx="4356">
                        <c:v>823.56994633333341</c:v>
                      </c:pt>
                      <c:pt idx="4357">
                        <c:v>823.77646899999991</c:v>
                      </c:pt>
                      <c:pt idx="4358">
                        <c:v>823.91864033333331</c:v>
                      </c:pt>
                      <c:pt idx="4359">
                        <c:v>824.04870600000004</c:v>
                      </c:pt>
                      <c:pt idx="4360">
                        <c:v>824.28845199999989</c:v>
                      </c:pt>
                      <c:pt idx="4361">
                        <c:v>824.47208666666666</c:v>
                      </c:pt>
                      <c:pt idx="4362">
                        <c:v>824.55940766666663</c:v>
                      </c:pt>
                      <c:pt idx="4363">
                        <c:v>824.81201166666654</c:v>
                      </c:pt>
                      <c:pt idx="4364">
                        <c:v>824.94828266666673</c:v>
                      </c:pt>
                      <c:pt idx="4365">
                        <c:v>825.09714766666673</c:v>
                      </c:pt>
                      <c:pt idx="4366">
                        <c:v>825.21990966666669</c:v>
                      </c:pt>
                      <c:pt idx="4367">
                        <c:v>825.44106033333344</c:v>
                      </c:pt>
                      <c:pt idx="4368">
                        <c:v>825.66278066666666</c:v>
                      </c:pt>
                      <c:pt idx="4369">
                        <c:v>825.780843</c:v>
                      </c:pt>
                      <c:pt idx="4370">
                        <c:v>826.0261026666667</c:v>
                      </c:pt>
                      <c:pt idx="4371">
                        <c:v>826.14015699999993</c:v>
                      </c:pt>
                      <c:pt idx="4372">
                        <c:v>826.2650349999999</c:v>
                      </c:pt>
                      <c:pt idx="4373">
                        <c:v>826.49155699999994</c:v>
                      </c:pt>
                      <c:pt idx="4374">
                        <c:v>826.60227466666674</c:v>
                      </c:pt>
                      <c:pt idx="4375">
                        <c:v>826.88928233333343</c:v>
                      </c:pt>
                      <c:pt idx="4376">
                        <c:v>827.11541733333343</c:v>
                      </c:pt>
                      <c:pt idx="4377">
                        <c:v>827.17492700000003</c:v>
                      </c:pt>
                      <c:pt idx="4378">
                        <c:v>827.44462066666665</c:v>
                      </c:pt>
                      <c:pt idx="4379">
                        <c:v>827.4965820000001</c:v>
                      </c:pt>
                      <c:pt idx="4380">
                        <c:v>827.69219966666662</c:v>
                      </c:pt>
                      <c:pt idx="4381">
                        <c:v>827.92848700000002</c:v>
                      </c:pt>
                      <c:pt idx="4382">
                        <c:v>828.12760433333335</c:v>
                      </c:pt>
                      <c:pt idx="4383">
                        <c:v>828.24845400000004</c:v>
                      </c:pt>
                      <c:pt idx="4384">
                        <c:v>828.490499</c:v>
                      </c:pt>
                      <c:pt idx="4385">
                        <c:v>828.65681933333326</c:v>
                      </c:pt>
                      <c:pt idx="4386">
                        <c:v>828.95680733333336</c:v>
                      </c:pt>
                      <c:pt idx="4387">
                        <c:v>829.006531</c:v>
                      </c:pt>
                      <c:pt idx="4388">
                        <c:v>829.14668766666671</c:v>
                      </c:pt>
                      <c:pt idx="4389">
                        <c:v>829.24505600000009</c:v>
                      </c:pt>
                      <c:pt idx="4390">
                        <c:v>829.46765133333338</c:v>
                      </c:pt>
                      <c:pt idx="4391">
                        <c:v>829.62801100000013</c:v>
                      </c:pt>
                      <c:pt idx="4392">
                        <c:v>829.80035399999997</c:v>
                      </c:pt>
                      <c:pt idx="4393">
                        <c:v>829.99424233333332</c:v>
                      </c:pt>
                      <c:pt idx="4394">
                        <c:v>830.23683666666659</c:v>
                      </c:pt>
                      <c:pt idx="4395">
                        <c:v>830.33736166666677</c:v>
                      </c:pt>
                      <c:pt idx="4396">
                        <c:v>830.5247599999999</c:v>
                      </c:pt>
                      <c:pt idx="4397">
                        <c:v>830.72717266666666</c:v>
                      </c:pt>
                      <c:pt idx="4398">
                        <c:v>830.75744600000007</c:v>
                      </c:pt>
                      <c:pt idx="4399">
                        <c:v>831.06107566666662</c:v>
                      </c:pt>
                      <c:pt idx="4400">
                        <c:v>831.28157566666675</c:v>
                      </c:pt>
                      <c:pt idx="4401">
                        <c:v>831.35632333333331</c:v>
                      </c:pt>
                      <c:pt idx="4402">
                        <c:v>831.53175833333341</c:v>
                      </c:pt>
                      <c:pt idx="4403">
                        <c:v>831.65911833333337</c:v>
                      </c:pt>
                      <c:pt idx="4404">
                        <c:v>831.91902633333336</c:v>
                      </c:pt>
                      <c:pt idx="4405">
                        <c:v>832.0442303333333</c:v>
                      </c:pt>
                      <c:pt idx="4406">
                        <c:v>832.27288799999997</c:v>
                      </c:pt>
                      <c:pt idx="4407">
                        <c:v>832.43902600000001</c:v>
                      </c:pt>
                      <c:pt idx="4408">
                        <c:v>832.58544900000004</c:v>
                      </c:pt>
                      <c:pt idx="4409">
                        <c:v>832.78910333333317</c:v>
                      </c:pt>
                      <c:pt idx="4410">
                        <c:v>833.05782066666654</c:v>
                      </c:pt>
                      <c:pt idx="4411">
                        <c:v>833.25972466666656</c:v>
                      </c:pt>
                      <c:pt idx="4412">
                        <c:v>833.34700499999997</c:v>
                      </c:pt>
                      <c:pt idx="4413">
                        <c:v>833.56207300000005</c:v>
                      </c:pt>
                      <c:pt idx="4414">
                        <c:v>833.7219643333334</c:v>
                      </c:pt>
                      <c:pt idx="4415">
                        <c:v>833.89396166666666</c:v>
                      </c:pt>
                      <c:pt idx="4416">
                        <c:v>834.0007526666667</c:v>
                      </c:pt>
                      <c:pt idx="4417">
                        <c:v>834.21826166666676</c:v>
                      </c:pt>
                      <c:pt idx="4418">
                        <c:v>834.35550933333343</c:v>
                      </c:pt>
                      <c:pt idx="4419">
                        <c:v>834.55120833333331</c:v>
                      </c:pt>
                      <c:pt idx="4420">
                        <c:v>834.77065033333338</c:v>
                      </c:pt>
                      <c:pt idx="4421">
                        <c:v>834.91367600000001</c:v>
                      </c:pt>
                      <c:pt idx="4422">
                        <c:v>835.01967366666668</c:v>
                      </c:pt>
                      <c:pt idx="4423">
                        <c:v>835.31018066666672</c:v>
                      </c:pt>
                      <c:pt idx="4424">
                        <c:v>835.50821933333339</c:v>
                      </c:pt>
                      <c:pt idx="4425">
                        <c:v>835.56420900000001</c:v>
                      </c:pt>
                      <c:pt idx="4426">
                        <c:v>835.80240866666679</c:v>
                      </c:pt>
                      <c:pt idx="4427">
                        <c:v>835.93513999999993</c:v>
                      </c:pt>
                      <c:pt idx="4428">
                        <c:v>836.15291366666668</c:v>
                      </c:pt>
                      <c:pt idx="4429">
                        <c:v>836.31734199999994</c:v>
                      </c:pt>
                      <c:pt idx="4430">
                        <c:v>836.46498600000007</c:v>
                      </c:pt>
                      <c:pt idx="4431">
                        <c:v>836.70916733333331</c:v>
                      </c:pt>
                      <c:pt idx="4432">
                        <c:v>836.8919676666668</c:v>
                      </c:pt>
                      <c:pt idx="4433">
                        <c:v>837.03995799999996</c:v>
                      </c:pt>
                      <c:pt idx="4434">
                        <c:v>837.30944833333331</c:v>
                      </c:pt>
                      <c:pt idx="4435">
                        <c:v>837.43969733333336</c:v>
                      </c:pt>
                      <c:pt idx="4436">
                        <c:v>837.57904066666663</c:v>
                      </c:pt>
                      <c:pt idx="4437">
                        <c:v>837.75384500000007</c:v>
                      </c:pt>
                      <c:pt idx="4438">
                        <c:v>838.05965166666658</c:v>
                      </c:pt>
                      <c:pt idx="4439">
                        <c:v>838.12587466666673</c:v>
                      </c:pt>
                      <c:pt idx="4440">
                        <c:v>838.34535733333325</c:v>
                      </c:pt>
                      <c:pt idx="4441">
                        <c:v>838.49355066666669</c:v>
                      </c:pt>
                      <c:pt idx="4442">
                        <c:v>838.56925433333333</c:v>
                      </c:pt>
                      <c:pt idx="4443">
                        <c:v>838.83369933333324</c:v>
                      </c:pt>
                      <c:pt idx="4444">
                        <c:v>839.02392599999996</c:v>
                      </c:pt>
                      <c:pt idx="4445">
                        <c:v>839.23897333333343</c:v>
                      </c:pt>
                      <c:pt idx="4446">
                        <c:v>839.33046466666667</c:v>
                      </c:pt>
                      <c:pt idx="4447">
                        <c:v>839.50128166666673</c:v>
                      </c:pt>
                      <c:pt idx="4448">
                        <c:v>839.79486099999997</c:v>
                      </c:pt>
                      <c:pt idx="4449">
                        <c:v>840.03702800000008</c:v>
                      </c:pt>
                      <c:pt idx="4450">
                        <c:v>840.12715633333335</c:v>
                      </c:pt>
                      <c:pt idx="4451">
                        <c:v>840.38789899999995</c:v>
                      </c:pt>
                      <c:pt idx="4452">
                        <c:v>840.50687699999992</c:v>
                      </c:pt>
                      <c:pt idx="4453">
                        <c:v>840.65266933333339</c:v>
                      </c:pt>
                      <c:pt idx="4454">
                        <c:v>840.91982000000007</c:v>
                      </c:pt>
                      <c:pt idx="4455">
                        <c:v>840.99650066666675</c:v>
                      </c:pt>
                      <c:pt idx="4456">
                        <c:v>841.2446696666666</c:v>
                      </c:pt>
                      <c:pt idx="4457">
                        <c:v>841.40126566666675</c:v>
                      </c:pt>
                      <c:pt idx="4458">
                        <c:v>841.56772866666677</c:v>
                      </c:pt>
                      <c:pt idx="4459">
                        <c:v>841.67852766666658</c:v>
                      </c:pt>
                      <c:pt idx="4460">
                        <c:v>841.9529623333334</c:v>
                      </c:pt>
                      <c:pt idx="4461">
                        <c:v>842.0543826666667</c:v>
                      </c:pt>
                      <c:pt idx="4462">
                        <c:v>842.24558500000001</c:v>
                      </c:pt>
                      <c:pt idx="4463">
                        <c:v>842.42718533333334</c:v>
                      </c:pt>
                      <c:pt idx="4464">
                        <c:v>842.6138913333333</c:v>
                      </c:pt>
                      <c:pt idx="4465">
                        <c:v>842.81085200000007</c:v>
                      </c:pt>
                      <c:pt idx="4466">
                        <c:v>842.95281966666664</c:v>
                      </c:pt>
                      <c:pt idx="4467">
                        <c:v>843.16457133333336</c:v>
                      </c:pt>
                      <c:pt idx="4468">
                        <c:v>843.25427233333346</c:v>
                      </c:pt>
                      <c:pt idx="4469">
                        <c:v>843.45709233333343</c:v>
                      </c:pt>
                      <c:pt idx="4470">
                        <c:v>843.6531369999999</c:v>
                      </c:pt>
                      <c:pt idx="4471">
                        <c:v>843.85941566666668</c:v>
                      </c:pt>
                      <c:pt idx="4472">
                        <c:v>844.09578466666665</c:v>
                      </c:pt>
                      <c:pt idx="4473">
                        <c:v>844.20078533333344</c:v>
                      </c:pt>
                      <c:pt idx="4474">
                        <c:v>844.41831466666679</c:v>
                      </c:pt>
                      <c:pt idx="4475">
                        <c:v>844.63633200000004</c:v>
                      </c:pt>
                      <c:pt idx="4476">
                        <c:v>844.75384533333329</c:v>
                      </c:pt>
                      <c:pt idx="4477">
                        <c:v>844.89375799999982</c:v>
                      </c:pt>
                      <c:pt idx="4478">
                        <c:v>845.11771633333331</c:v>
                      </c:pt>
                      <c:pt idx="4479">
                        <c:v>845.33127833333344</c:v>
                      </c:pt>
                      <c:pt idx="4480">
                        <c:v>845.49763966666671</c:v>
                      </c:pt>
                      <c:pt idx="4481">
                        <c:v>845.72025533333328</c:v>
                      </c:pt>
                      <c:pt idx="4482">
                        <c:v>845.90242500000011</c:v>
                      </c:pt>
                      <c:pt idx="4483">
                        <c:v>846.05865499999993</c:v>
                      </c:pt>
                      <c:pt idx="4484">
                        <c:v>846.27980533333323</c:v>
                      </c:pt>
                      <c:pt idx="4485">
                        <c:v>846.45499666666672</c:v>
                      </c:pt>
                      <c:pt idx="4486">
                        <c:v>846.66031899999996</c:v>
                      </c:pt>
                      <c:pt idx="4487">
                        <c:v>846.77557366666667</c:v>
                      </c:pt>
                      <c:pt idx="4488">
                        <c:v>846.91550733333349</c:v>
                      </c:pt>
                      <c:pt idx="4489">
                        <c:v>847.18546533333335</c:v>
                      </c:pt>
                      <c:pt idx="4490">
                        <c:v>847.370992</c:v>
                      </c:pt>
                      <c:pt idx="4491">
                        <c:v>847.47816999999998</c:v>
                      </c:pt>
                      <c:pt idx="4492">
                        <c:v>847.71925866666663</c:v>
                      </c:pt>
                      <c:pt idx="4493">
                        <c:v>847.88867200000004</c:v>
                      </c:pt>
                      <c:pt idx="4494">
                        <c:v>848.0413410000001</c:v>
                      </c:pt>
                      <c:pt idx="4495">
                        <c:v>848.36210133333327</c:v>
                      </c:pt>
                      <c:pt idx="4496">
                        <c:v>848.4402263333335</c:v>
                      </c:pt>
                      <c:pt idx="4497">
                        <c:v>848.70587133333322</c:v>
                      </c:pt>
                      <c:pt idx="4498">
                        <c:v>848.81504299999995</c:v>
                      </c:pt>
                      <c:pt idx="4499">
                        <c:v>849.04685500000005</c:v>
                      </c:pt>
                      <c:pt idx="4500">
                        <c:v>849.23791500000004</c:v>
                      </c:pt>
                      <c:pt idx="4501">
                        <c:v>849.57371000000001</c:v>
                      </c:pt>
                      <c:pt idx="4502">
                        <c:v>849.57106533333342</c:v>
                      </c:pt>
                      <c:pt idx="4503">
                        <c:v>849.78973399999995</c:v>
                      </c:pt>
                      <c:pt idx="4504">
                        <c:v>849.93379733333347</c:v>
                      </c:pt>
                      <c:pt idx="4505">
                        <c:v>850.16461200000003</c:v>
                      </c:pt>
                      <c:pt idx="4506">
                        <c:v>850.58412666666663</c:v>
                      </c:pt>
                      <c:pt idx="4507">
                        <c:v>850.60752366666668</c:v>
                      </c:pt>
                      <c:pt idx="4508">
                        <c:v>850.83571366666672</c:v>
                      </c:pt>
                      <c:pt idx="4509">
                        <c:v>851.05714900000009</c:v>
                      </c:pt>
                      <c:pt idx="4510">
                        <c:v>851.23441566666668</c:v>
                      </c:pt>
                      <c:pt idx="4511">
                        <c:v>851.41807066666672</c:v>
                      </c:pt>
                      <c:pt idx="4512">
                        <c:v>851.60717766666664</c:v>
                      </c:pt>
                      <c:pt idx="4513">
                        <c:v>851.83028166666679</c:v>
                      </c:pt>
                      <c:pt idx="4514">
                        <c:v>851.96799700000008</c:v>
                      </c:pt>
                      <c:pt idx="4515">
                        <c:v>852.18092866666666</c:v>
                      </c:pt>
                      <c:pt idx="4516">
                        <c:v>852.32745366666677</c:v>
                      </c:pt>
                      <c:pt idx="4517">
                        <c:v>852.50854466666658</c:v>
                      </c:pt>
                      <c:pt idx="4518">
                        <c:v>852.67433666666659</c:v>
                      </c:pt>
                      <c:pt idx="4519">
                        <c:v>852.86844866666661</c:v>
                      </c:pt>
                      <c:pt idx="4520">
                        <c:v>852.95129399999996</c:v>
                      </c:pt>
                      <c:pt idx="4521">
                        <c:v>853.2214560000001</c:v>
                      </c:pt>
                      <c:pt idx="4522">
                        <c:v>853.34330233333333</c:v>
                      </c:pt>
                      <c:pt idx="4523">
                        <c:v>853.587626</c:v>
                      </c:pt>
                      <c:pt idx="4524">
                        <c:v>853.73016366666661</c:v>
                      </c:pt>
                      <c:pt idx="4525">
                        <c:v>853.94982900000002</c:v>
                      </c:pt>
                      <c:pt idx="4526">
                        <c:v>854.10260033333327</c:v>
                      </c:pt>
                      <c:pt idx="4527">
                        <c:v>854.26359033333335</c:v>
                      </c:pt>
                      <c:pt idx="4528">
                        <c:v>854.48746733333337</c:v>
                      </c:pt>
                      <c:pt idx="4529">
                        <c:v>854.54467733333331</c:v>
                      </c:pt>
                      <c:pt idx="4530">
                        <c:v>854.83186833333332</c:v>
                      </c:pt>
                      <c:pt idx="4531">
                        <c:v>854.89394133333337</c:v>
                      </c:pt>
                      <c:pt idx="4532">
                        <c:v>855.0941366666666</c:v>
                      </c:pt>
                      <c:pt idx="4533">
                        <c:v>855.31101466666678</c:v>
                      </c:pt>
                      <c:pt idx="4534">
                        <c:v>855.51057933333334</c:v>
                      </c:pt>
                      <c:pt idx="4535">
                        <c:v>855.66682966666667</c:v>
                      </c:pt>
                      <c:pt idx="4536">
                        <c:v>855.85089100000005</c:v>
                      </c:pt>
                      <c:pt idx="4537">
                        <c:v>856.06044499999996</c:v>
                      </c:pt>
                      <c:pt idx="4538">
                        <c:v>856.22918700000002</c:v>
                      </c:pt>
                      <c:pt idx="4539">
                        <c:v>856.28200299999992</c:v>
                      </c:pt>
                      <c:pt idx="4540">
                        <c:v>856.49357099999997</c:v>
                      </c:pt>
                      <c:pt idx="4541">
                        <c:v>856.74178066666661</c:v>
                      </c:pt>
                      <c:pt idx="4542">
                        <c:v>856.86594633333334</c:v>
                      </c:pt>
                      <c:pt idx="4543">
                        <c:v>857.04764833333331</c:v>
                      </c:pt>
                      <c:pt idx="4544">
                        <c:v>857.27657066666654</c:v>
                      </c:pt>
                      <c:pt idx="4545">
                        <c:v>857.45727566666665</c:v>
                      </c:pt>
                      <c:pt idx="4546">
                        <c:v>857.62379966666674</c:v>
                      </c:pt>
                      <c:pt idx="4547">
                        <c:v>857.7816160000001</c:v>
                      </c:pt>
                      <c:pt idx="4548">
                        <c:v>857.96158866666667</c:v>
                      </c:pt>
                      <c:pt idx="4549">
                        <c:v>858.17952466666668</c:v>
                      </c:pt>
                      <c:pt idx="4550">
                        <c:v>858.31302900000003</c:v>
                      </c:pt>
                      <c:pt idx="4551">
                        <c:v>858.52343766666672</c:v>
                      </c:pt>
                      <c:pt idx="4552">
                        <c:v>858.68170199999997</c:v>
                      </c:pt>
                      <c:pt idx="4553">
                        <c:v>858.86993399999994</c:v>
                      </c:pt>
                      <c:pt idx="4554">
                        <c:v>859.01942966666672</c:v>
                      </c:pt>
                      <c:pt idx="4555">
                        <c:v>859.13682033333328</c:v>
                      </c:pt>
                      <c:pt idx="4556">
                        <c:v>859.42513033333341</c:v>
                      </c:pt>
                      <c:pt idx="4557">
                        <c:v>859.59429933333342</c:v>
                      </c:pt>
                      <c:pt idx="4558">
                        <c:v>859.76576733333332</c:v>
                      </c:pt>
                      <c:pt idx="4559">
                        <c:v>859.93782566666653</c:v>
                      </c:pt>
                      <c:pt idx="4560">
                        <c:v>860.10626233333335</c:v>
                      </c:pt>
                      <c:pt idx="4561">
                        <c:v>860.27178966666668</c:v>
                      </c:pt>
                      <c:pt idx="4562">
                        <c:v>860.48872900000003</c:v>
                      </c:pt>
                      <c:pt idx="4563">
                        <c:v>860.5889893333333</c:v>
                      </c:pt>
                      <c:pt idx="4564">
                        <c:v>860.77225733333341</c:v>
                      </c:pt>
                      <c:pt idx="4565">
                        <c:v>861.02441400000009</c:v>
                      </c:pt>
                      <c:pt idx="4566">
                        <c:v>861.1572266666667</c:v>
                      </c:pt>
                      <c:pt idx="4567">
                        <c:v>861.25270566666666</c:v>
                      </c:pt>
                      <c:pt idx="4568">
                        <c:v>861.42502833333344</c:v>
                      </c:pt>
                      <c:pt idx="4569">
                        <c:v>861.62978133333343</c:v>
                      </c:pt>
                      <c:pt idx="4570">
                        <c:v>861.8453773333332</c:v>
                      </c:pt>
                      <c:pt idx="4571">
                        <c:v>861.99821000000009</c:v>
                      </c:pt>
                      <c:pt idx="4572">
                        <c:v>862.18426499999998</c:v>
                      </c:pt>
                      <c:pt idx="4573">
                        <c:v>862.33992499999988</c:v>
                      </c:pt>
                      <c:pt idx="4574">
                        <c:v>862.50465866666661</c:v>
                      </c:pt>
                      <c:pt idx="4575">
                        <c:v>862.70343000000003</c:v>
                      </c:pt>
                      <c:pt idx="4576">
                        <c:v>862.89752200000009</c:v>
                      </c:pt>
                      <c:pt idx="4577">
                        <c:v>863.08068833333334</c:v>
                      </c:pt>
                      <c:pt idx="4578">
                        <c:v>863.3305253333333</c:v>
                      </c:pt>
                      <c:pt idx="4579">
                        <c:v>863.48048900000003</c:v>
                      </c:pt>
                      <c:pt idx="4580">
                        <c:v>863.61362733333328</c:v>
                      </c:pt>
                      <c:pt idx="4581">
                        <c:v>863.7934776666666</c:v>
                      </c:pt>
                      <c:pt idx="4582">
                        <c:v>863.96478300000001</c:v>
                      </c:pt>
                      <c:pt idx="4583">
                        <c:v>864.07930466666664</c:v>
                      </c:pt>
                      <c:pt idx="4584">
                        <c:v>864.36706533333336</c:v>
                      </c:pt>
                      <c:pt idx="4585">
                        <c:v>864.50850433333324</c:v>
                      </c:pt>
                      <c:pt idx="4586">
                        <c:v>864.65102133333346</c:v>
                      </c:pt>
                      <c:pt idx="4587">
                        <c:v>864.7801106666667</c:v>
                      </c:pt>
                      <c:pt idx="4588">
                        <c:v>864.9986366666667</c:v>
                      </c:pt>
                      <c:pt idx="4589">
                        <c:v>865.18304466666666</c:v>
                      </c:pt>
                      <c:pt idx="4590">
                        <c:v>865.36749266666664</c:v>
                      </c:pt>
                      <c:pt idx="4591">
                        <c:v>865.55657966666661</c:v>
                      </c:pt>
                      <c:pt idx="4592">
                        <c:v>865.73276799999996</c:v>
                      </c:pt>
                      <c:pt idx="4593">
                        <c:v>865.91164133333325</c:v>
                      </c:pt>
                      <c:pt idx="4594">
                        <c:v>866.05338533333327</c:v>
                      </c:pt>
                      <c:pt idx="4595">
                        <c:v>866.29184966666662</c:v>
                      </c:pt>
                      <c:pt idx="4596">
                        <c:v>866.50181066666664</c:v>
                      </c:pt>
                      <c:pt idx="4597">
                        <c:v>866.65474466666672</c:v>
                      </c:pt>
                      <c:pt idx="4598">
                        <c:v>866.75144466666677</c:v>
                      </c:pt>
                      <c:pt idx="4599">
                        <c:v>867.02036566666663</c:v>
                      </c:pt>
                      <c:pt idx="4600">
                        <c:v>867.1520793333334</c:v>
                      </c:pt>
                      <c:pt idx="4601">
                        <c:v>867.34143066666672</c:v>
                      </c:pt>
                      <c:pt idx="4602">
                        <c:v>867.48433466666665</c:v>
                      </c:pt>
                      <c:pt idx="4603">
                        <c:v>867.67728699999998</c:v>
                      </c:pt>
                      <c:pt idx="4604">
                        <c:v>867.80039466666665</c:v>
                      </c:pt>
                      <c:pt idx="4605">
                        <c:v>868.01055899999994</c:v>
                      </c:pt>
                      <c:pt idx="4606">
                        <c:v>868.1177366666667</c:v>
                      </c:pt>
                      <c:pt idx="4607">
                        <c:v>868.34570299999996</c:v>
                      </c:pt>
                      <c:pt idx="4608">
                        <c:v>868.5142823333332</c:v>
                      </c:pt>
                      <c:pt idx="4609">
                        <c:v>868.67077666666671</c:v>
                      </c:pt>
                      <c:pt idx="4610">
                        <c:v>868.84486900000002</c:v>
                      </c:pt>
                      <c:pt idx="4611">
                        <c:v>869.03403733333334</c:v>
                      </c:pt>
                      <c:pt idx="4612">
                        <c:v>869.2452596666667</c:v>
                      </c:pt>
                      <c:pt idx="4613">
                        <c:v>869.43951433333325</c:v>
                      </c:pt>
                      <c:pt idx="4614">
                        <c:v>869.57047499999999</c:v>
                      </c:pt>
                      <c:pt idx="4615">
                        <c:v>869.71844466666664</c:v>
                      </c:pt>
                      <c:pt idx="4616">
                        <c:v>869.94991066666671</c:v>
                      </c:pt>
                      <c:pt idx="4617">
                        <c:v>870.09149166666668</c:v>
                      </c:pt>
                      <c:pt idx="4618">
                        <c:v>870.25575766666668</c:v>
                      </c:pt>
                      <c:pt idx="4619">
                        <c:v>870.37479666666661</c:v>
                      </c:pt>
                      <c:pt idx="4620">
                        <c:v>870.58127833333344</c:v>
                      </c:pt>
                      <c:pt idx="4621">
                        <c:v>870.69535333333317</c:v>
                      </c:pt>
                      <c:pt idx="4622">
                        <c:v>871.00891133333334</c:v>
                      </c:pt>
                      <c:pt idx="4623">
                        <c:v>871.06473800000003</c:v>
                      </c:pt>
                      <c:pt idx="4624">
                        <c:v>871.24285866666662</c:v>
                      </c:pt>
                      <c:pt idx="4625">
                        <c:v>871.4614866666667</c:v>
                      </c:pt>
                      <c:pt idx="4626">
                        <c:v>871.62882466666667</c:v>
                      </c:pt>
                      <c:pt idx="4627">
                        <c:v>871.78857400000004</c:v>
                      </c:pt>
                      <c:pt idx="4628">
                        <c:v>872.04439266666668</c:v>
                      </c:pt>
                      <c:pt idx="4629">
                        <c:v>872.14666733333343</c:v>
                      </c:pt>
                      <c:pt idx="4630">
                        <c:v>872.34844966666662</c:v>
                      </c:pt>
                      <c:pt idx="4631">
                        <c:v>872.5125936666667</c:v>
                      </c:pt>
                      <c:pt idx="4632">
                        <c:v>872.73687766666671</c:v>
                      </c:pt>
                      <c:pt idx="4633">
                        <c:v>872.84417733333339</c:v>
                      </c:pt>
                      <c:pt idx="4634">
                        <c:v>873.06013966666671</c:v>
                      </c:pt>
                      <c:pt idx="4635">
                        <c:v>873.22658266666667</c:v>
                      </c:pt>
                      <c:pt idx="4636">
                        <c:v>873.36344366666663</c:v>
                      </c:pt>
                      <c:pt idx="4637">
                        <c:v>873.50093600000002</c:v>
                      </c:pt>
                      <c:pt idx="4638">
                        <c:v>873.74540200000001</c:v>
                      </c:pt>
                      <c:pt idx="4639">
                        <c:v>873.97542333333331</c:v>
                      </c:pt>
                      <c:pt idx="4640">
                        <c:v>874.11938499999997</c:v>
                      </c:pt>
                      <c:pt idx="4641">
                        <c:v>874.3020223333333</c:v>
                      </c:pt>
                      <c:pt idx="4642">
                        <c:v>874.37972000000002</c:v>
                      </c:pt>
                      <c:pt idx="4643">
                        <c:v>874.58591733333333</c:v>
                      </c:pt>
                      <c:pt idx="4644">
                        <c:v>874.73295066666662</c:v>
                      </c:pt>
                      <c:pt idx="4645">
                        <c:v>874.93263766666666</c:v>
                      </c:pt>
                      <c:pt idx="4646">
                        <c:v>875.06748466666659</c:v>
                      </c:pt>
                      <c:pt idx="4647">
                        <c:v>875.21038799999997</c:v>
                      </c:pt>
                      <c:pt idx="4648">
                        <c:v>875.41261766666673</c:v>
                      </c:pt>
                      <c:pt idx="4649">
                        <c:v>875.59167466666668</c:v>
                      </c:pt>
                      <c:pt idx="4650">
                        <c:v>875.76538066666672</c:v>
                      </c:pt>
                      <c:pt idx="4651">
                        <c:v>875.89133700000002</c:v>
                      </c:pt>
                      <c:pt idx="4652">
                        <c:v>876.10253899999998</c:v>
                      </c:pt>
                      <c:pt idx="4653">
                        <c:v>876.23193366666658</c:v>
                      </c:pt>
                      <c:pt idx="4654">
                        <c:v>876.42207866666661</c:v>
                      </c:pt>
                      <c:pt idx="4655">
                        <c:v>876.61303733333341</c:v>
                      </c:pt>
                      <c:pt idx="4656">
                        <c:v>876.83457433333331</c:v>
                      </c:pt>
                      <c:pt idx="4657">
                        <c:v>877.01609300000007</c:v>
                      </c:pt>
                      <c:pt idx="4658">
                        <c:v>877.10819499999991</c:v>
                      </c:pt>
                      <c:pt idx="4659">
                        <c:v>877.27838133333341</c:v>
                      </c:pt>
                      <c:pt idx="4660">
                        <c:v>877.55987533333337</c:v>
                      </c:pt>
                      <c:pt idx="4661">
                        <c:v>877.6987509999999</c:v>
                      </c:pt>
                      <c:pt idx="4662">
                        <c:v>877.83561166666675</c:v>
                      </c:pt>
                      <c:pt idx="4663">
                        <c:v>878.01102700000001</c:v>
                      </c:pt>
                      <c:pt idx="4664">
                        <c:v>878.19338000000005</c:v>
                      </c:pt>
                      <c:pt idx="4665">
                        <c:v>878.42580166666664</c:v>
                      </c:pt>
                      <c:pt idx="4666">
                        <c:v>878.61171466666656</c:v>
                      </c:pt>
                      <c:pt idx="4667">
                        <c:v>878.81638599999997</c:v>
                      </c:pt>
                      <c:pt idx="4668">
                        <c:v>879.00351999999987</c:v>
                      </c:pt>
                      <c:pt idx="4669">
                        <c:v>879.16825333333327</c:v>
                      </c:pt>
                      <c:pt idx="4670">
                        <c:v>879.32956966666677</c:v>
                      </c:pt>
                      <c:pt idx="4671">
                        <c:v>879.49774166666668</c:v>
                      </c:pt>
                      <c:pt idx="4672">
                        <c:v>879.76552333333336</c:v>
                      </c:pt>
                      <c:pt idx="4673">
                        <c:v>879.93963633333317</c:v>
                      </c:pt>
                      <c:pt idx="4674">
                        <c:v>880.08831766666663</c:v>
                      </c:pt>
                      <c:pt idx="4675">
                        <c:v>880.3291016666667</c:v>
                      </c:pt>
                      <c:pt idx="4676">
                        <c:v>880.499776</c:v>
                      </c:pt>
                      <c:pt idx="4677">
                        <c:v>880.62129700000003</c:v>
                      </c:pt>
                      <c:pt idx="4678">
                        <c:v>880.77494300000001</c:v>
                      </c:pt>
                      <c:pt idx="4679">
                        <c:v>880.97532133333334</c:v>
                      </c:pt>
                      <c:pt idx="4680">
                        <c:v>881.10231533333342</c:v>
                      </c:pt>
                      <c:pt idx="4681">
                        <c:v>881.21482333333336</c:v>
                      </c:pt>
                      <c:pt idx="4682">
                        <c:v>881.34549966666657</c:v>
                      </c:pt>
                      <c:pt idx="4683">
                        <c:v>881.5779623333334</c:v>
                      </c:pt>
                      <c:pt idx="4684">
                        <c:v>881.79069000000015</c:v>
                      </c:pt>
                      <c:pt idx="4685">
                        <c:v>881.89054366666676</c:v>
                      </c:pt>
                      <c:pt idx="4686">
                        <c:v>882.1301473333333</c:v>
                      </c:pt>
                      <c:pt idx="4687">
                        <c:v>882.27508566666666</c:v>
                      </c:pt>
                      <c:pt idx="4688">
                        <c:v>882.38665766666657</c:v>
                      </c:pt>
                      <c:pt idx="4689">
                        <c:v>882.61549866666667</c:v>
                      </c:pt>
                      <c:pt idx="4690">
                        <c:v>882.73183199999994</c:v>
                      </c:pt>
                      <c:pt idx="4691">
                        <c:v>882.94010433333335</c:v>
                      </c:pt>
                      <c:pt idx="4692">
                        <c:v>883.091227</c:v>
                      </c:pt>
                      <c:pt idx="4693">
                        <c:v>883.30588766666676</c:v>
                      </c:pt>
                      <c:pt idx="4694">
                        <c:v>883.44944266666664</c:v>
                      </c:pt>
                      <c:pt idx="4695">
                        <c:v>883.68467199999998</c:v>
                      </c:pt>
                      <c:pt idx="4696">
                        <c:v>883.85180666666668</c:v>
                      </c:pt>
                      <c:pt idx="4697">
                        <c:v>884.03666166666665</c:v>
                      </c:pt>
                      <c:pt idx="4698">
                        <c:v>884.12481700000001</c:v>
                      </c:pt>
                      <c:pt idx="4699">
                        <c:v>884.30308033333324</c:v>
                      </c:pt>
                      <c:pt idx="4700">
                        <c:v>884.4755449999999</c:v>
                      </c:pt>
                      <c:pt idx="4701">
                        <c:v>884.65277100000003</c:v>
                      </c:pt>
                      <c:pt idx="4702">
                        <c:v>884.78609199999994</c:v>
                      </c:pt>
                      <c:pt idx="4703">
                        <c:v>885.05680333333339</c:v>
                      </c:pt>
                      <c:pt idx="4704">
                        <c:v>885.16851799999995</c:v>
                      </c:pt>
                      <c:pt idx="4705">
                        <c:v>885.41566966666653</c:v>
                      </c:pt>
                      <c:pt idx="4706">
                        <c:v>885.5156046666666</c:v>
                      </c:pt>
                      <c:pt idx="4707">
                        <c:v>885.6649983333333</c:v>
                      </c:pt>
                      <c:pt idx="4708">
                        <c:v>885.83146166666666</c:v>
                      </c:pt>
                      <c:pt idx="4709">
                        <c:v>886.1384886666666</c:v>
                      </c:pt>
                      <c:pt idx="4710">
                        <c:v>886.20115166666665</c:v>
                      </c:pt>
                      <c:pt idx="4711">
                        <c:v>886.37382033333324</c:v>
                      </c:pt>
                      <c:pt idx="4712">
                        <c:v>886.51578800000004</c:v>
                      </c:pt>
                      <c:pt idx="4713">
                        <c:v>886.69832366666662</c:v>
                      </c:pt>
                      <c:pt idx="4714">
                        <c:v>886.85878500000001</c:v>
                      </c:pt>
                      <c:pt idx="4715">
                        <c:v>887.07651766666675</c:v>
                      </c:pt>
                      <c:pt idx="4716">
                        <c:v>887.24863700000003</c:v>
                      </c:pt>
                      <c:pt idx="4717">
                        <c:v>887.45487466666657</c:v>
                      </c:pt>
                      <c:pt idx="4718">
                        <c:v>887.66821299999992</c:v>
                      </c:pt>
                      <c:pt idx="4719">
                        <c:v>887.78635666666662</c:v>
                      </c:pt>
                      <c:pt idx="4720">
                        <c:v>887.95182299999999</c:v>
                      </c:pt>
                      <c:pt idx="4721">
                        <c:v>888.17248533333338</c:v>
                      </c:pt>
                      <c:pt idx="4722">
                        <c:v>888.32010900000012</c:v>
                      </c:pt>
                      <c:pt idx="4723">
                        <c:v>888.50642900000003</c:v>
                      </c:pt>
                      <c:pt idx="4724">
                        <c:v>888.68330900000001</c:v>
                      </c:pt>
                      <c:pt idx="4725">
                        <c:v>888.82983400000001</c:v>
                      </c:pt>
                      <c:pt idx="4726">
                        <c:v>888.99190266666665</c:v>
                      </c:pt>
                      <c:pt idx="4727">
                        <c:v>889.24955266666666</c:v>
                      </c:pt>
                      <c:pt idx="4728">
                        <c:v>889.38252766666665</c:v>
                      </c:pt>
                      <c:pt idx="4729">
                        <c:v>889.57080099999996</c:v>
                      </c:pt>
                      <c:pt idx="4730">
                        <c:v>889.66754133333336</c:v>
                      </c:pt>
                      <c:pt idx="4731">
                        <c:v>889.94417333333331</c:v>
                      </c:pt>
                      <c:pt idx="4732">
                        <c:v>890.09627266666666</c:v>
                      </c:pt>
                      <c:pt idx="4733">
                        <c:v>890.21427399999993</c:v>
                      </c:pt>
                      <c:pt idx="4734">
                        <c:v>890.44830333333323</c:v>
                      </c:pt>
                      <c:pt idx="4735">
                        <c:v>890.62815366666655</c:v>
                      </c:pt>
                      <c:pt idx="4736">
                        <c:v>890.84602866666671</c:v>
                      </c:pt>
                      <c:pt idx="4737">
                        <c:v>891.05513499999995</c:v>
                      </c:pt>
                      <c:pt idx="4738">
                        <c:v>891.16347233333329</c:v>
                      </c:pt>
                      <c:pt idx="4739">
                        <c:v>891.31833900000004</c:v>
                      </c:pt>
                      <c:pt idx="4740">
                        <c:v>891.52022299999999</c:v>
                      </c:pt>
                      <c:pt idx="4741">
                        <c:v>891.6924846666667</c:v>
                      </c:pt>
                      <c:pt idx="4742">
                        <c:v>891.9228516666667</c:v>
                      </c:pt>
                      <c:pt idx="4743">
                        <c:v>891.98958333333337</c:v>
                      </c:pt>
                      <c:pt idx="4744">
                        <c:v>892.14666733333343</c:v>
                      </c:pt>
                      <c:pt idx="4745">
                        <c:v>892.27130133333333</c:v>
                      </c:pt>
                      <c:pt idx="4746">
                        <c:v>892.5438640000001</c:v>
                      </c:pt>
                      <c:pt idx="4747">
                        <c:v>892.6833496666668</c:v>
                      </c:pt>
                      <c:pt idx="4748">
                        <c:v>892.79014099999995</c:v>
                      </c:pt>
                      <c:pt idx="4749">
                        <c:v>892.95359300000007</c:v>
                      </c:pt>
                      <c:pt idx="4750">
                        <c:v>893.20552600000008</c:v>
                      </c:pt>
                      <c:pt idx="4751">
                        <c:v>893.38106299999993</c:v>
                      </c:pt>
                      <c:pt idx="4752">
                        <c:v>893.50292966666666</c:v>
                      </c:pt>
                      <c:pt idx="4753">
                        <c:v>893.72318533333339</c:v>
                      </c:pt>
                      <c:pt idx="4754">
                        <c:v>893.81744399999991</c:v>
                      </c:pt>
                      <c:pt idx="4755">
                        <c:v>894.03249133333338</c:v>
                      </c:pt>
                      <c:pt idx="4756">
                        <c:v>894.25443499999994</c:v>
                      </c:pt>
                      <c:pt idx="4757">
                        <c:v>894.28625466666665</c:v>
                      </c:pt>
                      <c:pt idx="4758">
                        <c:v>894.4197386666666</c:v>
                      </c:pt>
                      <c:pt idx="4759">
                        <c:v>894.53973399999995</c:v>
                      </c:pt>
                      <c:pt idx="4760">
                        <c:v>894.89558900000009</c:v>
                      </c:pt>
                      <c:pt idx="4761">
                        <c:v>894.9500936666667</c:v>
                      </c:pt>
                      <c:pt idx="4762">
                        <c:v>895.17126466666684</c:v>
                      </c:pt>
                      <c:pt idx="4763">
                        <c:v>895.29610199999991</c:v>
                      </c:pt>
                      <c:pt idx="4764">
                        <c:v>895.51715100000001</c:v>
                      </c:pt>
                      <c:pt idx="4765">
                        <c:v>895.70129366666663</c:v>
                      </c:pt>
                      <c:pt idx="4766">
                        <c:v>895.85638433333327</c:v>
                      </c:pt>
                      <c:pt idx="4767">
                        <c:v>896.06160499999987</c:v>
                      </c:pt>
                      <c:pt idx="4768">
                        <c:v>896.21112033333338</c:v>
                      </c:pt>
                      <c:pt idx="4769">
                        <c:v>896.43652333333341</c:v>
                      </c:pt>
                      <c:pt idx="4770">
                        <c:v>896.55507399999999</c:v>
                      </c:pt>
                      <c:pt idx="4771">
                        <c:v>896.73472099999992</c:v>
                      </c:pt>
                      <c:pt idx="4772">
                        <c:v>896.95082633333334</c:v>
                      </c:pt>
                      <c:pt idx="4773">
                        <c:v>897.13266999999996</c:v>
                      </c:pt>
                      <c:pt idx="4774">
                        <c:v>897.32438133333335</c:v>
                      </c:pt>
                      <c:pt idx="4775">
                        <c:v>897.50219733333324</c:v>
                      </c:pt>
                      <c:pt idx="4776">
                        <c:v>897.66766366666661</c:v>
                      </c:pt>
                      <c:pt idx="4777">
                        <c:v>897.81658933333335</c:v>
                      </c:pt>
                      <c:pt idx="4778">
                        <c:v>898.0556233333333</c:v>
                      </c:pt>
                      <c:pt idx="4779">
                        <c:v>898.18147799999997</c:v>
                      </c:pt>
                      <c:pt idx="4780">
                        <c:v>898.36861166666677</c:v>
                      </c:pt>
                      <c:pt idx="4781">
                        <c:v>898.57806366666671</c:v>
                      </c:pt>
                      <c:pt idx="4782">
                        <c:v>898.72489466666673</c:v>
                      </c:pt>
                      <c:pt idx="4783">
                        <c:v>898.9007160000001</c:v>
                      </c:pt>
                      <c:pt idx="4784">
                        <c:v>899.1242473333333</c:v>
                      </c:pt>
                      <c:pt idx="4785">
                        <c:v>899.24770133333334</c:v>
                      </c:pt>
                      <c:pt idx="4786">
                        <c:v>899.42055266666682</c:v>
                      </c:pt>
                      <c:pt idx="4787">
                        <c:v>899.5556436666667</c:v>
                      </c:pt>
                      <c:pt idx="4788">
                        <c:v>899.749776</c:v>
                      </c:pt>
                      <c:pt idx="4789">
                        <c:v>899.98284899999999</c:v>
                      </c:pt>
                      <c:pt idx="4790">
                        <c:v>900.09356700000001</c:v>
                      </c:pt>
                      <c:pt idx="4791">
                        <c:v>900.41339133333338</c:v>
                      </c:pt>
                      <c:pt idx="4792">
                        <c:v>900.49611400000003</c:v>
                      </c:pt>
                      <c:pt idx="4793">
                        <c:v>900.66263833333335</c:v>
                      </c:pt>
                      <c:pt idx="4794">
                        <c:v>900.93998199999987</c:v>
                      </c:pt>
                      <c:pt idx="4795">
                        <c:v>901.07958966666672</c:v>
                      </c:pt>
                      <c:pt idx="4796">
                        <c:v>901.23984800000005</c:v>
                      </c:pt>
                      <c:pt idx="4797">
                        <c:v>901.35455300000001</c:v>
                      </c:pt>
                      <c:pt idx="4798">
                        <c:v>901.58626300000003</c:v>
                      </c:pt>
                      <c:pt idx="4799">
                        <c:v>901.68054200000006</c:v>
                      </c:pt>
                      <c:pt idx="4800">
                        <c:v>901.82010900000012</c:v>
                      </c:pt>
                      <c:pt idx="4801">
                        <c:v>902.04640700000016</c:v>
                      </c:pt>
                      <c:pt idx="4802">
                        <c:v>902.21268700000007</c:v>
                      </c:pt>
                      <c:pt idx="4803">
                        <c:v>902.480367</c:v>
                      </c:pt>
                      <c:pt idx="4804">
                        <c:v>902.62202966666666</c:v>
                      </c:pt>
                      <c:pt idx="4805">
                        <c:v>902.7877196666667</c:v>
                      </c:pt>
                      <c:pt idx="4806">
                        <c:v>902.94883200000004</c:v>
                      </c:pt>
                      <c:pt idx="4807">
                        <c:v>903.11590566666666</c:v>
                      </c:pt>
                      <c:pt idx="4808">
                        <c:v>903.33534733333329</c:v>
                      </c:pt>
                      <c:pt idx="4809">
                        <c:v>903.44002266666666</c:v>
                      </c:pt>
                      <c:pt idx="4810">
                        <c:v>903.65364566666665</c:v>
                      </c:pt>
                      <c:pt idx="4811">
                        <c:v>903.90899666666667</c:v>
                      </c:pt>
                      <c:pt idx="4812">
                        <c:v>904.12703466666665</c:v>
                      </c:pt>
                      <c:pt idx="4813">
                        <c:v>904.2540693333334</c:v>
                      </c:pt>
                      <c:pt idx="4814">
                        <c:v>904.50467933333346</c:v>
                      </c:pt>
                      <c:pt idx="4815">
                        <c:v>904.63173399999994</c:v>
                      </c:pt>
                      <c:pt idx="4816">
                        <c:v>904.89554833333341</c:v>
                      </c:pt>
                      <c:pt idx="4817">
                        <c:v>905.05757633333326</c:v>
                      </c:pt>
                      <c:pt idx="4818">
                        <c:v>905.21795666666674</c:v>
                      </c:pt>
                      <c:pt idx="4819">
                        <c:v>905.31709766666665</c:v>
                      </c:pt>
                      <c:pt idx="4820">
                        <c:v>905.50821966666672</c:v>
                      </c:pt>
                      <c:pt idx="4821">
                        <c:v>905.6712643333334</c:v>
                      </c:pt>
                      <c:pt idx="4822">
                        <c:v>905.81056733333332</c:v>
                      </c:pt>
                      <c:pt idx="4823">
                        <c:v>905.97552499999995</c:v>
                      </c:pt>
                      <c:pt idx="4824">
                        <c:v>906.0968630000001</c:v>
                      </c:pt>
                      <c:pt idx="4825">
                        <c:v>906.22477200000003</c:v>
                      </c:pt>
                      <c:pt idx="4826">
                        <c:v>906.40136700000005</c:v>
                      </c:pt>
                      <c:pt idx="4827">
                        <c:v>906.55405666666672</c:v>
                      </c:pt>
                      <c:pt idx="4828">
                        <c:v>906.74879933333341</c:v>
                      </c:pt>
                      <c:pt idx="4829">
                        <c:v>906.90877266666666</c:v>
                      </c:pt>
                      <c:pt idx="4830">
                        <c:v>907.13822433333337</c:v>
                      </c:pt>
                      <c:pt idx="4831">
                        <c:v>907.24469000000011</c:v>
                      </c:pt>
                      <c:pt idx="4832">
                        <c:v>907.44980866666674</c:v>
                      </c:pt>
                      <c:pt idx="4833">
                        <c:v>907.55491133333328</c:v>
                      </c:pt>
                      <c:pt idx="4834">
                        <c:v>907.83099366666681</c:v>
                      </c:pt>
                      <c:pt idx="4835">
                        <c:v>907.91792799999996</c:v>
                      </c:pt>
                      <c:pt idx="4836">
                        <c:v>908.06620299999997</c:v>
                      </c:pt>
                      <c:pt idx="4837">
                        <c:v>908.26894133333337</c:v>
                      </c:pt>
                      <c:pt idx="4838">
                        <c:v>908.44549566666672</c:v>
                      </c:pt>
                      <c:pt idx="4839">
                        <c:v>908.59340400000008</c:v>
                      </c:pt>
                      <c:pt idx="4840">
                        <c:v>908.75113933333341</c:v>
                      </c:pt>
                      <c:pt idx="4841">
                        <c:v>908.94246433333331</c:v>
                      </c:pt>
                      <c:pt idx="4842">
                        <c:v>909.15964766666673</c:v>
                      </c:pt>
                      <c:pt idx="4843">
                        <c:v>909.26025400000015</c:v>
                      </c:pt>
                      <c:pt idx="4844">
                        <c:v>909.49460866666652</c:v>
                      </c:pt>
                      <c:pt idx="4845">
                        <c:v>909.6137696666666</c:v>
                      </c:pt>
                      <c:pt idx="4846">
                        <c:v>909.94881199999998</c:v>
                      </c:pt>
                      <c:pt idx="4847">
                        <c:v>910.00366233333341</c:v>
                      </c:pt>
                      <c:pt idx="4848">
                        <c:v>910.12868233333336</c:v>
                      </c:pt>
                      <c:pt idx="4849">
                        <c:v>910.32991533333336</c:v>
                      </c:pt>
                      <c:pt idx="4850">
                        <c:v>910.51961233333338</c:v>
                      </c:pt>
                      <c:pt idx="4851">
                        <c:v>910.68670633333329</c:v>
                      </c:pt>
                      <c:pt idx="4852">
                        <c:v>910.88305633333346</c:v>
                      </c:pt>
                      <c:pt idx="4853">
                        <c:v>911.03479000000004</c:v>
                      </c:pt>
                      <c:pt idx="4854">
                        <c:v>911.25508633333322</c:v>
                      </c:pt>
                      <c:pt idx="4855">
                        <c:v>911.38197866666667</c:v>
                      </c:pt>
                      <c:pt idx="4856">
                        <c:v>911.52949999999998</c:v>
                      </c:pt>
                      <c:pt idx="4857">
                        <c:v>911.6997276666666</c:v>
                      </c:pt>
                      <c:pt idx="4858">
                        <c:v>911.82442233333325</c:v>
                      </c:pt>
                      <c:pt idx="4859">
                        <c:v>911.98116033333338</c:v>
                      </c:pt>
                      <c:pt idx="4860">
                        <c:v>912.08892800000001</c:v>
                      </c:pt>
                      <c:pt idx="4861">
                        <c:v>912.29756700000007</c:v>
                      </c:pt>
                      <c:pt idx="4862">
                        <c:v>912.53165666666666</c:v>
                      </c:pt>
                      <c:pt idx="4863">
                        <c:v>912.6124063333333</c:v>
                      </c:pt>
                      <c:pt idx="4864">
                        <c:v>912.79852300000005</c:v>
                      </c:pt>
                      <c:pt idx="4865">
                        <c:v>912.91475433333335</c:v>
                      </c:pt>
                      <c:pt idx="4866">
                        <c:v>913.13539633333346</c:v>
                      </c:pt>
                      <c:pt idx="4867">
                        <c:v>913.24414066666668</c:v>
                      </c:pt>
                      <c:pt idx="4868">
                        <c:v>913.43776433333335</c:v>
                      </c:pt>
                      <c:pt idx="4869">
                        <c:v>913.60974133333332</c:v>
                      </c:pt>
                      <c:pt idx="4870">
                        <c:v>913.83146166666666</c:v>
                      </c:pt>
                      <c:pt idx="4871">
                        <c:v>913.94104000000004</c:v>
                      </c:pt>
                      <c:pt idx="4872">
                        <c:v>914.180969</c:v>
                      </c:pt>
                      <c:pt idx="4873">
                        <c:v>914.3168743333332</c:v>
                      </c:pt>
                      <c:pt idx="4874">
                        <c:v>914.55147333333332</c:v>
                      </c:pt>
                      <c:pt idx="4875">
                        <c:v>914.65362533333337</c:v>
                      </c:pt>
                      <c:pt idx="4876">
                        <c:v>914.84027133333336</c:v>
                      </c:pt>
                      <c:pt idx="4877">
                        <c:v>915.02148433333332</c:v>
                      </c:pt>
                      <c:pt idx="4878">
                        <c:v>915.16156033333345</c:v>
                      </c:pt>
                      <c:pt idx="4879">
                        <c:v>915.35019933333331</c:v>
                      </c:pt>
                      <c:pt idx="4880">
                        <c:v>915.58878566666669</c:v>
                      </c:pt>
                      <c:pt idx="4881">
                        <c:v>915.74717199999998</c:v>
                      </c:pt>
                      <c:pt idx="4882">
                        <c:v>915.87579366666671</c:v>
                      </c:pt>
                      <c:pt idx="4883">
                        <c:v>916.07191966666653</c:v>
                      </c:pt>
                      <c:pt idx="4884">
                        <c:v>916.22137466666663</c:v>
                      </c:pt>
                      <c:pt idx="4885">
                        <c:v>916.40199766666649</c:v>
                      </c:pt>
                      <c:pt idx="4886">
                        <c:v>916.61794000000009</c:v>
                      </c:pt>
                      <c:pt idx="4887">
                        <c:v>916.73358166666674</c:v>
                      </c:pt>
                      <c:pt idx="4888">
                        <c:v>916.8620810000001</c:v>
                      </c:pt>
                      <c:pt idx="4889">
                        <c:v>917.04048633333332</c:v>
                      </c:pt>
                      <c:pt idx="4890">
                        <c:v>917.19417333333331</c:v>
                      </c:pt>
                      <c:pt idx="4891">
                        <c:v>917.40580266666666</c:v>
                      </c:pt>
                      <c:pt idx="4892">
                        <c:v>917.50006066666674</c:v>
                      </c:pt>
                      <c:pt idx="4893">
                        <c:v>917.67472333333342</c:v>
                      </c:pt>
                      <c:pt idx="4894">
                        <c:v>917.84737166666673</c:v>
                      </c:pt>
                      <c:pt idx="4895">
                        <c:v>917.95627833333344</c:v>
                      </c:pt>
                      <c:pt idx="4896">
                        <c:v>918.18947333333335</c:v>
                      </c:pt>
                      <c:pt idx="4897">
                        <c:v>918.19276933333333</c:v>
                      </c:pt>
                      <c:pt idx="4898">
                        <c:v>918.45760100000007</c:v>
                      </c:pt>
                      <c:pt idx="4899">
                        <c:v>918.61832666666669</c:v>
                      </c:pt>
                      <c:pt idx="4900">
                        <c:v>918.75028500000008</c:v>
                      </c:pt>
                      <c:pt idx="4901">
                        <c:v>918.97170033333339</c:v>
                      </c:pt>
                      <c:pt idx="4902">
                        <c:v>919.07118733333334</c:v>
                      </c:pt>
                      <c:pt idx="4903">
                        <c:v>919.24100766666663</c:v>
                      </c:pt>
                      <c:pt idx="4904">
                        <c:v>919.39768500000002</c:v>
                      </c:pt>
                      <c:pt idx="4905">
                        <c:v>919.58898899999997</c:v>
                      </c:pt>
                      <c:pt idx="4906">
                        <c:v>919.66225166666663</c:v>
                      </c:pt>
                      <c:pt idx="4907">
                        <c:v>919.89933266666674</c:v>
                      </c:pt>
                      <c:pt idx="4908">
                        <c:v>920.01222733333327</c:v>
                      </c:pt>
                      <c:pt idx="4909">
                        <c:v>920.23557566666659</c:v>
                      </c:pt>
                      <c:pt idx="4910">
                        <c:v>920.38106300000015</c:v>
                      </c:pt>
                      <c:pt idx="4911">
                        <c:v>920.62546800000007</c:v>
                      </c:pt>
                      <c:pt idx="4912">
                        <c:v>920.75535066666669</c:v>
                      </c:pt>
                      <c:pt idx="4913">
                        <c:v>920.93253566666669</c:v>
                      </c:pt>
                      <c:pt idx="4914">
                        <c:v>921.08626300000014</c:v>
                      </c:pt>
                      <c:pt idx="4915">
                        <c:v>921.21577966666666</c:v>
                      </c:pt>
                      <c:pt idx="4916">
                        <c:v>921.32566299999996</c:v>
                      </c:pt>
                      <c:pt idx="4917">
                        <c:v>921.56392433333338</c:v>
                      </c:pt>
                      <c:pt idx="4918">
                        <c:v>921.72255433333328</c:v>
                      </c:pt>
                      <c:pt idx="4919">
                        <c:v>921.87300599999992</c:v>
                      </c:pt>
                      <c:pt idx="4920">
                        <c:v>922.04583733333345</c:v>
                      </c:pt>
                      <c:pt idx="4921">
                        <c:v>922.23551433333341</c:v>
                      </c:pt>
                      <c:pt idx="4922">
                        <c:v>922.32149233333337</c:v>
                      </c:pt>
                      <c:pt idx="4923">
                        <c:v>922.50683633333335</c:v>
                      </c:pt>
                      <c:pt idx="4924">
                        <c:v>922.64927166666666</c:v>
                      </c:pt>
                      <c:pt idx="4925">
                        <c:v>922.85345433333339</c:v>
                      </c:pt>
                      <c:pt idx="4926">
                        <c:v>922.87996400000009</c:v>
                      </c:pt>
                      <c:pt idx="4927">
                        <c:v>923.03855366666664</c:v>
                      </c:pt>
                      <c:pt idx="4928">
                        <c:v>923.20011366666677</c:v>
                      </c:pt>
                      <c:pt idx="4929">
                        <c:v>923.4012653333333</c:v>
                      </c:pt>
                      <c:pt idx="4930">
                        <c:v>923.56317133333334</c:v>
                      </c:pt>
                      <c:pt idx="4931">
                        <c:v>923.72206599999993</c:v>
                      </c:pt>
                      <c:pt idx="4932">
                        <c:v>923.84655766666674</c:v>
                      </c:pt>
                      <c:pt idx="4933">
                        <c:v>924.06728099999998</c:v>
                      </c:pt>
                      <c:pt idx="4934">
                        <c:v>924.25862633333327</c:v>
                      </c:pt>
                      <c:pt idx="4935">
                        <c:v>924.42718500000001</c:v>
                      </c:pt>
                      <c:pt idx="4936">
                        <c:v>924.62620033333326</c:v>
                      </c:pt>
                      <c:pt idx="4937">
                        <c:v>924.73103833333334</c:v>
                      </c:pt>
                      <c:pt idx="4938">
                        <c:v>924.94419366666671</c:v>
                      </c:pt>
                      <c:pt idx="4939">
                        <c:v>925.08199033333324</c:v>
                      </c:pt>
                      <c:pt idx="4940">
                        <c:v>925.29207333333341</c:v>
                      </c:pt>
                      <c:pt idx="4941">
                        <c:v>925.39129633333323</c:v>
                      </c:pt>
                      <c:pt idx="4942">
                        <c:v>925.66113299999995</c:v>
                      </c:pt>
                      <c:pt idx="4943">
                        <c:v>925.7771603333332</c:v>
                      </c:pt>
                      <c:pt idx="4944">
                        <c:v>925.93957533333332</c:v>
                      </c:pt>
                      <c:pt idx="4945">
                        <c:v>926.17681899999991</c:v>
                      </c:pt>
                      <c:pt idx="4946">
                        <c:v>926.39249666666672</c:v>
                      </c:pt>
                      <c:pt idx="4947">
                        <c:v>926.54618333333326</c:v>
                      </c:pt>
                      <c:pt idx="4948">
                        <c:v>926.69936099999995</c:v>
                      </c:pt>
                      <c:pt idx="4949">
                        <c:v>926.85801200000003</c:v>
                      </c:pt>
                      <c:pt idx="4950">
                        <c:v>927.07523600000002</c:v>
                      </c:pt>
                      <c:pt idx="4951">
                        <c:v>927.27107733333332</c:v>
                      </c:pt>
                      <c:pt idx="4952">
                        <c:v>927.45831299999998</c:v>
                      </c:pt>
                      <c:pt idx="4953">
                        <c:v>927.66969833333326</c:v>
                      </c:pt>
                      <c:pt idx="4954">
                        <c:v>927.87758399999996</c:v>
                      </c:pt>
                      <c:pt idx="4955">
                        <c:v>928.03088366666668</c:v>
                      </c:pt>
                      <c:pt idx="4956">
                        <c:v>928.22843399999999</c:v>
                      </c:pt>
                      <c:pt idx="4957">
                        <c:v>928.43587233333335</c:v>
                      </c:pt>
                      <c:pt idx="4958">
                        <c:v>928.67993166666656</c:v>
                      </c:pt>
                      <c:pt idx="4959">
                        <c:v>928.78301999999996</c:v>
                      </c:pt>
                      <c:pt idx="4960">
                        <c:v>928.94655366666666</c:v>
                      </c:pt>
                      <c:pt idx="4961">
                        <c:v>929.16601533333335</c:v>
                      </c:pt>
                      <c:pt idx="4962">
                        <c:v>929.27760833333332</c:v>
                      </c:pt>
                      <c:pt idx="4963">
                        <c:v>929.47603366666669</c:v>
                      </c:pt>
                      <c:pt idx="4964">
                        <c:v>929.67942333333338</c:v>
                      </c:pt>
                      <c:pt idx="4965">
                        <c:v>929.80151399999988</c:v>
                      </c:pt>
                      <c:pt idx="4966">
                        <c:v>929.95402033333323</c:v>
                      </c:pt>
                      <c:pt idx="4967">
                        <c:v>930.1038616666666</c:v>
                      </c:pt>
                      <c:pt idx="4968">
                        <c:v>930.31479900000011</c:v>
                      </c:pt>
                      <c:pt idx="4969">
                        <c:v>930.44504799999993</c:v>
                      </c:pt>
                      <c:pt idx="4970">
                        <c:v>930.642741</c:v>
                      </c:pt>
                      <c:pt idx="4971">
                        <c:v>930.73368333333337</c:v>
                      </c:pt>
                      <c:pt idx="4972">
                        <c:v>930.92333966666672</c:v>
                      </c:pt>
                      <c:pt idx="4973">
                        <c:v>931.10471599999994</c:v>
                      </c:pt>
                      <c:pt idx="4974">
                        <c:v>931.26228833333334</c:v>
                      </c:pt>
                      <c:pt idx="4975">
                        <c:v>931.44907666666666</c:v>
                      </c:pt>
                      <c:pt idx="4976">
                        <c:v>931.56907166666679</c:v>
                      </c:pt>
                      <c:pt idx="4977">
                        <c:v>931.74139400000001</c:v>
                      </c:pt>
                      <c:pt idx="4978">
                        <c:v>931.89731866666659</c:v>
                      </c:pt>
                      <c:pt idx="4979">
                        <c:v>932.11440033333338</c:v>
                      </c:pt>
                      <c:pt idx="4980">
                        <c:v>932.26894099999993</c:v>
                      </c:pt>
                      <c:pt idx="4981">
                        <c:v>932.47414133333348</c:v>
                      </c:pt>
                      <c:pt idx="4982">
                        <c:v>932.67317700000001</c:v>
                      </c:pt>
                      <c:pt idx="4983">
                        <c:v>932.83146166666666</c:v>
                      </c:pt>
                      <c:pt idx="4984">
                        <c:v>932.96427400000005</c:v>
                      </c:pt>
                      <c:pt idx="4985">
                        <c:v>933.12980133333338</c:v>
                      </c:pt>
                      <c:pt idx="4986">
                        <c:v>933.26361099999997</c:v>
                      </c:pt>
                      <c:pt idx="4987">
                        <c:v>933.47528066666666</c:v>
                      </c:pt>
                      <c:pt idx="4988">
                        <c:v>933.63366700000006</c:v>
                      </c:pt>
                      <c:pt idx="4989">
                        <c:v>933.82041433333325</c:v>
                      </c:pt>
                      <c:pt idx="4990">
                        <c:v>934.09008799999992</c:v>
                      </c:pt>
                      <c:pt idx="4991">
                        <c:v>934.20237200000008</c:v>
                      </c:pt>
                      <c:pt idx="4992">
                        <c:v>934.42297366666662</c:v>
                      </c:pt>
                      <c:pt idx="4993">
                        <c:v>934.5209553333334</c:v>
                      </c:pt>
                      <c:pt idx="4994">
                        <c:v>934.73809799999992</c:v>
                      </c:pt>
                      <c:pt idx="4995">
                        <c:v>934.87170400000002</c:v>
                      </c:pt>
                      <c:pt idx="4996">
                        <c:v>935.01300033333337</c:v>
                      </c:pt>
                      <c:pt idx="4997">
                        <c:v>935.27567566666676</c:v>
                      </c:pt>
                      <c:pt idx="4998">
                        <c:v>935.40942400000006</c:v>
                      </c:pt>
                      <c:pt idx="4999">
                        <c:v>935.52842233333331</c:v>
                      </c:pt>
                      <c:pt idx="5000">
                        <c:v>935.74139400000001</c:v>
                      </c:pt>
                      <c:pt idx="5001">
                        <c:v>935.87733966666656</c:v>
                      </c:pt>
                      <c:pt idx="5002">
                        <c:v>936.06785066666669</c:v>
                      </c:pt>
                      <c:pt idx="5003">
                        <c:v>936.23940000000005</c:v>
                      </c:pt>
                      <c:pt idx="5004">
                        <c:v>936.47922800000003</c:v>
                      </c:pt>
                      <c:pt idx="5005">
                        <c:v>936.49955233333333</c:v>
                      </c:pt>
                      <c:pt idx="5006">
                        <c:v>936.75185133333332</c:v>
                      </c:pt>
                      <c:pt idx="5007">
                        <c:v>936.86486833333322</c:v>
                      </c:pt>
                      <c:pt idx="5008">
                        <c:v>937.01019266666663</c:v>
                      </c:pt>
                      <c:pt idx="5009">
                        <c:v>937.27278666666678</c:v>
                      </c:pt>
                      <c:pt idx="5010">
                        <c:v>937.39398200000005</c:v>
                      </c:pt>
                      <c:pt idx="5011">
                        <c:v>937.51800533333335</c:v>
                      </c:pt>
                      <c:pt idx="5012">
                        <c:v>937.69338000000005</c:v>
                      </c:pt>
                      <c:pt idx="5013">
                        <c:v>937.99336733333337</c:v>
                      </c:pt>
                      <c:pt idx="5014">
                        <c:v>938.13057466666669</c:v>
                      </c:pt>
                      <c:pt idx="5015">
                        <c:v>938.22365300000001</c:v>
                      </c:pt>
                      <c:pt idx="5016">
                        <c:v>938.417867</c:v>
                      </c:pt>
                      <c:pt idx="5017">
                        <c:v>938.59568300000001</c:v>
                      </c:pt>
                      <c:pt idx="5018">
                        <c:v>938.72391766666658</c:v>
                      </c:pt>
                      <c:pt idx="5019">
                        <c:v>938.90846766666664</c:v>
                      </c:pt>
                      <c:pt idx="5020">
                        <c:v>938.97261566666668</c:v>
                      </c:pt>
                      <c:pt idx="5021">
                        <c:v>939.21466066666653</c:v>
                      </c:pt>
                      <c:pt idx="5022">
                        <c:v>939.36950666666655</c:v>
                      </c:pt>
                      <c:pt idx="5023">
                        <c:v>939.61244699999997</c:v>
                      </c:pt>
                      <c:pt idx="5024">
                        <c:v>939.73313399999995</c:v>
                      </c:pt>
                      <c:pt idx="5025">
                        <c:v>939.90745033333326</c:v>
                      </c:pt>
                      <c:pt idx="5026">
                        <c:v>940.02323399999989</c:v>
                      </c:pt>
                      <c:pt idx="5027">
                        <c:v>940.24715166666658</c:v>
                      </c:pt>
                      <c:pt idx="5028">
                        <c:v>940.34401466666668</c:v>
                      </c:pt>
                      <c:pt idx="5029">
                        <c:v>940.5186563333333</c:v>
                      </c:pt>
                      <c:pt idx="5030">
                        <c:v>940.61773700000003</c:v>
                      </c:pt>
                      <c:pt idx="5031">
                        <c:v>940.74847433333343</c:v>
                      </c:pt>
                      <c:pt idx="5032">
                        <c:v>940.94775400000015</c:v>
                      </c:pt>
                      <c:pt idx="5033">
                        <c:v>941.02398700000003</c:v>
                      </c:pt>
                      <c:pt idx="5034">
                        <c:v>941.23811866666665</c:v>
                      </c:pt>
                      <c:pt idx="5035">
                        <c:v>941.37799066666673</c:v>
                      </c:pt>
                      <c:pt idx="5036">
                        <c:v>941.53479000000004</c:v>
                      </c:pt>
                      <c:pt idx="5037">
                        <c:v>941.71335866666652</c:v>
                      </c:pt>
                      <c:pt idx="5038">
                        <c:v>941.94114166666668</c:v>
                      </c:pt>
                      <c:pt idx="5039">
                        <c:v>942.00760899999989</c:v>
                      </c:pt>
                      <c:pt idx="5040">
                        <c:v>942.23577899999998</c:v>
                      </c:pt>
                      <c:pt idx="5041">
                        <c:v>942.39119466666671</c:v>
                      </c:pt>
                      <c:pt idx="5042">
                        <c:v>942.46750900000006</c:v>
                      </c:pt>
                      <c:pt idx="5043">
                        <c:v>942.64896633333331</c:v>
                      </c:pt>
                      <c:pt idx="5044">
                        <c:v>942.85941566666668</c:v>
                      </c:pt>
                      <c:pt idx="5045">
                        <c:v>943.05666100000008</c:v>
                      </c:pt>
                      <c:pt idx="5046">
                        <c:v>943.16737899999998</c:v>
                      </c:pt>
                      <c:pt idx="5047">
                        <c:v>943.26672333333329</c:v>
                      </c:pt>
                      <c:pt idx="5048">
                        <c:v>943.55011000000002</c:v>
                      </c:pt>
                      <c:pt idx="5049">
                        <c:v>943.68760133333342</c:v>
                      </c:pt>
                      <c:pt idx="5050">
                        <c:v>943.8155926666667</c:v>
                      </c:pt>
                      <c:pt idx="5051">
                        <c:v>944.07749433333322</c:v>
                      </c:pt>
                      <c:pt idx="5052">
                        <c:v>944.19411200000002</c:v>
                      </c:pt>
                      <c:pt idx="5053">
                        <c:v>944.45540366666671</c:v>
                      </c:pt>
                      <c:pt idx="5054">
                        <c:v>944.525533</c:v>
                      </c:pt>
                      <c:pt idx="5055">
                        <c:v>944.6749880000001</c:v>
                      </c:pt>
                      <c:pt idx="5056">
                        <c:v>944.90187600000002</c:v>
                      </c:pt>
                      <c:pt idx="5057">
                        <c:v>945.04974366666659</c:v>
                      </c:pt>
                      <c:pt idx="5058">
                        <c:v>945.23166900000012</c:v>
                      </c:pt>
                      <c:pt idx="5059">
                        <c:v>945.44685866666669</c:v>
                      </c:pt>
                      <c:pt idx="5060">
                        <c:v>945.61499033333337</c:v>
                      </c:pt>
                      <c:pt idx="5061">
                        <c:v>945.78359</c:v>
                      </c:pt>
                      <c:pt idx="5062">
                        <c:v>945.93981933333328</c:v>
                      </c:pt>
                      <c:pt idx="5063">
                        <c:v>946.14587433333327</c:v>
                      </c:pt>
                      <c:pt idx="5064">
                        <c:v>946.29555233333338</c:v>
                      </c:pt>
                      <c:pt idx="5065">
                        <c:v>946.41569000000015</c:v>
                      </c:pt>
                      <c:pt idx="5066">
                        <c:v>946.58298766666667</c:v>
                      </c:pt>
                      <c:pt idx="5067">
                        <c:v>946.73789466666665</c:v>
                      </c:pt>
                      <c:pt idx="5068">
                        <c:v>946.93717466666658</c:v>
                      </c:pt>
                      <c:pt idx="5069">
                        <c:v>947.05739333333338</c:v>
                      </c:pt>
                      <c:pt idx="5070">
                        <c:v>947.16206866666664</c:v>
                      </c:pt>
                      <c:pt idx="5071">
                        <c:v>947.35302733333344</c:v>
                      </c:pt>
                      <c:pt idx="5072">
                        <c:v>947.48775233333333</c:v>
                      </c:pt>
                      <c:pt idx="5073">
                        <c:v>947.67305499999986</c:v>
                      </c:pt>
                      <c:pt idx="5074">
                        <c:v>947.81707766666659</c:v>
                      </c:pt>
                      <c:pt idx="5075">
                        <c:v>948.03540033333331</c:v>
                      </c:pt>
                      <c:pt idx="5076">
                        <c:v>948.19423433333338</c:v>
                      </c:pt>
                      <c:pt idx="5077">
                        <c:v>948.35194899999988</c:v>
                      </c:pt>
                      <c:pt idx="5078">
                        <c:v>948.52421066666682</c:v>
                      </c:pt>
                      <c:pt idx="5079">
                        <c:v>948.75242133333325</c:v>
                      </c:pt>
                      <c:pt idx="5080">
                        <c:v>948.88777699999991</c:v>
                      </c:pt>
                      <c:pt idx="5081">
                        <c:v>949.10164399999996</c:v>
                      </c:pt>
                      <c:pt idx="5082">
                        <c:v>949.23069266666664</c:v>
                      </c:pt>
                      <c:pt idx="5083">
                        <c:v>949.39088966666657</c:v>
                      </c:pt>
                      <c:pt idx="5084">
                        <c:v>949.49560566666662</c:v>
                      </c:pt>
                      <c:pt idx="5085">
                        <c:v>949.70996100000002</c:v>
                      </c:pt>
                      <c:pt idx="5086">
                        <c:v>949.87514266666676</c:v>
                      </c:pt>
                      <c:pt idx="5087">
                        <c:v>950.12776699999995</c:v>
                      </c:pt>
                      <c:pt idx="5088">
                        <c:v>950.2577513333332</c:v>
                      </c:pt>
                      <c:pt idx="5089">
                        <c:v>950.41768366666656</c:v>
                      </c:pt>
                      <c:pt idx="5090">
                        <c:v>950.60736099999997</c:v>
                      </c:pt>
                      <c:pt idx="5091">
                        <c:v>950.73004133333336</c:v>
                      </c:pt>
                      <c:pt idx="5092">
                        <c:v>950.96875</c:v>
                      </c:pt>
                      <c:pt idx="5093">
                        <c:v>951.10717800000009</c:v>
                      </c:pt>
                      <c:pt idx="5094">
                        <c:v>951.27646866666657</c:v>
                      </c:pt>
                      <c:pt idx="5095">
                        <c:v>951.44637066666667</c:v>
                      </c:pt>
                      <c:pt idx="5096">
                        <c:v>951.65629066666668</c:v>
                      </c:pt>
                      <c:pt idx="5097">
                        <c:v>951.85481800000014</c:v>
                      </c:pt>
                      <c:pt idx="5098">
                        <c:v>951.95406066666658</c:v>
                      </c:pt>
                      <c:pt idx="5099">
                        <c:v>952.16939300000001</c:v>
                      </c:pt>
                      <c:pt idx="5100">
                        <c:v>952.34433966666666</c:v>
                      </c:pt>
                      <c:pt idx="5101">
                        <c:v>952.45159899999999</c:v>
                      </c:pt>
                      <c:pt idx="5102">
                        <c:v>952.67395033333332</c:v>
                      </c:pt>
                      <c:pt idx="5103">
                        <c:v>952.74855566666668</c:v>
                      </c:pt>
                      <c:pt idx="5104">
                        <c:v>952.88325999999995</c:v>
                      </c:pt>
                      <c:pt idx="5105">
                        <c:v>953.03401666666662</c:v>
                      </c:pt>
                      <c:pt idx="5106">
                        <c:v>953.26025399999992</c:v>
                      </c:pt>
                      <c:pt idx="5107">
                        <c:v>953.3933310000001</c:v>
                      </c:pt>
                      <c:pt idx="5108">
                        <c:v>953.59153233333336</c:v>
                      </c:pt>
                      <c:pt idx="5109">
                        <c:v>953.80643700000007</c:v>
                      </c:pt>
                      <c:pt idx="5110">
                        <c:v>954.00451666666675</c:v>
                      </c:pt>
                      <c:pt idx="5111">
                        <c:v>954.13012700000002</c:v>
                      </c:pt>
                      <c:pt idx="5112">
                        <c:v>954.29463666666652</c:v>
                      </c:pt>
                      <c:pt idx="5113">
                        <c:v>954.45627866666666</c:v>
                      </c:pt>
                      <c:pt idx="5114">
                        <c:v>954.64957700000002</c:v>
                      </c:pt>
                      <c:pt idx="5115">
                        <c:v>954.77406800000006</c:v>
                      </c:pt>
                      <c:pt idx="5116">
                        <c:v>954.93147766666664</c:v>
                      </c:pt>
                      <c:pt idx="5117">
                        <c:v>955.13726800000006</c:v>
                      </c:pt>
                      <c:pt idx="5118">
                        <c:v>955.27237933333333</c:v>
                      </c:pt>
                      <c:pt idx="5119">
                        <c:v>955.42388933333325</c:v>
                      </c:pt>
                      <c:pt idx="5120">
                        <c:v>955.674398</c:v>
                      </c:pt>
                      <c:pt idx="5121">
                        <c:v>955.72115066666663</c:v>
                      </c:pt>
                      <c:pt idx="5122">
                        <c:v>955.94689966666658</c:v>
                      </c:pt>
                      <c:pt idx="5123">
                        <c:v>956.18001300000003</c:v>
                      </c:pt>
                      <c:pt idx="5124">
                        <c:v>956.2761436666666</c:v>
                      </c:pt>
                      <c:pt idx="5125">
                        <c:v>956.48256399999991</c:v>
                      </c:pt>
                      <c:pt idx="5126">
                        <c:v>956.60001633333331</c:v>
                      </c:pt>
                      <c:pt idx="5127">
                        <c:v>956.7663776666667</c:v>
                      </c:pt>
                      <c:pt idx="5128">
                        <c:v>956.94775399999992</c:v>
                      </c:pt>
                      <c:pt idx="5129">
                        <c:v>957.103475</c:v>
                      </c:pt>
                      <c:pt idx="5130">
                        <c:v>957.22780366666666</c:v>
                      </c:pt>
                      <c:pt idx="5131">
                        <c:v>957.39849866666657</c:v>
                      </c:pt>
                      <c:pt idx="5132">
                        <c:v>957.574341</c:v>
                      </c:pt>
                      <c:pt idx="5133">
                        <c:v>957.72548433333338</c:v>
                      </c:pt>
                      <c:pt idx="5134">
                        <c:v>957.92742899999996</c:v>
                      </c:pt>
                      <c:pt idx="5135">
                        <c:v>958.00506600000006</c:v>
                      </c:pt>
                      <c:pt idx="5136">
                        <c:v>958.3576456666666</c:v>
                      </c:pt>
                      <c:pt idx="5137">
                        <c:v>958.43713400000013</c:v>
                      </c:pt>
                      <c:pt idx="5138">
                        <c:v>958.64375800000005</c:v>
                      </c:pt>
                      <c:pt idx="5139">
                        <c:v>958.77807633333339</c:v>
                      </c:pt>
                      <c:pt idx="5140">
                        <c:v>958.98490399999991</c:v>
                      </c:pt>
                      <c:pt idx="5141">
                        <c:v>959.05472833333317</c:v>
                      </c:pt>
                      <c:pt idx="5142">
                        <c:v>959.25937900000008</c:v>
                      </c:pt>
                      <c:pt idx="5143">
                        <c:v>959.34226500000011</c:v>
                      </c:pt>
                      <c:pt idx="5144">
                        <c:v>959.52976466666678</c:v>
                      </c:pt>
                      <c:pt idx="5145">
                        <c:v>959.7155356666666</c:v>
                      </c:pt>
                      <c:pt idx="5146">
                        <c:v>959.8753660000001</c:v>
                      </c:pt>
                      <c:pt idx="5147">
                        <c:v>960.13810233333334</c:v>
                      </c:pt>
                      <c:pt idx="5148">
                        <c:v>960.230774</c:v>
                      </c:pt>
                      <c:pt idx="5149">
                        <c:v>960.40887466666663</c:v>
                      </c:pt>
                      <c:pt idx="5150">
                        <c:v>960.54130066666676</c:v>
                      </c:pt>
                      <c:pt idx="5151">
                        <c:v>960.72580966666681</c:v>
                      </c:pt>
                      <c:pt idx="5152">
                        <c:v>960.88991299999998</c:v>
                      </c:pt>
                      <c:pt idx="5153">
                        <c:v>961.08298733333334</c:v>
                      </c:pt>
                      <c:pt idx="5154">
                        <c:v>961.29604066666673</c:v>
                      </c:pt>
                      <c:pt idx="5155">
                        <c:v>961.41804999999988</c:v>
                      </c:pt>
                      <c:pt idx="5156">
                        <c:v>961.61090066666668</c:v>
                      </c:pt>
                      <c:pt idx="5157">
                        <c:v>961.87845866666669</c:v>
                      </c:pt>
                      <c:pt idx="5158">
                        <c:v>962.0385133333333</c:v>
                      </c:pt>
                      <c:pt idx="5159">
                        <c:v>962.17508933333329</c:v>
                      </c:pt>
                      <c:pt idx="5160">
                        <c:v>962.31191000000001</c:v>
                      </c:pt>
                      <c:pt idx="5161">
                        <c:v>962.48854533333326</c:v>
                      </c:pt>
                      <c:pt idx="5162">
                        <c:v>962.62072766666677</c:v>
                      </c:pt>
                      <c:pt idx="5163">
                        <c:v>962.78511533333347</c:v>
                      </c:pt>
                      <c:pt idx="5164">
                        <c:v>962.99711133333324</c:v>
                      </c:pt>
                      <c:pt idx="5165">
                        <c:v>963.04669200000001</c:v>
                      </c:pt>
                      <c:pt idx="5166">
                        <c:v>963.27130133333333</c:v>
                      </c:pt>
                      <c:pt idx="5167">
                        <c:v>963.43428533333338</c:v>
                      </c:pt>
                      <c:pt idx="5168">
                        <c:v>963.58392333333325</c:v>
                      </c:pt>
                      <c:pt idx="5169">
                        <c:v>963.69844566666654</c:v>
                      </c:pt>
                      <c:pt idx="5170">
                        <c:v>963.86993433333328</c:v>
                      </c:pt>
                      <c:pt idx="5171">
                        <c:v>964.01375333333328</c:v>
                      </c:pt>
                      <c:pt idx="5172">
                        <c:v>964.11930333333328</c:v>
                      </c:pt>
                      <c:pt idx="5173">
                        <c:v>964.46771266666656</c:v>
                      </c:pt>
                      <c:pt idx="5174">
                        <c:v>964.68900533333328</c:v>
                      </c:pt>
                      <c:pt idx="5175">
                        <c:v>964.57546000000002</c:v>
                      </c:pt>
                      <c:pt idx="5176">
                        <c:v>964.81856299999993</c:v>
                      </c:pt>
                      <c:pt idx="5177">
                        <c:v>964.95721433333335</c:v>
                      </c:pt>
                      <c:pt idx="5178">
                        <c:v>965.11293566666666</c:v>
                      </c:pt>
                      <c:pt idx="5179">
                        <c:v>965.26090500000009</c:v>
                      </c:pt>
                      <c:pt idx="5180">
                        <c:v>965.39150000000006</c:v>
                      </c:pt>
                      <c:pt idx="5181">
                        <c:v>965.52345800000001</c:v>
                      </c:pt>
                      <c:pt idx="5182">
                        <c:v>965.67580166666664</c:v>
                      </c:pt>
                      <c:pt idx="5183">
                        <c:v>965.85166433333336</c:v>
                      </c:pt>
                      <c:pt idx="5184">
                        <c:v>966.01377366666657</c:v>
                      </c:pt>
                      <c:pt idx="5185">
                        <c:v>966.22662333333335</c:v>
                      </c:pt>
                      <c:pt idx="5186">
                        <c:v>966.45599366666659</c:v>
                      </c:pt>
                      <c:pt idx="5187">
                        <c:v>966.54311133333329</c:v>
                      </c:pt>
                      <c:pt idx="5188">
                        <c:v>966.8046466666666</c:v>
                      </c:pt>
                      <c:pt idx="5189">
                        <c:v>966.87489833333336</c:v>
                      </c:pt>
                      <c:pt idx="5190">
                        <c:v>967.05993633333344</c:v>
                      </c:pt>
                      <c:pt idx="5191">
                        <c:v>967.2161256666667</c:v>
                      </c:pt>
                      <c:pt idx="5192">
                        <c:v>967.38000499999998</c:v>
                      </c:pt>
                      <c:pt idx="5193">
                        <c:v>967.58390300000008</c:v>
                      </c:pt>
                      <c:pt idx="5194">
                        <c:v>967.73551433333341</c:v>
                      </c:pt>
                      <c:pt idx="5195">
                        <c:v>967.975281</c:v>
                      </c:pt>
                      <c:pt idx="5196">
                        <c:v>968.17043066666668</c:v>
                      </c:pt>
                      <c:pt idx="5197">
                        <c:v>968.33512366666673</c:v>
                      </c:pt>
                      <c:pt idx="5198">
                        <c:v>968.4840293333333</c:v>
                      </c:pt>
                      <c:pt idx="5199">
                        <c:v>968.63053400000001</c:v>
                      </c:pt>
                      <c:pt idx="5200">
                        <c:v>968.7863973333333</c:v>
                      </c:pt>
                      <c:pt idx="5201">
                        <c:v>969.09460433333334</c:v>
                      </c:pt>
                      <c:pt idx="5202">
                        <c:v>969.10459366666657</c:v>
                      </c:pt>
                      <c:pt idx="5203">
                        <c:v>969.28981533333342</c:v>
                      </c:pt>
                      <c:pt idx="5204">
                        <c:v>969.45985933333338</c:v>
                      </c:pt>
                      <c:pt idx="5205">
                        <c:v>969.60357666666675</c:v>
                      </c:pt>
                      <c:pt idx="5206">
                        <c:v>969.85652666666658</c:v>
                      </c:pt>
                      <c:pt idx="5207">
                        <c:v>969.88608799999986</c:v>
                      </c:pt>
                      <c:pt idx="5208">
                        <c:v>970.09232566666662</c:v>
                      </c:pt>
                      <c:pt idx="5209">
                        <c:v>970.28063999999995</c:v>
                      </c:pt>
                      <c:pt idx="5210">
                        <c:v>970.42504899999994</c:v>
                      </c:pt>
                      <c:pt idx="5211">
                        <c:v>970.56844066666656</c:v>
                      </c:pt>
                      <c:pt idx="5212">
                        <c:v>970.819478</c:v>
                      </c:pt>
                      <c:pt idx="5213">
                        <c:v>970.87988300000006</c:v>
                      </c:pt>
                      <c:pt idx="5214">
                        <c:v>971.09216299999991</c:v>
                      </c:pt>
                      <c:pt idx="5215">
                        <c:v>971.21545400000002</c:v>
                      </c:pt>
                      <c:pt idx="5216">
                        <c:v>971.44409166666674</c:v>
                      </c:pt>
                      <c:pt idx="5217">
                        <c:v>971.57354699999996</c:v>
                      </c:pt>
                      <c:pt idx="5218">
                        <c:v>971.7415566666665</c:v>
                      </c:pt>
                      <c:pt idx="5219">
                        <c:v>971.87473533333332</c:v>
                      </c:pt>
                      <c:pt idx="5220">
                        <c:v>972.02533000000005</c:v>
                      </c:pt>
                      <c:pt idx="5221">
                        <c:v>972.09653733333334</c:v>
                      </c:pt>
                      <c:pt idx="5222">
                        <c:v>972.27569600000004</c:v>
                      </c:pt>
                      <c:pt idx="5223">
                        <c:v>972.47751866666658</c:v>
                      </c:pt>
                      <c:pt idx="5224">
                        <c:v>972.6280926666667</c:v>
                      </c:pt>
                      <c:pt idx="5225">
                        <c:v>972.80348700000002</c:v>
                      </c:pt>
                      <c:pt idx="5226">
                        <c:v>972.92413299999998</c:v>
                      </c:pt>
                      <c:pt idx="5227">
                        <c:v>973.04459633333329</c:v>
                      </c:pt>
                      <c:pt idx="5228">
                        <c:v>973.33654766666666</c:v>
                      </c:pt>
                      <c:pt idx="5229">
                        <c:v>973.44765199999995</c:v>
                      </c:pt>
                      <c:pt idx="5230">
                        <c:v>973.65209966666669</c:v>
                      </c:pt>
                      <c:pt idx="5231">
                        <c:v>973.83791100000008</c:v>
                      </c:pt>
                      <c:pt idx="5232">
                        <c:v>974.0238853333334</c:v>
                      </c:pt>
                      <c:pt idx="5233">
                        <c:v>974.10266133333334</c:v>
                      </c:pt>
                      <c:pt idx="5234">
                        <c:v>974.31233733333329</c:v>
                      </c:pt>
                      <c:pt idx="5235">
                        <c:v>974.44822199999999</c:v>
                      </c:pt>
                      <c:pt idx="5236">
                        <c:v>974.7531130000001</c:v>
                      </c:pt>
                      <c:pt idx="5237">
                        <c:v>974.77545166666675</c:v>
                      </c:pt>
                      <c:pt idx="5238">
                        <c:v>975.02829999999994</c:v>
                      </c:pt>
                      <c:pt idx="5239">
                        <c:v>975.10081000000002</c:v>
                      </c:pt>
                      <c:pt idx="5240">
                        <c:v>975.31665033333331</c:v>
                      </c:pt>
                      <c:pt idx="5241">
                        <c:v>975.47432466666669</c:v>
                      </c:pt>
                      <c:pt idx="5242">
                        <c:v>975.71053066666661</c:v>
                      </c:pt>
                      <c:pt idx="5243">
                        <c:v>975.8416136666666</c:v>
                      </c:pt>
                      <c:pt idx="5244">
                        <c:v>975.96771266666656</c:v>
                      </c:pt>
                      <c:pt idx="5245">
                        <c:v>976.13289366666652</c:v>
                      </c:pt>
                      <c:pt idx="5246">
                        <c:v>976.35778799999991</c:v>
                      </c:pt>
                      <c:pt idx="5247">
                        <c:v>976.48734533333334</c:v>
                      </c:pt>
                      <c:pt idx="5248">
                        <c:v>976.57552066666676</c:v>
                      </c:pt>
                      <c:pt idx="5249">
                        <c:v>976.75333633333321</c:v>
                      </c:pt>
                      <c:pt idx="5250">
                        <c:v>976.85215233333338</c:v>
                      </c:pt>
                      <c:pt idx="5251">
                        <c:v>977.1063640000001</c:v>
                      </c:pt>
                      <c:pt idx="5252">
                        <c:v>977.23561599999994</c:v>
                      </c:pt>
                      <c:pt idx="5253">
                        <c:v>977.37632233333341</c:v>
                      </c:pt>
                      <c:pt idx="5254">
                        <c:v>977.50939933333336</c:v>
                      </c:pt>
                      <c:pt idx="5255">
                        <c:v>977.74873866666667</c:v>
                      </c:pt>
                      <c:pt idx="5256">
                        <c:v>977.97074399999985</c:v>
                      </c:pt>
                      <c:pt idx="5257">
                        <c:v>978.10786933333338</c:v>
                      </c:pt>
                      <c:pt idx="5258">
                        <c:v>978.29833999999994</c:v>
                      </c:pt>
                      <c:pt idx="5259">
                        <c:v>978.45619699999997</c:v>
                      </c:pt>
                      <c:pt idx="5260">
                        <c:v>978.64192700000001</c:v>
                      </c:pt>
                      <c:pt idx="5261">
                        <c:v>978.7937619999999</c:v>
                      </c:pt>
                      <c:pt idx="5262">
                        <c:v>978.97027600000001</c:v>
                      </c:pt>
                      <c:pt idx="5263">
                        <c:v>979.24137333333329</c:v>
                      </c:pt>
                      <c:pt idx="5264">
                        <c:v>979.28240966666669</c:v>
                      </c:pt>
                      <c:pt idx="5265">
                        <c:v>979.46238200000005</c:v>
                      </c:pt>
                      <c:pt idx="5266">
                        <c:v>979.64259866666669</c:v>
                      </c:pt>
                      <c:pt idx="5267">
                        <c:v>979.92458066666666</c:v>
                      </c:pt>
                      <c:pt idx="5268">
                        <c:v>980.02828</c:v>
                      </c:pt>
                      <c:pt idx="5269">
                        <c:v>980.15279133333331</c:v>
                      </c:pt>
                      <c:pt idx="5270">
                        <c:v>980.359599</c:v>
                      </c:pt>
                      <c:pt idx="5271">
                        <c:v>980.52162666666663</c:v>
                      </c:pt>
                      <c:pt idx="5272">
                        <c:v>980.69663533333323</c:v>
                      </c:pt>
                      <c:pt idx="5273">
                        <c:v>980.81984466666665</c:v>
                      </c:pt>
                      <c:pt idx="5274">
                        <c:v>980.9481403333333</c:v>
                      </c:pt>
                      <c:pt idx="5275">
                        <c:v>981.2217813333333</c:v>
                      </c:pt>
                      <c:pt idx="5276">
                        <c:v>981.41894533333334</c:v>
                      </c:pt>
                      <c:pt idx="5277">
                        <c:v>981.51747633333332</c:v>
                      </c:pt>
                      <c:pt idx="5278">
                        <c:v>981.60327166666673</c:v>
                      </c:pt>
                      <c:pt idx="5279">
                        <c:v>981.74552433333338</c:v>
                      </c:pt>
                      <c:pt idx="5280">
                        <c:v>982.03751599999998</c:v>
                      </c:pt>
                      <c:pt idx="5281">
                        <c:v>982.07808433333332</c:v>
                      </c:pt>
                      <c:pt idx="5282">
                        <c:v>982.24766033333333</c:v>
                      </c:pt>
                      <c:pt idx="5283">
                        <c:v>982.34657800000002</c:v>
                      </c:pt>
                      <c:pt idx="5284">
                        <c:v>982.55824799999994</c:v>
                      </c:pt>
                      <c:pt idx="5285">
                        <c:v>982.71714266666675</c:v>
                      </c:pt>
                      <c:pt idx="5286">
                        <c:v>982.78072066666664</c:v>
                      </c:pt>
                      <c:pt idx="5287">
                        <c:v>983.01226800000006</c:v>
                      </c:pt>
                      <c:pt idx="5288">
                        <c:v>983.13631166666664</c:v>
                      </c:pt>
                      <c:pt idx="5289">
                        <c:v>983.27891</c:v>
                      </c:pt>
                      <c:pt idx="5290">
                        <c:v>983.44445799999994</c:v>
                      </c:pt>
                      <c:pt idx="5291">
                        <c:v>983.64251733333333</c:v>
                      </c:pt>
                      <c:pt idx="5292">
                        <c:v>983.81500233333327</c:v>
                      </c:pt>
                      <c:pt idx="5293">
                        <c:v>983.98447666666664</c:v>
                      </c:pt>
                      <c:pt idx="5294">
                        <c:v>984.16137700000002</c:v>
                      </c:pt>
                      <c:pt idx="5295">
                        <c:v>984.38838733333341</c:v>
                      </c:pt>
                      <c:pt idx="5296">
                        <c:v>984.56398500000012</c:v>
                      </c:pt>
                      <c:pt idx="5297">
                        <c:v>984.74658233333321</c:v>
                      </c:pt>
                      <c:pt idx="5298">
                        <c:v>984.94588233333343</c:v>
                      </c:pt>
                      <c:pt idx="5299">
                        <c:v>985.130493</c:v>
                      </c:pt>
                      <c:pt idx="5300">
                        <c:v>985.30959066666674</c:v>
                      </c:pt>
                      <c:pt idx="5301">
                        <c:v>985.45576966666658</c:v>
                      </c:pt>
                      <c:pt idx="5302">
                        <c:v>985.64839699999993</c:v>
                      </c:pt>
                      <c:pt idx="5303">
                        <c:v>985.80426033333333</c:v>
                      </c:pt>
                      <c:pt idx="5304">
                        <c:v>986.01926666666668</c:v>
                      </c:pt>
                      <c:pt idx="5305">
                        <c:v>986.16782599999999</c:v>
                      </c:pt>
                      <c:pt idx="5306">
                        <c:v>986.27541099999996</c:v>
                      </c:pt>
                      <c:pt idx="5307">
                        <c:v>986.4729206666666</c:v>
                      </c:pt>
                      <c:pt idx="5308">
                        <c:v>986.68402100000003</c:v>
                      </c:pt>
                      <c:pt idx="5309">
                        <c:v>986.81402566666668</c:v>
                      </c:pt>
                      <c:pt idx="5310">
                        <c:v>987.00807699999996</c:v>
                      </c:pt>
                      <c:pt idx="5311">
                        <c:v>987.140849</c:v>
                      </c:pt>
                      <c:pt idx="5312">
                        <c:v>987.35628266666663</c:v>
                      </c:pt>
                      <c:pt idx="5313">
                        <c:v>987.48230000000001</c:v>
                      </c:pt>
                      <c:pt idx="5314">
                        <c:v>987.60310900000002</c:v>
                      </c:pt>
                      <c:pt idx="5315">
                        <c:v>987.76873766666665</c:v>
                      </c:pt>
                      <c:pt idx="5316">
                        <c:v>988.00807699999996</c:v>
                      </c:pt>
                      <c:pt idx="5317">
                        <c:v>988.18985999999995</c:v>
                      </c:pt>
                      <c:pt idx="5318">
                        <c:v>988.2989296666666</c:v>
                      </c:pt>
                      <c:pt idx="5319">
                        <c:v>988.48356133333345</c:v>
                      </c:pt>
                      <c:pt idx="5320">
                        <c:v>988.57922366666662</c:v>
                      </c:pt>
                      <c:pt idx="5321">
                        <c:v>988.73392699999988</c:v>
                      </c:pt>
                      <c:pt idx="5322">
                        <c:v>988.921468</c:v>
                      </c:pt>
                      <c:pt idx="5323">
                        <c:v>989.05977399999995</c:v>
                      </c:pt>
                      <c:pt idx="5324">
                        <c:v>989.25203466666665</c:v>
                      </c:pt>
                      <c:pt idx="5325">
                        <c:v>989.44356300000015</c:v>
                      </c:pt>
                      <c:pt idx="5326">
                        <c:v>989.64442933333339</c:v>
                      </c:pt>
                      <c:pt idx="5327">
                        <c:v>989.67179333333331</c:v>
                      </c:pt>
                      <c:pt idx="5328">
                        <c:v>989.81614166666668</c:v>
                      </c:pt>
                      <c:pt idx="5329">
                        <c:v>989.99587000000008</c:v>
                      </c:pt>
                      <c:pt idx="5330">
                        <c:v>990.19413266666652</c:v>
                      </c:pt>
                      <c:pt idx="5331">
                        <c:v>990.34790033333331</c:v>
                      </c:pt>
                      <c:pt idx="5332">
                        <c:v>990.55914299999995</c:v>
                      </c:pt>
                      <c:pt idx="5333">
                        <c:v>990.75679533333334</c:v>
                      </c:pt>
                      <c:pt idx="5334">
                        <c:v>990.93611666666675</c:v>
                      </c:pt>
                      <c:pt idx="5335">
                        <c:v>991.11218266666663</c:v>
                      </c:pt>
                      <c:pt idx="5336">
                        <c:v>991.21008266666661</c:v>
                      </c:pt>
                      <c:pt idx="5337">
                        <c:v>991.43522133333329</c:v>
                      </c:pt>
                      <c:pt idx="5338">
                        <c:v>991.62563033333333</c:v>
                      </c:pt>
                      <c:pt idx="5339">
                        <c:v>991.76879866666661</c:v>
                      </c:pt>
                      <c:pt idx="5340">
                        <c:v>991.98844400000007</c:v>
                      </c:pt>
                      <c:pt idx="5341">
                        <c:v>992.13507066666659</c:v>
                      </c:pt>
                      <c:pt idx="5342">
                        <c:v>992.41316733333326</c:v>
                      </c:pt>
                      <c:pt idx="5343">
                        <c:v>992.54408766666677</c:v>
                      </c:pt>
                      <c:pt idx="5344">
                        <c:v>992.67380800000001</c:v>
                      </c:pt>
                      <c:pt idx="5345">
                        <c:v>992.90781666666669</c:v>
                      </c:pt>
                      <c:pt idx="5346">
                        <c:v>993.02903233333336</c:v>
                      </c:pt>
                      <c:pt idx="5347">
                        <c:v>993.06644666666671</c:v>
                      </c:pt>
                      <c:pt idx="5348">
                        <c:v>993.42069499999991</c:v>
                      </c:pt>
                      <c:pt idx="5349">
                        <c:v>993.59250899999995</c:v>
                      </c:pt>
                      <c:pt idx="5350">
                        <c:v>993.68475333333333</c:v>
                      </c:pt>
                      <c:pt idx="5351">
                        <c:v>993.80495199999996</c:v>
                      </c:pt>
                      <c:pt idx="5352">
                        <c:v>993.97367366666674</c:v>
                      </c:pt>
                      <c:pt idx="5353">
                        <c:v>994.17466233333334</c:v>
                      </c:pt>
                      <c:pt idx="5354">
                        <c:v>994.29496233333339</c:v>
                      </c:pt>
                      <c:pt idx="5355">
                        <c:v>994.40958666666666</c:v>
                      </c:pt>
                      <c:pt idx="5356">
                        <c:v>994.6758626666666</c:v>
                      </c:pt>
                      <c:pt idx="5357">
                        <c:v>994.76888033333341</c:v>
                      </c:pt>
                      <c:pt idx="5358">
                        <c:v>994.96083566666675</c:v>
                      </c:pt>
                      <c:pt idx="5359">
                        <c:v>995.09560166666654</c:v>
                      </c:pt>
                      <c:pt idx="5360">
                        <c:v>995.33896900000002</c:v>
                      </c:pt>
                      <c:pt idx="5361">
                        <c:v>995.44738733333327</c:v>
                      </c:pt>
                      <c:pt idx="5362">
                        <c:v>995.66916933333334</c:v>
                      </c:pt>
                      <c:pt idx="5363">
                        <c:v>995.79943833333334</c:v>
                      </c:pt>
                      <c:pt idx="5364">
                        <c:v>996.0502929999999</c:v>
                      </c:pt>
                      <c:pt idx="5365">
                        <c:v>996.08730066666658</c:v>
                      </c:pt>
                      <c:pt idx="5366">
                        <c:v>996.29374199999995</c:v>
                      </c:pt>
                      <c:pt idx="5367">
                        <c:v>996.51894133333326</c:v>
                      </c:pt>
                      <c:pt idx="5368">
                        <c:v>996.66292299999998</c:v>
                      </c:pt>
                      <c:pt idx="5369">
                        <c:v>996.90098033333334</c:v>
                      </c:pt>
                      <c:pt idx="5370">
                        <c:v>997.07145200000002</c:v>
                      </c:pt>
                      <c:pt idx="5371">
                        <c:v>997.14664700000003</c:v>
                      </c:pt>
                      <c:pt idx="5372">
                        <c:v>997.40574133333337</c:v>
                      </c:pt>
                      <c:pt idx="5373">
                        <c:v>997.60347466666678</c:v>
                      </c:pt>
                      <c:pt idx="5374">
                        <c:v>997.77777100000003</c:v>
                      </c:pt>
                      <c:pt idx="5375">
                        <c:v>997.85144066666669</c:v>
                      </c:pt>
                      <c:pt idx="5376">
                        <c:v>998.05476866666675</c:v>
                      </c:pt>
                      <c:pt idx="5377">
                        <c:v>998.21238200000005</c:v>
                      </c:pt>
                      <c:pt idx="5378">
                        <c:v>998.38309733333335</c:v>
                      </c:pt>
                      <c:pt idx="5379">
                        <c:v>998.61667866666664</c:v>
                      </c:pt>
                      <c:pt idx="5380">
                        <c:v>998.71885166666664</c:v>
                      </c:pt>
                      <c:pt idx="5381">
                        <c:v>998.90873199999999</c:v>
                      </c:pt>
                      <c:pt idx="5382">
                        <c:v>999.17395166666665</c:v>
                      </c:pt>
                      <c:pt idx="5383">
                        <c:v>999.32275666666658</c:v>
                      </c:pt>
                      <c:pt idx="5384">
                        <c:v>999.46486499999992</c:v>
                      </c:pt>
                      <c:pt idx="5385">
                        <c:v>999.69150966666666</c:v>
                      </c:pt>
                      <c:pt idx="5386">
                        <c:v>999.81290799999999</c:v>
                      </c:pt>
                      <c:pt idx="5387">
                        <c:v>999.89154133333341</c:v>
                      </c:pt>
                      <c:pt idx="5388">
                        <c:v>1000.1001190000001</c:v>
                      </c:pt>
                      <c:pt idx="5389">
                        <c:v>1000.2512026666667</c:v>
                      </c:pt>
                      <c:pt idx="5390">
                        <c:v>1000.3713373333334</c:v>
                      </c:pt>
                      <c:pt idx="5391">
                        <c:v>1000.5305786666667</c:v>
                      </c:pt>
                      <c:pt idx="5392">
                        <c:v>1000.7548416666665</c:v>
                      </c:pt>
                      <c:pt idx="5393">
                        <c:v>1000.9041753333335</c:v>
                      </c:pt>
                      <c:pt idx="5394">
                        <c:v>1001.1364139999999</c:v>
                      </c:pt>
                      <c:pt idx="5395">
                        <c:v>1001.2827756666667</c:v>
                      </c:pt>
                      <c:pt idx="5396">
                        <c:v>1001.430117</c:v>
                      </c:pt>
                      <c:pt idx="5397">
                        <c:v>1001.671832</c:v>
                      </c:pt>
                      <c:pt idx="5398">
                        <c:v>1001.8953466666667</c:v>
                      </c:pt>
                      <c:pt idx="5399">
                        <c:v>1002.0892966666667</c:v>
                      </c:pt>
                      <c:pt idx="5400">
                        <c:v>1002.3689366666667</c:v>
                      </c:pt>
                      <c:pt idx="5401">
                        <c:v>1002.5639833333333</c:v>
                      </c:pt>
                      <c:pt idx="5402">
                        <c:v>1002.6808866666667</c:v>
                      </c:pt>
                      <c:pt idx="5403">
                        <c:v>1002.9296233333334</c:v>
                      </c:pt>
                      <c:pt idx="5404">
                        <c:v>1003.0584699999999</c:v>
                      </c:pt>
                      <c:pt idx="5405">
                        <c:v>1003.3985633333333</c:v>
                      </c:pt>
                      <c:pt idx="5406">
                        <c:v>1003.6109433333335</c:v>
                      </c:pt>
                      <c:pt idx="5407">
                        <c:v>1003.7265233333333</c:v>
                      </c:pt>
                      <c:pt idx="5408">
                        <c:v>1003.9896233333334</c:v>
                      </c:pt>
                      <c:pt idx="5409">
                        <c:v>1004.31757</c:v>
                      </c:pt>
                      <c:pt idx="5410">
                        <c:v>1004.36983</c:v>
                      </c:pt>
                      <c:pt idx="5411">
                        <c:v>1004.5515533333333</c:v>
                      </c:pt>
                      <c:pt idx="5412">
                        <c:v>1004.73517</c:v>
                      </c:pt>
                      <c:pt idx="5413">
                        <c:v>1004.9195766666667</c:v>
                      </c:pt>
                      <c:pt idx="5414">
                        <c:v>1005.0918166666667</c:v>
                      </c:pt>
                      <c:pt idx="5415">
                        <c:v>1005.2711399999999</c:v>
                      </c:pt>
                      <c:pt idx="5416">
                        <c:v>1005.4250666666667</c:v>
                      </c:pt>
                      <c:pt idx="5417">
                        <c:v>1005.6331366666667</c:v>
                      </c:pt>
                      <c:pt idx="5418">
                        <c:v>1005.7820633333334</c:v>
                      </c:pt>
                      <c:pt idx="5419">
                        <c:v>1005.8452933333333</c:v>
                      </c:pt>
                      <c:pt idx="5420">
                        <c:v>1006.0676066666666</c:v>
                      </c:pt>
                      <c:pt idx="5421">
                        <c:v>1006.2134599999999</c:v>
                      </c:pt>
                      <c:pt idx="5422">
                        <c:v>1006.3476566666667</c:v>
                      </c:pt>
                      <c:pt idx="5423">
                        <c:v>1006.5279533333332</c:v>
                      </c:pt>
                      <c:pt idx="5424">
                        <c:v>1006.61794</c:v>
                      </c:pt>
                      <c:pt idx="5425">
                        <c:v>1006.8153899999999</c:v>
                      </c:pt>
                      <c:pt idx="5426">
                        <c:v>1006.9861833333333</c:v>
                      </c:pt>
                      <c:pt idx="5427">
                        <c:v>1007.1080099999999</c:v>
                      </c:pt>
                      <c:pt idx="5428">
                        <c:v>1007.27582</c:v>
                      </c:pt>
                      <c:pt idx="5429">
                        <c:v>1007.3758533333333</c:v>
                      </c:pt>
                      <c:pt idx="5430">
                        <c:v>1007.56205</c:v>
                      </c:pt>
                      <c:pt idx="5431">
                        <c:v>1007.71242</c:v>
                      </c:pt>
                      <c:pt idx="5432">
                        <c:v>1007.8162433333333</c:v>
                      </c:pt>
                      <c:pt idx="5433">
                        <c:v>1008.0232133333333</c:v>
                      </c:pt>
                      <c:pt idx="5434">
                        <c:v>1008.1323033333334</c:v>
                      </c:pt>
                      <c:pt idx="5435">
                        <c:v>1008.2660533333333</c:v>
                      </c:pt>
                      <c:pt idx="5436">
                        <c:v>1008.3655766666667</c:v>
                      </c:pt>
                      <c:pt idx="5437">
                        <c:v>1008.6242066666667</c:v>
                      </c:pt>
                      <c:pt idx="5438">
                        <c:v>1008.7585833333333</c:v>
                      </c:pt>
                      <c:pt idx="5439">
                        <c:v>1008.92503</c:v>
                      </c:pt>
                      <c:pt idx="5440">
                        <c:v>1009.1246333333332</c:v>
                      </c:pt>
                      <c:pt idx="5441">
                        <c:v>1009.2981366666667</c:v>
                      </c:pt>
                      <c:pt idx="5442">
                        <c:v>1009.3832833333332</c:v>
                      </c:pt>
                      <c:pt idx="5443">
                        <c:v>1009.6565733333333</c:v>
                      </c:pt>
                      <c:pt idx="5444">
                        <c:v>1009.7931933333333</c:v>
                      </c:pt>
                      <c:pt idx="5445">
                        <c:v>1009.99058</c:v>
                      </c:pt>
                      <c:pt idx="5446">
                        <c:v>1010.12266</c:v>
                      </c:pt>
                      <c:pt idx="5447">
                        <c:v>1010.2845266666667</c:v>
                      </c:pt>
                      <c:pt idx="5448">
                        <c:v>1010.4364433333334</c:v>
                      </c:pt>
                      <c:pt idx="5449">
                        <c:v>1010.6034933333334</c:v>
                      </c:pt>
                      <c:pt idx="5450">
                        <c:v>1010.7134599999999</c:v>
                      </c:pt>
                      <c:pt idx="5451">
                        <c:v>1010.9568066666667</c:v>
                      </c:pt>
                      <c:pt idx="5452">
                        <c:v>1011.0255733333333</c:v>
                      </c:pt>
                      <c:pt idx="5453">
                        <c:v>1011.2239599999999</c:v>
                      </c:pt>
                      <c:pt idx="5454">
                        <c:v>1011.3696266666666</c:v>
                      </c:pt>
                      <c:pt idx="5455">
                        <c:v>1011.5143833333333</c:v>
                      </c:pt>
                      <c:pt idx="5456">
                        <c:v>1011.70872</c:v>
                      </c:pt>
                      <c:pt idx="5457">
                        <c:v>1011.8310966666667</c:v>
                      </c:pt>
                      <c:pt idx="5458">
                        <c:v>1012.0128766666667</c:v>
                      </c:pt>
                      <c:pt idx="5459">
                        <c:v>1012.1995033333333</c:v>
                      </c:pt>
                      <c:pt idx="5460">
                        <c:v>1012.2898366666668</c:v>
                      </c:pt>
                      <c:pt idx="5461">
                        <c:v>1012.4752999999999</c:v>
                      </c:pt>
                      <c:pt idx="5462">
                        <c:v>1012.5633966666668</c:v>
                      </c:pt>
                      <c:pt idx="5463">
                        <c:v>1012.7116666666667</c:v>
                      </c:pt>
                      <c:pt idx="5464">
                        <c:v>1012.9283466666666</c:v>
                      </c:pt>
                      <c:pt idx="5465">
                        <c:v>1013.0360933333333</c:v>
                      </c:pt>
                      <c:pt idx="5466">
                        <c:v>1013.1647533333334</c:v>
                      </c:pt>
                      <c:pt idx="5467">
                        <c:v>1013.3666166666667</c:v>
                      </c:pt>
                      <c:pt idx="5468">
                        <c:v>1013.5477300000001</c:v>
                      </c:pt>
                      <c:pt idx="5469">
                        <c:v>1013.74691</c:v>
                      </c:pt>
                      <c:pt idx="5470">
                        <c:v>1013.8930466666667</c:v>
                      </c:pt>
                      <c:pt idx="5471">
                        <c:v>1014.11513</c:v>
                      </c:pt>
                      <c:pt idx="5472">
                        <c:v>1014.3227966666667</c:v>
                      </c:pt>
                      <c:pt idx="5473">
                        <c:v>1014.5320833333334</c:v>
                      </c:pt>
                      <c:pt idx="5474">
                        <c:v>1014.7256433333333</c:v>
                      </c:pt>
                      <c:pt idx="5475">
                        <c:v>1014.7840566666667</c:v>
                      </c:pt>
                      <c:pt idx="5476">
                        <c:v>1014.9927166666666</c:v>
                      </c:pt>
                      <c:pt idx="5477">
                        <c:v>1015.0992433333334</c:v>
                      </c:pt>
                      <c:pt idx="5478">
                        <c:v>1015.33775</c:v>
                      </c:pt>
                      <c:pt idx="5479">
                        <c:v>1015.4693000000001</c:v>
                      </c:pt>
                      <c:pt idx="5480">
                        <c:v>1015.5766766666667</c:v>
                      </c:pt>
                      <c:pt idx="5481">
                        <c:v>1015.7649333333333</c:v>
                      </c:pt>
                      <c:pt idx="5482">
                        <c:v>1015.8719299999999</c:v>
                      </c:pt>
                      <c:pt idx="5483">
                        <c:v>1016.12203</c:v>
                      </c:pt>
                      <c:pt idx="5484">
                        <c:v>1016.24359</c:v>
                      </c:pt>
                      <c:pt idx="5485">
                        <c:v>1016.3893433333333</c:v>
                      </c:pt>
                      <c:pt idx="5486">
                        <c:v>1016.57786</c:v>
                      </c:pt>
                      <c:pt idx="5487">
                        <c:v>1016.7524433333333</c:v>
                      </c:pt>
                      <c:pt idx="5488">
                        <c:v>1016.9662266666668</c:v>
                      </c:pt>
                      <c:pt idx="5489">
                        <c:v>1017.0656966666667</c:v>
                      </c:pt>
                      <c:pt idx="5490">
                        <c:v>1017.2738033333334</c:v>
                      </c:pt>
                      <c:pt idx="5491">
                        <c:v>1017.38985</c:v>
                      </c:pt>
                      <c:pt idx="5492">
                        <c:v>1017.5924866666668</c:v>
                      </c:pt>
                      <c:pt idx="5493">
                        <c:v>1017.7096966666668</c:v>
                      </c:pt>
                      <c:pt idx="5494">
                        <c:v>1017.9082666666667</c:v>
                      </c:pt>
                      <c:pt idx="5495">
                        <c:v>1017.9477333333333</c:v>
                      </c:pt>
                      <c:pt idx="5496">
                        <c:v>1018.1757433333333</c:v>
                      </c:pt>
                      <c:pt idx="5497">
                        <c:v>1018.2608233333334</c:v>
                      </c:pt>
                      <c:pt idx="5498">
                        <c:v>1018.42625</c:v>
                      </c:pt>
                      <c:pt idx="5499">
                        <c:v>1018.5217666666667</c:v>
                      </c:pt>
                      <c:pt idx="5500">
                        <c:v>1018.7207233333334</c:v>
                      </c:pt>
                      <c:pt idx="5501">
                        <c:v>1018.8461733333334</c:v>
                      </c:pt>
                      <c:pt idx="5502">
                        <c:v>1019.0072633333333</c:v>
                      </c:pt>
                      <c:pt idx="5503">
                        <c:v>1019.2530333333334</c:v>
                      </c:pt>
                      <c:pt idx="5504">
                        <c:v>1019.4803866666666</c:v>
                      </c:pt>
                      <c:pt idx="5505">
                        <c:v>1019.6121199999999</c:v>
                      </c:pt>
                      <c:pt idx="5506">
                        <c:v>1019.7868033333334</c:v>
                      </c:pt>
                      <c:pt idx="5507">
                        <c:v>1019.9018966666667</c:v>
                      </c:pt>
                      <c:pt idx="5508">
                        <c:v>1020.0647366666667</c:v>
                      </c:pt>
                      <c:pt idx="5509">
                        <c:v>1020.31724</c:v>
                      </c:pt>
                      <c:pt idx="5510">
                        <c:v>1020.5055166666666</c:v>
                      </c:pt>
                      <c:pt idx="5511">
                        <c:v>1020.6188566666666</c:v>
                      </c:pt>
                      <c:pt idx="5512">
                        <c:v>1020.7254033333334</c:v>
                      </c:pt>
                      <c:pt idx="5513">
                        <c:v>1021.0474266666666</c:v>
                      </c:pt>
                      <c:pt idx="5514">
                        <c:v>1021.17456</c:v>
                      </c:pt>
                      <c:pt idx="5515">
                        <c:v>1021.36033</c:v>
                      </c:pt>
                      <c:pt idx="5516">
                        <c:v>1021.5188400000001</c:v>
                      </c:pt>
                      <c:pt idx="5517">
                        <c:v>1021.6795433333333</c:v>
                      </c:pt>
                      <c:pt idx="5518">
                        <c:v>1021.82269</c:v>
                      </c:pt>
                      <c:pt idx="5519">
                        <c:v>1021.9819733333334</c:v>
                      </c:pt>
                      <c:pt idx="5520">
                        <c:v>1022.1490266666666</c:v>
                      </c:pt>
                      <c:pt idx="5521">
                        <c:v>1022.48248</c:v>
                      </c:pt>
                      <c:pt idx="5522">
                        <c:v>1022.5016900000001</c:v>
                      </c:pt>
                      <c:pt idx="5523">
                        <c:v>1022.7625566666666</c:v>
                      </c:pt>
                      <c:pt idx="5524">
                        <c:v>1022.81911</c:v>
                      </c:pt>
                      <c:pt idx="5525">
                        <c:v>1023.0141399999999</c:v>
                      </c:pt>
                      <c:pt idx="5526">
                        <c:v>1023.1999500000001</c:v>
                      </c:pt>
                      <c:pt idx="5527">
                        <c:v>1023.3667799999999</c:v>
                      </c:pt>
                      <c:pt idx="5528">
                        <c:v>1023.4695633333334</c:v>
                      </c:pt>
                      <c:pt idx="5529">
                        <c:v>1023.6268733333333</c:v>
                      </c:pt>
                      <c:pt idx="5530">
                        <c:v>1023.7334433333334</c:v>
                      </c:pt>
                      <c:pt idx="5531">
                        <c:v>1024.0701466666667</c:v>
                      </c:pt>
                      <c:pt idx="5532">
                        <c:v>1024.0591866666666</c:v>
                      </c:pt>
                      <c:pt idx="5533">
                        <c:v>1024.2398266666667</c:v>
                      </c:pt>
                      <c:pt idx="5534">
                        <c:v>1024.3730866666665</c:v>
                      </c:pt>
                      <c:pt idx="5535">
                        <c:v>1024.5912466666666</c:v>
                      </c:pt>
                      <c:pt idx="5536">
                        <c:v>1024.7103066666666</c:v>
                      </c:pt>
                      <c:pt idx="5537">
                        <c:v>1024.8801266666667</c:v>
                      </c:pt>
                      <c:pt idx="5538">
                        <c:v>1025.2078833333333</c:v>
                      </c:pt>
                      <c:pt idx="5539">
                        <c:v>1025.2522799999999</c:v>
                      </c:pt>
                      <c:pt idx="5540">
                        <c:v>1025.4892566666665</c:v>
                      </c:pt>
                      <c:pt idx="5541">
                        <c:v>1025.6217433333334</c:v>
                      </c:pt>
                      <c:pt idx="5542">
                        <c:v>1025.9118633333335</c:v>
                      </c:pt>
                      <c:pt idx="5543">
                        <c:v>1025.9915366666667</c:v>
                      </c:pt>
                      <c:pt idx="5544">
                        <c:v>1026.1658100000002</c:v>
                      </c:pt>
                      <c:pt idx="5545">
                        <c:v>1026.3895266666666</c:v>
                      </c:pt>
                      <c:pt idx="5546">
                        <c:v>1026.4896233333332</c:v>
                      </c:pt>
                      <c:pt idx="5547">
                        <c:v>1026.7503666666669</c:v>
                      </c:pt>
                      <c:pt idx="5548">
                        <c:v>1026.8096933333334</c:v>
                      </c:pt>
                      <c:pt idx="5549">
                        <c:v>1027.0219333333332</c:v>
                      </c:pt>
                      <c:pt idx="5550">
                        <c:v>1027.1685799999998</c:v>
                      </c:pt>
                      <c:pt idx="5551">
                        <c:v>1027.3253999999999</c:v>
                      </c:pt>
                      <c:pt idx="5552">
                        <c:v>1027.5395533333333</c:v>
                      </c:pt>
                      <c:pt idx="5553">
                        <c:v>1027.7081699999999</c:v>
                      </c:pt>
                      <c:pt idx="5554">
                        <c:v>1027.9636233333333</c:v>
                      </c:pt>
                      <c:pt idx="5555">
                        <c:v>1028.0736100000001</c:v>
                      </c:pt>
                      <c:pt idx="5556">
                        <c:v>1028.3267433333333</c:v>
                      </c:pt>
                      <c:pt idx="5557">
                        <c:v>1028.5366199999999</c:v>
                      </c:pt>
                      <c:pt idx="5558">
                        <c:v>1028.6577133333333</c:v>
                      </c:pt>
                      <c:pt idx="5559">
                        <c:v>1028.8373633333333</c:v>
                      </c:pt>
                      <c:pt idx="5560">
                        <c:v>1028.9259033333333</c:v>
                      </c:pt>
                      <c:pt idx="5561">
                        <c:v>1029.1807866666668</c:v>
                      </c:pt>
                      <c:pt idx="5562">
                        <c:v>1029.1742333333334</c:v>
                      </c:pt>
                      <c:pt idx="5563">
                        <c:v>1029.4560166666668</c:v>
                      </c:pt>
                      <c:pt idx="5564">
                        <c:v>1029.5820299999998</c:v>
                      </c:pt>
                      <c:pt idx="5565">
                        <c:v>1029.7731133333334</c:v>
                      </c:pt>
                      <c:pt idx="5566">
                        <c:v>1029.9637433333335</c:v>
                      </c:pt>
                      <c:pt idx="5567">
                        <c:v>1030.1003799999999</c:v>
                      </c:pt>
                      <c:pt idx="5568">
                        <c:v>1030.2476800000002</c:v>
                      </c:pt>
                      <c:pt idx="5569">
                        <c:v>1030.4702533333334</c:v>
                      </c:pt>
                      <c:pt idx="5570">
                        <c:v>1030.5583533333331</c:v>
                      </c:pt>
                      <c:pt idx="5571">
                        <c:v>1030.8386666666665</c:v>
                      </c:pt>
                      <c:pt idx="5572">
                        <c:v>1031.0457766666666</c:v>
                      </c:pt>
                      <c:pt idx="5573">
                        <c:v>1031.1935233333334</c:v>
                      </c:pt>
                      <c:pt idx="5574">
                        <c:v>1031.36861</c:v>
                      </c:pt>
                      <c:pt idx="5575">
                        <c:v>1031.5603433333333</c:v>
                      </c:pt>
                      <c:pt idx="5576">
                        <c:v>1031.6676433333332</c:v>
                      </c:pt>
                      <c:pt idx="5577">
                        <c:v>1031.9329866666667</c:v>
                      </c:pt>
                      <c:pt idx="5578">
                        <c:v>1032.1138133333334</c:v>
                      </c:pt>
                      <c:pt idx="5579">
                        <c:v>1032.2251366666667</c:v>
                      </c:pt>
                      <c:pt idx="5580">
                        <c:v>1032.4532499999998</c:v>
                      </c:pt>
                      <c:pt idx="5581">
                        <c:v>1032.6387533333334</c:v>
                      </c:pt>
                      <c:pt idx="5582">
                        <c:v>1032.8495700000001</c:v>
                      </c:pt>
                      <c:pt idx="5583">
                        <c:v>1033.0617266666666</c:v>
                      </c:pt>
                      <c:pt idx="5584">
                        <c:v>1033.1075833333334</c:v>
                      </c:pt>
                      <c:pt idx="5585">
                        <c:v>1033.3801266666667</c:v>
                      </c:pt>
                      <c:pt idx="5586">
                        <c:v>1033.7356366666666</c:v>
                      </c:pt>
                      <c:pt idx="5587">
                        <c:v>1033.7557400000001</c:v>
                      </c:pt>
                      <c:pt idx="5588">
                        <c:v>1033.8963199999998</c:v>
                      </c:pt>
                      <c:pt idx="5589">
                        <c:v>1034.1748466666666</c:v>
                      </c:pt>
                      <c:pt idx="5590">
                        <c:v>1034.3073299999999</c:v>
                      </c:pt>
                      <c:pt idx="5591">
                        <c:v>1034.4616699999999</c:v>
                      </c:pt>
                      <c:pt idx="5592">
                        <c:v>1034.6128766666666</c:v>
                      </c:pt>
                      <c:pt idx="5593">
                        <c:v>1034.8664133333332</c:v>
                      </c:pt>
                      <c:pt idx="5594">
                        <c:v>1034.9799400000002</c:v>
                      </c:pt>
                      <c:pt idx="5595">
                        <c:v>1035.1245966666665</c:v>
                      </c:pt>
                      <c:pt idx="5596">
                        <c:v>1035.3507866666666</c:v>
                      </c:pt>
                      <c:pt idx="5597">
                        <c:v>1035.4799399999999</c:v>
                      </c:pt>
                      <c:pt idx="5598">
                        <c:v>1035.6086433333332</c:v>
                      </c:pt>
                      <c:pt idx="5599">
                        <c:v>1035.81242</c:v>
                      </c:pt>
                      <c:pt idx="5600">
                        <c:v>1035.9862466666666</c:v>
                      </c:pt>
                      <c:pt idx="5601">
                        <c:v>1036.1066866666667</c:v>
                      </c:pt>
                      <c:pt idx="5602">
                        <c:v>1036.2983833333333</c:v>
                      </c:pt>
                      <c:pt idx="5603">
                        <c:v>1036.4236633333333</c:v>
                      </c:pt>
                      <c:pt idx="5604">
                        <c:v>1036.6007500000001</c:v>
                      </c:pt>
                      <c:pt idx="5605">
                        <c:v>1036.769</c:v>
                      </c:pt>
                      <c:pt idx="5606">
                        <c:v>1036.86511</c:v>
                      </c:pt>
                      <c:pt idx="5607">
                        <c:v>1037.1186933333333</c:v>
                      </c:pt>
                      <c:pt idx="5608">
                        <c:v>1037.2888999999998</c:v>
                      </c:pt>
                      <c:pt idx="5609">
                        <c:v>1037.3877733333336</c:v>
                      </c:pt>
                      <c:pt idx="5610">
                        <c:v>1037.6424566666667</c:v>
                      </c:pt>
                      <c:pt idx="5611">
                        <c:v>1037.7968733333335</c:v>
                      </c:pt>
                      <c:pt idx="5612">
                        <c:v>1038.0086266666665</c:v>
                      </c:pt>
                      <c:pt idx="5613">
                        <c:v>1038.1336266666667</c:v>
                      </c:pt>
                      <c:pt idx="5614">
                        <c:v>1038.3508300000001</c:v>
                      </c:pt>
                      <c:pt idx="5615">
                        <c:v>1038.5568033333332</c:v>
                      </c:pt>
                      <c:pt idx="5616">
                        <c:v>1038.75134</c:v>
                      </c:pt>
                      <c:pt idx="5617">
                        <c:v>1038.8627933333335</c:v>
                      </c:pt>
                      <c:pt idx="5618">
                        <c:v>1039.1428233333334</c:v>
                      </c:pt>
                      <c:pt idx="5619">
                        <c:v>1039.24353</c:v>
                      </c:pt>
                      <c:pt idx="5620">
                        <c:v>1039.4979666666666</c:v>
                      </c:pt>
                      <c:pt idx="5621">
                        <c:v>1039.6649966666666</c:v>
                      </c:pt>
                      <c:pt idx="5622">
                        <c:v>1039.8591299999998</c:v>
                      </c:pt>
                      <c:pt idx="5623">
                        <c:v>1040.0488266666669</c:v>
                      </c:pt>
                      <c:pt idx="5624">
                        <c:v>1040.17037</c:v>
                      </c:pt>
                      <c:pt idx="5625">
                        <c:v>1040.46802</c:v>
                      </c:pt>
                      <c:pt idx="5626">
                        <c:v>1040.6027433333331</c:v>
                      </c:pt>
                      <c:pt idx="5627">
                        <c:v>1040.87679</c:v>
                      </c:pt>
                      <c:pt idx="5628">
                        <c:v>1041.0053700000001</c:v>
                      </c:pt>
                      <c:pt idx="5629">
                        <c:v>1041.3133133333333</c:v>
                      </c:pt>
                      <c:pt idx="5630">
                        <c:v>1041.3741066666666</c:v>
                      </c:pt>
                      <c:pt idx="5631">
                        <c:v>1041.59908</c:v>
                      </c:pt>
                      <c:pt idx="5632">
                        <c:v>1041.8220199999998</c:v>
                      </c:pt>
                      <c:pt idx="5633">
                        <c:v>1041.9354666666666</c:v>
                      </c:pt>
                      <c:pt idx="5634">
                        <c:v>1042.0969633333334</c:v>
                      </c:pt>
                      <c:pt idx="5635">
                        <c:v>1042.2644033333333</c:v>
                      </c:pt>
                      <c:pt idx="5636">
                        <c:v>1042.4090566666666</c:v>
                      </c:pt>
                      <c:pt idx="5637">
                        <c:v>1042.5364200000001</c:v>
                      </c:pt>
                      <c:pt idx="5638">
                        <c:v>1042.6526266666667</c:v>
                      </c:pt>
                      <c:pt idx="5639">
                        <c:v>1042.8651533333332</c:v>
                      </c:pt>
                      <c:pt idx="5640">
                        <c:v>1043.0451666666665</c:v>
                      </c:pt>
                      <c:pt idx="5641">
                        <c:v>1043.1986899999999</c:v>
                      </c:pt>
                      <c:pt idx="5642">
                        <c:v>1043.4117833333332</c:v>
                      </c:pt>
                      <c:pt idx="5643">
                        <c:v>1043.49756</c:v>
                      </c:pt>
                      <c:pt idx="5644">
                        <c:v>1043.5838200000001</c:v>
                      </c:pt>
                      <c:pt idx="5645">
                        <c:v>1043.7226533333333</c:v>
                      </c:pt>
                      <c:pt idx="5646">
                        <c:v>1043.8476966666667</c:v>
                      </c:pt>
                      <c:pt idx="5647">
                        <c:v>1044.0239666666666</c:v>
                      </c:pt>
                      <c:pt idx="5648">
                        <c:v>1044.2789300000002</c:v>
                      </c:pt>
                      <c:pt idx="5649">
                        <c:v>1044.3822399999999</c:v>
                      </c:pt>
                      <c:pt idx="5650">
                        <c:v>1044.5243733333334</c:v>
                      </c:pt>
                      <c:pt idx="5651">
                        <c:v>1044.6890866666665</c:v>
                      </c:pt>
                      <c:pt idx="5652">
                        <c:v>1044.8539633333332</c:v>
                      </c:pt>
                      <c:pt idx="5653">
                        <c:v>1045.0013433333334</c:v>
                      </c:pt>
                      <c:pt idx="5654">
                        <c:v>1045.2637533333334</c:v>
                      </c:pt>
                      <c:pt idx="5655">
                        <c:v>1045.3610433333333</c:v>
                      </c:pt>
                      <c:pt idx="5656">
                        <c:v>1045.6585700000001</c:v>
                      </c:pt>
                      <c:pt idx="5657">
                        <c:v>1045.7190766666668</c:v>
                      </c:pt>
                      <c:pt idx="5658">
                        <c:v>1045.9024266666668</c:v>
                      </c:pt>
                      <c:pt idx="5659">
                        <c:v>1046.1148266666667</c:v>
                      </c:pt>
                      <c:pt idx="5660">
                        <c:v>1046.2653399999999</c:v>
                      </c:pt>
                      <c:pt idx="5661">
                        <c:v>1046.37976</c:v>
                      </c:pt>
                      <c:pt idx="5662">
                        <c:v>1046.5954166666668</c:v>
                      </c:pt>
                      <c:pt idx="5663">
                        <c:v>1046.7203</c:v>
                      </c:pt>
                      <c:pt idx="5664">
                        <c:v>1046.8396433333335</c:v>
                      </c:pt>
                      <c:pt idx="5665">
                        <c:v>1047.0367033333334</c:v>
                      </c:pt>
                      <c:pt idx="5666">
                        <c:v>1047.1780200000001</c:v>
                      </c:pt>
                      <c:pt idx="5667">
                        <c:v>1047.3684900000001</c:v>
                      </c:pt>
                      <c:pt idx="5668">
                        <c:v>1047.4478766666666</c:v>
                      </c:pt>
                      <c:pt idx="5669">
                        <c:v>1047.6258133333333</c:v>
                      </c:pt>
                      <c:pt idx="5670">
                        <c:v>1047.7806366666666</c:v>
                      </c:pt>
                      <c:pt idx="5671">
                        <c:v>1047.9516599999999</c:v>
                      </c:pt>
                      <c:pt idx="5672">
                        <c:v>1048.04313</c:v>
                      </c:pt>
                      <c:pt idx="5673">
                        <c:v>1048.1293533333335</c:v>
                      </c:pt>
                      <c:pt idx="5674">
                        <c:v>1048.4431566666665</c:v>
                      </c:pt>
                      <c:pt idx="5675">
                        <c:v>1048.5316566666665</c:v>
                      </c:pt>
                      <c:pt idx="5676">
                        <c:v>1048.7642400000002</c:v>
                      </c:pt>
                      <c:pt idx="5677">
                        <c:v>1048.8577866666667</c:v>
                      </c:pt>
                      <c:pt idx="5678">
                        <c:v>1049.1433533333332</c:v>
                      </c:pt>
                      <c:pt idx="5679">
                        <c:v>1049.2787699999999</c:v>
                      </c:pt>
                      <c:pt idx="5680">
                        <c:v>1049.5378433333333</c:v>
                      </c:pt>
                      <c:pt idx="5681">
                        <c:v>1049.6789966666665</c:v>
                      </c:pt>
                      <c:pt idx="5682">
                        <c:v>1049.8379299999999</c:v>
                      </c:pt>
                      <c:pt idx="5683">
                        <c:v>1049.9734733333335</c:v>
                      </c:pt>
                      <c:pt idx="5684">
                        <c:v>1050.1890433333331</c:v>
                      </c:pt>
                      <c:pt idx="5685">
                        <c:v>1050.31917</c:v>
                      </c:pt>
                      <c:pt idx="5686">
                        <c:v>1050.58899</c:v>
                      </c:pt>
                      <c:pt idx="5687">
                        <c:v>1050.8500133333334</c:v>
                      </c:pt>
                      <c:pt idx="5688">
                        <c:v>1050.9794899999999</c:v>
                      </c:pt>
                      <c:pt idx="5689">
                        <c:v>1051.1680100000001</c:v>
                      </c:pt>
                      <c:pt idx="5690">
                        <c:v>1051.3159166666667</c:v>
                      </c:pt>
                      <c:pt idx="5691">
                        <c:v>1051.5026466666666</c:v>
                      </c:pt>
                      <c:pt idx="5692">
                        <c:v>1051.6763099999998</c:v>
                      </c:pt>
                      <c:pt idx="5693">
                        <c:v>1051.9263933333334</c:v>
                      </c:pt>
                      <c:pt idx="5694">
                        <c:v>1052.0635566666667</c:v>
                      </c:pt>
                      <c:pt idx="5695">
                        <c:v>1052.2119133333333</c:v>
                      </c:pt>
                      <c:pt idx="5696">
                        <c:v>1052.4239066666667</c:v>
                      </c:pt>
                      <c:pt idx="5697">
                        <c:v>1052.5290933333333</c:v>
                      </c:pt>
                      <c:pt idx="5698">
                        <c:v>1052.7679433333333</c:v>
                      </c:pt>
                      <c:pt idx="5699">
                        <c:v>1052.8673933333332</c:v>
                      </c:pt>
                      <c:pt idx="5700">
                        <c:v>1053.0321433333334</c:v>
                      </c:pt>
                      <c:pt idx="5701">
                        <c:v>1053.1973866666665</c:v>
                      </c:pt>
                      <c:pt idx="5702">
                        <c:v>1053.3768333333335</c:v>
                      </c:pt>
                      <c:pt idx="5703">
                        <c:v>1053.48332</c:v>
                      </c:pt>
                      <c:pt idx="5704">
                        <c:v>1053.7677000000001</c:v>
                      </c:pt>
                      <c:pt idx="5705">
                        <c:v>1053.7987033333334</c:v>
                      </c:pt>
                      <c:pt idx="5706">
                        <c:v>1053.9655366666666</c:v>
                      </c:pt>
                      <c:pt idx="5707">
                        <c:v>1054.1352966666666</c:v>
                      </c:pt>
                      <c:pt idx="5708">
                        <c:v>1054.2839766666666</c:v>
                      </c:pt>
                      <c:pt idx="5709">
                        <c:v>1054.5436966666666</c:v>
                      </c:pt>
                      <c:pt idx="5710">
                        <c:v>1054.7380766666665</c:v>
                      </c:pt>
                      <c:pt idx="5711">
                        <c:v>1054.8359</c:v>
                      </c:pt>
                      <c:pt idx="5712">
                        <c:v>1054.9303766666665</c:v>
                      </c:pt>
                      <c:pt idx="5713">
                        <c:v>1055.0970066666666</c:v>
                      </c:pt>
                      <c:pt idx="5714">
                        <c:v>1055.2480499999999</c:v>
                      </c:pt>
                      <c:pt idx="5715">
                        <c:v>1055.3774000000001</c:v>
                      </c:pt>
                      <c:pt idx="5716">
                        <c:v>1055.6416833333333</c:v>
                      </c:pt>
                      <c:pt idx="5717">
                        <c:v>1055.8240133333331</c:v>
                      </c:pt>
                      <c:pt idx="5718">
                        <c:v>1056.0036600000001</c:v>
                      </c:pt>
                      <c:pt idx="5719">
                        <c:v>1056.1059966666664</c:v>
                      </c:pt>
                      <c:pt idx="5720">
                        <c:v>1056.2874766666666</c:v>
                      </c:pt>
                      <c:pt idx="5721">
                        <c:v>1056.5044366666664</c:v>
                      </c:pt>
                      <c:pt idx="5722">
                        <c:v>1056.63444</c:v>
                      </c:pt>
                      <c:pt idx="5723">
                        <c:v>1056.8508300000001</c:v>
                      </c:pt>
                      <c:pt idx="5724">
                        <c:v>1057.0633133333333</c:v>
                      </c:pt>
                      <c:pt idx="5725">
                        <c:v>1057.2815333333335</c:v>
                      </c:pt>
                      <c:pt idx="5726">
                        <c:v>1057.4257799999998</c:v>
                      </c:pt>
                      <c:pt idx="5727">
                        <c:v>1057.5834966666669</c:v>
                      </c:pt>
                      <c:pt idx="5728">
                        <c:v>1057.8479</c:v>
                      </c:pt>
                      <c:pt idx="5729">
                        <c:v>1058.03829</c:v>
                      </c:pt>
                      <c:pt idx="5730">
                        <c:v>1058.1639400000001</c:v>
                      </c:pt>
                      <c:pt idx="5731">
                        <c:v>1058.4236266666667</c:v>
                      </c:pt>
                      <c:pt idx="5732">
                        <c:v>1058.6383466666668</c:v>
                      </c:pt>
                      <c:pt idx="5733">
                        <c:v>1058.8397233333333</c:v>
                      </c:pt>
                      <c:pt idx="5734">
                        <c:v>1058.9720866666667</c:v>
                      </c:pt>
                      <c:pt idx="5735">
                        <c:v>1059.1956</c:v>
                      </c:pt>
                      <c:pt idx="5736">
                        <c:v>1059.37085</c:v>
                      </c:pt>
                      <c:pt idx="5737">
                        <c:v>1059.5185566666667</c:v>
                      </c:pt>
                      <c:pt idx="5738">
                        <c:v>1059.6983633333332</c:v>
                      </c:pt>
                      <c:pt idx="5739">
                        <c:v>1059.9152833333335</c:v>
                      </c:pt>
                      <c:pt idx="5740">
                        <c:v>1060.0255100000002</c:v>
                      </c:pt>
                      <c:pt idx="5741">
                        <c:v>1060.2351466666667</c:v>
                      </c:pt>
                      <c:pt idx="5742">
                        <c:v>1060.4241133333333</c:v>
                      </c:pt>
                      <c:pt idx="5743">
                        <c:v>1060.5874833333335</c:v>
                      </c:pt>
                      <c:pt idx="5744">
                        <c:v>1060.7744966666667</c:v>
                      </c:pt>
                      <c:pt idx="5745">
                        <c:v>1060.9779866666668</c:v>
                      </c:pt>
                      <c:pt idx="5746">
                        <c:v>1061.1625999999999</c:v>
                      </c:pt>
                      <c:pt idx="5747">
                        <c:v>1061.27755</c:v>
                      </c:pt>
                      <c:pt idx="5748">
                        <c:v>1061.5553</c:v>
                      </c:pt>
                      <c:pt idx="5749">
                        <c:v>1061.7409700000001</c:v>
                      </c:pt>
                      <c:pt idx="5750">
                        <c:v>1062.0373133333333</c:v>
                      </c:pt>
                      <c:pt idx="5751">
                        <c:v>1062.1991800000001</c:v>
                      </c:pt>
                      <c:pt idx="5752">
                        <c:v>1062.3801666666666</c:v>
                      </c:pt>
                      <c:pt idx="5753">
                        <c:v>1062.6806633333333</c:v>
                      </c:pt>
                      <c:pt idx="5754">
                        <c:v>1062.97054</c:v>
                      </c:pt>
                      <c:pt idx="5755">
                        <c:v>1063.1399333333331</c:v>
                      </c:pt>
                      <c:pt idx="5756">
                        <c:v>1063.2868233333334</c:v>
                      </c:pt>
                      <c:pt idx="5757">
                        <c:v>1063.5635166666668</c:v>
                      </c:pt>
                      <c:pt idx="5758">
                        <c:v>1063.6539700000001</c:v>
                      </c:pt>
                      <c:pt idx="5759">
                        <c:v>1063.89384</c:v>
                      </c:pt>
                      <c:pt idx="5760">
                        <c:v>1064.1395666666667</c:v>
                      </c:pt>
                      <c:pt idx="5761">
                        <c:v>1064.2538666666667</c:v>
                      </c:pt>
                      <c:pt idx="5762">
                        <c:v>1064.39156</c:v>
                      </c:pt>
                      <c:pt idx="5763">
                        <c:v>1064.5307633333334</c:v>
                      </c:pt>
                      <c:pt idx="5764">
                        <c:v>1064.6603600000001</c:v>
                      </c:pt>
                      <c:pt idx="5765">
                        <c:v>1064.8304033333334</c:v>
                      </c:pt>
                      <c:pt idx="5766">
                        <c:v>1065.0824366666666</c:v>
                      </c:pt>
                      <c:pt idx="5767">
                        <c:v>1065.2564266666666</c:v>
                      </c:pt>
                      <c:pt idx="5768">
                        <c:v>1065.4640266666668</c:v>
                      </c:pt>
                      <c:pt idx="5769">
                        <c:v>1065.7135000000001</c:v>
                      </c:pt>
                      <c:pt idx="5770">
                        <c:v>1065.9609366666666</c:v>
                      </c:pt>
                      <c:pt idx="5771">
                        <c:v>1066.0258366666667</c:v>
                      </c:pt>
                      <c:pt idx="5772">
                        <c:v>1066.1995033333333</c:v>
                      </c:pt>
                      <c:pt idx="5773">
                        <c:v>1066.4051899999999</c:v>
                      </c:pt>
                      <c:pt idx="5774">
                        <c:v>1066.5876866666667</c:v>
                      </c:pt>
                      <c:pt idx="5775">
                        <c:v>1066.7572833333331</c:v>
                      </c:pt>
                      <c:pt idx="5776">
                        <c:v>1066.8740633333334</c:v>
                      </c:pt>
                      <c:pt idx="5777">
                        <c:v>1067.06197</c:v>
                      </c:pt>
                      <c:pt idx="5778">
                        <c:v>1067.2421466666667</c:v>
                      </c:pt>
                      <c:pt idx="5779">
                        <c:v>1067.4617099999998</c:v>
                      </c:pt>
                      <c:pt idx="5780">
                        <c:v>1067.6316333333334</c:v>
                      </c:pt>
                      <c:pt idx="5781">
                        <c:v>1067.7283933333335</c:v>
                      </c:pt>
                      <c:pt idx="5782">
                        <c:v>1067.8742666666667</c:v>
                      </c:pt>
                      <c:pt idx="5783">
                        <c:v>1067.9887699999999</c:v>
                      </c:pt>
                      <c:pt idx="5784">
                        <c:v>1068.1469299999999</c:v>
                      </c:pt>
                      <c:pt idx="5785">
                        <c:v>1068.4571100000001</c:v>
                      </c:pt>
                      <c:pt idx="5786">
                        <c:v>1068.65092</c:v>
                      </c:pt>
                      <c:pt idx="5787">
                        <c:v>1068.8428533333333</c:v>
                      </c:pt>
                      <c:pt idx="5788">
                        <c:v>1069.0194066666666</c:v>
                      </c:pt>
                      <c:pt idx="5789">
                        <c:v>1069.2222866666668</c:v>
                      </c:pt>
                      <c:pt idx="5790">
                        <c:v>1069.3317500000001</c:v>
                      </c:pt>
                      <c:pt idx="5791">
                        <c:v>1069.5998533333334</c:v>
                      </c:pt>
                      <c:pt idx="5792">
                        <c:v>1069.6978333333334</c:v>
                      </c:pt>
                      <c:pt idx="5793">
                        <c:v>1070.00244</c:v>
                      </c:pt>
                      <c:pt idx="5794">
                        <c:v>1070.1560466666667</c:v>
                      </c:pt>
                      <c:pt idx="5795">
                        <c:v>1070.3376066666667</c:v>
                      </c:pt>
                      <c:pt idx="5796">
                        <c:v>1070.6534033333335</c:v>
                      </c:pt>
                      <c:pt idx="5797">
                        <c:v>1070.6689466666667</c:v>
                      </c:pt>
                      <c:pt idx="5798">
                        <c:v>1070.9534100000001</c:v>
                      </c:pt>
                      <c:pt idx="5799">
                        <c:v>1071.1639433333332</c:v>
                      </c:pt>
                      <c:pt idx="5800">
                        <c:v>1071.3304033333334</c:v>
                      </c:pt>
                      <c:pt idx="5801">
                        <c:v>1071.4788799999999</c:v>
                      </c:pt>
                      <c:pt idx="5802">
                        <c:v>1071.7176066666668</c:v>
                      </c:pt>
                      <c:pt idx="5803">
                        <c:v>1071.9846599999998</c:v>
                      </c:pt>
                      <c:pt idx="5804">
                        <c:v>1072.0656333333334</c:v>
                      </c:pt>
                      <c:pt idx="5805">
                        <c:v>1072.28125</c:v>
                      </c:pt>
                      <c:pt idx="5806">
                        <c:v>1072.4573966666667</c:v>
                      </c:pt>
                      <c:pt idx="5807">
                        <c:v>1072.7210266666668</c:v>
                      </c:pt>
                      <c:pt idx="5808">
                        <c:v>1072.8156333333334</c:v>
                      </c:pt>
                      <c:pt idx="5809">
                        <c:v>1073.0166033333333</c:v>
                      </c:pt>
                      <c:pt idx="5810">
                        <c:v>1073.2005199999999</c:v>
                      </c:pt>
                      <c:pt idx="5811">
                        <c:v>1073.3039166666667</c:v>
                      </c:pt>
                      <c:pt idx="5812">
                        <c:v>1073.4871833333334</c:v>
                      </c:pt>
                      <c:pt idx="5813">
                        <c:v>1073.6332599999998</c:v>
                      </c:pt>
                      <c:pt idx="5814">
                        <c:v>1073.8834233333334</c:v>
                      </c:pt>
                      <c:pt idx="5815">
                        <c:v>1074.0728733333335</c:v>
                      </c:pt>
                      <c:pt idx="5816">
                        <c:v>1074.2502433333334</c:v>
                      </c:pt>
                      <c:pt idx="5817">
                        <c:v>1074.5454933333333</c:v>
                      </c:pt>
                      <c:pt idx="5818">
                        <c:v>1074.4794933333333</c:v>
                      </c:pt>
                      <c:pt idx="5819">
                        <c:v>1074.7443866666665</c:v>
                      </c:pt>
                      <c:pt idx="5820">
                        <c:v>1074.9470233333334</c:v>
                      </c:pt>
                      <c:pt idx="5821">
                        <c:v>1075.1703300000001</c:v>
                      </c:pt>
                      <c:pt idx="5822">
                        <c:v>1075.2794999999999</c:v>
                      </c:pt>
                      <c:pt idx="5823">
                        <c:v>1075.5550533333333</c:v>
                      </c:pt>
                      <c:pt idx="5824">
                        <c:v>1075.7574066666668</c:v>
                      </c:pt>
                      <c:pt idx="5825">
                        <c:v>1075.9064933333332</c:v>
                      </c:pt>
                      <c:pt idx="5826">
                        <c:v>1076.1049366666666</c:v>
                      </c:pt>
                      <c:pt idx="5827">
                        <c:v>1076.2588333333333</c:v>
                      </c:pt>
                      <c:pt idx="5828">
                        <c:v>1076.5118400000001</c:v>
                      </c:pt>
                      <c:pt idx="5829">
                        <c:v>1076.7053633333335</c:v>
                      </c:pt>
                      <c:pt idx="5830">
                        <c:v>1076.8761000000002</c:v>
                      </c:pt>
                      <c:pt idx="5831">
                        <c:v>1077.0754800000002</c:v>
                      </c:pt>
                      <c:pt idx="5832">
                        <c:v>1077.2863766666667</c:v>
                      </c:pt>
                      <c:pt idx="5833">
                        <c:v>1077.3979099999999</c:v>
                      </c:pt>
                      <c:pt idx="5834">
                        <c:v>1077.6231700000001</c:v>
                      </c:pt>
                      <c:pt idx="5835">
                        <c:v>1077.7758366666665</c:v>
                      </c:pt>
                      <c:pt idx="5836">
                        <c:v>1077.9712333333334</c:v>
                      </c:pt>
                      <c:pt idx="5837">
                        <c:v>1078.0914300000002</c:v>
                      </c:pt>
                      <c:pt idx="5838">
                        <c:v>1078.3644233333334</c:v>
                      </c:pt>
                      <c:pt idx="5839">
                        <c:v>1078.46342</c:v>
                      </c:pt>
                      <c:pt idx="5840">
                        <c:v>1078.6759833333333</c:v>
                      </c:pt>
                      <c:pt idx="5841">
                        <c:v>1078.7639133333332</c:v>
                      </c:pt>
                      <c:pt idx="5842">
                        <c:v>1079.0140366666667</c:v>
                      </c:pt>
                      <c:pt idx="5843">
                        <c:v>1078.9904399999998</c:v>
                      </c:pt>
                      <c:pt idx="5844">
                        <c:v>1079.1159666666667</c:v>
                      </c:pt>
                      <c:pt idx="5845">
                        <c:v>1079.1930733333334</c:v>
                      </c:pt>
                      <c:pt idx="5846">
                        <c:v>1079.1983633333334</c:v>
                      </c:pt>
                      <c:pt idx="5847">
                        <c:v>1079.2179799999999</c:v>
                      </c:pt>
                      <c:pt idx="5848">
                        <c:v>1079.1530366666666</c:v>
                      </c:pt>
                      <c:pt idx="5849">
                        <c:v>1079.1950666666669</c:v>
                      </c:pt>
                      <c:pt idx="5850">
                        <c:v>1079.13843</c:v>
                      </c:pt>
                      <c:pt idx="5851">
                        <c:v>1079.1695533333332</c:v>
                      </c:pt>
                      <c:pt idx="5852">
                        <c:v>1079.12626</c:v>
                      </c:pt>
                      <c:pt idx="5853">
                        <c:v>1079.1929533333332</c:v>
                      </c:pt>
                      <c:pt idx="5854">
                        <c:v>1079.0994033333334</c:v>
                      </c:pt>
                      <c:pt idx="5855">
                        <c:v>1079.1011133333334</c:v>
                      </c:pt>
                      <c:pt idx="5856">
                        <c:v>1079.0217266666666</c:v>
                      </c:pt>
                      <c:pt idx="5857">
                        <c:v>1079.0035</c:v>
                      </c:pt>
                      <c:pt idx="5858">
                        <c:v>1079.0112333333334</c:v>
                      </c:pt>
                      <c:pt idx="5859">
                        <c:v>1079.0238833333333</c:v>
                      </c:pt>
                      <c:pt idx="5860">
                        <c:v>1079.0424366666666</c:v>
                      </c:pt>
                      <c:pt idx="5861">
                        <c:v>1079.0954600000002</c:v>
                      </c:pt>
                      <c:pt idx="5862">
                        <c:v>1079.12744</c:v>
                      </c:pt>
                      <c:pt idx="5863">
                        <c:v>1079.11438</c:v>
                      </c:pt>
                      <c:pt idx="5864">
                        <c:v>1079.2121166666666</c:v>
                      </c:pt>
                      <c:pt idx="5865">
                        <c:v>1079.2708733333332</c:v>
                      </c:pt>
                      <c:pt idx="5866">
                        <c:v>1079.2663599999998</c:v>
                      </c:pt>
                      <c:pt idx="5867">
                        <c:v>1079.2121566666667</c:v>
                      </c:pt>
                      <c:pt idx="5868">
                        <c:v>1079.2911366666667</c:v>
                      </c:pt>
                      <c:pt idx="5869">
                        <c:v>1079.2117466666666</c:v>
                      </c:pt>
                      <c:pt idx="5870">
                        <c:v>1079.2637933333333</c:v>
                      </c:pt>
                      <c:pt idx="5871">
                        <c:v>1079.2944733333334</c:v>
                      </c:pt>
                      <c:pt idx="5872">
                        <c:v>1079.2874333333332</c:v>
                      </c:pt>
                      <c:pt idx="5873">
                        <c:v>1079.3400066666666</c:v>
                      </c:pt>
                      <c:pt idx="5874">
                        <c:v>1079.3481433333334</c:v>
                      </c:pt>
                      <c:pt idx="5875">
                        <c:v>1079.38904</c:v>
                      </c:pt>
                      <c:pt idx="5876">
                        <c:v>1079.3525400000001</c:v>
                      </c:pt>
                      <c:pt idx="5877">
                        <c:v>1079.4150833333333</c:v>
                      </c:pt>
                      <c:pt idx="5878">
                        <c:v>1079.4188233333334</c:v>
                      </c:pt>
                      <c:pt idx="5879">
                        <c:v>1079.3705233333333</c:v>
                      </c:pt>
                      <c:pt idx="5880">
                        <c:v>1079.47408</c:v>
                      </c:pt>
                      <c:pt idx="5881">
                        <c:v>1079.4916599999999</c:v>
                      </c:pt>
                      <c:pt idx="5882">
                        <c:v>1079.5153433333332</c:v>
                      </c:pt>
                      <c:pt idx="5883">
                        <c:v>1079.4678133333334</c:v>
                      </c:pt>
                      <c:pt idx="5884">
                        <c:v>1079.5675466666667</c:v>
                      </c:pt>
                      <c:pt idx="5885">
                        <c:v>1079.5545666666667</c:v>
                      </c:pt>
                      <c:pt idx="5886">
                        <c:v>1079.5454499999998</c:v>
                      </c:pt>
                      <c:pt idx="5887">
                        <c:v>1079.5001633333334</c:v>
                      </c:pt>
                      <c:pt idx="5888">
                        <c:v>1079.4655333333333</c:v>
                      </c:pt>
                      <c:pt idx="5889">
                        <c:v>1079.5263266666668</c:v>
                      </c:pt>
                      <c:pt idx="5890">
                        <c:v>1079.5201800000002</c:v>
                      </c:pt>
                      <c:pt idx="5891">
                        <c:v>1079.4556066666667</c:v>
                      </c:pt>
                      <c:pt idx="5892">
                        <c:v>1079.52604</c:v>
                      </c:pt>
                      <c:pt idx="5893">
                        <c:v>1079.5529766666666</c:v>
                      </c:pt>
                      <c:pt idx="5894">
                        <c:v>1079.6998700000001</c:v>
                      </c:pt>
                      <c:pt idx="5895">
                        <c:v>1079.6533633333336</c:v>
                      </c:pt>
                      <c:pt idx="5896">
                        <c:v>1079.7007233333334</c:v>
                      </c:pt>
                      <c:pt idx="5897">
                        <c:v>1079.7045866666667</c:v>
                      </c:pt>
                      <c:pt idx="5898">
                        <c:v>1079.7066633333334</c:v>
                      </c:pt>
                      <c:pt idx="5899">
                        <c:v>1079.7283933333333</c:v>
                      </c:pt>
                      <c:pt idx="5900">
                        <c:v>1079.8067666666666</c:v>
                      </c:pt>
                      <c:pt idx="5901">
                        <c:v>1079.73747</c:v>
                      </c:pt>
                      <c:pt idx="5902">
                        <c:v>1079.7563499999999</c:v>
                      </c:pt>
                      <c:pt idx="5903">
                        <c:v>1079.80961</c:v>
                      </c:pt>
                      <c:pt idx="5904">
                        <c:v>1079.83248</c:v>
                      </c:pt>
                      <c:pt idx="5905">
                        <c:v>1079.8317466666665</c:v>
                      </c:pt>
                      <c:pt idx="5906">
                        <c:v>1079.79781</c:v>
                      </c:pt>
                      <c:pt idx="5907">
                        <c:v>1079.8313800000001</c:v>
                      </c:pt>
                      <c:pt idx="5908">
                        <c:v>1079.8059900000001</c:v>
                      </c:pt>
                      <c:pt idx="5909">
                        <c:v>1079.8388233333333</c:v>
                      </c:pt>
                      <c:pt idx="5910">
                        <c:v>1079.8362633333334</c:v>
                      </c:pt>
                      <c:pt idx="5911">
                        <c:v>1079.8663333333334</c:v>
                      </c:pt>
                      <c:pt idx="5912">
                        <c:v>1079.8059866666665</c:v>
                      </c:pt>
                      <c:pt idx="5913">
                        <c:v>1079.9715999999999</c:v>
                      </c:pt>
                      <c:pt idx="5914">
                        <c:v>1079.9292800000001</c:v>
                      </c:pt>
                      <c:pt idx="5915">
                        <c:v>1079.9157700000003</c:v>
                      </c:pt>
                      <c:pt idx="5916">
                        <c:v>1079.9077533333332</c:v>
                      </c:pt>
                      <c:pt idx="5917">
                        <c:v>1079.9680566666668</c:v>
                      </c:pt>
                      <c:pt idx="5918">
                        <c:v>1079.8216966666666</c:v>
                      </c:pt>
                      <c:pt idx="5919">
                        <c:v>1079.8748366666669</c:v>
                      </c:pt>
                      <c:pt idx="5920">
                        <c:v>1079.9164633333332</c:v>
                      </c:pt>
                      <c:pt idx="5921">
                        <c:v>1079.8891599999999</c:v>
                      </c:pt>
                      <c:pt idx="5922">
                        <c:v>1079.9257</c:v>
                      </c:pt>
                      <c:pt idx="5923">
                        <c:v>1079.9250099999999</c:v>
                      </c:pt>
                      <c:pt idx="5924">
                        <c:v>1079.9938966666666</c:v>
                      </c:pt>
                      <c:pt idx="5925">
                        <c:v>1079.8143299999999</c:v>
                      </c:pt>
                      <c:pt idx="5926">
                        <c:v>1079.81124</c:v>
                      </c:pt>
                      <c:pt idx="5927">
                        <c:v>1080.0080566666666</c:v>
                      </c:pt>
                      <c:pt idx="5928">
                        <c:v>1079.9073099999998</c:v>
                      </c:pt>
                      <c:pt idx="5929">
                        <c:v>1079.9600399999999</c:v>
                      </c:pt>
                      <c:pt idx="5930">
                        <c:v>1079.9487299999998</c:v>
                      </c:pt>
                      <c:pt idx="5931">
                        <c:v>1079.8760600000001</c:v>
                      </c:pt>
                      <c:pt idx="5932">
                        <c:v>1079.9041733333333</c:v>
                      </c:pt>
                      <c:pt idx="5933">
                        <c:v>1079.9104433333334</c:v>
                      </c:pt>
                      <c:pt idx="5934">
                        <c:v>1079.9771733333334</c:v>
                      </c:pt>
                      <c:pt idx="5935">
                        <c:v>1079.9829099999999</c:v>
                      </c:pt>
                      <c:pt idx="5936">
                        <c:v>1080.0843500000001</c:v>
                      </c:pt>
                      <c:pt idx="5937">
                        <c:v>1080.0056566666665</c:v>
                      </c:pt>
                      <c:pt idx="5938">
                        <c:v>1080.0194899999999</c:v>
                      </c:pt>
                      <c:pt idx="5939">
                        <c:v>1080.0258799999999</c:v>
                      </c:pt>
                      <c:pt idx="5940">
                        <c:v>1080.1006266666666</c:v>
                      </c:pt>
                      <c:pt idx="5941">
                        <c:v>1080.0517966666666</c:v>
                      </c:pt>
                      <c:pt idx="5942">
                        <c:v>1080.1135633333333</c:v>
                      </c:pt>
                      <c:pt idx="5943">
                        <c:v>1080.0954600000002</c:v>
                      </c:pt>
                      <c:pt idx="5944">
                        <c:v>1080.0894366666669</c:v>
                      </c:pt>
                      <c:pt idx="5945">
                        <c:v>1080.1104333333333</c:v>
                      </c:pt>
                      <c:pt idx="5946">
                        <c:v>1080.1659733333333</c:v>
                      </c:pt>
                      <c:pt idx="5947">
                        <c:v>1080.0863433333334</c:v>
                      </c:pt>
                      <c:pt idx="5948">
                        <c:v>1080.0558266666665</c:v>
                      </c:pt>
                      <c:pt idx="5949">
                        <c:v>1080.1247533333335</c:v>
                      </c:pt>
                      <c:pt idx="5950">
                        <c:v>1080.0935033333335</c:v>
                      </c:pt>
                      <c:pt idx="5951">
                        <c:v>1080.0199766666667</c:v>
                      </c:pt>
                      <c:pt idx="5952">
                        <c:v>1080.1005033333333</c:v>
                      </c:pt>
                      <c:pt idx="5953">
                        <c:v>1080.0208733333334</c:v>
                      </c:pt>
                      <c:pt idx="5954">
                        <c:v>1080.0697433333332</c:v>
                      </c:pt>
                      <c:pt idx="5955">
                        <c:v>1080.0149733333335</c:v>
                      </c:pt>
                      <c:pt idx="5956">
                        <c:v>1079.9871833333334</c:v>
                      </c:pt>
                      <c:pt idx="5957">
                        <c:v>1079.9832733333335</c:v>
                      </c:pt>
                      <c:pt idx="5958">
                        <c:v>1079.9925133333334</c:v>
                      </c:pt>
                      <c:pt idx="5959">
                        <c:v>1080.0299866666667</c:v>
                      </c:pt>
                      <c:pt idx="5960">
                        <c:v>1079.8988433333334</c:v>
                      </c:pt>
                      <c:pt idx="5961">
                        <c:v>1079.8432599999999</c:v>
                      </c:pt>
                      <c:pt idx="5962">
                        <c:v>1079.7529299999999</c:v>
                      </c:pt>
                      <c:pt idx="5963">
                        <c:v>1079.5881333333334</c:v>
                      </c:pt>
                      <c:pt idx="5964">
                        <c:v>1079.4771333333335</c:v>
                      </c:pt>
                      <c:pt idx="5965">
                        <c:v>1079.3074100000001</c:v>
                      </c:pt>
                      <c:pt idx="5966">
                        <c:v>1079.1445299999998</c:v>
                      </c:pt>
                      <c:pt idx="5967">
                        <c:v>1078.99882</c:v>
                      </c:pt>
                      <c:pt idx="5968">
                        <c:v>1078.8105066666667</c:v>
                      </c:pt>
                      <c:pt idx="5969">
                        <c:v>1078.7214333333334</c:v>
                      </c:pt>
                      <c:pt idx="5970">
                        <c:v>1078.55314</c:v>
                      </c:pt>
                      <c:pt idx="5971">
                        <c:v>1078.4459633333333</c:v>
                      </c:pt>
                      <c:pt idx="5972">
                        <c:v>1078.2472299999999</c:v>
                      </c:pt>
                      <c:pt idx="5973">
                        <c:v>1078.13843</c:v>
                      </c:pt>
                      <c:pt idx="5974">
                        <c:v>1078.1377766666667</c:v>
                      </c:pt>
                      <c:pt idx="5975">
                        <c:v>1077.94397</c:v>
                      </c:pt>
                      <c:pt idx="5976">
                        <c:v>1077.7543166666667</c:v>
                      </c:pt>
                      <c:pt idx="5977">
                        <c:v>1077.6399333333336</c:v>
                      </c:pt>
                      <c:pt idx="5978">
                        <c:v>1077.4144299999998</c:v>
                      </c:pt>
                      <c:pt idx="5979">
                        <c:v>1077.3088799999998</c:v>
                      </c:pt>
                      <c:pt idx="5980">
                        <c:v>1077.0626233333335</c:v>
                      </c:pt>
                      <c:pt idx="5981">
                        <c:v>1076.9246800000001</c:v>
                      </c:pt>
                      <c:pt idx="5982">
                        <c:v>1076.6678066666666</c:v>
                      </c:pt>
                      <c:pt idx="5983">
                        <c:v>1076.5354399999999</c:v>
                      </c:pt>
                      <c:pt idx="5984">
                        <c:v>1076.4087300000001</c:v>
                      </c:pt>
                      <c:pt idx="5985">
                        <c:v>1076.25163</c:v>
                      </c:pt>
                      <c:pt idx="5986">
                        <c:v>1076.0832933333334</c:v>
                      </c:pt>
                      <c:pt idx="5987">
                        <c:v>1075.8913966666667</c:v>
                      </c:pt>
                      <c:pt idx="5988">
                        <c:v>1075.7332766666666</c:v>
                      </c:pt>
                      <c:pt idx="5989">
                        <c:v>1075.5562766666665</c:v>
                      </c:pt>
                      <c:pt idx="5990">
                        <c:v>1075.4203299999999</c:v>
                      </c:pt>
                      <c:pt idx="5991">
                        <c:v>1075.29899</c:v>
                      </c:pt>
                      <c:pt idx="5992">
                        <c:v>1075.0251500000002</c:v>
                      </c:pt>
                      <c:pt idx="5993">
                        <c:v>1074.8446466666667</c:v>
                      </c:pt>
                      <c:pt idx="5994">
                        <c:v>1074.6387533333334</c:v>
                      </c:pt>
                      <c:pt idx="5995">
                        <c:v>1074.52307</c:v>
                      </c:pt>
                      <c:pt idx="5996">
                        <c:v>1074.2884099999999</c:v>
                      </c:pt>
                      <c:pt idx="5997">
                        <c:v>1074.09033</c:v>
                      </c:pt>
                      <c:pt idx="5998">
                        <c:v>1073.9306233333334</c:v>
                      </c:pt>
                      <c:pt idx="5999">
                        <c:v>1073.8472066666666</c:v>
                      </c:pt>
                      <c:pt idx="6000">
                        <c:v>1073.5595700000001</c:v>
                      </c:pt>
                      <c:pt idx="6001">
                        <c:v>1073.5019533333334</c:v>
                      </c:pt>
                      <c:pt idx="6002">
                        <c:v>1073.35258</c:v>
                      </c:pt>
                      <c:pt idx="6003">
                        <c:v>1073.1527900000001</c:v>
                      </c:pt>
                      <c:pt idx="6004">
                        <c:v>1072.97054</c:v>
                      </c:pt>
                      <c:pt idx="6005">
                        <c:v>1072.8877733333334</c:v>
                      </c:pt>
                      <c:pt idx="6006">
                        <c:v>1072.6202800000001</c:v>
                      </c:pt>
                      <c:pt idx="6007">
                        <c:v>1072.6369633333334</c:v>
                      </c:pt>
                      <c:pt idx="6008">
                        <c:v>1072.3979933333333</c:v>
                      </c:pt>
                      <c:pt idx="6009">
                        <c:v>1072.2620433333332</c:v>
                      </c:pt>
                      <c:pt idx="6010">
                        <c:v>1072.0740566666666</c:v>
                      </c:pt>
                      <c:pt idx="6011">
                        <c:v>1071.9538566666668</c:v>
                      </c:pt>
                      <c:pt idx="6012">
                        <c:v>1071.8008633333332</c:v>
                      </c:pt>
                      <c:pt idx="6013">
                        <c:v>1071.6067699999999</c:v>
                      </c:pt>
                      <c:pt idx="6014">
                        <c:v>1071.5209533333334</c:v>
                      </c:pt>
                      <c:pt idx="6015">
                        <c:v>1071.3665799999999</c:v>
                      </c:pt>
                      <c:pt idx="6016">
                        <c:v>1071.1337866666665</c:v>
                      </c:pt>
                      <c:pt idx="6017">
                        <c:v>1071.0187599999999</c:v>
                      </c:pt>
                      <c:pt idx="6018">
                        <c:v>1070.8216966666669</c:v>
                      </c:pt>
                      <c:pt idx="6019">
                        <c:v>1070.6855033333334</c:v>
                      </c:pt>
                      <c:pt idx="6020">
                        <c:v>1070.4709466666666</c:v>
                      </c:pt>
                      <c:pt idx="6021">
                        <c:v>1070.2521166666666</c:v>
                      </c:pt>
                      <c:pt idx="6022">
                        <c:v>1070.1070566666667</c:v>
                      </c:pt>
                      <c:pt idx="6023">
                        <c:v>1069.9603266666666</c:v>
                      </c:pt>
                      <c:pt idx="6024">
                        <c:v>1069.8349233333336</c:v>
                      </c:pt>
                      <c:pt idx="6025">
                        <c:v>1069.5817466666665</c:v>
                      </c:pt>
                      <c:pt idx="6026">
                        <c:v>1069.4546300000002</c:v>
                      </c:pt>
                      <c:pt idx="6027">
                        <c:v>1069.3314633333332</c:v>
                      </c:pt>
                      <c:pt idx="6028">
                        <c:v>1069.1030666666666</c:v>
                      </c:pt>
                      <c:pt idx="6029">
                        <c:v>1068.9181733333335</c:v>
                      </c:pt>
                      <c:pt idx="6030">
                        <c:v>1068.7527633333334</c:v>
                      </c:pt>
                      <c:pt idx="6031">
                        <c:v>1068.5111100000001</c:v>
                      </c:pt>
                      <c:pt idx="6032">
                        <c:v>1068.41821</c:v>
                      </c:pt>
                      <c:pt idx="6033">
                        <c:v>1068.2017833333332</c:v>
                      </c:pt>
                      <c:pt idx="6034">
                        <c:v>1068.0257966666666</c:v>
                      </c:pt>
                      <c:pt idx="6035">
                        <c:v>1067.8362633333334</c:v>
                      </c:pt>
                      <c:pt idx="6036">
                        <c:v>1067.7489033333334</c:v>
                      </c:pt>
                      <c:pt idx="6037">
                        <c:v>1067.6094166666664</c:v>
                      </c:pt>
                      <c:pt idx="6038">
                        <c:v>1067.34139</c:v>
                      </c:pt>
                      <c:pt idx="6039">
                        <c:v>1067.2994799999999</c:v>
                      </c:pt>
                      <c:pt idx="6040">
                        <c:v>1067.1206066666666</c:v>
                      </c:pt>
                      <c:pt idx="6041">
                        <c:v>1066.9686266666665</c:v>
                      </c:pt>
                      <c:pt idx="6042">
                        <c:v>1066.83907</c:v>
                      </c:pt>
                      <c:pt idx="6043">
                        <c:v>1066.53585</c:v>
                      </c:pt>
                      <c:pt idx="6044">
                        <c:v>1066.4209800000001</c:v>
                      </c:pt>
                      <c:pt idx="6045">
                        <c:v>1066.2147199999999</c:v>
                      </c:pt>
                      <c:pt idx="6046">
                        <c:v>1065.9885266666668</c:v>
                      </c:pt>
                      <c:pt idx="6047">
                        <c:v>1065.9062066666665</c:v>
                      </c:pt>
                      <c:pt idx="6048">
                        <c:v>1065.7508133333333</c:v>
                      </c:pt>
                      <c:pt idx="6049">
                        <c:v>1065.59843</c:v>
                      </c:pt>
                      <c:pt idx="6050">
                        <c:v>1065.4043366666667</c:v>
                      </c:pt>
                      <c:pt idx="6051">
                        <c:v>1065.21216</c:v>
                      </c:pt>
                      <c:pt idx="6052">
                        <c:v>1065.0395099999998</c:v>
                      </c:pt>
                      <c:pt idx="6053">
                        <c:v>1064.8774833333334</c:v>
                      </c:pt>
                      <c:pt idx="6054">
                        <c:v>1064.7408466666668</c:v>
                      </c:pt>
                      <c:pt idx="6055">
                        <c:v>1064.5395933333332</c:v>
                      </c:pt>
                      <c:pt idx="6056">
                        <c:v>1064.3931066666667</c:v>
                      </c:pt>
                      <c:pt idx="6057">
                        <c:v>1064.2213099999999</c:v>
                      </c:pt>
                      <c:pt idx="6058">
                        <c:v>1063.9843733333335</c:v>
                      </c:pt>
                      <c:pt idx="6059">
                        <c:v>1063.81844</c:v>
                      </c:pt>
                      <c:pt idx="6060">
                        <c:v>1063.7082933333334</c:v>
                      </c:pt>
                      <c:pt idx="6061">
                        <c:v>1063.4442933333332</c:v>
                      </c:pt>
                      <c:pt idx="6062">
                        <c:v>1063.2637566666665</c:v>
                      </c:pt>
                      <c:pt idx="6063">
                        <c:v>1063.0594466666664</c:v>
                      </c:pt>
                      <c:pt idx="6064">
                        <c:v>1062.8773566666666</c:v>
                      </c:pt>
                      <c:pt idx="6065">
                        <c:v>1062.7385266666668</c:v>
                      </c:pt>
                      <c:pt idx="6066">
                        <c:v>1062.5633566666666</c:v>
                      </c:pt>
                      <c:pt idx="6067">
                        <c:v>1062.3853766666668</c:v>
                      </c:pt>
                      <c:pt idx="6068">
                        <c:v>1062.2628566666665</c:v>
                      </c:pt>
                      <c:pt idx="6069">
                        <c:v>1062.0738133333334</c:v>
                      </c:pt>
                      <c:pt idx="6070">
                        <c:v>1061.9269199999999</c:v>
                      </c:pt>
                      <c:pt idx="6071">
                        <c:v>1061.7176133333332</c:v>
                      </c:pt>
                      <c:pt idx="6072">
                        <c:v>1061.6028233333334</c:v>
                      </c:pt>
                      <c:pt idx="6073">
                        <c:v>1061.4281800000001</c:v>
                      </c:pt>
                      <c:pt idx="6074">
                        <c:v>1061.3100999999999</c:v>
                      </c:pt>
                      <c:pt idx="6075">
                        <c:v>1061.1848133333333</c:v>
                      </c:pt>
                      <c:pt idx="6076">
                        <c:v>1061.0321066666666</c:v>
                      </c:pt>
                      <c:pt idx="6077">
                        <c:v>1060.7961833333334</c:v>
                      </c:pt>
                      <c:pt idx="6078">
                        <c:v>1060.6820066666667</c:v>
                      </c:pt>
                      <c:pt idx="6079">
                        <c:v>1060.4700966666667</c:v>
                      </c:pt>
                      <c:pt idx="6080">
                        <c:v>1060.3172633333334</c:v>
                      </c:pt>
                      <c:pt idx="6081">
                        <c:v>1060.1656500000001</c:v>
                      </c:pt>
                      <c:pt idx="6082">
                        <c:v>1059.9984133333335</c:v>
                      </c:pt>
                      <c:pt idx="6083">
                        <c:v>1059.90291</c:v>
                      </c:pt>
                      <c:pt idx="6084">
                        <c:v>1059.7008833333332</c:v>
                      </c:pt>
                      <c:pt idx="6085">
                        <c:v>1059.6092933333332</c:v>
                      </c:pt>
                      <c:pt idx="6086">
                        <c:v>1059.39327</c:v>
                      </c:pt>
                      <c:pt idx="6087">
                        <c:v>1059.2468266666667</c:v>
                      </c:pt>
                      <c:pt idx="6088">
                        <c:v>1059.0515966666665</c:v>
                      </c:pt>
                      <c:pt idx="6089">
                        <c:v>1058.8869999999999</c:v>
                      </c:pt>
                      <c:pt idx="6090">
                        <c:v>1058.6413966666667</c:v>
                      </c:pt>
                      <c:pt idx="6091">
                        <c:v>1058.5142799999999</c:v>
                      </c:pt>
                      <c:pt idx="6092">
                        <c:v>1058.2762066666667</c:v>
                      </c:pt>
                      <c:pt idx="6093">
                        <c:v>1058.1086033333333</c:v>
                      </c:pt>
                      <c:pt idx="6094">
                        <c:v>1058.0103766666668</c:v>
                      </c:pt>
                      <c:pt idx="6095">
                        <c:v>1057.7084566666665</c:v>
                      </c:pt>
                      <c:pt idx="6096">
                        <c:v>1057.5275066666666</c:v>
                      </c:pt>
                      <c:pt idx="6097">
                        <c:v>1057.3797199999999</c:v>
                      </c:pt>
                      <c:pt idx="6098">
                        <c:v>1057.1854666666666</c:v>
                      </c:pt>
                      <c:pt idx="6099">
                        <c:v>1057.0826800000002</c:v>
                      </c:pt>
                      <c:pt idx="6100">
                        <c:v>1056.8900133333334</c:v>
                      </c:pt>
                      <c:pt idx="6101">
                        <c:v>1056.7449533333333</c:v>
                      </c:pt>
                      <c:pt idx="6102">
                        <c:v>1056.53666</c:v>
                      </c:pt>
                      <c:pt idx="6103">
                        <c:v>1056.4035233333334</c:v>
                      </c:pt>
                      <c:pt idx="6104">
                        <c:v>1056.2759600000002</c:v>
                      </c:pt>
                      <c:pt idx="6105">
                        <c:v>1055.98747</c:v>
                      </c:pt>
                      <c:pt idx="6106">
                        <c:v>1055.90084</c:v>
                      </c:pt>
                      <c:pt idx="6107">
                        <c:v>1055.72054</c:v>
                      </c:pt>
                      <c:pt idx="6108">
                        <c:v>1055.5439466666667</c:v>
                      </c:pt>
                      <c:pt idx="6109">
                        <c:v>1055.4560133333332</c:v>
                      </c:pt>
                      <c:pt idx="6110">
                        <c:v>1055.2838133333332</c:v>
                      </c:pt>
                      <c:pt idx="6111">
                        <c:v>1055.0968399999999</c:v>
                      </c:pt>
                      <c:pt idx="6112">
                        <c:v>1054.9645166666667</c:v>
                      </c:pt>
                      <c:pt idx="6113">
                        <c:v>1054.8106299999999</c:v>
                      </c:pt>
                      <c:pt idx="6114">
                        <c:v>1054.5845533333334</c:v>
                      </c:pt>
                      <c:pt idx="6115">
                        <c:v>1054.4547533333334</c:v>
                      </c:pt>
                      <c:pt idx="6116">
                        <c:v>1054.2232666666666</c:v>
                      </c:pt>
                      <c:pt idx="6117">
                        <c:v>1054.1251233333332</c:v>
                      </c:pt>
                      <c:pt idx="6118">
                        <c:v>1053.9255366666666</c:v>
                      </c:pt>
                      <c:pt idx="6119">
                        <c:v>1053.6728133333334</c:v>
                      </c:pt>
                      <c:pt idx="6120">
                        <c:v>1053.52478</c:v>
                      </c:pt>
                      <c:pt idx="6121">
                        <c:v>1053.3269066666669</c:v>
                      </c:pt>
                      <c:pt idx="6122">
                        <c:v>1053.1645499999997</c:v>
                      </c:pt>
                      <c:pt idx="6123">
                        <c:v>1053.0117600000001</c:v>
                      </c:pt>
                      <c:pt idx="6124">
                        <c:v>1052.82735</c:v>
                      </c:pt>
                      <c:pt idx="6125">
                        <c:v>1052.6250399999999</c:v>
                      </c:pt>
                      <c:pt idx="6126">
                        <c:v>1052.4929599999998</c:v>
                      </c:pt>
                      <c:pt idx="6127">
                        <c:v>1052.3916833333335</c:v>
                      </c:pt>
                      <c:pt idx="6128">
                        <c:v>1052.1521</c:v>
                      </c:pt>
                      <c:pt idx="6129">
                        <c:v>1052.02657</c:v>
                      </c:pt>
                      <c:pt idx="6130">
                        <c:v>1051.8745133333332</c:v>
                      </c:pt>
                      <c:pt idx="6131">
                        <c:v>1051.9630500000001</c:v>
                      </c:pt>
                      <c:pt idx="6132">
                        <c:v>1051.5203866666668</c:v>
                      </c:pt>
                      <c:pt idx="6133">
                        <c:v>1051.3031833333334</c:v>
                      </c:pt>
                      <c:pt idx="6134">
                        <c:v>1051.1619066666665</c:v>
                      </c:pt>
                      <c:pt idx="6135">
                        <c:v>1050.9694033333333</c:v>
                      </c:pt>
                      <c:pt idx="6136">
                        <c:v>1050.8460700000001</c:v>
                      </c:pt>
                      <c:pt idx="6137">
                        <c:v>1050.61247</c:v>
                      </c:pt>
                      <c:pt idx="6138">
                        <c:v>1050.4707866666665</c:v>
                      </c:pt>
                      <c:pt idx="6139">
                        <c:v>1050.2920333333334</c:v>
                      </c:pt>
                      <c:pt idx="6140">
                        <c:v>1050.0757666666666</c:v>
                      </c:pt>
                      <c:pt idx="6141">
                        <c:v>1049.9559333333334</c:v>
                      </c:pt>
                      <c:pt idx="6142">
                        <c:v>1049.7467466666667</c:v>
                      </c:pt>
                      <c:pt idx="6143">
                        <c:v>1049.6251199999999</c:v>
                      </c:pt>
                      <c:pt idx="6144">
                        <c:v>1049.35661</c:v>
                      </c:pt>
                      <c:pt idx="6145">
                        <c:v>1049.2213966666666</c:v>
                      </c:pt>
                      <c:pt idx="6146">
                        <c:v>1049.0862633333334</c:v>
                      </c:pt>
                      <c:pt idx="6147">
                        <c:v>1048.87085</c:v>
                      </c:pt>
                      <c:pt idx="6148">
                        <c:v>1048.6482333333333</c:v>
                      </c:pt>
                      <c:pt idx="6149">
                        <c:v>1048.4877133333332</c:v>
                      </c:pt>
                      <c:pt idx="6150">
                        <c:v>1048.3625099999999</c:v>
                      </c:pt>
                      <c:pt idx="6151">
                        <c:v>1048.0382499999998</c:v>
                      </c:pt>
                      <c:pt idx="6152">
                        <c:v>1047.8690999999999</c:v>
                      </c:pt>
                      <c:pt idx="6153">
                        <c:v>1047.67293</c:v>
                      </c:pt>
                      <c:pt idx="6154">
                        <c:v>1047.5644533333334</c:v>
                      </c:pt>
                      <c:pt idx="6155">
                        <c:v>1047.3397633333332</c:v>
                      </c:pt>
                      <c:pt idx="6156">
                        <c:v>1047.2552899999998</c:v>
                      </c:pt>
                      <c:pt idx="6157">
                        <c:v>1047.0200600000001</c:v>
                      </c:pt>
                      <c:pt idx="6158">
                        <c:v>1046.8951833333333</c:v>
                      </c:pt>
                      <c:pt idx="6159">
                        <c:v>1046.6547433333333</c:v>
                      </c:pt>
                      <c:pt idx="6160">
                        <c:v>1046.4805133333332</c:v>
                      </c:pt>
                      <c:pt idx="6161">
                        <c:v>1046.2690433333335</c:v>
                      </c:pt>
                      <c:pt idx="6162">
                        <c:v>1046.0932599999999</c:v>
                      </c:pt>
                      <c:pt idx="6163">
                        <c:v>1045.8552233333332</c:v>
                      </c:pt>
                      <c:pt idx="6164">
                        <c:v>1045.6977933333333</c:v>
                      </c:pt>
                      <c:pt idx="6165">
                        <c:v>1045.4767666666667</c:v>
                      </c:pt>
                      <c:pt idx="6166">
                        <c:v>1045.3019233333334</c:v>
                      </c:pt>
                      <c:pt idx="6167">
                        <c:v>1045.1202400000002</c:v>
                      </c:pt>
                      <c:pt idx="6168">
                        <c:v>1044.93335</c:v>
                      </c:pt>
                      <c:pt idx="6169">
                        <c:v>1044.72685</c:v>
                      </c:pt>
                      <c:pt idx="6170">
                        <c:v>1044.57377</c:v>
                      </c:pt>
                      <c:pt idx="6171">
                        <c:v>1044.4081633333333</c:v>
                      </c:pt>
                      <c:pt idx="6172">
                        <c:v>1044.21533</c:v>
                      </c:pt>
                      <c:pt idx="6173">
                        <c:v>1044.1353333333334</c:v>
                      </c:pt>
                      <c:pt idx="6174">
                        <c:v>1043.8595366666666</c:v>
                      </c:pt>
                      <c:pt idx="6175">
                        <c:v>1043.7537833333333</c:v>
                      </c:pt>
                      <c:pt idx="6176">
                        <c:v>1043.5056933333333</c:v>
                      </c:pt>
                      <c:pt idx="6177">
                        <c:v>1043.3277566666666</c:v>
                      </c:pt>
                      <c:pt idx="6178">
                        <c:v>1043.1293133333334</c:v>
                      </c:pt>
                      <c:pt idx="6179">
                        <c:v>1042.9108466666667</c:v>
                      </c:pt>
                      <c:pt idx="6180">
                        <c:v>1042.6868099999999</c:v>
                      </c:pt>
                      <c:pt idx="6181">
                        <c:v>1042.6368833333333</c:v>
                      </c:pt>
                      <c:pt idx="6182">
                        <c:v>1042.3630400000002</c:v>
                      </c:pt>
                      <c:pt idx="6183">
                        <c:v>1042.1987333333334</c:v>
                      </c:pt>
                      <c:pt idx="6184">
                        <c:v>1042.0166866666668</c:v>
                      </c:pt>
                      <c:pt idx="6185">
                        <c:v>1041.8894866666667</c:v>
                      </c:pt>
                      <c:pt idx="6186">
                        <c:v>1041.6325266666665</c:v>
                      </c:pt>
                      <c:pt idx="6187">
                        <c:v>1041.5868766666665</c:v>
                      </c:pt>
                      <c:pt idx="6188">
                        <c:v>1041.3630766666665</c:v>
                      </c:pt>
                      <c:pt idx="6189">
                        <c:v>1041.2306333333333</c:v>
                      </c:pt>
                      <c:pt idx="6190">
                        <c:v>1041.0445166666666</c:v>
                      </c:pt>
                      <c:pt idx="6191">
                        <c:v>1040.90401</c:v>
                      </c:pt>
                      <c:pt idx="6192">
                        <c:v>1040.75244</c:v>
                      </c:pt>
                      <c:pt idx="6193">
                        <c:v>1040.5261633333332</c:v>
                      </c:pt>
                      <c:pt idx="6194">
                        <c:v>1040.36076</c:v>
                      </c:pt>
                      <c:pt idx="6195">
                        <c:v>1040.2724633333335</c:v>
                      </c:pt>
                      <c:pt idx="6196">
                        <c:v>1039.9627266666666</c:v>
                      </c:pt>
                      <c:pt idx="6197">
                        <c:v>1039.7890633333334</c:v>
                      </c:pt>
                      <c:pt idx="6198">
                        <c:v>1039.5563966666666</c:v>
                      </c:pt>
                      <c:pt idx="6199">
                        <c:v>1039.2993133333332</c:v>
                      </c:pt>
                      <c:pt idx="6200">
                        <c:v>1039.1166599999999</c:v>
                      </c:pt>
                      <c:pt idx="6201">
                        <c:v>1038.91085</c:v>
                      </c:pt>
                      <c:pt idx="6202">
                        <c:v>1038.7172833333334</c:v>
                      </c:pt>
                      <c:pt idx="6203">
                        <c:v>1038.5279133333333</c:v>
                      </c:pt>
                      <c:pt idx="6204">
                        <c:v>1038.31486</c:v>
                      </c:pt>
                      <c:pt idx="6205">
                        <c:v>1038.1707366666667</c:v>
                      </c:pt>
                      <c:pt idx="6206">
                        <c:v>1037.9548333333332</c:v>
                      </c:pt>
                      <c:pt idx="6207">
                        <c:v>1037.8999833333332</c:v>
                      </c:pt>
                      <c:pt idx="6208">
                        <c:v>1037.5525300000002</c:v>
                      </c:pt>
                      <c:pt idx="6209">
                        <c:v>1037.3205166666667</c:v>
                      </c:pt>
                      <c:pt idx="6210">
                        <c:v>1037.18229</c:v>
                      </c:pt>
                      <c:pt idx="6211">
                        <c:v>1037.0487066666667</c:v>
                      </c:pt>
                      <c:pt idx="6212">
                        <c:v>1036.8024499999999</c:v>
                      </c:pt>
                      <c:pt idx="6213">
                        <c:v>1036.5779233333335</c:v>
                      </c:pt>
                      <c:pt idx="6214">
                        <c:v>1036.4612200000001</c:v>
                      </c:pt>
                      <c:pt idx="6215">
                        <c:v>1036.3030966666668</c:v>
                      </c:pt>
                      <c:pt idx="6216">
                        <c:v>1036.14555</c:v>
                      </c:pt>
                      <c:pt idx="6217">
                        <c:v>1035.9479566666666</c:v>
                      </c:pt>
                      <c:pt idx="6218">
                        <c:v>1035.8007033333333</c:v>
                      </c:pt>
                      <c:pt idx="6219">
                        <c:v>1035.6076266666669</c:v>
                      </c:pt>
                      <c:pt idx="6220">
                        <c:v>1035.4212633333334</c:v>
                      </c:pt>
                      <c:pt idx="6221">
                        <c:v>1035.2264400000001</c:v>
                      </c:pt>
                      <c:pt idx="6222">
                        <c:v>1035.0484633333333</c:v>
                      </c:pt>
                      <c:pt idx="6223">
                        <c:v>1034.8403733333334</c:v>
                      </c:pt>
                      <c:pt idx="6224">
                        <c:v>1034.6822933333333</c:v>
                      </c:pt>
                      <c:pt idx="6225">
                        <c:v>1034.5426833333333</c:v>
                      </c:pt>
                      <c:pt idx="6226">
                        <c:v>1034.42517</c:v>
                      </c:pt>
                      <c:pt idx="6227">
                        <c:v>1034.1478666666667</c:v>
                      </c:pt>
                      <c:pt idx="6228">
                        <c:v>1034.04423</c:v>
                      </c:pt>
                      <c:pt idx="6229">
                        <c:v>1033.79305</c:v>
                      </c:pt>
                      <c:pt idx="6230">
                        <c:v>1033.71102</c:v>
                      </c:pt>
                      <c:pt idx="6231">
                        <c:v>1033.5509866666666</c:v>
                      </c:pt>
                      <c:pt idx="6232">
                        <c:v>1033.4149966666666</c:v>
                      </c:pt>
                      <c:pt idx="6233">
                        <c:v>1033.2393</c:v>
                      </c:pt>
                      <c:pt idx="6234">
                        <c:v>1033.0881733333335</c:v>
                      </c:pt>
                      <c:pt idx="6235">
                        <c:v>1032.8800866666668</c:v>
                      </c:pt>
                      <c:pt idx="6236">
                        <c:v>1032.6299233333332</c:v>
                      </c:pt>
                      <c:pt idx="6237">
                        <c:v>1032.4641533333333</c:v>
                      </c:pt>
                      <c:pt idx="6238">
                        <c:v>1032.2431233333334</c:v>
                      </c:pt>
                      <c:pt idx="6239">
                        <c:v>1032.0442733333332</c:v>
                      </c:pt>
                      <c:pt idx="6240">
                        <c:v>1031.8832599999998</c:v>
                      </c:pt>
                      <c:pt idx="6241">
                        <c:v>1031.7007633333333</c:v>
                      </c:pt>
                      <c:pt idx="6242">
                        <c:v>1031.4682599999999</c:v>
                      </c:pt>
                      <c:pt idx="6243">
                        <c:v>1031.3614500000001</c:v>
                      </c:pt>
                      <c:pt idx="6244">
                        <c:v>1031.1619466666668</c:v>
                      </c:pt>
                      <c:pt idx="6245">
                        <c:v>1030.9277733333336</c:v>
                      </c:pt>
                      <c:pt idx="6246">
                        <c:v>1030.7227766666667</c:v>
                      </c:pt>
                      <c:pt idx="6247">
                        <c:v>1030.5192066666668</c:v>
                      </c:pt>
                      <c:pt idx="6248">
                        <c:v>1030.3828533333335</c:v>
                      </c:pt>
                      <c:pt idx="6249">
                        <c:v>1030.2518733333334</c:v>
                      </c:pt>
                      <c:pt idx="6250">
                        <c:v>1030.0098466666666</c:v>
                      </c:pt>
                      <c:pt idx="6251">
                        <c:v>1029.8627100000001</c:v>
                      </c:pt>
                      <c:pt idx="6252">
                        <c:v>1029.6332600000001</c:v>
                      </c:pt>
                      <c:pt idx="6253">
                        <c:v>1029.4781499999999</c:v>
                      </c:pt>
                      <c:pt idx="6254">
                        <c:v>1029.2954099999999</c:v>
                      </c:pt>
                      <c:pt idx="6255">
                        <c:v>1029.0998133333333</c:v>
                      </c:pt>
                      <c:pt idx="6256">
                        <c:v>1028.8824066666666</c:v>
                      </c:pt>
                      <c:pt idx="6257">
                        <c:v>1028.70634</c:v>
                      </c:pt>
                      <c:pt idx="6258">
                        <c:v>1028.5638033333332</c:v>
                      </c:pt>
                      <c:pt idx="6259">
                        <c:v>1028.3553066666666</c:v>
                      </c:pt>
                      <c:pt idx="6260">
                        <c:v>1028.17155</c:v>
                      </c:pt>
                      <c:pt idx="6261">
                        <c:v>1028.1070966666668</c:v>
                      </c:pt>
                      <c:pt idx="6262">
                        <c:v>1027.88021</c:v>
                      </c:pt>
                      <c:pt idx="6263">
                        <c:v>1027.7011733333331</c:v>
                      </c:pt>
                      <c:pt idx="6264">
                        <c:v>1027.5547266666667</c:v>
                      </c:pt>
                      <c:pt idx="6265">
                        <c:v>1027.4230566666668</c:v>
                      </c:pt>
                      <c:pt idx="6266">
                        <c:v>1027.1880699999999</c:v>
                      </c:pt>
                      <c:pt idx="6267">
                        <c:v>1026.98397</c:v>
                      </c:pt>
                      <c:pt idx="6268">
                        <c:v>1026.8376066666667</c:v>
                      </c:pt>
                      <c:pt idx="6269">
                        <c:v>1026.6307766666666</c:v>
                      </c:pt>
                      <c:pt idx="6270">
                        <c:v>1026.4037633333335</c:v>
                      </c:pt>
                      <c:pt idx="6271">
                        <c:v>1026.1985233333335</c:v>
                      </c:pt>
                      <c:pt idx="6272">
                        <c:v>1026.0265300000001</c:v>
                      </c:pt>
                      <c:pt idx="6273">
                        <c:v>1025.8807766666666</c:v>
                      </c:pt>
                      <c:pt idx="6274">
                        <c:v>1025.7005633333331</c:v>
                      </c:pt>
                      <c:pt idx="6275">
                        <c:v>1025.4583733333332</c:v>
                      </c:pt>
                      <c:pt idx="6276">
                        <c:v>1025.31132</c:v>
                      </c:pt>
                      <c:pt idx="6277">
                        <c:v>1025.0683799999999</c:v>
                      </c:pt>
                      <c:pt idx="6278">
                        <c:v>1024.9112333333333</c:v>
                      </c:pt>
                      <c:pt idx="6279">
                        <c:v>1024.7117333333333</c:v>
                      </c:pt>
                      <c:pt idx="6280">
                        <c:v>1024.5686666666668</c:v>
                      </c:pt>
                      <c:pt idx="6281">
                        <c:v>1024.3912366666666</c:v>
                      </c:pt>
                      <c:pt idx="6282">
                        <c:v>1024.2333366666667</c:v>
                      </c:pt>
                      <c:pt idx="6283">
                        <c:v>1024.0363366666668</c:v>
                      </c:pt>
                      <c:pt idx="6284">
                        <c:v>1023.82613</c:v>
                      </c:pt>
                      <c:pt idx="6285">
                        <c:v>1023.6168000000001</c:v>
                      </c:pt>
                      <c:pt idx="6286">
                        <c:v>1023.4766633333332</c:v>
                      </c:pt>
                      <c:pt idx="6287">
                        <c:v>1023.32485</c:v>
                      </c:pt>
                      <c:pt idx="6288">
                        <c:v>1023.0793233333334</c:v>
                      </c:pt>
                      <c:pt idx="6289">
                        <c:v>1022.9010199999999</c:v>
                      </c:pt>
                      <c:pt idx="6290">
                        <c:v>1022.7315266666666</c:v>
                      </c:pt>
                      <c:pt idx="6291">
                        <c:v>1022.5169033333333</c:v>
                      </c:pt>
                      <c:pt idx="6292">
                        <c:v>1022.3882033333333</c:v>
                      </c:pt>
                      <c:pt idx="6293">
                        <c:v>1022.1014166666668</c:v>
                      </c:pt>
                      <c:pt idx="6294">
                        <c:v>1022.0341</c:v>
                      </c:pt>
                      <c:pt idx="6295">
                        <c:v>1021.7646066666666</c:v>
                      </c:pt>
                      <c:pt idx="6296">
                        <c:v>1021.6136866666666</c:v>
                      </c:pt>
                      <c:pt idx="6297">
                        <c:v>1021.4475699999999</c:v>
                      </c:pt>
                      <c:pt idx="6298">
                        <c:v>1021.2646066666666</c:v>
                      </c:pt>
                      <c:pt idx="6299">
                        <c:v>1021.0589199999999</c:v>
                      </c:pt>
                      <c:pt idx="6300">
                        <c:v>1020.9094233333334</c:v>
                      </c:pt>
                      <c:pt idx="6301">
                        <c:v>1020.7465833333334</c:v>
                      </c:pt>
                      <c:pt idx="6302">
                        <c:v>1020.5668533333334</c:v>
                      </c:pt>
                      <c:pt idx="6303">
                        <c:v>1020.3632200000001</c:v>
                      </c:pt>
                      <c:pt idx="6304">
                        <c:v>1020.2409466666668</c:v>
                      </c:pt>
                      <c:pt idx="6305">
                        <c:v>1019.9954233333333</c:v>
                      </c:pt>
                      <c:pt idx="6306">
                        <c:v>1019.8129066666667</c:v>
                      </c:pt>
                      <c:pt idx="6307">
                        <c:v>1019.5334266666667</c:v>
                      </c:pt>
                      <c:pt idx="6308">
                        <c:v>1019.3846233333334</c:v>
                      </c:pt>
                      <c:pt idx="6309">
                        <c:v>1019.1108833333333</c:v>
                      </c:pt>
                      <c:pt idx="6310">
                        <c:v>1018.9475299999999</c:v>
                      </c:pt>
                      <c:pt idx="6311">
                        <c:v>1018.7925633333333</c:v>
                      </c:pt>
                      <c:pt idx="6312">
                        <c:v>1018.55786</c:v>
                      </c:pt>
                      <c:pt idx="6313">
                        <c:v>1018.4386599999999</c:v>
                      </c:pt>
                      <c:pt idx="6314">
                        <c:v>1018.1937266666667</c:v>
                      </c:pt>
                      <c:pt idx="6315">
                        <c:v>1017.9961333333334</c:v>
                      </c:pt>
                      <c:pt idx="6316">
                        <c:v>1017.8271266666667</c:v>
                      </c:pt>
                      <c:pt idx="6317">
                        <c:v>1017.6878866666666</c:v>
                      </c:pt>
                      <c:pt idx="6318">
                        <c:v>1017.5481166666665</c:v>
                      </c:pt>
                      <c:pt idx="6319">
                        <c:v>1017.2959599999999</c:v>
                      </c:pt>
                      <c:pt idx="6320">
                        <c:v>1017.1676833333332</c:v>
                      </c:pt>
                      <c:pt idx="6321">
                        <c:v>1016.9669766666666</c:v>
                      </c:pt>
                      <c:pt idx="6322">
                        <c:v>1016.7481899999999</c:v>
                      </c:pt>
                      <c:pt idx="6323">
                        <c:v>1016.5896566666667</c:v>
                      </c:pt>
                      <c:pt idx="6324">
                        <c:v>1016.4191066666667</c:v>
                      </c:pt>
                      <c:pt idx="6325">
                        <c:v>1016.2214766666666</c:v>
                      </c:pt>
                      <c:pt idx="6326">
                        <c:v>1016.1225566666667</c:v>
                      </c:pt>
                      <c:pt idx="6327">
                        <c:v>1015.9767666666667</c:v>
                      </c:pt>
                      <c:pt idx="6328">
                        <c:v>1015.66266</c:v>
                      </c:pt>
                      <c:pt idx="6329">
                        <c:v>1015.4881166666668</c:v>
                      </c:pt>
                      <c:pt idx="6330">
                        <c:v>1015.3408033333334</c:v>
                      </c:pt>
                      <c:pt idx="6331">
                        <c:v>1015.0614433333334</c:v>
                      </c:pt>
                      <c:pt idx="6332">
                        <c:v>1014.9057200000001</c:v>
                      </c:pt>
                      <c:pt idx="6333">
                        <c:v>1014.74359</c:v>
                      </c:pt>
                      <c:pt idx="6334">
                        <c:v>1014.5254533333333</c:v>
                      </c:pt>
                      <c:pt idx="6335">
                        <c:v>1014.3132333333333</c:v>
                      </c:pt>
                      <c:pt idx="6336">
                        <c:v>1014.1632666666668</c:v>
                      </c:pt>
                      <c:pt idx="6337">
                        <c:v>1014.0289300000001</c:v>
                      </c:pt>
                      <c:pt idx="6338">
                        <c:v>1013.92798</c:v>
                      </c:pt>
                      <c:pt idx="6339">
                        <c:v>1013.7458066666667</c:v>
                      </c:pt>
                      <c:pt idx="6340">
                        <c:v>1013.6262833333334</c:v>
                      </c:pt>
                      <c:pt idx="6341">
                        <c:v>1013.3652166666666</c:v>
                      </c:pt>
                      <c:pt idx="6342">
                        <c:v>1013.1573066666666</c:v>
                      </c:pt>
                      <c:pt idx="6343">
                        <c:v>1012.9535133333334</c:v>
                      </c:pt>
                      <c:pt idx="6344">
                        <c:v>1012.78676</c:v>
                      </c:pt>
                      <c:pt idx="6345">
                        <c:v>1012.54468</c:v>
                      </c:pt>
                      <c:pt idx="6346">
                        <c:v>1012.3969733333333</c:v>
                      </c:pt>
                      <c:pt idx="6347">
                        <c:v>1012.1237766666667</c:v>
                      </c:pt>
                      <c:pt idx="6348">
                        <c:v>1012.02828</c:v>
                      </c:pt>
                      <c:pt idx="6349">
                        <c:v>1011.8610433333333</c:v>
                      </c:pt>
                      <c:pt idx="6350">
                        <c:v>1011.6336866666667</c:v>
                      </c:pt>
                      <c:pt idx="6351">
                        <c:v>1011.4485066666666</c:v>
                      </c:pt>
                      <c:pt idx="6352">
                        <c:v>1011.2690200000001</c:v>
                      </c:pt>
                      <c:pt idx="6353">
                        <c:v>1011.1166566666667</c:v>
                      </c:pt>
                      <c:pt idx="6354">
                        <c:v>1010.9142433333333</c:v>
                      </c:pt>
                      <c:pt idx="6355">
                        <c:v>1010.7569200000002</c:v>
                      </c:pt>
                      <c:pt idx="6356">
                        <c:v>1010.53701</c:v>
                      </c:pt>
                      <c:pt idx="6357">
                        <c:v>1010.4305633333333</c:v>
                      </c:pt>
                      <c:pt idx="6358">
                        <c:v>1010.2429000000001</c:v>
                      </c:pt>
                      <c:pt idx="6359">
                        <c:v>1010.0286500000001</c:v>
                      </c:pt>
                      <c:pt idx="6360">
                        <c:v>1009.8674933333333</c:v>
                      </c:pt>
                      <c:pt idx="6361">
                        <c:v>1009.6559433333333</c:v>
                      </c:pt>
                      <c:pt idx="6362">
                        <c:v>1009.53328</c:v>
                      </c:pt>
                      <c:pt idx="6363">
                        <c:v>1009.2792566666667</c:v>
                      </c:pt>
                      <c:pt idx="6364">
                        <c:v>1009.1166766666666</c:v>
                      </c:pt>
                      <c:pt idx="6365">
                        <c:v>1008.94328</c:v>
                      </c:pt>
                      <c:pt idx="6366">
                        <c:v>1008.7618000000001</c:v>
                      </c:pt>
                      <c:pt idx="6367">
                        <c:v>1008.6316933333334</c:v>
                      </c:pt>
                      <c:pt idx="6368">
                        <c:v>1008.4687299999999</c:v>
                      </c:pt>
                      <c:pt idx="6369">
                        <c:v>1008.2408466666666</c:v>
                      </c:pt>
                      <c:pt idx="6370">
                        <c:v>1008.0478499999999</c:v>
                      </c:pt>
                      <c:pt idx="6371">
                        <c:v>1007.8503999999999</c:v>
                      </c:pt>
                      <c:pt idx="6372">
                        <c:v>1007.6838966666668</c:v>
                      </c:pt>
                      <c:pt idx="6373">
                        <c:v>1007.46765</c:v>
                      </c:pt>
                      <c:pt idx="6374">
                        <c:v>1007.2896700000001</c:v>
                      </c:pt>
                      <c:pt idx="6375">
                        <c:v>1007.1100266666666</c:v>
                      </c:pt>
                      <c:pt idx="6376">
                        <c:v>1006.9403266666667</c:v>
                      </c:pt>
                      <c:pt idx="6377">
                        <c:v>1006.7918500000001</c:v>
                      </c:pt>
                      <c:pt idx="6378">
                        <c:v>1006.5582266666667</c:v>
                      </c:pt>
                      <c:pt idx="6379">
                        <c:v>1006.41203</c:v>
                      </c:pt>
                      <c:pt idx="6380">
                        <c:v>1006.30536</c:v>
                      </c:pt>
                      <c:pt idx="6381">
                        <c:v>1006.1406033333333</c:v>
                      </c:pt>
                      <c:pt idx="6382">
                        <c:v>1005.9100333333332</c:v>
                      </c:pt>
                      <c:pt idx="6383">
                        <c:v>1005.6948233333333</c:v>
                      </c:pt>
                      <c:pt idx="6384">
                        <c:v>1005.56421</c:v>
                      </c:pt>
                      <c:pt idx="6385">
                        <c:v>1005.4163</c:v>
                      </c:pt>
                      <c:pt idx="6386">
                        <c:v>1005.2273366666667</c:v>
                      </c:pt>
                      <c:pt idx="6387">
                        <c:v>1005.00936</c:v>
                      </c:pt>
                      <c:pt idx="6388">
                        <c:v>1004.8360566666667</c:v>
                      </c:pt>
                      <c:pt idx="6389">
                        <c:v>1004.68107</c:v>
                      </c:pt>
                      <c:pt idx="6390">
                        <c:v>1004.4504999999999</c:v>
                      </c:pt>
                      <c:pt idx="6391">
                        <c:v>1004.3078399999999</c:v>
                      </c:pt>
                      <c:pt idx="6392">
                        <c:v>1004.12012</c:v>
                      </c:pt>
                      <c:pt idx="6393">
                        <c:v>1003.9584766666667</c:v>
                      </c:pt>
                      <c:pt idx="6394">
                        <c:v>1003.75535</c:v>
                      </c:pt>
                      <c:pt idx="6395">
                        <c:v>1003.5721</c:v>
                      </c:pt>
                      <c:pt idx="6396">
                        <c:v>1003.4483266666666</c:v>
                      </c:pt>
                      <c:pt idx="6397">
                        <c:v>1003.2433500000001</c:v>
                      </c:pt>
                      <c:pt idx="6398">
                        <c:v>1003.04787</c:v>
                      </c:pt>
                      <c:pt idx="6399">
                        <c:v>1002.9058</c:v>
                      </c:pt>
                      <c:pt idx="6400">
                        <c:v>1002.74292</c:v>
                      </c:pt>
                      <c:pt idx="6401">
                        <c:v>1002.5565999999999</c:v>
                      </c:pt>
                      <c:pt idx="6402">
                        <c:v>1002.5554033333334</c:v>
                      </c:pt>
                      <c:pt idx="6403">
                        <c:v>1002.2811499999999</c:v>
                      </c:pt>
                      <c:pt idx="6404">
                        <c:v>1002.0782266666666</c:v>
                      </c:pt>
                      <c:pt idx="6405">
                        <c:v>1001.92574</c:v>
                      </c:pt>
                      <c:pt idx="6406">
                        <c:v>1001.7555766666666</c:v>
                      </c:pt>
                      <c:pt idx="6407">
                        <c:v>1001.6189966666666</c:v>
                      </c:pt>
                      <c:pt idx="6408">
                        <c:v>1001.4443766666667</c:v>
                      </c:pt>
                      <c:pt idx="6409">
                        <c:v>1001.29814</c:v>
                      </c:pt>
                      <c:pt idx="6410">
                        <c:v>1001.1411166666667</c:v>
                      </c:pt>
                      <c:pt idx="6411">
                        <c:v>1000.9390466666667</c:v>
                      </c:pt>
                      <c:pt idx="6412">
                        <c:v>1000.82843</c:v>
                      </c:pt>
                      <c:pt idx="6413">
                        <c:v>1000.6353163333333</c:v>
                      </c:pt>
                      <c:pt idx="6414">
                        <c:v>1000.4898886666666</c:v>
                      </c:pt>
                      <c:pt idx="6415">
                        <c:v>1000.2667233333333</c:v>
                      </c:pt>
                      <c:pt idx="6416">
                        <c:v>1000.0270586666667</c:v>
                      </c:pt>
                      <c:pt idx="6417">
                        <c:v>999.82743433333326</c:v>
                      </c:pt>
                      <c:pt idx="6418">
                        <c:v>999.64304700000002</c:v>
                      </c:pt>
                      <c:pt idx="6419">
                        <c:v>999.45878200000004</c:v>
                      </c:pt>
                      <c:pt idx="6420">
                        <c:v>999.31345766666675</c:v>
                      </c:pt>
                      <c:pt idx="6421">
                        <c:v>999.14424700000006</c:v>
                      </c:pt>
                      <c:pt idx="6422">
                        <c:v>998.93432600000006</c:v>
                      </c:pt>
                      <c:pt idx="6423">
                        <c:v>998.77648899999997</c:v>
                      </c:pt>
                      <c:pt idx="6424">
                        <c:v>998.67919933333326</c:v>
                      </c:pt>
                      <c:pt idx="6425">
                        <c:v>998.45694966666667</c:v>
                      </c:pt>
                      <c:pt idx="6426">
                        <c:v>998.32849133333332</c:v>
                      </c:pt>
                      <c:pt idx="6427">
                        <c:v>998.20493600000009</c:v>
                      </c:pt>
                      <c:pt idx="6428">
                        <c:v>997.97186266666665</c:v>
                      </c:pt>
                      <c:pt idx="6429">
                        <c:v>997.85268133333329</c:v>
                      </c:pt>
                      <c:pt idx="6430">
                        <c:v>997.61621100000002</c:v>
                      </c:pt>
                      <c:pt idx="6431">
                        <c:v>997.51025399999992</c:v>
                      </c:pt>
                      <c:pt idx="6432">
                        <c:v>997.38665766666657</c:v>
                      </c:pt>
                      <c:pt idx="6433">
                        <c:v>997.13671866666664</c:v>
                      </c:pt>
                      <c:pt idx="6434">
                        <c:v>996.93682866666666</c:v>
                      </c:pt>
                      <c:pt idx="6435">
                        <c:v>996.75374333333332</c:v>
                      </c:pt>
                      <c:pt idx="6436">
                        <c:v>996.57312000000002</c:v>
                      </c:pt>
                      <c:pt idx="6437">
                        <c:v>996.40960699999994</c:v>
                      </c:pt>
                      <c:pt idx="6438">
                        <c:v>996.30476899999996</c:v>
                      </c:pt>
                      <c:pt idx="6439">
                        <c:v>996.14906833333328</c:v>
                      </c:pt>
                      <c:pt idx="6440">
                        <c:v>995.9877929999999</c:v>
                      </c:pt>
                      <c:pt idx="6441">
                        <c:v>995.872884</c:v>
                      </c:pt>
                      <c:pt idx="6442">
                        <c:v>995.67173266666668</c:v>
                      </c:pt>
                      <c:pt idx="6443">
                        <c:v>995.50235999999995</c:v>
                      </c:pt>
                      <c:pt idx="6444">
                        <c:v>995.27355933333331</c:v>
                      </c:pt>
                      <c:pt idx="6445">
                        <c:v>995.17624933333343</c:v>
                      </c:pt>
                      <c:pt idx="6446">
                        <c:v>994.97774266666659</c:v>
                      </c:pt>
                      <c:pt idx="6447">
                        <c:v>994.85188800000003</c:v>
                      </c:pt>
                      <c:pt idx="6448">
                        <c:v>994.61045333333334</c:v>
                      </c:pt>
                      <c:pt idx="6449">
                        <c:v>994.51446500000009</c:v>
                      </c:pt>
                      <c:pt idx="6450">
                        <c:v>994.29577633333338</c:v>
                      </c:pt>
                      <c:pt idx="6451">
                        <c:v>994.09714766666673</c:v>
                      </c:pt>
                      <c:pt idx="6452">
                        <c:v>994.00054933333331</c:v>
                      </c:pt>
                      <c:pt idx="6453">
                        <c:v>993.77217599999994</c:v>
                      </c:pt>
                      <c:pt idx="6454">
                        <c:v>993.68324799999994</c:v>
                      </c:pt>
                      <c:pt idx="6455">
                        <c:v>993.50508633333322</c:v>
                      </c:pt>
                      <c:pt idx="6456">
                        <c:v>993.32584633333329</c:v>
                      </c:pt>
                      <c:pt idx="6457">
                        <c:v>993.20648200000005</c:v>
                      </c:pt>
                      <c:pt idx="6458">
                        <c:v>993.09757466666667</c:v>
                      </c:pt>
                      <c:pt idx="6459">
                        <c:v>992.86086033333333</c:v>
                      </c:pt>
                      <c:pt idx="6460">
                        <c:v>992.74908433333337</c:v>
                      </c:pt>
                      <c:pt idx="6461">
                        <c:v>992.57130933333337</c:v>
                      </c:pt>
                      <c:pt idx="6462">
                        <c:v>992.4608763333332</c:v>
                      </c:pt>
                      <c:pt idx="6463">
                        <c:v>992.23486300000002</c:v>
                      </c:pt>
                      <c:pt idx="6464">
                        <c:v>992.13755300000003</c:v>
                      </c:pt>
                      <c:pt idx="6465">
                        <c:v>992.06915266666658</c:v>
                      </c:pt>
                      <c:pt idx="6466">
                        <c:v>991.98415133333344</c:v>
                      </c:pt>
                      <c:pt idx="6467">
                        <c:v>991.77905266666664</c:v>
                      </c:pt>
                      <c:pt idx="6468">
                        <c:v>991.67848666666669</c:v>
                      </c:pt>
                      <c:pt idx="6469">
                        <c:v>991.58502199999987</c:v>
                      </c:pt>
                      <c:pt idx="6470">
                        <c:v>991.40102133333346</c:v>
                      </c:pt>
                      <c:pt idx="6471">
                        <c:v>991.27073166666662</c:v>
                      </c:pt>
                      <c:pt idx="6472">
                        <c:v>991.0828856666667</c:v>
                      </c:pt>
                      <c:pt idx="6473">
                        <c:v>990.99090566666655</c:v>
                      </c:pt>
                      <c:pt idx="6474">
                        <c:v>990.85998533333338</c:v>
                      </c:pt>
                      <c:pt idx="6475">
                        <c:v>990.63836666666668</c:v>
                      </c:pt>
                      <c:pt idx="6476">
                        <c:v>990.53828933333341</c:v>
                      </c:pt>
                      <c:pt idx="6477">
                        <c:v>990.45721400000002</c:v>
                      </c:pt>
                      <c:pt idx="6478">
                        <c:v>990.3356326666667</c:v>
                      </c:pt>
                      <c:pt idx="6479">
                        <c:v>990.1440429999999</c:v>
                      </c:pt>
                      <c:pt idx="6480">
                        <c:v>989.97013333333337</c:v>
                      </c:pt>
                      <c:pt idx="6481">
                        <c:v>989.84037266666667</c:v>
                      </c:pt>
                      <c:pt idx="6482">
                        <c:v>989.77730299999996</c:v>
                      </c:pt>
                      <c:pt idx="6483">
                        <c:v>989.49497499999995</c:v>
                      </c:pt>
                      <c:pt idx="6484">
                        <c:v>989.28129066666668</c:v>
                      </c:pt>
                      <c:pt idx="6485">
                        <c:v>989.18353300000001</c:v>
                      </c:pt>
                      <c:pt idx="6486">
                        <c:v>988.95717400000001</c:v>
                      </c:pt>
                      <c:pt idx="6487">
                        <c:v>988.80934633333345</c:v>
                      </c:pt>
                      <c:pt idx="6488">
                        <c:v>988.66880300000003</c:v>
                      </c:pt>
                      <c:pt idx="6489">
                        <c:v>988.53832999999997</c:v>
                      </c:pt>
                      <c:pt idx="6490">
                        <c:v>988.30570466666666</c:v>
                      </c:pt>
                      <c:pt idx="6491">
                        <c:v>988.13041166666665</c:v>
                      </c:pt>
                      <c:pt idx="6492">
                        <c:v>987.96093766666672</c:v>
                      </c:pt>
                      <c:pt idx="6493">
                        <c:v>987.74690766666663</c:v>
                      </c:pt>
                      <c:pt idx="6494">
                        <c:v>987.62150099999997</c:v>
                      </c:pt>
                      <c:pt idx="6495">
                        <c:v>987.48463966666668</c:v>
                      </c:pt>
                      <c:pt idx="6496">
                        <c:v>987.28131100000007</c:v>
                      </c:pt>
                      <c:pt idx="6497">
                        <c:v>987.19201666666675</c:v>
                      </c:pt>
                      <c:pt idx="6498">
                        <c:v>987.00836199999992</c:v>
                      </c:pt>
                      <c:pt idx="6499">
                        <c:v>986.87093099999993</c:v>
                      </c:pt>
                      <c:pt idx="6500">
                        <c:v>986.78483066666661</c:v>
                      </c:pt>
                      <c:pt idx="6501">
                        <c:v>986.601135</c:v>
                      </c:pt>
                      <c:pt idx="6502">
                        <c:v>986.42421466666667</c:v>
                      </c:pt>
                      <c:pt idx="6503">
                        <c:v>986.24279799999988</c:v>
                      </c:pt>
                      <c:pt idx="6504">
                        <c:v>986.04514599999993</c:v>
                      </c:pt>
                      <c:pt idx="6505">
                        <c:v>985.86128733333328</c:v>
                      </c:pt>
                      <c:pt idx="6506">
                        <c:v>985.69203699999991</c:v>
                      </c:pt>
                      <c:pt idx="6507">
                        <c:v>985.57206233333329</c:v>
                      </c:pt>
                      <c:pt idx="6508">
                        <c:v>985.41731766666669</c:v>
                      </c:pt>
                      <c:pt idx="6509">
                        <c:v>985.293091</c:v>
                      </c:pt>
                      <c:pt idx="6510">
                        <c:v>985.13118499999985</c:v>
                      </c:pt>
                      <c:pt idx="6511">
                        <c:v>984.97452800000008</c:v>
                      </c:pt>
                      <c:pt idx="6512">
                        <c:v>984.85465500000009</c:v>
                      </c:pt>
                      <c:pt idx="6513">
                        <c:v>984.69356300000015</c:v>
                      </c:pt>
                      <c:pt idx="6514">
                        <c:v>984.57318133333331</c:v>
                      </c:pt>
                      <c:pt idx="6515">
                        <c:v>984.34185800000012</c:v>
                      </c:pt>
                      <c:pt idx="6516">
                        <c:v>984.22328700000014</c:v>
                      </c:pt>
                      <c:pt idx="6517">
                        <c:v>984.02858466666657</c:v>
                      </c:pt>
                      <c:pt idx="6518">
                        <c:v>983.87835699999994</c:v>
                      </c:pt>
                      <c:pt idx="6519">
                        <c:v>983.65578200000016</c:v>
                      </c:pt>
                      <c:pt idx="6520">
                        <c:v>983.43693033333329</c:v>
                      </c:pt>
                      <c:pt idx="6521">
                        <c:v>983.31347700000003</c:v>
                      </c:pt>
                      <c:pt idx="6522">
                        <c:v>983.16813166666668</c:v>
                      </c:pt>
                      <c:pt idx="6523">
                        <c:v>982.92071533333331</c:v>
                      </c:pt>
                      <c:pt idx="6524">
                        <c:v>982.79661033333332</c:v>
                      </c:pt>
                      <c:pt idx="6525">
                        <c:v>982.60040266666681</c:v>
                      </c:pt>
                      <c:pt idx="6526">
                        <c:v>982.44403066666666</c:v>
                      </c:pt>
                      <c:pt idx="6527">
                        <c:v>982.15222166666672</c:v>
                      </c:pt>
                      <c:pt idx="6528">
                        <c:v>981.99987766666675</c:v>
                      </c:pt>
                      <c:pt idx="6529">
                        <c:v>981.89544699999988</c:v>
                      </c:pt>
                      <c:pt idx="6530">
                        <c:v>981.65974933333337</c:v>
                      </c:pt>
                      <c:pt idx="6531">
                        <c:v>981.54048666666665</c:v>
                      </c:pt>
                      <c:pt idx="6532">
                        <c:v>981.38330066666674</c:v>
                      </c:pt>
                      <c:pt idx="6533">
                        <c:v>981.10685233333334</c:v>
                      </c:pt>
                      <c:pt idx="6534">
                        <c:v>981.01452633333338</c:v>
                      </c:pt>
                      <c:pt idx="6535">
                        <c:v>980.83461533333332</c:v>
                      </c:pt>
                      <c:pt idx="6536">
                        <c:v>980.69160999999997</c:v>
                      </c:pt>
                      <c:pt idx="6537">
                        <c:v>980.53240966666669</c:v>
                      </c:pt>
                      <c:pt idx="6538">
                        <c:v>980.34458400000005</c:v>
                      </c:pt>
                      <c:pt idx="6539">
                        <c:v>980.14884466666661</c:v>
                      </c:pt>
                      <c:pt idx="6540">
                        <c:v>980.08793133333347</c:v>
                      </c:pt>
                      <c:pt idx="6541">
                        <c:v>979.84350600000005</c:v>
                      </c:pt>
                      <c:pt idx="6542">
                        <c:v>979.68042000000003</c:v>
                      </c:pt>
                      <c:pt idx="6543">
                        <c:v>979.62390133333338</c:v>
                      </c:pt>
                      <c:pt idx="6544">
                        <c:v>979.49534099999994</c:v>
                      </c:pt>
                      <c:pt idx="6545">
                        <c:v>979.23978699999998</c:v>
                      </c:pt>
                      <c:pt idx="6546">
                        <c:v>979.1021933333335</c:v>
                      </c:pt>
                      <c:pt idx="6547">
                        <c:v>978.98889166666652</c:v>
                      </c:pt>
                      <c:pt idx="6548">
                        <c:v>978.74613466666653</c:v>
                      </c:pt>
                      <c:pt idx="6549">
                        <c:v>978.62784833333342</c:v>
                      </c:pt>
                      <c:pt idx="6550">
                        <c:v>978.50394700000004</c:v>
                      </c:pt>
                      <c:pt idx="6551">
                        <c:v>978.45703133333336</c:v>
                      </c:pt>
                      <c:pt idx="6552">
                        <c:v>978.2397053333334</c:v>
                      </c:pt>
                      <c:pt idx="6553">
                        <c:v>978.08524566666665</c:v>
                      </c:pt>
                      <c:pt idx="6554">
                        <c:v>977.95102933333328</c:v>
                      </c:pt>
                      <c:pt idx="6555">
                        <c:v>977.77414966666663</c:v>
                      </c:pt>
                      <c:pt idx="6556">
                        <c:v>977.51468900000009</c:v>
                      </c:pt>
                      <c:pt idx="6557">
                        <c:v>977.39487700000006</c:v>
                      </c:pt>
                      <c:pt idx="6558">
                        <c:v>977.32224533333329</c:v>
                      </c:pt>
                      <c:pt idx="6559">
                        <c:v>977.10178633333328</c:v>
                      </c:pt>
                      <c:pt idx="6560">
                        <c:v>977.00728333333336</c:v>
                      </c:pt>
                      <c:pt idx="6561">
                        <c:v>976.82515466666666</c:v>
                      </c:pt>
                      <c:pt idx="6562">
                        <c:v>976.70143666666672</c:v>
                      </c:pt>
                      <c:pt idx="6563">
                        <c:v>976.5272623333334</c:v>
                      </c:pt>
                      <c:pt idx="6564">
                        <c:v>976.27154533333339</c:v>
                      </c:pt>
                      <c:pt idx="6565">
                        <c:v>976.07686333333334</c:v>
                      </c:pt>
                      <c:pt idx="6566">
                        <c:v>975.98830166666664</c:v>
                      </c:pt>
                      <c:pt idx="6567">
                        <c:v>975.72953300000006</c:v>
                      </c:pt>
                      <c:pt idx="6568">
                        <c:v>975.71394866666662</c:v>
                      </c:pt>
                      <c:pt idx="6569">
                        <c:v>975.4406130000001</c:v>
                      </c:pt>
                      <c:pt idx="6570">
                        <c:v>975.28015099999993</c:v>
                      </c:pt>
                      <c:pt idx="6571">
                        <c:v>975.07047533333332</c:v>
                      </c:pt>
                      <c:pt idx="6572">
                        <c:v>975.00939933333336</c:v>
                      </c:pt>
                      <c:pt idx="6573">
                        <c:v>974.87831633333337</c:v>
                      </c:pt>
                      <c:pt idx="6574">
                        <c:v>974.60156233333328</c:v>
                      </c:pt>
                      <c:pt idx="6575">
                        <c:v>974.44716400000004</c:v>
                      </c:pt>
                      <c:pt idx="6576">
                        <c:v>974.29681399999993</c:v>
                      </c:pt>
                      <c:pt idx="6577">
                        <c:v>974.14880366666659</c:v>
                      </c:pt>
                      <c:pt idx="6578">
                        <c:v>973.99074333333328</c:v>
                      </c:pt>
                      <c:pt idx="6579">
                        <c:v>973.83296733333339</c:v>
                      </c:pt>
                      <c:pt idx="6580">
                        <c:v>973.67671699999994</c:v>
                      </c:pt>
                      <c:pt idx="6581">
                        <c:v>973.48946133333322</c:v>
                      </c:pt>
                      <c:pt idx="6582">
                        <c:v>973.49287900000002</c:v>
                      </c:pt>
                      <c:pt idx="6583">
                        <c:v>973.23177066666676</c:v>
                      </c:pt>
                      <c:pt idx="6584">
                        <c:v>973.07338433333337</c:v>
                      </c:pt>
                      <c:pt idx="6585">
                        <c:v>972.83136000000002</c:v>
                      </c:pt>
                      <c:pt idx="6586">
                        <c:v>972.76721166666664</c:v>
                      </c:pt>
                      <c:pt idx="6587">
                        <c:v>972.50032533333331</c:v>
                      </c:pt>
                      <c:pt idx="6588">
                        <c:v>972.41853833333334</c:v>
                      </c:pt>
                      <c:pt idx="6589">
                        <c:v>972.21177166666666</c:v>
                      </c:pt>
                      <c:pt idx="6590">
                        <c:v>972.02545166666675</c:v>
                      </c:pt>
                      <c:pt idx="6591">
                        <c:v>971.78979500000003</c:v>
                      </c:pt>
                      <c:pt idx="6592">
                        <c:v>971.68387866666671</c:v>
                      </c:pt>
                      <c:pt idx="6593">
                        <c:v>971.50058999999999</c:v>
                      </c:pt>
                      <c:pt idx="6594">
                        <c:v>971.36442066666666</c:v>
                      </c:pt>
                      <c:pt idx="6595">
                        <c:v>971.12780733333329</c:v>
                      </c:pt>
                      <c:pt idx="6596">
                        <c:v>970.97519933333342</c:v>
                      </c:pt>
                      <c:pt idx="6597">
                        <c:v>970.72117066666669</c:v>
                      </c:pt>
                      <c:pt idx="6598">
                        <c:v>970.56207266666661</c:v>
                      </c:pt>
                      <c:pt idx="6599">
                        <c:v>970.35231500000009</c:v>
                      </c:pt>
                      <c:pt idx="6600">
                        <c:v>970.25087466666673</c:v>
                      </c:pt>
                      <c:pt idx="6601">
                        <c:v>970.09232566666662</c:v>
                      </c:pt>
                      <c:pt idx="6602">
                        <c:v>969.90903733333334</c:v>
                      </c:pt>
                      <c:pt idx="6603">
                        <c:v>969.73895233333326</c:v>
                      </c:pt>
                      <c:pt idx="6604">
                        <c:v>969.4770103333334</c:v>
                      </c:pt>
                      <c:pt idx="6605">
                        <c:v>969.34118633333344</c:v>
                      </c:pt>
                      <c:pt idx="6606">
                        <c:v>969.16880300000003</c:v>
                      </c:pt>
                      <c:pt idx="6607">
                        <c:v>968.9880576666668</c:v>
                      </c:pt>
                      <c:pt idx="6608">
                        <c:v>968.84368899999993</c:v>
                      </c:pt>
                      <c:pt idx="6609">
                        <c:v>968.75744599999996</c:v>
                      </c:pt>
                      <c:pt idx="6610">
                        <c:v>968.62632233333318</c:v>
                      </c:pt>
                      <c:pt idx="6611">
                        <c:v>968.41821266666682</c:v>
                      </c:pt>
                      <c:pt idx="6612">
                        <c:v>968.27225733333341</c:v>
                      </c:pt>
                      <c:pt idx="6613">
                        <c:v>968.08664966666674</c:v>
                      </c:pt>
                      <c:pt idx="6614">
                        <c:v>967.93526233333341</c:v>
                      </c:pt>
                      <c:pt idx="6615">
                        <c:v>967.80794266666669</c:v>
                      </c:pt>
                      <c:pt idx="6616">
                        <c:v>967.59008800000004</c:v>
                      </c:pt>
                      <c:pt idx="6617">
                        <c:v>967.40675866666663</c:v>
                      </c:pt>
                      <c:pt idx="6618">
                        <c:v>967.33300800000006</c:v>
                      </c:pt>
                      <c:pt idx="6619">
                        <c:v>967.12912999999992</c:v>
                      </c:pt>
                      <c:pt idx="6620">
                        <c:v>967.07680266666659</c:v>
                      </c:pt>
                      <c:pt idx="6621">
                        <c:v>966.86385066666662</c:v>
                      </c:pt>
                      <c:pt idx="6622">
                        <c:v>966.70416266666678</c:v>
                      </c:pt>
                      <c:pt idx="6623">
                        <c:v>966.45709233333343</c:v>
                      </c:pt>
                      <c:pt idx="6624">
                        <c:v>966.31396466666672</c:v>
                      </c:pt>
                      <c:pt idx="6625">
                        <c:v>966.09889699999997</c:v>
                      </c:pt>
                      <c:pt idx="6626">
                        <c:v>965.92187533333333</c:v>
                      </c:pt>
                      <c:pt idx="6627">
                        <c:v>965.81492100000003</c:v>
                      </c:pt>
                      <c:pt idx="6628">
                        <c:v>965.56681300000002</c:v>
                      </c:pt>
                      <c:pt idx="6629">
                        <c:v>965.51682533333326</c:v>
                      </c:pt>
                      <c:pt idx="6630">
                        <c:v>965.31717933333346</c:v>
                      </c:pt>
                      <c:pt idx="6631">
                        <c:v>965.14882399999999</c:v>
                      </c:pt>
                      <c:pt idx="6632">
                        <c:v>964.9998373333334</c:v>
                      </c:pt>
                      <c:pt idx="6633">
                        <c:v>964.86088066666662</c:v>
                      </c:pt>
                      <c:pt idx="6634">
                        <c:v>964.70914733333336</c:v>
                      </c:pt>
                      <c:pt idx="6635">
                        <c:v>964.52388500000006</c:v>
                      </c:pt>
                      <c:pt idx="6636">
                        <c:v>964.37929299999996</c:v>
                      </c:pt>
                      <c:pt idx="6637">
                        <c:v>964.22552466666673</c:v>
                      </c:pt>
                      <c:pt idx="6638">
                        <c:v>964.10164366666652</c:v>
                      </c:pt>
                      <c:pt idx="6639">
                        <c:v>963.98750799999982</c:v>
                      </c:pt>
                      <c:pt idx="6640">
                        <c:v>963.80932633333339</c:v>
                      </c:pt>
                      <c:pt idx="6641">
                        <c:v>963.6162516666667</c:v>
                      </c:pt>
                      <c:pt idx="6642">
                        <c:v>963.40081766666663</c:v>
                      </c:pt>
                      <c:pt idx="6643">
                        <c:v>963.25008100000014</c:v>
                      </c:pt>
                      <c:pt idx="6644">
                        <c:v>963.20442700000001</c:v>
                      </c:pt>
                      <c:pt idx="6645">
                        <c:v>962.9576413333333</c:v>
                      </c:pt>
                      <c:pt idx="6646">
                        <c:v>962.83685300000013</c:v>
                      </c:pt>
                      <c:pt idx="6647">
                        <c:v>962.6339109999999</c:v>
                      </c:pt>
                      <c:pt idx="6648">
                        <c:v>962.44736733333332</c:v>
                      </c:pt>
                      <c:pt idx="6649">
                        <c:v>962.37772600000005</c:v>
                      </c:pt>
                      <c:pt idx="6650">
                        <c:v>962.1361086666667</c:v>
                      </c:pt>
                      <c:pt idx="6651">
                        <c:v>961.9694823333333</c:v>
                      </c:pt>
                      <c:pt idx="6652">
                        <c:v>961.86405466666668</c:v>
                      </c:pt>
                      <c:pt idx="6653">
                        <c:v>961.66752133333341</c:v>
                      </c:pt>
                      <c:pt idx="6654">
                        <c:v>961.56050633333336</c:v>
                      </c:pt>
                      <c:pt idx="6655">
                        <c:v>961.33544933333326</c:v>
                      </c:pt>
                      <c:pt idx="6656">
                        <c:v>961.11140966666665</c:v>
                      </c:pt>
                      <c:pt idx="6657">
                        <c:v>960.98978666666665</c:v>
                      </c:pt>
                      <c:pt idx="6658">
                        <c:v>960.84767666666664</c:v>
                      </c:pt>
                      <c:pt idx="6659">
                        <c:v>960.67366533333336</c:v>
                      </c:pt>
                      <c:pt idx="6660">
                        <c:v>960.59899900000016</c:v>
                      </c:pt>
                      <c:pt idx="6661">
                        <c:v>960.31274399999995</c:v>
                      </c:pt>
                      <c:pt idx="6662">
                        <c:v>960.18792733333339</c:v>
                      </c:pt>
                      <c:pt idx="6663">
                        <c:v>960.00246166666659</c:v>
                      </c:pt>
                      <c:pt idx="6664">
                        <c:v>959.87367766666659</c:v>
                      </c:pt>
                      <c:pt idx="6665">
                        <c:v>959.66558799999996</c:v>
                      </c:pt>
                      <c:pt idx="6666">
                        <c:v>959.44622766666669</c:v>
                      </c:pt>
                      <c:pt idx="6667">
                        <c:v>959.31886766666651</c:v>
                      </c:pt>
                      <c:pt idx="6668">
                        <c:v>959.13480633333336</c:v>
                      </c:pt>
                      <c:pt idx="6669">
                        <c:v>959.08782966666661</c:v>
                      </c:pt>
                      <c:pt idx="6670">
                        <c:v>958.90157066666654</c:v>
                      </c:pt>
                      <c:pt idx="6671">
                        <c:v>958.74829099999999</c:v>
                      </c:pt>
                      <c:pt idx="6672">
                        <c:v>958.53853366666669</c:v>
                      </c:pt>
                      <c:pt idx="6673">
                        <c:v>958.43310566666662</c:v>
                      </c:pt>
                      <c:pt idx="6674">
                        <c:v>958.275533</c:v>
                      </c:pt>
                      <c:pt idx="6675">
                        <c:v>958.09578466666665</c:v>
                      </c:pt>
                      <c:pt idx="6676">
                        <c:v>957.94425433333333</c:v>
                      </c:pt>
                      <c:pt idx="6677">
                        <c:v>957.72346999999991</c:v>
                      </c:pt>
                      <c:pt idx="6678">
                        <c:v>957.60325133333333</c:v>
                      </c:pt>
                      <c:pt idx="6679">
                        <c:v>957.45351133333327</c:v>
                      </c:pt>
                      <c:pt idx="6680">
                        <c:v>957.35380066666676</c:v>
                      </c:pt>
                      <c:pt idx="6681">
                        <c:v>957.16048199999989</c:v>
                      </c:pt>
                      <c:pt idx="6682">
                        <c:v>957.00274666666667</c:v>
                      </c:pt>
                      <c:pt idx="6683">
                        <c:v>956.8066</c:v>
                      </c:pt>
                      <c:pt idx="6684">
                        <c:v>956.69622833333324</c:v>
                      </c:pt>
                      <c:pt idx="6685">
                        <c:v>956.63218166666672</c:v>
                      </c:pt>
                      <c:pt idx="6686">
                        <c:v>956.35711666666668</c:v>
                      </c:pt>
                      <c:pt idx="6687">
                        <c:v>956.15214000000003</c:v>
                      </c:pt>
                      <c:pt idx="6688">
                        <c:v>956.05686433333324</c:v>
                      </c:pt>
                      <c:pt idx="6689">
                        <c:v>955.95198533333325</c:v>
                      </c:pt>
                      <c:pt idx="6690">
                        <c:v>955.86932366666667</c:v>
                      </c:pt>
                      <c:pt idx="6691">
                        <c:v>955.59798166666667</c:v>
                      </c:pt>
                      <c:pt idx="6692">
                        <c:v>955.41764300000011</c:v>
                      </c:pt>
                      <c:pt idx="6693">
                        <c:v>955.24755866666658</c:v>
                      </c:pt>
                      <c:pt idx="6694">
                        <c:v>955.01828999999998</c:v>
                      </c:pt>
                      <c:pt idx="6695">
                        <c:v>954.93391933333339</c:v>
                      </c:pt>
                      <c:pt idx="6696">
                        <c:v>954.67476399999998</c:v>
                      </c:pt>
                      <c:pt idx="6697">
                        <c:v>954.47129300000006</c:v>
                      </c:pt>
                      <c:pt idx="6698">
                        <c:v>954.31107566666662</c:v>
                      </c:pt>
                      <c:pt idx="6699">
                        <c:v>954.18644199999983</c:v>
                      </c:pt>
                      <c:pt idx="6700">
                        <c:v>953.98433433333321</c:v>
                      </c:pt>
                      <c:pt idx="6701">
                        <c:v>953.87337233333346</c:v>
                      </c:pt>
                      <c:pt idx="6702">
                        <c:v>953.60603833333334</c:v>
                      </c:pt>
                      <c:pt idx="6703">
                        <c:v>953.43440800000008</c:v>
                      </c:pt>
                      <c:pt idx="6704">
                        <c:v>953.15812166666672</c:v>
                      </c:pt>
                      <c:pt idx="6705">
                        <c:v>953.02178966666668</c:v>
                      </c:pt>
                      <c:pt idx="6706">
                        <c:v>952.8550006666668</c:v>
                      </c:pt>
                      <c:pt idx="6707">
                        <c:v>952.70129399999996</c:v>
                      </c:pt>
                      <c:pt idx="6708">
                        <c:v>952.61991399999988</c:v>
                      </c:pt>
                      <c:pt idx="6709">
                        <c:v>952.34781899999996</c:v>
                      </c:pt>
                      <c:pt idx="6710">
                        <c:v>952.22021499999994</c:v>
                      </c:pt>
                      <c:pt idx="6711">
                        <c:v>952.03019200000006</c:v>
                      </c:pt>
                      <c:pt idx="6712">
                        <c:v>951.85203066666656</c:v>
                      </c:pt>
                      <c:pt idx="6713">
                        <c:v>951.81577566666658</c:v>
                      </c:pt>
                      <c:pt idx="6714">
                        <c:v>951.53363033333335</c:v>
                      </c:pt>
                      <c:pt idx="6715">
                        <c:v>951.40352399999995</c:v>
                      </c:pt>
                      <c:pt idx="6716">
                        <c:v>951.19287099999985</c:v>
                      </c:pt>
                      <c:pt idx="6717">
                        <c:v>951.05662033333329</c:v>
                      </c:pt>
                      <c:pt idx="6718">
                        <c:v>950.855998</c:v>
                      </c:pt>
                      <c:pt idx="6719">
                        <c:v>950.66308600000002</c:v>
                      </c:pt>
                      <c:pt idx="6720">
                        <c:v>950.50046800000007</c:v>
                      </c:pt>
                      <c:pt idx="6721">
                        <c:v>950.33428966666668</c:v>
                      </c:pt>
                      <c:pt idx="6722">
                        <c:v>950.08799233333332</c:v>
                      </c:pt>
                      <c:pt idx="6723">
                        <c:v>949.9816486666665</c:v>
                      </c:pt>
                      <c:pt idx="6724">
                        <c:v>949.85361733333332</c:v>
                      </c:pt>
                      <c:pt idx="6725">
                        <c:v>949.65981033333321</c:v>
                      </c:pt>
                      <c:pt idx="6726">
                        <c:v>949.49562600000002</c:v>
                      </c:pt>
                      <c:pt idx="6727">
                        <c:v>949.25315333333322</c:v>
                      </c:pt>
                      <c:pt idx="6728">
                        <c:v>949.1053873333334</c:v>
                      </c:pt>
                      <c:pt idx="6729">
                        <c:v>948.95928933333334</c:v>
                      </c:pt>
                      <c:pt idx="6730">
                        <c:v>948.7974856666666</c:v>
                      </c:pt>
                      <c:pt idx="6731">
                        <c:v>948.69333933333337</c:v>
                      </c:pt>
                      <c:pt idx="6732">
                        <c:v>948.50779233333333</c:v>
                      </c:pt>
                      <c:pt idx="6733">
                        <c:v>948.18424500000003</c:v>
                      </c:pt>
                      <c:pt idx="6734">
                        <c:v>947.99725333333333</c:v>
                      </c:pt>
                      <c:pt idx="6735">
                        <c:v>947.86092100000008</c:v>
                      </c:pt>
                      <c:pt idx="6736">
                        <c:v>947.66660533333334</c:v>
                      </c:pt>
                      <c:pt idx="6737">
                        <c:v>947.46042900000009</c:v>
                      </c:pt>
                      <c:pt idx="6738">
                        <c:v>947.32863333333319</c:v>
                      </c:pt>
                      <c:pt idx="6739">
                        <c:v>947.13767499999994</c:v>
                      </c:pt>
                      <c:pt idx="6740">
                        <c:v>946.97080500000004</c:v>
                      </c:pt>
                      <c:pt idx="6741">
                        <c:v>946.86674000000005</c:v>
                      </c:pt>
                      <c:pt idx="6742">
                        <c:v>946.67087800000002</c:v>
                      </c:pt>
                      <c:pt idx="6743">
                        <c:v>946.49631766666664</c:v>
                      </c:pt>
                      <c:pt idx="6744">
                        <c:v>946.33390300000008</c:v>
                      </c:pt>
                      <c:pt idx="6745">
                        <c:v>946.15543600000001</c:v>
                      </c:pt>
                      <c:pt idx="6746">
                        <c:v>946.05727166666668</c:v>
                      </c:pt>
                      <c:pt idx="6747">
                        <c:v>945.83949799999994</c:v>
                      </c:pt>
                      <c:pt idx="6748">
                        <c:v>945.64717633333328</c:v>
                      </c:pt>
                      <c:pt idx="6749">
                        <c:v>945.47861733333332</c:v>
                      </c:pt>
                      <c:pt idx="6750">
                        <c:v>945.33325200000002</c:v>
                      </c:pt>
                      <c:pt idx="6751">
                        <c:v>945.25600166666663</c:v>
                      </c:pt>
                      <c:pt idx="6752">
                        <c:v>944.99373366666657</c:v>
                      </c:pt>
                      <c:pt idx="6753">
                        <c:v>944.87215199999991</c:v>
                      </c:pt>
                      <c:pt idx="6754">
                        <c:v>944.71223966666673</c:v>
                      </c:pt>
                      <c:pt idx="6755">
                        <c:v>944.51397699999995</c:v>
                      </c:pt>
                      <c:pt idx="6756">
                        <c:v>944.41959633333329</c:v>
                      </c:pt>
                      <c:pt idx="6757">
                        <c:v>944.24981699999989</c:v>
                      </c:pt>
                      <c:pt idx="6758">
                        <c:v>944.09311933333322</c:v>
                      </c:pt>
                      <c:pt idx="6759">
                        <c:v>943.90409366666665</c:v>
                      </c:pt>
                      <c:pt idx="6760">
                        <c:v>943.74609366666664</c:v>
                      </c:pt>
                      <c:pt idx="6761">
                        <c:v>943.55582700000002</c:v>
                      </c:pt>
                      <c:pt idx="6762">
                        <c:v>943.39833566666675</c:v>
                      </c:pt>
                      <c:pt idx="6763">
                        <c:v>943.27695700000004</c:v>
                      </c:pt>
                      <c:pt idx="6764">
                        <c:v>943.02585866666652</c:v>
                      </c:pt>
                      <c:pt idx="6765">
                        <c:v>942.80627433333336</c:v>
                      </c:pt>
                      <c:pt idx="6766">
                        <c:v>942.74143500000002</c:v>
                      </c:pt>
                      <c:pt idx="6767">
                        <c:v>942.51088433333337</c:v>
                      </c:pt>
                      <c:pt idx="6768">
                        <c:v>942.33536766666668</c:v>
                      </c:pt>
                      <c:pt idx="6769">
                        <c:v>942.13478600000008</c:v>
                      </c:pt>
                      <c:pt idx="6770">
                        <c:v>941.98217800000009</c:v>
                      </c:pt>
                      <c:pt idx="6771">
                        <c:v>941.81606033333321</c:v>
                      </c:pt>
                      <c:pt idx="6772">
                        <c:v>941.58919266666669</c:v>
                      </c:pt>
                      <c:pt idx="6773">
                        <c:v>941.42421466666656</c:v>
                      </c:pt>
                      <c:pt idx="6774">
                        <c:v>941.2318723333334</c:v>
                      </c:pt>
                      <c:pt idx="6775">
                        <c:v>941.05312133333337</c:v>
                      </c:pt>
                      <c:pt idx="6776">
                        <c:v>940.86094166666669</c:v>
                      </c:pt>
                      <c:pt idx="6777">
                        <c:v>940.73352033333322</c:v>
                      </c:pt>
                      <c:pt idx="6778">
                        <c:v>940.53550233333328</c:v>
                      </c:pt>
                      <c:pt idx="6779">
                        <c:v>940.46065266666665</c:v>
                      </c:pt>
                      <c:pt idx="6780">
                        <c:v>940.27423099999999</c:v>
                      </c:pt>
                      <c:pt idx="6781">
                        <c:v>940.11950666666655</c:v>
                      </c:pt>
                      <c:pt idx="6782">
                        <c:v>939.94521100000009</c:v>
                      </c:pt>
                      <c:pt idx="6783">
                        <c:v>939.75836199999992</c:v>
                      </c:pt>
                      <c:pt idx="6784">
                        <c:v>939.58227533333331</c:v>
                      </c:pt>
                      <c:pt idx="6785">
                        <c:v>939.39921066666659</c:v>
                      </c:pt>
                      <c:pt idx="6786">
                        <c:v>939.23496466666666</c:v>
                      </c:pt>
                      <c:pt idx="6787">
                        <c:v>939.01489233333325</c:v>
                      </c:pt>
                      <c:pt idx="6788">
                        <c:v>938.95092766666676</c:v>
                      </c:pt>
                      <c:pt idx="6789">
                        <c:v>938.83231599999999</c:v>
                      </c:pt>
                      <c:pt idx="6790">
                        <c:v>938.58125799999982</c:v>
                      </c:pt>
                      <c:pt idx="6791">
                        <c:v>938.49296066666659</c:v>
                      </c:pt>
                      <c:pt idx="6792">
                        <c:v>938.36785866666662</c:v>
                      </c:pt>
                      <c:pt idx="6793">
                        <c:v>938.09043366666663</c:v>
                      </c:pt>
                      <c:pt idx="6794">
                        <c:v>937.87357599999996</c:v>
                      </c:pt>
                      <c:pt idx="6795">
                        <c:v>937.75699900000006</c:v>
                      </c:pt>
                      <c:pt idx="6796">
                        <c:v>937.59419766666667</c:v>
                      </c:pt>
                      <c:pt idx="6797">
                        <c:v>937.36924266666665</c:v>
                      </c:pt>
                      <c:pt idx="6798">
                        <c:v>937.2108763333332</c:v>
                      </c:pt>
                      <c:pt idx="6799">
                        <c:v>937.06345599999997</c:v>
                      </c:pt>
                      <c:pt idx="6800">
                        <c:v>936.85648600000002</c:v>
                      </c:pt>
                      <c:pt idx="6801">
                        <c:v>936.68756100000007</c:v>
                      </c:pt>
                      <c:pt idx="6802">
                        <c:v>936.61946633333321</c:v>
                      </c:pt>
                      <c:pt idx="6803">
                        <c:v>936.32855233333328</c:v>
                      </c:pt>
                      <c:pt idx="6804">
                        <c:v>936.12754333333339</c:v>
                      </c:pt>
                      <c:pt idx="6805">
                        <c:v>936.02925599999992</c:v>
                      </c:pt>
                      <c:pt idx="6806">
                        <c:v>935.84141033333333</c:v>
                      </c:pt>
                      <c:pt idx="6807">
                        <c:v>935.69093800000007</c:v>
                      </c:pt>
                      <c:pt idx="6808">
                        <c:v>935.56304933333331</c:v>
                      </c:pt>
                      <c:pt idx="6809">
                        <c:v>935.37856033333344</c:v>
                      </c:pt>
                      <c:pt idx="6810">
                        <c:v>935.22987866666665</c:v>
                      </c:pt>
                      <c:pt idx="6811">
                        <c:v>935.05598966666673</c:v>
                      </c:pt>
                      <c:pt idx="6812">
                        <c:v>934.91623933333324</c:v>
                      </c:pt>
                      <c:pt idx="6813">
                        <c:v>934.76670333333334</c:v>
                      </c:pt>
                      <c:pt idx="6814">
                        <c:v>934.56957999999997</c:v>
                      </c:pt>
                      <c:pt idx="6815">
                        <c:v>934.47023500000012</c:v>
                      </c:pt>
                      <c:pt idx="6816">
                        <c:v>934.330648</c:v>
                      </c:pt>
                      <c:pt idx="6817">
                        <c:v>934.09189866666657</c:v>
                      </c:pt>
                      <c:pt idx="6818">
                        <c:v>933.86216266666668</c:v>
                      </c:pt>
                      <c:pt idx="6819">
                        <c:v>933.68467199999998</c:v>
                      </c:pt>
                      <c:pt idx="6820">
                        <c:v>933.52880833333336</c:v>
                      </c:pt>
                      <c:pt idx="6821">
                        <c:v>933.31614166666668</c:v>
                      </c:pt>
                      <c:pt idx="6822">
                        <c:v>933.25292999999999</c:v>
                      </c:pt>
                      <c:pt idx="6823">
                        <c:v>933.0617676666667</c:v>
                      </c:pt>
                      <c:pt idx="6824">
                        <c:v>932.84191866666663</c:v>
                      </c:pt>
                      <c:pt idx="6825">
                        <c:v>932.72556566666663</c:v>
                      </c:pt>
                      <c:pt idx="6826">
                        <c:v>932.51245099999994</c:v>
                      </c:pt>
                      <c:pt idx="6827">
                        <c:v>932.33215333333339</c:v>
                      </c:pt>
                      <c:pt idx="6828">
                        <c:v>932.15736900000002</c:v>
                      </c:pt>
                      <c:pt idx="6829">
                        <c:v>932.03759766666678</c:v>
                      </c:pt>
                      <c:pt idx="6830">
                        <c:v>931.87164299999995</c:v>
                      </c:pt>
                      <c:pt idx="6831">
                        <c:v>931.72245266666675</c:v>
                      </c:pt>
                      <c:pt idx="6832">
                        <c:v>931.54815700000006</c:v>
                      </c:pt>
                      <c:pt idx="6833">
                        <c:v>931.33660866666662</c:v>
                      </c:pt>
                      <c:pt idx="6834">
                        <c:v>931.19118233333336</c:v>
                      </c:pt>
                      <c:pt idx="6835">
                        <c:v>931.03247066666665</c:v>
                      </c:pt>
                      <c:pt idx="6836">
                        <c:v>930.79455566666672</c:v>
                      </c:pt>
                      <c:pt idx="6837">
                        <c:v>930.63901800000019</c:v>
                      </c:pt>
                      <c:pt idx="6838">
                        <c:v>930.47658266666667</c:v>
                      </c:pt>
                      <c:pt idx="6839">
                        <c:v>930.31662999999992</c:v>
                      </c:pt>
                      <c:pt idx="6840">
                        <c:v>930.15128599999991</c:v>
                      </c:pt>
                      <c:pt idx="6841">
                        <c:v>929.87750233333338</c:v>
                      </c:pt>
                      <c:pt idx="6842">
                        <c:v>929.7333779999999</c:v>
                      </c:pt>
                      <c:pt idx="6843">
                        <c:v>929.60746266666672</c:v>
                      </c:pt>
                      <c:pt idx="6844">
                        <c:v>929.38287366666657</c:v>
                      </c:pt>
                      <c:pt idx="6845">
                        <c:v>929.22774233333337</c:v>
                      </c:pt>
                      <c:pt idx="6846">
                        <c:v>929.0917966666666</c:v>
                      </c:pt>
                      <c:pt idx="6847">
                        <c:v>928.92687966666665</c:v>
                      </c:pt>
                      <c:pt idx="6848">
                        <c:v>928.69156900000007</c:v>
                      </c:pt>
                      <c:pt idx="6849">
                        <c:v>928.57157400000006</c:v>
                      </c:pt>
                      <c:pt idx="6850">
                        <c:v>928.46724466666672</c:v>
                      </c:pt>
                      <c:pt idx="6851">
                        <c:v>928.31127933333335</c:v>
                      </c:pt>
                      <c:pt idx="6852">
                        <c:v>928.09755433333339</c:v>
                      </c:pt>
                      <c:pt idx="6853">
                        <c:v>927.95395899999994</c:v>
                      </c:pt>
                      <c:pt idx="6854">
                        <c:v>927.868469</c:v>
                      </c:pt>
                      <c:pt idx="6855">
                        <c:v>927.65690099999995</c:v>
                      </c:pt>
                      <c:pt idx="6856">
                        <c:v>927.51389533333338</c:v>
                      </c:pt>
                      <c:pt idx="6857">
                        <c:v>927.39243566666664</c:v>
                      </c:pt>
                      <c:pt idx="6858">
                        <c:v>927.14335100000005</c:v>
                      </c:pt>
                      <c:pt idx="6859">
                        <c:v>926.95454933333338</c:v>
                      </c:pt>
                      <c:pt idx="6860">
                        <c:v>926.76316333333341</c:v>
                      </c:pt>
                      <c:pt idx="6861">
                        <c:v>926.55283633333329</c:v>
                      </c:pt>
                      <c:pt idx="6862">
                        <c:v>926.33532733333334</c:v>
                      </c:pt>
                      <c:pt idx="6863">
                        <c:v>926.1076456666666</c:v>
                      </c:pt>
                      <c:pt idx="6864">
                        <c:v>925.96639000000005</c:v>
                      </c:pt>
                      <c:pt idx="6865">
                        <c:v>925.681783</c:v>
                      </c:pt>
                      <c:pt idx="6866">
                        <c:v>925.5326336666667</c:v>
                      </c:pt>
                      <c:pt idx="6867">
                        <c:v>925.33174666666673</c:v>
                      </c:pt>
                      <c:pt idx="6868">
                        <c:v>925.27101633333348</c:v>
                      </c:pt>
                      <c:pt idx="6869">
                        <c:v>925.02781166666671</c:v>
                      </c:pt>
                      <c:pt idx="6870">
                        <c:v>924.94832333333341</c:v>
                      </c:pt>
                      <c:pt idx="6871">
                        <c:v>924.71972633333337</c:v>
                      </c:pt>
                      <c:pt idx="6872">
                        <c:v>924.54422999999997</c:v>
                      </c:pt>
                      <c:pt idx="6873">
                        <c:v>924.41316733333349</c:v>
                      </c:pt>
                      <c:pt idx="6874">
                        <c:v>924.22668466666664</c:v>
                      </c:pt>
                      <c:pt idx="6875">
                        <c:v>924.01790366666671</c:v>
                      </c:pt>
                      <c:pt idx="6876">
                        <c:v>923.91534466666678</c:v>
                      </c:pt>
                      <c:pt idx="6877">
                        <c:v>923.7982383333333</c:v>
                      </c:pt>
                      <c:pt idx="6878">
                        <c:v>923.59627266666666</c:v>
                      </c:pt>
                      <c:pt idx="6879">
                        <c:v>923.4048663333333</c:v>
                      </c:pt>
                      <c:pt idx="6880">
                        <c:v>923.25488266666662</c:v>
                      </c:pt>
                      <c:pt idx="6881">
                        <c:v>923.14182533333326</c:v>
                      </c:pt>
                      <c:pt idx="6882">
                        <c:v>922.95511900000008</c:v>
                      </c:pt>
                      <c:pt idx="6883">
                        <c:v>922.73677566666663</c:v>
                      </c:pt>
                      <c:pt idx="6884">
                        <c:v>922.60681166666666</c:v>
                      </c:pt>
                      <c:pt idx="6885">
                        <c:v>922.42144766666661</c:v>
                      </c:pt>
                      <c:pt idx="6886">
                        <c:v>922.24104833333331</c:v>
                      </c:pt>
                      <c:pt idx="6887">
                        <c:v>922.07952866666665</c:v>
                      </c:pt>
                      <c:pt idx="6888">
                        <c:v>921.95198566666659</c:v>
                      </c:pt>
                      <c:pt idx="6889">
                        <c:v>921.73518866666666</c:v>
                      </c:pt>
                      <c:pt idx="6890">
                        <c:v>921.4774983333333</c:v>
                      </c:pt>
                      <c:pt idx="6891">
                        <c:v>921.31119766666654</c:v>
                      </c:pt>
                      <c:pt idx="6892">
                        <c:v>921.16701266666666</c:v>
                      </c:pt>
                      <c:pt idx="6893">
                        <c:v>920.947632</c:v>
                      </c:pt>
                      <c:pt idx="6894">
                        <c:v>920.81418866666672</c:v>
                      </c:pt>
                      <c:pt idx="6895">
                        <c:v>920.61576333333335</c:v>
                      </c:pt>
                      <c:pt idx="6896">
                        <c:v>920.45855700000004</c:v>
                      </c:pt>
                      <c:pt idx="6897">
                        <c:v>920.35050466666678</c:v>
                      </c:pt>
                      <c:pt idx="6898">
                        <c:v>920.06870500000002</c:v>
                      </c:pt>
                      <c:pt idx="6899">
                        <c:v>919.93306466666672</c:v>
                      </c:pt>
                      <c:pt idx="6900">
                        <c:v>919.82869466666671</c:v>
                      </c:pt>
                      <c:pt idx="6901">
                        <c:v>919.62595633333331</c:v>
                      </c:pt>
                      <c:pt idx="6902">
                        <c:v>919.44948333333332</c:v>
                      </c:pt>
                      <c:pt idx="6903">
                        <c:v>919.32491033333338</c:v>
                      </c:pt>
                      <c:pt idx="6904">
                        <c:v>919.15175366666665</c:v>
                      </c:pt>
                      <c:pt idx="6905">
                        <c:v>918.9908446666667</c:v>
                      </c:pt>
                      <c:pt idx="6906">
                        <c:v>918.87978133333343</c:v>
                      </c:pt>
                      <c:pt idx="6907">
                        <c:v>918.63846833333344</c:v>
                      </c:pt>
                      <c:pt idx="6908">
                        <c:v>918.43973800000003</c:v>
                      </c:pt>
                      <c:pt idx="6909">
                        <c:v>918.27494300000001</c:v>
                      </c:pt>
                      <c:pt idx="6910">
                        <c:v>918.13303633333328</c:v>
                      </c:pt>
                      <c:pt idx="6911">
                        <c:v>917.98008200000004</c:v>
                      </c:pt>
                      <c:pt idx="6912">
                        <c:v>917.70320633333324</c:v>
                      </c:pt>
                      <c:pt idx="6913">
                        <c:v>917.55539966666674</c:v>
                      </c:pt>
                      <c:pt idx="6914">
                        <c:v>917.43223066666667</c:v>
                      </c:pt>
                      <c:pt idx="6915">
                        <c:v>917.24436433333324</c:v>
                      </c:pt>
                      <c:pt idx="6916">
                        <c:v>917.09090166666681</c:v>
                      </c:pt>
                      <c:pt idx="6917">
                        <c:v>916.90474433333338</c:v>
                      </c:pt>
                      <c:pt idx="6918">
                        <c:v>916.68292233333329</c:v>
                      </c:pt>
                      <c:pt idx="6919">
                        <c:v>916.57244866666679</c:v>
                      </c:pt>
                      <c:pt idx="6920">
                        <c:v>916.32983400000001</c:v>
                      </c:pt>
                      <c:pt idx="6921">
                        <c:v>916.14182533333349</c:v>
                      </c:pt>
                      <c:pt idx="6922">
                        <c:v>915.97406000000001</c:v>
                      </c:pt>
                      <c:pt idx="6923">
                        <c:v>915.86134866666669</c:v>
                      </c:pt>
                      <c:pt idx="6924">
                        <c:v>915.68078633333334</c:v>
                      </c:pt>
                      <c:pt idx="6925">
                        <c:v>915.54581700000006</c:v>
                      </c:pt>
                      <c:pt idx="6926">
                        <c:v>915.41522199999997</c:v>
                      </c:pt>
                      <c:pt idx="6927">
                        <c:v>915.306376</c:v>
                      </c:pt>
                      <c:pt idx="6928">
                        <c:v>915.16900633333341</c:v>
                      </c:pt>
                      <c:pt idx="6929">
                        <c:v>915.003601</c:v>
                      </c:pt>
                      <c:pt idx="6930">
                        <c:v>914.93566866666663</c:v>
                      </c:pt>
                      <c:pt idx="6931">
                        <c:v>914.66507966666677</c:v>
                      </c:pt>
                      <c:pt idx="6932">
                        <c:v>914.47666433333325</c:v>
                      </c:pt>
                      <c:pt idx="6933">
                        <c:v>914.30019133333326</c:v>
                      </c:pt>
                      <c:pt idx="6934">
                        <c:v>914.16833499999996</c:v>
                      </c:pt>
                      <c:pt idx="6935">
                        <c:v>913.97869900000012</c:v>
                      </c:pt>
                      <c:pt idx="6936">
                        <c:v>913.74300133333327</c:v>
                      </c:pt>
                      <c:pt idx="6937">
                        <c:v>913.59598800000003</c:v>
                      </c:pt>
                      <c:pt idx="6938">
                        <c:v>913.37540666666666</c:v>
                      </c:pt>
                      <c:pt idx="6939">
                        <c:v>913.17620833333331</c:v>
                      </c:pt>
                      <c:pt idx="6940">
                        <c:v>913.03513599999997</c:v>
                      </c:pt>
                      <c:pt idx="6941">
                        <c:v>912.84423833333324</c:v>
                      </c:pt>
                      <c:pt idx="6942">
                        <c:v>912.6631266666667</c:v>
                      </c:pt>
                      <c:pt idx="6943">
                        <c:v>912.62207000000001</c:v>
                      </c:pt>
                      <c:pt idx="6944">
                        <c:v>912.41507966666666</c:v>
                      </c:pt>
                      <c:pt idx="6945">
                        <c:v>912.23112000000003</c:v>
                      </c:pt>
                      <c:pt idx="6946">
                        <c:v>912.08551066666678</c:v>
                      </c:pt>
                      <c:pt idx="6947">
                        <c:v>911.91332999999997</c:v>
                      </c:pt>
                      <c:pt idx="6948">
                        <c:v>911.83441166666671</c:v>
                      </c:pt>
                      <c:pt idx="6949">
                        <c:v>911.59708666666666</c:v>
                      </c:pt>
                      <c:pt idx="6950">
                        <c:v>911.44012466666663</c:v>
                      </c:pt>
                      <c:pt idx="6951">
                        <c:v>911.26275633333341</c:v>
                      </c:pt>
                      <c:pt idx="6952">
                        <c:v>911.04683433333332</c:v>
                      </c:pt>
                      <c:pt idx="6953">
                        <c:v>910.91247533333342</c:v>
                      </c:pt>
                      <c:pt idx="6954">
                        <c:v>910.71232099999997</c:v>
                      </c:pt>
                      <c:pt idx="6955">
                        <c:v>910.51631666666674</c:v>
                      </c:pt>
                      <c:pt idx="6956">
                        <c:v>910.41444899999988</c:v>
                      </c:pt>
                      <c:pt idx="6957">
                        <c:v>910.21639000000005</c:v>
                      </c:pt>
                      <c:pt idx="6958">
                        <c:v>910.09889766666674</c:v>
                      </c:pt>
                      <c:pt idx="6959">
                        <c:v>909.90283199999988</c:v>
                      </c:pt>
                      <c:pt idx="6960">
                        <c:v>909.74751800000001</c:v>
                      </c:pt>
                      <c:pt idx="6961">
                        <c:v>909.59539799999993</c:v>
                      </c:pt>
                      <c:pt idx="6962">
                        <c:v>909.42244466666671</c:v>
                      </c:pt>
                      <c:pt idx="6963">
                        <c:v>909.30133066666667</c:v>
                      </c:pt>
                      <c:pt idx="6964">
                        <c:v>909.08066833333339</c:v>
                      </c:pt>
                      <c:pt idx="6965">
                        <c:v>908.89286333333337</c:v>
                      </c:pt>
                      <c:pt idx="6966">
                        <c:v>908.77958166666667</c:v>
                      </c:pt>
                      <c:pt idx="6967">
                        <c:v>908.59377066666673</c:v>
                      </c:pt>
                      <c:pt idx="6968">
                        <c:v>908.39687099999992</c:v>
                      </c:pt>
                      <c:pt idx="6969">
                        <c:v>908.30206300000009</c:v>
                      </c:pt>
                      <c:pt idx="6970">
                        <c:v>908.07961000000012</c:v>
                      </c:pt>
                      <c:pt idx="6971">
                        <c:v>907.87536633333332</c:v>
                      </c:pt>
                      <c:pt idx="6972">
                        <c:v>907.72534199999984</c:v>
                      </c:pt>
                      <c:pt idx="6973">
                        <c:v>907.61964933333331</c:v>
                      </c:pt>
                      <c:pt idx="6974">
                        <c:v>907.47751900000003</c:v>
                      </c:pt>
                      <c:pt idx="6975">
                        <c:v>907.275126</c:v>
                      </c:pt>
                      <c:pt idx="6976">
                        <c:v>907.20023600000002</c:v>
                      </c:pt>
                      <c:pt idx="6977">
                        <c:v>906.97332766666659</c:v>
                      </c:pt>
                      <c:pt idx="6978">
                        <c:v>906.79117833333339</c:v>
                      </c:pt>
                      <c:pt idx="6979">
                        <c:v>906.64634166666667</c:v>
                      </c:pt>
                      <c:pt idx="6980">
                        <c:v>906.5465293333333</c:v>
                      </c:pt>
                      <c:pt idx="6981">
                        <c:v>906.31406633333336</c:v>
                      </c:pt>
                      <c:pt idx="6982">
                        <c:v>906.22902433333331</c:v>
                      </c:pt>
                      <c:pt idx="6983">
                        <c:v>906.00876866666658</c:v>
                      </c:pt>
                      <c:pt idx="6984">
                        <c:v>905.84873466666659</c:v>
                      </c:pt>
                      <c:pt idx="6985">
                        <c:v>905.75946033333332</c:v>
                      </c:pt>
                      <c:pt idx="6986">
                        <c:v>905.57547999999997</c:v>
                      </c:pt>
                      <c:pt idx="6987">
                        <c:v>905.38722733333327</c:v>
                      </c:pt>
                      <c:pt idx="6988">
                        <c:v>905.16979966666668</c:v>
                      </c:pt>
                      <c:pt idx="6989">
                        <c:v>904.94594300000006</c:v>
                      </c:pt>
                      <c:pt idx="6990">
                        <c:v>904.70357300000012</c:v>
                      </c:pt>
                      <c:pt idx="6991">
                        <c:v>904.55863466666653</c:v>
                      </c:pt>
                      <c:pt idx="6992">
                        <c:v>904.35194933333332</c:v>
                      </c:pt>
                      <c:pt idx="6993">
                        <c:v>904.24479166666663</c:v>
                      </c:pt>
                      <c:pt idx="6994">
                        <c:v>904.04585766666662</c:v>
                      </c:pt>
                      <c:pt idx="6995">
                        <c:v>903.87721766666664</c:v>
                      </c:pt>
                      <c:pt idx="6996">
                        <c:v>903.6736453333333</c:v>
                      </c:pt>
                      <c:pt idx="6997">
                        <c:v>903.45839466666666</c:v>
                      </c:pt>
                      <c:pt idx="6998">
                        <c:v>903.22442599999988</c:v>
                      </c:pt>
                      <c:pt idx="6999">
                        <c:v>902.98549366666668</c:v>
                      </c:pt>
                      <c:pt idx="7000">
                        <c:v>902.81915300000003</c:v>
                      </c:pt>
                      <c:pt idx="7001">
                        <c:v>902.56909200000007</c:v>
                      </c:pt>
                      <c:pt idx="7002">
                        <c:v>902.34576400000003</c:v>
                      </c:pt>
                      <c:pt idx="7003">
                        <c:v>902.1423746666668</c:v>
                      </c:pt>
                      <c:pt idx="7004">
                        <c:v>901.91015599999992</c:v>
                      </c:pt>
                      <c:pt idx="7005">
                        <c:v>901.76265466666666</c:v>
                      </c:pt>
                      <c:pt idx="7006">
                        <c:v>901.54947933333335</c:v>
                      </c:pt>
                      <c:pt idx="7007">
                        <c:v>901.42976899999996</c:v>
                      </c:pt>
                      <c:pt idx="7008">
                        <c:v>901.21091699999999</c:v>
                      </c:pt>
                      <c:pt idx="7009">
                        <c:v>901.07952866666665</c:v>
                      </c:pt>
                      <c:pt idx="7010">
                        <c:v>900.8943886666666</c:v>
                      </c:pt>
                      <c:pt idx="7011">
                        <c:v>900.73500566666678</c:v>
                      </c:pt>
                      <c:pt idx="7012">
                        <c:v>900.54750566666655</c:v>
                      </c:pt>
                      <c:pt idx="7013">
                        <c:v>900.46740699999998</c:v>
                      </c:pt>
                      <c:pt idx="7014">
                        <c:v>900.25138333333325</c:v>
                      </c:pt>
                      <c:pt idx="7015">
                        <c:v>900.08103433333338</c:v>
                      </c:pt>
                      <c:pt idx="7016">
                        <c:v>899.8723756666667</c:v>
                      </c:pt>
                      <c:pt idx="7017">
                        <c:v>899.73516833333326</c:v>
                      </c:pt>
                      <c:pt idx="7018">
                        <c:v>899.53564433333338</c:v>
                      </c:pt>
                      <c:pt idx="7019">
                        <c:v>899.38950599999998</c:v>
                      </c:pt>
                      <c:pt idx="7020">
                        <c:v>899.24198399999989</c:v>
                      </c:pt>
                      <c:pt idx="7021">
                        <c:v>899.0767616666667</c:v>
                      </c:pt>
                      <c:pt idx="7022">
                        <c:v>898.87388066666665</c:v>
                      </c:pt>
                      <c:pt idx="7023">
                        <c:v>898.69736733333332</c:v>
                      </c:pt>
                      <c:pt idx="7024">
                        <c:v>898.54549166666663</c:v>
                      </c:pt>
                      <c:pt idx="7025">
                        <c:v>898.36330166666664</c:v>
                      </c:pt>
                      <c:pt idx="7026">
                        <c:v>898.1831053333334</c:v>
                      </c:pt>
                      <c:pt idx="7027">
                        <c:v>898.04400633333319</c:v>
                      </c:pt>
                      <c:pt idx="7028">
                        <c:v>897.91973899999994</c:v>
                      </c:pt>
                      <c:pt idx="7029">
                        <c:v>897.70566833333339</c:v>
                      </c:pt>
                      <c:pt idx="7030">
                        <c:v>897.49131299999999</c:v>
                      </c:pt>
                      <c:pt idx="7031">
                        <c:v>897.31296766666674</c:v>
                      </c:pt>
                      <c:pt idx="7032">
                        <c:v>897.18241366666678</c:v>
                      </c:pt>
                      <c:pt idx="7033">
                        <c:v>896.97306333333336</c:v>
                      </c:pt>
                      <c:pt idx="7034">
                        <c:v>896.81540933333326</c:v>
                      </c:pt>
                      <c:pt idx="7035">
                        <c:v>896.63342299999988</c:v>
                      </c:pt>
                      <c:pt idx="7036">
                        <c:v>896.48504633333334</c:v>
                      </c:pt>
                      <c:pt idx="7037">
                        <c:v>896.28647833333332</c:v>
                      </c:pt>
                      <c:pt idx="7038">
                        <c:v>896.08795166666675</c:v>
                      </c:pt>
                      <c:pt idx="7039">
                        <c:v>895.96854633333339</c:v>
                      </c:pt>
                      <c:pt idx="7040">
                        <c:v>895.75482199999988</c:v>
                      </c:pt>
                      <c:pt idx="7041">
                        <c:v>895.54836000000012</c:v>
                      </c:pt>
                      <c:pt idx="7042">
                        <c:v>895.38970966666659</c:v>
                      </c:pt>
                      <c:pt idx="7043">
                        <c:v>895.22560633333342</c:v>
                      </c:pt>
                      <c:pt idx="7044">
                        <c:v>895.03436266666665</c:v>
                      </c:pt>
                      <c:pt idx="7045">
                        <c:v>894.85347533333334</c:v>
                      </c:pt>
                      <c:pt idx="7046">
                        <c:v>894.65804033333336</c:v>
                      </c:pt>
                      <c:pt idx="7047">
                        <c:v>894.46899399999995</c:v>
                      </c:pt>
                      <c:pt idx="7048">
                        <c:v>894.28560400000003</c:v>
                      </c:pt>
                      <c:pt idx="7049">
                        <c:v>894.11816400000009</c:v>
                      </c:pt>
                      <c:pt idx="7050">
                        <c:v>893.88885533333325</c:v>
                      </c:pt>
                      <c:pt idx="7051">
                        <c:v>893.72224933333337</c:v>
                      </c:pt>
                      <c:pt idx="7052">
                        <c:v>893.53892033333329</c:v>
                      </c:pt>
                      <c:pt idx="7053">
                        <c:v>893.42690033333326</c:v>
                      </c:pt>
                      <c:pt idx="7054">
                        <c:v>893.19887299999994</c:v>
                      </c:pt>
                      <c:pt idx="7055">
                        <c:v>893.0104776666667</c:v>
                      </c:pt>
                      <c:pt idx="7056">
                        <c:v>892.81453466666665</c:v>
                      </c:pt>
                      <c:pt idx="7057">
                        <c:v>892.71407033333332</c:v>
                      </c:pt>
                      <c:pt idx="7058">
                        <c:v>892.48862733333328</c:v>
                      </c:pt>
                      <c:pt idx="7059">
                        <c:v>892.29667166666661</c:v>
                      </c:pt>
                      <c:pt idx="7060">
                        <c:v>892.1545206666666</c:v>
                      </c:pt>
                      <c:pt idx="7061">
                        <c:v>892.00705966666681</c:v>
                      </c:pt>
                      <c:pt idx="7062">
                        <c:v>891.84271266666656</c:v>
                      </c:pt>
                      <c:pt idx="7063">
                        <c:v>891.6687619999999</c:v>
                      </c:pt>
                      <c:pt idx="7064">
                        <c:v>891.46856666666679</c:v>
                      </c:pt>
                      <c:pt idx="7065">
                        <c:v>891.29148366666652</c:v>
                      </c:pt>
                      <c:pt idx="7066">
                        <c:v>891.14373766666665</c:v>
                      </c:pt>
                      <c:pt idx="7067">
                        <c:v>890.90856933333328</c:v>
                      </c:pt>
                      <c:pt idx="7068">
                        <c:v>890.79292833333329</c:v>
                      </c:pt>
                      <c:pt idx="7069">
                        <c:v>890.62381999999991</c:v>
                      </c:pt>
                      <c:pt idx="7070">
                        <c:v>890.45784500000002</c:v>
                      </c:pt>
                      <c:pt idx="7071">
                        <c:v>890.29616299999998</c:v>
                      </c:pt>
                      <c:pt idx="7072">
                        <c:v>890.1229656666668</c:v>
                      </c:pt>
                      <c:pt idx="7073">
                        <c:v>890.00437433333343</c:v>
                      </c:pt>
                      <c:pt idx="7074">
                        <c:v>889.77632666666671</c:v>
                      </c:pt>
                      <c:pt idx="7075">
                        <c:v>889.64408366666669</c:v>
                      </c:pt>
                      <c:pt idx="7076">
                        <c:v>889.48055033333333</c:v>
                      </c:pt>
                      <c:pt idx="7077">
                        <c:v>889.29543033333323</c:v>
                      </c:pt>
                      <c:pt idx="7078">
                        <c:v>889.0815429999999</c:v>
                      </c:pt>
                      <c:pt idx="7079">
                        <c:v>888.85866266666665</c:v>
                      </c:pt>
                      <c:pt idx="7080">
                        <c:v>888.65350333333333</c:v>
                      </c:pt>
                      <c:pt idx="7081">
                        <c:v>888.4578856666667</c:v>
                      </c:pt>
                      <c:pt idx="7082">
                        <c:v>888.29923500000007</c:v>
                      </c:pt>
                      <c:pt idx="7083">
                        <c:v>888.07794199999989</c:v>
                      </c:pt>
                      <c:pt idx="7084">
                        <c:v>887.90350366666678</c:v>
                      </c:pt>
                      <c:pt idx="7085">
                        <c:v>887.72208666666666</c:v>
                      </c:pt>
                      <c:pt idx="7086">
                        <c:v>887.58367899999996</c:v>
                      </c:pt>
                      <c:pt idx="7087">
                        <c:v>887.42364499999996</c:v>
                      </c:pt>
                      <c:pt idx="7088">
                        <c:v>887.20861833333322</c:v>
                      </c:pt>
                      <c:pt idx="7089">
                        <c:v>887.03007000000014</c:v>
                      </c:pt>
                      <c:pt idx="7090">
                        <c:v>886.86234533333334</c:v>
                      </c:pt>
                      <c:pt idx="7091">
                        <c:v>886.69407133333334</c:v>
                      </c:pt>
                      <c:pt idx="7092">
                        <c:v>886.50988766666671</c:v>
                      </c:pt>
                      <c:pt idx="7093">
                        <c:v>886.33256033333328</c:v>
                      </c:pt>
                      <c:pt idx="7094">
                        <c:v>886.17366533333325</c:v>
                      </c:pt>
                      <c:pt idx="7095">
                        <c:v>886.0329793333334</c:v>
                      </c:pt>
                      <c:pt idx="7096">
                        <c:v>885.83133966666674</c:v>
                      </c:pt>
                      <c:pt idx="7097">
                        <c:v>885.68249500000002</c:v>
                      </c:pt>
                      <c:pt idx="7098">
                        <c:v>885.4958496666668</c:v>
                      </c:pt>
                      <c:pt idx="7099">
                        <c:v>885.31274399999995</c:v>
                      </c:pt>
                      <c:pt idx="7100">
                        <c:v>885.15008533333332</c:v>
                      </c:pt>
                      <c:pt idx="7101">
                        <c:v>884.9306436666667</c:v>
                      </c:pt>
                      <c:pt idx="7102">
                        <c:v>884.78505433333339</c:v>
                      </c:pt>
                      <c:pt idx="7103">
                        <c:v>884.57873533333338</c:v>
                      </c:pt>
                      <c:pt idx="7104">
                        <c:v>884.41060400000003</c:v>
                      </c:pt>
                      <c:pt idx="7105">
                        <c:v>884.28334533333339</c:v>
                      </c:pt>
                      <c:pt idx="7106">
                        <c:v>884.08282466666662</c:v>
                      </c:pt>
                      <c:pt idx="7107">
                        <c:v>883.87495933333332</c:v>
                      </c:pt>
                      <c:pt idx="7108">
                        <c:v>883.71268733333329</c:v>
                      </c:pt>
                      <c:pt idx="7109">
                        <c:v>883.48323600000003</c:v>
                      </c:pt>
                      <c:pt idx="7110">
                        <c:v>883.32784033333337</c:v>
                      </c:pt>
                      <c:pt idx="7111">
                        <c:v>883.08374000000003</c:v>
                      </c:pt>
                      <c:pt idx="7112">
                        <c:v>882.91609733333325</c:v>
                      </c:pt>
                      <c:pt idx="7113">
                        <c:v>882.80070000000012</c:v>
                      </c:pt>
                      <c:pt idx="7114">
                        <c:v>882.63928233333343</c:v>
                      </c:pt>
                      <c:pt idx="7115">
                        <c:v>882.42136633333337</c:v>
                      </c:pt>
                      <c:pt idx="7116">
                        <c:v>882.2351276666667</c:v>
                      </c:pt>
                      <c:pt idx="7117">
                        <c:v>882.06949900000006</c:v>
                      </c:pt>
                      <c:pt idx="7118">
                        <c:v>881.91532400000006</c:v>
                      </c:pt>
                      <c:pt idx="7119">
                        <c:v>881.72273800000005</c:v>
                      </c:pt>
                      <c:pt idx="7120">
                        <c:v>881.54632566666669</c:v>
                      </c:pt>
                      <c:pt idx="7121">
                        <c:v>881.40897633333327</c:v>
                      </c:pt>
                      <c:pt idx="7122">
                        <c:v>881.21211733333337</c:v>
                      </c:pt>
                      <c:pt idx="7123">
                        <c:v>881.04187033333335</c:v>
                      </c:pt>
                      <c:pt idx="7124">
                        <c:v>880.82680266666659</c:v>
                      </c:pt>
                      <c:pt idx="7125">
                        <c:v>880.67417400000011</c:v>
                      </c:pt>
                      <c:pt idx="7126">
                        <c:v>880.46938066666678</c:v>
                      </c:pt>
                      <c:pt idx="7127">
                        <c:v>880.30922466666664</c:v>
                      </c:pt>
                      <c:pt idx="7128">
                        <c:v>880.14172366666662</c:v>
                      </c:pt>
                      <c:pt idx="7129">
                        <c:v>879.98128266666663</c:v>
                      </c:pt>
                      <c:pt idx="7130">
                        <c:v>879.82460533333335</c:v>
                      </c:pt>
                      <c:pt idx="7131">
                        <c:v>879.60272233333342</c:v>
                      </c:pt>
                      <c:pt idx="7132">
                        <c:v>879.45298233333335</c:v>
                      </c:pt>
                      <c:pt idx="7133">
                        <c:v>879.31819666666672</c:v>
                      </c:pt>
                      <c:pt idx="7134">
                        <c:v>879.14994300000001</c:v>
                      </c:pt>
                      <c:pt idx="7135">
                        <c:v>878.9120683333332</c:v>
                      </c:pt>
                      <c:pt idx="7136">
                        <c:v>878.74599166666667</c:v>
                      </c:pt>
                      <c:pt idx="7137">
                        <c:v>878.53206366666666</c:v>
                      </c:pt>
                      <c:pt idx="7138">
                        <c:v>878.38421600000004</c:v>
                      </c:pt>
                      <c:pt idx="7139">
                        <c:v>878.16937266666662</c:v>
                      </c:pt>
                      <c:pt idx="7140">
                        <c:v>878.02205400000003</c:v>
                      </c:pt>
                      <c:pt idx="7141">
                        <c:v>877.89465333333339</c:v>
                      </c:pt>
                      <c:pt idx="7142">
                        <c:v>877.65722666666659</c:v>
                      </c:pt>
                      <c:pt idx="7143">
                        <c:v>877.50354033333326</c:v>
                      </c:pt>
                      <c:pt idx="7144">
                        <c:v>877.34804299999996</c:v>
                      </c:pt>
                      <c:pt idx="7145">
                        <c:v>877.17173266666668</c:v>
                      </c:pt>
                      <c:pt idx="7146">
                        <c:v>876.98189300000001</c:v>
                      </c:pt>
                      <c:pt idx="7147">
                        <c:v>876.83825666666655</c:v>
                      </c:pt>
                      <c:pt idx="7148">
                        <c:v>876.6194660000001</c:v>
                      </c:pt>
                      <c:pt idx="7149">
                        <c:v>876.41495766666651</c:v>
                      </c:pt>
                      <c:pt idx="7150">
                        <c:v>876.28190099999995</c:v>
                      </c:pt>
                      <c:pt idx="7151">
                        <c:v>876.06795233333332</c:v>
                      </c:pt>
                      <c:pt idx="7152">
                        <c:v>875.92734800000005</c:v>
                      </c:pt>
                      <c:pt idx="7153">
                        <c:v>875.71907566666675</c:v>
                      </c:pt>
                      <c:pt idx="7154">
                        <c:v>875.51377366666657</c:v>
                      </c:pt>
                      <c:pt idx="7155">
                        <c:v>875.33880633333331</c:v>
                      </c:pt>
                      <c:pt idx="7156">
                        <c:v>875.19441733333326</c:v>
                      </c:pt>
                      <c:pt idx="7157">
                        <c:v>874.99371333333329</c:v>
                      </c:pt>
                      <c:pt idx="7158">
                        <c:v>874.8902383333334</c:v>
                      </c:pt>
                      <c:pt idx="7159">
                        <c:v>874.67248533333338</c:v>
                      </c:pt>
                      <c:pt idx="7160">
                        <c:v>874.55350766666663</c:v>
                      </c:pt>
                      <c:pt idx="7161">
                        <c:v>874.36659733333329</c:v>
                      </c:pt>
                      <c:pt idx="7162">
                        <c:v>874.25445566666667</c:v>
                      </c:pt>
                      <c:pt idx="7163">
                        <c:v>874.03517666666676</c:v>
                      </c:pt>
                      <c:pt idx="7164">
                        <c:v>873.85701499999993</c:v>
                      </c:pt>
                      <c:pt idx="7165">
                        <c:v>873.68876133333333</c:v>
                      </c:pt>
                      <c:pt idx="7166">
                        <c:v>873.46860766666668</c:v>
                      </c:pt>
                      <c:pt idx="7167">
                        <c:v>873.34617100000003</c:v>
                      </c:pt>
                      <c:pt idx="7168">
                        <c:v>873.1355186666666</c:v>
                      </c:pt>
                      <c:pt idx="7169">
                        <c:v>872.98093633333337</c:v>
                      </c:pt>
                      <c:pt idx="7170">
                        <c:v>872.84012866666671</c:v>
                      </c:pt>
                      <c:pt idx="7171">
                        <c:v>872.66086833333338</c:v>
                      </c:pt>
                      <c:pt idx="7172">
                        <c:v>872.49833166666667</c:v>
                      </c:pt>
                      <c:pt idx="7173">
                        <c:v>872.38653566666665</c:v>
                      </c:pt>
                      <c:pt idx="7174">
                        <c:v>872.11966966666671</c:v>
                      </c:pt>
                      <c:pt idx="7175">
                        <c:v>871.94063333333327</c:v>
                      </c:pt>
                      <c:pt idx="7176">
                        <c:v>871.79632600000002</c:v>
                      </c:pt>
                      <c:pt idx="7177">
                        <c:v>871.58113600000013</c:v>
                      </c:pt>
                      <c:pt idx="7178">
                        <c:v>871.35264066666662</c:v>
                      </c:pt>
                      <c:pt idx="7179">
                        <c:v>871.17266800000004</c:v>
                      </c:pt>
                      <c:pt idx="7180">
                        <c:v>870.96698000000004</c:v>
                      </c:pt>
                      <c:pt idx="7181">
                        <c:v>870.83182799999997</c:v>
                      </c:pt>
                      <c:pt idx="7182">
                        <c:v>870.65297433333342</c:v>
                      </c:pt>
                      <c:pt idx="7183">
                        <c:v>870.49837233333335</c:v>
                      </c:pt>
                      <c:pt idx="7184">
                        <c:v>870.31691499999999</c:v>
                      </c:pt>
                      <c:pt idx="7185">
                        <c:v>870.12154133333343</c:v>
                      </c:pt>
                      <c:pt idx="7186">
                        <c:v>869.95949299999995</c:v>
                      </c:pt>
                      <c:pt idx="7187">
                        <c:v>869.75722266666662</c:v>
                      </c:pt>
                      <c:pt idx="7188">
                        <c:v>869.64752166666676</c:v>
                      </c:pt>
                      <c:pt idx="7189">
                        <c:v>869.43127466666681</c:v>
                      </c:pt>
                      <c:pt idx="7190">
                        <c:v>869.26442433333341</c:v>
                      </c:pt>
                      <c:pt idx="7191">
                        <c:v>869.06669099999999</c:v>
                      </c:pt>
                      <c:pt idx="7192">
                        <c:v>868.92673733333322</c:v>
                      </c:pt>
                      <c:pt idx="7193">
                        <c:v>868.71083600000009</c:v>
                      </c:pt>
                      <c:pt idx="7194">
                        <c:v>868.48093666666648</c:v>
                      </c:pt>
                      <c:pt idx="7195">
                        <c:v>868.331909</c:v>
                      </c:pt>
                      <c:pt idx="7196">
                        <c:v>868.12396233333345</c:v>
                      </c:pt>
                      <c:pt idx="7197">
                        <c:v>867.99379466666653</c:v>
                      </c:pt>
                      <c:pt idx="7198">
                        <c:v>867.80615233333322</c:v>
                      </c:pt>
                      <c:pt idx="7199">
                        <c:v>867.61767566666651</c:v>
                      </c:pt>
                      <c:pt idx="7200">
                        <c:v>867.49448633333338</c:v>
                      </c:pt>
                      <c:pt idx="7201">
                        <c:v>867.35489899999993</c:v>
                      </c:pt>
                      <c:pt idx="7202">
                        <c:v>867.15224166666667</c:v>
                      </c:pt>
                      <c:pt idx="7203">
                        <c:v>866.93123366666669</c:v>
                      </c:pt>
                      <c:pt idx="7204">
                        <c:v>866.82519533333334</c:v>
                      </c:pt>
                      <c:pt idx="7205">
                        <c:v>866.61503099999993</c:v>
                      </c:pt>
                      <c:pt idx="7206">
                        <c:v>866.4269813333334</c:v>
                      </c:pt>
                      <c:pt idx="7207">
                        <c:v>866.25445566666667</c:v>
                      </c:pt>
                      <c:pt idx="7208">
                        <c:v>866.07727066666666</c:v>
                      </c:pt>
                      <c:pt idx="7209">
                        <c:v>865.86617066666668</c:v>
                      </c:pt>
                      <c:pt idx="7210">
                        <c:v>865.69553633333328</c:v>
                      </c:pt>
                      <c:pt idx="7211">
                        <c:v>865.49442533333331</c:v>
                      </c:pt>
                      <c:pt idx="7212">
                        <c:v>865.27065000000005</c:v>
                      </c:pt>
                      <c:pt idx="7213">
                        <c:v>865.0984903333333</c:v>
                      </c:pt>
                      <c:pt idx="7214">
                        <c:v>864.94079599999998</c:v>
                      </c:pt>
                      <c:pt idx="7215">
                        <c:v>864.7591553333333</c:v>
                      </c:pt>
                      <c:pt idx="7216">
                        <c:v>864.58160399999997</c:v>
                      </c:pt>
                      <c:pt idx="7217">
                        <c:v>864.43009433333339</c:v>
                      </c:pt>
                      <c:pt idx="7218">
                        <c:v>864.23885100000007</c:v>
                      </c:pt>
                      <c:pt idx="7219">
                        <c:v>864.08646633333331</c:v>
                      </c:pt>
                      <c:pt idx="7220">
                        <c:v>863.93528233333336</c:v>
                      </c:pt>
                      <c:pt idx="7221">
                        <c:v>863.76590999999996</c:v>
                      </c:pt>
                      <c:pt idx="7222">
                        <c:v>863.62642399999993</c:v>
                      </c:pt>
                      <c:pt idx="7223">
                        <c:v>863.41257733333339</c:v>
                      </c:pt>
                      <c:pt idx="7224">
                        <c:v>863.22926833333338</c:v>
                      </c:pt>
                      <c:pt idx="7225">
                        <c:v>863.06060766666667</c:v>
                      </c:pt>
                      <c:pt idx="7226">
                        <c:v>862.86960866666652</c:v>
                      </c:pt>
                      <c:pt idx="7227">
                        <c:v>862.69087766666655</c:v>
                      </c:pt>
                      <c:pt idx="7228">
                        <c:v>862.47593199999994</c:v>
                      </c:pt>
                      <c:pt idx="7229">
                        <c:v>862.23545333333334</c:v>
                      </c:pt>
                      <c:pt idx="7230">
                        <c:v>862.05338533333327</c:v>
                      </c:pt>
                      <c:pt idx="7231">
                        <c:v>861.93749966666667</c:v>
                      </c:pt>
                      <c:pt idx="7232">
                        <c:v>861.74690766666663</c:v>
                      </c:pt>
                      <c:pt idx="7233">
                        <c:v>861.58646633333331</c:v>
                      </c:pt>
                      <c:pt idx="7234">
                        <c:v>861.37432833333332</c:v>
                      </c:pt>
                      <c:pt idx="7235">
                        <c:v>861.1704913333333</c:v>
                      </c:pt>
                      <c:pt idx="7236">
                        <c:v>861.05155433333323</c:v>
                      </c:pt>
                      <c:pt idx="7237">
                        <c:v>860.85504166666669</c:v>
                      </c:pt>
                      <c:pt idx="7238">
                        <c:v>860.66782666666677</c:v>
                      </c:pt>
                      <c:pt idx="7239">
                        <c:v>860.50402833333328</c:v>
                      </c:pt>
                      <c:pt idx="7240">
                        <c:v>860.32810466666672</c:v>
                      </c:pt>
                      <c:pt idx="7241">
                        <c:v>860.20739766666668</c:v>
                      </c:pt>
                      <c:pt idx="7242">
                        <c:v>860.01206466666679</c:v>
                      </c:pt>
                      <c:pt idx="7243">
                        <c:v>859.88325999999995</c:v>
                      </c:pt>
                      <c:pt idx="7244">
                        <c:v>859.67095966666659</c:v>
                      </c:pt>
                      <c:pt idx="7245">
                        <c:v>859.51108800000009</c:v>
                      </c:pt>
                      <c:pt idx="7246">
                        <c:v>859.32472733333327</c:v>
                      </c:pt>
                      <c:pt idx="7247">
                        <c:v>859.103251</c:v>
                      </c:pt>
                      <c:pt idx="7248">
                        <c:v>858.96162900000002</c:v>
                      </c:pt>
                      <c:pt idx="7249">
                        <c:v>858.77716066666665</c:v>
                      </c:pt>
                      <c:pt idx="7250">
                        <c:v>858.64233400000001</c:v>
                      </c:pt>
                      <c:pt idx="7251">
                        <c:v>858.44927966666671</c:v>
                      </c:pt>
                      <c:pt idx="7252">
                        <c:v>858.27164733333336</c:v>
                      </c:pt>
                      <c:pt idx="7253">
                        <c:v>858.09338400000013</c:v>
                      </c:pt>
                      <c:pt idx="7254">
                        <c:v>857.94594300000006</c:v>
                      </c:pt>
                      <c:pt idx="7255">
                        <c:v>857.76755766666668</c:v>
                      </c:pt>
                      <c:pt idx="7256">
                        <c:v>857.62774633333345</c:v>
                      </c:pt>
                      <c:pt idx="7257">
                        <c:v>857.39780666666672</c:v>
                      </c:pt>
                      <c:pt idx="7258">
                        <c:v>857.31264266666676</c:v>
                      </c:pt>
                      <c:pt idx="7259">
                        <c:v>857.13423666666677</c:v>
                      </c:pt>
                      <c:pt idx="7260">
                        <c:v>856.94401033333327</c:v>
                      </c:pt>
                      <c:pt idx="7261">
                        <c:v>856.76070166666671</c:v>
                      </c:pt>
                      <c:pt idx="7262">
                        <c:v>856.6196286666667</c:v>
                      </c:pt>
                      <c:pt idx="7263">
                        <c:v>856.3682859999999</c:v>
                      </c:pt>
                      <c:pt idx="7264">
                        <c:v>856.21132433333332</c:v>
                      </c:pt>
                      <c:pt idx="7265">
                        <c:v>856.06658933333335</c:v>
                      </c:pt>
                      <c:pt idx="7266">
                        <c:v>855.86639400000001</c:v>
                      </c:pt>
                      <c:pt idx="7267">
                        <c:v>855.66381866666677</c:v>
                      </c:pt>
                      <c:pt idx="7268">
                        <c:v>855.549215</c:v>
                      </c:pt>
                      <c:pt idx="7269">
                        <c:v>855.33868399999994</c:v>
                      </c:pt>
                      <c:pt idx="7270">
                        <c:v>855.118876</c:v>
                      </c:pt>
                      <c:pt idx="7271">
                        <c:v>854.95233133333329</c:v>
                      </c:pt>
                      <c:pt idx="7272">
                        <c:v>854.7444660000001</c:v>
                      </c:pt>
                      <c:pt idx="7273">
                        <c:v>854.61832666666669</c:v>
                      </c:pt>
                      <c:pt idx="7274">
                        <c:v>854.38861099999997</c:v>
                      </c:pt>
                      <c:pt idx="7275">
                        <c:v>854.23468000000003</c:v>
                      </c:pt>
                      <c:pt idx="7276">
                        <c:v>854.06158466666659</c:v>
                      </c:pt>
                      <c:pt idx="7277">
                        <c:v>853.8818766666667</c:v>
                      </c:pt>
                      <c:pt idx="7278">
                        <c:v>853.67368566666664</c:v>
                      </c:pt>
                      <c:pt idx="7279">
                        <c:v>853.50846333333345</c:v>
                      </c:pt>
                      <c:pt idx="7280">
                        <c:v>853.30979433333334</c:v>
                      </c:pt>
                      <c:pt idx="7281">
                        <c:v>853.09535733333325</c:v>
                      </c:pt>
                      <c:pt idx="7282">
                        <c:v>852.92586233333338</c:v>
                      </c:pt>
                      <c:pt idx="7283">
                        <c:v>852.74633766666682</c:v>
                      </c:pt>
                      <c:pt idx="7284">
                        <c:v>852.58941666666669</c:v>
                      </c:pt>
                      <c:pt idx="7285">
                        <c:v>852.46146633333331</c:v>
                      </c:pt>
                      <c:pt idx="7286">
                        <c:v>852.24294033333342</c:v>
                      </c:pt>
                      <c:pt idx="7287">
                        <c:v>852.08913166666662</c:v>
                      </c:pt>
                      <c:pt idx="7288">
                        <c:v>851.98384600000009</c:v>
                      </c:pt>
                      <c:pt idx="7289">
                        <c:v>851.72060133333343</c:v>
                      </c:pt>
                      <c:pt idx="7290">
                        <c:v>851.55605066666669</c:v>
                      </c:pt>
                      <c:pt idx="7291">
                        <c:v>851.36433933333331</c:v>
                      </c:pt>
                      <c:pt idx="7292">
                        <c:v>851.21160899999995</c:v>
                      </c:pt>
                      <c:pt idx="7293">
                        <c:v>851.06758633333322</c:v>
                      </c:pt>
                      <c:pt idx="7294">
                        <c:v>850.84824600000002</c:v>
                      </c:pt>
                      <c:pt idx="7295">
                        <c:v>850.67154966666669</c:v>
                      </c:pt>
                      <c:pt idx="7296">
                        <c:v>850.54439300000001</c:v>
                      </c:pt>
                      <c:pt idx="7297">
                        <c:v>850.34503166666673</c:v>
                      </c:pt>
                      <c:pt idx="7298">
                        <c:v>850.17305533333331</c:v>
                      </c:pt>
                      <c:pt idx="7299">
                        <c:v>850.04569466666669</c:v>
                      </c:pt>
                      <c:pt idx="7300">
                        <c:v>849.83925399999998</c:v>
                      </c:pt>
                      <c:pt idx="7301">
                        <c:v>849.6416016666667</c:v>
                      </c:pt>
                      <c:pt idx="7302">
                        <c:v>849.45322666666664</c:v>
                      </c:pt>
                      <c:pt idx="7303">
                        <c:v>849.29807500000004</c:v>
                      </c:pt>
                      <c:pt idx="7304">
                        <c:v>849.13201900000001</c:v>
                      </c:pt>
                      <c:pt idx="7305">
                        <c:v>848.91151933333333</c:v>
                      </c:pt>
                      <c:pt idx="7306">
                        <c:v>848.755493</c:v>
                      </c:pt>
                      <c:pt idx="7307">
                        <c:v>848.58239733333323</c:v>
                      </c:pt>
                      <c:pt idx="7308">
                        <c:v>848.42024733333335</c:v>
                      </c:pt>
                      <c:pt idx="7309">
                        <c:v>848.23020433333329</c:v>
                      </c:pt>
                      <c:pt idx="7310">
                        <c:v>848.07057700000007</c:v>
                      </c:pt>
                      <c:pt idx="7311">
                        <c:v>847.89571133333322</c:v>
                      </c:pt>
                      <c:pt idx="7312">
                        <c:v>847.68688966666662</c:v>
                      </c:pt>
                      <c:pt idx="7313">
                        <c:v>847.50895200000002</c:v>
                      </c:pt>
                      <c:pt idx="7314">
                        <c:v>847.34053566666671</c:v>
                      </c:pt>
                      <c:pt idx="7315">
                        <c:v>847.20186333333334</c:v>
                      </c:pt>
                      <c:pt idx="7316">
                        <c:v>847.01137299999994</c:v>
                      </c:pt>
                      <c:pt idx="7317">
                        <c:v>846.82716866666669</c:v>
                      </c:pt>
                      <c:pt idx="7318">
                        <c:v>846.7122599999999</c:v>
                      </c:pt>
                      <c:pt idx="7319">
                        <c:v>846.49843333333331</c:v>
                      </c:pt>
                      <c:pt idx="7320">
                        <c:v>846.38185600000008</c:v>
                      </c:pt>
                      <c:pt idx="7321">
                        <c:v>846.14593533333334</c:v>
                      </c:pt>
                      <c:pt idx="7322">
                        <c:v>845.96822099999997</c:v>
                      </c:pt>
                      <c:pt idx="7323">
                        <c:v>845.77124033333337</c:v>
                      </c:pt>
                      <c:pt idx="7324">
                        <c:v>845.64339199999995</c:v>
                      </c:pt>
                      <c:pt idx="7325">
                        <c:v>845.46040866666669</c:v>
                      </c:pt>
                      <c:pt idx="7326">
                        <c:v>845.26094566666654</c:v>
                      </c:pt>
                      <c:pt idx="7327">
                        <c:v>845.09590666666679</c:v>
                      </c:pt>
                      <c:pt idx="7328">
                        <c:v>844.89400233333333</c:v>
                      </c:pt>
                      <c:pt idx="7329">
                        <c:v>844.76241066666671</c:v>
                      </c:pt>
                      <c:pt idx="7330">
                        <c:v>844.58420833333332</c:v>
                      </c:pt>
                      <c:pt idx="7331">
                        <c:v>844.43166099999996</c:v>
                      </c:pt>
                      <c:pt idx="7332">
                        <c:v>844.2234903333333</c:v>
                      </c:pt>
                      <c:pt idx="7333">
                        <c:v>844.07110599999999</c:v>
                      </c:pt>
                      <c:pt idx="7334">
                        <c:v>843.92323799999997</c:v>
                      </c:pt>
                      <c:pt idx="7335">
                        <c:v>843.74772133333329</c:v>
                      </c:pt>
                      <c:pt idx="7336">
                        <c:v>843.51393633333339</c:v>
                      </c:pt>
                      <c:pt idx="7337">
                        <c:v>843.33188900000005</c:v>
                      </c:pt>
                      <c:pt idx="7338">
                        <c:v>843.17480466666666</c:v>
                      </c:pt>
                      <c:pt idx="7339">
                        <c:v>843.04014066666662</c:v>
                      </c:pt>
                      <c:pt idx="7340">
                        <c:v>842.81477866666671</c:v>
                      </c:pt>
                      <c:pt idx="7341">
                        <c:v>842.61533600000018</c:v>
                      </c:pt>
                      <c:pt idx="7342">
                        <c:v>842.45782499999996</c:v>
                      </c:pt>
                      <c:pt idx="7343">
                        <c:v>842.26824966666663</c:v>
                      </c:pt>
                      <c:pt idx="7344">
                        <c:v>842.13686099999995</c:v>
                      </c:pt>
                      <c:pt idx="7345">
                        <c:v>841.96197500000005</c:v>
                      </c:pt>
                      <c:pt idx="7346">
                        <c:v>841.79467799999986</c:v>
                      </c:pt>
                      <c:pt idx="7347">
                        <c:v>841.59739166666668</c:v>
                      </c:pt>
                      <c:pt idx="7348">
                        <c:v>841.50598133333324</c:v>
                      </c:pt>
                      <c:pt idx="7349">
                        <c:v>841.24505600000009</c:v>
                      </c:pt>
                      <c:pt idx="7350">
                        <c:v>841.04278566666665</c:v>
                      </c:pt>
                      <c:pt idx="7351">
                        <c:v>840.890625</c:v>
                      </c:pt>
                      <c:pt idx="7352">
                        <c:v>840.73657233333336</c:v>
                      </c:pt>
                      <c:pt idx="7353">
                        <c:v>840.54005933333337</c:v>
                      </c:pt>
                      <c:pt idx="7354">
                        <c:v>840.37854000000004</c:v>
                      </c:pt>
                      <c:pt idx="7355">
                        <c:v>840.25390599999992</c:v>
                      </c:pt>
                      <c:pt idx="7356">
                        <c:v>840.03820800000005</c:v>
                      </c:pt>
                      <c:pt idx="7357">
                        <c:v>839.91320799999994</c:v>
                      </c:pt>
                      <c:pt idx="7358">
                        <c:v>839.72772199999997</c:v>
                      </c:pt>
                      <c:pt idx="7359">
                        <c:v>839.53387466666663</c:v>
                      </c:pt>
                      <c:pt idx="7360">
                        <c:v>839.38954666666666</c:v>
                      </c:pt>
                      <c:pt idx="7361">
                        <c:v>839.2391356666667</c:v>
                      </c:pt>
                      <c:pt idx="7362">
                        <c:v>839.04152433333331</c:v>
                      </c:pt>
                      <c:pt idx="7363">
                        <c:v>838.88940466666656</c:v>
                      </c:pt>
                      <c:pt idx="7364">
                        <c:v>838.66524266666659</c:v>
                      </c:pt>
                      <c:pt idx="7365">
                        <c:v>838.51818833333334</c:v>
                      </c:pt>
                      <c:pt idx="7366">
                        <c:v>838.33750400000008</c:v>
                      </c:pt>
                      <c:pt idx="7367">
                        <c:v>838.1882526666667</c:v>
                      </c:pt>
                      <c:pt idx="7368">
                        <c:v>838.05466733333333</c:v>
                      </c:pt>
                      <c:pt idx="7369">
                        <c:v>837.88165266666658</c:v>
                      </c:pt>
                      <c:pt idx="7370">
                        <c:v>837.68170133333331</c:v>
                      </c:pt>
                      <c:pt idx="7371">
                        <c:v>837.53712933333338</c:v>
                      </c:pt>
                      <c:pt idx="7372">
                        <c:v>837.31178799999998</c:v>
                      </c:pt>
                      <c:pt idx="7373">
                        <c:v>837.11045333333334</c:v>
                      </c:pt>
                      <c:pt idx="7374">
                        <c:v>836.94753000000003</c:v>
                      </c:pt>
                      <c:pt idx="7375">
                        <c:v>836.77341699999999</c:v>
                      </c:pt>
                      <c:pt idx="7376">
                        <c:v>836.59098299999994</c:v>
                      </c:pt>
                      <c:pt idx="7377">
                        <c:v>836.42059333333327</c:v>
                      </c:pt>
                      <c:pt idx="7378">
                        <c:v>836.22646066666675</c:v>
                      </c:pt>
                      <c:pt idx="7379">
                        <c:v>836.02899166666668</c:v>
                      </c:pt>
                      <c:pt idx="7380">
                        <c:v>835.83133933333329</c:v>
                      </c:pt>
                      <c:pt idx="7381">
                        <c:v>835.67081733333328</c:v>
                      </c:pt>
                      <c:pt idx="7382">
                        <c:v>835.51666233333333</c:v>
                      </c:pt>
                      <c:pt idx="7383">
                        <c:v>835.33331266666664</c:v>
                      </c:pt>
                      <c:pt idx="7384">
                        <c:v>835.11857099999997</c:v>
                      </c:pt>
                      <c:pt idx="7385">
                        <c:v>834.9480186666666</c:v>
                      </c:pt>
                      <c:pt idx="7386">
                        <c:v>834.78129033333335</c:v>
                      </c:pt>
                      <c:pt idx="7387">
                        <c:v>834.58549000000005</c:v>
                      </c:pt>
                      <c:pt idx="7388">
                        <c:v>834.42665599999998</c:v>
                      </c:pt>
                      <c:pt idx="7389">
                        <c:v>834.31414800000005</c:v>
                      </c:pt>
                      <c:pt idx="7390">
                        <c:v>834.14029933333347</c:v>
                      </c:pt>
                      <c:pt idx="7391">
                        <c:v>833.949341</c:v>
                      </c:pt>
                      <c:pt idx="7392">
                        <c:v>833.76572666666664</c:v>
                      </c:pt>
                      <c:pt idx="7393">
                        <c:v>833.574748</c:v>
                      </c:pt>
                      <c:pt idx="7394">
                        <c:v>833.40708400000005</c:v>
                      </c:pt>
                      <c:pt idx="7395">
                        <c:v>833.2612303333334</c:v>
                      </c:pt>
                      <c:pt idx="7396">
                        <c:v>833.04372166666656</c:v>
                      </c:pt>
                      <c:pt idx="7397">
                        <c:v>832.86114499999996</c:v>
                      </c:pt>
                      <c:pt idx="7398">
                        <c:v>832.66746033333345</c:v>
                      </c:pt>
                      <c:pt idx="7399">
                        <c:v>832.52829999999994</c:v>
                      </c:pt>
                      <c:pt idx="7400">
                        <c:v>832.32525633333319</c:v>
                      </c:pt>
                      <c:pt idx="7401">
                        <c:v>832.13482633333331</c:v>
                      </c:pt>
                      <c:pt idx="7402">
                        <c:v>831.97440599999993</c:v>
                      </c:pt>
                      <c:pt idx="7403">
                        <c:v>831.80078099999992</c:v>
                      </c:pt>
                      <c:pt idx="7404">
                        <c:v>831.59169500000007</c:v>
                      </c:pt>
                      <c:pt idx="7405">
                        <c:v>831.38783799999999</c:v>
                      </c:pt>
                      <c:pt idx="7406">
                        <c:v>831.23498500000005</c:v>
                      </c:pt>
                      <c:pt idx="7407">
                        <c:v>831.06272366666656</c:v>
                      </c:pt>
                      <c:pt idx="7408">
                        <c:v>830.89603700000009</c:v>
                      </c:pt>
                      <c:pt idx="7409">
                        <c:v>830.69706233333329</c:v>
                      </c:pt>
                      <c:pt idx="7410">
                        <c:v>830.54518633333339</c:v>
                      </c:pt>
                      <c:pt idx="7411">
                        <c:v>830.38248699999997</c:v>
                      </c:pt>
                      <c:pt idx="7412">
                        <c:v>830.21299233333332</c:v>
                      </c:pt>
                      <c:pt idx="7413">
                        <c:v>830.08412666666663</c:v>
                      </c:pt>
                      <c:pt idx="7414">
                        <c:v>829.90507000000014</c:v>
                      </c:pt>
                      <c:pt idx="7415">
                        <c:v>829.71071333333327</c:v>
                      </c:pt>
                      <c:pt idx="7416">
                        <c:v>829.56738266666662</c:v>
                      </c:pt>
                      <c:pt idx="7417">
                        <c:v>829.37422700000013</c:v>
                      </c:pt>
                      <c:pt idx="7418">
                        <c:v>829.18263766666678</c:v>
                      </c:pt>
                      <c:pt idx="7419">
                        <c:v>829.05000800000005</c:v>
                      </c:pt>
                      <c:pt idx="7420">
                        <c:v>828.91217033333339</c:v>
                      </c:pt>
                      <c:pt idx="7421">
                        <c:v>828.68654366666669</c:v>
                      </c:pt>
                      <c:pt idx="7422">
                        <c:v>828.50168866666661</c:v>
                      </c:pt>
                      <c:pt idx="7423">
                        <c:v>828.30263266666668</c:v>
                      </c:pt>
                      <c:pt idx="7424">
                        <c:v>828.14591466666673</c:v>
                      </c:pt>
                      <c:pt idx="7425">
                        <c:v>827.99076333333323</c:v>
                      </c:pt>
                      <c:pt idx="7426">
                        <c:v>827.80478933333325</c:v>
                      </c:pt>
                      <c:pt idx="7427">
                        <c:v>827.59200033333343</c:v>
                      </c:pt>
                      <c:pt idx="7428">
                        <c:v>827.39084866666678</c:v>
                      </c:pt>
                      <c:pt idx="7429">
                        <c:v>827.23209633333329</c:v>
                      </c:pt>
                      <c:pt idx="7430">
                        <c:v>827.03922533333332</c:v>
                      </c:pt>
                      <c:pt idx="7431">
                        <c:v>826.89060433333327</c:v>
                      </c:pt>
                      <c:pt idx="7432">
                        <c:v>826.72949233333338</c:v>
                      </c:pt>
                      <c:pt idx="7433">
                        <c:v>826.56833900000004</c:v>
                      </c:pt>
                      <c:pt idx="7434">
                        <c:v>826.36002633333339</c:v>
                      </c:pt>
                      <c:pt idx="7435">
                        <c:v>826.21520966666674</c:v>
                      </c:pt>
                      <c:pt idx="7436">
                        <c:v>826.05995699999994</c:v>
                      </c:pt>
                      <c:pt idx="7437">
                        <c:v>825.86645499999997</c:v>
                      </c:pt>
                      <c:pt idx="7438">
                        <c:v>825.69047</c:v>
                      </c:pt>
                      <c:pt idx="7439">
                        <c:v>825.49102766666658</c:v>
                      </c:pt>
                      <c:pt idx="7440">
                        <c:v>825.30440233333331</c:v>
                      </c:pt>
                      <c:pt idx="7441">
                        <c:v>825.1684570000001</c:v>
                      </c:pt>
                      <c:pt idx="7442">
                        <c:v>824.98327633333338</c:v>
                      </c:pt>
                      <c:pt idx="7443">
                        <c:v>824.78489166666668</c:v>
                      </c:pt>
                      <c:pt idx="7444">
                        <c:v>824.6918946666666</c:v>
                      </c:pt>
                      <c:pt idx="7445">
                        <c:v>824.42397033333327</c:v>
                      </c:pt>
                      <c:pt idx="7446">
                        <c:v>824.29162566666673</c:v>
                      </c:pt>
                      <c:pt idx="7447">
                        <c:v>824.07084133333331</c:v>
                      </c:pt>
                      <c:pt idx="7448">
                        <c:v>823.89092999999991</c:v>
                      </c:pt>
                      <c:pt idx="7449">
                        <c:v>823.67083733333345</c:v>
                      </c:pt>
                      <c:pt idx="7450">
                        <c:v>823.48549400000002</c:v>
                      </c:pt>
                      <c:pt idx="7451">
                        <c:v>823.33184833333326</c:v>
                      </c:pt>
                      <c:pt idx="7452">
                        <c:v>823.18894466666677</c:v>
                      </c:pt>
                      <c:pt idx="7453">
                        <c:v>823.00168833333339</c:v>
                      </c:pt>
                      <c:pt idx="7454">
                        <c:v>822.85915133333344</c:v>
                      </c:pt>
                      <c:pt idx="7455">
                        <c:v>822.6654053333333</c:v>
                      </c:pt>
                      <c:pt idx="7456">
                        <c:v>822.50437399999998</c:v>
                      </c:pt>
                      <c:pt idx="7457">
                        <c:v>822.32845033333342</c:v>
                      </c:pt>
                      <c:pt idx="7458">
                        <c:v>822.216634</c:v>
                      </c:pt>
                      <c:pt idx="7459">
                        <c:v>822.00073266666675</c:v>
                      </c:pt>
                      <c:pt idx="7460">
                        <c:v>821.87556966666671</c:v>
                      </c:pt>
                      <c:pt idx="7461">
                        <c:v>821.70247400000005</c:v>
                      </c:pt>
                      <c:pt idx="7462">
                        <c:v>821.49204499999996</c:v>
                      </c:pt>
                      <c:pt idx="7463">
                        <c:v>821.3645223333333</c:v>
                      </c:pt>
                      <c:pt idx="7464">
                        <c:v>821.15555833333337</c:v>
                      </c:pt>
                      <c:pt idx="7465">
                        <c:v>821.02419033333342</c:v>
                      </c:pt>
                      <c:pt idx="7466">
                        <c:v>820.76692733333323</c:v>
                      </c:pt>
                      <c:pt idx="7467">
                        <c:v>820.63553866666678</c:v>
                      </c:pt>
                      <c:pt idx="7468">
                        <c:v>820.41113266666662</c:v>
                      </c:pt>
                      <c:pt idx="7469">
                        <c:v>820.24432399999989</c:v>
                      </c:pt>
                      <c:pt idx="7470">
                        <c:v>820.07421866666664</c:v>
                      </c:pt>
                      <c:pt idx="7471">
                        <c:v>819.89628099999993</c:v>
                      </c:pt>
                      <c:pt idx="7472">
                        <c:v>819.72104900000011</c:v>
                      </c:pt>
                      <c:pt idx="7473">
                        <c:v>819.55759666666665</c:v>
                      </c:pt>
                      <c:pt idx="7474">
                        <c:v>819.39184566666665</c:v>
                      </c:pt>
                      <c:pt idx="7475">
                        <c:v>819.20463033333328</c:v>
                      </c:pt>
                      <c:pt idx="7476">
                        <c:v>819.06817633333333</c:v>
                      </c:pt>
                      <c:pt idx="7477">
                        <c:v>818.82326266666678</c:v>
                      </c:pt>
                      <c:pt idx="7478">
                        <c:v>818.65553766666665</c:v>
                      </c:pt>
                      <c:pt idx="7479">
                        <c:v>818.46179200000006</c:v>
                      </c:pt>
                      <c:pt idx="7480">
                        <c:v>818.24149566666665</c:v>
                      </c:pt>
                      <c:pt idx="7481">
                        <c:v>818.09354633333339</c:v>
                      </c:pt>
                      <c:pt idx="7482">
                        <c:v>817.88266999999996</c:v>
                      </c:pt>
                      <c:pt idx="7483">
                        <c:v>817.7296143333333</c:v>
                      </c:pt>
                      <c:pt idx="7484">
                        <c:v>817.56577533333336</c:v>
                      </c:pt>
                      <c:pt idx="7485">
                        <c:v>817.4236043333334</c:v>
                      </c:pt>
                      <c:pt idx="7486">
                        <c:v>817.27077199999997</c:v>
                      </c:pt>
                      <c:pt idx="7487">
                        <c:v>817.07527633333336</c:v>
                      </c:pt>
                      <c:pt idx="7488">
                        <c:v>816.87786866666659</c:v>
                      </c:pt>
                      <c:pt idx="7489">
                        <c:v>816.72371400000009</c:v>
                      </c:pt>
                      <c:pt idx="7490">
                        <c:v>816.51525900000013</c:v>
                      </c:pt>
                      <c:pt idx="7491">
                        <c:v>816.30804433333333</c:v>
                      </c:pt>
                      <c:pt idx="7492">
                        <c:v>816.17523200000005</c:v>
                      </c:pt>
                      <c:pt idx="7493">
                        <c:v>815.94732666666653</c:v>
                      </c:pt>
                      <c:pt idx="7494">
                        <c:v>815.78092466666658</c:v>
                      </c:pt>
                      <c:pt idx="7495">
                        <c:v>815.61326099999997</c:v>
                      </c:pt>
                      <c:pt idx="7496">
                        <c:v>815.44580066666651</c:v>
                      </c:pt>
                      <c:pt idx="7497">
                        <c:v>815.26666266666655</c:v>
                      </c:pt>
                      <c:pt idx="7498">
                        <c:v>815.10900866666668</c:v>
                      </c:pt>
                      <c:pt idx="7499">
                        <c:v>815.01477033333333</c:v>
                      </c:pt>
                      <c:pt idx="7500">
                        <c:v>814.79665133333344</c:v>
                      </c:pt>
                      <c:pt idx="7501">
                        <c:v>814.65661633333332</c:v>
                      </c:pt>
                      <c:pt idx="7502">
                        <c:v>814.49635833333332</c:v>
                      </c:pt>
                      <c:pt idx="7503">
                        <c:v>814.25980600000003</c:v>
                      </c:pt>
                      <c:pt idx="7504">
                        <c:v>814.091227</c:v>
                      </c:pt>
                      <c:pt idx="7505">
                        <c:v>813.96923866666668</c:v>
                      </c:pt>
                      <c:pt idx="7506">
                        <c:v>813.76607266666667</c:v>
                      </c:pt>
                      <c:pt idx="7507">
                        <c:v>813.56292733333339</c:v>
                      </c:pt>
                      <c:pt idx="7508">
                        <c:v>813.40983066666661</c:v>
                      </c:pt>
                      <c:pt idx="7509">
                        <c:v>813.25235999999995</c:v>
                      </c:pt>
                      <c:pt idx="7510">
                        <c:v>813.05971266666666</c:v>
                      </c:pt>
                      <c:pt idx="7511">
                        <c:v>812.85748299999989</c:v>
                      </c:pt>
                      <c:pt idx="7512">
                        <c:v>812.72192400000006</c:v>
                      </c:pt>
                      <c:pt idx="7513">
                        <c:v>812.56717933333346</c:v>
                      </c:pt>
                      <c:pt idx="7514">
                        <c:v>812.378601</c:v>
                      </c:pt>
                      <c:pt idx="7515">
                        <c:v>812.19793699999991</c:v>
                      </c:pt>
                      <c:pt idx="7516">
                        <c:v>812.00748699999997</c:v>
                      </c:pt>
                      <c:pt idx="7517">
                        <c:v>811.80594866666672</c:v>
                      </c:pt>
                      <c:pt idx="7518">
                        <c:v>811.64223233333325</c:v>
                      </c:pt>
                      <c:pt idx="7519">
                        <c:v>811.43048066666654</c:v>
                      </c:pt>
                      <c:pt idx="7520">
                        <c:v>811.24670400000014</c:v>
                      </c:pt>
                      <c:pt idx="7521">
                        <c:v>811.11185699999999</c:v>
                      </c:pt>
                      <c:pt idx="7522">
                        <c:v>810.88586399999997</c:v>
                      </c:pt>
                      <c:pt idx="7523">
                        <c:v>810.74609366666664</c:v>
                      </c:pt>
                      <c:pt idx="7524">
                        <c:v>810.58445233333339</c:v>
                      </c:pt>
                      <c:pt idx="7525">
                        <c:v>810.34606933333328</c:v>
                      </c:pt>
                      <c:pt idx="7526">
                        <c:v>810.20798733333334</c:v>
                      </c:pt>
                      <c:pt idx="7527">
                        <c:v>810.00998933333324</c:v>
                      </c:pt>
                      <c:pt idx="7528">
                        <c:v>809.8909910000001</c:v>
                      </c:pt>
                      <c:pt idx="7529">
                        <c:v>809.68033833333322</c:v>
                      </c:pt>
                      <c:pt idx="7530">
                        <c:v>809.49532066666677</c:v>
                      </c:pt>
                      <c:pt idx="7531">
                        <c:v>809.31919333333337</c:v>
                      </c:pt>
                      <c:pt idx="7532">
                        <c:v>809.12754299999995</c:v>
                      </c:pt>
                      <c:pt idx="7533">
                        <c:v>808.93737799999997</c:v>
                      </c:pt>
                      <c:pt idx="7534">
                        <c:v>808.79020200000002</c:v>
                      </c:pt>
                      <c:pt idx="7535">
                        <c:v>808.55845133333332</c:v>
                      </c:pt>
                      <c:pt idx="7536">
                        <c:v>808.4523926666667</c:v>
                      </c:pt>
                      <c:pt idx="7537">
                        <c:v>808.22072333333324</c:v>
                      </c:pt>
                      <c:pt idx="7538">
                        <c:v>808.06243899999993</c:v>
                      </c:pt>
                      <c:pt idx="7539">
                        <c:v>807.88366700000006</c:v>
                      </c:pt>
                      <c:pt idx="7540">
                        <c:v>807.73073299999999</c:v>
                      </c:pt>
                      <c:pt idx="7541">
                        <c:v>807.51391566666678</c:v>
                      </c:pt>
                      <c:pt idx="7542">
                        <c:v>807.40181500000006</c:v>
                      </c:pt>
                      <c:pt idx="7543">
                        <c:v>807.23449700000003</c:v>
                      </c:pt>
                      <c:pt idx="7544">
                        <c:v>807.01399733333335</c:v>
                      </c:pt>
                      <c:pt idx="7545">
                        <c:v>806.83184833333326</c:v>
                      </c:pt>
                      <c:pt idx="7546">
                        <c:v>806.71256499999993</c:v>
                      </c:pt>
                      <c:pt idx="7547">
                        <c:v>806.50284833333342</c:v>
                      </c:pt>
                      <c:pt idx="7548">
                        <c:v>806.31860333333327</c:v>
                      </c:pt>
                      <c:pt idx="7549">
                        <c:v>806.12103266666657</c:v>
                      </c:pt>
                      <c:pt idx="7550">
                        <c:v>805.96179233333339</c:v>
                      </c:pt>
                      <c:pt idx="7551">
                        <c:v>805.7370810000001</c:v>
                      </c:pt>
                      <c:pt idx="7552">
                        <c:v>805.59250899999995</c:v>
                      </c:pt>
                      <c:pt idx="7553">
                        <c:v>805.40537533333338</c:v>
                      </c:pt>
                      <c:pt idx="7554">
                        <c:v>805.15525300000002</c:v>
                      </c:pt>
                      <c:pt idx="7555">
                        <c:v>805.02488200000005</c:v>
                      </c:pt>
                      <c:pt idx="7556">
                        <c:v>804.8359783333334</c:v>
                      </c:pt>
                      <c:pt idx="7557">
                        <c:v>804.67578133333336</c:v>
                      </c:pt>
                      <c:pt idx="7558">
                        <c:v>804.54298900000003</c:v>
                      </c:pt>
                      <c:pt idx="7559">
                        <c:v>804.32110599999999</c:v>
                      </c:pt>
                      <c:pt idx="7560">
                        <c:v>804.11956800000007</c:v>
                      </c:pt>
                      <c:pt idx="7561">
                        <c:v>803.93172199999992</c:v>
                      </c:pt>
                      <c:pt idx="7562">
                        <c:v>803.74381533333326</c:v>
                      </c:pt>
                      <c:pt idx="7563">
                        <c:v>803.66387933333328</c:v>
                      </c:pt>
                      <c:pt idx="7564">
                        <c:v>803.37243666666666</c:v>
                      </c:pt>
                      <c:pt idx="7565">
                        <c:v>803.31451433333325</c:v>
                      </c:pt>
                      <c:pt idx="7566">
                        <c:v>803.14540599999998</c:v>
                      </c:pt>
                      <c:pt idx="7567">
                        <c:v>802.875407</c:v>
                      </c:pt>
                      <c:pt idx="7568">
                        <c:v>802.76371266666672</c:v>
                      </c:pt>
                      <c:pt idx="7569">
                        <c:v>802.57415800000001</c:v>
                      </c:pt>
                      <c:pt idx="7570">
                        <c:v>802.44205733333331</c:v>
                      </c:pt>
                      <c:pt idx="7571">
                        <c:v>802.23779300000012</c:v>
                      </c:pt>
                      <c:pt idx="7572">
                        <c:v>802.08961966666664</c:v>
                      </c:pt>
                      <c:pt idx="7573">
                        <c:v>801.93149833333337</c:v>
                      </c:pt>
                      <c:pt idx="7574">
                        <c:v>801.76470933333337</c:v>
                      </c:pt>
                      <c:pt idx="7575">
                        <c:v>801.49357066666664</c:v>
                      </c:pt>
                      <c:pt idx="7576">
                        <c:v>801.45499666666672</c:v>
                      </c:pt>
                      <c:pt idx="7577">
                        <c:v>801.27048733333334</c:v>
                      </c:pt>
                      <c:pt idx="7578">
                        <c:v>801.06481933333328</c:v>
                      </c:pt>
                      <c:pt idx="7579">
                        <c:v>800.92663533333337</c:v>
                      </c:pt>
                      <c:pt idx="7580">
                        <c:v>800.69543466666664</c:v>
                      </c:pt>
                      <c:pt idx="7581">
                        <c:v>800.50986733333332</c:v>
                      </c:pt>
                      <c:pt idx="7582">
                        <c:v>800.37558999999999</c:v>
                      </c:pt>
                      <c:pt idx="7583">
                        <c:v>800.21577933333322</c:v>
                      </c:pt>
                      <c:pt idx="7584">
                        <c:v>800.00238033333335</c:v>
                      </c:pt>
                      <c:pt idx="7585">
                        <c:v>799.83056666666664</c:v>
                      </c:pt>
                      <c:pt idx="7586">
                        <c:v>799.63741033333338</c:v>
                      </c:pt>
                      <c:pt idx="7587">
                        <c:v>799.50667333333331</c:v>
                      </c:pt>
                      <c:pt idx="7588">
                        <c:v>799.30820700000004</c:v>
                      </c:pt>
                      <c:pt idx="7589">
                        <c:v>799.14957700000014</c:v>
                      </c:pt>
                      <c:pt idx="7590">
                        <c:v>798.93749966666667</c:v>
                      </c:pt>
                      <c:pt idx="7591">
                        <c:v>798.75909433333334</c:v>
                      </c:pt>
                      <c:pt idx="7592">
                        <c:v>798.5848596666666</c:v>
                      </c:pt>
                      <c:pt idx="7593">
                        <c:v>798.44588199999998</c:v>
                      </c:pt>
                      <c:pt idx="7594">
                        <c:v>798.27069066666672</c:v>
                      </c:pt>
                      <c:pt idx="7595">
                        <c:v>798.12760399999991</c:v>
                      </c:pt>
                      <c:pt idx="7596">
                        <c:v>797.90462233333335</c:v>
                      </c:pt>
                      <c:pt idx="7597">
                        <c:v>797.77671299999986</c:v>
                      </c:pt>
                      <c:pt idx="7598">
                        <c:v>797.53068066666674</c:v>
                      </c:pt>
                      <c:pt idx="7599">
                        <c:v>797.32397466666669</c:v>
                      </c:pt>
                      <c:pt idx="7600">
                        <c:v>797.2019856666667</c:v>
                      </c:pt>
                      <c:pt idx="7601">
                        <c:v>797.00472000000002</c:v>
                      </c:pt>
                      <c:pt idx="7602">
                        <c:v>796.83300766666662</c:v>
                      </c:pt>
                      <c:pt idx="7603">
                        <c:v>796.60575366666671</c:v>
                      </c:pt>
                      <c:pt idx="7604">
                        <c:v>796.45989966666673</c:v>
                      </c:pt>
                      <c:pt idx="7605">
                        <c:v>796.32641599999988</c:v>
                      </c:pt>
                      <c:pt idx="7606">
                        <c:v>796.094157</c:v>
                      </c:pt>
                      <c:pt idx="7607">
                        <c:v>795.93168133333336</c:v>
                      </c:pt>
                      <c:pt idx="7608">
                        <c:v>795.78318266666668</c:v>
                      </c:pt>
                      <c:pt idx="7609">
                        <c:v>795.61612966666655</c:v>
                      </c:pt>
                      <c:pt idx="7610">
                        <c:v>795.44718433333344</c:v>
                      </c:pt>
                      <c:pt idx="7611">
                        <c:v>795.23586033333322</c:v>
                      </c:pt>
                      <c:pt idx="7612">
                        <c:v>795.05356833333326</c:v>
                      </c:pt>
                      <c:pt idx="7613">
                        <c:v>794.89849866666657</c:v>
                      </c:pt>
                      <c:pt idx="7614">
                        <c:v>794.754008</c:v>
                      </c:pt>
                      <c:pt idx="7615">
                        <c:v>794.54490133333331</c:v>
                      </c:pt>
                      <c:pt idx="7616">
                        <c:v>794.40588366666668</c:v>
                      </c:pt>
                      <c:pt idx="7617">
                        <c:v>794.21105966666664</c:v>
                      </c:pt>
                      <c:pt idx="7618">
                        <c:v>794.07562266666662</c:v>
                      </c:pt>
                      <c:pt idx="7619">
                        <c:v>793.91337066666665</c:v>
                      </c:pt>
                      <c:pt idx="7620">
                        <c:v>793.74165866666669</c:v>
                      </c:pt>
                      <c:pt idx="7621">
                        <c:v>793.60852033333322</c:v>
                      </c:pt>
                      <c:pt idx="7622">
                        <c:v>793.43542466666668</c:v>
                      </c:pt>
                      <c:pt idx="7623">
                        <c:v>793.21095800000001</c:v>
                      </c:pt>
                      <c:pt idx="7624">
                        <c:v>793.08571366666672</c:v>
                      </c:pt>
                      <c:pt idx="7625">
                        <c:v>792.91628000000003</c:v>
                      </c:pt>
                      <c:pt idx="7626">
                        <c:v>792.72416166666665</c:v>
                      </c:pt>
                      <c:pt idx="7627">
                        <c:v>792.51043700000002</c:v>
                      </c:pt>
                      <c:pt idx="7628">
                        <c:v>792.35868333333337</c:v>
                      </c:pt>
                      <c:pt idx="7629">
                        <c:v>792.20141599999988</c:v>
                      </c:pt>
                      <c:pt idx="7630">
                        <c:v>791.98077366666666</c:v>
                      </c:pt>
                      <c:pt idx="7631">
                        <c:v>791.82773866666673</c:v>
                      </c:pt>
                      <c:pt idx="7632">
                        <c:v>791.63366700000006</c:v>
                      </c:pt>
                      <c:pt idx="7633">
                        <c:v>791.39180466666664</c:v>
                      </c:pt>
                      <c:pt idx="7634">
                        <c:v>791.25018333333344</c:v>
                      </c:pt>
                      <c:pt idx="7635">
                        <c:v>791.05847133333327</c:v>
                      </c:pt>
                      <c:pt idx="7636">
                        <c:v>790.88279233333333</c:v>
                      </c:pt>
                      <c:pt idx="7637">
                        <c:v>790.72833266666669</c:v>
                      </c:pt>
                      <c:pt idx="7638">
                        <c:v>790.57110599999999</c:v>
                      </c:pt>
                      <c:pt idx="7639">
                        <c:v>790.40454133333333</c:v>
                      </c:pt>
                      <c:pt idx="7640">
                        <c:v>790.21205633333329</c:v>
                      </c:pt>
                      <c:pt idx="7641">
                        <c:v>790.03139233333332</c:v>
                      </c:pt>
                      <c:pt idx="7642">
                        <c:v>789.86098233333325</c:v>
                      </c:pt>
                      <c:pt idx="7643">
                        <c:v>789.68475366666678</c:v>
                      </c:pt>
                      <c:pt idx="7644">
                        <c:v>789.54897033333327</c:v>
                      </c:pt>
                      <c:pt idx="7645">
                        <c:v>789.3639116666667</c:v>
                      </c:pt>
                      <c:pt idx="7646">
                        <c:v>789.17376700000011</c:v>
                      </c:pt>
                      <c:pt idx="7647">
                        <c:v>788.94403066666666</c:v>
                      </c:pt>
                      <c:pt idx="7648">
                        <c:v>788.75364166666657</c:v>
                      </c:pt>
                      <c:pt idx="7649">
                        <c:v>788.58656800000006</c:v>
                      </c:pt>
                      <c:pt idx="7650">
                        <c:v>788.3841349999999</c:v>
                      </c:pt>
                      <c:pt idx="7651">
                        <c:v>788.22064233333333</c:v>
                      </c:pt>
                      <c:pt idx="7652">
                        <c:v>788.01116966666666</c:v>
                      </c:pt>
                      <c:pt idx="7653">
                        <c:v>787.86763466666662</c:v>
                      </c:pt>
                      <c:pt idx="7654">
                        <c:v>787.68532333333326</c:v>
                      </c:pt>
                      <c:pt idx="7655">
                        <c:v>787.53027333333341</c:v>
                      </c:pt>
                      <c:pt idx="7656">
                        <c:v>787.36745166666662</c:v>
                      </c:pt>
                      <c:pt idx="7657">
                        <c:v>787.26656066666658</c:v>
                      </c:pt>
                      <c:pt idx="7658">
                        <c:v>787.06632466666667</c:v>
                      </c:pt>
                      <c:pt idx="7659">
                        <c:v>786.91253633333326</c:v>
                      </c:pt>
                      <c:pt idx="7660">
                        <c:v>786.69757100000004</c:v>
                      </c:pt>
                      <c:pt idx="7661">
                        <c:v>786.49650066666663</c:v>
                      </c:pt>
                      <c:pt idx="7662">
                        <c:v>786.33510333333345</c:v>
                      </c:pt>
                      <c:pt idx="7663">
                        <c:v>786.18774433333328</c:v>
                      </c:pt>
                      <c:pt idx="7664">
                        <c:v>786.00327533333336</c:v>
                      </c:pt>
                      <c:pt idx="7665">
                        <c:v>785.81658933333335</c:v>
                      </c:pt>
                      <c:pt idx="7666">
                        <c:v>785.64088933333335</c:v>
                      </c:pt>
                      <c:pt idx="7667">
                        <c:v>785.42769366666664</c:v>
                      </c:pt>
                      <c:pt idx="7668">
                        <c:v>785.27626566666675</c:v>
                      </c:pt>
                      <c:pt idx="7669">
                        <c:v>785.1194866666666</c:v>
                      </c:pt>
                      <c:pt idx="7670">
                        <c:v>784.97308366666675</c:v>
                      </c:pt>
                      <c:pt idx="7671">
                        <c:v>784.80348700000002</c:v>
                      </c:pt>
                      <c:pt idx="7672">
                        <c:v>784.61352533333331</c:v>
                      </c:pt>
                      <c:pt idx="7673">
                        <c:v>784.49198399999989</c:v>
                      </c:pt>
                      <c:pt idx="7674">
                        <c:v>784.27884933333337</c:v>
                      </c:pt>
                      <c:pt idx="7675">
                        <c:v>784.11932399999989</c:v>
                      </c:pt>
                      <c:pt idx="7676">
                        <c:v>783.96516900000006</c:v>
                      </c:pt>
                      <c:pt idx="7677">
                        <c:v>783.73461899999995</c:v>
                      </c:pt>
                      <c:pt idx="7678">
                        <c:v>783.58239733333323</c:v>
                      </c:pt>
                      <c:pt idx="7679">
                        <c:v>783.39007566666669</c:v>
                      </c:pt>
                      <c:pt idx="7680">
                        <c:v>783.23227966666673</c:v>
                      </c:pt>
                      <c:pt idx="7681">
                        <c:v>783.02414966666663</c:v>
                      </c:pt>
                      <c:pt idx="7682">
                        <c:v>782.87786833333337</c:v>
                      </c:pt>
                      <c:pt idx="7683">
                        <c:v>782.72292066666671</c:v>
                      </c:pt>
                      <c:pt idx="7684">
                        <c:v>782.52101633333325</c:v>
                      </c:pt>
                      <c:pt idx="7685">
                        <c:v>782.3750203333334</c:v>
                      </c:pt>
                      <c:pt idx="7686">
                        <c:v>782.20454900000004</c:v>
                      </c:pt>
                      <c:pt idx="7687">
                        <c:v>781.97991966666666</c:v>
                      </c:pt>
                      <c:pt idx="7688">
                        <c:v>781.84722899999997</c:v>
                      </c:pt>
                      <c:pt idx="7689">
                        <c:v>781.66904733333331</c:v>
                      </c:pt>
                      <c:pt idx="7690">
                        <c:v>781.48653166666679</c:v>
                      </c:pt>
                      <c:pt idx="7691">
                        <c:v>781.31807466666669</c:v>
                      </c:pt>
                      <c:pt idx="7692">
                        <c:v>781.0801796666666</c:v>
                      </c:pt>
                      <c:pt idx="7693">
                        <c:v>780.98087566666663</c:v>
                      </c:pt>
                      <c:pt idx="7694">
                        <c:v>780.78843166666672</c:v>
                      </c:pt>
                      <c:pt idx="7695">
                        <c:v>780.65116366666678</c:v>
                      </c:pt>
                      <c:pt idx="7696">
                        <c:v>780.44647199999997</c:v>
                      </c:pt>
                      <c:pt idx="7697">
                        <c:v>780.30893966666656</c:v>
                      </c:pt>
                      <c:pt idx="7698">
                        <c:v>780.10135899999989</c:v>
                      </c:pt>
                      <c:pt idx="7699">
                        <c:v>779.92059333333327</c:v>
                      </c:pt>
                      <c:pt idx="7700">
                        <c:v>779.77386500000011</c:v>
                      </c:pt>
                      <c:pt idx="7701">
                        <c:v>779.58005766666668</c:v>
                      </c:pt>
                      <c:pt idx="7702">
                        <c:v>779.42824333333328</c:v>
                      </c:pt>
                      <c:pt idx="7703">
                        <c:v>779.21030666666672</c:v>
                      </c:pt>
                      <c:pt idx="7704">
                        <c:v>779.00933833333329</c:v>
                      </c:pt>
                      <c:pt idx="7705">
                        <c:v>778.84104433333334</c:v>
                      </c:pt>
                      <c:pt idx="7706">
                        <c:v>778.72837299999992</c:v>
                      </c:pt>
                      <c:pt idx="7707">
                        <c:v>778.52276633333338</c:v>
                      </c:pt>
                      <c:pt idx="7708">
                        <c:v>778.32720933333337</c:v>
                      </c:pt>
                      <c:pt idx="7709">
                        <c:v>778.13600666666662</c:v>
                      </c:pt>
                      <c:pt idx="7710">
                        <c:v>778.00274666666667</c:v>
                      </c:pt>
                      <c:pt idx="7711">
                        <c:v>777.83215333333328</c:v>
                      </c:pt>
                      <c:pt idx="7712">
                        <c:v>777.68646233333345</c:v>
                      </c:pt>
                      <c:pt idx="7713">
                        <c:v>777.49717199999998</c:v>
                      </c:pt>
                      <c:pt idx="7714">
                        <c:v>777.33612033333338</c:v>
                      </c:pt>
                      <c:pt idx="7715">
                        <c:v>777.15683999999999</c:v>
                      </c:pt>
                      <c:pt idx="7716">
                        <c:v>777.00459799999999</c:v>
                      </c:pt>
                      <c:pt idx="7717">
                        <c:v>776.83085100000005</c:v>
                      </c:pt>
                      <c:pt idx="7718">
                        <c:v>776.67309566666665</c:v>
                      </c:pt>
                      <c:pt idx="7719">
                        <c:v>776.46331800000007</c:v>
                      </c:pt>
                      <c:pt idx="7720">
                        <c:v>776.28092433333347</c:v>
                      </c:pt>
                      <c:pt idx="7721">
                        <c:v>776.09313966666662</c:v>
                      </c:pt>
                      <c:pt idx="7722">
                        <c:v>775.90690099999995</c:v>
                      </c:pt>
                      <c:pt idx="7723">
                        <c:v>775.76405833333331</c:v>
                      </c:pt>
                      <c:pt idx="7724">
                        <c:v>775.63016766666669</c:v>
                      </c:pt>
                      <c:pt idx="7725">
                        <c:v>775.45719399999996</c:v>
                      </c:pt>
                      <c:pt idx="7726">
                        <c:v>775.29593899999998</c:v>
                      </c:pt>
                      <c:pt idx="7727">
                        <c:v>775.11588533333327</c:v>
                      </c:pt>
                      <c:pt idx="7728">
                        <c:v>774.92203800000004</c:v>
                      </c:pt>
                      <c:pt idx="7729">
                        <c:v>774.77010100000007</c:v>
                      </c:pt>
                      <c:pt idx="7730">
                        <c:v>774.63185666666675</c:v>
                      </c:pt>
                      <c:pt idx="7731">
                        <c:v>774.37778700000001</c:v>
                      </c:pt>
                      <c:pt idx="7732">
                        <c:v>774.20998099999997</c:v>
                      </c:pt>
                      <c:pt idx="7733">
                        <c:v>774.05611166666665</c:v>
                      </c:pt>
                      <c:pt idx="7734">
                        <c:v>773.88207999999997</c:v>
                      </c:pt>
                      <c:pt idx="7735">
                        <c:v>773.69504833333338</c:v>
                      </c:pt>
                      <c:pt idx="7736">
                        <c:v>773.50457766666671</c:v>
                      </c:pt>
                      <c:pt idx="7737">
                        <c:v>773.26464866666674</c:v>
                      </c:pt>
                      <c:pt idx="7738">
                        <c:v>773.08848066666667</c:v>
                      </c:pt>
                      <c:pt idx="7739">
                        <c:v>772.94101966666676</c:v>
                      </c:pt>
                      <c:pt idx="7740">
                        <c:v>772.78578700000014</c:v>
                      </c:pt>
                      <c:pt idx="7741">
                        <c:v>772.60540766666657</c:v>
                      </c:pt>
                      <c:pt idx="7742">
                        <c:v>772.46181233333334</c:v>
                      </c:pt>
                      <c:pt idx="7743">
                        <c:v>772.24759933333337</c:v>
                      </c:pt>
                      <c:pt idx="7744">
                        <c:v>772.11671933333321</c:v>
                      </c:pt>
                      <c:pt idx="7745">
                        <c:v>771.94883200000004</c:v>
                      </c:pt>
                      <c:pt idx="7746">
                        <c:v>771.80841066666665</c:v>
                      </c:pt>
                      <c:pt idx="7747">
                        <c:v>771.60473633333334</c:v>
                      </c:pt>
                      <c:pt idx="7748">
                        <c:v>771.42631033333328</c:v>
                      </c:pt>
                      <c:pt idx="7749">
                        <c:v>771.26267499999994</c:v>
                      </c:pt>
                      <c:pt idx="7750">
                        <c:v>771.08748366666669</c:v>
                      </c:pt>
                      <c:pt idx="7751">
                        <c:v>770.91269933333331</c:v>
                      </c:pt>
                      <c:pt idx="7752">
                        <c:v>770.80025233333333</c:v>
                      </c:pt>
                      <c:pt idx="7753">
                        <c:v>770.60512299999994</c:v>
                      </c:pt>
                      <c:pt idx="7754">
                        <c:v>770.39990233333344</c:v>
                      </c:pt>
                      <c:pt idx="7755">
                        <c:v>770.22660299999995</c:v>
                      </c:pt>
                      <c:pt idx="7756">
                        <c:v>770.04221599999994</c:v>
                      </c:pt>
                      <c:pt idx="7757">
                        <c:v>769.78529866666668</c:v>
                      </c:pt>
                      <c:pt idx="7758">
                        <c:v>769.6616416666667</c:v>
                      </c:pt>
                      <c:pt idx="7759">
                        <c:v>769.482259</c:v>
                      </c:pt>
                      <c:pt idx="7760">
                        <c:v>769.27213533333327</c:v>
                      </c:pt>
                      <c:pt idx="7761">
                        <c:v>769.08264166666675</c:v>
                      </c:pt>
                      <c:pt idx="7762">
                        <c:v>768.88118466666674</c:v>
                      </c:pt>
                      <c:pt idx="7763">
                        <c:v>768.71462000000008</c:v>
                      </c:pt>
                      <c:pt idx="7764">
                        <c:v>768.48445666666669</c:v>
                      </c:pt>
                      <c:pt idx="7765">
                        <c:v>768.32342533333338</c:v>
                      </c:pt>
                      <c:pt idx="7766">
                        <c:v>768.09293633333334</c:v>
                      </c:pt>
                      <c:pt idx="7767">
                        <c:v>767.90279166666676</c:v>
                      </c:pt>
                      <c:pt idx="7768">
                        <c:v>767.66971833333344</c:v>
                      </c:pt>
                      <c:pt idx="7769">
                        <c:v>767.49536133333334</c:v>
                      </c:pt>
                      <c:pt idx="7770">
                        <c:v>767.32419833333336</c:v>
                      </c:pt>
                      <c:pt idx="7771">
                        <c:v>767.13773633333346</c:v>
                      </c:pt>
                      <c:pt idx="7772">
                        <c:v>766.97371433333331</c:v>
                      </c:pt>
                      <c:pt idx="7773">
                        <c:v>766.78249099999994</c:v>
                      </c:pt>
                      <c:pt idx="7774">
                        <c:v>766.59965</c:v>
                      </c:pt>
                      <c:pt idx="7775">
                        <c:v>766.43581133333328</c:v>
                      </c:pt>
                      <c:pt idx="7776">
                        <c:v>766.24098700000002</c:v>
                      </c:pt>
                      <c:pt idx="7777">
                        <c:v>766.06028233333325</c:v>
                      </c:pt>
                      <c:pt idx="7778">
                        <c:v>765.896342</c:v>
                      </c:pt>
                      <c:pt idx="7779">
                        <c:v>765.6840820000001</c:v>
                      </c:pt>
                      <c:pt idx="7780">
                        <c:v>765.50659166666674</c:v>
                      </c:pt>
                      <c:pt idx="7781">
                        <c:v>765.33217400000012</c:v>
                      </c:pt>
                      <c:pt idx="7782">
                        <c:v>765.18967699999996</c:v>
                      </c:pt>
                      <c:pt idx="7783">
                        <c:v>765.01666233333344</c:v>
                      </c:pt>
                      <c:pt idx="7784">
                        <c:v>764.84261033333325</c:v>
                      </c:pt>
                      <c:pt idx="7785">
                        <c:v>764.64044166666679</c:v>
                      </c:pt>
                      <c:pt idx="7786">
                        <c:v>764.51019300000007</c:v>
                      </c:pt>
                      <c:pt idx="7787">
                        <c:v>764.32987466666657</c:v>
                      </c:pt>
                      <c:pt idx="7788">
                        <c:v>764.16497833333324</c:v>
                      </c:pt>
                      <c:pt idx="7789">
                        <c:v>763.99733466666657</c:v>
                      </c:pt>
                      <c:pt idx="7790">
                        <c:v>763.81386299999997</c:v>
                      </c:pt>
                      <c:pt idx="7791">
                        <c:v>763.62628166666661</c:v>
                      </c:pt>
                      <c:pt idx="7792">
                        <c:v>763.43208833333335</c:v>
                      </c:pt>
                      <c:pt idx="7793">
                        <c:v>763.23293033333323</c:v>
                      </c:pt>
                      <c:pt idx="7794">
                        <c:v>763.0552366666667</c:v>
                      </c:pt>
                      <c:pt idx="7795">
                        <c:v>762.8386436666666</c:v>
                      </c:pt>
                      <c:pt idx="7796">
                        <c:v>762.66394033333336</c:v>
                      </c:pt>
                      <c:pt idx="7797">
                        <c:v>762.51515699999993</c:v>
                      </c:pt>
                      <c:pt idx="7798">
                        <c:v>762.34220366666671</c:v>
                      </c:pt>
                      <c:pt idx="7799">
                        <c:v>762.14353433333326</c:v>
                      </c:pt>
                      <c:pt idx="7800">
                        <c:v>762.02587899999992</c:v>
                      </c:pt>
                      <c:pt idx="7801">
                        <c:v>761.81618233333336</c:v>
                      </c:pt>
                      <c:pt idx="7802">
                        <c:v>761.6171263333332</c:v>
                      </c:pt>
                      <c:pt idx="7803">
                        <c:v>761.49355033333325</c:v>
                      </c:pt>
                      <c:pt idx="7804">
                        <c:v>761.34077933333322</c:v>
                      </c:pt>
                      <c:pt idx="7805">
                        <c:v>761.17523199999994</c:v>
                      </c:pt>
                      <c:pt idx="7806">
                        <c:v>760.98128266666663</c:v>
                      </c:pt>
                      <c:pt idx="7807">
                        <c:v>760.81011966666665</c:v>
                      </c:pt>
                      <c:pt idx="7808">
                        <c:v>760.59975166666663</c:v>
                      </c:pt>
                      <c:pt idx="7809">
                        <c:v>760.44559766666669</c:v>
                      </c:pt>
                      <c:pt idx="7810">
                        <c:v>760.27598066666667</c:v>
                      </c:pt>
                      <c:pt idx="7811">
                        <c:v>760.1248373333334</c:v>
                      </c:pt>
                      <c:pt idx="7812">
                        <c:v>759.96779400000003</c:v>
                      </c:pt>
                      <c:pt idx="7813">
                        <c:v>759.77866633333326</c:v>
                      </c:pt>
                      <c:pt idx="7814">
                        <c:v>759.59708666666666</c:v>
                      </c:pt>
                      <c:pt idx="7815">
                        <c:v>759.46002166666676</c:v>
                      </c:pt>
                      <c:pt idx="7816">
                        <c:v>759.26566566666668</c:v>
                      </c:pt>
                      <c:pt idx="7817">
                        <c:v>759.09686299999987</c:v>
                      </c:pt>
                      <c:pt idx="7818">
                        <c:v>758.93359366666664</c:v>
                      </c:pt>
                      <c:pt idx="7819">
                        <c:v>758.74114966666673</c:v>
                      </c:pt>
                      <c:pt idx="7820">
                        <c:v>758.53774033333332</c:v>
                      </c:pt>
                      <c:pt idx="7821">
                        <c:v>758.35270166666669</c:v>
                      </c:pt>
                      <c:pt idx="7822">
                        <c:v>758.200602</c:v>
                      </c:pt>
                      <c:pt idx="7823">
                        <c:v>758.00341766666668</c:v>
                      </c:pt>
                      <c:pt idx="7824">
                        <c:v>757.77714033333325</c:v>
                      </c:pt>
                      <c:pt idx="7825">
                        <c:v>757.61869300000001</c:v>
                      </c:pt>
                      <c:pt idx="7826">
                        <c:v>757.43237266666677</c:v>
                      </c:pt>
                      <c:pt idx="7827">
                        <c:v>757.26824966666663</c:v>
                      </c:pt>
                      <c:pt idx="7828">
                        <c:v>757.1040446666666</c:v>
                      </c:pt>
                      <c:pt idx="7829">
                        <c:v>756.87329099999999</c:v>
                      </c:pt>
                      <c:pt idx="7830">
                        <c:v>756.77075200000002</c:v>
                      </c:pt>
                      <c:pt idx="7831">
                        <c:v>756.53424099999995</c:v>
                      </c:pt>
                      <c:pt idx="7832">
                        <c:v>756.39955633333329</c:v>
                      </c:pt>
                      <c:pt idx="7833">
                        <c:v>756.19126400000005</c:v>
                      </c:pt>
                      <c:pt idx="7834">
                        <c:v>756.00657133333334</c:v>
                      </c:pt>
                      <c:pt idx="7835">
                        <c:v>755.85225433333335</c:v>
                      </c:pt>
                      <c:pt idx="7836">
                        <c:v>755.69673666666677</c:v>
                      </c:pt>
                      <c:pt idx="7837">
                        <c:v>755.48022466666669</c:v>
                      </c:pt>
                      <c:pt idx="7838">
                        <c:v>755.32993566666664</c:v>
                      </c:pt>
                      <c:pt idx="7839">
                        <c:v>755.17429600000003</c:v>
                      </c:pt>
                      <c:pt idx="7840">
                        <c:v>755.011617</c:v>
                      </c:pt>
                      <c:pt idx="7841">
                        <c:v>754.85300700000005</c:v>
                      </c:pt>
                      <c:pt idx="7842">
                        <c:v>754.59893800000009</c:v>
                      </c:pt>
                      <c:pt idx="7843">
                        <c:v>754.45395900000005</c:v>
                      </c:pt>
                      <c:pt idx="7844">
                        <c:v>754.33186866666665</c:v>
                      </c:pt>
                      <c:pt idx="7845">
                        <c:v>754.17159033333337</c:v>
                      </c:pt>
                      <c:pt idx="7846">
                        <c:v>753.97326633333341</c:v>
                      </c:pt>
                      <c:pt idx="7847">
                        <c:v>753.76104733333329</c:v>
                      </c:pt>
                      <c:pt idx="7848">
                        <c:v>753.60361699999987</c:v>
                      </c:pt>
                      <c:pt idx="7849">
                        <c:v>753.36753333333343</c:v>
                      </c:pt>
                      <c:pt idx="7850">
                        <c:v>753.23994966666669</c:v>
                      </c:pt>
                      <c:pt idx="7851">
                        <c:v>753.0559893333334</c:v>
                      </c:pt>
                      <c:pt idx="7852">
                        <c:v>752.84362766666663</c:v>
                      </c:pt>
                      <c:pt idx="7853">
                        <c:v>752.68646233333322</c:v>
                      </c:pt>
                      <c:pt idx="7854">
                        <c:v>752.46392833333323</c:v>
                      </c:pt>
                      <c:pt idx="7855">
                        <c:v>752.28342699999996</c:v>
                      </c:pt>
                      <c:pt idx="7856">
                        <c:v>752.13732900000002</c:v>
                      </c:pt>
                      <c:pt idx="7857">
                        <c:v>752.02510600000005</c:v>
                      </c:pt>
                      <c:pt idx="7858">
                        <c:v>751.79455599999994</c:v>
                      </c:pt>
                      <c:pt idx="7859">
                        <c:v>751.59674066666651</c:v>
                      </c:pt>
                      <c:pt idx="7860">
                        <c:v>751.45971700000007</c:v>
                      </c:pt>
                      <c:pt idx="7861">
                        <c:v>751.28481033333344</c:v>
                      </c:pt>
                      <c:pt idx="7862">
                        <c:v>751.1541136666666</c:v>
                      </c:pt>
                      <c:pt idx="7863">
                        <c:v>750.98677566666674</c:v>
                      </c:pt>
                      <c:pt idx="7864">
                        <c:v>750.77817766666669</c:v>
                      </c:pt>
                      <c:pt idx="7865">
                        <c:v>750.60182700000007</c:v>
                      </c:pt>
                      <c:pt idx="7866">
                        <c:v>750.41015633333336</c:v>
                      </c:pt>
                      <c:pt idx="7867">
                        <c:v>750.26253266666663</c:v>
                      </c:pt>
                      <c:pt idx="7868">
                        <c:v>750.06103500000006</c:v>
                      </c:pt>
                      <c:pt idx="7869">
                        <c:v>749.91931166666666</c:v>
                      </c:pt>
                      <c:pt idx="7870">
                        <c:v>749.76177966666671</c:v>
                      </c:pt>
                      <c:pt idx="7871">
                        <c:v>749.53627500000005</c:v>
                      </c:pt>
                      <c:pt idx="7872">
                        <c:v>749.32552099999987</c:v>
                      </c:pt>
                      <c:pt idx="7873">
                        <c:v>749.19716400000004</c:v>
                      </c:pt>
                      <c:pt idx="7874">
                        <c:v>749.07415766666679</c:v>
                      </c:pt>
                      <c:pt idx="7875">
                        <c:v>748.83709699999997</c:v>
                      </c:pt>
                      <c:pt idx="7876">
                        <c:v>748.70957433333331</c:v>
                      </c:pt>
                      <c:pt idx="7877">
                        <c:v>748.53027366666674</c:v>
                      </c:pt>
                      <c:pt idx="7878">
                        <c:v>748.32179766666661</c:v>
                      </c:pt>
                      <c:pt idx="7879">
                        <c:v>748.13842800000009</c:v>
                      </c:pt>
                      <c:pt idx="7880">
                        <c:v>747.99702966666666</c:v>
                      </c:pt>
                      <c:pt idx="7881">
                        <c:v>747.81689433333338</c:v>
                      </c:pt>
                      <c:pt idx="7882">
                        <c:v>747.66308600000002</c:v>
                      </c:pt>
                      <c:pt idx="7883">
                        <c:v>747.45237200000008</c:v>
                      </c:pt>
                      <c:pt idx="7884">
                        <c:v>747.26668299999994</c:v>
                      </c:pt>
                      <c:pt idx="7885">
                        <c:v>747.10095233333334</c:v>
                      </c:pt>
                      <c:pt idx="7886">
                        <c:v>746.9354453333334</c:v>
                      </c:pt>
                      <c:pt idx="7887">
                        <c:v>746.77899166666668</c:v>
                      </c:pt>
                      <c:pt idx="7888">
                        <c:v>746.59971099999996</c:v>
                      </c:pt>
                      <c:pt idx="7889">
                        <c:v>746.42958566666664</c:v>
                      </c:pt>
                      <c:pt idx="7890">
                        <c:v>746.20461033333333</c:v>
                      </c:pt>
                      <c:pt idx="7891">
                        <c:v>746.09114600000009</c:v>
                      </c:pt>
                      <c:pt idx="7892">
                        <c:v>745.88281233333328</c:v>
                      </c:pt>
                      <c:pt idx="7893">
                        <c:v>745.6910396666666</c:v>
                      </c:pt>
                      <c:pt idx="7894">
                        <c:v>745.52193200000011</c:v>
                      </c:pt>
                      <c:pt idx="7895">
                        <c:v>745.31929533333334</c:v>
                      </c:pt>
                      <c:pt idx="7896">
                        <c:v>745.18450900000005</c:v>
                      </c:pt>
                      <c:pt idx="7897">
                        <c:v>745.00710033333326</c:v>
                      </c:pt>
                      <c:pt idx="7898">
                        <c:v>744.78603099999998</c:v>
                      </c:pt>
                      <c:pt idx="7899">
                        <c:v>744.63244633333318</c:v>
                      </c:pt>
                      <c:pt idx="7900">
                        <c:v>744.44769300000007</c:v>
                      </c:pt>
                      <c:pt idx="7901">
                        <c:v>744.29516599999999</c:v>
                      </c:pt>
                      <c:pt idx="7902">
                        <c:v>744.13303633333328</c:v>
                      </c:pt>
                      <c:pt idx="7903">
                        <c:v>743.95483400000001</c:v>
                      </c:pt>
                      <c:pt idx="7904">
                        <c:v>743.77079266666669</c:v>
                      </c:pt>
                      <c:pt idx="7905">
                        <c:v>743.62935400000003</c:v>
                      </c:pt>
                      <c:pt idx="7906">
                        <c:v>743.44201666666675</c:v>
                      </c:pt>
                      <c:pt idx="7907">
                        <c:v>743.29732233333323</c:v>
                      </c:pt>
                      <c:pt idx="7908">
                        <c:v>743.1011146666666</c:v>
                      </c:pt>
                      <c:pt idx="7909">
                        <c:v>742.90765366666676</c:v>
                      </c:pt>
                      <c:pt idx="7910">
                        <c:v>742.74383533333332</c:v>
                      </c:pt>
                      <c:pt idx="7911">
                        <c:v>742.57934533333321</c:v>
                      </c:pt>
                      <c:pt idx="7912">
                        <c:v>742.41304533333334</c:v>
                      </c:pt>
                      <c:pt idx="7913">
                        <c:v>742.24348966666673</c:v>
                      </c:pt>
                      <c:pt idx="7914">
                        <c:v>742.11543766666671</c:v>
                      </c:pt>
                      <c:pt idx="7915">
                        <c:v>741.92106133333334</c:v>
                      </c:pt>
                      <c:pt idx="7916">
                        <c:v>741.70444766666662</c:v>
                      </c:pt>
                      <c:pt idx="7917">
                        <c:v>741.56014000000005</c:v>
                      </c:pt>
                      <c:pt idx="7918">
                        <c:v>741.37475600000005</c:v>
                      </c:pt>
                      <c:pt idx="7919">
                        <c:v>741.22920733333342</c:v>
                      </c:pt>
                      <c:pt idx="7920">
                        <c:v>741.03605133333338</c:v>
                      </c:pt>
                      <c:pt idx="7921">
                        <c:v>740.896749</c:v>
                      </c:pt>
                      <c:pt idx="7922">
                        <c:v>740.67783633333329</c:v>
                      </c:pt>
                      <c:pt idx="7923">
                        <c:v>740.51676433333341</c:v>
                      </c:pt>
                      <c:pt idx="7924">
                        <c:v>740.36651633333338</c:v>
                      </c:pt>
                      <c:pt idx="7925">
                        <c:v>740.13769533333334</c:v>
                      </c:pt>
                      <c:pt idx="7926">
                        <c:v>740.0081173333333</c:v>
                      </c:pt>
                      <c:pt idx="7927">
                        <c:v>739.80629466666676</c:v>
                      </c:pt>
                      <c:pt idx="7928">
                        <c:v>739.63840733333336</c:v>
                      </c:pt>
                      <c:pt idx="7929">
                        <c:v>739.45591200000001</c:v>
                      </c:pt>
                      <c:pt idx="7930">
                        <c:v>739.21537266666667</c:v>
                      </c:pt>
                      <c:pt idx="7931">
                        <c:v>739.090373</c:v>
                      </c:pt>
                      <c:pt idx="7932">
                        <c:v>738.89805100000001</c:v>
                      </c:pt>
                      <c:pt idx="7933">
                        <c:v>738.72717299999988</c:v>
                      </c:pt>
                      <c:pt idx="7934">
                        <c:v>738.54585766666662</c:v>
                      </c:pt>
                      <c:pt idx="7935">
                        <c:v>738.34794099999999</c:v>
                      </c:pt>
                      <c:pt idx="7936">
                        <c:v>738.2088623333334</c:v>
                      </c:pt>
                      <c:pt idx="7937">
                        <c:v>738.01330566666672</c:v>
                      </c:pt>
                      <c:pt idx="7938">
                        <c:v>737.80344666666667</c:v>
                      </c:pt>
                      <c:pt idx="7939">
                        <c:v>737.62068666666664</c:v>
                      </c:pt>
                      <c:pt idx="7940">
                        <c:v>737.51965333333339</c:v>
                      </c:pt>
                      <c:pt idx="7941">
                        <c:v>737.32739233333325</c:v>
                      </c:pt>
                      <c:pt idx="7942">
                        <c:v>737.17783599999996</c:v>
                      </c:pt>
                      <c:pt idx="7943">
                        <c:v>736.99279766666666</c:v>
                      </c:pt>
                      <c:pt idx="7944">
                        <c:v>736.82423900000003</c:v>
                      </c:pt>
                      <c:pt idx="7945">
                        <c:v>736.67171233333329</c:v>
                      </c:pt>
                      <c:pt idx="7946">
                        <c:v>736.4911699999999</c:v>
                      </c:pt>
                      <c:pt idx="7947">
                        <c:v>736.32629399999996</c:v>
                      </c:pt>
                      <c:pt idx="7948">
                        <c:v>736.06703700000014</c:v>
                      </c:pt>
                      <c:pt idx="7949">
                        <c:v>735.93910700000004</c:v>
                      </c:pt>
                      <c:pt idx="7950">
                        <c:v>735.7479453333334</c:v>
                      </c:pt>
                      <c:pt idx="7951">
                        <c:v>735.64617933333329</c:v>
                      </c:pt>
                      <c:pt idx="7952">
                        <c:v>735.41583266666657</c:v>
                      </c:pt>
                      <c:pt idx="7953">
                        <c:v>735.24737533333337</c:v>
                      </c:pt>
                      <c:pt idx="7954">
                        <c:v>735.0785116666666</c:v>
                      </c:pt>
                      <c:pt idx="7955">
                        <c:v>734.89849866666657</c:v>
                      </c:pt>
                      <c:pt idx="7956">
                        <c:v>734.67329899999993</c:v>
                      </c:pt>
                      <c:pt idx="7957">
                        <c:v>734.49676499999998</c:v>
                      </c:pt>
                      <c:pt idx="7958">
                        <c:v>734.29864499999996</c:v>
                      </c:pt>
                      <c:pt idx="7959">
                        <c:v>734.11940500000003</c:v>
                      </c:pt>
                      <c:pt idx="7960">
                        <c:v>733.98010233333332</c:v>
                      </c:pt>
                      <c:pt idx="7961">
                        <c:v>733.75722233333329</c:v>
                      </c:pt>
                      <c:pt idx="7962">
                        <c:v>733.60107433333326</c:v>
                      </c:pt>
                      <c:pt idx="7963">
                        <c:v>733.43680833333337</c:v>
                      </c:pt>
                      <c:pt idx="7964">
                        <c:v>733.23594166666669</c:v>
                      </c:pt>
                      <c:pt idx="7965">
                        <c:v>733.07517499999994</c:v>
                      </c:pt>
                      <c:pt idx="7966">
                        <c:v>732.89129633333334</c:v>
                      </c:pt>
                      <c:pt idx="7967">
                        <c:v>732.7153320000001</c:v>
                      </c:pt>
                      <c:pt idx="7968">
                        <c:v>732.53672266666672</c:v>
                      </c:pt>
                      <c:pt idx="7969">
                        <c:v>732.36800133333327</c:v>
                      </c:pt>
                      <c:pt idx="7970">
                        <c:v>732.17651366666666</c:v>
                      </c:pt>
                      <c:pt idx="7971">
                        <c:v>731.99627699999985</c:v>
                      </c:pt>
                      <c:pt idx="7972">
                        <c:v>731.81868466666674</c:v>
                      </c:pt>
                      <c:pt idx="7973">
                        <c:v>731.62231433333329</c:v>
                      </c:pt>
                      <c:pt idx="7974">
                        <c:v>731.4264116666667</c:v>
                      </c:pt>
                      <c:pt idx="7975">
                        <c:v>731.25063066666678</c:v>
                      </c:pt>
                      <c:pt idx="7976">
                        <c:v>731.05944833333331</c:v>
                      </c:pt>
                      <c:pt idx="7977">
                        <c:v>730.85988366666663</c:v>
                      </c:pt>
                      <c:pt idx="7978">
                        <c:v>730.75703933333318</c:v>
                      </c:pt>
                      <c:pt idx="7979">
                        <c:v>730.50577800000008</c:v>
                      </c:pt>
                      <c:pt idx="7980">
                        <c:v>730.2547606666667</c:v>
                      </c:pt>
                      <c:pt idx="7981">
                        <c:v>730.1040446666666</c:v>
                      </c:pt>
                      <c:pt idx="7982">
                        <c:v>729.90905766666663</c:v>
                      </c:pt>
                      <c:pt idx="7983">
                        <c:v>729.75284800000009</c:v>
                      </c:pt>
                      <c:pt idx="7984">
                        <c:v>729.59820566666667</c:v>
                      </c:pt>
                      <c:pt idx="7985">
                        <c:v>729.37965900000006</c:v>
                      </c:pt>
                      <c:pt idx="7986">
                        <c:v>729.24239099999988</c:v>
                      </c:pt>
                      <c:pt idx="7987">
                        <c:v>729.07088199999998</c:v>
                      </c:pt>
                      <c:pt idx="7988">
                        <c:v>728.86893733333329</c:v>
                      </c:pt>
                      <c:pt idx="7989">
                        <c:v>728.67677833333346</c:v>
                      </c:pt>
                      <c:pt idx="7990">
                        <c:v>728.56992600000012</c:v>
                      </c:pt>
                      <c:pt idx="7991">
                        <c:v>728.41274033333332</c:v>
                      </c:pt>
                      <c:pt idx="7992">
                        <c:v>728.21431500000006</c:v>
                      </c:pt>
                      <c:pt idx="7993">
                        <c:v>728.04089333333332</c:v>
                      </c:pt>
                      <c:pt idx="7994">
                        <c:v>727.83451366666668</c:v>
                      </c:pt>
                      <c:pt idx="7995">
                        <c:v>727.62622066666665</c:v>
                      </c:pt>
                      <c:pt idx="7996">
                        <c:v>727.47074366666675</c:v>
                      </c:pt>
                      <c:pt idx="7997">
                        <c:v>727.27260333333334</c:v>
                      </c:pt>
                      <c:pt idx="7998">
                        <c:v>727.13806166666666</c:v>
                      </c:pt>
                      <c:pt idx="7999">
                        <c:v>726.96748833333334</c:v>
                      </c:pt>
                      <c:pt idx="8000">
                        <c:v>726.75130200000001</c:v>
                      </c:pt>
                      <c:pt idx="8001">
                        <c:v>726.55645766666657</c:v>
                      </c:pt>
                      <c:pt idx="8002">
                        <c:v>726.40683966666666</c:v>
                      </c:pt>
                      <c:pt idx="8003">
                        <c:v>726.22208666666666</c:v>
                      </c:pt>
                      <c:pt idx="8004">
                        <c:v>726.02457666666669</c:v>
                      </c:pt>
                      <c:pt idx="8005">
                        <c:v>725.80548066666654</c:v>
                      </c:pt>
                      <c:pt idx="8006">
                        <c:v>725.63570133333326</c:v>
                      </c:pt>
                      <c:pt idx="8007">
                        <c:v>725.44777433333331</c:v>
                      </c:pt>
                      <c:pt idx="8008">
                        <c:v>725.31709799999999</c:v>
                      </c:pt>
                      <c:pt idx="8009">
                        <c:v>725.1080116666667</c:v>
                      </c:pt>
                      <c:pt idx="8010">
                        <c:v>724.92466233333334</c:v>
                      </c:pt>
                      <c:pt idx="8011">
                        <c:v>724.76393633333328</c:v>
                      </c:pt>
                      <c:pt idx="8012">
                        <c:v>724.5821126666666</c:v>
                      </c:pt>
                      <c:pt idx="8013">
                        <c:v>724.35123699999997</c:v>
                      </c:pt>
                      <c:pt idx="8014">
                        <c:v>724.18546533333335</c:v>
                      </c:pt>
                      <c:pt idx="8015">
                        <c:v>723.99747733333334</c:v>
                      </c:pt>
                      <c:pt idx="8016">
                        <c:v>723.80332433333331</c:v>
                      </c:pt>
                      <c:pt idx="8017">
                        <c:v>723.65869133333342</c:v>
                      </c:pt>
                      <c:pt idx="8018">
                        <c:v>723.48246266666672</c:v>
                      </c:pt>
                      <c:pt idx="8019">
                        <c:v>723.29068999999993</c:v>
                      </c:pt>
                      <c:pt idx="8020">
                        <c:v>723.13559966666662</c:v>
                      </c:pt>
                      <c:pt idx="8021">
                        <c:v>722.87701400000003</c:v>
                      </c:pt>
                      <c:pt idx="8022">
                        <c:v>722.66385899999989</c:v>
                      </c:pt>
                      <c:pt idx="8023">
                        <c:v>722.52768966666679</c:v>
                      </c:pt>
                      <c:pt idx="8024">
                        <c:v>722.27286800000002</c:v>
                      </c:pt>
                      <c:pt idx="8025">
                        <c:v>722.15881333333334</c:v>
                      </c:pt>
                      <c:pt idx="8026">
                        <c:v>721.91756166666676</c:v>
                      </c:pt>
                      <c:pt idx="8027">
                        <c:v>721.77246100000002</c:v>
                      </c:pt>
                      <c:pt idx="8028">
                        <c:v>721.577718</c:v>
                      </c:pt>
                      <c:pt idx="8029">
                        <c:v>721.3933310000001</c:v>
                      </c:pt>
                      <c:pt idx="8030">
                        <c:v>721.20513900000003</c:v>
                      </c:pt>
                      <c:pt idx="8031">
                        <c:v>721.04374199999995</c:v>
                      </c:pt>
                      <c:pt idx="8032">
                        <c:v>720.85904933333325</c:v>
                      </c:pt>
                      <c:pt idx="8033">
                        <c:v>720.69262700000002</c:v>
                      </c:pt>
                      <c:pt idx="8034">
                        <c:v>720.46990966666669</c:v>
                      </c:pt>
                      <c:pt idx="8035">
                        <c:v>720.26407866666671</c:v>
                      </c:pt>
                      <c:pt idx="8036">
                        <c:v>720.09460433333334</c:v>
                      </c:pt>
                      <c:pt idx="8037">
                        <c:v>719.96488433333332</c:v>
                      </c:pt>
                      <c:pt idx="8038">
                        <c:v>719.74318466666671</c:v>
                      </c:pt>
                      <c:pt idx="8039">
                        <c:v>719.58089199999995</c:v>
                      </c:pt>
                      <c:pt idx="8040">
                        <c:v>719.39953633333334</c:v>
                      </c:pt>
                      <c:pt idx="8041">
                        <c:v>719.22731533333319</c:v>
                      </c:pt>
                      <c:pt idx="8042">
                        <c:v>719.04217500000004</c:v>
                      </c:pt>
                      <c:pt idx="8043">
                        <c:v>718.84905966666668</c:v>
                      </c:pt>
                      <c:pt idx="8044">
                        <c:v>718.66442900000004</c:v>
                      </c:pt>
                      <c:pt idx="8045">
                        <c:v>718.46303266666655</c:v>
                      </c:pt>
                      <c:pt idx="8046">
                        <c:v>718.32067866666659</c:v>
                      </c:pt>
                      <c:pt idx="8047">
                        <c:v>718.11116533333336</c:v>
                      </c:pt>
                      <c:pt idx="8048">
                        <c:v>717.87546800000007</c:v>
                      </c:pt>
                      <c:pt idx="8049">
                        <c:v>717.67443866666656</c:v>
                      </c:pt>
                      <c:pt idx="8050">
                        <c:v>717.53586833333338</c:v>
                      </c:pt>
                      <c:pt idx="8051">
                        <c:v>717.38745133333339</c:v>
                      </c:pt>
                      <c:pt idx="8052">
                        <c:v>717.187724</c:v>
                      </c:pt>
                      <c:pt idx="8053">
                        <c:v>717.08758566666666</c:v>
                      </c:pt>
                      <c:pt idx="8054">
                        <c:v>716.8267823333332</c:v>
                      </c:pt>
                      <c:pt idx="8055">
                        <c:v>716.64253733333328</c:v>
                      </c:pt>
                      <c:pt idx="8056">
                        <c:v>716.480998</c:v>
                      </c:pt>
                      <c:pt idx="8057">
                        <c:v>716.27062966666665</c:v>
                      </c:pt>
                      <c:pt idx="8058">
                        <c:v>716.12516300000004</c:v>
                      </c:pt>
                      <c:pt idx="8059">
                        <c:v>715.9335123333334</c:v>
                      </c:pt>
                      <c:pt idx="8060">
                        <c:v>715.75026433333335</c:v>
                      </c:pt>
                      <c:pt idx="8061">
                        <c:v>715.59191900000008</c:v>
                      </c:pt>
                      <c:pt idx="8062">
                        <c:v>715.41526299999998</c:v>
                      </c:pt>
                      <c:pt idx="8063">
                        <c:v>715.1977536666667</c:v>
                      </c:pt>
                      <c:pt idx="8064">
                        <c:v>714.99814833333323</c:v>
                      </c:pt>
                      <c:pt idx="8065">
                        <c:v>714.82800266666675</c:v>
                      </c:pt>
                      <c:pt idx="8066">
                        <c:v>714.63395166666669</c:v>
                      </c:pt>
                      <c:pt idx="8067">
                        <c:v>714.48750800000005</c:v>
                      </c:pt>
                      <c:pt idx="8068">
                        <c:v>714.31005866666658</c:v>
                      </c:pt>
                      <c:pt idx="8069">
                        <c:v>714.13069666666672</c:v>
                      </c:pt>
                      <c:pt idx="8070">
                        <c:v>713.90380866666658</c:v>
                      </c:pt>
                      <c:pt idx="8071">
                        <c:v>713.73923766666667</c:v>
                      </c:pt>
                      <c:pt idx="8072">
                        <c:v>713.56034366666665</c:v>
                      </c:pt>
                      <c:pt idx="8073">
                        <c:v>713.41133633333322</c:v>
                      </c:pt>
                      <c:pt idx="8074">
                        <c:v>713.20967600000006</c:v>
                      </c:pt>
                      <c:pt idx="8075">
                        <c:v>713.03125</c:v>
                      </c:pt>
                      <c:pt idx="8076">
                        <c:v>712.81496199999992</c:v>
                      </c:pt>
                      <c:pt idx="8077">
                        <c:v>712.6299846666667</c:v>
                      </c:pt>
                      <c:pt idx="8078">
                        <c:v>712.41225166666663</c:v>
                      </c:pt>
                      <c:pt idx="8079">
                        <c:v>712.26509600000009</c:v>
                      </c:pt>
                      <c:pt idx="8080">
                        <c:v>712.07379133333336</c:v>
                      </c:pt>
                      <c:pt idx="8081">
                        <c:v>711.9020793333334</c:v>
                      </c:pt>
                      <c:pt idx="8082">
                        <c:v>711.7001140000001</c:v>
                      </c:pt>
                      <c:pt idx="8083">
                        <c:v>711.49991866666676</c:v>
                      </c:pt>
                      <c:pt idx="8084">
                        <c:v>711.32600933333333</c:v>
                      </c:pt>
                      <c:pt idx="8085">
                        <c:v>711.14919033333319</c:v>
                      </c:pt>
                      <c:pt idx="8086">
                        <c:v>710.94169133333344</c:v>
                      </c:pt>
                      <c:pt idx="8087">
                        <c:v>710.7405193333334</c:v>
                      </c:pt>
                      <c:pt idx="8088">
                        <c:v>710.54917400000011</c:v>
                      </c:pt>
                      <c:pt idx="8089">
                        <c:v>710.40521233333345</c:v>
                      </c:pt>
                      <c:pt idx="8090">
                        <c:v>710.23435466666672</c:v>
                      </c:pt>
                      <c:pt idx="8091">
                        <c:v>710.03247066666665</c:v>
                      </c:pt>
                      <c:pt idx="8092">
                        <c:v>709.87774666666655</c:v>
                      </c:pt>
                      <c:pt idx="8093">
                        <c:v>709.69453933333341</c:v>
                      </c:pt>
                      <c:pt idx="8094">
                        <c:v>709.44828266666673</c:v>
                      </c:pt>
                      <c:pt idx="8095">
                        <c:v>709.28826900000001</c:v>
                      </c:pt>
                      <c:pt idx="8096">
                        <c:v>709.13637299999994</c:v>
                      </c:pt>
                      <c:pt idx="8097">
                        <c:v>708.98181166666666</c:v>
                      </c:pt>
                      <c:pt idx="8098">
                        <c:v>708.7271116666667</c:v>
                      </c:pt>
                      <c:pt idx="8099">
                        <c:v>708.51672400000007</c:v>
                      </c:pt>
                      <c:pt idx="8100">
                        <c:v>708.33835833333342</c:v>
                      </c:pt>
                      <c:pt idx="8101">
                        <c:v>708.167867</c:v>
                      </c:pt>
                      <c:pt idx="8102">
                        <c:v>708.03845199999989</c:v>
                      </c:pt>
                      <c:pt idx="8103">
                        <c:v>707.83992533333333</c:v>
                      </c:pt>
                      <c:pt idx="8104">
                        <c:v>707.65915966666671</c:v>
                      </c:pt>
                      <c:pt idx="8105">
                        <c:v>707.46162933333335</c:v>
                      </c:pt>
                      <c:pt idx="8106">
                        <c:v>707.27018233333331</c:v>
                      </c:pt>
                      <c:pt idx="8107">
                        <c:v>707.05301933333328</c:v>
                      </c:pt>
                      <c:pt idx="8108">
                        <c:v>706.88018833333342</c:v>
                      </c:pt>
                      <c:pt idx="8109">
                        <c:v>706.70467099999996</c:v>
                      </c:pt>
                      <c:pt idx="8110">
                        <c:v>706.45721433333335</c:v>
                      </c:pt>
                      <c:pt idx="8111">
                        <c:v>706.34086100000002</c:v>
                      </c:pt>
                      <c:pt idx="8112">
                        <c:v>706.15814199999988</c:v>
                      </c:pt>
                      <c:pt idx="8113">
                        <c:v>705.96698000000004</c:v>
                      </c:pt>
                      <c:pt idx="8114">
                        <c:v>705.78649900000016</c:v>
                      </c:pt>
                      <c:pt idx="8115">
                        <c:v>705.59218333333331</c:v>
                      </c:pt>
                      <c:pt idx="8116">
                        <c:v>705.45279966666658</c:v>
                      </c:pt>
                      <c:pt idx="8117">
                        <c:v>705.26011133333338</c:v>
                      </c:pt>
                      <c:pt idx="8118">
                        <c:v>705.07926433333341</c:v>
                      </c:pt>
                      <c:pt idx="8119">
                        <c:v>704.89206933333344</c:v>
                      </c:pt>
                      <c:pt idx="8120">
                        <c:v>704.72859699999992</c:v>
                      </c:pt>
                      <c:pt idx="8121">
                        <c:v>704.54018133333329</c:v>
                      </c:pt>
                      <c:pt idx="8122">
                        <c:v>704.34861266666667</c:v>
                      </c:pt>
                      <c:pt idx="8123">
                        <c:v>704.19230133333338</c:v>
                      </c:pt>
                      <c:pt idx="8124">
                        <c:v>703.96716299999991</c:v>
                      </c:pt>
                      <c:pt idx="8125">
                        <c:v>703.76133200000004</c:v>
                      </c:pt>
                      <c:pt idx="8126">
                        <c:v>703.57810466666672</c:v>
                      </c:pt>
                      <c:pt idx="8127">
                        <c:v>703.40439866666668</c:v>
                      </c:pt>
                      <c:pt idx="8128">
                        <c:v>703.23980700000004</c:v>
                      </c:pt>
                      <c:pt idx="8129">
                        <c:v>702.99357066666664</c:v>
                      </c:pt>
                      <c:pt idx="8130">
                        <c:v>702.86838766666676</c:v>
                      </c:pt>
                      <c:pt idx="8131">
                        <c:v>702.709656</c:v>
                      </c:pt>
                      <c:pt idx="8132">
                        <c:v>702.50415033333331</c:v>
                      </c:pt>
                      <c:pt idx="8133">
                        <c:v>702.35235599999999</c:v>
                      </c:pt>
                      <c:pt idx="8134">
                        <c:v>702.15370699999994</c:v>
                      </c:pt>
                      <c:pt idx="8135">
                        <c:v>702.00400799999989</c:v>
                      </c:pt>
                      <c:pt idx="8136">
                        <c:v>701.81835933333332</c:v>
                      </c:pt>
                      <c:pt idx="8137">
                        <c:v>701.62117500000011</c:v>
                      </c:pt>
                      <c:pt idx="8138">
                        <c:v>701.47595199999989</c:v>
                      </c:pt>
                      <c:pt idx="8139">
                        <c:v>701.26607266666667</c:v>
                      </c:pt>
                      <c:pt idx="8140">
                        <c:v>701.0886026666667</c:v>
                      </c:pt>
                      <c:pt idx="8141">
                        <c:v>700.9447633333333</c:v>
                      </c:pt>
                      <c:pt idx="8142">
                        <c:v>700.69352200000003</c:v>
                      </c:pt>
                      <c:pt idx="8143">
                        <c:v>700.55462666666665</c:v>
                      </c:pt>
                      <c:pt idx="8144">
                        <c:v>700.32379133333325</c:v>
                      </c:pt>
                      <c:pt idx="8145">
                        <c:v>700.17305500000009</c:v>
                      </c:pt>
                      <c:pt idx="8146">
                        <c:v>699.94274899999994</c:v>
                      </c:pt>
                      <c:pt idx="8147">
                        <c:v>699.80529799999988</c:v>
                      </c:pt>
                      <c:pt idx="8148">
                        <c:v>699.58925366666665</c:v>
                      </c:pt>
                      <c:pt idx="8149">
                        <c:v>699.45269800000005</c:v>
                      </c:pt>
                      <c:pt idx="8150">
                        <c:v>699.17574066666668</c:v>
                      </c:pt>
                      <c:pt idx="8151">
                        <c:v>699.04543066666668</c:v>
                      </c:pt>
                      <c:pt idx="8152">
                        <c:v>698.81711833333338</c:v>
                      </c:pt>
                      <c:pt idx="8153">
                        <c:v>698.69527166666683</c:v>
                      </c:pt>
                      <c:pt idx="8154">
                        <c:v>698.51725233333343</c:v>
                      </c:pt>
                      <c:pt idx="8155">
                        <c:v>698.29555233333338</c:v>
                      </c:pt>
                      <c:pt idx="8156">
                        <c:v>698.13193766666666</c:v>
                      </c:pt>
                      <c:pt idx="8157">
                        <c:v>697.93715399999985</c:v>
                      </c:pt>
                      <c:pt idx="8158">
                        <c:v>697.75388599999997</c:v>
                      </c:pt>
                      <c:pt idx="8159">
                        <c:v>697.61594666666667</c:v>
                      </c:pt>
                      <c:pt idx="8160">
                        <c:v>697.34934466666664</c:v>
                      </c:pt>
                      <c:pt idx="8161">
                        <c:v>697.18977866666671</c:v>
                      </c:pt>
                      <c:pt idx="8162">
                        <c:v>697.03865566666661</c:v>
                      </c:pt>
                      <c:pt idx="8163">
                        <c:v>696.83858233333331</c:v>
                      </c:pt>
                      <c:pt idx="8164">
                        <c:v>696.67852800000003</c:v>
                      </c:pt>
                      <c:pt idx="8165">
                        <c:v>696.42362466666657</c:v>
                      </c:pt>
                      <c:pt idx="8166">
                        <c:v>696.24001066666654</c:v>
                      </c:pt>
                      <c:pt idx="8167">
                        <c:v>696.07523600000002</c:v>
                      </c:pt>
                      <c:pt idx="8168">
                        <c:v>695.89739999999995</c:v>
                      </c:pt>
                      <c:pt idx="8169">
                        <c:v>695.75606266666671</c:v>
                      </c:pt>
                      <c:pt idx="8170">
                        <c:v>695.55265300000008</c:v>
                      </c:pt>
                      <c:pt idx="8171">
                        <c:v>695.37422699999991</c:v>
                      </c:pt>
                      <c:pt idx="8172">
                        <c:v>695.18760166666664</c:v>
                      </c:pt>
                      <c:pt idx="8173">
                        <c:v>695.02699799999994</c:v>
                      </c:pt>
                      <c:pt idx="8174">
                        <c:v>694.87064599999997</c:v>
                      </c:pt>
                      <c:pt idx="8175">
                        <c:v>694.72442633333333</c:v>
                      </c:pt>
                      <c:pt idx="8176">
                        <c:v>694.51511633333337</c:v>
                      </c:pt>
                      <c:pt idx="8177">
                        <c:v>694.30641666666668</c:v>
                      </c:pt>
                      <c:pt idx="8178">
                        <c:v>694.16125466666665</c:v>
                      </c:pt>
                      <c:pt idx="8179">
                        <c:v>693.96781399999998</c:v>
                      </c:pt>
                      <c:pt idx="8180">
                        <c:v>693.75266533333343</c:v>
                      </c:pt>
                      <c:pt idx="8181">
                        <c:v>693.56943766666666</c:v>
                      </c:pt>
                      <c:pt idx="8182">
                        <c:v>693.35274233333337</c:v>
                      </c:pt>
                      <c:pt idx="8183">
                        <c:v>693.21748866666667</c:v>
                      </c:pt>
                      <c:pt idx="8184">
                        <c:v>693.02412933333335</c:v>
                      </c:pt>
                      <c:pt idx="8185">
                        <c:v>692.81547066666678</c:v>
                      </c:pt>
                      <c:pt idx="8186">
                        <c:v>692.64379866666661</c:v>
                      </c:pt>
                      <c:pt idx="8187">
                        <c:v>692.45373533333338</c:v>
                      </c:pt>
                      <c:pt idx="8188">
                        <c:v>692.30222566666669</c:v>
                      </c:pt>
                      <c:pt idx="8189">
                        <c:v>692.1202596666667</c:v>
                      </c:pt>
                      <c:pt idx="8190">
                        <c:v>691.93636066666659</c:v>
                      </c:pt>
                      <c:pt idx="8191">
                        <c:v>691.79701766666665</c:v>
                      </c:pt>
                      <c:pt idx="8192">
                        <c:v>691.60335299999997</c:v>
                      </c:pt>
                      <c:pt idx="8193">
                        <c:v>691.39731866666671</c:v>
                      </c:pt>
                      <c:pt idx="8194">
                        <c:v>691.20133433333331</c:v>
                      </c:pt>
                      <c:pt idx="8195">
                        <c:v>691.02866600000004</c:v>
                      </c:pt>
                      <c:pt idx="8196">
                        <c:v>690.83058666666682</c:v>
                      </c:pt>
                      <c:pt idx="8197">
                        <c:v>690.63891633333333</c:v>
                      </c:pt>
                      <c:pt idx="8198">
                        <c:v>690.41359433333344</c:v>
                      </c:pt>
                      <c:pt idx="8199">
                        <c:v>690.22528066666666</c:v>
                      </c:pt>
                      <c:pt idx="8200">
                        <c:v>690.05360900000005</c:v>
                      </c:pt>
                      <c:pt idx="8201">
                        <c:v>689.92089866666663</c:v>
                      </c:pt>
                      <c:pt idx="8202">
                        <c:v>689.69514966666668</c:v>
                      </c:pt>
                      <c:pt idx="8203">
                        <c:v>689.49503566666669</c:v>
                      </c:pt>
                      <c:pt idx="8204">
                        <c:v>689.29807533333326</c:v>
                      </c:pt>
                      <c:pt idx="8205">
                        <c:v>689.15962733333345</c:v>
                      </c:pt>
                      <c:pt idx="8206">
                        <c:v>688.97570799999994</c:v>
                      </c:pt>
                      <c:pt idx="8207">
                        <c:v>688.77130133333333</c:v>
                      </c:pt>
                      <c:pt idx="8208">
                        <c:v>688.55859366666664</c:v>
                      </c:pt>
                      <c:pt idx="8209">
                        <c:v>688.42647299999999</c:v>
                      </c:pt>
                      <c:pt idx="8210">
                        <c:v>688.21447766666677</c:v>
                      </c:pt>
                      <c:pt idx="8211">
                        <c:v>688.06042500000001</c:v>
                      </c:pt>
                      <c:pt idx="8212">
                        <c:v>687.82014966666668</c:v>
                      </c:pt>
                      <c:pt idx="8213">
                        <c:v>687.71722399999999</c:v>
                      </c:pt>
                      <c:pt idx="8214">
                        <c:v>687.4762166666668</c:v>
                      </c:pt>
                      <c:pt idx="8215">
                        <c:v>687.32059733333335</c:v>
                      </c:pt>
                      <c:pt idx="8216">
                        <c:v>687.152466</c:v>
                      </c:pt>
                      <c:pt idx="8217">
                        <c:v>686.9595946666667</c:v>
                      </c:pt>
                      <c:pt idx="8218">
                        <c:v>686.82696533333331</c:v>
                      </c:pt>
                      <c:pt idx="8219">
                        <c:v>686.60264066666662</c:v>
                      </c:pt>
                      <c:pt idx="8220">
                        <c:v>686.45300266666663</c:v>
                      </c:pt>
                      <c:pt idx="8221">
                        <c:v>686.24316399999998</c:v>
                      </c:pt>
                      <c:pt idx="8222">
                        <c:v>686.07733166666674</c:v>
                      </c:pt>
                      <c:pt idx="8223">
                        <c:v>685.92338066666673</c:v>
                      </c:pt>
                      <c:pt idx="8224">
                        <c:v>685.76879866666661</c:v>
                      </c:pt>
                      <c:pt idx="8225">
                        <c:v>685.61804166666661</c:v>
                      </c:pt>
                      <c:pt idx="8226">
                        <c:v>685.35467533333338</c:v>
                      </c:pt>
                      <c:pt idx="8227">
                        <c:v>685.18473333333338</c:v>
                      </c:pt>
                      <c:pt idx="8228">
                        <c:v>684.99407933333339</c:v>
                      </c:pt>
                      <c:pt idx="8229">
                        <c:v>684.77050766666673</c:v>
                      </c:pt>
                      <c:pt idx="8230">
                        <c:v>684.62961866666672</c:v>
                      </c:pt>
                      <c:pt idx="8231">
                        <c:v>684.40490700000009</c:v>
                      </c:pt>
                      <c:pt idx="8232">
                        <c:v>684.1932373333334</c:v>
                      </c:pt>
                      <c:pt idx="8233">
                        <c:v>684.04748533333338</c:v>
                      </c:pt>
                      <c:pt idx="8234">
                        <c:v>683.85036200000002</c:v>
                      </c:pt>
                      <c:pt idx="8235">
                        <c:v>683.69022600000005</c:v>
                      </c:pt>
                      <c:pt idx="8236">
                        <c:v>683.51397666666662</c:v>
                      </c:pt>
                      <c:pt idx="8237">
                        <c:v>683.35361733333332</c:v>
                      </c:pt>
                      <c:pt idx="8238">
                        <c:v>683.17405166666674</c:v>
                      </c:pt>
                      <c:pt idx="8239">
                        <c:v>682.97393766666664</c:v>
                      </c:pt>
                      <c:pt idx="8240">
                        <c:v>682.76802566666674</c:v>
                      </c:pt>
                      <c:pt idx="8241">
                        <c:v>682.61954766666668</c:v>
                      </c:pt>
                      <c:pt idx="8242">
                        <c:v>682.44093833333329</c:v>
                      </c:pt>
                      <c:pt idx="8243">
                        <c:v>682.28743466666663</c:v>
                      </c:pt>
                      <c:pt idx="8244">
                        <c:v>682.11696366666672</c:v>
                      </c:pt>
                      <c:pt idx="8245">
                        <c:v>681.96427399999993</c:v>
                      </c:pt>
                      <c:pt idx="8246">
                        <c:v>681.79085299999997</c:v>
                      </c:pt>
                      <c:pt idx="8247">
                        <c:v>681.58388266666668</c:v>
                      </c:pt>
                      <c:pt idx="8248">
                        <c:v>681.396749</c:v>
                      </c:pt>
                      <c:pt idx="8249">
                        <c:v>681.23628766666661</c:v>
                      </c:pt>
                      <c:pt idx="8250">
                        <c:v>681.01890033333336</c:v>
                      </c:pt>
                      <c:pt idx="8251">
                        <c:v>680.83717833333333</c:v>
                      </c:pt>
                      <c:pt idx="8252">
                        <c:v>680.64284266666664</c:v>
                      </c:pt>
                      <c:pt idx="8253">
                        <c:v>680.44132500000001</c:v>
                      </c:pt>
                      <c:pt idx="8254">
                        <c:v>680.30625400000008</c:v>
                      </c:pt>
                      <c:pt idx="8255">
                        <c:v>680.10807299999999</c:v>
                      </c:pt>
                      <c:pt idx="8256">
                        <c:v>679.87953699999991</c:v>
                      </c:pt>
                      <c:pt idx="8257">
                        <c:v>679.74643966666667</c:v>
                      </c:pt>
                      <c:pt idx="8258">
                        <c:v>679.49479166666663</c:v>
                      </c:pt>
                      <c:pt idx="8259">
                        <c:v>679.34421799999996</c:v>
                      </c:pt>
                      <c:pt idx="8260">
                        <c:v>679.16194666666672</c:v>
                      </c:pt>
                      <c:pt idx="8261">
                        <c:v>678.95906566666656</c:v>
                      </c:pt>
                      <c:pt idx="8262">
                        <c:v>678.737976</c:v>
                      </c:pt>
                      <c:pt idx="8263">
                        <c:v>678.57897966666667</c:v>
                      </c:pt>
                      <c:pt idx="8264">
                        <c:v>678.38791900000001</c:v>
                      </c:pt>
                      <c:pt idx="8265">
                        <c:v>678.19803866666678</c:v>
                      </c:pt>
                      <c:pt idx="8266">
                        <c:v>678.04925566666668</c:v>
                      </c:pt>
                      <c:pt idx="8267">
                        <c:v>677.83518433333336</c:v>
                      </c:pt>
                      <c:pt idx="8268">
                        <c:v>677.67213966666668</c:v>
                      </c:pt>
                      <c:pt idx="8269">
                        <c:v>677.51544200000001</c:v>
                      </c:pt>
                      <c:pt idx="8270">
                        <c:v>677.30255133333333</c:v>
                      </c:pt>
                      <c:pt idx="8271">
                        <c:v>677.08697500000005</c:v>
                      </c:pt>
                      <c:pt idx="8272">
                        <c:v>676.92002366666668</c:v>
                      </c:pt>
                      <c:pt idx="8273">
                        <c:v>676.77600100000006</c:v>
                      </c:pt>
                      <c:pt idx="8274">
                        <c:v>676.55470800000001</c:v>
                      </c:pt>
                      <c:pt idx="8275">
                        <c:v>676.39792899999998</c:v>
                      </c:pt>
                      <c:pt idx="8276">
                        <c:v>676.22220866666669</c:v>
                      </c:pt>
                      <c:pt idx="8277">
                        <c:v>676.02148433333332</c:v>
                      </c:pt>
                      <c:pt idx="8278">
                        <c:v>675.84307866666666</c:v>
                      </c:pt>
                      <c:pt idx="8279">
                        <c:v>675.6457723333333</c:v>
                      </c:pt>
                      <c:pt idx="8280">
                        <c:v>675.46219866666661</c:v>
                      </c:pt>
                      <c:pt idx="8281">
                        <c:v>675.29972333333319</c:v>
                      </c:pt>
                      <c:pt idx="8282">
                        <c:v>675.1053873333334</c:v>
                      </c:pt>
                      <c:pt idx="8283">
                        <c:v>674.93194566666671</c:v>
                      </c:pt>
                      <c:pt idx="8284">
                        <c:v>674.72058066666671</c:v>
                      </c:pt>
                      <c:pt idx="8285">
                        <c:v>674.52435299999991</c:v>
                      </c:pt>
                      <c:pt idx="8286">
                        <c:v>674.37113433333343</c:v>
                      </c:pt>
                      <c:pt idx="8287">
                        <c:v>674.14107266666667</c:v>
                      </c:pt>
                      <c:pt idx="8288">
                        <c:v>673.9211426666667</c:v>
                      </c:pt>
                      <c:pt idx="8289">
                        <c:v>673.76281733333337</c:v>
                      </c:pt>
                      <c:pt idx="8290">
                        <c:v>673.57800333333341</c:v>
                      </c:pt>
                      <c:pt idx="8291">
                        <c:v>673.46502700000008</c:v>
                      </c:pt>
                      <c:pt idx="8292">
                        <c:v>673.25305166666669</c:v>
                      </c:pt>
                      <c:pt idx="8293">
                        <c:v>673.03894033333324</c:v>
                      </c:pt>
                      <c:pt idx="8294">
                        <c:v>672.9054973333333</c:v>
                      </c:pt>
                      <c:pt idx="8295">
                        <c:v>672.69866933333333</c:v>
                      </c:pt>
                      <c:pt idx="8296">
                        <c:v>672.5339560000001</c:v>
                      </c:pt>
                      <c:pt idx="8297">
                        <c:v>672.35282399999994</c:v>
                      </c:pt>
                      <c:pt idx="8298">
                        <c:v>672.20998099999997</c:v>
                      </c:pt>
                      <c:pt idx="8299">
                        <c:v>672.02844266666671</c:v>
                      </c:pt>
                      <c:pt idx="8300">
                        <c:v>671.83742266666661</c:v>
                      </c:pt>
                      <c:pt idx="8301">
                        <c:v>671.65983033333339</c:v>
                      </c:pt>
                      <c:pt idx="8302">
                        <c:v>671.55106633333332</c:v>
                      </c:pt>
                      <c:pt idx="8303">
                        <c:v>671.32574466666676</c:v>
                      </c:pt>
                      <c:pt idx="8304">
                        <c:v>671.14392099999998</c:v>
                      </c:pt>
                      <c:pt idx="8305">
                        <c:v>670.95556599999998</c:v>
                      </c:pt>
                      <c:pt idx="8306">
                        <c:v>670.77294933333337</c:v>
                      </c:pt>
                      <c:pt idx="8307">
                        <c:v>670.54026299999998</c:v>
                      </c:pt>
                      <c:pt idx="8308">
                        <c:v>670.39908866666667</c:v>
                      </c:pt>
                      <c:pt idx="8309">
                        <c:v>670.21628833333341</c:v>
                      </c:pt>
                      <c:pt idx="8310">
                        <c:v>670.04884833333335</c:v>
                      </c:pt>
                      <c:pt idx="8311">
                        <c:v>669.86203999999998</c:v>
                      </c:pt>
                      <c:pt idx="8312">
                        <c:v>669.64241533333336</c:v>
                      </c:pt>
                      <c:pt idx="8313">
                        <c:v>669.48268633333328</c:v>
                      </c:pt>
                      <c:pt idx="8314">
                        <c:v>669.29693566666663</c:v>
                      </c:pt>
                      <c:pt idx="8315">
                        <c:v>669.09830766666664</c:v>
                      </c:pt>
                      <c:pt idx="8316">
                        <c:v>668.90474433333327</c:v>
                      </c:pt>
                      <c:pt idx="8317">
                        <c:v>668.74886033333337</c:v>
                      </c:pt>
                      <c:pt idx="8318">
                        <c:v>668.56791166666665</c:v>
                      </c:pt>
                      <c:pt idx="8319">
                        <c:v>668.36783833333322</c:v>
                      </c:pt>
                      <c:pt idx="8320">
                        <c:v>668.26078266666661</c:v>
                      </c:pt>
                      <c:pt idx="8321">
                        <c:v>668.07529699999998</c:v>
                      </c:pt>
                      <c:pt idx="8322">
                        <c:v>667.90189599999997</c:v>
                      </c:pt>
                      <c:pt idx="8323">
                        <c:v>667.63456233333329</c:v>
                      </c:pt>
                      <c:pt idx="8324">
                        <c:v>667.45141599999999</c:v>
                      </c:pt>
                      <c:pt idx="8325">
                        <c:v>667.30063899999993</c:v>
                      </c:pt>
                      <c:pt idx="8326">
                        <c:v>667.07838933333335</c:v>
                      </c:pt>
                      <c:pt idx="8327">
                        <c:v>666.94942233333325</c:v>
                      </c:pt>
                      <c:pt idx="8328">
                        <c:v>666.68672666666669</c:v>
                      </c:pt>
                      <c:pt idx="8329">
                        <c:v>666.55230699999993</c:v>
                      </c:pt>
                      <c:pt idx="8330">
                        <c:v>666.39050266666663</c:v>
                      </c:pt>
                      <c:pt idx="8331">
                        <c:v>666.17346166666664</c:v>
                      </c:pt>
                      <c:pt idx="8332">
                        <c:v>665.99997999999994</c:v>
                      </c:pt>
                      <c:pt idx="8333">
                        <c:v>665.87335200000007</c:v>
                      </c:pt>
                      <c:pt idx="8334">
                        <c:v>665.61236599999995</c:v>
                      </c:pt>
                      <c:pt idx="8335">
                        <c:v>665.493652</c:v>
                      </c:pt>
                      <c:pt idx="8336">
                        <c:v>665.27003966666678</c:v>
                      </c:pt>
                      <c:pt idx="8337">
                        <c:v>665.118876</c:v>
                      </c:pt>
                      <c:pt idx="8338">
                        <c:v>664.94364399999995</c:v>
                      </c:pt>
                      <c:pt idx="8339">
                        <c:v>664.67541533333326</c:v>
                      </c:pt>
                      <c:pt idx="8340">
                        <c:v>664.46539299999995</c:v>
                      </c:pt>
                      <c:pt idx="8341">
                        <c:v>664.35512266666672</c:v>
                      </c:pt>
                      <c:pt idx="8342">
                        <c:v>664.14621999999997</c:v>
                      </c:pt>
                      <c:pt idx="8343">
                        <c:v>663.93933100000004</c:v>
                      </c:pt>
                      <c:pt idx="8344">
                        <c:v>663.77549233333332</c:v>
                      </c:pt>
                      <c:pt idx="8345">
                        <c:v>663.60144066666669</c:v>
                      </c:pt>
                      <c:pt idx="8346">
                        <c:v>663.3913776666667</c:v>
                      </c:pt>
                      <c:pt idx="8347">
                        <c:v>663.208618</c:v>
                      </c:pt>
                      <c:pt idx="8348">
                        <c:v>663.02390566666656</c:v>
                      </c:pt>
                      <c:pt idx="8349">
                        <c:v>662.87618033333331</c:v>
                      </c:pt>
                      <c:pt idx="8350">
                        <c:v>662.62823466666669</c:v>
                      </c:pt>
                      <c:pt idx="8351">
                        <c:v>662.43686933333333</c:v>
                      </c:pt>
                      <c:pt idx="8352">
                        <c:v>662.31007899999997</c:v>
                      </c:pt>
                      <c:pt idx="8353">
                        <c:v>662.12221266666677</c:v>
                      </c:pt>
                      <c:pt idx="8354">
                        <c:v>661.92462166666667</c:v>
                      </c:pt>
                      <c:pt idx="8355">
                        <c:v>661.79455533333339</c:v>
                      </c:pt>
                      <c:pt idx="8356">
                        <c:v>661.60371933333329</c:v>
                      </c:pt>
                      <c:pt idx="8357">
                        <c:v>661.37219233333326</c:v>
                      </c:pt>
                      <c:pt idx="8358">
                        <c:v>661.24519866666662</c:v>
                      </c:pt>
                      <c:pt idx="8359">
                        <c:v>660.98345966666659</c:v>
                      </c:pt>
                      <c:pt idx="8360">
                        <c:v>660.83072899999991</c:v>
                      </c:pt>
                      <c:pt idx="8361">
                        <c:v>660.64717633333339</c:v>
                      </c:pt>
                      <c:pt idx="8362">
                        <c:v>660.47916666666663</c:v>
                      </c:pt>
                      <c:pt idx="8363">
                        <c:v>660.21830266666666</c:v>
                      </c:pt>
                      <c:pt idx="8364">
                        <c:v>660.08479833333331</c:v>
                      </c:pt>
                      <c:pt idx="8365">
                        <c:v>659.88077799999996</c:v>
                      </c:pt>
                      <c:pt idx="8366">
                        <c:v>659.70701066666663</c:v>
                      </c:pt>
                      <c:pt idx="8367">
                        <c:v>659.49149566666665</c:v>
                      </c:pt>
                      <c:pt idx="8368">
                        <c:v>659.32356766666669</c:v>
                      </c:pt>
                      <c:pt idx="8369">
                        <c:v>659.16587333333337</c:v>
                      </c:pt>
                      <c:pt idx="8370">
                        <c:v>658.97377533333326</c:v>
                      </c:pt>
                      <c:pt idx="8371">
                        <c:v>658.78297933333329</c:v>
                      </c:pt>
                      <c:pt idx="8372">
                        <c:v>658.64139800000009</c:v>
                      </c:pt>
                      <c:pt idx="8373">
                        <c:v>658.46567766666669</c:v>
                      </c:pt>
                      <c:pt idx="8374">
                        <c:v>658.27433266666651</c:v>
                      </c:pt>
                      <c:pt idx="8375">
                        <c:v>658.09684233333337</c:v>
                      </c:pt>
                      <c:pt idx="8376">
                        <c:v>657.91725666666673</c:v>
                      </c:pt>
                      <c:pt idx="8377">
                        <c:v>657.73573799999997</c:v>
                      </c:pt>
                      <c:pt idx="8378">
                        <c:v>657.5613606666667</c:v>
                      </c:pt>
                      <c:pt idx="8379">
                        <c:v>657.33717866666655</c:v>
                      </c:pt>
                      <c:pt idx="8380">
                        <c:v>657.23899300000005</c:v>
                      </c:pt>
                      <c:pt idx="8381">
                        <c:v>657.01306166666666</c:v>
                      </c:pt>
                      <c:pt idx="8382">
                        <c:v>656.82110599999999</c:v>
                      </c:pt>
                      <c:pt idx="8383">
                        <c:v>656.69494633333341</c:v>
                      </c:pt>
                      <c:pt idx="8384">
                        <c:v>656.4741213333333</c:v>
                      </c:pt>
                      <c:pt idx="8385">
                        <c:v>656.31884733333334</c:v>
                      </c:pt>
                      <c:pt idx="8386">
                        <c:v>656.1206463333333</c:v>
                      </c:pt>
                      <c:pt idx="8387">
                        <c:v>655.95798766666667</c:v>
                      </c:pt>
                      <c:pt idx="8388">
                        <c:v>655.759908</c:v>
                      </c:pt>
                      <c:pt idx="8389">
                        <c:v>655.52691666666669</c:v>
                      </c:pt>
                      <c:pt idx="8390">
                        <c:v>655.36505133333333</c:v>
                      </c:pt>
                      <c:pt idx="8391">
                        <c:v>655.16766366666673</c:v>
                      </c:pt>
                      <c:pt idx="8392">
                        <c:v>655.00018299999999</c:v>
                      </c:pt>
                      <c:pt idx="8393">
                        <c:v>654.80824766666672</c:v>
                      </c:pt>
                      <c:pt idx="8394">
                        <c:v>654.60394299999996</c:v>
                      </c:pt>
                      <c:pt idx="8395">
                        <c:v>654.45261666666659</c:v>
                      </c:pt>
                      <c:pt idx="8396">
                        <c:v>654.26243099999999</c:v>
                      </c:pt>
                      <c:pt idx="8397">
                        <c:v>654.05647799999997</c:v>
                      </c:pt>
                      <c:pt idx="8398">
                        <c:v>653.85221366666667</c:v>
                      </c:pt>
                      <c:pt idx="8399">
                        <c:v>653.6701456666666</c:v>
                      </c:pt>
                      <c:pt idx="8400">
                        <c:v>653.5013426666668</c:v>
                      </c:pt>
                      <c:pt idx="8401">
                        <c:v>653.32800299999997</c:v>
                      </c:pt>
                      <c:pt idx="8402">
                        <c:v>653.18438700000002</c:v>
                      </c:pt>
                      <c:pt idx="8403">
                        <c:v>653.02211499999999</c:v>
                      </c:pt>
                      <c:pt idx="8404">
                        <c:v>652.83367899999996</c:v>
                      </c:pt>
                      <c:pt idx="8405">
                        <c:v>652.6242473333333</c:v>
                      </c:pt>
                      <c:pt idx="8406">
                        <c:v>652.4737346666667</c:v>
                      </c:pt>
                      <c:pt idx="8407">
                        <c:v>652.28963199999998</c:v>
                      </c:pt>
                      <c:pt idx="8408">
                        <c:v>652.0915123333333</c:v>
                      </c:pt>
                      <c:pt idx="8409">
                        <c:v>651.86655699999994</c:v>
                      </c:pt>
                      <c:pt idx="8410">
                        <c:v>651.66133633333334</c:v>
                      </c:pt>
                      <c:pt idx="8411">
                        <c:v>651.54772933333334</c:v>
                      </c:pt>
                      <c:pt idx="8412">
                        <c:v>651.29874666666672</c:v>
                      </c:pt>
                      <c:pt idx="8413">
                        <c:v>651.15614833333336</c:v>
                      </c:pt>
                      <c:pt idx="8414">
                        <c:v>650.96325666666667</c:v>
                      </c:pt>
                      <c:pt idx="8415">
                        <c:v>650.82562266666662</c:v>
                      </c:pt>
                      <c:pt idx="8416">
                        <c:v>650.61871366666662</c:v>
                      </c:pt>
                      <c:pt idx="8417">
                        <c:v>650.44771333333335</c:v>
                      </c:pt>
                      <c:pt idx="8418">
                        <c:v>650.29048633333332</c:v>
                      </c:pt>
                      <c:pt idx="8419">
                        <c:v>650.10662833333333</c:v>
                      </c:pt>
                      <c:pt idx="8420">
                        <c:v>649.96049033333338</c:v>
                      </c:pt>
                      <c:pt idx="8421">
                        <c:v>649.78442366666661</c:v>
                      </c:pt>
                      <c:pt idx="8422">
                        <c:v>649.55273433333332</c:v>
                      </c:pt>
                      <c:pt idx="8423">
                        <c:v>649.39971933333334</c:v>
                      </c:pt>
                      <c:pt idx="8424">
                        <c:v>649.27374266666664</c:v>
                      </c:pt>
                      <c:pt idx="8425">
                        <c:v>649.03240966666669</c:v>
                      </c:pt>
                      <c:pt idx="8426">
                        <c:v>648.82865400000003</c:v>
                      </c:pt>
                      <c:pt idx="8427">
                        <c:v>648.73852533333331</c:v>
                      </c:pt>
                      <c:pt idx="8428">
                        <c:v>648.52480066666669</c:v>
                      </c:pt>
                      <c:pt idx="8429">
                        <c:v>648.32352700000001</c:v>
                      </c:pt>
                      <c:pt idx="8430">
                        <c:v>648.11273199999994</c:v>
                      </c:pt>
                      <c:pt idx="8431">
                        <c:v>647.93853766666678</c:v>
                      </c:pt>
                      <c:pt idx="8432">
                        <c:v>647.71118166666668</c:v>
                      </c:pt>
                      <c:pt idx="8433">
                        <c:v>647.50734466666665</c:v>
                      </c:pt>
                      <c:pt idx="8434">
                        <c:v>647.34273266666662</c:v>
                      </c:pt>
                      <c:pt idx="8435">
                        <c:v>647.15045199999997</c:v>
                      </c:pt>
                      <c:pt idx="8436">
                        <c:v>647.01057933333334</c:v>
                      </c:pt>
                      <c:pt idx="8437">
                        <c:v>646.81795233333332</c:v>
                      </c:pt>
                      <c:pt idx="8438">
                        <c:v>646.65437833333328</c:v>
                      </c:pt>
                      <c:pt idx="8439">
                        <c:v>646.49379499999998</c:v>
                      </c:pt>
                      <c:pt idx="8440">
                        <c:v>646.26951099999997</c:v>
                      </c:pt>
                      <c:pt idx="8441">
                        <c:v>646.10681133333344</c:v>
                      </c:pt>
                      <c:pt idx="8442">
                        <c:v>645.9988606666667</c:v>
                      </c:pt>
                      <c:pt idx="8443">
                        <c:v>645.6994423333332</c:v>
                      </c:pt>
                      <c:pt idx="8444">
                        <c:v>645.58457433333331</c:v>
                      </c:pt>
                      <c:pt idx="8445">
                        <c:v>645.43337000000008</c:v>
                      </c:pt>
                      <c:pt idx="8446">
                        <c:v>645.22408066666674</c:v>
                      </c:pt>
                      <c:pt idx="8447">
                        <c:v>645.07429999999999</c:v>
                      </c:pt>
                      <c:pt idx="8448">
                        <c:v>644.84639500000003</c:v>
                      </c:pt>
                      <c:pt idx="8449">
                        <c:v>644.69368500000007</c:v>
                      </c:pt>
                      <c:pt idx="8450">
                        <c:v>644.51621533333343</c:v>
                      </c:pt>
                      <c:pt idx="8451">
                        <c:v>644.3350016666667</c:v>
                      </c:pt>
                      <c:pt idx="8452">
                        <c:v>644.15816233333328</c:v>
                      </c:pt>
                      <c:pt idx="8453">
                        <c:v>643.99808733333339</c:v>
                      </c:pt>
                      <c:pt idx="8454">
                        <c:v>643.79925566666668</c:v>
                      </c:pt>
                      <c:pt idx="8455">
                        <c:v>643.58496100000002</c:v>
                      </c:pt>
                      <c:pt idx="8456">
                        <c:v>643.37695300000007</c:v>
                      </c:pt>
                      <c:pt idx="8457">
                        <c:v>643.22703033333335</c:v>
                      </c:pt>
                      <c:pt idx="8458">
                        <c:v>643.01869733333331</c:v>
                      </c:pt>
                      <c:pt idx="8459">
                        <c:v>642.83917233333329</c:v>
                      </c:pt>
                      <c:pt idx="8460">
                        <c:v>642.68265800000006</c:v>
                      </c:pt>
                      <c:pt idx="8461">
                        <c:v>642.48948166666662</c:v>
                      </c:pt>
                      <c:pt idx="8462">
                        <c:v>642.30438233333336</c:v>
                      </c:pt>
                      <c:pt idx="8463">
                        <c:v>642.10496000000001</c:v>
                      </c:pt>
                      <c:pt idx="8464">
                        <c:v>641.96014400000001</c:v>
                      </c:pt>
                      <c:pt idx="8465">
                        <c:v>641.73942033333333</c:v>
                      </c:pt>
                      <c:pt idx="8466">
                        <c:v>641.53259266666657</c:v>
                      </c:pt>
                      <c:pt idx="8467">
                        <c:v>641.39296433333345</c:v>
                      </c:pt>
                      <c:pt idx="8468">
                        <c:v>641.18971766666675</c:v>
                      </c:pt>
                      <c:pt idx="8469">
                        <c:v>641.03385399999991</c:v>
                      </c:pt>
                      <c:pt idx="8470">
                        <c:v>640.81274433333328</c:v>
                      </c:pt>
                      <c:pt idx="8471">
                        <c:v>640.60235599999999</c:v>
                      </c:pt>
                      <c:pt idx="8472">
                        <c:v>640.50431299999991</c:v>
                      </c:pt>
                      <c:pt idx="8473">
                        <c:v>640.27789300000006</c:v>
                      </c:pt>
                      <c:pt idx="8474">
                        <c:v>640.08913166666673</c:v>
                      </c:pt>
                      <c:pt idx="8475">
                        <c:v>639.89422566666667</c:v>
                      </c:pt>
                      <c:pt idx="8476">
                        <c:v>639.72267666666664</c:v>
                      </c:pt>
                      <c:pt idx="8477">
                        <c:v>639.53794366666671</c:v>
                      </c:pt>
                      <c:pt idx="8478">
                        <c:v>639.33902999999998</c:v>
                      </c:pt>
                      <c:pt idx="8479">
                        <c:v>639.1922403333333</c:v>
                      </c:pt>
                      <c:pt idx="8480">
                        <c:v>638.95129366666663</c:v>
                      </c:pt>
                      <c:pt idx="8481">
                        <c:v>638.79750566666655</c:v>
                      </c:pt>
                      <c:pt idx="8482">
                        <c:v>638.62894700000004</c:v>
                      </c:pt>
                      <c:pt idx="8483">
                        <c:v>638.45092766666664</c:v>
                      </c:pt>
                      <c:pt idx="8484">
                        <c:v>638.22991933333333</c:v>
                      </c:pt>
                      <c:pt idx="8485">
                        <c:v>638.08197033333329</c:v>
                      </c:pt>
                      <c:pt idx="8486">
                        <c:v>637.89955666666674</c:v>
                      </c:pt>
                      <c:pt idx="8487">
                        <c:v>637.72247333333337</c:v>
                      </c:pt>
                      <c:pt idx="8488">
                        <c:v>637.49660266666672</c:v>
                      </c:pt>
                      <c:pt idx="8489">
                        <c:v>637.32936600000005</c:v>
                      </c:pt>
                      <c:pt idx="8490">
                        <c:v>637.0963946666667</c:v>
                      </c:pt>
                      <c:pt idx="8491">
                        <c:v>636.95033766666666</c:v>
                      </c:pt>
                      <c:pt idx="8492">
                        <c:v>636.74847433333332</c:v>
                      </c:pt>
                      <c:pt idx="8493">
                        <c:v>636.56398500000012</c:v>
                      </c:pt>
                      <c:pt idx="8494">
                        <c:v>636.38631166666664</c:v>
                      </c:pt>
                      <c:pt idx="8495">
                        <c:v>636.23441566666668</c:v>
                      </c:pt>
                      <c:pt idx="8496">
                        <c:v>636.10567233333336</c:v>
                      </c:pt>
                      <c:pt idx="8497">
                        <c:v>635.89147933333334</c:v>
                      </c:pt>
                      <c:pt idx="8498">
                        <c:v>635.76839199999995</c:v>
                      </c:pt>
                      <c:pt idx="8499">
                        <c:v>635.57053633333328</c:v>
                      </c:pt>
                      <c:pt idx="8500">
                        <c:v>635.35050466666655</c:v>
                      </c:pt>
                      <c:pt idx="8501">
                        <c:v>635.15915933333338</c:v>
                      </c:pt>
                      <c:pt idx="8502">
                        <c:v>634.99855566666668</c:v>
                      </c:pt>
                      <c:pt idx="8503">
                        <c:v>634.82295766666664</c:v>
                      </c:pt>
                      <c:pt idx="8504">
                        <c:v>634.60902900000008</c:v>
                      </c:pt>
                      <c:pt idx="8505">
                        <c:v>634.41886399999987</c:v>
                      </c:pt>
                      <c:pt idx="8506">
                        <c:v>634.22878000000003</c:v>
                      </c:pt>
                      <c:pt idx="8507">
                        <c:v>634.04042533333325</c:v>
                      </c:pt>
                      <c:pt idx="8508">
                        <c:v>633.87329099999999</c:v>
                      </c:pt>
                      <c:pt idx="8509">
                        <c:v>633.64831533333336</c:v>
                      </c:pt>
                      <c:pt idx="8510">
                        <c:v>633.53417966666666</c:v>
                      </c:pt>
                      <c:pt idx="8511">
                        <c:v>633.309977</c:v>
                      </c:pt>
                      <c:pt idx="8512">
                        <c:v>633.13092033333328</c:v>
                      </c:pt>
                      <c:pt idx="8513">
                        <c:v>632.95961499999987</c:v>
                      </c:pt>
                      <c:pt idx="8514">
                        <c:v>632.81097399999999</c:v>
                      </c:pt>
                      <c:pt idx="8515">
                        <c:v>632.62518333333344</c:v>
                      </c:pt>
                      <c:pt idx="8516">
                        <c:v>632.43794800000001</c:v>
                      </c:pt>
                      <c:pt idx="8517">
                        <c:v>632.25469966666662</c:v>
                      </c:pt>
                      <c:pt idx="8518">
                        <c:v>632.09944666666672</c:v>
                      </c:pt>
                      <c:pt idx="8519">
                        <c:v>631.86047366666662</c:v>
                      </c:pt>
                      <c:pt idx="8520">
                        <c:v>631.7487993333333</c:v>
                      </c:pt>
                      <c:pt idx="8521">
                        <c:v>631.53558333333331</c:v>
                      </c:pt>
                      <c:pt idx="8522">
                        <c:v>631.38348399999995</c:v>
                      </c:pt>
                      <c:pt idx="8523">
                        <c:v>631.15867133333325</c:v>
                      </c:pt>
                      <c:pt idx="8524">
                        <c:v>630.97631833333332</c:v>
                      </c:pt>
                      <c:pt idx="8525">
                        <c:v>630.78385400000002</c:v>
                      </c:pt>
                      <c:pt idx="8526">
                        <c:v>630.58192933333328</c:v>
                      </c:pt>
                      <c:pt idx="8527">
                        <c:v>630.43607566666662</c:v>
                      </c:pt>
                      <c:pt idx="8528">
                        <c:v>630.27539066666668</c:v>
                      </c:pt>
                      <c:pt idx="8529">
                        <c:v>630.06807466666658</c:v>
                      </c:pt>
                      <c:pt idx="8530">
                        <c:v>629.86991399999999</c:v>
                      </c:pt>
                      <c:pt idx="8531">
                        <c:v>629.68514000000005</c:v>
                      </c:pt>
                      <c:pt idx="8532">
                        <c:v>629.53096533333326</c:v>
                      </c:pt>
                      <c:pt idx="8533">
                        <c:v>629.34558100000004</c:v>
                      </c:pt>
                      <c:pt idx="8534">
                        <c:v>629.14239499999996</c:v>
                      </c:pt>
                      <c:pt idx="8535">
                        <c:v>628.95806900000002</c:v>
                      </c:pt>
                      <c:pt idx="8536">
                        <c:v>628.82474766666667</c:v>
                      </c:pt>
                      <c:pt idx="8537">
                        <c:v>628.64587399999994</c:v>
                      </c:pt>
                      <c:pt idx="8538">
                        <c:v>628.48559566666665</c:v>
                      </c:pt>
                      <c:pt idx="8539">
                        <c:v>628.28285700000004</c:v>
                      </c:pt>
                      <c:pt idx="8540">
                        <c:v>628.03942866666659</c:v>
                      </c:pt>
                      <c:pt idx="8541">
                        <c:v>627.90745033333326</c:v>
                      </c:pt>
                      <c:pt idx="8542">
                        <c:v>627.71836366666662</c:v>
                      </c:pt>
                      <c:pt idx="8543">
                        <c:v>627.53123000000005</c:v>
                      </c:pt>
                      <c:pt idx="8544">
                        <c:v>627.31237800000008</c:v>
                      </c:pt>
                      <c:pt idx="8545">
                        <c:v>627.15358466666657</c:v>
                      </c:pt>
                      <c:pt idx="8546">
                        <c:v>626.97269666666671</c:v>
                      </c:pt>
                      <c:pt idx="8547">
                        <c:v>626.76363133333336</c:v>
                      </c:pt>
                      <c:pt idx="8548">
                        <c:v>626.62854000000004</c:v>
                      </c:pt>
                      <c:pt idx="8549">
                        <c:v>626.4194133333333</c:v>
                      </c:pt>
                      <c:pt idx="8550">
                        <c:v>626.2724199999999</c:v>
                      </c:pt>
                      <c:pt idx="8551">
                        <c:v>626.06243899999993</c:v>
                      </c:pt>
                      <c:pt idx="8552">
                        <c:v>625.89355499999999</c:v>
                      </c:pt>
                      <c:pt idx="8553">
                        <c:v>625.66894533333334</c:v>
                      </c:pt>
                      <c:pt idx="8554">
                        <c:v>625.50376366666671</c:v>
                      </c:pt>
                      <c:pt idx="8555">
                        <c:v>625.3589883333334</c:v>
                      </c:pt>
                      <c:pt idx="8556">
                        <c:v>625.19521066666675</c:v>
                      </c:pt>
                      <c:pt idx="8557">
                        <c:v>624.99641933333339</c:v>
                      </c:pt>
                      <c:pt idx="8558">
                        <c:v>624.82464599999992</c:v>
                      </c:pt>
                      <c:pt idx="8559">
                        <c:v>624.6105143333333</c:v>
                      </c:pt>
                      <c:pt idx="8560">
                        <c:v>624.43823266666664</c:v>
                      </c:pt>
                      <c:pt idx="8561">
                        <c:v>624.28118899999993</c:v>
                      </c:pt>
                      <c:pt idx="8562">
                        <c:v>624.0885413333333</c:v>
                      </c:pt>
                      <c:pt idx="8563">
                        <c:v>623.93078633333334</c:v>
                      </c:pt>
                      <c:pt idx="8564">
                        <c:v>623.73899366666672</c:v>
                      </c:pt>
                      <c:pt idx="8565">
                        <c:v>623.57381166666664</c:v>
                      </c:pt>
                      <c:pt idx="8566">
                        <c:v>623.35681166666666</c:v>
                      </c:pt>
                      <c:pt idx="8567">
                        <c:v>623.19136533333347</c:v>
                      </c:pt>
                      <c:pt idx="8568">
                        <c:v>623.01586899999995</c:v>
                      </c:pt>
                      <c:pt idx="8569">
                        <c:v>622.81964099999993</c:v>
                      </c:pt>
                      <c:pt idx="8570">
                        <c:v>622.55519633333336</c:v>
                      </c:pt>
                      <c:pt idx="8571">
                        <c:v>622.37923166666667</c:v>
                      </c:pt>
                      <c:pt idx="8572">
                        <c:v>622.22906499999999</c:v>
                      </c:pt>
                      <c:pt idx="8573">
                        <c:v>622.03350833333332</c:v>
                      </c:pt>
                      <c:pt idx="8574">
                        <c:v>621.82993566666664</c:v>
                      </c:pt>
                      <c:pt idx="8575">
                        <c:v>621.66792766666674</c:v>
                      </c:pt>
                      <c:pt idx="8576">
                        <c:v>621.47308366666664</c:v>
                      </c:pt>
                      <c:pt idx="8577">
                        <c:v>621.29890966666665</c:v>
                      </c:pt>
                      <c:pt idx="8578">
                        <c:v>621.09010833333332</c:v>
                      </c:pt>
                      <c:pt idx="8579">
                        <c:v>620.9236043333334</c:v>
                      </c:pt>
                      <c:pt idx="8580">
                        <c:v>620.74686699999995</c:v>
                      </c:pt>
                      <c:pt idx="8581">
                        <c:v>620.62851966666665</c:v>
                      </c:pt>
                      <c:pt idx="8582">
                        <c:v>620.44901533333336</c:v>
                      </c:pt>
                      <c:pt idx="8583">
                        <c:v>620.24934900000005</c:v>
                      </c:pt>
                      <c:pt idx="8584">
                        <c:v>620.09183733333339</c:v>
                      </c:pt>
                      <c:pt idx="8585">
                        <c:v>619.9473876666666</c:v>
                      </c:pt>
                      <c:pt idx="8586">
                        <c:v>619.70542400000011</c:v>
                      </c:pt>
                      <c:pt idx="8587">
                        <c:v>619.55369066666663</c:v>
                      </c:pt>
                      <c:pt idx="8588">
                        <c:v>619.38769533333334</c:v>
                      </c:pt>
                      <c:pt idx="8589">
                        <c:v>619.19073500000002</c:v>
                      </c:pt>
                      <c:pt idx="8590">
                        <c:v>618.95536300000003</c:v>
                      </c:pt>
                      <c:pt idx="8591">
                        <c:v>618.80194100000006</c:v>
                      </c:pt>
                      <c:pt idx="8592">
                        <c:v>618.61977133333323</c:v>
                      </c:pt>
                      <c:pt idx="8593">
                        <c:v>618.44584133333331</c:v>
                      </c:pt>
                      <c:pt idx="8594">
                        <c:v>618.262248</c:v>
                      </c:pt>
                      <c:pt idx="8595">
                        <c:v>618.02386466666667</c:v>
                      </c:pt>
                      <c:pt idx="8596">
                        <c:v>617.85833766666667</c:v>
                      </c:pt>
                      <c:pt idx="8597">
                        <c:v>617.70186366666667</c:v>
                      </c:pt>
                      <c:pt idx="8598">
                        <c:v>617.50195333333329</c:v>
                      </c:pt>
                      <c:pt idx="8599">
                        <c:v>617.28830966666681</c:v>
                      </c:pt>
                      <c:pt idx="8600">
                        <c:v>617.14565000000005</c:v>
                      </c:pt>
                      <c:pt idx="8601">
                        <c:v>616.95939099999998</c:v>
                      </c:pt>
                      <c:pt idx="8602">
                        <c:v>616.73543299999994</c:v>
                      </c:pt>
                      <c:pt idx="8603">
                        <c:v>616.5617473333333</c:v>
                      </c:pt>
                      <c:pt idx="8604">
                        <c:v>616.37164299999995</c:v>
                      </c:pt>
                      <c:pt idx="8605">
                        <c:v>616.22314433333338</c:v>
                      </c:pt>
                      <c:pt idx="8606">
                        <c:v>616.0292966666666</c:v>
                      </c:pt>
                      <c:pt idx="8607">
                        <c:v>615.90283199999999</c:v>
                      </c:pt>
                      <c:pt idx="8608">
                        <c:v>615.7084553333334</c:v>
                      </c:pt>
                      <c:pt idx="8609">
                        <c:v>615.45733666666672</c:v>
                      </c:pt>
                      <c:pt idx="8610">
                        <c:v>615.36474599999997</c:v>
                      </c:pt>
                      <c:pt idx="8611">
                        <c:v>615.15472433333332</c:v>
                      </c:pt>
                      <c:pt idx="8612">
                        <c:v>614.94325766666668</c:v>
                      </c:pt>
                      <c:pt idx="8613">
                        <c:v>614.77994799999999</c:v>
                      </c:pt>
                      <c:pt idx="8614">
                        <c:v>614.55621333333329</c:v>
                      </c:pt>
                      <c:pt idx="8615">
                        <c:v>614.35262066666667</c:v>
                      </c:pt>
                      <c:pt idx="8616">
                        <c:v>614.18522166666662</c:v>
                      </c:pt>
                      <c:pt idx="8617">
                        <c:v>614.00779199999999</c:v>
                      </c:pt>
                      <c:pt idx="8618">
                        <c:v>613.86452199999997</c:v>
                      </c:pt>
                      <c:pt idx="8619">
                        <c:v>613.72458900000004</c:v>
                      </c:pt>
                      <c:pt idx="8620">
                        <c:v>613.54189066666675</c:v>
                      </c:pt>
                      <c:pt idx="8621">
                        <c:v>613.30930599999999</c:v>
                      </c:pt>
                      <c:pt idx="8622">
                        <c:v>613.16318766666666</c:v>
                      </c:pt>
                      <c:pt idx="8623">
                        <c:v>612.95943166666666</c:v>
                      </c:pt>
                      <c:pt idx="8624">
                        <c:v>612.83020033333332</c:v>
                      </c:pt>
                      <c:pt idx="8625">
                        <c:v>612.62209066666662</c:v>
                      </c:pt>
                      <c:pt idx="8626">
                        <c:v>612.43271899999991</c:v>
                      </c:pt>
                      <c:pt idx="8627">
                        <c:v>612.22863766666671</c:v>
                      </c:pt>
                      <c:pt idx="8628">
                        <c:v>611.99517833333334</c:v>
                      </c:pt>
                      <c:pt idx="8629">
                        <c:v>611.81854266666676</c:v>
                      </c:pt>
                      <c:pt idx="8630">
                        <c:v>611.66729699999996</c:v>
                      </c:pt>
                      <c:pt idx="8631">
                        <c:v>611.46018500000002</c:v>
                      </c:pt>
                      <c:pt idx="8632">
                        <c:v>611.32798266666668</c:v>
                      </c:pt>
                      <c:pt idx="8633">
                        <c:v>611.14845766666667</c:v>
                      </c:pt>
                      <c:pt idx="8634">
                        <c:v>610.88861066666675</c:v>
                      </c:pt>
                      <c:pt idx="8635">
                        <c:v>610.75288866666654</c:v>
                      </c:pt>
                      <c:pt idx="8636">
                        <c:v>610.59956899999997</c:v>
                      </c:pt>
                      <c:pt idx="8637">
                        <c:v>610.40179433333333</c:v>
                      </c:pt>
                      <c:pt idx="8638">
                        <c:v>610.25392666666676</c:v>
                      </c:pt>
                      <c:pt idx="8639">
                        <c:v>610.08848066666667</c:v>
                      </c:pt>
                      <c:pt idx="8640">
                        <c:v>609.90726699999993</c:v>
                      </c:pt>
                      <c:pt idx="8641">
                        <c:v>609.711365</c:v>
                      </c:pt>
                      <c:pt idx="8642">
                        <c:v>609.49855566666668</c:v>
                      </c:pt>
                      <c:pt idx="8643">
                        <c:v>609.39510066666662</c:v>
                      </c:pt>
                      <c:pt idx="8644">
                        <c:v>609.21368433333328</c:v>
                      </c:pt>
                      <c:pt idx="8645">
                        <c:v>608.99707000000001</c:v>
                      </c:pt>
                      <c:pt idx="8646">
                        <c:v>608.84936533333337</c:v>
                      </c:pt>
                      <c:pt idx="8647">
                        <c:v>608.60146066666664</c:v>
                      </c:pt>
                      <c:pt idx="8648">
                        <c:v>608.45696999999996</c:v>
                      </c:pt>
                      <c:pt idx="8649">
                        <c:v>608.28696733333334</c:v>
                      </c:pt>
                      <c:pt idx="8650">
                        <c:v>608.07700599999998</c:v>
                      </c:pt>
                      <c:pt idx="8651">
                        <c:v>607.97389766666663</c:v>
                      </c:pt>
                      <c:pt idx="8652">
                        <c:v>607.78375233333338</c:v>
                      </c:pt>
                      <c:pt idx="8653">
                        <c:v>607.56284599999992</c:v>
                      </c:pt>
                      <c:pt idx="8654">
                        <c:v>607.39764400000001</c:v>
                      </c:pt>
                      <c:pt idx="8655">
                        <c:v>607.1730143333333</c:v>
                      </c:pt>
                      <c:pt idx="8656">
                        <c:v>606.9498696666667</c:v>
                      </c:pt>
                      <c:pt idx="8657">
                        <c:v>606.74910499999999</c:v>
                      </c:pt>
                      <c:pt idx="8658">
                        <c:v>606.597534</c:v>
                      </c:pt>
                      <c:pt idx="8659">
                        <c:v>606.35546866666675</c:v>
                      </c:pt>
                      <c:pt idx="8660">
                        <c:v>606.23087566666663</c:v>
                      </c:pt>
                      <c:pt idx="8661">
                        <c:v>606.04268400000001</c:v>
                      </c:pt>
                      <c:pt idx="8662">
                        <c:v>605.79484033333335</c:v>
                      </c:pt>
                      <c:pt idx="8663">
                        <c:v>605.61446133333322</c:v>
                      </c:pt>
                      <c:pt idx="8664">
                        <c:v>605.33937600000002</c:v>
                      </c:pt>
                      <c:pt idx="8665">
                        <c:v>605.14377866666666</c:v>
                      </c:pt>
                      <c:pt idx="8666">
                        <c:v>604.96004233333326</c:v>
                      </c:pt>
                      <c:pt idx="8667">
                        <c:v>604.75628666666671</c:v>
                      </c:pt>
                      <c:pt idx="8668">
                        <c:v>604.52138300000001</c:v>
                      </c:pt>
                      <c:pt idx="8669">
                        <c:v>604.39091000000008</c:v>
                      </c:pt>
                      <c:pt idx="8670">
                        <c:v>604.18910733333337</c:v>
                      </c:pt>
                      <c:pt idx="8671">
                        <c:v>603.93951400000003</c:v>
                      </c:pt>
                      <c:pt idx="8672">
                        <c:v>603.76021299999991</c:v>
                      </c:pt>
                      <c:pt idx="8673">
                        <c:v>603.6048383333333</c:v>
                      </c:pt>
                      <c:pt idx="8674">
                        <c:v>603.41312633333337</c:v>
                      </c:pt>
                      <c:pt idx="8675">
                        <c:v>603.19472266666662</c:v>
                      </c:pt>
                      <c:pt idx="8676">
                        <c:v>602.97719333333328</c:v>
                      </c:pt>
                      <c:pt idx="8677">
                        <c:v>602.81172699999991</c:v>
                      </c:pt>
                      <c:pt idx="8678">
                        <c:v>602.57932533333326</c:v>
                      </c:pt>
                      <c:pt idx="8679">
                        <c:v>602.41998266666667</c:v>
                      </c:pt>
                      <c:pt idx="8680">
                        <c:v>602.28240966666669</c:v>
                      </c:pt>
                      <c:pt idx="8681">
                        <c:v>602.04268400000001</c:v>
                      </c:pt>
                      <c:pt idx="8682">
                        <c:v>601.89357499999994</c:v>
                      </c:pt>
                      <c:pt idx="8683">
                        <c:v>601.699341</c:v>
                      </c:pt>
                      <c:pt idx="8684">
                        <c:v>601.53509499999996</c:v>
                      </c:pt>
                      <c:pt idx="8685">
                        <c:v>601.33148199999994</c:v>
                      </c:pt>
                      <c:pt idx="8686">
                        <c:v>601.21144599999991</c:v>
                      </c:pt>
                      <c:pt idx="8687">
                        <c:v>600.97855633333336</c:v>
                      </c:pt>
                      <c:pt idx="8688">
                        <c:v>600.72920733333331</c:v>
                      </c:pt>
                      <c:pt idx="8689">
                        <c:v>600.57476800000006</c:v>
                      </c:pt>
                      <c:pt idx="8690">
                        <c:v>600.42421466666667</c:v>
                      </c:pt>
                      <c:pt idx="8691">
                        <c:v>600.22237133333329</c:v>
                      </c:pt>
                      <c:pt idx="8692">
                        <c:v>600.0516356666667</c:v>
                      </c:pt>
                      <c:pt idx="8693">
                        <c:v>599.81188966666662</c:v>
                      </c:pt>
                      <c:pt idx="8694">
                        <c:v>599.68229166666663</c:v>
                      </c:pt>
                      <c:pt idx="8695">
                        <c:v>599.53214500000001</c:v>
                      </c:pt>
                      <c:pt idx="8696">
                        <c:v>599.32220433333339</c:v>
                      </c:pt>
                      <c:pt idx="8697">
                        <c:v>599.16432666666662</c:v>
                      </c:pt>
                      <c:pt idx="8698">
                        <c:v>599.029134</c:v>
                      </c:pt>
                      <c:pt idx="8699">
                        <c:v>598.81455500000004</c:v>
                      </c:pt>
                      <c:pt idx="8700">
                        <c:v>598.6107586666667</c:v>
                      </c:pt>
                      <c:pt idx="8701">
                        <c:v>598.41111233333334</c:v>
                      </c:pt>
                      <c:pt idx="8702">
                        <c:v>598.22737633333327</c:v>
                      </c:pt>
                      <c:pt idx="8703">
                        <c:v>598.01847333333342</c:v>
                      </c:pt>
                      <c:pt idx="8704">
                        <c:v>597.7842609999999</c:v>
                      </c:pt>
                      <c:pt idx="8705">
                        <c:v>597.61800133333327</c:v>
                      </c:pt>
                      <c:pt idx="8706">
                        <c:v>597.39257833333329</c:v>
                      </c:pt>
                      <c:pt idx="8707">
                        <c:v>597.30804433333333</c:v>
                      </c:pt>
                      <c:pt idx="8708">
                        <c:v>597.01704900000004</c:v>
                      </c:pt>
                      <c:pt idx="8709">
                        <c:v>596.86771633333331</c:v>
                      </c:pt>
                      <c:pt idx="8710">
                        <c:v>596.67852799999991</c:v>
                      </c:pt>
                      <c:pt idx="8711">
                        <c:v>596.48966466666661</c:v>
                      </c:pt>
                      <c:pt idx="8712">
                        <c:v>596.3107706666666</c:v>
                      </c:pt>
                      <c:pt idx="8713">
                        <c:v>596.14475533333336</c:v>
                      </c:pt>
                      <c:pt idx="8714">
                        <c:v>595.96726500000011</c:v>
                      </c:pt>
                      <c:pt idx="8715">
                        <c:v>595.80458566666664</c:v>
                      </c:pt>
                      <c:pt idx="8716">
                        <c:v>595.60298666666665</c:v>
                      </c:pt>
                      <c:pt idx="8717">
                        <c:v>595.42274966666673</c:v>
                      </c:pt>
                      <c:pt idx="8718">
                        <c:v>595.24491366666678</c:v>
                      </c:pt>
                      <c:pt idx="8719">
                        <c:v>595.06018099999994</c:v>
                      </c:pt>
                      <c:pt idx="8720">
                        <c:v>594.87609866666673</c:v>
                      </c:pt>
                      <c:pt idx="8721">
                        <c:v>594.67665599999998</c:v>
                      </c:pt>
                      <c:pt idx="8722">
                        <c:v>594.52746566666667</c:v>
                      </c:pt>
                      <c:pt idx="8723">
                        <c:v>594.33374033333337</c:v>
                      </c:pt>
                      <c:pt idx="8724">
                        <c:v>594.18568933333336</c:v>
                      </c:pt>
                      <c:pt idx="8725">
                        <c:v>593.93481433333329</c:v>
                      </c:pt>
                      <c:pt idx="8726">
                        <c:v>593.78159599999992</c:v>
                      </c:pt>
                      <c:pt idx="8727">
                        <c:v>593.59256999999991</c:v>
                      </c:pt>
                      <c:pt idx="8728">
                        <c:v>593.38264966666657</c:v>
                      </c:pt>
                      <c:pt idx="8729">
                        <c:v>593.23470066666675</c:v>
                      </c:pt>
                      <c:pt idx="8730">
                        <c:v>593.09621199999992</c:v>
                      </c:pt>
                      <c:pt idx="8731">
                        <c:v>592.8856403333333</c:v>
                      </c:pt>
                      <c:pt idx="8732">
                        <c:v>592.70739733333335</c:v>
                      </c:pt>
                      <c:pt idx="8733">
                        <c:v>592.56565333333322</c:v>
                      </c:pt>
                      <c:pt idx="8734">
                        <c:v>592.33894866666662</c:v>
                      </c:pt>
                      <c:pt idx="8735">
                        <c:v>592.15714500000001</c:v>
                      </c:pt>
                      <c:pt idx="8736">
                        <c:v>591.99007200000005</c:v>
                      </c:pt>
                      <c:pt idx="8737">
                        <c:v>591.78208400000005</c:v>
                      </c:pt>
                      <c:pt idx="8738">
                        <c:v>591.68808999999999</c:v>
                      </c:pt>
                      <c:pt idx="8739">
                        <c:v>591.47222899999997</c:v>
                      </c:pt>
                      <c:pt idx="8740">
                        <c:v>591.25585933333332</c:v>
                      </c:pt>
                      <c:pt idx="8741">
                        <c:v>591.09804266666663</c:v>
                      </c:pt>
                      <c:pt idx="8742">
                        <c:v>590.88812266666673</c:v>
                      </c:pt>
                      <c:pt idx="8743">
                        <c:v>590.77201300000013</c:v>
                      </c:pt>
                      <c:pt idx="8744">
                        <c:v>590.51251233333323</c:v>
                      </c:pt>
                      <c:pt idx="8745">
                        <c:v>590.32438166666668</c:v>
                      </c:pt>
                      <c:pt idx="8746">
                        <c:v>590.14383966666662</c:v>
                      </c:pt>
                      <c:pt idx="8747">
                        <c:v>589.96376566666663</c:v>
                      </c:pt>
                      <c:pt idx="8748">
                        <c:v>589.81966166666678</c:v>
                      </c:pt>
                      <c:pt idx="8749">
                        <c:v>589.66156000000001</c:v>
                      </c:pt>
                      <c:pt idx="8750">
                        <c:v>589.41969800000004</c:v>
                      </c:pt>
                      <c:pt idx="8751">
                        <c:v>589.2527060000001</c:v>
                      </c:pt>
                      <c:pt idx="8752">
                        <c:v>589.0763546666667</c:v>
                      </c:pt>
                      <c:pt idx="8753">
                        <c:v>588.85353566666674</c:v>
                      </c:pt>
                      <c:pt idx="8754">
                        <c:v>588.69122333333337</c:v>
                      </c:pt>
                      <c:pt idx="8755">
                        <c:v>588.52589933333331</c:v>
                      </c:pt>
                      <c:pt idx="8756">
                        <c:v>588.3567303333333</c:v>
                      </c:pt>
                      <c:pt idx="8757">
                        <c:v>588.12434866666672</c:v>
                      </c:pt>
                      <c:pt idx="8758">
                        <c:v>588.00274633333345</c:v>
                      </c:pt>
                      <c:pt idx="8759">
                        <c:v>587.79616299999998</c:v>
                      </c:pt>
                      <c:pt idx="8760">
                        <c:v>587.60874433333345</c:v>
                      </c:pt>
                      <c:pt idx="8761">
                        <c:v>587.45800800000006</c:v>
                      </c:pt>
                      <c:pt idx="8762">
                        <c:v>587.34139000000005</c:v>
                      </c:pt>
                      <c:pt idx="8763">
                        <c:v>587.14215100000001</c:v>
                      </c:pt>
                      <c:pt idx="8764">
                        <c:v>586.92305500000009</c:v>
                      </c:pt>
                      <c:pt idx="8765">
                        <c:v>586.75673433333338</c:v>
                      </c:pt>
                      <c:pt idx="8766">
                        <c:v>586.58626300000003</c:v>
                      </c:pt>
                      <c:pt idx="8767">
                        <c:v>586.42751066666676</c:v>
                      </c:pt>
                      <c:pt idx="8768">
                        <c:v>586.22953266666661</c:v>
                      </c:pt>
                      <c:pt idx="8769">
                        <c:v>585.97406000000001</c:v>
                      </c:pt>
                      <c:pt idx="8770">
                        <c:v>585.77384466666661</c:v>
                      </c:pt>
                      <c:pt idx="8771">
                        <c:v>585.5494993333333</c:v>
                      </c:pt>
                      <c:pt idx="8772">
                        <c:v>585.39841733333333</c:v>
                      </c:pt>
                      <c:pt idx="8773">
                        <c:v>585.19140633333336</c:v>
                      </c:pt>
                      <c:pt idx="8774">
                        <c:v>585.03039533333333</c:v>
                      </c:pt>
                      <c:pt idx="8775">
                        <c:v>584.8792523333334</c:v>
                      </c:pt>
                      <c:pt idx="8776">
                        <c:v>584.73203533333333</c:v>
                      </c:pt>
                      <c:pt idx="8777">
                        <c:v>584.52321333333339</c:v>
                      </c:pt>
                      <c:pt idx="8778">
                        <c:v>584.27347833333329</c:v>
                      </c:pt>
                      <c:pt idx="8779">
                        <c:v>584.17356366666661</c:v>
                      </c:pt>
                      <c:pt idx="8780">
                        <c:v>584.0112713333333</c:v>
                      </c:pt>
                      <c:pt idx="8781">
                        <c:v>583.84826666666675</c:v>
                      </c:pt>
                      <c:pt idx="8782">
                        <c:v>583.67006433333324</c:v>
                      </c:pt>
                      <c:pt idx="8783">
                        <c:v>583.50478133333343</c:v>
                      </c:pt>
                      <c:pt idx="8784">
                        <c:v>583.27720133333332</c:v>
                      </c:pt>
                      <c:pt idx="8785">
                        <c:v>583.09181733333332</c:v>
                      </c:pt>
                      <c:pt idx="8786">
                        <c:v>582.92307566666659</c:v>
                      </c:pt>
                      <c:pt idx="8787">
                        <c:v>582.75640866666663</c:v>
                      </c:pt>
                      <c:pt idx="8788">
                        <c:v>582.62180599999999</c:v>
                      </c:pt>
                      <c:pt idx="8789">
                        <c:v>582.40140800000006</c:v>
                      </c:pt>
                      <c:pt idx="8790">
                        <c:v>582.16882333333342</c:v>
                      </c:pt>
                      <c:pt idx="8791">
                        <c:v>582.00472033333335</c:v>
                      </c:pt>
                      <c:pt idx="8792">
                        <c:v>581.8443400000001</c:v>
                      </c:pt>
                      <c:pt idx="8793">
                        <c:v>581.64451099999997</c:v>
                      </c:pt>
                      <c:pt idx="8794">
                        <c:v>581.45361333333335</c:v>
                      </c:pt>
                      <c:pt idx="8795">
                        <c:v>581.25703933333341</c:v>
                      </c:pt>
                      <c:pt idx="8796">
                        <c:v>581.0729980000001</c:v>
                      </c:pt>
                      <c:pt idx="8797">
                        <c:v>580.89929200000006</c:v>
                      </c:pt>
                      <c:pt idx="8798">
                        <c:v>580.70666500000004</c:v>
                      </c:pt>
                      <c:pt idx="8799">
                        <c:v>580.54591866666669</c:v>
                      </c:pt>
                      <c:pt idx="8800">
                        <c:v>580.32344566666666</c:v>
                      </c:pt>
                      <c:pt idx="8801">
                        <c:v>580.12320966666664</c:v>
                      </c:pt>
                      <c:pt idx="8802">
                        <c:v>579.99049866666667</c:v>
                      </c:pt>
                      <c:pt idx="8803">
                        <c:v>579.77801533333331</c:v>
                      </c:pt>
                      <c:pt idx="8804">
                        <c:v>579.66400166666665</c:v>
                      </c:pt>
                      <c:pt idx="8805">
                        <c:v>579.39809166666657</c:v>
                      </c:pt>
                      <c:pt idx="8806">
                        <c:v>579.22383633333334</c:v>
                      </c:pt>
                      <c:pt idx="8807">
                        <c:v>579.07212333333325</c:v>
                      </c:pt>
                      <c:pt idx="8808">
                        <c:v>578.8932696666667</c:v>
                      </c:pt>
                      <c:pt idx="8809">
                        <c:v>578.64921066666659</c:v>
                      </c:pt>
                      <c:pt idx="8810">
                        <c:v>578.52970366666671</c:v>
                      </c:pt>
                      <c:pt idx="8811">
                        <c:v>578.32312033333335</c:v>
                      </c:pt>
                      <c:pt idx="8812">
                        <c:v>578.18552633333331</c:v>
                      </c:pt>
                      <c:pt idx="8813">
                        <c:v>577.97035733333325</c:v>
                      </c:pt>
                      <c:pt idx="8814">
                        <c:v>577.79237866666665</c:v>
                      </c:pt>
                      <c:pt idx="8815">
                        <c:v>577.61460366666665</c:v>
                      </c:pt>
                      <c:pt idx="8816">
                        <c:v>577.44618733333334</c:v>
                      </c:pt>
                      <c:pt idx="8817">
                        <c:v>577.25498433333337</c:v>
                      </c:pt>
                      <c:pt idx="8818">
                        <c:v>577.11657699999989</c:v>
                      </c:pt>
                      <c:pt idx="8819">
                        <c:v>576.88916033333328</c:v>
                      </c:pt>
                      <c:pt idx="8820">
                        <c:v>576.67637100000002</c:v>
                      </c:pt>
                      <c:pt idx="8821">
                        <c:v>576.52844233333337</c:v>
                      </c:pt>
                      <c:pt idx="8822">
                        <c:v>576.30843099999993</c:v>
                      </c:pt>
                      <c:pt idx="8823">
                        <c:v>576.22245299999997</c:v>
                      </c:pt>
                      <c:pt idx="8824">
                        <c:v>576.02417000000003</c:v>
                      </c:pt>
                      <c:pt idx="8825">
                        <c:v>575.81911200000002</c:v>
                      </c:pt>
                      <c:pt idx="8826">
                        <c:v>575.657735</c:v>
                      </c:pt>
                      <c:pt idx="8827">
                        <c:v>575.41424566666672</c:v>
                      </c:pt>
                      <c:pt idx="8828">
                        <c:v>575.27244066666663</c:v>
                      </c:pt>
                      <c:pt idx="8829">
                        <c:v>575.01609266666674</c:v>
                      </c:pt>
                      <c:pt idx="8830">
                        <c:v>574.84875499999998</c:v>
                      </c:pt>
                      <c:pt idx="8831">
                        <c:v>574.72434499999997</c:v>
                      </c:pt>
                      <c:pt idx="8832">
                        <c:v>574.47851566666657</c:v>
                      </c:pt>
                      <c:pt idx="8833">
                        <c:v>574.3227333333333</c:v>
                      </c:pt>
                      <c:pt idx="8834">
                        <c:v>574.14353466666671</c:v>
                      </c:pt>
                      <c:pt idx="8835">
                        <c:v>573.93192533333331</c:v>
                      </c:pt>
                      <c:pt idx="8836">
                        <c:v>573.78145333333339</c:v>
                      </c:pt>
                      <c:pt idx="8837">
                        <c:v>573.62912999999992</c:v>
                      </c:pt>
                      <c:pt idx="8838">
                        <c:v>573.41046166666672</c:v>
                      </c:pt>
                      <c:pt idx="8839">
                        <c:v>573.27600099999995</c:v>
                      </c:pt>
                      <c:pt idx="8840">
                        <c:v>573.05777966666676</c:v>
                      </c:pt>
                      <c:pt idx="8841">
                        <c:v>572.86521400000004</c:v>
                      </c:pt>
                      <c:pt idx="8842">
                        <c:v>572.63380933333326</c:v>
                      </c:pt>
                      <c:pt idx="8843">
                        <c:v>572.48307299999999</c:v>
                      </c:pt>
                      <c:pt idx="8844">
                        <c:v>572.30179866666674</c:v>
                      </c:pt>
                      <c:pt idx="8845">
                        <c:v>572.14654533333339</c:v>
                      </c:pt>
                      <c:pt idx="8846">
                        <c:v>571.94097899999997</c:v>
                      </c:pt>
                      <c:pt idx="8847">
                        <c:v>571.69573966666667</c:v>
                      </c:pt>
                      <c:pt idx="8848">
                        <c:v>571.57322199999999</c:v>
                      </c:pt>
                      <c:pt idx="8849">
                        <c:v>571.37575300000015</c:v>
                      </c:pt>
                      <c:pt idx="8850">
                        <c:v>571.1726276666667</c:v>
                      </c:pt>
                      <c:pt idx="8851">
                        <c:v>571.02797433333342</c:v>
                      </c:pt>
                      <c:pt idx="8852">
                        <c:v>570.785258</c:v>
                      </c:pt>
                      <c:pt idx="8853">
                        <c:v>570.63970933333337</c:v>
                      </c:pt>
                      <c:pt idx="8854">
                        <c:v>570.48744699999997</c:v>
                      </c:pt>
                      <c:pt idx="8855">
                        <c:v>570.27524833333337</c:v>
                      </c:pt>
                      <c:pt idx="8856">
                        <c:v>570.07916266666678</c:v>
                      </c:pt>
                      <c:pt idx="8857">
                        <c:v>569.93263766666666</c:v>
                      </c:pt>
                      <c:pt idx="8858">
                        <c:v>569.77067066666666</c:v>
                      </c:pt>
                      <c:pt idx="8859">
                        <c:v>569.60406499999999</c:v>
                      </c:pt>
                      <c:pt idx="8860">
                        <c:v>569.42498766666665</c:v>
                      </c:pt>
                      <c:pt idx="8861">
                        <c:v>569.21691900000008</c:v>
                      </c:pt>
                      <c:pt idx="8862">
                        <c:v>568.9746296666666</c:v>
                      </c:pt>
                      <c:pt idx="8863">
                        <c:v>568.80977366666673</c:v>
                      </c:pt>
                      <c:pt idx="8864">
                        <c:v>568.66534433333334</c:v>
                      </c:pt>
                      <c:pt idx="8865">
                        <c:v>568.41782633333332</c:v>
                      </c:pt>
                      <c:pt idx="8866">
                        <c:v>568.26759833333335</c:v>
                      </c:pt>
                      <c:pt idx="8867">
                        <c:v>568.08176666666668</c:v>
                      </c:pt>
                      <c:pt idx="8868">
                        <c:v>567.91927066666676</c:v>
                      </c:pt>
                      <c:pt idx="8869">
                        <c:v>567.71311466666668</c:v>
                      </c:pt>
                      <c:pt idx="8870">
                        <c:v>567.51062033333335</c:v>
                      </c:pt>
                      <c:pt idx="8871">
                        <c:v>567.33894866666662</c:v>
                      </c:pt>
                      <c:pt idx="8872">
                        <c:v>567.12349466666672</c:v>
                      </c:pt>
                      <c:pt idx="8873">
                        <c:v>566.99540200000001</c:v>
                      </c:pt>
                      <c:pt idx="8874">
                        <c:v>566.81776933333333</c:v>
                      </c:pt>
                      <c:pt idx="8875">
                        <c:v>566.58766666666668</c:v>
                      </c:pt>
                      <c:pt idx="8876">
                        <c:v>566.38907899999992</c:v>
                      </c:pt>
                      <c:pt idx="8877">
                        <c:v>566.21476200000006</c:v>
                      </c:pt>
                      <c:pt idx="8878">
                        <c:v>566.0437823333333</c:v>
                      </c:pt>
                      <c:pt idx="8879">
                        <c:v>565.85687266666662</c:v>
                      </c:pt>
                      <c:pt idx="8880">
                        <c:v>565.69543466666664</c:v>
                      </c:pt>
                      <c:pt idx="8881">
                        <c:v>565.49941000000001</c:v>
                      </c:pt>
                      <c:pt idx="8882">
                        <c:v>565.31675200000006</c:v>
                      </c:pt>
                      <c:pt idx="8883">
                        <c:v>565.16532366666661</c:v>
                      </c:pt>
                      <c:pt idx="8884">
                        <c:v>564.95163966666667</c:v>
                      </c:pt>
                      <c:pt idx="8885">
                        <c:v>564.82698599999992</c:v>
                      </c:pt>
                      <c:pt idx="8886">
                        <c:v>564.64998366666669</c:v>
                      </c:pt>
                      <c:pt idx="8887">
                        <c:v>564.45072433333337</c:v>
                      </c:pt>
                      <c:pt idx="8888">
                        <c:v>564.27781199999993</c:v>
                      </c:pt>
                      <c:pt idx="8889">
                        <c:v>564.04628500000001</c:v>
                      </c:pt>
                      <c:pt idx="8890">
                        <c:v>563.88370766666674</c:v>
                      </c:pt>
                      <c:pt idx="8891">
                        <c:v>563.67940299999998</c:v>
                      </c:pt>
                      <c:pt idx="8892">
                        <c:v>563.48160800000005</c:v>
                      </c:pt>
                      <c:pt idx="8893">
                        <c:v>563.27577733333328</c:v>
                      </c:pt>
                      <c:pt idx="8894">
                        <c:v>563.11368799999991</c:v>
                      </c:pt>
                      <c:pt idx="8895">
                        <c:v>562.95979833333331</c:v>
                      </c:pt>
                      <c:pt idx="8896">
                        <c:v>562.80242933333341</c:v>
                      </c:pt>
                      <c:pt idx="8897">
                        <c:v>562.56365966666669</c:v>
                      </c:pt>
                      <c:pt idx="8898">
                        <c:v>562.40944400000001</c:v>
                      </c:pt>
                      <c:pt idx="8899">
                        <c:v>562.18760166666664</c:v>
                      </c:pt>
                      <c:pt idx="8900">
                        <c:v>562.00760933333333</c:v>
                      </c:pt>
                      <c:pt idx="8901">
                        <c:v>561.8151446666667</c:v>
                      </c:pt>
                      <c:pt idx="8902">
                        <c:v>561.66552733333322</c:v>
                      </c:pt>
                      <c:pt idx="8903">
                        <c:v>561.49033599999996</c:v>
                      </c:pt>
                      <c:pt idx="8904">
                        <c:v>561.28281633333336</c:v>
                      </c:pt>
                      <c:pt idx="8905">
                        <c:v>561.08345499999996</c:v>
                      </c:pt>
                      <c:pt idx="8906">
                        <c:v>560.86661766666668</c:v>
                      </c:pt>
                      <c:pt idx="8907">
                        <c:v>560.71321599999999</c:v>
                      </c:pt>
                      <c:pt idx="8908">
                        <c:v>560.52897166666662</c:v>
                      </c:pt>
                      <c:pt idx="8909">
                        <c:v>560.33011900000008</c:v>
                      </c:pt>
                      <c:pt idx="8910">
                        <c:v>560.17167166666661</c:v>
                      </c:pt>
                      <c:pt idx="8911">
                        <c:v>559.9833983333333</c:v>
                      </c:pt>
                      <c:pt idx="8912">
                        <c:v>559.80704766666668</c:v>
                      </c:pt>
                      <c:pt idx="8913">
                        <c:v>559.58553066666661</c:v>
                      </c:pt>
                      <c:pt idx="8914">
                        <c:v>559.40016700000001</c:v>
                      </c:pt>
                      <c:pt idx="8915">
                        <c:v>559.22831233333329</c:v>
                      </c:pt>
                      <c:pt idx="8916">
                        <c:v>559.07499199999995</c:v>
                      </c:pt>
                      <c:pt idx="8917">
                        <c:v>558.83142099999998</c:v>
                      </c:pt>
                      <c:pt idx="8918">
                        <c:v>558.69205700000009</c:v>
                      </c:pt>
                      <c:pt idx="8919">
                        <c:v>558.46860733333335</c:v>
                      </c:pt>
                      <c:pt idx="8920">
                        <c:v>558.30694566666671</c:v>
                      </c:pt>
                      <c:pt idx="8921">
                        <c:v>558.07649733333335</c:v>
                      </c:pt>
                      <c:pt idx="8922">
                        <c:v>557.90460200000007</c:v>
                      </c:pt>
                      <c:pt idx="8923">
                        <c:v>557.75671366666666</c:v>
                      </c:pt>
                      <c:pt idx="8924">
                        <c:v>557.55440266666665</c:v>
                      </c:pt>
                      <c:pt idx="8925">
                        <c:v>557.31740300000001</c:v>
                      </c:pt>
                      <c:pt idx="8926">
                        <c:v>557.18241366666678</c:v>
                      </c:pt>
                      <c:pt idx="8927">
                        <c:v>556.99603266666657</c:v>
                      </c:pt>
                      <c:pt idx="8928">
                        <c:v>556.80767833333334</c:v>
                      </c:pt>
                      <c:pt idx="8929">
                        <c:v>556.67561833333332</c:v>
                      </c:pt>
                      <c:pt idx="8930">
                        <c:v>556.47414166666658</c:v>
                      </c:pt>
                      <c:pt idx="8931">
                        <c:v>556.29726133333327</c:v>
                      </c:pt>
                      <c:pt idx="8932">
                        <c:v>556.13004566666666</c:v>
                      </c:pt>
                      <c:pt idx="8933">
                        <c:v>555.91729766666674</c:v>
                      </c:pt>
                      <c:pt idx="8934">
                        <c:v>555.74363200000005</c:v>
                      </c:pt>
                      <c:pt idx="8935">
                        <c:v>555.59256966666669</c:v>
                      </c:pt>
                      <c:pt idx="8936">
                        <c:v>555.3511146666666</c:v>
                      </c:pt>
                      <c:pt idx="8937">
                        <c:v>555.17974866666668</c:v>
                      </c:pt>
                      <c:pt idx="8938">
                        <c:v>555.00720233333334</c:v>
                      </c:pt>
                      <c:pt idx="8939">
                        <c:v>554.84053533333338</c:v>
                      </c:pt>
                      <c:pt idx="8940">
                        <c:v>554.62921166666672</c:v>
                      </c:pt>
                      <c:pt idx="8941">
                        <c:v>554.44834366666657</c:v>
                      </c:pt>
                      <c:pt idx="8942">
                        <c:v>554.25484199999994</c:v>
                      </c:pt>
                      <c:pt idx="8943">
                        <c:v>554.03474933333325</c:v>
                      </c:pt>
                      <c:pt idx="8944">
                        <c:v>553.87520333333339</c:v>
                      </c:pt>
                      <c:pt idx="8945">
                        <c:v>553.67722599999991</c:v>
                      </c:pt>
                      <c:pt idx="8946">
                        <c:v>553.54465733333336</c:v>
                      </c:pt>
                      <c:pt idx="8947">
                        <c:v>553.35526500000003</c:v>
                      </c:pt>
                      <c:pt idx="8948">
                        <c:v>553.19948333333332</c:v>
                      </c:pt>
                      <c:pt idx="8949">
                        <c:v>552.93566899999996</c:v>
                      </c:pt>
                      <c:pt idx="8950">
                        <c:v>552.77473966666673</c:v>
                      </c:pt>
                      <c:pt idx="8951">
                        <c:v>552.60023999999999</c:v>
                      </c:pt>
                      <c:pt idx="8952">
                        <c:v>552.42287166666665</c:v>
                      </c:pt>
                      <c:pt idx="8953">
                        <c:v>552.27866633333326</c:v>
                      </c:pt>
                      <c:pt idx="8954">
                        <c:v>552.07763699999998</c:v>
                      </c:pt>
                      <c:pt idx="8955">
                        <c:v>551.82944733333341</c:v>
                      </c:pt>
                      <c:pt idx="8956">
                        <c:v>551.6759843333333</c:v>
                      </c:pt>
                      <c:pt idx="8957">
                        <c:v>551.47009266666669</c:v>
                      </c:pt>
                      <c:pt idx="8958">
                        <c:v>551.30971266666666</c:v>
                      </c:pt>
                      <c:pt idx="8959">
                        <c:v>551.08632366666666</c:v>
                      </c:pt>
                      <c:pt idx="8960">
                        <c:v>550.92311599999994</c:v>
                      </c:pt>
                      <c:pt idx="8961">
                        <c:v>550.75297033333334</c:v>
                      </c:pt>
                      <c:pt idx="8962">
                        <c:v>550.5973713333334</c:v>
                      </c:pt>
                      <c:pt idx="8963">
                        <c:v>550.37548800000002</c:v>
                      </c:pt>
                      <c:pt idx="8964">
                        <c:v>550.18294266666669</c:v>
                      </c:pt>
                      <c:pt idx="8965">
                        <c:v>550.05808533333322</c:v>
                      </c:pt>
                      <c:pt idx="8966">
                        <c:v>549.83435066666664</c:v>
                      </c:pt>
                      <c:pt idx="8967">
                        <c:v>549.66892499999994</c:v>
                      </c:pt>
                      <c:pt idx="8968">
                        <c:v>549.45703100000003</c:v>
                      </c:pt>
                      <c:pt idx="8969">
                        <c:v>549.28293866666672</c:v>
                      </c:pt>
                      <c:pt idx="8970">
                        <c:v>549.0727536666667</c:v>
                      </c:pt>
                      <c:pt idx="8971">
                        <c:v>548.93511966666665</c:v>
                      </c:pt>
                      <c:pt idx="8972">
                        <c:v>548.73246266666672</c:v>
                      </c:pt>
                      <c:pt idx="8973">
                        <c:v>548.55385333333334</c:v>
                      </c:pt>
                      <c:pt idx="8974">
                        <c:v>548.4042966666666</c:v>
                      </c:pt>
                      <c:pt idx="8975">
                        <c:v>548.21110033333332</c:v>
                      </c:pt>
                      <c:pt idx="8976">
                        <c:v>548.01786300000003</c:v>
                      </c:pt>
                      <c:pt idx="8977">
                        <c:v>547.83526633333338</c:v>
                      </c:pt>
                      <c:pt idx="8978">
                        <c:v>547.63582366666662</c:v>
                      </c:pt>
                      <c:pt idx="8979">
                        <c:v>547.43019633333336</c:v>
                      </c:pt>
                      <c:pt idx="8980">
                        <c:v>547.23445633333336</c:v>
                      </c:pt>
                      <c:pt idx="8981">
                        <c:v>547.06359866666662</c:v>
                      </c:pt>
                      <c:pt idx="8982">
                        <c:v>546.8951616666667</c:v>
                      </c:pt>
                      <c:pt idx="8983">
                        <c:v>546.70019533333334</c:v>
                      </c:pt>
                      <c:pt idx="8984">
                        <c:v>546.53413899999998</c:v>
                      </c:pt>
                      <c:pt idx="8985">
                        <c:v>546.36079899999993</c:v>
                      </c:pt>
                      <c:pt idx="8986">
                        <c:v>546.22363266666673</c:v>
                      </c:pt>
                      <c:pt idx="8987">
                        <c:v>545.970866</c:v>
                      </c:pt>
                      <c:pt idx="8988">
                        <c:v>545.79817700000001</c:v>
                      </c:pt>
                      <c:pt idx="8989">
                        <c:v>545.61671966666665</c:v>
                      </c:pt>
                      <c:pt idx="8990">
                        <c:v>545.49591066666665</c:v>
                      </c:pt>
                      <c:pt idx="8991">
                        <c:v>545.25992866666672</c:v>
                      </c:pt>
                      <c:pt idx="8992">
                        <c:v>545.10046366666666</c:v>
                      </c:pt>
                      <c:pt idx="8993">
                        <c:v>544.95753966666655</c:v>
                      </c:pt>
                      <c:pt idx="8994">
                        <c:v>544.793274</c:v>
                      </c:pt>
                      <c:pt idx="8995">
                        <c:v>544.57686333333334</c:v>
                      </c:pt>
                      <c:pt idx="8996">
                        <c:v>544.38557933333334</c:v>
                      </c:pt>
                      <c:pt idx="8997">
                        <c:v>544.19919866666669</c:v>
                      </c:pt>
                      <c:pt idx="8998">
                        <c:v>544.08441133333338</c:v>
                      </c:pt>
                      <c:pt idx="8999">
                        <c:v>543.86277266666673</c:v>
                      </c:pt>
                      <c:pt idx="9000">
                        <c:v>543.68558766666672</c:v>
                      </c:pt>
                      <c:pt idx="9001">
                        <c:v>543.51706933333332</c:v>
                      </c:pt>
                      <c:pt idx="9002">
                        <c:v>543.26359033333335</c:v>
                      </c:pt>
                      <c:pt idx="9003">
                        <c:v>543.10015866666663</c:v>
                      </c:pt>
                      <c:pt idx="9004">
                        <c:v>542.95064300000001</c:v>
                      </c:pt>
                      <c:pt idx="9005">
                        <c:v>542.74454733333334</c:v>
                      </c:pt>
                      <c:pt idx="9006">
                        <c:v>542.53041566666661</c:v>
                      </c:pt>
                      <c:pt idx="9007">
                        <c:v>542.39383966666662</c:v>
                      </c:pt>
                      <c:pt idx="9008">
                        <c:v>542.19370533333336</c:v>
                      </c:pt>
                      <c:pt idx="9009">
                        <c:v>542.05759666666654</c:v>
                      </c:pt>
                      <c:pt idx="9010">
                        <c:v>541.82246900000007</c:v>
                      </c:pt>
                      <c:pt idx="9011">
                        <c:v>541.66906766666659</c:v>
                      </c:pt>
                      <c:pt idx="9012">
                        <c:v>541.49444600000004</c:v>
                      </c:pt>
                      <c:pt idx="9013">
                        <c:v>541.31907166666667</c:v>
                      </c:pt>
                      <c:pt idx="9014">
                        <c:v>541.0968630000001</c:v>
                      </c:pt>
                      <c:pt idx="9015">
                        <c:v>540.91770433333329</c:v>
                      </c:pt>
                      <c:pt idx="9016">
                        <c:v>540.72495533333336</c:v>
                      </c:pt>
                      <c:pt idx="9017">
                        <c:v>540.60941566666668</c:v>
                      </c:pt>
                      <c:pt idx="9018">
                        <c:v>540.41925033333337</c:v>
                      </c:pt>
                      <c:pt idx="9019">
                        <c:v>540.19203699999991</c:v>
                      </c:pt>
                      <c:pt idx="9020">
                        <c:v>540.01804600000003</c:v>
                      </c:pt>
                      <c:pt idx="9021">
                        <c:v>539.81217433333325</c:v>
                      </c:pt>
                      <c:pt idx="9022">
                        <c:v>539.677592</c:v>
                      </c:pt>
                      <c:pt idx="9023">
                        <c:v>539.44173166666667</c:v>
                      </c:pt>
                      <c:pt idx="9024">
                        <c:v>539.2642413333333</c:v>
                      </c:pt>
                      <c:pt idx="9025">
                        <c:v>539.04935699999999</c:v>
                      </c:pt>
                      <c:pt idx="9026">
                        <c:v>538.88539666666668</c:v>
                      </c:pt>
                      <c:pt idx="9027">
                        <c:v>538.71244300000001</c:v>
                      </c:pt>
                      <c:pt idx="9028">
                        <c:v>538.5196126666666</c:v>
                      </c:pt>
                      <c:pt idx="9029">
                        <c:v>538.35632299999997</c:v>
                      </c:pt>
                      <c:pt idx="9030">
                        <c:v>538.16392000000008</c:v>
                      </c:pt>
                      <c:pt idx="9031">
                        <c:v>537.93206766666663</c:v>
                      </c:pt>
                      <c:pt idx="9032">
                        <c:v>537.79557299999999</c:v>
                      </c:pt>
                      <c:pt idx="9033">
                        <c:v>537.60074866666673</c:v>
                      </c:pt>
                      <c:pt idx="9034">
                        <c:v>537.42513033333341</c:v>
                      </c:pt>
                      <c:pt idx="9035">
                        <c:v>537.2466433333334</c:v>
                      </c:pt>
                      <c:pt idx="9036">
                        <c:v>537.06504299999995</c:v>
                      </c:pt>
                      <c:pt idx="9037">
                        <c:v>536.89855933333331</c:v>
                      </c:pt>
                      <c:pt idx="9038">
                        <c:v>536.70507799999996</c:v>
                      </c:pt>
                      <c:pt idx="9039">
                        <c:v>536.54010000000005</c:v>
                      </c:pt>
                      <c:pt idx="9040">
                        <c:v>536.33579500000008</c:v>
                      </c:pt>
                      <c:pt idx="9041">
                        <c:v>536.1376140000001</c:v>
                      </c:pt>
                      <c:pt idx="9042">
                        <c:v>535.904765</c:v>
                      </c:pt>
                      <c:pt idx="9043">
                        <c:v>535.76684599999999</c:v>
                      </c:pt>
                      <c:pt idx="9044">
                        <c:v>535.6016236666668</c:v>
                      </c:pt>
                      <c:pt idx="9045">
                        <c:v>535.43941266666661</c:v>
                      </c:pt>
                      <c:pt idx="9046">
                        <c:v>535.27223733333346</c:v>
                      </c:pt>
                      <c:pt idx="9047">
                        <c:v>535.11930333333328</c:v>
                      </c:pt>
                      <c:pt idx="9048">
                        <c:v>534.83390300000008</c:v>
                      </c:pt>
                      <c:pt idx="9049">
                        <c:v>534.64400233333333</c:v>
                      </c:pt>
                      <c:pt idx="9050">
                        <c:v>534.45595266666669</c:v>
                      </c:pt>
                      <c:pt idx="9051">
                        <c:v>534.28627499999993</c:v>
                      </c:pt>
                      <c:pt idx="9052">
                        <c:v>534.11171466666667</c:v>
                      </c:pt>
                      <c:pt idx="9053">
                        <c:v>534.00215666666679</c:v>
                      </c:pt>
                      <c:pt idx="9054">
                        <c:v>533.76171900000008</c:v>
                      </c:pt>
                      <c:pt idx="9055">
                        <c:v>533.5919796666667</c:v>
                      </c:pt>
                      <c:pt idx="9056">
                        <c:v>533.41135666666662</c:v>
                      </c:pt>
                      <c:pt idx="9057">
                        <c:v>533.22880033333331</c:v>
                      </c:pt>
                      <c:pt idx="9058">
                        <c:v>533.01302066666665</c:v>
                      </c:pt>
                      <c:pt idx="9059">
                        <c:v>532.87569166666674</c:v>
                      </c:pt>
                      <c:pt idx="9060">
                        <c:v>532.64687066666659</c:v>
                      </c:pt>
                      <c:pt idx="9061">
                        <c:v>532.47389733333341</c:v>
                      </c:pt>
                      <c:pt idx="9062">
                        <c:v>532.28057866666666</c:v>
                      </c:pt>
                      <c:pt idx="9063">
                        <c:v>532.13665766666657</c:v>
                      </c:pt>
                      <c:pt idx="9064">
                        <c:v>531.95703133333336</c:v>
                      </c:pt>
                      <c:pt idx="9065">
                        <c:v>531.72216766666668</c:v>
                      </c:pt>
                      <c:pt idx="9066">
                        <c:v>531.54378266666663</c:v>
                      </c:pt>
                      <c:pt idx="9067">
                        <c:v>531.41208900000004</c:v>
                      </c:pt>
                      <c:pt idx="9068">
                        <c:v>531.19826266666666</c:v>
                      </c:pt>
                      <c:pt idx="9069">
                        <c:v>530.97102833333338</c:v>
                      </c:pt>
                      <c:pt idx="9070">
                        <c:v>530.84094233333337</c:v>
                      </c:pt>
                      <c:pt idx="9071">
                        <c:v>530.67368566666664</c:v>
                      </c:pt>
                      <c:pt idx="9072">
                        <c:v>530.43733733333329</c:v>
                      </c:pt>
                      <c:pt idx="9073">
                        <c:v>530.27795400000002</c:v>
                      </c:pt>
                      <c:pt idx="9074">
                        <c:v>530.11214166666662</c:v>
                      </c:pt>
                      <c:pt idx="9075">
                        <c:v>529.89766466666663</c:v>
                      </c:pt>
                      <c:pt idx="9076">
                        <c:v>529.75864666666666</c:v>
                      </c:pt>
                      <c:pt idx="9077">
                        <c:v>529.54555266666659</c:v>
                      </c:pt>
                      <c:pt idx="9078">
                        <c:v>529.35013833333335</c:v>
                      </c:pt>
                      <c:pt idx="9079">
                        <c:v>529.16792799999996</c:v>
                      </c:pt>
                      <c:pt idx="9080">
                        <c:v>528.94828266666661</c:v>
                      </c:pt>
                      <c:pt idx="9081">
                        <c:v>528.75779199999999</c:v>
                      </c:pt>
                      <c:pt idx="9082">
                        <c:v>528.58553066666673</c:v>
                      </c:pt>
                      <c:pt idx="9083">
                        <c:v>528.38431800000001</c:v>
                      </c:pt>
                      <c:pt idx="9084">
                        <c:v>528.23002133333341</c:v>
                      </c:pt>
                      <c:pt idx="9085">
                        <c:v>527.98767066666665</c:v>
                      </c:pt>
                      <c:pt idx="9086">
                        <c:v>527.79547100000002</c:v>
                      </c:pt>
                      <c:pt idx="9087">
                        <c:v>527.61364766666668</c:v>
                      </c:pt>
                      <c:pt idx="9088">
                        <c:v>527.43965633333335</c:v>
                      </c:pt>
                      <c:pt idx="9089">
                        <c:v>527.27852399999995</c:v>
                      </c:pt>
                      <c:pt idx="9090">
                        <c:v>527.0350136666666</c:v>
                      </c:pt>
                      <c:pt idx="9091">
                        <c:v>526.88513166666678</c:v>
                      </c:pt>
                      <c:pt idx="9092">
                        <c:v>526.65277099999992</c:v>
                      </c:pt>
                      <c:pt idx="9093">
                        <c:v>526.48673499999995</c:v>
                      </c:pt>
                      <c:pt idx="9094">
                        <c:v>526.31931566666663</c:v>
                      </c:pt>
                      <c:pt idx="9095">
                        <c:v>526.18149799999992</c:v>
                      </c:pt>
                      <c:pt idx="9096">
                        <c:v>525.99344899999994</c:v>
                      </c:pt>
                      <c:pt idx="9097">
                        <c:v>525.76222733333327</c:v>
                      </c:pt>
                      <c:pt idx="9098">
                        <c:v>525.59820566666667</c:v>
                      </c:pt>
                      <c:pt idx="9099">
                        <c:v>525.3369550000001</c:v>
                      </c:pt>
                      <c:pt idx="9100">
                        <c:v>525.20072433333326</c:v>
                      </c:pt>
                      <c:pt idx="9101">
                        <c:v>525.01806666666664</c:v>
                      </c:pt>
                      <c:pt idx="9102">
                        <c:v>524.82865433333336</c:v>
                      </c:pt>
                      <c:pt idx="9103">
                        <c:v>524.65397166666662</c:v>
                      </c:pt>
                      <c:pt idx="9104">
                        <c:v>524.4851276666667</c:v>
                      </c:pt>
                      <c:pt idx="9105">
                        <c:v>524.29323333333343</c:v>
                      </c:pt>
                      <c:pt idx="9106">
                        <c:v>524.05426033333333</c:v>
                      </c:pt>
                      <c:pt idx="9107">
                        <c:v>523.90152999999998</c:v>
                      </c:pt>
                      <c:pt idx="9108">
                        <c:v>523.70469200000014</c:v>
                      </c:pt>
                      <c:pt idx="9109">
                        <c:v>523.56412766666665</c:v>
                      </c:pt>
                      <c:pt idx="9110">
                        <c:v>523.40964733333328</c:v>
                      </c:pt>
                      <c:pt idx="9111">
                        <c:v>523.191284</c:v>
                      </c:pt>
                      <c:pt idx="9112">
                        <c:v>523.064616</c:v>
                      </c:pt>
                      <c:pt idx="9113">
                        <c:v>522.85758433333342</c:v>
                      </c:pt>
                      <c:pt idx="9114">
                        <c:v>522.68467199999998</c:v>
                      </c:pt>
                      <c:pt idx="9115">
                        <c:v>522.49918600000001</c:v>
                      </c:pt>
                      <c:pt idx="9116">
                        <c:v>522.28161599999999</c:v>
                      </c:pt>
                      <c:pt idx="9117">
                        <c:v>522.10809333333339</c:v>
                      </c:pt>
                      <c:pt idx="9118">
                        <c:v>521.9248859999999</c:v>
                      </c:pt>
                      <c:pt idx="9119">
                        <c:v>521.79073100000005</c:v>
                      </c:pt>
                      <c:pt idx="9120">
                        <c:v>521.56333399999994</c:v>
                      </c:pt>
                      <c:pt idx="9121">
                        <c:v>521.38065566666671</c:v>
                      </c:pt>
                      <c:pt idx="9122">
                        <c:v>521.23044833333336</c:v>
                      </c:pt>
                      <c:pt idx="9123">
                        <c:v>521.0826209999999</c:v>
                      </c:pt>
                      <c:pt idx="9124">
                        <c:v>520.88474499999995</c:v>
                      </c:pt>
                      <c:pt idx="9125">
                        <c:v>520.63667833333329</c:v>
                      </c:pt>
                      <c:pt idx="9126">
                        <c:v>520.47755966666671</c:v>
                      </c:pt>
                      <c:pt idx="9127">
                        <c:v>520.28216566666663</c:v>
                      </c:pt>
                      <c:pt idx="9128">
                        <c:v>520.12583433333339</c:v>
                      </c:pt>
                      <c:pt idx="9129">
                        <c:v>519.89565033333338</c:v>
                      </c:pt>
                      <c:pt idx="9130">
                        <c:v>519.70080566666672</c:v>
                      </c:pt>
                      <c:pt idx="9131">
                        <c:v>519.55863466666665</c:v>
                      </c:pt>
                      <c:pt idx="9132">
                        <c:v>519.38008600000001</c:v>
                      </c:pt>
                      <c:pt idx="9133">
                        <c:v>519.16080733333331</c:v>
                      </c:pt>
                      <c:pt idx="9134">
                        <c:v>518.91872166666656</c:v>
                      </c:pt>
                      <c:pt idx="9135">
                        <c:v>518.74831133333328</c:v>
                      </c:pt>
                      <c:pt idx="9136">
                        <c:v>518.59503199999995</c:v>
                      </c:pt>
                      <c:pt idx="9137">
                        <c:v>518.42032866666671</c:v>
                      </c:pt>
                      <c:pt idx="9138">
                        <c:v>518.21386699999994</c:v>
                      </c:pt>
                      <c:pt idx="9139">
                        <c:v>518.07529699999998</c:v>
                      </c:pt>
                      <c:pt idx="9140">
                        <c:v>517.88800033333337</c:v>
                      </c:pt>
                      <c:pt idx="9141">
                        <c:v>517.68819166666663</c:v>
                      </c:pt>
                      <c:pt idx="9142">
                        <c:v>517.53411833333337</c:v>
                      </c:pt>
                      <c:pt idx="9143">
                        <c:v>517.35221366666667</c:v>
                      </c:pt>
                      <c:pt idx="9144">
                        <c:v>517.18863966666675</c:v>
                      </c:pt>
                      <c:pt idx="9145">
                        <c:v>516.97625733333325</c:v>
                      </c:pt>
                      <c:pt idx="9146">
                        <c:v>516.82531733333337</c:v>
                      </c:pt>
                      <c:pt idx="9147">
                        <c:v>516.60937533333333</c:v>
                      </c:pt>
                      <c:pt idx="9148">
                        <c:v>516.44185400000003</c:v>
                      </c:pt>
                      <c:pt idx="9149">
                        <c:v>516.28645833333337</c:v>
                      </c:pt>
                      <c:pt idx="9150">
                        <c:v>516.0769856666667</c:v>
                      </c:pt>
                      <c:pt idx="9151">
                        <c:v>515.91170266666666</c:v>
                      </c:pt>
                      <c:pt idx="9152">
                        <c:v>515.69645166666669</c:v>
                      </c:pt>
                      <c:pt idx="9153">
                        <c:v>515.52252199999998</c:v>
                      </c:pt>
                      <c:pt idx="9154">
                        <c:v>515.29437266666662</c:v>
                      </c:pt>
                      <c:pt idx="9155">
                        <c:v>515.06829833333347</c:v>
                      </c:pt>
                      <c:pt idx="9156">
                        <c:v>514.880717</c:v>
                      </c:pt>
                      <c:pt idx="9157">
                        <c:v>514.69154833333334</c:v>
                      </c:pt>
                      <c:pt idx="9158">
                        <c:v>514.47963433333337</c:v>
                      </c:pt>
                      <c:pt idx="9159">
                        <c:v>514.27876800000001</c:v>
                      </c:pt>
                      <c:pt idx="9160">
                        <c:v>514.11303700000008</c:v>
                      </c:pt>
                      <c:pt idx="9161">
                        <c:v>513.93084699999997</c:v>
                      </c:pt>
                      <c:pt idx="9162">
                        <c:v>513.75895200000002</c:v>
                      </c:pt>
                      <c:pt idx="9163">
                        <c:v>513.62780766666663</c:v>
                      </c:pt>
                      <c:pt idx="9164">
                        <c:v>513.44545500000004</c:v>
                      </c:pt>
                      <c:pt idx="9165">
                        <c:v>513.25870799999996</c:v>
                      </c:pt>
                      <c:pt idx="9166">
                        <c:v>513.0522463333333</c:v>
                      </c:pt>
                      <c:pt idx="9167">
                        <c:v>512.8812763333334</c:v>
                      </c:pt>
                      <c:pt idx="9168">
                        <c:v>512.71589133333339</c:v>
                      </c:pt>
                      <c:pt idx="9169">
                        <c:v>512.49681599999997</c:v>
                      </c:pt>
                      <c:pt idx="9170">
                        <c:v>512.29956066666671</c:v>
                      </c:pt>
                      <c:pt idx="9171">
                        <c:v>512.12608866666676</c:v>
                      </c:pt>
                      <c:pt idx="9172">
                        <c:v>511.92742933333335</c:v>
                      </c:pt>
                      <c:pt idx="9173">
                        <c:v>511.71631866666667</c:v>
                      </c:pt>
                      <c:pt idx="9174">
                        <c:v>511.61294566666658</c:v>
                      </c:pt>
                      <c:pt idx="9175">
                        <c:v>511.35556033333336</c:v>
                      </c:pt>
                      <c:pt idx="9176">
                        <c:v>511.18062333333336</c:v>
                      </c:pt>
                      <c:pt idx="9177">
                        <c:v>511.0120343333333</c:v>
                      </c:pt>
                      <c:pt idx="9178">
                        <c:v>510.86217266666671</c:v>
                      </c:pt>
                      <c:pt idx="9179">
                        <c:v>510.66170266666671</c:v>
                      </c:pt>
                      <c:pt idx="9180">
                        <c:v>510.47477233333331</c:v>
                      </c:pt>
                      <c:pt idx="9181">
                        <c:v>510.28427099999999</c:v>
                      </c:pt>
                      <c:pt idx="9182">
                        <c:v>510.12203966666669</c:v>
                      </c:pt>
                      <c:pt idx="9183">
                        <c:v>509.93546533333341</c:v>
                      </c:pt>
                      <c:pt idx="9184">
                        <c:v>509.74713100000002</c:v>
                      </c:pt>
                      <c:pt idx="9185">
                        <c:v>509.54719033333339</c:v>
                      </c:pt>
                      <c:pt idx="9186">
                        <c:v>509.40586333333334</c:v>
                      </c:pt>
                      <c:pt idx="9187">
                        <c:v>509.24945066666669</c:v>
                      </c:pt>
                      <c:pt idx="9188">
                        <c:v>509.04308066666664</c:v>
                      </c:pt>
                      <c:pt idx="9189">
                        <c:v>508.84153233333336</c:v>
                      </c:pt>
                      <c:pt idx="9190">
                        <c:v>508.71117166666664</c:v>
                      </c:pt>
                      <c:pt idx="9191">
                        <c:v>508.45322666666669</c:v>
                      </c:pt>
                      <c:pt idx="9192">
                        <c:v>508.3070883333333</c:v>
                      </c:pt>
                      <c:pt idx="9193">
                        <c:v>508.10385133333335</c:v>
                      </c:pt>
                      <c:pt idx="9194">
                        <c:v>507.93982933333336</c:v>
                      </c:pt>
                      <c:pt idx="9195">
                        <c:v>507.72636899999998</c:v>
                      </c:pt>
                      <c:pt idx="9196">
                        <c:v>507.60160300000001</c:v>
                      </c:pt>
                      <c:pt idx="9197">
                        <c:v>507.34414666666663</c:v>
                      </c:pt>
                      <c:pt idx="9198">
                        <c:v>507.127319</c:v>
                      </c:pt>
                      <c:pt idx="9199">
                        <c:v>506.94174199999998</c:v>
                      </c:pt>
                      <c:pt idx="9200">
                        <c:v>506.77460733333328</c:v>
                      </c:pt>
                      <c:pt idx="9201">
                        <c:v>506.60683166666666</c:v>
                      </c:pt>
                      <c:pt idx="9202">
                        <c:v>506.39263899999997</c:v>
                      </c:pt>
                      <c:pt idx="9203">
                        <c:v>506.20563766666669</c:v>
                      </c:pt>
                      <c:pt idx="9204">
                        <c:v>506.05270399999995</c:v>
                      </c:pt>
                      <c:pt idx="9205">
                        <c:v>505.81491066666666</c:v>
                      </c:pt>
                      <c:pt idx="9206">
                        <c:v>505.62783799999994</c:v>
                      </c:pt>
                      <c:pt idx="9207">
                        <c:v>505.42806000000002</c:v>
                      </c:pt>
                      <c:pt idx="9208">
                        <c:v>505.25919599999997</c:v>
                      </c:pt>
                      <c:pt idx="9209">
                        <c:v>505.06063833333332</c:v>
                      </c:pt>
                      <c:pt idx="9210">
                        <c:v>504.91608700000006</c:v>
                      </c:pt>
                      <c:pt idx="9211">
                        <c:v>504.6752013333334</c:v>
                      </c:pt>
                      <c:pt idx="9212">
                        <c:v>504.48931899999997</c:v>
                      </c:pt>
                      <c:pt idx="9213">
                        <c:v>504.36093133333333</c:v>
                      </c:pt>
                      <c:pt idx="9214">
                        <c:v>504.15191666666669</c:v>
                      </c:pt>
                      <c:pt idx="9215">
                        <c:v>503.97514866666666</c:v>
                      </c:pt>
                      <c:pt idx="9216">
                        <c:v>503.74709033333329</c:v>
                      </c:pt>
                      <c:pt idx="9217">
                        <c:v>503.59945666666664</c:v>
                      </c:pt>
                      <c:pt idx="9218">
                        <c:v>503.38806133333333</c:v>
                      </c:pt>
                      <c:pt idx="9219">
                        <c:v>503.21977766666669</c:v>
                      </c:pt>
                      <c:pt idx="9220">
                        <c:v>503.05787133333337</c:v>
                      </c:pt>
                      <c:pt idx="9221">
                        <c:v>502.8290403333333</c:v>
                      </c:pt>
                      <c:pt idx="9222">
                        <c:v>502.60175566666663</c:v>
                      </c:pt>
                      <c:pt idx="9223">
                        <c:v>502.4513346666667</c:v>
                      </c:pt>
                      <c:pt idx="9224">
                        <c:v>502.27817800000003</c:v>
                      </c:pt>
                      <c:pt idx="9225">
                        <c:v>502.125427</c:v>
                      </c:pt>
                      <c:pt idx="9226">
                        <c:v>501.91330999999997</c:v>
                      </c:pt>
                      <c:pt idx="9227">
                        <c:v>501.74593099999998</c:v>
                      </c:pt>
                      <c:pt idx="9228">
                        <c:v>501.53979499999997</c:v>
                      </c:pt>
                      <c:pt idx="9229">
                        <c:v>501.36225366666667</c:v>
                      </c:pt>
                      <c:pt idx="9230">
                        <c:v>501.11693300000002</c:v>
                      </c:pt>
                      <c:pt idx="9231">
                        <c:v>500.93856800000003</c:v>
                      </c:pt>
                      <c:pt idx="9232">
                        <c:v>500.76469933333334</c:v>
                      </c:pt>
                      <c:pt idx="9233">
                        <c:v>500.57707699999997</c:v>
                      </c:pt>
                      <c:pt idx="9234">
                        <c:v>500.41379766666665</c:v>
                      </c:pt>
                      <c:pt idx="9235">
                        <c:v>500.19269833333328</c:v>
                      </c:pt>
                      <c:pt idx="9236">
                        <c:v>500.02369199999998</c:v>
                      </c:pt>
                      <c:pt idx="9237">
                        <c:v>499.83704666666671</c:v>
                      </c:pt>
                      <c:pt idx="9238">
                        <c:v>499.64019766666667</c:v>
                      </c:pt>
                      <c:pt idx="9239">
                        <c:v>499.50041733333336</c:v>
                      </c:pt>
                      <c:pt idx="9240">
                        <c:v>499.38244633333335</c:v>
                      </c:pt>
                      <c:pt idx="9241">
                        <c:v>499.13681066666663</c:v>
                      </c:pt>
                      <c:pt idx="9242">
                        <c:v>498.97280866666665</c:v>
                      </c:pt>
                      <c:pt idx="9243">
                        <c:v>498.72889199999992</c:v>
                      </c:pt>
                      <c:pt idx="9244">
                        <c:v>498.56379199999998</c:v>
                      </c:pt>
                      <c:pt idx="9245">
                        <c:v>498.39639299999999</c:v>
                      </c:pt>
                      <c:pt idx="9246">
                        <c:v>498.22794599999997</c:v>
                      </c:pt>
                      <c:pt idx="9247">
                        <c:v>498.07965066666662</c:v>
                      </c:pt>
                      <c:pt idx="9248">
                        <c:v>497.8629453333333</c:v>
                      </c:pt>
                      <c:pt idx="9249">
                        <c:v>497.69607533333334</c:v>
                      </c:pt>
                      <c:pt idx="9250">
                        <c:v>497.50461866666666</c:v>
                      </c:pt>
                      <c:pt idx="9251">
                        <c:v>497.29146300000002</c:v>
                      </c:pt>
                      <c:pt idx="9252">
                        <c:v>497.09360766666668</c:v>
                      </c:pt>
                      <c:pt idx="9253">
                        <c:v>496.93011499999994</c:v>
                      </c:pt>
                      <c:pt idx="9254">
                        <c:v>496.69868966666667</c:v>
                      </c:pt>
                      <c:pt idx="9255">
                        <c:v>496.55960066666665</c:v>
                      </c:pt>
                      <c:pt idx="9256">
                        <c:v>496.39315800000003</c:v>
                      </c:pt>
                      <c:pt idx="9257">
                        <c:v>496.20760066666662</c:v>
                      </c:pt>
                      <c:pt idx="9258">
                        <c:v>495.99051933333334</c:v>
                      </c:pt>
                      <c:pt idx="9259">
                        <c:v>495.8065896666667</c:v>
                      </c:pt>
                      <c:pt idx="9260">
                        <c:v>495.56175766666667</c:v>
                      </c:pt>
                      <c:pt idx="9261">
                        <c:v>495.41030866666665</c:v>
                      </c:pt>
                      <c:pt idx="9262">
                        <c:v>495.23003133333327</c:v>
                      </c:pt>
                      <c:pt idx="9263">
                        <c:v>495.06611133333337</c:v>
                      </c:pt>
                      <c:pt idx="9264">
                        <c:v>494.84945666666664</c:v>
                      </c:pt>
                      <c:pt idx="9265">
                        <c:v>494.67957566666672</c:v>
                      </c:pt>
                      <c:pt idx="9266">
                        <c:v>494.5416156666667</c:v>
                      </c:pt>
                      <c:pt idx="9267">
                        <c:v>494.34454333333332</c:v>
                      </c:pt>
                      <c:pt idx="9268">
                        <c:v>494.14190666666673</c:v>
                      </c:pt>
                      <c:pt idx="9269">
                        <c:v>493.95002233333338</c:v>
                      </c:pt>
                      <c:pt idx="9270">
                        <c:v>493.77674366666662</c:v>
                      </c:pt>
                      <c:pt idx="9271">
                        <c:v>493.55757633333332</c:v>
                      </c:pt>
                      <c:pt idx="9272">
                        <c:v>493.40328966666669</c:v>
                      </c:pt>
                      <c:pt idx="9273">
                        <c:v>493.22189333333336</c:v>
                      </c:pt>
                      <c:pt idx="9274">
                        <c:v>492.98512766666664</c:v>
                      </c:pt>
                      <c:pt idx="9275">
                        <c:v>492.83005766666673</c:v>
                      </c:pt>
                      <c:pt idx="9276">
                        <c:v>492.65740966666664</c:v>
                      </c:pt>
                      <c:pt idx="9277">
                        <c:v>492.44591266666663</c:v>
                      </c:pt>
                      <c:pt idx="9278">
                        <c:v>492.29599000000002</c:v>
                      </c:pt>
                      <c:pt idx="9279">
                        <c:v>492.102193</c:v>
                      </c:pt>
                      <c:pt idx="9280">
                        <c:v>491.93920899999995</c:v>
                      </c:pt>
                      <c:pt idx="9281">
                        <c:v>491.79284666666666</c:v>
                      </c:pt>
                      <c:pt idx="9282">
                        <c:v>491.59826666666669</c:v>
                      </c:pt>
                      <c:pt idx="9283">
                        <c:v>491.36863199999999</c:v>
                      </c:pt>
                      <c:pt idx="9284">
                        <c:v>491.17988100000002</c:v>
                      </c:pt>
                      <c:pt idx="9285">
                        <c:v>491.00494366666663</c:v>
                      </c:pt>
                      <c:pt idx="9286">
                        <c:v>490.80798333333337</c:v>
                      </c:pt>
                      <c:pt idx="9287">
                        <c:v>490.62635266666666</c:v>
                      </c:pt>
                      <c:pt idx="9288">
                        <c:v>490.44513966666665</c:v>
                      </c:pt>
                      <c:pt idx="9289">
                        <c:v>490.22776300000004</c:v>
                      </c:pt>
                      <c:pt idx="9290">
                        <c:v>490.08146133333327</c:v>
                      </c:pt>
                      <c:pt idx="9291">
                        <c:v>489.83168533333333</c:v>
                      </c:pt>
                      <c:pt idx="9292">
                        <c:v>489.7181496666667</c:v>
                      </c:pt>
                      <c:pt idx="9293">
                        <c:v>489.47230033333335</c:v>
                      </c:pt>
                      <c:pt idx="9294">
                        <c:v>489.31346633333334</c:v>
                      </c:pt>
                      <c:pt idx="9295">
                        <c:v>489.10499066666671</c:v>
                      </c:pt>
                      <c:pt idx="9296">
                        <c:v>489.00451633333336</c:v>
                      </c:pt>
                      <c:pt idx="9297">
                        <c:v>488.82358800000003</c:v>
                      </c:pt>
                      <c:pt idx="9298">
                        <c:v>488.59494033333334</c:v>
                      </c:pt>
                      <c:pt idx="9299">
                        <c:v>488.39408366666675</c:v>
                      </c:pt>
                      <c:pt idx="9300">
                        <c:v>488.21385700000002</c:v>
                      </c:pt>
                      <c:pt idx="9301">
                        <c:v>488.06635566666665</c:v>
                      </c:pt>
                      <c:pt idx="9302">
                        <c:v>487.86443099999997</c:v>
                      </c:pt>
                      <c:pt idx="9303">
                        <c:v>487.679464</c:v>
                      </c:pt>
                      <c:pt idx="9304">
                        <c:v>487.48325566666671</c:v>
                      </c:pt>
                      <c:pt idx="9305">
                        <c:v>487.30158499999999</c:v>
                      </c:pt>
                      <c:pt idx="9306">
                        <c:v>487.10888633333337</c:v>
                      </c:pt>
                      <c:pt idx="9307">
                        <c:v>486.92968733333333</c:v>
                      </c:pt>
                      <c:pt idx="9308">
                        <c:v>486.74161800000002</c:v>
                      </c:pt>
                      <c:pt idx="9309">
                        <c:v>486.5375876666667</c:v>
                      </c:pt>
                      <c:pt idx="9310">
                        <c:v>486.38797</c:v>
                      </c:pt>
                      <c:pt idx="9311">
                        <c:v>486.19999200000001</c:v>
                      </c:pt>
                      <c:pt idx="9312">
                        <c:v>486.00171900000004</c:v>
                      </c:pt>
                      <c:pt idx="9313">
                        <c:v>485.77358000000004</c:v>
                      </c:pt>
                      <c:pt idx="9314">
                        <c:v>485.61588533333332</c:v>
                      </c:pt>
                      <c:pt idx="9315">
                        <c:v>485.39860033333326</c:v>
                      </c:pt>
                      <c:pt idx="9316">
                        <c:v>485.22773233333334</c:v>
                      </c:pt>
                      <c:pt idx="9317">
                        <c:v>485.06529733333332</c:v>
                      </c:pt>
                      <c:pt idx="9318">
                        <c:v>484.90266933333334</c:v>
                      </c:pt>
                      <c:pt idx="9319">
                        <c:v>484.71857700000004</c:v>
                      </c:pt>
                      <c:pt idx="9320">
                        <c:v>484.49236033333335</c:v>
                      </c:pt>
                      <c:pt idx="9321">
                        <c:v>484.36192800000003</c:v>
                      </c:pt>
                      <c:pt idx="9322">
                        <c:v>484.16617833333333</c:v>
                      </c:pt>
                      <c:pt idx="9323">
                        <c:v>483.93068433333332</c:v>
                      </c:pt>
                      <c:pt idx="9324">
                        <c:v>483.79233799999997</c:v>
                      </c:pt>
                      <c:pt idx="9325">
                        <c:v>483.59811366666668</c:v>
                      </c:pt>
                      <c:pt idx="9326">
                        <c:v>483.43960566666669</c:v>
                      </c:pt>
                      <c:pt idx="9327">
                        <c:v>483.19583166666666</c:v>
                      </c:pt>
                      <c:pt idx="9328">
                        <c:v>483.02044700000005</c:v>
                      </c:pt>
                      <c:pt idx="9329">
                        <c:v>482.83630366666665</c:v>
                      </c:pt>
                      <c:pt idx="9330">
                        <c:v>482.64845800000006</c:v>
                      </c:pt>
                      <c:pt idx="9331">
                        <c:v>482.40964766666667</c:v>
                      </c:pt>
                      <c:pt idx="9332">
                        <c:v>482.27016200000003</c:v>
                      </c:pt>
                      <c:pt idx="9333">
                        <c:v>482.04659999999996</c:v>
                      </c:pt>
                      <c:pt idx="9334">
                        <c:v>481.87444066666671</c:v>
                      </c:pt>
                      <c:pt idx="9335">
                        <c:v>481.67544566666669</c:v>
                      </c:pt>
                      <c:pt idx="9336">
                        <c:v>481.44417333333337</c:v>
                      </c:pt>
                      <c:pt idx="9337">
                        <c:v>481.29132066666665</c:v>
                      </c:pt>
                      <c:pt idx="9338">
                        <c:v>481.13966866666669</c:v>
                      </c:pt>
                      <c:pt idx="9339">
                        <c:v>480.95950299999998</c:v>
                      </c:pt>
                      <c:pt idx="9340">
                        <c:v>480.76054900000003</c:v>
                      </c:pt>
                      <c:pt idx="9341">
                        <c:v>480.574229</c:v>
                      </c:pt>
                      <c:pt idx="9342">
                        <c:v>480.43098933333334</c:v>
                      </c:pt>
                      <c:pt idx="9343">
                        <c:v>480.232147</c:v>
                      </c:pt>
                      <c:pt idx="9344">
                        <c:v>480.05569466666662</c:v>
                      </c:pt>
                      <c:pt idx="9345">
                        <c:v>479.86763533333334</c:v>
                      </c:pt>
                      <c:pt idx="9346">
                        <c:v>479.69546500000001</c:v>
                      </c:pt>
                      <c:pt idx="9347">
                        <c:v>479.55083233333335</c:v>
                      </c:pt>
                      <c:pt idx="9348">
                        <c:v>479.29666166666669</c:v>
                      </c:pt>
                      <c:pt idx="9349">
                        <c:v>479.1005863333333</c:v>
                      </c:pt>
                      <c:pt idx="9350">
                        <c:v>478.88041200000004</c:v>
                      </c:pt>
                      <c:pt idx="9351">
                        <c:v>478.73335766666668</c:v>
                      </c:pt>
                      <c:pt idx="9352">
                        <c:v>478.54155500000002</c:v>
                      </c:pt>
                      <c:pt idx="9353">
                        <c:v>478.30805466666669</c:v>
                      </c:pt>
                      <c:pt idx="9354">
                        <c:v>478.18181333333331</c:v>
                      </c:pt>
                      <c:pt idx="9355">
                        <c:v>477.97534166666668</c:v>
                      </c:pt>
                      <c:pt idx="9356">
                        <c:v>477.78790266666664</c:v>
                      </c:pt>
                      <c:pt idx="9357">
                        <c:v>477.65592433333336</c:v>
                      </c:pt>
                      <c:pt idx="9358">
                        <c:v>477.44651300000004</c:v>
                      </c:pt>
                      <c:pt idx="9359">
                        <c:v>477.32620199999997</c:v>
                      </c:pt>
                      <c:pt idx="9360">
                        <c:v>477.09544899999997</c:v>
                      </c:pt>
                      <c:pt idx="9361">
                        <c:v>476.89036066666671</c:v>
                      </c:pt>
                      <c:pt idx="9362">
                        <c:v>476.7009276666667</c:v>
                      </c:pt>
                      <c:pt idx="9363">
                        <c:v>476.54902133333331</c:v>
                      </c:pt>
                      <c:pt idx="9364">
                        <c:v>476.29640699999999</c:v>
                      </c:pt>
                      <c:pt idx="9365">
                        <c:v>476.17572033333335</c:v>
                      </c:pt>
                      <c:pt idx="9366">
                        <c:v>475.97179133333333</c:v>
                      </c:pt>
                      <c:pt idx="9367">
                        <c:v>475.7810363333333</c:v>
                      </c:pt>
                      <c:pt idx="9368">
                        <c:v>475.61328133333336</c:v>
                      </c:pt>
                      <c:pt idx="9369">
                        <c:v>475.44761166666666</c:v>
                      </c:pt>
                      <c:pt idx="9370">
                        <c:v>475.29572566666667</c:v>
                      </c:pt>
                      <c:pt idx="9371">
                        <c:v>475.09257000000002</c:v>
                      </c:pt>
                      <c:pt idx="9372">
                        <c:v>474.83168533333333</c:v>
                      </c:pt>
                      <c:pt idx="9373">
                        <c:v>474.66271966666665</c:v>
                      </c:pt>
                      <c:pt idx="9374">
                        <c:v>474.46784499999995</c:v>
                      </c:pt>
                      <c:pt idx="9375">
                        <c:v>474.32686366666667</c:v>
                      </c:pt>
                      <c:pt idx="9376">
                        <c:v>474.09782933333332</c:v>
                      </c:pt>
                      <c:pt idx="9377">
                        <c:v>473.915751</c:v>
                      </c:pt>
                      <c:pt idx="9378">
                        <c:v>473.737864</c:v>
                      </c:pt>
                      <c:pt idx="9379">
                        <c:v>473.52209466666665</c:v>
                      </c:pt>
                      <c:pt idx="9380">
                        <c:v>473.35003666666665</c:v>
                      </c:pt>
                      <c:pt idx="9381">
                        <c:v>473.18846666666667</c:v>
                      </c:pt>
                      <c:pt idx="9382">
                        <c:v>472.95863866666667</c:v>
                      </c:pt>
                      <c:pt idx="9383">
                        <c:v>472.78235866666665</c:v>
                      </c:pt>
                      <c:pt idx="9384">
                        <c:v>472.62587500000001</c:v>
                      </c:pt>
                      <c:pt idx="9385">
                        <c:v>472.44466166666666</c:v>
                      </c:pt>
                      <c:pt idx="9386">
                        <c:v>472.25995866666671</c:v>
                      </c:pt>
                      <c:pt idx="9387">
                        <c:v>472.03637700000007</c:v>
                      </c:pt>
                      <c:pt idx="9388">
                        <c:v>471.89651466666669</c:v>
                      </c:pt>
                      <c:pt idx="9389">
                        <c:v>471.741333</c:v>
                      </c:pt>
                      <c:pt idx="9390">
                        <c:v>471.5633646666667</c:v>
                      </c:pt>
                      <c:pt idx="9391">
                        <c:v>471.38717633333334</c:v>
                      </c:pt>
                      <c:pt idx="9392">
                        <c:v>471.18850700000002</c:v>
                      </c:pt>
                      <c:pt idx="9393">
                        <c:v>470.97532133333334</c:v>
                      </c:pt>
                      <c:pt idx="9394">
                        <c:v>470.867391</c:v>
                      </c:pt>
                      <c:pt idx="9395">
                        <c:v>470.64212033333325</c:v>
                      </c:pt>
                      <c:pt idx="9396">
                        <c:v>470.48981733333329</c:v>
                      </c:pt>
                      <c:pt idx="9397">
                        <c:v>470.25759900000003</c:v>
                      </c:pt>
                      <c:pt idx="9398">
                        <c:v>470.07430999999997</c:v>
                      </c:pt>
                      <c:pt idx="9399">
                        <c:v>469.89310699999993</c:v>
                      </c:pt>
                      <c:pt idx="9400">
                        <c:v>469.68094866666661</c:v>
                      </c:pt>
                      <c:pt idx="9401">
                        <c:v>469.49244199999998</c:v>
                      </c:pt>
                      <c:pt idx="9402">
                        <c:v>469.26375333333334</c:v>
                      </c:pt>
                      <c:pt idx="9403">
                        <c:v>469.08077000000003</c:v>
                      </c:pt>
                      <c:pt idx="9404">
                        <c:v>468.91183466666666</c:v>
                      </c:pt>
                      <c:pt idx="9405">
                        <c:v>468.70730566666663</c:v>
                      </c:pt>
                      <c:pt idx="9406">
                        <c:v>468.45724500000006</c:v>
                      </c:pt>
                      <c:pt idx="9407">
                        <c:v>468.30491133333334</c:v>
                      </c:pt>
                      <c:pt idx="9408">
                        <c:v>468.12415566666664</c:v>
                      </c:pt>
                      <c:pt idx="9409">
                        <c:v>467.93114233333336</c:v>
                      </c:pt>
                      <c:pt idx="9410">
                        <c:v>467.66211966666668</c:v>
                      </c:pt>
                      <c:pt idx="9411">
                        <c:v>467.53936766666669</c:v>
                      </c:pt>
                      <c:pt idx="9412">
                        <c:v>467.31686399999995</c:v>
                      </c:pt>
                      <c:pt idx="9413">
                        <c:v>467.13842766666659</c:v>
                      </c:pt>
                      <c:pt idx="9414">
                        <c:v>466.95537300000001</c:v>
                      </c:pt>
                      <c:pt idx="9415">
                        <c:v>466.72404999999998</c:v>
                      </c:pt>
                      <c:pt idx="9416">
                        <c:v>466.5365093333333</c:v>
                      </c:pt>
                      <c:pt idx="9417">
                        <c:v>466.34377033333334</c:v>
                      </c:pt>
                      <c:pt idx="9418">
                        <c:v>466.08499133333333</c:v>
                      </c:pt>
                      <c:pt idx="9419">
                        <c:v>466.00436433333334</c:v>
                      </c:pt>
                      <c:pt idx="9420">
                        <c:v>465.82562233333329</c:v>
                      </c:pt>
                      <c:pt idx="9421">
                        <c:v>465.70617699999997</c:v>
                      </c:pt>
                      <c:pt idx="9422">
                        <c:v>465.48117066666669</c:v>
                      </c:pt>
                      <c:pt idx="9423">
                        <c:v>465.31398533333328</c:v>
                      </c:pt>
                      <c:pt idx="9424">
                        <c:v>465.11130766666673</c:v>
                      </c:pt>
                      <c:pt idx="9425">
                        <c:v>464.89204933333332</c:v>
                      </c:pt>
                      <c:pt idx="9426">
                        <c:v>464.77022266666671</c:v>
                      </c:pt>
                      <c:pt idx="9427">
                        <c:v>464.54811566666666</c:v>
                      </c:pt>
                      <c:pt idx="9428">
                        <c:v>464.32437133333332</c:v>
                      </c:pt>
                      <c:pt idx="9429">
                        <c:v>464.17935199999994</c:v>
                      </c:pt>
                      <c:pt idx="9430">
                        <c:v>463.99678533333332</c:v>
                      </c:pt>
                      <c:pt idx="9431">
                        <c:v>463.78320299999996</c:v>
                      </c:pt>
                      <c:pt idx="9432">
                        <c:v>463.58354699999995</c:v>
                      </c:pt>
                      <c:pt idx="9433">
                        <c:v>463.44958466666662</c:v>
                      </c:pt>
                      <c:pt idx="9434">
                        <c:v>463.21143566666666</c:v>
                      </c:pt>
                      <c:pt idx="9435">
                        <c:v>463.00221733333336</c:v>
                      </c:pt>
                      <c:pt idx="9436">
                        <c:v>462.88429766666667</c:v>
                      </c:pt>
                      <c:pt idx="9437">
                        <c:v>462.71299233333337</c:v>
                      </c:pt>
                      <c:pt idx="9438">
                        <c:v>462.57153333333332</c:v>
                      </c:pt>
                      <c:pt idx="9439">
                        <c:v>462.40598533333332</c:v>
                      </c:pt>
                      <c:pt idx="9440">
                        <c:v>462.18169166666667</c:v>
                      </c:pt>
                      <c:pt idx="9441">
                        <c:v>462.00278733333334</c:v>
                      </c:pt>
                      <c:pt idx="9442">
                        <c:v>461.81332399999997</c:v>
                      </c:pt>
                      <c:pt idx="9443">
                        <c:v>461.64884433333327</c:v>
                      </c:pt>
                      <c:pt idx="9444">
                        <c:v>461.44279999999998</c:v>
                      </c:pt>
                      <c:pt idx="9445">
                        <c:v>461.20700099999999</c:v>
                      </c:pt>
                      <c:pt idx="9446">
                        <c:v>461.03460699999999</c:v>
                      </c:pt>
                      <c:pt idx="9447">
                        <c:v>460.85979200000003</c:v>
                      </c:pt>
                      <c:pt idx="9448">
                        <c:v>460.67259733333327</c:v>
                      </c:pt>
                      <c:pt idx="9449">
                        <c:v>460.49713133333336</c:v>
                      </c:pt>
                      <c:pt idx="9450">
                        <c:v>460.28485133333334</c:v>
                      </c:pt>
                      <c:pt idx="9451">
                        <c:v>460.14164233333332</c:v>
                      </c:pt>
                      <c:pt idx="9452">
                        <c:v>459.95035800000005</c:v>
                      </c:pt>
                      <c:pt idx="9453">
                        <c:v>459.77362066666666</c:v>
                      </c:pt>
                      <c:pt idx="9454">
                        <c:v>459.58066800000006</c:v>
                      </c:pt>
                      <c:pt idx="9455">
                        <c:v>459.40127566666666</c:v>
                      </c:pt>
                      <c:pt idx="9456">
                        <c:v>459.22079466666668</c:v>
                      </c:pt>
                      <c:pt idx="9457">
                        <c:v>459.00329600000003</c:v>
                      </c:pt>
                      <c:pt idx="9458">
                        <c:v>458.82562233333334</c:v>
                      </c:pt>
                      <c:pt idx="9459">
                        <c:v>458.66784666666666</c:v>
                      </c:pt>
                      <c:pt idx="9460">
                        <c:v>458.49450666666667</c:v>
                      </c:pt>
                      <c:pt idx="9461">
                        <c:v>458.28529866666668</c:v>
                      </c:pt>
                      <c:pt idx="9462">
                        <c:v>458.06138099999998</c:v>
                      </c:pt>
                      <c:pt idx="9463">
                        <c:v>457.90467366666667</c:v>
                      </c:pt>
                      <c:pt idx="9464">
                        <c:v>457.72842399999996</c:v>
                      </c:pt>
                      <c:pt idx="9465">
                        <c:v>457.49024433333335</c:v>
                      </c:pt>
                      <c:pt idx="9466">
                        <c:v>457.29650866666663</c:v>
                      </c:pt>
                      <c:pt idx="9467">
                        <c:v>457.1382753333333</c:v>
                      </c:pt>
                      <c:pt idx="9468">
                        <c:v>456.94682833333331</c:v>
                      </c:pt>
                      <c:pt idx="9469">
                        <c:v>456.72342933333334</c:v>
                      </c:pt>
                      <c:pt idx="9470">
                        <c:v>456.54956033333332</c:v>
                      </c:pt>
                      <c:pt idx="9471">
                        <c:v>456.35761533333334</c:v>
                      </c:pt>
                      <c:pt idx="9472">
                        <c:v>456.18082666666669</c:v>
                      </c:pt>
                      <c:pt idx="9473">
                        <c:v>455.98342900000006</c:v>
                      </c:pt>
                      <c:pt idx="9474">
                        <c:v>455.8267413333333</c:v>
                      </c:pt>
                      <c:pt idx="9475">
                        <c:v>455.69053166666663</c:v>
                      </c:pt>
                      <c:pt idx="9476">
                        <c:v>455.48096733333335</c:v>
                      </c:pt>
                      <c:pt idx="9477">
                        <c:v>455.28048699999999</c:v>
                      </c:pt>
                      <c:pt idx="9478">
                        <c:v>455.09904966666664</c:v>
                      </c:pt>
                      <c:pt idx="9479">
                        <c:v>455.01034566666675</c:v>
                      </c:pt>
                      <c:pt idx="9480">
                        <c:v>454.77964300000002</c:v>
                      </c:pt>
                      <c:pt idx="9481">
                        <c:v>454.56652833333334</c:v>
                      </c:pt>
                      <c:pt idx="9482">
                        <c:v>454.37131733333337</c:v>
                      </c:pt>
                      <c:pt idx="9483">
                        <c:v>454.21493533333336</c:v>
                      </c:pt>
                      <c:pt idx="9484">
                        <c:v>454.01762933333333</c:v>
                      </c:pt>
                      <c:pt idx="9485">
                        <c:v>453.77805566666666</c:v>
                      </c:pt>
                      <c:pt idx="9486">
                        <c:v>453.6371053333333</c:v>
                      </c:pt>
                      <c:pt idx="9487">
                        <c:v>453.43733733333329</c:v>
                      </c:pt>
                      <c:pt idx="9488">
                        <c:v>453.27110799999997</c:v>
                      </c:pt>
                      <c:pt idx="9489">
                        <c:v>453.02688599999993</c:v>
                      </c:pt>
                      <c:pt idx="9490">
                        <c:v>452.82111600000002</c:v>
                      </c:pt>
                      <c:pt idx="9491">
                        <c:v>452.63984199999999</c:v>
                      </c:pt>
                      <c:pt idx="9492">
                        <c:v>452.4888303333334</c:v>
                      </c:pt>
                      <c:pt idx="9493">
                        <c:v>452.27565499999997</c:v>
                      </c:pt>
                      <c:pt idx="9494">
                        <c:v>452.07576466666666</c:v>
                      </c:pt>
                      <c:pt idx="9495">
                        <c:v>451.89323899999999</c:v>
                      </c:pt>
                      <c:pt idx="9496">
                        <c:v>451.72431399999999</c:v>
                      </c:pt>
                      <c:pt idx="9497">
                        <c:v>451.54505399999999</c:v>
                      </c:pt>
                      <c:pt idx="9498">
                        <c:v>451.31207233333333</c:v>
                      </c:pt>
                      <c:pt idx="9499">
                        <c:v>451.18204766666668</c:v>
                      </c:pt>
                      <c:pt idx="9500">
                        <c:v>451.00621533333333</c:v>
                      </c:pt>
                      <c:pt idx="9501">
                        <c:v>450.81332399999997</c:v>
                      </c:pt>
                      <c:pt idx="9502">
                        <c:v>450.59991433333334</c:v>
                      </c:pt>
                      <c:pt idx="9503">
                        <c:v>450.40673833333335</c:v>
                      </c:pt>
                      <c:pt idx="9504">
                        <c:v>450.20344033333328</c:v>
                      </c:pt>
                      <c:pt idx="9505">
                        <c:v>450.03019233333333</c:v>
                      </c:pt>
                      <c:pt idx="9506">
                        <c:v>449.82926433333336</c:v>
                      </c:pt>
                      <c:pt idx="9507">
                        <c:v>449.63449100000003</c:v>
                      </c:pt>
                      <c:pt idx="9508">
                        <c:v>449.45010366666673</c:v>
                      </c:pt>
                      <c:pt idx="9509">
                        <c:v>449.31701666666669</c:v>
                      </c:pt>
                      <c:pt idx="9510">
                        <c:v>449.02381399999996</c:v>
                      </c:pt>
                      <c:pt idx="9511">
                        <c:v>448.84536733333334</c:v>
                      </c:pt>
                      <c:pt idx="9512">
                        <c:v>448.71382666666665</c:v>
                      </c:pt>
                      <c:pt idx="9513">
                        <c:v>448.49717166666665</c:v>
                      </c:pt>
                      <c:pt idx="9514">
                        <c:v>448.33960966666672</c:v>
                      </c:pt>
                      <c:pt idx="9515">
                        <c:v>448.18385833333332</c:v>
                      </c:pt>
                      <c:pt idx="9516">
                        <c:v>447.97233066666666</c:v>
                      </c:pt>
                      <c:pt idx="9517">
                        <c:v>447.72908533333339</c:v>
                      </c:pt>
                      <c:pt idx="9518">
                        <c:v>447.58395366666667</c:v>
                      </c:pt>
                      <c:pt idx="9519">
                        <c:v>447.38708500000001</c:v>
                      </c:pt>
                      <c:pt idx="9520">
                        <c:v>447.16561866666666</c:v>
                      </c:pt>
                      <c:pt idx="9521">
                        <c:v>447.01857533333333</c:v>
                      </c:pt>
                      <c:pt idx="9522">
                        <c:v>446.82869466666671</c:v>
                      </c:pt>
                      <c:pt idx="9523">
                        <c:v>446.66837566666663</c:v>
                      </c:pt>
                      <c:pt idx="9524">
                        <c:v>446.51419066666671</c:v>
                      </c:pt>
                      <c:pt idx="9525">
                        <c:v>446.29217500000004</c:v>
                      </c:pt>
                      <c:pt idx="9526">
                        <c:v>446.11957799999999</c:v>
                      </c:pt>
                      <c:pt idx="9527">
                        <c:v>445.85308833333329</c:v>
                      </c:pt>
                      <c:pt idx="9528">
                        <c:v>445.73220833333335</c:v>
                      </c:pt>
                      <c:pt idx="9529">
                        <c:v>445.54631566666666</c:v>
                      </c:pt>
                      <c:pt idx="9530">
                        <c:v>445.30254133333329</c:v>
                      </c:pt>
                      <c:pt idx="9531">
                        <c:v>445.07872500000002</c:v>
                      </c:pt>
                      <c:pt idx="9532">
                        <c:v>444.86740100000003</c:v>
                      </c:pt>
                      <c:pt idx="9533">
                        <c:v>444.72197466666665</c:v>
                      </c:pt>
                      <c:pt idx="9534">
                        <c:v>444.53737366666672</c:v>
                      </c:pt>
                      <c:pt idx="9535">
                        <c:v>444.36896766666661</c:v>
                      </c:pt>
                      <c:pt idx="9536">
                        <c:v>444.18489599999998</c:v>
                      </c:pt>
                      <c:pt idx="9537">
                        <c:v>443.98625666666663</c:v>
                      </c:pt>
                      <c:pt idx="9538">
                        <c:v>443.82862366666672</c:v>
                      </c:pt>
                      <c:pt idx="9539">
                        <c:v>443.62441999999993</c:v>
                      </c:pt>
                      <c:pt idx="9540">
                        <c:v>443.45500666666663</c:v>
                      </c:pt>
                      <c:pt idx="9541">
                        <c:v>443.30160533333333</c:v>
                      </c:pt>
                      <c:pt idx="9542">
                        <c:v>443.08633400000002</c:v>
                      </c:pt>
                      <c:pt idx="9543">
                        <c:v>442.88350433333335</c:v>
                      </c:pt>
                      <c:pt idx="9544">
                        <c:v>442.71191399999998</c:v>
                      </c:pt>
                      <c:pt idx="9545">
                        <c:v>442.51881933333334</c:v>
                      </c:pt>
                      <c:pt idx="9546">
                        <c:v>442.36273200000005</c:v>
                      </c:pt>
                      <c:pt idx="9547">
                        <c:v>442.17821233333331</c:v>
                      </c:pt>
                      <c:pt idx="9548">
                        <c:v>441.98687733333333</c:v>
                      </c:pt>
                      <c:pt idx="9549">
                        <c:v>441.79409766666669</c:v>
                      </c:pt>
                      <c:pt idx="9550">
                        <c:v>441.615926</c:v>
                      </c:pt>
                      <c:pt idx="9551">
                        <c:v>441.41788733333334</c:v>
                      </c:pt>
                      <c:pt idx="9552">
                        <c:v>441.1877136666667</c:v>
                      </c:pt>
                      <c:pt idx="9553">
                        <c:v>441.03745533333336</c:v>
                      </c:pt>
                      <c:pt idx="9554">
                        <c:v>440.84028133333328</c:v>
                      </c:pt>
                      <c:pt idx="9555">
                        <c:v>440.68878166666667</c:v>
                      </c:pt>
                      <c:pt idx="9556">
                        <c:v>440.47317500000003</c:v>
                      </c:pt>
                      <c:pt idx="9557">
                        <c:v>440.32470699999999</c:v>
                      </c:pt>
                      <c:pt idx="9558">
                        <c:v>440.07358799999997</c:v>
                      </c:pt>
                      <c:pt idx="9559">
                        <c:v>439.87164300000001</c:v>
                      </c:pt>
                      <c:pt idx="9560">
                        <c:v>439.71456899999998</c:v>
                      </c:pt>
                      <c:pt idx="9561">
                        <c:v>439.50339766666667</c:v>
                      </c:pt>
                      <c:pt idx="9562">
                        <c:v>439.33023099999997</c:v>
                      </c:pt>
                      <c:pt idx="9563">
                        <c:v>439.06289666666663</c:v>
                      </c:pt>
                      <c:pt idx="9564">
                        <c:v>438.83640533333329</c:v>
                      </c:pt>
                      <c:pt idx="9565">
                        <c:v>438.65205866666662</c:v>
                      </c:pt>
                      <c:pt idx="9566">
                        <c:v>438.40516166666674</c:v>
                      </c:pt>
                      <c:pt idx="9567">
                        <c:v>438.26846299999994</c:v>
                      </c:pt>
                      <c:pt idx="9568">
                        <c:v>438.01358033333332</c:v>
                      </c:pt>
                      <c:pt idx="9569">
                        <c:v>437.83840966666668</c:v>
                      </c:pt>
                      <c:pt idx="9570">
                        <c:v>437.64434799999998</c:v>
                      </c:pt>
                      <c:pt idx="9571">
                        <c:v>437.47330733333337</c:v>
                      </c:pt>
                      <c:pt idx="9572">
                        <c:v>437.27642800000007</c:v>
                      </c:pt>
                      <c:pt idx="9573">
                        <c:v>437.07018033333333</c:v>
                      </c:pt>
                      <c:pt idx="9574">
                        <c:v>436.805654</c:v>
                      </c:pt>
                      <c:pt idx="9575">
                        <c:v>436.61213166666658</c:v>
                      </c:pt>
                      <c:pt idx="9576">
                        <c:v>436.40231299999999</c:v>
                      </c:pt>
                      <c:pt idx="9577">
                        <c:v>436.24736533333333</c:v>
                      </c:pt>
                      <c:pt idx="9578">
                        <c:v>436.08074933333336</c:v>
                      </c:pt>
                      <c:pt idx="9579">
                        <c:v>435.835083</c:v>
                      </c:pt>
                      <c:pt idx="9580">
                        <c:v>435.63346366666673</c:v>
                      </c:pt>
                      <c:pt idx="9581">
                        <c:v>435.44184366666667</c:v>
                      </c:pt>
                      <c:pt idx="9582">
                        <c:v>435.24863699999997</c:v>
                      </c:pt>
                      <c:pt idx="9583">
                        <c:v>434.99949100000003</c:v>
                      </c:pt>
                      <c:pt idx="9584">
                        <c:v>434.86648566666668</c:v>
                      </c:pt>
                      <c:pt idx="9585">
                        <c:v>434.66016633333334</c:v>
                      </c:pt>
                      <c:pt idx="9586">
                        <c:v>434.4269206666666</c:v>
                      </c:pt>
                      <c:pt idx="9587">
                        <c:v>434.27071099999995</c:v>
                      </c:pt>
                      <c:pt idx="9588">
                        <c:v>434.0689496666667</c:v>
                      </c:pt>
                      <c:pt idx="9589">
                        <c:v>433.89092033333333</c:v>
                      </c:pt>
                      <c:pt idx="9590">
                        <c:v>433.68078633333334</c:v>
                      </c:pt>
                      <c:pt idx="9591">
                        <c:v>433.55281566666667</c:v>
                      </c:pt>
                      <c:pt idx="9592">
                        <c:v>433.33619166666659</c:v>
                      </c:pt>
                      <c:pt idx="9593">
                        <c:v>433.15259800000007</c:v>
                      </c:pt>
                      <c:pt idx="9594">
                        <c:v>432.99670399999997</c:v>
                      </c:pt>
                      <c:pt idx="9595">
                        <c:v>432.75906366666663</c:v>
                      </c:pt>
                      <c:pt idx="9596">
                        <c:v>432.60437033333329</c:v>
                      </c:pt>
                      <c:pt idx="9597">
                        <c:v>432.39215100000001</c:v>
                      </c:pt>
                      <c:pt idx="9598">
                        <c:v>432.21540299999998</c:v>
                      </c:pt>
                      <c:pt idx="9599">
                        <c:v>432.03592933333329</c:v>
                      </c:pt>
                      <c:pt idx="9600">
                        <c:v>431.84841899999998</c:v>
                      </c:pt>
                      <c:pt idx="9601">
                        <c:v>431.69012433333336</c:v>
                      </c:pt>
                      <c:pt idx="9602">
                        <c:v>431.47363300000001</c:v>
                      </c:pt>
                      <c:pt idx="9603">
                        <c:v>431.29691566666662</c:v>
                      </c:pt>
                      <c:pt idx="9604">
                        <c:v>431.07193999999998</c:v>
                      </c:pt>
                      <c:pt idx="9605">
                        <c:v>430.82690433333329</c:v>
                      </c:pt>
                      <c:pt idx="9606">
                        <c:v>430.63766466666669</c:v>
                      </c:pt>
                      <c:pt idx="9607">
                        <c:v>430.48593133333333</c:v>
                      </c:pt>
                      <c:pt idx="9608">
                        <c:v>430.354828</c:v>
                      </c:pt>
                      <c:pt idx="9609">
                        <c:v>430.14091000000002</c:v>
                      </c:pt>
                      <c:pt idx="9610">
                        <c:v>429.93299366666662</c:v>
                      </c:pt>
                      <c:pt idx="9611">
                        <c:v>429.7655033333333</c:v>
                      </c:pt>
                      <c:pt idx="9612">
                        <c:v>429.58295700000002</c:v>
                      </c:pt>
                      <c:pt idx="9613">
                        <c:v>429.40491766666668</c:v>
                      </c:pt>
                      <c:pt idx="9614">
                        <c:v>429.18096933333328</c:v>
                      </c:pt>
                      <c:pt idx="9615">
                        <c:v>429.05704766666668</c:v>
                      </c:pt>
                      <c:pt idx="9616">
                        <c:v>428.79139200000003</c:v>
                      </c:pt>
                      <c:pt idx="9617">
                        <c:v>428.59232566666668</c:v>
                      </c:pt>
                      <c:pt idx="9618">
                        <c:v>428.44858799999997</c:v>
                      </c:pt>
                      <c:pt idx="9619">
                        <c:v>428.27204400000005</c:v>
                      </c:pt>
                      <c:pt idx="9620">
                        <c:v>428.08617166666664</c:v>
                      </c:pt>
                      <c:pt idx="9621">
                        <c:v>427.92238366666669</c:v>
                      </c:pt>
                      <c:pt idx="9622">
                        <c:v>427.71440633333333</c:v>
                      </c:pt>
                      <c:pt idx="9623">
                        <c:v>427.5266013333333</c:v>
                      </c:pt>
                      <c:pt idx="9624">
                        <c:v>427.31820699999997</c:v>
                      </c:pt>
                      <c:pt idx="9625">
                        <c:v>427.13636266666663</c:v>
                      </c:pt>
                      <c:pt idx="9626">
                        <c:v>426.93109133333337</c:v>
                      </c:pt>
                      <c:pt idx="9627">
                        <c:v>426.78676366666667</c:v>
                      </c:pt>
                      <c:pt idx="9628">
                        <c:v>426.54631566666666</c:v>
                      </c:pt>
                      <c:pt idx="9629">
                        <c:v>426.39500933333335</c:v>
                      </c:pt>
                      <c:pt idx="9630">
                        <c:v>426.19049066666668</c:v>
                      </c:pt>
                      <c:pt idx="9631">
                        <c:v>425.99692799999997</c:v>
                      </c:pt>
                      <c:pt idx="9632">
                        <c:v>425.80271399999998</c:v>
                      </c:pt>
                      <c:pt idx="9633">
                        <c:v>425.63788866666664</c:v>
                      </c:pt>
                      <c:pt idx="9634">
                        <c:v>425.45855699999998</c:v>
                      </c:pt>
                      <c:pt idx="9635">
                        <c:v>425.26996833333334</c:v>
                      </c:pt>
                      <c:pt idx="9636">
                        <c:v>425.07089200000001</c:v>
                      </c:pt>
                      <c:pt idx="9637">
                        <c:v>424.87487833333336</c:v>
                      </c:pt>
                      <c:pt idx="9638">
                        <c:v>424.65252700000002</c:v>
                      </c:pt>
                      <c:pt idx="9639">
                        <c:v>424.45857733333332</c:v>
                      </c:pt>
                      <c:pt idx="9640">
                        <c:v>424.26068133333337</c:v>
                      </c:pt>
                      <c:pt idx="9641">
                        <c:v>424.07617166666665</c:v>
                      </c:pt>
                      <c:pt idx="9642">
                        <c:v>423.89180500000003</c:v>
                      </c:pt>
                      <c:pt idx="9643">
                        <c:v>423.65470366666665</c:v>
                      </c:pt>
                      <c:pt idx="9644">
                        <c:v>423.52742533333338</c:v>
                      </c:pt>
                      <c:pt idx="9645">
                        <c:v>423.37090033333334</c:v>
                      </c:pt>
                      <c:pt idx="9646">
                        <c:v>423.12954733333339</c:v>
                      </c:pt>
                      <c:pt idx="9647">
                        <c:v>422.95670566666666</c:v>
                      </c:pt>
                      <c:pt idx="9648">
                        <c:v>422.79463699999997</c:v>
                      </c:pt>
                      <c:pt idx="9649">
                        <c:v>422.60823566666664</c:v>
                      </c:pt>
                      <c:pt idx="9650">
                        <c:v>422.44305433333335</c:v>
                      </c:pt>
                      <c:pt idx="9651">
                        <c:v>422.21076466666665</c:v>
                      </c:pt>
                      <c:pt idx="9652">
                        <c:v>422.05939733333327</c:v>
                      </c:pt>
                      <c:pt idx="9653">
                        <c:v>421.83014933333334</c:v>
                      </c:pt>
                      <c:pt idx="9654">
                        <c:v>421.62560000000002</c:v>
                      </c:pt>
                      <c:pt idx="9655">
                        <c:v>421.4445393333333</c:v>
                      </c:pt>
                      <c:pt idx="9656">
                        <c:v>421.26834100000002</c:v>
                      </c:pt>
                      <c:pt idx="9657">
                        <c:v>421.05870566666664</c:v>
                      </c:pt>
                      <c:pt idx="9658">
                        <c:v>420.84793100000002</c:v>
                      </c:pt>
                      <c:pt idx="9659">
                        <c:v>420.64892566666668</c:v>
                      </c:pt>
                      <c:pt idx="9660">
                        <c:v>420.45943199999994</c:v>
                      </c:pt>
                      <c:pt idx="9661">
                        <c:v>420.24108900000004</c:v>
                      </c:pt>
                      <c:pt idx="9662">
                        <c:v>420.04020166666669</c:v>
                      </c:pt>
                      <c:pt idx="9663">
                        <c:v>419.88805166666663</c:v>
                      </c:pt>
                      <c:pt idx="9664">
                        <c:v>419.70933033333336</c:v>
                      </c:pt>
                      <c:pt idx="9665">
                        <c:v>419.54961133333336</c:v>
                      </c:pt>
                      <c:pt idx="9666">
                        <c:v>419.31819666666667</c:v>
                      </c:pt>
                      <c:pt idx="9667">
                        <c:v>419.17208866666664</c:v>
                      </c:pt>
                      <c:pt idx="9668">
                        <c:v>419.00162799999998</c:v>
                      </c:pt>
                      <c:pt idx="9669">
                        <c:v>418.771749</c:v>
                      </c:pt>
                      <c:pt idx="9670">
                        <c:v>418.57508366666667</c:v>
                      </c:pt>
                      <c:pt idx="9671">
                        <c:v>418.39199833333333</c:v>
                      </c:pt>
                      <c:pt idx="9672">
                        <c:v>418.19216899999998</c:v>
                      </c:pt>
                      <c:pt idx="9673">
                        <c:v>417.99205533333333</c:v>
                      </c:pt>
                      <c:pt idx="9674">
                        <c:v>417.78970366666664</c:v>
                      </c:pt>
                      <c:pt idx="9675">
                        <c:v>417.60167433333328</c:v>
                      </c:pt>
                      <c:pt idx="9676">
                        <c:v>417.41179400000004</c:v>
                      </c:pt>
                      <c:pt idx="9677">
                        <c:v>417.20599366666664</c:v>
                      </c:pt>
                      <c:pt idx="9678">
                        <c:v>417.04409766666669</c:v>
                      </c:pt>
                      <c:pt idx="9679">
                        <c:v>416.8287656666667</c:v>
                      </c:pt>
                      <c:pt idx="9680">
                        <c:v>416.59552000000002</c:v>
                      </c:pt>
                      <c:pt idx="9681">
                        <c:v>416.47195400000004</c:v>
                      </c:pt>
                      <c:pt idx="9682">
                        <c:v>416.25834133333336</c:v>
                      </c:pt>
                      <c:pt idx="9683">
                        <c:v>416.03615333333329</c:v>
                      </c:pt>
                      <c:pt idx="9684">
                        <c:v>415.79946900000004</c:v>
                      </c:pt>
                      <c:pt idx="9685">
                        <c:v>415.60326100000003</c:v>
                      </c:pt>
                      <c:pt idx="9686">
                        <c:v>415.46320599999996</c:v>
                      </c:pt>
                      <c:pt idx="9687">
                        <c:v>415.26885966666669</c:v>
                      </c:pt>
                      <c:pt idx="9688">
                        <c:v>415.12175500000006</c:v>
                      </c:pt>
                      <c:pt idx="9689">
                        <c:v>414.93482466666666</c:v>
                      </c:pt>
                      <c:pt idx="9690">
                        <c:v>414.72019433333327</c:v>
                      </c:pt>
                      <c:pt idx="9691">
                        <c:v>414.50847399999998</c:v>
                      </c:pt>
                      <c:pt idx="9692">
                        <c:v>414.32550066666664</c:v>
                      </c:pt>
                      <c:pt idx="9693">
                        <c:v>414.16988099999998</c:v>
                      </c:pt>
                      <c:pt idx="9694">
                        <c:v>413.94937133333332</c:v>
                      </c:pt>
                      <c:pt idx="9695">
                        <c:v>413.73174033333333</c:v>
                      </c:pt>
                      <c:pt idx="9696">
                        <c:v>413.555725</c:v>
                      </c:pt>
                      <c:pt idx="9697">
                        <c:v>413.40360499999997</c:v>
                      </c:pt>
                      <c:pt idx="9698">
                        <c:v>413.18697100000003</c:v>
                      </c:pt>
                      <c:pt idx="9699">
                        <c:v>413.03975433333335</c:v>
                      </c:pt>
                      <c:pt idx="9700">
                        <c:v>412.85011800000001</c:v>
                      </c:pt>
                      <c:pt idx="9701">
                        <c:v>412.65869133333331</c:v>
                      </c:pt>
                      <c:pt idx="9702">
                        <c:v>412.44430533333326</c:v>
                      </c:pt>
                      <c:pt idx="9703">
                        <c:v>412.33850100000001</c:v>
                      </c:pt>
                      <c:pt idx="9704">
                        <c:v>412.12123633333334</c:v>
                      </c:pt>
                      <c:pt idx="9705">
                        <c:v>411.93374633333332</c:v>
                      </c:pt>
                      <c:pt idx="9706">
                        <c:v>411.67662533333333</c:v>
                      </c:pt>
                      <c:pt idx="9707">
                        <c:v>411.52925599999998</c:v>
                      </c:pt>
                      <c:pt idx="9708">
                        <c:v>411.32046500000001</c:v>
                      </c:pt>
                      <c:pt idx="9709">
                        <c:v>411.08234666666664</c:v>
                      </c:pt>
                      <c:pt idx="9710">
                        <c:v>410.88110366666666</c:v>
                      </c:pt>
                      <c:pt idx="9711">
                        <c:v>410.73211666666663</c:v>
                      </c:pt>
                      <c:pt idx="9712">
                        <c:v>410.52766933333334</c:v>
                      </c:pt>
                      <c:pt idx="9713">
                        <c:v>410.36977133333335</c:v>
                      </c:pt>
                      <c:pt idx="9714">
                        <c:v>410.19430533333338</c:v>
                      </c:pt>
                      <c:pt idx="9715">
                        <c:v>409.96451833333339</c:v>
                      </c:pt>
                      <c:pt idx="9716">
                        <c:v>409.76658133333331</c:v>
                      </c:pt>
                      <c:pt idx="9717">
                        <c:v>409.47873966666663</c:v>
                      </c:pt>
                      <c:pt idx="9718">
                        <c:v>409.358317</c:v>
                      </c:pt>
                      <c:pt idx="9719">
                        <c:v>409.14278166666668</c:v>
                      </c:pt>
                      <c:pt idx="9720">
                        <c:v>408.94535333333334</c:v>
                      </c:pt>
                      <c:pt idx="9721">
                        <c:v>408.77108733333336</c:v>
                      </c:pt>
                      <c:pt idx="9722">
                        <c:v>408.58902999999992</c:v>
                      </c:pt>
                      <c:pt idx="9723">
                        <c:v>408.39219166666663</c:v>
                      </c:pt>
                      <c:pt idx="9724">
                        <c:v>408.23073333333332</c:v>
                      </c:pt>
                      <c:pt idx="9725">
                        <c:v>408.054484</c:v>
                      </c:pt>
                      <c:pt idx="9726">
                        <c:v>407.87256866666667</c:v>
                      </c:pt>
                      <c:pt idx="9727">
                        <c:v>407.66840633333339</c:v>
                      </c:pt>
                      <c:pt idx="9728">
                        <c:v>407.46423366666664</c:v>
                      </c:pt>
                      <c:pt idx="9729">
                        <c:v>407.25910433333337</c:v>
                      </c:pt>
                      <c:pt idx="9730">
                        <c:v>407.04649866666665</c:v>
                      </c:pt>
                      <c:pt idx="9731">
                        <c:v>406.83100366666667</c:v>
                      </c:pt>
                      <c:pt idx="9732">
                        <c:v>406.58959966666663</c:v>
                      </c:pt>
                      <c:pt idx="9733">
                        <c:v>406.4854533333334</c:v>
                      </c:pt>
                      <c:pt idx="9734">
                        <c:v>406.29369100000002</c:v>
                      </c:pt>
                      <c:pt idx="9735">
                        <c:v>406.0826623333333</c:v>
                      </c:pt>
                      <c:pt idx="9736">
                        <c:v>405.9029946666667</c:v>
                      </c:pt>
                      <c:pt idx="9737">
                        <c:v>405.70196566666664</c:v>
                      </c:pt>
                      <c:pt idx="9738">
                        <c:v>405.47055033333328</c:v>
                      </c:pt>
                      <c:pt idx="9739">
                        <c:v>405.34646600000002</c:v>
                      </c:pt>
                      <c:pt idx="9740">
                        <c:v>405.12477633333333</c:v>
                      </c:pt>
                      <c:pt idx="9741">
                        <c:v>404.89617900000002</c:v>
                      </c:pt>
                      <c:pt idx="9742">
                        <c:v>404.74350966666663</c:v>
                      </c:pt>
                      <c:pt idx="9743">
                        <c:v>404.51256333333339</c:v>
                      </c:pt>
                      <c:pt idx="9744">
                        <c:v>404.37266033333327</c:v>
                      </c:pt>
                      <c:pt idx="9745">
                        <c:v>404.17964666666671</c:v>
                      </c:pt>
                      <c:pt idx="9746">
                        <c:v>403.98364233333336</c:v>
                      </c:pt>
                      <c:pt idx="9747">
                        <c:v>403.81223533333332</c:v>
                      </c:pt>
                      <c:pt idx="9748">
                        <c:v>403.62470500000001</c:v>
                      </c:pt>
                      <c:pt idx="9749">
                        <c:v>403.40464266666669</c:v>
                      </c:pt>
                      <c:pt idx="9750">
                        <c:v>403.2202253333333</c:v>
                      </c:pt>
                      <c:pt idx="9751">
                        <c:v>403.04868533333337</c:v>
                      </c:pt>
                      <c:pt idx="9752">
                        <c:v>402.8374123333333</c:v>
                      </c:pt>
                      <c:pt idx="9753">
                        <c:v>402.57690433333329</c:v>
                      </c:pt>
                      <c:pt idx="9754">
                        <c:v>402.43569933333333</c:v>
                      </c:pt>
                      <c:pt idx="9755">
                        <c:v>402.26509600000003</c:v>
                      </c:pt>
                      <c:pt idx="9756">
                        <c:v>402.07089233333335</c:v>
                      </c:pt>
                      <c:pt idx="9757">
                        <c:v>401.84061666666668</c:v>
                      </c:pt>
                      <c:pt idx="9758">
                        <c:v>401.69085700000005</c:v>
                      </c:pt>
                      <c:pt idx="9759">
                        <c:v>401.50927700000005</c:v>
                      </c:pt>
                      <c:pt idx="9760">
                        <c:v>401.2880453333334</c:v>
                      </c:pt>
                      <c:pt idx="9761">
                        <c:v>401.15050233333335</c:v>
                      </c:pt>
                      <c:pt idx="9762">
                        <c:v>400.86522399999996</c:v>
                      </c:pt>
                      <c:pt idx="9763">
                        <c:v>400.74728400000004</c:v>
                      </c:pt>
                      <c:pt idx="9764">
                        <c:v>400.51545233333331</c:v>
                      </c:pt>
                      <c:pt idx="9765">
                        <c:v>400.31441233333334</c:v>
                      </c:pt>
                      <c:pt idx="9766">
                        <c:v>400.14778666666666</c:v>
                      </c:pt>
                      <c:pt idx="9767">
                        <c:v>399.98758966666668</c:v>
                      </c:pt>
                      <c:pt idx="9768">
                        <c:v>399.78728233333339</c:v>
                      </c:pt>
                      <c:pt idx="9769">
                        <c:v>399.61940533333336</c:v>
                      </c:pt>
                      <c:pt idx="9770">
                        <c:v>399.38221266666665</c:v>
                      </c:pt>
                      <c:pt idx="9771">
                        <c:v>399.14338200000003</c:v>
                      </c:pt>
                      <c:pt idx="9772">
                        <c:v>398.97015366666665</c:v>
                      </c:pt>
                      <c:pt idx="9773">
                        <c:v>398.80496199999999</c:v>
                      </c:pt>
                      <c:pt idx="9774">
                        <c:v>398.60053500000004</c:v>
                      </c:pt>
                      <c:pt idx="9775">
                        <c:v>398.46394833333335</c:v>
                      </c:pt>
                      <c:pt idx="9776">
                        <c:v>398.25278733333334</c:v>
                      </c:pt>
                      <c:pt idx="9777">
                        <c:v>398.09732066666669</c:v>
                      </c:pt>
                      <c:pt idx="9778">
                        <c:v>397.89568100000002</c:v>
                      </c:pt>
                      <c:pt idx="9779">
                        <c:v>397.7153826666667</c:v>
                      </c:pt>
                      <c:pt idx="9780">
                        <c:v>397.52157600000004</c:v>
                      </c:pt>
                      <c:pt idx="9781">
                        <c:v>397.31036366666666</c:v>
                      </c:pt>
                      <c:pt idx="9782">
                        <c:v>397.12451166666665</c:v>
                      </c:pt>
                      <c:pt idx="9783">
                        <c:v>396.94898499999999</c:v>
                      </c:pt>
                      <c:pt idx="9784">
                        <c:v>396.73577900000004</c:v>
                      </c:pt>
                      <c:pt idx="9785">
                        <c:v>396.52175899999997</c:v>
                      </c:pt>
                      <c:pt idx="9786">
                        <c:v>396.3149416666667</c:v>
                      </c:pt>
                      <c:pt idx="9787">
                        <c:v>396.1393736666667</c:v>
                      </c:pt>
                      <c:pt idx="9788">
                        <c:v>395.94643166666668</c:v>
                      </c:pt>
                      <c:pt idx="9789">
                        <c:v>395.76783233333339</c:v>
                      </c:pt>
                      <c:pt idx="9790">
                        <c:v>395.48731500000002</c:v>
                      </c:pt>
                      <c:pt idx="9791">
                        <c:v>395.38090000000005</c:v>
                      </c:pt>
                      <c:pt idx="9792">
                        <c:v>395.12105300000002</c:v>
                      </c:pt>
                      <c:pt idx="9793">
                        <c:v>394.92662566666667</c:v>
                      </c:pt>
                      <c:pt idx="9794">
                        <c:v>394.77361033333335</c:v>
                      </c:pt>
                      <c:pt idx="9795">
                        <c:v>394.62201933333336</c:v>
                      </c:pt>
                      <c:pt idx="9796">
                        <c:v>394.40774533333337</c:v>
                      </c:pt>
                      <c:pt idx="9797">
                        <c:v>394.19065333333333</c:v>
                      </c:pt>
                      <c:pt idx="9798">
                        <c:v>394.00953199999998</c:v>
                      </c:pt>
                      <c:pt idx="9799">
                        <c:v>393.8165893333333</c:v>
                      </c:pt>
                      <c:pt idx="9800">
                        <c:v>393.60737100000006</c:v>
                      </c:pt>
                      <c:pt idx="9801">
                        <c:v>393.44787566666668</c:v>
                      </c:pt>
                      <c:pt idx="9802">
                        <c:v>393.221161</c:v>
                      </c:pt>
                      <c:pt idx="9803">
                        <c:v>393.06105533333334</c:v>
                      </c:pt>
                      <c:pt idx="9804">
                        <c:v>392.85999533333342</c:v>
                      </c:pt>
                      <c:pt idx="9805">
                        <c:v>392.66149899999999</c:v>
                      </c:pt>
                      <c:pt idx="9806">
                        <c:v>392.45159933333338</c:v>
                      </c:pt>
                      <c:pt idx="9807">
                        <c:v>392.26408900000001</c:v>
                      </c:pt>
                      <c:pt idx="9808">
                        <c:v>392.16804999999999</c:v>
                      </c:pt>
                      <c:pt idx="9809">
                        <c:v>391.93320733333331</c:v>
                      </c:pt>
                      <c:pt idx="9810">
                        <c:v>391.73551433333336</c:v>
                      </c:pt>
                      <c:pt idx="9811">
                        <c:v>391.59918233333332</c:v>
                      </c:pt>
                      <c:pt idx="9812">
                        <c:v>391.35171533333329</c:v>
                      </c:pt>
                      <c:pt idx="9813">
                        <c:v>391.12836700000003</c:v>
                      </c:pt>
                      <c:pt idx="9814">
                        <c:v>390.94145700000007</c:v>
                      </c:pt>
                      <c:pt idx="9815">
                        <c:v>390.81384266666669</c:v>
                      </c:pt>
                      <c:pt idx="9816">
                        <c:v>390.63233466666662</c:v>
                      </c:pt>
                      <c:pt idx="9817">
                        <c:v>390.42865999999998</c:v>
                      </c:pt>
                      <c:pt idx="9818">
                        <c:v>390.21245333333331</c:v>
                      </c:pt>
                      <c:pt idx="9819">
                        <c:v>390.01812733333333</c:v>
                      </c:pt>
                      <c:pt idx="9820">
                        <c:v>389.87934366666667</c:v>
                      </c:pt>
                      <c:pt idx="9821">
                        <c:v>389.67869066666663</c:v>
                      </c:pt>
                      <c:pt idx="9822">
                        <c:v>389.48205566666667</c:v>
                      </c:pt>
                      <c:pt idx="9823">
                        <c:v>389.25567633333327</c:v>
                      </c:pt>
                      <c:pt idx="9824">
                        <c:v>389.12070733333331</c:v>
                      </c:pt>
                      <c:pt idx="9825">
                        <c:v>388.89498899999995</c:v>
                      </c:pt>
                      <c:pt idx="9826">
                        <c:v>388.73229999999995</c:v>
                      </c:pt>
                      <c:pt idx="9827">
                        <c:v>388.49932866666671</c:v>
                      </c:pt>
                      <c:pt idx="9828">
                        <c:v>388.34547900000001</c:v>
                      </c:pt>
                      <c:pt idx="9829">
                        <c:v>388.16798933333331</c:v>
                      </c:pt>
                      <c:pt idx="9830">
                        <c:v>387.98281833333334</c:v>
                      </c:pt>
                      <c:pt idx="9831">
                        <c:v>387.812612</c:v>
                      </c:pt>
                      <c:pt idx="9832">
                        <c:v>387.64378899999997</c:v>
                      </c:pt>
                      <c:pt idx="9833">
                        <c:v>387.43242400000003</c:v>
                      </c:pt>
                      <c:pt idx="9834">
                        <c:v>387.2727256666667</c:v>
                      </c:pt>
                      <c:pt idx="9835">
                        <c:v>386.99859633333335</c:v>
                      </c:pt>
                      <c:pt idx="9836">
                        <c:v>386.82785033333334</c:v>
                      </c:pt>
                      <c:pt idx="9837">
                        <c:v>386.667033</c:v>
                      </c:pt>
                      <c:pt idx="9838">
                        <c:v>386.45418266666667</c:v>
                      </c:pt>
                      <c:pt idx="9839">
                        <c:v>386.31458566666669</c:v>
                      </c:pt>
                      <c:pt idx="9840">
                        <c:v>386.045817</c:v>
                      </c:pt>
                      <c:pt idx="9841">
                        <c:v>385.9045716666667</c:v>
                      </c:pt>
                      <c:pt idx="9842">
                        <c:v>385.66887399999996</c:v>
                      </c:pt>
                      <c:pt idx="9843">
                        <c:v>385.48970566666668</c:v>
                      </c:pt>
                      <c:pt idx="9844">
                        <c:v>385.32369</c:v>
                      </c:pt>
                      <c:pt idx="9845">
                        <c:v>385.13467400000008</c:v>
                      </c:pt>
                      <c:pt idx="9846">
                        <c:v>384.91937266666667</c:v>
                      </c:pt>
                      <c:pt idx="9847">
                        <c:v>384.75280766666668</c:v>
                      </c:pt>
                      <c:pt idx="9848">
                        <c:v>384.58452366666666</c:v>
                      </c:pt>
                      <c:pt idx="9849">
                        <c:v>384.35711633333335</c:v>
                      </c:pt>
                      <c:pt idx="9850">
                        <c:v>384.16395066666672</c:v>
                      </c:pt>
                      <c:pt idx="9851">
                        <c:v>383.98179133333332</c:v>
                      </c:pt>
                      <c:pt idx="9852">
                        <c:v>383.77256233333333</c:v>
                      </c:pt>
                      <c:pt idx="9853">
                        <c:v>383.62853999999999</c:v>
                      </c:pt>
                      <c:pt idx="9854">
                        <c:v>383.37796033333331</c:v>
                      </c:pt>
                      <c:pt idx="9855">
                        <c:v>383.20762133333329</c:v>
                      </c:pt>
                      <c:pt idx="9856">
                        <c:v>382.97345999999999</c:v>
                      </c:pt>
                      <c:pt idx="9857">
                        <c:v>382.80204266666669</c:v>
                      </c:pt>
                      <c:pt idx="9858">
                        <c:v>382.64463300000006</c:v>
                      </c:pt>
                      <c:pt idx="9859">
                        <c:v>382.44530199999991</c:v>
                      </c:pt>
                      <c:pt idx="9860">
                        <c:v>382.24721233333338</c:v>
                      </c:pt>
                      <c:pt idx="9861">
                        <c:v>382.05219499999998</c:v>
                      </c:pt>
                      <c:pt idx="9862">
                        <c:v>381.87653600000004</c:v>
                      </c:pt>
                      <c:pt idx="9863">
                        <c:v>381.68921900000004</c:v>
                      </c:pt>
                      <c:pt idx="9864">
                        <c:v>381.50448599999999</c:v>
                      </c:pt>
                      <c:pt idx="9865">
                        <c:v>381.29921466666673</c:v>
                      </c:pt>
                      <c:pt idx="9866">
                        <c:v>381.06303933333334</c:v>
                      </c:pt>
                      <c:pt idx="9867">
                        <c:v>380.88315833333331</c:v>
                      </c:pt>
                      <c:pt idx="9868">
                        <c:v>380.68872066666671</c:v>
                      </c:pt>
                      <c:pt idx="9869">
                        <c:v>380.54251133333332</c:v>
                      </c:pt>
                      <c:pt idx="9870">
                        <c:v>380.35852033333339</c:v>
                      </c:pt>
                      <c:pt idx="9871">
                        <c:v>380.15283199999999</c:v>
                      </c:pt>
                      <c:pt idx="9872">
                        <c:v>379.975525</c:v>
                      </c:pt>
                      <c:pt idx="9873">
                        <c:v>379.77972433333338</c:v>
                      </c:pt>
                      <c:pt idx="9874">
                        <c:v>379.52905300000003</c:v>
                      </c:pt>
                      <c:pt idx="9875">
                        <c:v>379.37563066666667</c:v>
                      </c:pt>
                      <c:pt idx="9876">
                        <c:v>379.18616733333334</c:v>
                      </c:pt>
                      <c:pt idx="9877">
                        <c:v>378.99589033333331</c:v>
                      </c:pt>
                      <c:pt idx="9878">
                        <c:v>378.74646000000001</c:v>
                      </c:pt>
                      <c:pt idx="9879">
                        <c:v>378.61730933333337</c:v>
                      </c:pt>
                      <c:pt idx="9880">
                        <c:v>378.45032733333329</c:v>
                      </c:pt>
                      <c:pt idx="9881">
                        <c:v>378.25208566666669</c:v>
                      </c:pt>
                      <c:pt idx="9882">
                        <c:v>378.04658000000001</c:v>
                      </c:pt>
                      <c:pt idx="9883">
                        <c:v>377.85301699999997</c:v>
                      </c:pt>
                      <c:pt idx="9884">
                        <c:v>377.65337099999994</c:v>
                      </c:pt>
                      <c:pt idx="9885">
                        <c:v>377.47447733333325</c:v>
                      </c:pt>
                      <c:pt idx="9886">
                        <c:v>377.21213766666665</c:v>
                      </c:pt>
                      <c:pt idx="9887">
                        <c:v>377.0691526666667</c:v>
                      </c:pt>
                      <c:pt idx="9888">
                        <c:v>376.89106233333337</c:v>
                      </c:pt>
                      <c:pt idx="9889">
                        <c:v>376.63650533333333</c:v>
                      </c:pt>
                      <c:pt idx="9890">
                        <c:v>376.48722333333336</c:v>
                      </c:pt>
                      <c:pt idx="9891">
                        <c:v>376.26685600000002</c:v>
                      </c:pt>
                      <c:pt idx="9892">
                        <c:v>376.05034366666672</c:v>
                      </c:pt>
                      <c:pt idx="9893">
                        <c:v>375.87283333333335</c:v>
                      </c:pt>
                      <c:pt idx="9894">
                        <c:v>375.68259699999999</c:v>
                      </c:pt>
                      <c:pt idx="9895">
                        <c:v>375.50218699999999</c:v>
                      </c:pt>
                      <c:pt idx="9896">
                        <c:v>375.26649966666668</c:v>
                      </c:pt>
                      <c:pt idx="9897">
                        <c:v>375.122274</c:v>
                      </c:pt>
                      <c:pt idx="9898">
                        <c:v>374.89757299999997</c:v>
                      </c:pt>
                      <c:pt idx="9899">
                        <c:v>374.72264633333333</c:v>
                      </c:pt>
                      <c:pt idx="9900">
                        <c:v>374.4638976666667</c:v>
                      </c:pt>
                      <c:pt idx="9901">
                        <c:v>374.23580900000002</c:v>
                      </c:pt>
                      <c:pt idx="9902">
                        <c:v>374.07563266666671</c:v>
                      </c:pt>
                      <c:pt idx="9903">
                        <c:v>373.87560000000002</c:v>
                      </c:pt>
                      <c:pt idx="9904">
                        <c:v>373.63018800000003</c:v>
                      </c:pt>
                      <c:pt idx="9905">
                        <c:v>373.4647016666666</c:v>
                      </c:pt>
                      <c:pt idx="9906">
                        <c:v>373.30293766666665</c:v>
                      </c:pt>
                      <c:pt idx="9907">
                        <c:v>373.12264000000005</c:v>
                      </c:pt>
                      <c:pt idx="9908">
                        <c:v>372.90863066666674</c:v>
                      </c:pt>
                      <c:pt idx="9909">
                        <c:v>372.71540333333331</c:v>
                      </c:pt>
                      <c:pt idx="9910">
                        <c:v>372.53910333333334</c:v>
                      </c:pt>
                      <c:pt idx="9911">
                        <c:v>372.33969133333335</c:v>
                      </c:pt>
                      <c:pt idx="9912">
                        <c:v>372.16925033333337</c:v>
                      </c:pt>
                      <c:pt idx="9913">
                        <c:v>371.93682866666671</c:v>
                      </c:pt>
                      <c:pt idx="9914">
                        <c:v>371.73356133333328</c:v>
                      </c:pt>
                      <c:pt idx="9915">
                        <c:v>371.55373099999997</c:v>
                      </c:pt>
                      <c:pt idx="9916">
                        <c:v>371.3905743333334</c:v>
                      </c:pt>
                      <c:pt idx="9917">
                        <c:v>371.17784633333332</c:v>
                      </c:pt>
                      <c:pt idx="9918">
                        <c:v>370.97016433333329</c:v>
                      </c:pt>
                      <c:pt idx="9919">
                        <c:v>370.74275699999998</c:v>
                      </c:pt>
                      <c:pt idx="9920">
                        <c:v>370.58862300000004</c:v>
                      </c:pt>
                      <c:pt idx="9921">
                        <c:v>370.40254699999997</c:v>
                      </c:pt>
                      <c:pt idx="9922">
                        <c:v>370.22035699999998</c:v>
                      </c:pt>
                      <c:pt idx="9923">
                        <c:v>370.03770966666667</c:v>
                      </c:pt>
                      <c:pt idx="9924">
                        <c:v>369.84042366666671</c:v>
                      </c:pt>
                      <c:pt idx="9925">
                        <c:v>369.59036266666664</c:v>
                      </c:pt>
                      <c:pt idx="9926">
                        <c:v>369.41297400000002</c:v>
                      </c:pt>
                      <c:pt idx="9927">
                        <c:v>369.24298100000004</c:v>
                      </c:pt>
                      <c:pt idx="9928">
                        <c:v>369.04097499999995</c:v>
                      </c:pt>
                      <c:pt idx="9929">
                        <c:v>368.89245599999998</c:v>
                      </c:pt>
                      <c:pt idx="9930">
                        <c:v>368.69412233333333</c:v>
                      </c:pt>
                      <c:pt idx="9931">
                        <c:v>368.49042800000001</c:v>
                      </c:pt>
                      <c:pt idx="9932">
                        <c:v>368.316935</c:v>
                      </c:pt>
                      <c:pt idx="9933">
                        <c:v>368.12812299999996</c:v>
                      </c:pt>
                      <c:pt idx="9934">
                        <c:v>367.91009500000001</c:v>
                      </c:pt>
                      <c:pt idx="9935">
                        <c:v>367.71856700000006</c:v>
                      </c:pt>
                      <c:pt idx="9936">
                        <c:v>367.42941266666668</c:v>
                      </c:pt>
                      <c:pt idx="9937">
                        <c:v>367.26858533333331</c:v>
                      </c:pt>
                      <c:pt idx="9938">
                        <c:v>367.10913066666666</c:v>
                      </c:pt>
                      <c:pt idx="9939">
                        <c:v>366.88572199999999</c:v>
                      </c:pt>
                      <c:pt idx="9940">
                        <c:v>366.7237956666666</c:v>
                      </c:pt>
                      <c:pt idx="9941">
                        <c:v>366.50316366666669</c:v>
                      </c:pt>
                      <c:pt idx="9942">
                        <c:v>366.31416833333333</c:v>
                      </c:pt>
                      <c:pt idx="9943">
                        <c:v>366.09672033333328</c:v>
                      </c:pt>
                      <c:pt idx="9944">
                        <c:v>365.90937299999996</c:v>
                      </c:pt>
                      <c:pt idx="9945">
                        <c:v>365.69505800000002</c:v>
                      </c:pt>
                      <c:pt idx="9946">
                        <c:v>365.52212533333335</c:v>
                      </c:pt>
                      <c:pt idx="9947">
                        <c:v>365.29639700000001</c:v>
                      </c:pt>
                      <c:pt idx="9948">
                        <c:v>365.09452333333337</c:v>
                      </c:pt>
                      <c:pt idx="9949">
                        <c:v>364.92800899999997</c:v>
                      </c:pt>
                      <c:pt idx="9950">
                        <c:v>364.73534133333334</c:v>
                      </c:pt>
                      <c:pt idx="9951">
                        <c:v>364.54261300000002</c:v>
                      </c:pt>
                      <c:pt idx="9952">
                        <c:v>364.34902966666664</c:v>
                      </c:pt>
                      <c:pt idx="9953">
                        <c:v>364.1664633333333</c:v>
                      </c:pt>
                      <c:pt idx="9954">
                        <c:v>363.96659366666671</c:v>
                      </c:pt>
                      <c:pt idx="9955">
                        <c:v>363.73386633333331</c:v>
                      </c:pt>
                      <c:pt idx="9956">
                        <c:v>363.54919433333333</c:v>
                      </c:pt>
                      <c:pt idx="9957">
                        <c:v>363.39521300000001</c:v>
                      </c:pt>
                      <c:pt idx="9958">
                        <c:v>363.19966633333337</c:v>
                      </c:pt>
                      <c:pt idx="9959">
                        <c:v>363.00529999999998</c:v>
                      </c:pt>
                      <c:pt idx="9960">
                        <c:v>362.74220766666667</c:v>
                      </c:pt>
                      <c:pt idx="9961">
                        <c:v>362.59447233333339</c:v>
                      </c:pt>
                      <c:pt idx="9962">
                        <c:v>362.35762533333332</c:v>
                      </c:pt>
                      <c:pt idx="9963">
                        <c:v>362.1883646666667</c:v>
                      </c:pt>
                      <c:pt idx="9964">
                        <c:v>361.98005133333328</c:v>
                      </c:pt>
                      <c:pt idx="9965">
                        <c:v>361.79417933333337</c:v>
                      </c:pt>
                      <c:pt idx="9966">
                        <c:v>361.58325199999996</c:v>
                      </c:pt>
                      <c:pt idx="9967">
                        <c:v>361.36252866666661</c:v>
                      </c:pt>
                      <c:pt idx="9968">
                        <c:v>361.16504933333334</c:v>
                      </c:pt>
                      <c:pt idx="9969">
                        <c:v>360.92564900000002</c:v>
                      </c:pt>
                      <c:pt idx="9970">
                        <c:v>360.75258366666668</c:v>
                      </c:pt>
                      <c:pt idx="9971">
                        <c:v>360.52971400000001</c:v>
                      </c:pt>
                      <c:pt idx="9972">
                        <c:v>360.39733899999993</c:v>
                      </c:pt>
                      <c:pt idx="9973">
                        <c:v>360.20064266666668</c:v>
                      </c:pt>
                      <c:pt idx="9974">
                        <c:v>360.00875833333339</c:v>
                      </c:pt>
                      <c:pt idx="9975">
                        <c:v>359.78733299999999</c:v>
                      </c:pt>
                      <c:pt idx="9976">
                        <c:v>359.63825466666663</c:v>
                      </c:pt>
                      <c:pt idx="9977">
                        <c:v>359.34683233333334</c:v>
                      </c:pt>
                      <c:pt idx="9978">
                        <c:v>359.19893366666662</c:v>
                      </c:pt>
                      <c:pt idx="9979">
                        <c:v>358.96999099999999</c:v>
                      </c:pt>
                      <c:pt idx="9980">
                        <c:v>358.74165866666664</c:v>
                      </c:pt>
                      <c:pt idx="9981">
                        <c:v>358.55214433333339</c:v>
                      </c:pt>
                      <c:pt idx="9982">
                        <c:v>358.34804266666669</c:v>
                      </c:pt>
                      <c:pt idx="9983">
                        <c:v>358.17568966666664</c:v>
                      </c:pt>
                      <c:pt idx="9984">
                        <c:v>357.93922933333334</c:v>
                      </c:pt>
                      <c:pt idx="9985">
                        <c:v>357.79878733333334</c:v>
                      </c:pt>
                      <c:pt idx="9986">
                        <c:v>357.61042266666664</c:v>
                      </c:pt>
                      <c:pt idx="9987">
                        <c:v>357.36750266666667</c:v>
                      </c:pt>
                      <c:pt idx="9988">
                        <c:v>357.16973899999999</c:v>
                      </c:pt>
                      <c:pt idx="9989">
                        <c:v>356.96739700000006</c:v>
                      </c:pt>
                      <c:pt idx="9990">
                        <c:v>356.78710933333332</c:v>
                      </c:pt>
                      <c:pt idx="9991">
                        <c:v>356.599355</c:v>
                      </c:pt>
                      <c:pt idx="9992">
                        <c:v>356.41076633333336</c:v>
                      </c:pt>
                      <c:pt idx="9993">
                        <c:v>356.21167999999994</c:v>
                      </c:pt>
                      <c:pt idx="9994">
                        <c:v>356.06052666666665</c:v>
                      </c:pt>
                      <c:pt idx="9995">
                        <c:v>355.84854166666673</c:v>
                      </c:pt>
                      <c:pt idx="9996">
                        <c:v>355.61553933333334</c:v>
                      </c:pt>
                      <c:pt idx="9997">
                        <c:v>355.43600466666663</c:v>
                      </c:pt>
                      <c:pt idx="9998">
                        <c:v>355.23218800000001</c:v>
                      </c:pt>
                      <c:pt idx="9999">
                        <c:v>355.04302966666665</c:v>
                      </c:pt>
                      <c:pt idx="10000">
                        <c:v>354.82416799999993</c:v>
                      </c:pt>
                      <c:pt idx="10001">
                        <c:v>354.64564033333335</c:v>
                      </c:pt>
                      <c:pt idx="10002">
                        <c:v>354.43882233333329</c:v>
                      </c:pt>
                      <c:pt idx="10003">
                        <c:v>354.26066066666664</c:v>
                      </c:pt>
                      <c:pt idx="10004">
                        <c:v>354.06463633333334</c:v>
                      </c:pt>
                      <c:pt idx="10005">
                        <c:v>353.86880500000001</c:v>
                      </c:pt>
                      <c:pt idx="10006">
                        <c:v>353.64611833333333</c:v>
                      </c:pt>
                      <c:pt idx="10007">
                        <c:v>353.43424466666664</c:v>
                      </c:pt>
                      <c:pt idx="10008">
                        <c:v>353.28434266666665</c:v>
                      </c:pt>
                      <c:pt idx="10009">
                        <c:v>353.03809633333339</c:v>
                      </c:pt>
                      <c:pt idx="10010">
                        <c:v>352.84756466666664</c:v>
                      </c:pt>
                      <c:pt idx="10011">
                        <c:v>352.6304116666667</c:v>
                      </c:pt>
                      <c:pt idx="10012">
                        <c:v>352.46976733333332</c:v>
                      </c:pt>
                      <c:pt idx="10013">
                        <c:v>352.24476133333332</c:v>
                      </c:pt>
                      <c:pt idx="10014">
                        <c:v>352.05853300000007</c:v>
                      </c:pt>
                      <c:pt idx="10015">
                        <c:v>351.85917133333334</c:v>
                      </c:pt>
                      <c:pt idx="10016">
                        <c:v>351.69152833333334</c:v>
                      </c:pt>
                      <c:pt idx="10017">
                        <c:v>351.52704833333337</c:v>
                      </c:pt>
                      <c:pt idx="10018">
                        <c:v>351.28892999999999</c:v>
                      </c:pt>
                      <c:pt idx="10019">
                        <c:v>351.01154600000001</c:v>
                      </c:pt>
                      <c:pt idx="10020">
                        <c:v>350.86320999999998</c:v>
                      </c:pt>
                      <c:pt idx="10021">
                        <c:v>350.70176199999997</c:v>
                      </c:pt>
                      <c:pt idx="10022">
                        <c:v>350.46268700000002</c:v>
                      </c:pt>
                      <c:pt idx="10023">
                        <c:v>350.26994833333333</c:v>
                      </c:pt>
                      <c:pt idx="10024">
                        <c:v>350.13015766666666</c:v>
                      </c:pt>
                      <c:pt idx="10025">
                        <c:v>349.90713499999998</c:v>
                      </c:pt>
                      <c:pt idx="10026">
                        <c:v>349.7141216666667</c:v>
                      </c:pt>
                      <c:pt idx="10027">
                        <c:v>349.54877733333336</c:v>
                      </c:pt>
                      <c:pt idx="10028">
                        <c:v>349.31055733333329</c:v>
                      </c:pt>
                      <c:pt idx="10029">
                        <c:v>349.1824646666667</c:v>
                      </c:pt>
                      <c:pt idx="10030">
                        <c:v>348.95153800000003</c:v>
                      </c:pt>
                      <c:pt idx="10031">
                        <c:v>348.73376466666667</c:v>
                      </c:pt>
                      <c:pt idx="10032">
                        <c:v>348.49028500000003</c:v>
                      </c:pt>
                      <c:pt idx="10033">
                        <c:v>348.32521566666668</c:v>
                      </c:pt>
                      <c:pt idx="10034">
                        <c:v>348.10041299999995</c:v>
                      </c:pt>
                      <c:pt idx="10035">
                        <c:v>347.97049966666668</c:v>
                      </c:pt>
                      <c:pt idx="10036">
                        <c:v>347.72889200000003</c:v>
                      </c:pt>
                      <c:pt idx="10037">
                        <c:v>347.57694500000002</c:v>
                      </c:pt>
                      <c:pt idx="10038">
                        <c:v>347.34653699999996</c:v>
                      </c:pt>
                      <c:pt idx="10039">
                        <c:v>347.18707266666661</c:v>
                      </c:pt>
                      <c:pt idx="10040">
                        <c:v>346.9930113333333</c:v>
                      </c:pt>
                      <c:pt idx="10041">
                        <c:v>346.81418866666667</c:v>
                      </c:pt>
                      <c:pt idx="10042">
                        <c:v>346.567342</c:v>
                      </c:pt>
                      <c:pt idx="10043">
                        <c:v>346.41521200000005</c:v>
                      </c:pt>
                      <c:pt idx="10044">
                        <c:v>346.15553799999998</c:v>
                      </c:pt>
                      <c:pt idx="10045">
                        <c:v>345.96404033333329</c:v>
                      </c:pt>
                      <c:pt idx="10046">
                        <c:v>345.74446633333332</c:v>
                      </c:pt>
                      <c:pt idx="10047">
                        <c:v>345.53754699999996</c:v>
                      </c:pt>
                      <c:pt idx="10048">
                        <c:v>345.34903966666667</c:v>
                      </c:pt>
                      <c:pt idx="10049">
                        <c:v>345.19436666666661</c:v>
                      </c:pt>
                      <c:pt idx="10050">
                        <c:v>345.01427233333334</c:v>
                      </c:pt>
                      <c:pt idx="10051">
                        <c:v>344.80395500000003</c:v>
                      </c:pt>
                      <c:pt idx="10052">
                        <c:v>344.579183</c:v>
                      </c:pt>
                      <c:pt idx="10053">
                        <c:v>344.41091933333337</c:v>
                      </c:pt>
                      <c:pt idx="10054">
                        <c:v>344.24713133333336</c:v>
                      </c:pt>
                      <c:pt idx="10055">
                        <c:v>343.96956399999999</c:v>
                      </c:pt>
                      <c:pt idx="10056">
                        <c:v>343.7860106666667</c:v>
                      </c:pt>
                      <c:pt idx="10057">
                        <c:v>343.56774899999999</c:v>
                      </c:pt>
                      <c:pt idx="10058">
                        <c:v>343.37024933333333</c:v>
                      </c:pt>
                      <c:pt idx="10059">
                        <c:v>343.18690999999995</c:v>
                      </c:pt>
                      <c:pt idx="10060">
                        <c:v>342.96565766666669</c:v>
                      </c:pt>
                      <c:pt idx="10061">
                        <c:v>342.7902426666667</c:v>
                      </c:pt>
                      <c:pt idx="10062">
                        <c:v>342.59019966666665</c:v>
                      </c:pt>
                      <c:pt idx="10063">
                        <c:v>342.44241333333338</c:v>
                      </c:pt>
                      <c:pt idx="10064">
                        <c:v>342.18313600000005</c:v>
                      </c:pt>
                      <c:pt idx="10065">
                        <c:v>341.98215733333336</c:v>
                      </c:pt>
                      <c:pt idx="10066">
                        <c:v>341.81696566666665</c:v>
                      </c:pt>
                      <c:pt idx="10067">
                        <c:v>341.67391933333329</c:v>
                      </c:pt>
                      <c:pt idx="10068">
                        <c:v>341.44674699999996</c:v>
                      </c:pt>
                      <c:pt idx="10069">
                        <c:v>341.22338866666666</c:v>
                      </c:pt>
                      <c:pt idx="10070">
                        <c:v>340.9859616666667</c:v>
                      </c:pt>
                      <c:pt idx="10071">
                        <c:v>340.80322266666667</c:v>
                      </c:pt>
                      <c:pt idx="10072">
                        <c:v>340.68185399999999</c:v>
                      </c:pt>
                      <c:pt idx="10073">
                        <c:v>340.42453</c:v>
                      </c:pt>
                      <c:pt idx="10074">
                        <c:v>340.24559500000004</c:v>
                      </c:pt>
                      <c:pt idx="10075">
                        <c:v>340.05736266666668</c:v>
                      </c:pt>
                      <c:pt idx="10076">
                        <c:v>339.87587500000001</c:v>
                      </c:pt>
                      <c:pt idx="10077">
                        <c:v>339.69563799999997</c:v>
                      </c:pt>
                      <c:pt idx="10078">
                        <c:v>339.50659200000001</c:v>
                      </c:pt>
                      <c:pt idx="10079">
                        <c:v>339.29130033333331</c:v>
                      </c:pt>
                      <c:pt idx="10080">
                        <c:v>339.16326900000007</c:v>
                      </c:pt>
                      <c:pt idx="10081">
                        <c:v>338.92133600000005</c:v>
                      </c:pt>
                      <c:pt idx="10082">
                        <c:v>338.71824133333331</c:v>
                      </c:pt>
                      <c:pt idx="10083">
                        <c:v>338.52318333333335</c:v>
                      </c:pt>
                      <c:pt idx="10084">
                        <c:v>338.34342433333336</c:v>
                      </c:pt>
                      <c:pt idx="10085">
                        <c:v>338.16342133333336</c:v>
                      </c:pt>
                      <c:pt idx="10086">
                        <c:v>337.957133</c:v>
                      </c:pt>
                      <c:pt idx="10087">
                        <c:v>337.73593133333333</c:v>
                      </c:pt>
                      <c:pt idx="10088">
                        <c:v>337.56316133333331</c:v>
                      </c:pt>
                      <c:pt idx="10089">
                        <c:v>337.30668133333336</c:v>
                      </c:pt>
                      <c:pt idx="10090">
                        <c:v>337.13949600000001</c:v>
                      </c:pt>
                      <c:pt idx="10091">
                        <c:v>336.92454033333337</c:v>
                      </c:pt>
                      <c:pt idx="10092">
                        <c:v>336.67065433333329</c:v>
                      </c:pt>
                      <c:pt idx="10093">
                        <c:v>336.50955199999999</c:v>
                      </c:pt>
                      <c:pt idx="10094">
                        <c:v>336.32188933333333</c:v>
                      </c:pt>
                      <c:pt idx="10095">
                        <c:v>336.12904866666662</c:v>
                      </c:pt>
                      <c:pt idx="10096">
                        <c:v>335.96105966666664</c:v>
                      </c:pt>
                      <c:pt idx="10097">
                        <c:v>335.77037533333333</c:v>
                      </c:pt>
                      <c:pt idx="10098">
                        <c:v>335.53788266666669</c:v>
                      </c:pt>
                      <c:pt idx="10099">
                        <c:v>335.36745200000001</c:v>
                      </c:pt>
                      <c:pt idx="10100">
                        <c:v>335.17823300000003</c:v>
                      </c:pt>
                      <c:pt idx="10101">
                        <c:v>334.90824366666669</c:v>
                      </c:pt>
                      <c:pt idx="10102">
                        <c:v>334.74335733333328</c:v>
                      </c:pt>
                      <c:pt idx="10103">
                        <c:v>334.55189000000001</c:v>
                      </c:pt>
                      <c:pt idx="10104">
                        <c:v>334.366221</c:v>
                      </c:pt>
                      <c:pt idx="10105">
                        <c:v>334.12899799999997</c:v>
                      </c:pt>
                      <c:pt idx="10106">
                        <c:v>333.9871316666667</c:v>
                      </c:pt>
                      <c:pt idx="10107">
                        <c:v>333.77487200000002</c:v>
                      </c:pt>
                      <c:pt idx="10108">
                        <c:v>333.56266266666671</c:v>
                      </c:pt>
                      <c:pt idx="10109">
                        <c:v>333.36088066666667</c:v>
                      </c:pt>
                      <c:pt idx="10110">
                        <c:v>333.13292466666667</c:v>
                      </c:pt>
                      <c:pt idx="10111">
                        <c:v>332.99937933333331</c:v>
                      </c:pt>
                      <c:pt idx="10112">
                        <c:v>332.7937316666667</c:v>
                      </c:pt>
                      <c:pt idx="10113">
                        <c:v>332.5960996666667</c:v>
                      </c:pt>
                      <c:pt idx="10114">
                        <c:v>332.37212133333333</c:v>
                      </c:pt>
                      <c:pt idx="10115">
                        <c:v>332.15253666666666</c:v>
                      </c:pt>
                      <c:pt idx="10116">
                        <c:v>332.01094566666666</c:v>
                      </c:pt>
                      <c:pt idx="10117">
                        <c:v>331.77365133333336</c:v>
                      </c:pt>
                      <c:pt idx="10118">
                        <c:v>331.58151266666664</c:v>
                      </c:pt>
                      <c:pt idx="10119">
                        <c:v>331.39234433333331</c:v>
                      </c:pt>
                      <c:pt idx="10120">
                        <c:v>331.19028733333329</c:v>
                      </c:pt>
                      <c:pt idx="10121">
                        <c:v>331.03225733333329</c:v>
                      </c:pt>
                      <c:pt idx="10122">
                        <c:v>330.85855099999998</c:v>
                      </c:pt>
                      <c:pt idx="10123">
                        <c:v>330.63414533333338</c:v>
                      </c:pt>
                      <c:pt idx="10124">
                        <c:v>330.42587266666669</c:v>
                      </c:pt>
                      <c:pt idx="10125">
                        <c:v>330.22186299999998</c:v>
                      </c:pt>
                      <c:pt idx="10126">
                        <c:v>330.02571600000005</c:v>
                      </c:pt>
                      <c:pt idx="10127">
                        <c:v>329.81159466666668</c:v>
                      </c:pt>
                      <c:pt idx="10128">
                        <c:v>329.66595466666666</c:v>
                      </c:pt>
                      <c:pt idx="10129">
                        <c:v>329.49135333333334</c:v>
                      </c:pt>
                      <c:pt idx="10130">
                        <c:v>329.24974599999996</c:v>
                      </c:pt>
                      <c:pt idx="10131">
                        <c:v>329.09801199999998</c:v>
                      </c:pt>
                      <c:pt idx="10132">
                        <c:v>328.83116633333333</c:v>
                      </c:pt>
                      <c:pt idx="10133">
                        <c:v>328.72271733333332</c:v>
                      </c:pt>
                      <c:pt idx="10134">
                        <c:v>328.52344766666664</c:v>
                      </c:pt>
                      <c:pt idx="10135">
                        <c:v>328.29965199999998</c:v>
                      </c:pt>
                      <c:pt idx="10136">
                        <c:v>328.10658766666671</c:v>
                      </c:pt>
                      <c:pt idx="10137">
                        <c:v>327.90688066666667</c:v>
                      </c:pt>
                      <c:pt idx="10138">
                        <c:v>327.711029</c:v>
                      </c:pt>
                      <c:pt idx="10139">
                        <c:v>327.48962399999999</c:v>
                      </c:pt>
                      <c:pt idx="10140">
                        <c:v>327.31730166666665</c:v>
                      </c:pt>
                      <c:pt idx="10141">
                        <c:v>327.15401199999997</c:v>
                      </c:pt>
                      <c:pt idx="10142">
                        <c:v>326.93883266666666</c:v>
                      </c:pt>
                      <c:pt idx="10143">
                        <c:v>326.71373466666665</c:v>
                      </c:pt>
                      <c:pt idx="10144">
                        <c:v>326.48812833333335</c:v>
                      </c:pt>
                      <c:pt idx="10145">
                        <c:v>326.338033</c:v>
                      </c:pt>
                      <c:pt idx="10146">
                        <c:v>326.13981100000001</c:v>
                      </c:pt>
                      <c:pt idx="10147">
                        <c:v>325.95473233333331</c:v>
                      </c:pt>
                      <c:pt idx="10148">
                        <c:v>325.72852566666666</c:v>
                      </c:pt>
                      <c:pt idx="10149">
                        <c:v>325.52587866666664</c:v>
                      </c:pt>
                      <c:pt idx="10150">
                        <c:v>325.31234733333332</c:v>
                      </c:pt>
                      <c:pt idx="10151">
                        <c:v>325.13979066666667</c:v>
                      </c:pt>
                      <c:pt idx="10152">
                        <c:v>324.93149799999998</c:v>
                      </c:pt>
                      <c:pt idx="10153">
                        <c:v>324.75995900000004</c:v>
                      </c:pt>
                      <c:pt idx="10154">
                        <c:v>324.53504433333336</c:v>
                      </c:pt>
                      <c:pt idx="10155">
                        <c:v>324.32433066666664</c:v>
                      </c:pt>
                      <c:pt idx="10156">
                        <c:v>324.14629133333329</c:v>
                      </c:pt>
                      <c:pt idx="10157">
                        <c:v>323.94255566666669</c:v>
                      </c:pt>
                      <c:pt idx="10158">
                        <c:v>323.69063299999999</c:v>
                      </c:pt>
                      <c:pt idx="10159">
                        <c:v>323.52603133333332</c:v>
                      </c:pt>
                      <c:pt idx="10160">
                        <c:v>323.36511233333334</c:v>
                      </c:pt>
                      <c:pt idx="10161">
                        <c:v>323.18288200000001</c:v>
                      </c:pt>
                      <c:pt idx="10162">
                        <c:v>322.93606566666665</c:v>
                      </c:pt>
                      <c:pt idx="10163">
                        <c:v>322.76455699999997</c:v>
                      </c:pt>
                      <c:pt idx="10164">
                        <c:v>322.5703226666667</c:v>
                      </c:pt>
                      <c:pt idx="10165">
                        <c:v>322.39374800000002</c:v>
                      </c:pt>
                      <c:pt idx="10166">
                        <c:v>322.19648233333334</c:v>
                      </c:pt>
                      <c:pt idx="10167">
                        <c:v>321.91802000000001</c:v>
                      </c:pt>
                      <c:pt idx="10168">
                        <c:v>321.73026533333331</c:v>
                      </c:pt>
                      <c:pt idx="10169">
                        <c:v>321.57373033333334</c:v>
                      </c:pt>
                      <c:pt idx="10170">
                        <c:v>321.42129499999999</c:v>
                      </c:pt>
                      <c:pt idx="10171">
                        <c:v>321.18898533333328</c:v>
                      </c:pt>
                      <c:pt idx="10172">
                        <c:v>321.0074663333333</c:v>
                      </c:pt>
                      <c:pt idx="10173">
                        <c:v>320.8299153333333</c:v>
                      </c:pt>
                      <c:pt idx="10174">
                        <c:v>320.6393736666667</c:v>
                      </c:pt>
                      <c:pt idx="10175">
                        <c:v>320.42385866666666</c:v>
                      </c:pt>
                      <c:pt idx="10176">
                        <c:v>320.30369066666668</c:v>
                      </c:pt>
                      <c:pt idx="10177">
                        <c:v>320.096588</c:v>
                      </c:pt>
                      <c:pt idx="10178">
                        <c:v>319.85772700000001</c:v>
                      </c:pt>
                      <c:pt idx="10179">
                        <c:v>319.66488666666669</c:v>
                      </c:pt>
                      <c:pt idx="10180">
                        <c:v>319.48544300000003</c:v>
                      </c:pt>
                      <c:pt idx="10181">
                        <c:v>319.31414799999999</c:v>
                      </c:pt>
                      <c:pt idx="10182">
                        <c:v>319.11550899999997</c:v>
                      </c:pt>
                      <c:pt idx="10183">
                        <c:v>318.8939206666667</c:v>
                      </c:pt>
                      <c:pt idx="10184">
                        <c:v>318.70375566666667</c:v>
                      </c:pt>
                      <c:pt idx="10185">
                        <c:v>318.55024199999997</c:v>
                      </c:pt>
                      <c:pt idx="10186">
                        <c:v>318.33603900000003</c:v>
                      </c:pt>
                      <c:pt idx="10187">
                        <c:v>318.15968833333335</c:v>
                      </c:pt>
                      <c:pt idx="10188">
                        <c:v>317.97806799999995</c:v>
                      </c:pt>
                      <c:pt idx="10189">
                        <c:v>317.78558333333331</c:v>
                      </c:pt>
                      <c:pt idx="10190">
                        <c:v>317.62123600000001</c:v>
                      </c:pt>
                      <c:pt idx="10191">
                        <c:v>317.38719700000001</c:v>
                      </c:pt>
                      <c:pt idx="10192">
                        <c:v>317.19153866666664</c:v>
                      </c:pt>
                      <c:pt idx="10193">
                        <c:v>317.0153196666667</c:v>
                      </c:pt>
                      <c:pt idx="10194">
                        <c:v>316.78205366666668</c:v>
                      </c:pt>
                      <c:pt idx="10195">
                        <c:v>316.63826499999999</c:v>
                      </c:pt>
                      <c:pt idx="10196">
                        <c:v>316.44158933333335</c:v>
                      </c:pt>
                      <c:pt idx="10197">
                        <c:v>316.2412516666667</c:v>
                      </c:pt>
                      <c:pt idx="10198">
                        <c:v>316.02207433333336</c:v>
                      </c:pt>
                      <c:pt idx="10199">
                        <c:v>315.86437999999998</c:v>
                      </c:pt>
                      <c:pt idx="10200">
                        <c:v>315.65462233333329</c:v>
                      </c:pt>
                      <c:pt idx="10201">
                        <c:v>315.47803766666669</c:v>
                      </c:pt>
                      <c:pt idx="10202">
                        <c:v>315.33359766666666</c:v>
                      </c:pt>
                      <c:pt idx="10203">
                        <c:v>315.07277433333331</c:v>
                      </c:pt>
                      <c:pt idx="10204">
                        <c:v>314.9117123333333</c:v>
                      </c:pt>
                      <c:pt idx="10205">
                        <c:v>314.72175066666665</c:v>
                      </c:pt>
                      <c:pt idx="10206">
                        <c:v>314.50585933333332</c:v>
                      </c:pt>
                      <c:pt idx="10207">
                        <c:v>314.28805566666665</c:v>
                      </c:pt>
                      <c:pt idx="10208">
                        <c:v>314.09690366666672</c:v>
                      </c:pt>
                      <c:pt idx="10209">
                        <c:v>313.81358833333331</c:v>
                      </c:pt>
                      <c:pt idx="10210">
                        <c:v>313.68355333333335</c:v>
                      </c:pt>
                      <c:pt idx="10211">
                        <c:v>313.48860666666661</c:v>
                      </c:pt>
                      <c:pt idx="10212">
                        <c:v>313.32626366666665</c:v>
                      </c:pt>
                      <c:pt idx="10213">
                        <c:v>313.08431000000002</c:v>
                      </c:pt>
                      <c:pt idx="10214">
                        <c:v>312.91964733333339</c:v>
                      </c:pt>
                      <c:pt idx="10215">
                        <c:v>312.73610433333334</c:v>
                      </c:pt>
                      <c:pt idx="10216">
                        <c:v>312.56072999999998</c:v>
                      </c:pt>
                      <c:pt idx="10217">
                        <c:v>312.37305700000002</c:v>
                      </c:pt>
                      <c:pt idx="10218">
                        <c:v>312.21555599999999</c:v>
                      </c:pt>
                      <c:pt idx="10219">
                        <c:v>312.03167733333333</c:v>
                      </c:pt>
                      <c:pt idx="10220">
                        <c:v>311.82878600000004</c:v>
                      </c:pt>
                      <c:pt idx="10221">
                        <c:v>311.60861199999999</c:v>
                      </c:pt>
                      <c:pt idx="10222">
                        <c:v>311.47107966666664</c:v>
                      </c:pt>
                      <c:pt idx="10223">
                        <c:v>311.24954233333335</c:v>
                      </c:pt>
                      <c:pt idx="10224">
                        <c:v>311.07637533333332</c:v>
                      </c:pt>
                      <c:pt idx="10225">
                        <c:v>310.83766700000001</c:v>
                      </c:pt>
                      <c:pt idx="10226">
                        <c:v>310.66572100000002</c:v>
                      </c:pt>
                      <c:pt idx="10227">
                        <c:v>310.46683766666666</c:v>
                      </c:pt>
                      <c:pt idx="10228">
                        <c:v>310.34645599999999</c:v>
                      </c:pt>
                      <c:pt idx="10229">
                        <c:v>310.10366833333336</c:v>
                      </c:pt>
                      <c:pt idx="10230">
                        <c:v>309.87108333333339</c:v>
                      </c:pt>
                      <c:pt idx="10231">
                        <c:v>309.68656400000003</c:v>
                      </c:pt>
                      <c:pt idx="10232">
                        <c:v>309.51350933333333</c:v>
                      </c:pt>
                      <c:pt idx="10233">
                        <c:v>309.33153266666665</c:v>
                      </c:pt>
                      <c:pt idx="10234">
                        <c:v>309.09200033333332</c:v>
                      </c:pt>
                      <c:pt idx="10235">
                        <c:v>308.92639133333336</c:v>
                      </c:pt>
                      <c:pt idx="10236">
                        <c:v>308.69625866666667</c:v>
                      </c:pt>
                      <c:pt idx="10237">
                        <c:v>308.48733533333331</c:v>
                      </c:pt>
                      <c:pt idx="10238">
                        <c:v>308.33374033333331</c:v>
                      </c:pt>
                      <c:pt idx="10239">
                        <c:v>308.144857</c:v>
                      </c:pt>
                      <c:pt idx="10240">
                        <c:v>307.92464200000001</c:v>
                      </c:pt>
                      <c:pt idx="10241">
                        <c:v>307.77487166666668</c:v>
                      </c:pt>
                      <c:pt idx="10242">
                        <c:v>307.53660066666674</c:v>
                      </c:pt>
                      <c:pt idx="10243">
                        <c:v>307.31490066666669</c:v>
                      </c:pt>
                      <c:pt idx="10244">
                        <c:v>307.17659499999996</c:v>
                      </c:pt>
                      <c:pt idx="10245">
                        <c:v>306.98233033333332</c:v>
                      </c:pt>
                      <c:pt idx="10246">
                        <c:v>306.76899199999997</c:v>
                      </c:pt>
                      <c:pt idx="10247">
                        <c:v>306.57613100000003</c:v>
                      </c:pt>
                      <c:pt idx="10248">
                        <c:v>306.39571166666661</c:v>
                      </c:pt>
                      <c:pt idx="10249">
                        <c:v>306.20456933333332</c:v>
                      </c:pt>
                      <c:pt idx="10250">
                        <c:v>306.00228866666663</c:v>
                      </c:pt>
                      <c:pt idx="10251">
                        <c:v>305.79872633333332</c:v>
                      </c:pt>
                      <c:pt idx="10252">
                        <c:v>305.60343399999999</c:v>
                      </c:pt>
                      <c:pt idx="10253">
                        <c:v>305.44126366666666</c:v>
                      </c:pt>
                      <c:pt idx="10254">
                        <c:v>305.22231066666666</c:v>
                      </c:pt>
                      <c:pt idx="10255">
                        <c:v>305.06526699999995</c:v>
                      </c:pt>
                      <c:pt idx="10256">
                        <c:v>304.86907966666666</c:v>
                      </c:pt>
                      <c:pt idx="10257">
                        <c:v>304.70159899999999</c:v>
                      </c:pt>
                      <c:pt idx="10258">
                        <c:v>304.58641566666665</c:v>
                      </c:pt>
                      <c:pt idx="10259">
                        <c:v>304.32150266666667</c:v>
                      </c:pt>
                      <c:pt idx="10260">
                        <c:v>304.08864333333332</c:v>
                      </c:pt>
                      <c:pt idx="10261">
                        <c:v>303.96400966666664</c:v>
                      </c:pt>
                      <c:pt idx="10262">
                        <c:v>303.68648266666668</c:v>
                      </c:pt>
                      <c:pt idx="10263">
                        <c:v>303.50991800000003</c:v>
                      </c:pt>
                      <c:pt idx="10264">
                        <c:v>303.38826500000005</c:v>
                      </c:pt>
                      <c:pt idx="10265">
                        <c:v>303.15654499999999</c:v>
                      </c:pt>
                      <c:pt idx="10266">
                        <c:v>302.97724399999998</c:v>
                      </c:pt>
                      <c:pt idx="10267">
                        <c:v>302.74293</c:v>
                      </c:pt>
                      <c:pt idx="10268">
                        <c:v>302.61458299999998</c:v>
                      </c:pt>
                      <c:pt idx="10269">
                        <c:v>302.42693066666669</c:v>
                      </c:pt>
                      <c:pt idx="10270">
                        <c:v>302.20438633333333</c:v>
                      </c:pt>
                      <c:pt idx="10271">
                        <c:v>302.05169666666671</c:v>
                      </c:pt>
                      <c:pt idx="10272">
                        <c:v>301.8531496666667</c:v>
                      </c:pt>
                      <c:pt idx="10273">
                        <c:v>301.62967933333334</c:v>
                      </c:pt>
                      <c:pt idx="10274">
                        <c:v>301.47142533333334</c:v>
                      </c:pt>
                      <c:pt idx="10275">
                        <c:v>301.21946233333335</c:v>
                      </c:pt>
                      <c:pt idx="10276">
                        <c:v>301.04716999999999</c:v>
                      </c:pt>
                      <c:pt idx="10277">
                        <c:v>300.85838833333332</c:v>
                      </c:pt>
                      <c:pt idx="10278">
                        <c:v>300.66460166666667</c:v>
                      </c:pt>
                      <c:pt idx="10279">
                        <c:v>300.48234033333335</c:v>
                      </c:pt>
                      <c:pt idx="10280">
                        <c:v>300.30617266666667</c:v>
                      </c:pt>
                      <c:pt idx="10281">
                        <c:v>300.10487866666671</c:v>
                      </c:pt>
                      <c:pt idx="10282">
                        <c:v>299.9457496666667</c:v>
                      </c:pt>
                      <c:pt idx="10283">
                        <c:v>299.73542266666664</c:v>
                      </c:pt>
                      <c:pt idx="10284">
                        <c:v>299.59706633333332</c:v>
                      </c:pt>
                      <c:pt idx="10285">
                        <c:v>299.34135933333329</c:v>
                      </c:pt>
                      <c:pt idx="10286">
                        <c:v>299.14876299999997</c:v>
                      </c:pt>
                      <c:pt idx="10287">
                        <c:v>298.97212733333333</c:v>
                      </c:pt>
                      <c:pt idx="10288">
                        <c:v>298.74041733333337</c:v>
                      </c:pt>
                      <c:pt idx="10289">
                        <c:v>298.55847166666666</c:v>
                      </c:pt>
                      <c:pt idx="10290">
                        <c:v>298.3726503333333</c:v>
                      </c:pt>
                      <c:pt idx="10291">
                        <c:v>298.20751933333332</c:v>
                      </c:pt>
                      <c:pt idx="10292">
                        <c:v>297.98384600000003</c:v>
                      </c:pt>
                      <c:pt idx="10293">
                        <c:v>297.73606366666667</c:v>
                      </c:pt>
                      <c:pt idx="10294">
                        <c:v>297.56374099999999</c:v>
                      </c:pt>
                      <c:pt idx="10295">
                        <c:v>297.37516266666665</c:v>
                      </c:pt>
                      <c:pt idx="10296">
                        <c:v>297.20911666666666</c:v>
                      </c:pt>
                      <c:pt idx="10297">
                        <c:v>297.07069866666666</c:v>
                      </c:pt>
                      <c:pt idx="10298">
                        <c:v>296.82920333333334</c:v>
                      </c:pt>
                      <c:pt idx="10299">
                        <c:v>296.64459266666671</c:v>
                      </c:pt>
                      <c:pt idx="10300">
                        <c:v>296.430003</c:v>
                      </c:pt>
                      <c:pt idx="10301">
                        <c:v>296.29943866666667</c:v>
                      </c:pt>
                      <c:pt idx="10302">
                        <c:v>296.078776</c:v>
                      </c:pt>
                      <c:pt idx="10303">
                        <c:v>295.85998533333333</c:v>
                      </c:pt>
                      <c:pt idx="10304">
                        <c:v>295.71231066666667</c:v>
                      </c:pt>
                      <c:pt idx="10305">
                        <c:v>295.51484166666665</c:v>
                      </c:pt>
                      <c:pt idx="10306">
                        <c:v>295.3112486666667</c:v>
                      </c:pt>
                      <c:pt idx="10307">
                        <c:v>295.10212166666668</c:v>
                      </c:pt>
                      <c:pt idx="10308">
                        <c:v>294.89436833333338</c:v>
                      </c:pt>
                      <c:pt idx="10309">
                        <c:v>294.67518100000001</c:v>
                      </c:pt>
                      <c:pt idx="10310">
                        <c:v>294.49245200000001</c:v>
                      </c:pt>
                      <c:pt idx="10311">
                        <c:v>294.30357866666668</c:v>
                      </c:pt>
                      <c:pt idx="10312">
                        <c:v>294.145152</c:v>
                      </c:pt>
                      <c:pt idx="10313">
                        <c:v>293.96831266666669</c:v>
                      </c:pt>
                      <c:pt idx="10314">
                        <c:v>293.76281733333332</c:v>
                      </c:pt>
                      <c:pt idx="10315">
                        <c:v>293.58407599999998</c:v>
                      </c:pt>
                      <c:pt idx="10316">
                        <c:v>293.41368600000004</c:v>
                      </c:pt>
                      <c:pt idx="10317">
                        <c:v>293.19895433333335</c:v>
                      </c:pt>
                      <c:pt idx="10318">
                        <c:v>293.01243100000005</c:v>
                      </c:pt>
                      <c:pt idx="10319">
                        <c:v>292.83732099999997</c:v>
                      </c:pt>
                      <c:pt idx="10320">
                        <c:v>292.626577</c:v>
                      </c:pt>
                      <c:pt idx="10321">
                        <c:v>292.49396766666672</c:v>
                      </c:pt>
                      <c:pt idx="10322">
                        <c:v>292.29514566666666</c:v>
                      </c:pt>
                      <c:pt idx="10323">
                        <c:v>292.11361699999998</c:v>
                      </c:pt>
                      <c:pt idx="10324">
                        <c:v>291.90031966666669</c:v>
                      </c:pt>
                      <c:pt idx="10325">
                        <c:v>291.68912766666671</c:v>
                      </c:pt>
                      <c:pt idx="10326">
                        <c:v>291.43538433333333</c:v>
                      </c:pt>
                      <c:pt idx="10327">
                        <c:v>291.31729133333334</c:v>
                      </c:pt>
                      <c:pt idx="10328">
                        <c:v>291.03670233333332</c:v>
                      </c:pt>
                      <c:pt idx="10329">
                        <c:v>290.93464166666666</c:v>
                      </c:pt>
                      <c:pt idx="10330">
                        <c:v>290.68010466666664</c:v>
                      </c:pt>
                      <c:pt idx="10331">
                        <c:v>290.52077233333335</c:v>
                      </c:pt>
                      <c:pt idx="10332">
                        <c:v>290.30789166666665</c:v>
                      </c:pt>
                      <c:pt idx="10333">
                        <c:v>290.08387233333332</c:v>
                      </c:pt>
                      <c:pt idx="10334">
                        <c:v>289.9152933333333</c:v>
                      </c:pt>
                      <c:pt idx="10335">
                        <c:v>289.73809833333331</c:v>
                      </c:pt>
                      <c:pt idx="10336">
                        <c:v>289.51486233333338</c:v>
                      </c:pt>
                      <c:pt idx="10337">
                        <c:v>289.30925466666667</c:v>
                      </c:pt>
                      <c:pt idx="10338">
                        <c:v>289.11227433333335</c:v>
                      </c:pt>
                      <c:pt idx="10339">
                        <c:v>288.93887333333333</c:v>
                      </c:pt>
                      <c:pt idx="10340">
                        <c:v>288.75640866666669</c:v>
                      </c:pt>
                      <c:pt idx="10341">
                        <c:v>288.56611133333331</c:v>
                      </c:pt>
                      <c:pt idx="10342">
                        <c:v>288.41384900000003</c:v>
                      </c:pt>
                      <c:pt idx="10343">
                        <c:v>288.20763133333327</c:v>
                      </c:pt>
                      <c:pt idx="10344">
                        <c:v>287.98718266666663</c:v>
                      </c:pt>
                      <c:pt idx="10345">
                        <c:v>287.79087333333331</c:v>
                      </c:pt>
                      <c:pt idx="10346">
                        <c:v>287.6059873333333</c:v>
                      </c:pt>
                      <c:pt idx="10347">
                        <c:v>287.33898933333336</c:v>
                      </c:pt>
                      <c:pt idx="10348">
                        <c:v>287.17243466666667</c:v>
                      </c:pt>
                      <c:pt idx="10349">
                        <c:v>287.01024366666667</c:v>
                      </c:pt>
                      <c:pt idx="10350">
                        <c:v>286.81038433333333</c:v>
                      </c:pt>
                      <c:pt idx="10351">
                        <c:v>286.64592499999998</c:v>
                      </c:pt>
                      <c:pt idx="10352">
                        <c:v>286.46552533333335</c:v>
                      </c:pt>
                      <c:pt idx="10353">
                        <c:v>286.27109766666666</c:v>
                      </c:pt>
                      <c:pt idx="10354">
                        <c:v>286.05135100000001</c:v>
                      </c:pt>
                      <c:pt idx="10355">
                        <c:v>285.85535699999997</c:v>
                      </c:pt>
                      <c:pt idx="10356">
                        <c:v>285.67213966666668</c:v>
                      </c:pt>
                      <c:pt idx="10357">
                        <c:v>285.4684243333333</c:v>
                      </c:pt>
                      <c:pt idx="10358">
                        <c:v>285.29837033333337</c:v>
                      </c:pt>
                      <c:pt idx="10359">
                        <c:v>285.07810466666666</c:v>
                      </c:pt>
                      <c:pt idx="10360">
                        <c:v>284.91765366666669</c:v>
                      </c:pt>
                      <c:pt idx="10361">
                        <c:v>284.75329600000003</c:v>
                      </c:pt>
                      <c:pt idx="10362">
                        <c:v>284.50586933333335</c:v>
                      </c:pt>
                      <c:pt idx="10363">
                        <c:v>284.31629433333336</c:v>
                      </c:pt>
                      <c:pt idx="10364">
                        <c:v>284.1515096666667</c:v>
                      </c:pt>
                      <c:pt idx="10365">
                        <c:v>283.93602499999997</c:v>
                      </c:pt>
                      <c:pt idx="10366">
                        <c:v>283.66329966666666</c:v>
                      </c:pt>
                      <c:pt idx="10367">
                        <c:v>283.49006133333336</c:v>
                      </c:pt>
                      <c:pt idx="10368">
                        <c:v>283.32299799999993</c:v>
                      </c:pt>
                      <c:pt idx="10369">
                        <c:v>283.16174333333333</c:v>
                      </c:pt>
                      <c:pt idx="10370">
                        <c:v>282.96914700000002</c:v>
                      </c:pt>
                      <c:pt idx="10371">
                        <c:v>282.79028299999999</c:v>
                      </c:pt>
                      <c:pt idx="10372">
                        <c:v>282.56968133333334</c:v>
                      </c:pt>
                      <c:pt idx="10373">
                        <c:v>282.38457233333332</c:v>
                      </c:pt>
                      <c:pt idx="10374">
                        <c:v>282.18805933333334</c:v>
                      </c:pt>
                      <c:pt idx="10375">
                        <c:v>281.9641923333333</c:v>
                      </c:pt>
                      <c:pt idx="10376">
                        <c:v>281.77113866666667</c:v>
                      </c:pt>
                      <c:pt idx="10377">
                        <c:v>281.64062466666667</c:v>
                      </c:pt>
                      <c:pt idx="10378">
                        <c:v>281.44089766666667</c:v>
                      </c:pt>
                      <c:pt idx="10379">
                        <c:v>281.22884133333332</c:v>
                      </c:pt>
                      <c:pt idx="10380">
                        <c:v>281.04394533333334</c:v>
                      </c:pt>
                      <c:pt idx="10381">
                        <c:v>280.83837899999997</c:v>
                      </c:pt>
                      <c:pt idx="10382">
                        <c:v>280.64674866666672</c:v>
                      </c:pt>
                      <c:pt idx="10383">
                        <c:v>280.45733633333333</c:v>
                      </c:pt>
                      <c:pt idx="10384">
                        <c:v>280.27689600000002</c:v>
                      </c:pt>
                      <c:pt idx="10385">
                        <c:v>280.08862300000004</c:v>
                      </c:pt>
                      <c:pt idx="10386">
                        <c:v>279.91344199999997</c:v>
                      </c:pt>
                      <c:pt idx="10387">
                        <c:v>279.71457900000001</c:v>
                      </c:pt>
                      <c:pt idx="10388">
                        <c:v>279.47809866666665</c:v>
                      </c:pt>
                      <c:pt idx="10389">
                        <c:v>279.35990399999997</c:v>
                      </c:pt>
                      <c:pt idx="10390">
                        <c:v>279.138509</c:v>
                      </c:pt>
                      <c:pt idx="10391">
                        <c:v>278.98327633333332</c:v>
                      </c:pt>
                      <c:pt idx="10392">
                        <c:v>278.73044866666663</c:v>
                      </c:pt>
                      <c:pt idx="10393">
                        <c:v>278.57184866666665</c:v>
                      </c:pt>
                      <c:pt idx="10394">
                        <c:v>278.40758266666666</c:v>
                      </c:pt>
                      <c:pt idx="10395">
                        <c:v>278.16525266666662</c:v>
                      </c:pt>
                      <c:pt idx="10396">
                        <c:v>278.00520833333331</c:v>
                      </c:pt>
                      <c:pt idx="10397">
                        <c:v>277.80590833333332</c:v>
                      </c:pt>
                      <c:pt idx="10398">
                        <c:v>277.63702433333333</c:v>
                      </c:pt>
                      <c:pt idx="10399">
                        <c:v>277.43924966666663</c:v>
                      </c:pt>
                      <c:pt idx="10400">
                        <c:v>277.21758033333327</c:v>
                      </c:pt>
                      <c:pt idx="10401">
                        <c:v>276.97345999999999</c:v>
                      </c:pt>
                      <c:pt idx="10402">
                        <c:v>276.78824866666668</c:v>
                      </c:pt>
                      <c:pt idx="10403">
                        <c:v>276.61573299999998</c:v>
                      </c:pt>
                      <c:pt idx="10404">
                        <c:v>276.43209833333339</c:v>
                      </c:pt>
                      <c:pt idx="10405">
                        <c:v>276.24506633333334</c:v>
                      </c:pt>
                      <c:pt idx="10406">
                        <c:v>276.04141233333331</c:v>
                      </c:pt>
                      <c:pt idx="10407">
                        <c:v>275.85686233333337</c:v>
                      </c:pt>
                      <c:pt idx="10408">
                        <c:v>275.7190553333333</c:v>
                      </c:pt>
                      <c:pt idx="10409">
                        <c:v>275.46624733333334</c:v>
                      </c:pt>
                      <c:pt idx="10410">
                        <c:v>275.30451433333332</c:v>
                      </c:pt>
                      <c:pt idx="10411">
                        <c:v>275.08983366666666</c:v>
                      </c:pt>
                      <c:pt idx="10412">
                        <c:v>274.89624033333331</c:v>
                      </c:pt>
                      <c:pt idx="10413">
                        <c:v>274.66960666666665</c:v>
                      </c:pt>
                      <c:pt idx="10414">
                        <c:v>274.52374266666669</c:v>
                      </c:pt>
                      <c:pt idx="10415">
                        <c:v>274.35935466666666</c:v>
                      </c:pt>
                      <c:pt idx="10416">
                        <c:v>274.17470299999997</c:v>
                      </c:pt>
                      <c:pt idx="10417">
                        <c:v>273.99188266666664</c:v>
                      </c:pt>
                      <c:pt idx="10418">
                        <c:v>273.76269533333328</c:v>
                      </c:pt>
                      <c:pt idx="10419">
                        <c:v>273.57450366666666</c:v>
                      </c:pt>
                      <c:pt idx="10420">
                        <c:v>273.336975</c:v>
                      </c:pt>
                      <c:pt idx="10421">
                        <c:v>273.16709399999996</c:v>
                      </c:pt>
                      <c:pt idx="10422">
                        <c:v>273.02470899999997</c:v>
                      </c:pt>
                      <c:pt idx="10423">
                        <c:v>272.741333</c:v>
                      </c:pt>
                      <c:pt idx="10424">
                        <c:v>272.57907133333333</c:v>
                      </c:pt>
                      <c:pt idx="10425">
                        <c:v>272.41867066666669</c:v>
                      </c:pt>
                      <c:pt idx="10426">
                        <c:v>272.22406000000001</c:v>
                      </c:pt>
                      <c:pt idx="10427">
                        <c:v>272.04953033333334</c:v>
                      </c:pt>
                      <c:pt idx="10428">
                        <c:v>271.84021000000001</c:v>
                      </c:pt>
                      <c:pt idx="10429">
                        <c:v>271.66167166666668</c:v>
                      </c:pt>
                      <c:pt idx="10430">
                        <c:v>271.48659266666664</c:v>
                      </c:pt>
                      <c:pt idx="10431">
                        <c:v>271.23531100000002</c:v>
                      </c:pt>
                      <c:pt idx="10432">
                        <c:v>271.09537766666671</c:v>
                      </c:pt>
                      <c:pt idx="10433">
                        <c:v>270.88222233333335</c:v>
                      </c:pt>
                      <c:pt idx="10434">
                        <c:v>270.70724466666667</c:v>
                      </c:pt>
                      <c:pt idx="10435">
                        <c:v>270.52560433333332</c:v>
                      </c:pt>
                      <c:pt idx="10436">
                        <c:v>270.36360666666673</c:v>
                      </c:pt>
                      <c:pt idx="10437">
                        <c:v>270.16123466666664</c:v>
                      </c:pt>
                      <c:pt idx="10438">
                        <c:v>269.97164933333335</c:v>
                      </c:pt>
                      <c:pt idx="10439">
                        <c:v>269.77910366666669</c:v>
                      </c:pt>
                      <c:pt idx="10440">
                        <c:v>269.58741266666669</c:v>
                      </c:pt>
                      <c:pt idx="10441">
                        <c:v>269.39650499999999</c:v>
                      </c:pt>
                      <c:pt idx="10442">
                        <c:v>269.18616733333334</c:v>
                      </c:pt>
                      <c:pt idx="10443">
                        <c:v>269.01198333333332</c:v>
                      </c:pt>
                      <c:pt idx="10444">
                        <c:v>268.80950966666666</c:v>
                      </c:pt>
                      <c:pt idx="10445">
                        <c:v>268.658661</c:v>
                      </c:pt>
                      <c:pt idx="10446">
                        <c:v>268.47029599999996</c:v>
                      </c:pt>
                      <c:pt idx="10447">
                        <c:v>268.24020400000001</c:v>
                      </c:pt>
                      <c:pt idx="10448">
                        <c:v>268.0723063333333</c:v>
                      </c:pt>
                      <c:pt idx="10449">
                        <c:v>267.87292466666668</c:v>
                      </c:pt>
                      <c:pt idx="10450">
                        <c:v>267.67397066666666</c:v>
                      </c:pt>
                      <c:pt idx="10451">
                        <c:v>267.52051833333331</c:v>
                      </c:pt>
                      <c:pt idx="10452">
                        <c:v>267.33152233333334</c:v>
                      </c:pt>
                      <c:pt idx="10453">
                        <c:v>267.14796933333332</c:v>
                      </c:pt>
                      <c:pt idx="10454">
                        <c:v>266.97461966666668</c:v>
                      </c:pt>
                      <c:pt idx="10455">
                        <c:v>266.7299496666667</c:v>
                      </c:pt>
                      <c:pt idx="10456">
                        <c:v>266.564504</c:v>
                      </c:pt>
                      <c:pt idx="10457">
                        <c:v>266.3893736666667</c:v>
                      </c:pt>
                      <c:pt idx="10458">
                        <c:v>266.17279066666669</c:v>
                      </c:pt>
                      <c:pt idx="10459">
                        <c:v>265.96996066666662</c:v>
                      </c:pt>
                      <c:pt idx="10460">
                        <c:v>265.76718133333333</c:v>
                      </c:pt>
                      <c:pt idx="10461">
                        <c:v>265.59579466666668</c:v>
                      </c:pt>
                      <c:pt idx="10462">
                        <c:v>265.36480699999998</c:v>
                      </c:pt>
                      <c:pt idx="10463">
                        <c:v>265.22455833333333</c:v>
                      </c:pt>
                      <c:pt idx="10464">
                        <c:v>264.99262500000003</c:v>
                      </c:pt>
                      <c:pt idx="10465">
                        <c:v>264.80257133333333</c:v>
                      </c:pt>
                      <c:pt idx="10466">
                        <c:v>264.53456633333332</c:v>
                      </c:pt>
                      <c:pt idx="10467">
                        <c:v>264.38652533333334</c:v>
                      </c:pt>
                      <c:pt idx="10468">
                        <c:v>264.201528</c:v>
                      </c:pt>
                      <c:pt idx="10469">
                        <c:v>263.98229966666668</c:v>
                      </c:pt>
                      <c:pt idx="10470">
                        <c:v>263.83068833333328</c:v>
                      </c:pt>
                      <c:pt idx="10471">
                        <c:v>263.55609099999998</c:v>
                      </c:pt>
                      <c:pt idx="10472">
                        <c:v>263.39446000000004</c:v>
                      </c:pt>
                      <c:pt idx="10473">
                        <c:v>263.252411</c:v>
                      </c:pt>
                      <c:pt idx="10474">
                        <c:v>263.03876766666667</c:v>
                      </c:pt>
                      <c:pt idx="10475">
                        <c:v>262.85125699999998</c:v>
                      </c:pt>
                      <c:pt idx="10476">
                        <c:v>262.66646300000002</c:v>
                      </c:pt>
                      <c:pt idx="10477">
                        <c:v>262.46273799999994</c:v>
                      </c:pt>
                      <c:pt idx="10478">
                        <c:v>262.27115899999995</c:v>
                      </c:pt>
                      <c:pt idx="10479">
                        <c:v>262.10948699999994</c:v>
                      </c:pt>
                      <c:pt idx="10480">
                        <c:v>261.92545566666666</c:v>
                      </c:pt>
                      <c:pt idx="10481">
                        <c:v>261.74559533333331</c:v>
                      </c:pt>
                      <c:pt idx="10482">
                        <c:v>261.56568399999998</c:v>
                      </c:pt>
                      <c:pt idx="10483">
                        <c:v>261.32563299999998</c:v>
                      </c:pt>
                      <c:pt idx="10484">
                        <c:v>261.11081933333332</c:v>
                      </c:pt>
                      <c:pt idx="10485">
                        <c:v>260.93712366666665</c:v>
                      </c:pt>
                      <c:pt idx="10486">
                        <c:v>260.74831166666667</c:v>
                      </c:pt>
                      <c:pt idx="10487">
                        <c:v>260.51082366666668</c:v>
                      </c:pt>
                      <c:pt idx="10488">
                        <c:v>260.32084133333331</c:v>
                      </c:pt>
                      <c:pt idx="10489">
                        <c:v>260.13771566666668</c:v>
                      </c:pt>
                      <c:pt idx="10490">
                        <c:v>259.90898633333336</c:v>
                      </c:pt>
                      <c:pt idx="10491">
                        <c:v>259.7566526666667</c:v>
                      </c:pt>
                      <c:pt idx="10492">
                        <c:v>259.57928466666664</c:v>
                      </c:pt>
                      <c:pt idx="10493">
                        <c:v>259.40285233333333</c:v>
                      </c:pt>
                      <c:pt idx="10494">
                        <c:v>259.20237233333336</c:v>
                      </c:pt>
                      <c:pt idx="10495">
                        <c:v>259.02411933333332</c:v>
                      </c:pt>
                      <c:pt idx="10496">
                        <c:v>258.77904266666667</c:v>
                      </c:pt>
                      <c:pt idx="10497">
                        <c:v>258.57548000000003</c:v>
                      </c:pt>
                      <c:pt idx="10498">
                        <c:v>258.40213</c:v>
                      </c:pt>
                      <c:pt idx="10499">
                        <c:v>258.21068300000002</c:v>
                      </c:pt>
                      <c:pt idx="10500">
                        <c:v>258.03283700000003</c:v>
                      </c:pt>
                      <c:pt idx="10501">
                        <c:v>257.82913200000002</c:v>
                      </c:pt>
                      <c:pt idx="10502">
                        <c:v>257.64551800000004</c:v>
                      </c:pt>
                      <c:pt idx="10503">
                        <c:v>257.47282933333332</c:v>
                      </c:pt>
                      <c:pt idx="10504">
                        <c:v>257.26839200000001</c:v>
                      </c:pt>
                      <c:pt idx="10505">
                        <c:v>257.03068033333329</c:v>
                      </c:pt>
                      <c:pt idx="10506">
                        <c:v>256.87664799999999</c:v>
                      </c:pt>
                      <c:pt idx="10507">
                        <c:v>256.66234333333335</c:v>
                      </c:pt>
                      <c:pt idx="10508">
                        <c:v>256.48227400000002</c:v>
                      </c:pt>
                      <c:pt idx="10509">
                        <c:v>256.28959666666668</c:v>
                      </c:pt>
                      <c:pt idx="10510">
                        <c:v>256.12300600000003</c:v>
                      </c:pt>
                      <c:pt idx="10511">
                        <c:v>255.88819866666668</c:v>
                      </c:pt>
                      <c:pt idx="10512">
                        <c:v>255.67772933333333</c:v>
                      </c:pt>
                      <c:pt idx="10513">
                        <c:v>255.550298</c:v>
                      </c:pt>
                      <c:pt idx="10514">
                        <c:v>255.32097899999999</c:v>
                      </c:pt>
                      <c:pt idx="10515">
                        <c:v>255.13092033333336</c:v>
                      </c:pt>
                      <c:pt idx="10516">
                        <c:v>254.93454999999997</c:v>
                      </c:pt>
                      <c:pt idx="10517">
                        <c:v>254.75241100000002</c:v>
                      </c:pt>
                      <c:pt idx="10518">
                        <c:v>254.569875</c:v>
                      </c:pt>
                      <c:pt idx="10519">
                        <c:v>254.32590233333335</c:v>
                      </c:pt>
                      <c:pt idx="10520">
                        <c:v>254.12309266666668</c:v>
                      </c:pt>
                      <c:pt idx="10521">
                        <c:v>254.00769566666668</c:v>
                      </c:pt>
                      <c:pt idx="10522">
                        <c:v>253.80515033333333</c:v>
                      </c:pt>
                      <c:pt idx="10523">
                        <c:v>253.60861199999999</c:v>
                      </c:pt>
                      <c:pt idx="10524">
                        <c:v>253.44118233333333</c:v>
                      </c:pt>
                      <c:pt idx="10525">
                        <c:v>253.25025933333333</c:v>
                      </c:pt>
                      <c:pt idx="10526">
                        <c:v>253.03600066666664</c:v>
                      </c:pt>
                      <c:pt idx="10527">
                        <c:v>252.88201899999999</c:v>
                      </c:pt>
                      <c:pt idx="10528">
                        <c:v>252.68664566666666</c:v>
                      </c:pt>
                      <c:pt idx="10529">
                        <c:v>252.41663600000001</c:v>
                      </c:pt>
                      <c:pt idx="10530">
                        <c:v>252.29012066666667</c:v>
                      </c:pt>
                      <c:pt idx="10531">
                        <c:v>252.08252966666669</c:v>
                      </c:pt>
                      <c:pt idx="10532">
                        <c:v>251.86160766666663</c:v>
                      </c:pt>
                      <c:pt idx="10533">
                        <c:v>251.67813099999998</c:v>
                      </c:pt>
                      <c:pt idx="10534">
                        <c:v>251.52141833333334</c:v>
                      </c:pt>
                      <c:pt idx="10535">
                        <c:v>251.32309966666665</c:v>
                      </c:pt>
                      <c:pt idx="10536">
                        <c:v>251.16059866666669</c:v>
                      </c:pt>
                      <c:pt idx="10537">
                        <c:v>250.92733733333333</c:v>
                      </c:pt>
                      <c:pt idx="10538">
                        <c:v>250.75922166666666</c:v>
                      </c:pt>
                      <c:pt idx="10539">
                        <c:v>250.58646133333332</c:v>
                      </c:pt>
                      <c:pt idx="10540">
                        <c:v>250.34671566666668</c:v>
                      </c:pt>
                      <c:pt idx="10541">
                        <c:v>250.20183833333331</c:v>
                      </c:pt>
                      <c:pt idx="10542">
                        <c:v>249.96528633333332</c:v>
                      </c:pt>
                      <c:pt idx="10543">
                        <c:v>249.819209</c:v>
                      </c:pt>
                      <c:pt idx="10544">
                        <c:v>249.59697466666668</c:v>
                      </c:pt>
                      <c:pt idx="10545">
                        <c:v>249.42108166666671</c:v>
                      </c:pt>
                      <c:pt idx="10546">
                        <c:v>249.248347</c:v>
                      </c:pt>
                      <c:pt idx="10547">
                        <c:v>249.02556366666667</c:v>
                      </c:pt>
                      <c:pt idx="10548">
                        <c:v>248.88335166666664</c:v>
                      </c:pt>
                      <c:pt idx="10549">
                        <c:v>248.66758200000001</c:v>
                      </c:pt>
                      <c:pt idx="10550">
                        <c:v>248.49268066666664</c:v>
                      </c:pt>
                      <c:pt idx="10551">
                        <c:v>248.28777566666668</c:v>
                      </c:pt>
                      <c:pt idx="10552">
                        <c:v>248.11977133333332</c:v>
                      </c:pt>
                      <c:pt idx="10553">
                        <c:v>247.94700133333333</c:v>
                      </c:pt>
                      <c:pt idx="10554">
                        <c:v>247.69152299999999</c:v>
                      </c:pt>
                      <c:pt idx="10555">
                        <c:v>247.497467</c:v>
                      </c:pt>
                      <c:pt idx="10556">
                        <c:v>247.31448900000001</c:v>
                      </c:pt>
                      <c:pt idx="10557">
                        <c:v>247.10457866666664</c:v>
                      </c:pt>
                      <c:pt idx="10558">
                        <c:v>246.899002</c:v>
                      </c:pt>
                      <c:pt idx="10559">
                        <c:v>246.74798066666668</c:v>
                      </c:pt>
                      <c:pt idx="10560">
                        <c:v>246.57466133333332</c:v>
                      </c:pt>
                      <c:pt idx="10561">
                        <c:v>246.33826199999999</c:v>
                      </c:pt>
                      <c:pt idx="10562">
                        <c:v>246.14164233333335</c:v>
                      </c:pt>
                      <c:pt idx="10563">
                        <c:v>245.94296266666666</c:v>
                      </c:pt>
                      <c:pt idx="10564">
                        <c:v>245.78558833333332</c:v>
                      </c:pt>
                      <c:pt idx="10565">
                        <c:v>245.58967099999998</c:v>
                      </c:pt>
                      <c:pt idx="10566">
                        <c:v>245.37495933333332</c:v>
                      </c:pt>
                      <c:pt idx="10567">
                        <c:v>245.224009</c:v>
                      </c:pt>
                      <c:pt idx="10568">
                        <c:v>245.07123833333335</c:v>
                      </c:pt>
                      <c:pt idx="10569">
                        <c:v>244.89708466666664</c:v>
                      </c:pt>
                      <c:pt idx="10570">
                        <c:v>244.65876766666668</c:v>
                      </c:pt>
                      <c:pt idx="10571">
                        <c:v>244.49865700000001</c:v>
                      </c:pt>
                      <c:pt idx="10572">
                        <c:v>244.27893600000002</c:v>
                      </c:pt>
                      <c:pt idx="10573">
                        <c:v>244.13942966666664</c:v>
                      </c:pt>
                      <c:pt idx="10574">
                        <c:v>243.93439766666665</c:v>
                      </c:pt>
                      <c:pt idx="10575">
                        <c:v>243.77365599999999</c:v>
                      </c:pt>
                      <c:pt idx="10576">
                        <c:v>243.55214933333332</c:v>
                      </c:pt>
                      <c:pt idx="10577">
                        <c:v>243.34046933333332</c:v>
                      </c:pt>
                      <c:pt idx="10578">
                        <c:v>243.15643833333334</c:v>
                      </c:pt>
                      <c:pt idx="10579">
                        <c:v>242.97090666666668</c:v>
                      </c:pt>
                      <c:pt idx="10580">
                        <c:v>242.83125299999998</c:v>
                      </c:pt>
                      <c:pt idx="10581">
                        <c:v>242.6227723333333</c:v>
                      </c:pt>
                      <c:pt idx="10582">
                        <c:v>242.39254766666667</c:v>
                      </c:pt>
                      <c:pt idx="10583">
                        <c:v>242.21898400000001</c:v>
                      </c:pt>
                      <c:pt idx="10584">
                        <c:v>242.04681400000001</c:v>
                      </c:pt>
                      <c:pt idx="10585">
                        <c:v>241.84819566666667</c:v>
                      </c:pt>
                      <c:pt idx="10586">
                        <c:v>241.65069066666669</c:v>
                      </c:pt>
                      <c:pt idx="10587">
                        <c:v>241.46063733333335</c:v>
                      </c:pt>
                      <c:pt idx="10588">
                        <c:v>241.30332933333332</c:v>
                      </c:pt>
                      <c:pt idx="10589">
                        <c:v>241.08228033333333</c:v>
                      </c:pt>
                      <c:pt idx="10590">
                        <c:v>240.93015566666668</c:v>
                      </c:pt>
                      <c:pt idx="10591">
                        <c:v>240.729467</c:v>
                      </c:pt>
                      <c:pt idx="10592">
                        <c:v>240.588796</c:v>
                      </c:pt>
                      <c:pt idx="10593">
                        <c:v>240.37340800000001</c:v>
                      </c:pt>
                      <c:pt idx="10594">
                        <c:v>240.13733400000001</c:v>
                      </c:pt>
                      <c:pt idx="10595">
                        <c:v>239.99652566666668</c:v>
                      </c:pt>
                      <c:pt idx="10596">
                        <c:v>239.81187933333331</c:v>
                      </c:pt>
                      <c:pt idx="10597">
                        <c:v>239.5650333333333</c:v>
                      </c:pt>
                      <c:pt idx="10598">
                        <c:v>239.42746499999998</c:v>
                      </c:pt>
                      <c:pt idx="10599">
                        <c:v>239.19944266666667</c:v>
                      </c:pt>
                      <c:pt idx="10600">
                        <c:v>238.988032</c:v>
                      </c:pt>
                      <c:pt idx="10601">
                        <c:v>238.812378</c:v>
                      </c:pt>
                      <c:pt idx="10602">
                        <c:v>238.64123499999997</c:v>
                      </c:pt>
                      <c:pt idx="10603">
                        <c:v>238.49524933333331</c:v>
                      </c:pt>
                      <c:pt idx="10604">
                        <c:v>238.25970966666668</c:v>
                      </c:pt>
                      <c:pt idx="10605">
                        <c:v>238.12841299999999</c:v>
                      </c:pt>
                      <c:pt idx="10606">
                        <c:v>237.94008399999998</c:v>
                      </c:pt>
                      <c:pt idx="10607">
                        <c:v>237.70198066666669</c:v>
                      </c:pt>
                      <c:pt idx="10608">
                        <c:v>237.52613333333332</c:v>
                      </c:pt>
                      <c:pt idx="10609">
                        <c:v>237.33273299999999</c:v>
                      </c:pt>
                      <c:pt idx="10610">
                        <c:v>237.16614300000001</c:v>
                      </c:pt>
                      <c:pt idx="10611">
                        <c:v>236.95520033333332</c:v>
                      </c:pt>
                      <c:pt idx="10612">
                        <c:v>236.72478233333334</c:v>
                      </c:pt>
                      <c:pt idx="10613">
                        <c:v>236.54525266666667</c:v>
                      </c:pt>
                      <c:pt idx="10614">
                        <c:v>236.39497399999996</c:v>
                      </c:pt>
                      <c:pt idx="10615">
                        <c:v>236.177378</c:v>
                      </c:pt>
                      <c:pt idx="10616">
                        <c:v>236.02563466666666</c:v>
                      </c:pt>
                      <c:pt idx="10617">
                        <c:v>235.81574500000002</c:v>
                      </c:pt>
                      <c:pt idx="10618">
                        <c:v>235.63390100000001</c:v>
                      </c:pt>
                      <c:pt idx="10619">
                        <c:v>235.407659</c:v>
                      </c:pt>
                      <c:pt idx="10620">
                        <c:v>235.21646100000001</c:v>
                      </c:pt>
                      <c:pt idx="10621">
                        <c:v>235.03924600000002</c:v>
                      </c:pt>
                      <c:pt idx="10622">
                        <c:v>234.83148200000002</c:v>
                      </c:pt>
                      <c:pt idx="10623">
                        <c:v>234.69172666666668</c:v>
                      </c:pt>
                      <c:pt idx="10624">
                        <c:v>234.5043896666667</c:v>
                      </c:pt>
                      <c:pt idx="10625">
                        <c:v>234.32531766666662</c:v>
                      </c:pt>
                      <c:pt idx="10626">
                        <c:v>234.11597666666668</c:v>
                      </c:pt>
                      <c:pt idx="10627">
                        <c:v>233.87916066666671</c:v>
                      </c:pt>
                      <c:pt idx="10628">
                        <c:v>233.65844233333334</c:v>
                      </c:pt>
                      <c:pt idx="10629">
                        <c:v>233.50630699999999</c:v>
                      </c:pt>
                      <c:pt idx="10630">
                        <c:v>233.38135299999999</c:v>
                      </c:pt>
                      <c:pt idx="10631">
                        <c:v>233.16922499999998</c:v>
                      </c:pt>
                      <c:pt idx="10632">
                        <c:v>232.98896266666665</c:v>
                      </c:pt>
                      <c:pt idx="10633">
                        <c:v>232.75219700000002</c:v>
                      </c:pt>
                      <c:pt idx="10634">
                        <c:v>232.59075399999998</c:v>
                      </c:pt>
                      <c:pt idx="10635">
                        <c:v>232.40982066666666</c:v>
                      </c:pt>
                      <c:pt idx="10636">
                        <c:v>232.24818933333336</c:v>
                      </c:pt>
                      <c:pt idx="10637">
                        <c:v>232.04832999999999</c:v>
                      </c:pt>
                      <c:pt idx="10638">
                        <c:v>231.87629200000001</c:v>
                      </c:pt>
                      <c:pt idx="10639">
                        <c:v>231.68743900000001</c:v>
                      </c:pt>
                      <c:pt idx="10640">
                        <c:v>231.45506300000002</c:v>
                      </c:pt>
                      <c:pt idx="10641">
                        <c:v>231.26557433333332</c:v>
                      </c:pt>
                      <c:pt idx="10642">
                        <c:v>231.08644600000002</c:v>
                      </c:pt>
                      <c:pt idx="10643">
                        <c:v>230.903966</c:v>
                      </c:pt>
                      <c:pt idx="10644">
                        <c:v>230.72330199999999</c:v>
                      </c:pt>
                      <c:pt idx="10645">
                        <c:v>230.53416966666666</c:v>
                      </c:pt>
                      <c:pt idx="10646">
                        <c:v>230.325704</c:v>
                      </c:pt>
                      <c:pt idx="10647">
                        <c:v>230.18164066666668</c:v>
                      </c:pt>
                      <c:pt idx="10648">
                        <c:v>229.97448199999999</c:v>
                      </c:pt>
                      <c:pt idx="10649">
                        <c:v>229.83595266666666</c:v>
                      </c:pt>
                      <c:pt idx="10650">
                        <c:v>229.61324033333332</c:v>
                      </c:pt>
                      <c:pt idx="10651">
                        <c:v>229.44467166666666</c:v>
                      </c:pt>
                      <c:pt idx="10652">
                        <c:v>229.27660633333335</c:v>
                      </c:pt>
                      <c:pt idx="10653">
                        <c:v>229.05568966666667</c:v>
                      </c:pt>
                      <c:pt idx="10654">
                        <c:v>228.91682433333332</c:v>
                      </c:pt>
                      <c:pt idx="10655">
                        <c:v>228.73828600000002</c:v>
                      </c:pt>
                      <c:pt idx="10656">
                        <c:v>228.54051700000002</c:v>
                      </c:pt>
                      <c:pt idx="10657">
                        <c:v>228.31500233333335</c:v>
                      </c:pt>
                      <c:pt idx="10658">
                        <c:v>228.12303166666666</c:v>
                      </c:pt>
                      <c:pt idx="10659">
                        <c:v>227.94580066666666</c:v>
                      </c:pt>
                      <c:pt idx="10660">
                        <c:v>227.76317833333334</c:v>
                      </c:pt>
                      <c:pt idx="10661">
                        <c:v>227.51198866666667</c:v>
                      </c:pt>
                      <c:pt idx="10662">
                        <c:v>227.38260933333331</c:v>
                      </c:pt>
                      <c:pt idx="10663">
                        <c:v>227.22420233333332</c:v>
                      </c:pt>
                      <c:pt idx="10664">
                        <c:v>227.03607699999998</c:v>
                      </c:pt>
                      <c:pt idx="10665">
                        <c:v>226.84065233333334</c:v>
                      </c:pt>
                      <c:pt idx="10666">
                        <c:v>226.66056333333333</c:v>
                      </c:pt>
                      <c:pt idx="10667">
                        <c:v>226.43890366666665</c:v>
                      </c:pt>
                      <c:pt idx="10668">
                        <c:v>226.28175833333333</c:v>
                      </c:pt>
                      <c:pt idx="10669">
                        <c:v>226.06490566666665</c:v>
                      </c:pt>
                      <c:pt idx="10670">
                        <c:v>225.86681633333333</c:v>
                      </c:pt>
                      <c:pt idx="10671">
                        <c:v>225.69123833333333</c:v>
                      </c:pt>
                      <c:pt idx="10672">
                        <c:v>225.50408966666669</c:v>
                      </c:pt>
                      <c:pt idx="10673">
                        <c:v>225.33672566666667</c:v>
                      </c:pt>
                      <c:pt idx="10674">
                        <c:v>225.16463199999998</c:v>
                      </c:pt>
                      <c:pt idx="10675">
                        <c:v>224.98183200000003</c:v>
                      </c:pt>
                      <c:pt idx="10676">
                        <c:v>224.70132466666666</c:v>
                      </c:pt>
                      <c:pt idx="10677">
                        <c:v>224.51439433333334</c:v>
                      </c:pt>
                      <c:pt idx="10678">
                        <c:v>224.35188833333336</c:v>
                      </c:pt>
                      <c:pt idx="10679">
                        <c:v>224.15042633333334</c:v>
                      </c:pt>
                      <c:pt idx="10680">
                        <c:v>223.91996766666668</c:v>
                      </c:pt>
                      <c:pt idx="10681">
                        <c:v>223.75313833333334</c:v>
                      </c:pt>
                      <c:pt idx="10682">
                        <c:v>223.56654366666666</c:v>
                      </c:pt>
                      <c:pt idx="10683">
                        <c:v>223.42237833333334</c:v>
                      </c:pt>
                      <c:pt idx="10684">
                        <c:v>223.20106999999999</c:v>
                      </c:pt>
                      <c:pt idx="10685">
                        <c:v>223.02557899999999</c:v>
                      </c:pt>
                      <c:pt idx="10686">
                        <c:v>222.78046166666664</c:v>
                      </c:pt>
                      <c:pt idx="10687">
                        <c:v>222.64327</c:v>
                      </c:pt>
                      <c:pt idx="10688">
                        <c:v>222.43812066666666</c:v>
                      </c:pt>
                      <c:pt idx="10689">
                        <c:v>222.26136766666664</c:v>
                      </c:pt>
                      <c:pt idx="10690">
                        <c:v>222.05940766666666</c:v>
                      </c:pt>
                      <c:pt idx="10691">
                        <c:v>221.87125633333332</c:v>
                      </c:pt>
                      <c:pt idx="10692">
                        <c:v>221.71266700000001</c:v>
                      </c:pt>
                      <c:pt idx="10693">
                        <c:v>221.55571</c:v>
                      </c:pt>
                      <c:pt idx="10694">
                        <c:v>221.35870366666666</c:v>
                      </c:pt>
                      <c:pt idx="10695">
                        <c:v>221.13932266666666</c:v>
                      </c:pt>
                      <c:pt idx="10696">
                        <c:v>220.97860700000001</c:v>
                      </c:pt>
                      <c:pt idx="10697">
                        <c:v>220.74465433333333</c:v>
                      </c:pt>
                      <c:pt idx="10698">
                        <c:v>220.56866466666668</c:v>
                      </c:pt>
                      <c:pt idx="10699">
                        <c:v>220.374639</c:v>
                      </c:pt>
                      <c:pt idx="10700">
                        <c:v>220.18395466666666</c:v>
                      </c:pt>
                      <c:pt idx="10701">
                        <c:v>220.00542699999997</c:v>
                      </c:pt>
                      <c:pt idx="10702">
                        <c:v>219.78814199999999</c:v>
                      </c:pt>
                      <c:pt idx="10703">
                        <c:v>219.62281800000002</c:v>
                      </c:pt>
                      <c:pt idx="10704">
                        <c:v>219.47083033333334</c:v>
                      </c:pt>
                      <c:pt idx="10705">
                        <c:v>219.24785366666666</c:v>
                      </c:pt>
                      <c:pt idx="10706">
                        <c:v>219.05175799999998</c:v>
                      </c:pt>
                      <c:pt idx="10707">
                        <c:v>218.863607</c:v>
                      </c:pt>
                      <c:pt idx="10708">
                        <c:v>218.69351700000001</c:v>
                      </c:pt>
                      <c:pt idx="10709">
                        <c:v>218.51970966666667</c:v>
                      </c:pt>
                      <c:pt idx="10710">
                        <c:v>218.36122133333333</c:v>
                      </c:pt>
                      <c:pt idx="10711">
                        <c:v>218.18197633333332</c:v>
                      </c:pt>
                      <c:pt idx="10712">
                        <c:v>217.97719833333335</c:v>
                      </c:pt>
                      <c:pt idx="10713">
                        <c:v>217.773595</c:v>
                      </c:pt>
                      <c:pt idx="10714">
                        <c:v>217.56506333333334</c:v>
                      </c:pt>
                      <c:pt idx="10715">
                        <c:v>217.38375866666664</c:v>
                      </c:pt>
                      <c:pt idx="10716">
                        <c:v>217.17878233333332</c:v>
                      </c:pt>
                      <c:pt idx="10717">
                        <c:v>217.02866633333335</c:v>
                      </c:pt>
                      <c:pt idx="10718">
                        <c:v>216.81706233333333</c:v>
                      </c:pt>
                      <c:pt idx="10719">
                        <c:v>216.61861666666664</c:v>
                      </c:pt>
                      <c:pt idx="10720">
                        <c:v>216.44604466666669</c:v>
                      </c:pt>
                      <c:pt idx="10721">
                        <c:v>216.25299066666665</c:v>
                      </c:pt>
                      <c:pt idx="10722">
                        <c:v>216.09829200000001</c:v>
                      </c:pt>
                      <c:pt idx="10723">
                        <c:v>215.85511299999999</c:v>
                      </c:pt>
                      <c:pt idx="10724">
                        <c:v>215.73655699999998</c:v>
                      </c:pt>
                      <c:pt idx="10725">
                        <c:v>215.51830533333336</c:v>
                      </c:pt>
                      <c:pt idx="10726">
                        <c:v>215.36965933333332</c:v>
                      </c:pt>
                      <c:pt idx="10727">
                        <c:v>215.18984466666666</c:v>
                      </c:pt>
                      <c:pt idx="10728">
                        <c:v>215.010671</c:v>
                      </c:pt>
                      <c:pt idx="10729">
                        <c:v>214.853373</c:v>
                      </c:pt>
                      <c:pt idx="10730">
                        <c:v>214.641749</c:v>
                      </c:pt>
                      <c:pt idx="10731">
                        <c:v>214.47632833333333</c:v>
                      </c:pt>
                      <c:pt idx="10732">
                        <c:v>214.23985300000001</c:v>
                      </c:pt>
                      <c:pt idx="10733">
                        <c:v>214.10196433333331</c:v>
                      </c:pt>
                      <c:pt idx="10734">
                        <c:v>213.90140299999999</c:v>
                      </c:pt>
                      <c:pt idx="10735">
                        <c:v>213.69416799999999</c:v>
                      </c:pt>
                      <c:pt idx="10736">
                        <c:v>213.48571266666667</c:v>
                      </c:pt>
                      <c:pt idx="10737">
                        <c:v>213.34743233333333</c:v>
                      </c:pt>
                      <c:pt idx="10738">
                        <c:v>213.17949933333333</c:v>
                      </c:pt>
                      <c:pt idx="10739">
                        <c:v>212.97148133333334</c:v>
                      </c:pt>
                      <c:pt idx="10740">
                        <c:v>212.79468266666663</c:v>
                      </c:pt>
                      <c:pt idx="10741">
                        <c:v>212.56972233333332</c:v>
                      </c:pt>
                      <c:pt idx="10742">
                        <c:v>212.40481566666665</c:v>
                      </c:pt>
                      <c:pt idx="10743">
                        <c:v>212.24414066666668</c:v>
                      </c:pt>
                      <c:pt idx="10744">
                        <c:v>212.07660933333332</c:v>
                      </c:pt>
                      <c:pt idx="10745">
                        <c:v>211.89366666666669</c:v>
                      </c:pt>
                      <c:pt idx="10746">
                        <c:v>211.70198066666669</c:v>
                      </c:pt>
                      <c:pt idx="10747">
                        <c:v>211.50131233333332</c:v>
                      </c:pt>
                      <c:pt idx="10748">
                        <c:v>211.33930466666666</c:v>
                      </c:pt>
                      <c:pt idx="10749">
                        <c:v>211.11534633333335</c:v>
                      </c:pt>
                      <c:pt idx="10750">
                        <c:v>210.95361333333335</c:v>
                      </c:pt>
                      <c:pt idx="10751">
                        <c:v>210.76661200000001</c:v>
                      </c:pt>
                      <c:pt idx="10752">
                        <c:v>210.61277733333336</c:v>
                      </c:pt>
                      <c:pt idx="10753">
                        <c:v>210.38132266666665</c:v>
                      </c:pt>
                      <c:pt idx="10754">
                        <c:v>210.22583</c:v>
                      </c:pt>
                      <c:pt idx="10755">
                        <c:v>210.05905666666663</c:v>
                      </c:pt>
                      <c:pt idx="10756">
                        <c:v>209.85391233333334</c:v>
                      </c:pt>
                      <c:pt idx="10757">
                        <c:v>209.701187</c:v>
                      </c:pt>
                      <c:pt idx="10758">
                        <c:v>209.49047333333337</c:v>
                      </c:pt>
                      <c:pt idx="10759">
                        <c:v>209.33302333333333</c:v>
                      </c:pt>
                      <c:pt idx="10760">
                        <c:v>209.16024766666666</c:v>
                      </c:pt>
                      <c:pt idx="10761">
                        <c:v>208.9378356666667</c:v>
                      </c:pt>
                      <c:pt idx="10762">
                        <c:v>208.71430466666666</c:v>
                      </c:pt>
                      <c:pt idx="10763">
                        <c:v>208.57331333333335</c:v>
                      </c:pt>
                      <c:pt idx="10764">
                        <c:v>208.37844833333335</c:v>
                      </c:pt>
                      <c:pt idx="10765">
                        <c:v>208.21172100000001</c:v>
                      </c:pt>
                      <c:pt idx="10766">
                        <c:v>208.05247499999999</c:v>
                      </c:pt>
                      <c:pt idx="10767">
                        <c:v>207.84201533333331</c:v>
                      </c:pt>
                      <c:pt idx="10768">
                        <c:v>207.66292300000001</c:v>
                      </c:pt>
                      <c:pt idx="10769">
                        <c:v>207.45729600000001</c:v>
                      </c:pt>
                      <c:pt idx="10770">
                        <c:v>207.32037333333332</c:v>
                      </c:pt>
                      <c:pt idx="10771">
                        <c:v>207.11654133333332</c:v>
                      </c:pt>
                      <c:pt idx="10772">
                        <c:v>206.90745033333334</c:v>
                      </c:pt>
                      <c:pt idx="10773">
                        <c:v>206.79604099999997</c:v>
                      </c:pt>
                      <c:pt idx="10774">
                        <c:v>206.59532166666668</c:v>
                      </c:pt>
                      <c:pt idx="10775">
                        <c:v>206.381663</c:v>
                      </c:pt>
                      <c:pt idx="10776">
                        <c:v>206.19298800000001</c:v>
                      </c:pt>
                      <c:pt idx="10777">
                        <c:v>206.04387399999999</c:v>
                      </c:pt>
                      <c:pt idx="10778">
                        <c:v>205.88358066666663</c:v>
                      </c:pt>
                      <c:pt idx="10779">
                        <c:v>205.66635633333331</c:v>
                      </c:pt>
                      <c:pt idx="10780">
                        <c:v>205.51129133333333</c:v>
                      </c:pt>
                      <c:pt idx="10781">
                        <c:v>205.29864499999999</c:v>
                      </c:pt>
                      <c:pt idx="10782">
                        <c:v>205.10576366666666</c:v>
                      </c:pt>
                      <c:pt idx="10783">
                        <c:v>204.94743366666663</c:v>
                      </c:pt>
                      <c:pt idx="10784">
                        <c:v>204.76199833333331</c:v>
                      </c:pt>
                      <c:pt idx="10785">
                        <c:v>204.57642633333333</c:v>
                      </c:pt>
                      <c:pt idx="10786">
                        <c:v>204.37386566666669</c:v>
                      </c:pt>
                      <c:pt idx="10787">
                        <c:v>204.21648166666668</c:v>
                      </c:pt>
                      <c:pt idx="10788">
                        <c:v>204.05766800000001</c:v>
                      </c:pt>
                      <c:pt idx="10789">
                        <c:v>203.87467466666666</c:v>
                      </c:pt>
                      <c:pt idx="10790">
                        <c:v>203.68090833333335</c:v>
                      </c:pt>
                      <c:pt idx="10791">
                        <c:v>203.48759966666668</c:v>
                      </c:pt>
                      <c:pt idx="10792">
                        <c:v>203.29862466666668</c:v>
                      </c:pt>
                      <c:pt idx="10793">
                        <c:v>203.13022333333333</c:v>
                      </c:pt>
                      <c:pt idx="10794">
                        <c:v>202.92287733333333</c:v>
                      </c:pt>
                      <c:pt idx="10795">
                        <c:v>202.75848400000004</c:v>
                      </c:pt>
                      <c:pt idx="10796">
                        <c:v>202.60347000000002</c:v>
                      </c:pt>
                      <c:pt idx="10797">
                        <c:v>202.42164100000002</c:v>
                      </c:pt>
                      <c:pt idx="10798">
                        <c:v>202.25319933333333</c:v>
                      </c:pt>
                      <c:pt idx="10799">
                        <c:v>202.02844733333336</c:v>
                      </c:pt>
                      <c:pt idx="10800">
                        <c:v>201.82928466666667</c:v>
                      </c:pt>
                      <c:pt idx="10801">
                        <c:v>201.62758399999998</c:v>
                      </c:pt>
                      <c:pt idx="10802">
                        <c:v>201.47667933333332</c:v>
                      </c:pt>
                      <c:pt idx="10803">
                        <c:v>201.30925999999999</c:v>
                      </c:pt>
                      <c:pt idx="10804">
                        <c:v>201.16146833333335</c:v>
                      </c:pt>
                      <c:pt idx="10805">
                        <c:v>200.94771833333334</c:v>
                      </c:pt>
                      <c:pt idx="10806">
                        <c:v>200.77506000000002</c:v>
                      </c:pt>
                      <c:pt idx="10807">
                        <c:v>200.60659766666666</c:v>
                      </c:pt>
                      <c:pt idx="10808">
                        <c:v>200.43583666666666</c:v>
                      </c:pt>
                      <c:pt idx="10809">
                        <c:v>200.25858566666668</c:v>
                      </c:pt>
                      <c:pt idx="10810">
                        <c:v>200.05627933333335</c:v>
                      </c:pt>
                      <c:pt idx="10811">
                        <c:v>199.90468833333333</c:v>
                      </c:pt>
                      <c:pt idx="10812">
                        <c:v>199.74482699999999</c:v>
                      </c:pt>
                      <c:pt idx="10813">
                        <c:v>199.567093</c:v>
                      </c:pt>
                      <c:pt idx="10814">
                        <c:v>199.36123666666666</c:v>
                      </c:pt>
                      <c:pt idx="10815">
                        <c:v>199.18587733333334</c:v>
                      </c:pt>
                      <c:pt idx="10816">
                        <c:v>198.97648100000001</c:v>
                      </c:pt>
                      <c:pt idx="10817">
                        <c:v>198.80283599999999</c:v>
                      </c:pt>
                      <c:pt idx="10818">
                        <c:v>198.61996966666666</c:v>
                      </c:pt>
                      <c:pt idx="10819">
                        <c:v>198.41607166666665</c:v>
                      </c:pt>
                      <c:pt idx="10820">
                        <c:v>198.25469466666667</c:v>
                      </c:pt>
                      <c:pt idx="10821">
                        <c:v>198.06988000000001</c:v>
                      </c:pt>
                      <c:pt idx="10822">
                        <c:v>197.89013166666666</c:v>
                      </c:pt>
                      <c:pt idx="10823">
                        <c:v>197.72575866666668</c:v>
                      </c:pt>
                      <c:pt idx="10824">
                        <c:v>197.58674099999999</c:v>
                      </c:pt>
                      <c:pt idx="10825">
                        <c:v>197.41889933333334</c:v>
                      </c:pt>
                      <c:pt idx="10826">
                        <c:v>197.22284966666666</c:v>
                      </c:pt>
                      <c:pt idx="10827">
                        <c:v>197.02402266666664</c:v>
                      </c:pt>
                      <c:pt idx="10828">
                        <c:v>196.82986466666662</c:v>
                      </c:pt>
                      <c:pt idx="10829">
                        <c:v>196.6970776666667</c:v>
                      </c:pt>
                      <c:pt idx="10830">
                        <c:v>196.47698966666667</c:v>
                      </c:pt>
                      <c:pt idx="10831">
                        <c:v>196.28674833333332</c:v>
                      </c:pt>
                      <c:pt idx="10832">
                        <c:v>196.12629700000002</c:v>
                      </c:pt>
                      <c:pt idx="10833">
                        <c:v>195.95361866666667</c:v>
                      </c:pt>
                      <c:pt idx="10834">
                        <c:v>195.74596133333333</c:v>
                      </c:pt>
                      <c:pt idx="10835">
                        <c:v>195.574656</c:v>
                      </c:pt>
                      <c:pt idx="10836">
                        <c:v>195.41307566666669</c:v>
                      </c:pt>
                      <c:pt idx="10837">
                        <c:v>195.22894299999999</c:v>
                      </c:pt>
                      <c:pt idx="10838">
                        <c:v>195.04121899999998</c:v>
                      </c:pt>
                      <c:pt idx="10839">
                        <c:v>194.86232499999997</c:v>
                      </c:pt>
                      <c:pt idx="10840">
                        <c:v>194.69779966666667</c:v>
                      </c:pt>
                      <c:pt idx="10841">
                        <c:v>194.48953233333336</c:v>
                      </c:pt>
                      <c:pt idx="10842">
                        <c:v>194.30475866666666</c:v>
                      </c:pt>
                      <c:pt idx="10843">
                        <c:v>194.17308033333333</c:v>
                      </c:pt>
                      <c:pt idx="10844">
                        <c:v>193.94114199999999</c:v>
                      </c:pt>
                      <c:pt idx="10845">
                        <c:v>193.79259233333332</c:v>
                      </c:pt>
                      <c:pt idx="10846">
                        <c:v>193.62950633333332</c:v>
                      </c:pt>
                      <c:pt idx="10847">
                        <c:v>193.41515066666668</c:v>
                      </c:pt>
                      <c:pt idx="10848">
                        <c:v>193.16370666666668</c:v>
                      </c:pt>
                      <c:pt idx="10849">
                        <c:v>193.04324333333332</c:v>
                      </c:pt>
                      <c:pt idx="10850">
                        <c:v>192.88622033333334</c:v>
                      </c:pt>
                      <c:pt idx="10851">
                        <c:v>192.66034966666666</c:v>
                      </c:pt>
                      <c:pt idx="10852">
                        <c:v>192.51027933333333</c:v>
                      </c:pt>
                      <c:pt idx="10853">
                        <c:v>192.32039899999998</c:v>
                      </c:pt>
                      <c:pt idx="10854">
                        <c:v>192.16040066666665</c:v>
                      </c:pt>
                      <c:pt idx="10855">
                        <c:v>191.98329166666667</c:v>
                      </c:pt>
                      <c:pt idx="10856">
                        <c:v>191.78201799999999</c:v>
                      </c:pt>
                      <c:pt idx="10857">
                        <c:v>191.62462866666669</c:v>
                      </c:pt>
                      <c:pt idx="10858">
                        <c:v>191.43374633333335</c:v>
                      </c:pt>
                      <c:pt idx="10859">
                        <c:v>191.27899166666666</c:v>
                      </c:pt>
                      <c:pt idx="10860">
                        <c:v>191.05788666666663</c:v>
                      </c:pt>
                      <c:pt idx="10861">
                        <c:v>190.898697</c:v>
                      </c:pt>
                      <c:pt idx="10862">
                        <c:v>190.69635533333334</c:v>
                      </c:pt>
                      <c:pt idx="10863">
                        <c:v>190.57407633333332</c:v>
                      </c:pt>
                      <c:pt idx="10864">
                        <c:v>190.38996899999998</c:v>
                      </c:pt>
                      <c:pt idx="10865">
                        <c:v>190.24679066666667</c:v>
                      </c:pt>
                      <c:pt idx="10866">
                        <c:v>190.02993766666668</c:v>
                      </c:pt>
                      <c:pt idx="10867">
                        <c:v>189.83752966666665</c:v>
                      </c:pt>
                      <c:pt idx="10868">
                        <c:v>189.66582766666667</c:v>
                      </c:pt>
                      <c:pt idx="10869">
                        <c:v>189.47957866666664</c:v>
                      </c:pt>
                      <c:pt idx="10870">
                        <c:v>189.29639166666666</c:v>
                      </c:pt>
                      <c:pt idx="10871">
                        <c:v>189.13219200000003</c:v>
                      </c:pt>
                      <c:pt idx="10872">
                        <c:v>188.95748399999999</c:v>
                      </c:pt>
                      <c:pt idx="10873">
                        <c:v>188.72462466666664</c:v>
                      </c:pt>
                      <c:pt idx="10874">
                        <c:v>188.57836399999999</c:v>
                      </c:pt>
                      <c:pt idx="10875">
                        <c:v>188.35320533333334</c:v>
                      </c:pt>
                      <c:pt idx="10876">
                        <c:v>188.21523533333334</c:v>
                      </c:pt>
                      <c:pt idx="10877">
                        <c:v>188.03792300000001</c:v>
                      </c:pt>
                      <c:pt idx="10878">
                        <c:v>187.85241199999999</c:v>
                      </c:pt>
                      <c:pt idx="10879">
                        <c:v>187.63249733333336</c:v>
                      </c:pt>
                      <c:pt idx="10880">
                        <c:v>187.47440566666668</c:v>
                      </c:pt>
                      <c:pt idx="10881">
                        <c:v>187.30389399999999</c:v>
                      </c:pt>
                      <c:pt idx="10882">
                        <c:v>187.1610923333333</c:v>
                      </c:pt>
                      <c:pt idx="10883">
                        <c:v>186.92107633333333</c:v>
                      </c:pt>
                      <c:pt idx="10884">
                        <c:v>186.79102066666667</c:v>
                      </c:pt>
                      <c:pt idx="10885">
                        <c:v>186.63180533333332</c:v>
                      </c:pt>
                      <c:pt idx="10886">
                        <c:v>186.44392400000001</c:v>
                      </c:pt>
                      <c:pt idx="10887">
                        <c:v>186.26526366666667</c:v>
                      </c:pt>
                      <c:pt idx="10888">
                        <c:v>186.05451966666669</c:v>
                      </c:pt>
                      <c:pt idx="10889">
                        <c:v>185.89386500000001</c:v>
                      </c:pt>
                      <c:pt idx="10890">
                        <c:v>185.71943666666667</c:v>
                      </c:pt>
                      <c:pt idx="10891">
                        <c:v>185.50238566666667</c:v>
                      </c:pt>
                      <c:pt idx="10892">
                        <c:v>185.34026600000001</c:v>
                      </c:pt>
                      <c:pt idx="10893">
                        <c:v>185.15910366666665</c:v>
                      </c:pt>
                      <c:pt idx="10894">
                        <c:v>185.02112833333334</c:v>
                      </c:pt>
                      <c:pt idx="10895">
                        <c:v>184.81666033333332</c:v>
                      </c:pt>
                      <c:pt idx="10896">
                        <c:v>184.61471033333336</c:v>
                      </c:pt>
                      <c:pt idx="10897">
                        <c:v>184.44598900000003</c:v>
                      </c:pt>
                      <c:pt idx="10898">
                        <c:v>184.25482166666666</c:v>
                      </c:pt>
                      <c:pt idx="10899">
                        <c:v>184.076955</c:v>
                      </c:pt>
                      <c:pt idx="10900">
                        <c:v>183.89660633333332</c:v>
                      </c:pt>
                      <c:pt idx="10901">
                        <c:v>183.71549999999999</c:v>
                      </c:pt>
                      <c:pt idx="10902">
                        <c:v>183.51666733333332</c:v>
                      </c:pt>
                      <c:pt idx="10903">
                        <c:v>183.30748500000001</c:v>
                      </c:pt>
                      <c:pt idx="10904">
                        <c:v>183.15542100000002</c:v>
                      </c:pt>
                      <c:pt idx="10905">
                        <c:v>182.97013833333335</c:v>
                      </c:pt>
                      <c:pt idx="10906">
                        <c:v>182.80790200000001</c:v>
                      </c:pt>
                      <c:pt idx="10907">
                        <c:v>182.63194799999999</c:v>
                      </c:pt>
                      <c:pt idx="10908">
                        <c:v>182.44304366666665</c:v>
                      </c:pt>
                      <c:pt idx="10909">
                        <c:v>182.25454199999999</c:v>
                      </c:pt>
                      <c:pt idx="10910">
                        <c:v>182.07515433333333</c:v>
                      </c:pt>
                      <c:pt idx="10911">
                        <c:v>181.92273466666666</c:v>
                      </c:pt>
                      <c:pt idx="10912">
                        <c:v>181.69102466666666</c:v>
                      </c:pt>
                      <c:pt idx="10913">
                        <c:v>181.565033</c:v>
                      </c:pt>
                      <c:pt idx="10914">
                        <c:v>181.38935366666666</c:v>
                      </c:pt>
                      <c:pt idx="10915">
                        <c:v>181.17759666666666</c:v>
                      </c:pt>
                      <c:pt idx="10916">
                        <c:v>181.02353933333333</c:v>
                      </c:pt>
                      <c:pt idx="10917">
                        <c:v>180.86015799999998</c:v>
                      </c:pt>
                      <c:pt idx="10918">
                        <c:v>180.64237466666668</c:v>
                      </c:pt>
                      <c:pt idx="10919">
                        <c:v>180.47735599999999</c:v>
                      </c:pt>
                      <c:pt idx="10920">
                        <c:v>180.30313133333334</c:v>
                      </c:pt>
                      <c:pt idx="10921">
                        <c:v>180.14065033333335</c:v>
                      </c:pt>
                      <c:pt idx="10922">
                        <c:v>179.94944766666666</c:v>
                      </c:pt>
                      <c:pt idx="10923">
                        <c:v>179.76596066666664</c:v>
                      </c:pt>
                      <c:pt idx="10924">
                        <c:v>179.59392300000002</c:v>
                      </c:pt>
                      <c:pt idx="10925">
                        <c:v>179.38811266666667</c:v>
                      </c:pt>
                      <c:pt idx="10926">
                        <c:v>179.26441966666667</c:v>
                      </c:pt>
                      <c:pt idx="10927">
                        <c:v>179.06930033333333</c:v>
                      </c:pt>
                      <c:pt idx="10928">
                        <c:v>178.88960799999998</c:v>
                      </c:pt>
                      <c:pt idx="10929">
                        <c:v>178.67904666666666</c:v>
                      </c:pt>
                      <c:pt idx="10930">
                        <c:v>178.515996</c:v>
                      </c:pt>
                      <c:pt idx="10931">
                        <c:v>178.33329766666665</c:v>
                      </c:pt>
                      <c:pt idx="10932">
                        <c:v>178.19414266666669</c:v>
                      </c:pt>
                      <c:pt idx="10933">
                        <c:v>178.00251766666665</c:v>
                      </c:pt>
                      <c:pt idx="10934">
                        <c:v>177.836039</c:v>
                      </c:pt>
                      <c:pt idx="10935">
                        <c:v>177.65330499999996</c:v>
                      </c:pt>
                      <c:pt idx="10936">
                        <c:v>177.473826</c:v>
                      </c:pt>
                      <c:pt idx="10937">
                        <c:v>177.28101100000001</c:v>
                      </c:pt>
                      <c:pt idx="10938">
                        <c:v>177.12880433333331</c:v>
                      </c:pt>
                      <c:pt idx="10939">
                        <c:v>176.96936033333336</c:v>
                      </c:pt>
                      <c:pt idx="10940">
                        <c:v>176.81441233333337</c:v>
                      </c:pt>
                      <c:pt idx="10941">
                        <c:v>176.62325033333332</c:v>
                      </c:pt>
                      <c:pt idx="10942">
                        <c:v>176.4182486666667</c:v>
                      </c:pt>
                      <c:pt idx="10943">
                        <c:v>176.24812800000004</c:v>
                      </c:pt>
                      <c:pt idx="10944">
                        <c:v>176.071696</c:v>
                      </c:pt>
                      <c:pt idx="10945">
                        <c:v>175.88592533333335</c:v>
                      </c:pt>
                      <c:pt idx="10946">
                        <c:v>175.71625299999997</c:v>
                      </c:pt>
                      <c:pt idx="10947">
                        <c:v>175.53600566666668</c:v>
                      </c:pt>
                      <c:pt idx="10948">
                        <c:v>175.36583966666663</c:v>
                      </c:pt>
                      <c:pt idx="10949">
                        <c:v>175.21031200000002</c:v>
                      </c:pt>
                      <c:pt idx="10950">
                        <c:v>174.98099766666667</c:v>
                      </c:pt>
                      <c:pt idx="10951">
                        <c:v>174.81805899999998</c:v>
                      </c:pt>
                      <c:pt idx="10952">
                        <c:v>174.63412466666668</c:v>
                      </c:pt>
                      <c:pt idx="10953">
                        <c:v>174.43347166666669</c:v>
                      </c:pt>
                      <c:pt idx="10954">
                        <c:v>174.26311733333333</c:v>
                      </c:pt>
                      <c:pt idx="10955">
                        <c:v>174.09396366666667</c:v>
                      </c:pt>
                      <c:pt idx="10956">
                        <c:v>173.96938599999999</c:v>
                      </c:pt>
                      <c:pt idx="10957">
                        <c:v>173.8027496666667</c:v>
                      </c:pt>
                      <c:pt idx="10958">
                        <c:v>173.61925233333332</c:v>
                      </c:pt>
                      <c:pt idx="10959">
                        <c:v>173.46518966666667</c:v>
                      </c:pt>
                      <c:pt idx="10960">
                        <c:v>173.22354133333332</c:v>
                      </c:pt>
                      <c:pt idx="10961">
                        <c:v>173.04502866666667</c:v>
                      </c:pt>
                      <c:pt idx="10962">
                        <c:v>172.90314733333335</c:v>
                      </c:pt>
                      <c:pt idx="10963">
                        <c:v>172.711319</c:v>
                      </c:pt>
                      <c:pt idx="10964">
                        <c:v>172.51780199999999</c:v>
                      </c:pt>
                      <c:pt idx="10965">
                        <c:v>172.35503633333335</c:v>
                      </c:pt>
                      <c:pt idx="10966">
                        <c:v>172.17637166666665</c:v>
                      </c:pt>
                      <c:pt idx="10967">
                        <c:v>172.01195800000002</c:v>
                      </c:pt>
                      <c:pt idx="10968">
                        <c:v>171.84009800000001</c:v>
                      </c:pt>
                      <c:pt idx="10969">
                        <c:v>171.675074</c:v>
                      </c:pt>
                      <c:pt idx="10970">
                        <c:v>171.50322433333335</c:v>
                      </c:pt>
                      <c:pt idx="10971">
                        <c:v>171.30564899999999</c:v>
                      </c:pt>
                      <c:pt idx="10972">
                        <c:v>171.15575166666667</c:v>
                      </c:pt>
                      <c:pt idx="10973">
                        <c:v>170.96805800000001</c:v>
                      </c:pt>
                      <c:pt idx="10974">
                        <c:v>170.76055399999998</c:v>
                      </c:pt>
                      <c:pt idx="10975">
                        <c:v>170.64927666666665</c:v>
                      </c:pt>
                      <c:pt idx="10976">
                        <c:v>170.44930500000001</c:v>
                      </c:pt>
                      <c:pt idx="10977">
                        <c:v>170.26899733333335</c:v>
                      </c:pt>
                      <c:pt idx="10978">
                        <c:v>170.09636433333336</c:v>
                      </c:pt>
                      <c:pt idx="10979">
                        <c:v>169.920466</c:v>
                      </c:pt>
                      <c:pt idx="10980">
                        <c:v>169.69545500000001</c:v>
                      </c:pt>
                      <c:pt idx="10981">
                        <c:v>169.561544</c:v>
                      </c:pt>
                      <c:pt idx="10982">
                        <c:v>169.43869566666663</c:v>
                      </c:pt>
                      <c:pt idx="10983">
                        <c:v>169.25037633333332</c:v>
                      </c:pt>
                      <c:pt idx="10984">
                        <c:v>169.05130499999999</c:v>
                      </c:pt>
                      <c:pt idx="10985">
                        <c:v>168.88748699999999</c:v>
                      </c:pt>
                      <c:pt idx="10986">
                        <c:v>168.70141099999998</c:v>
                      </c:pt>
                      <c:pt idx="10987">
                        <c:v>168.535797</c:v>
                      </c:pt>
                      <c:pt idx="10988">
                        <c:v>168.33740233333333</c:v>
                      </c:pt>
                      <c:pt idx="10989">
                        <c:v>168.16213966666666</c:v>
                      </c:pt>
                      <c:pt idx="10990">
                        <c:v>168.00519800000001</c:v>
                      </c:pt>
                      <c:pt idx="10991">
                        <c:v>167.81137566666666</c:v>
                      </c:pt>
                      <c:pt idx="10992">
                        <c:v>167.6499226666667</c:v>
                      </c:pt>
                      <c:pt idx="10993">
                        <c:v>167.46785500000001</c:v>
                      </c:pt>
                      <c:pt idx="10994">
                        <c:v>167.27792866666667</c:v>
                      </c:pt>
                      <c:pt idx="10995">
                        <c:v>167.12462866666667</c:v>
                      </c:pt>
                      <c:pt idx="10996">
                        <c:v>166.93377166666664</c:v>
                      </c:pt>
                      <c:pt idx="10997">
                        <c:v>166.75171433333333</c:v>
                      </c:pt>
                      <c:pt idx="10998">
                        <c:v>166.580556</c:v>
                      </c:pt>
                      <c:pt idx="10999">
                        <c:v>166.38344800000002</c:v>
                      </c:pt>
                      <c:pt idx="11000">
                        <c:v>166.23047399999999</c:v>
                      </c:pt>
                      <c:pt idx="11001">
                        <c:v>166.07369500000001</c:v>
                      </c:pt>
                      <c:pt idx="11002">
                        <c:v>165.88850933333333</c:v>
                      </c:pt>
                      <c:pt idx="11003">
                        <c:v>165.69676166666667</c:v>
                      </c:pt>
                      <c:pt idx="11004">
                        <c:v>165.52491233333333</c:v>
                      </c:pt>
                      <c:pt idx="11005">
                        <c:v>165.33945700000001</c:v>
                      </c:pt>
                      <c:pt idx="11006">
                        <c:v>165.17802433333335</c:v>
                      </c:pt>
                      <c:pt idx="11007">
                        <c:v>164.99619033333332</c:v>
                      </c:pt>
                      <c:pt idx="11008">
                        <c:v>164.83499666666668</c:v>
                      </c:pt>
                      <c:pt idx="11009">
                        <c:v>164.67453999999998</c:v>
                      </c:pt>
                      <c:pt idx="11010">
                        <c:v>164.47064200000003</c:v>
                      </c:pt>
                      <c:pt idx="11011">
                        <c:v>164.32820633333333</c:v>
                      </c:pt>
                      <c:pt idx="11012">
                        <c:v>164.14490733333332</c:v>
                      </c:pt>
                      <c:pt idx="11013">
                        <c:v>163.99664300000003</c:v>
                      </c:pt>
                      <c:pt idx="11014">
                        <c:v>163.78369666666666</c:v>
                      </c:pt>
                      <c:pt idx="11015">
                        <c:v>163.60660299999998</c:v>
                      </c:pt>
                      <c:pt idx="11016">
                        <c:v>163.41773466666666</c:v>
                      </c:pt>
                      <c:pt idx="11017">
                        <c:v>163.22926333333334</c:v>
                      </c:pt>
                      <c:pt idx="11018">
                        <c:v>163.08982833333334</c:v>
                      </c:pt>
                      <c:pt idx="11019">
                        <c:v>162.928584</c:v>
                      </c:pt>
                      <c:pt idx="11020">
                        <c:v>162.71481333333335</c:v>
                      </c:pt>
                      <c:pt idx="11021">
                        <c:v>162.55805466666666</c:v>
                      </c:pt>
                      <c:pt idx="11022">
                        <c:v>162.37319933333333</c:v>
                      </c:pt>
                      <c:pt idx="11023">
                        <c:v>162.19538366666666</c:v>
                      </c:pt>
                      <c:pt idx="11024">
                        <c:v>162.00993866666667</c:v>
                      </c:pt>
                      <c:pt idx="11025">
                        <c:v>161.86082966666666</c:v>
                      </c:pt>
                      <c:pt idx="11026">
                        <c:v>161.68521633333333</c:v>
                      </c:pt>
                      <c:pt idx="11027">
                        <c:v>161.53462200000001</c:v>
                      </c:pt>
                      <c:pt idx="11028">
                        <c:v>161.33955400000002</c:v>
                      </c:pt>
                      <c:pt idx="11029">
                        <c:v>161.18037900000002</c:v>
                      </c:pt>
                      <c:pt idx="11030">
                        <c:v>160.98612966666664</c:v>
                      </c:pt>
                      <c:pt idx="11031">
                        <c:v>160.79237866666665</c:v>
                      </c:pt>
                      <c:pt idx="11032">
                        <c:v>160.62074800000002</c:v>
                      </c:pt>
                      <c:pt idx="11033">
                        <c:v>160.41705333333331</c:v>
                      </c:pt>
                      <c:pt idx="11034">
                        <c:v>160.242152</c:v>
                      </c:pt>
                      <c:pt idx="11035">
                        <c:v>160.07995099999999</c:v>
                      </c:pt>
                      <c:pt idx="11036">
                        <c:v>159.88551833333335</c:v>
                      </c:pt>
                      <c:pt idx="11037">
                        <c:v>159.71918233333335</c:v>
                      </c:pt>
                      <c:pt idx="11038">
                        <c:v>159.52611300000001</c:v>
                      </c:pt>
                      <c:pt idx="11039">
                        <c:v>159.36608866666666</c:v>
                      </c:pt>
                      <c:pt idx="11040">
                        <c:v>159.15292366666668</c:v>
                      </c:pt>
                      <c:pt idx="11041">
                        <c:v>158.98008233333334</c:v>
                      </c:pt>
                      <c:pt idx="11042">
                        <c:v>158.81976833333334</c:v>
                      </c:pt>
                      <c:pt idx="11043">
                        <c:v>158.62401333333335</c:v>
                      </c:pt>
                      <c:pt idx="11044">
                        <c:v>158.47661333333335</c:v>
                      </c:pt>
                      <c:pt idx="11045">
                        <c:v>158.29568966666668</c:v>
                      </c:pt>
                      <c:pt idx="11046">
                        <c:v>158.15158566666665</c:v>
                      </c:pt>
                      <c:pt idx="11047">
                        <c:v>157.96967066666664</c:v>
                      </c:pt>
                      <c:pt idx="11048">
                        <c:v>157.79238866666665</c:v>
                      </c:pt>
                      <c:pt idx="11049">
                        <c:v>157.61074299999999</c:v>
                      </c:pt>
                      <c:pt idx="11050">
                        <c:v>157.42201733333332</c:v>
                      </c:pt>
                      <c:pt idx="11051">
                        <c:v>157.26302100000001</c:v>
                      </c:pt>
                      <c:pt idx="11052">
                        <c:v>157.10046866666664</c:v>
                      </c:pt>
                      <c:pt idx="11053">
                        <c:v>156.91501366666668</c:v>
                      </c:pt>
                      <c:pt idx="11054">
                        <c:v>156.72934433333333</c:v>
                      </c:pt>
                      <c:pt idx="11055">
                        <c:v>156.57328799999999</c:v>
                      </c:pt>
                      <c:pt idx="11056">
                        <c:v>156.36430366666667</c:v>
                      </c:pt>
                      <c:pt idx="11057">
                        <c:v>156.21614600000001</c:v>
                      </c:pt>
                      <c:pt idx="11058">
                        <c:v>156.03398666666666</c:v>
                      </c:pt>
                      <c:pt idx="11059">
                        <c:v>155.84852633333333</c:v>
                      </c:pt>
                      <c:pt idx="11060">
                        <c:v>155.68392433333335</c:v>
                      </c:pt>
                      <c:pt idx="11061">
                        <c:v>155.51944466666666</c:v>
                      </c:pt>
                      <c:pt idx="11062">
                        <c:v>155.33780933333333</c:v>
                      </c:pt>
                      <c:pt idx="11063">
                        <c:v>155.15114833333334</c:v>
                      </c:pt>
                      <c:pt idx="11064">
                        <c:v>154.98101800000001</c:v>
                      </c:pt>
                      <c:pt idx="11065">
                        <c:v>154.85068766666669</c:v>
                      </c:pt>
                      <c:pt idx="11066">
                        <c:v>154.66648866666665</c:v>
                      </c:pt>
                      <c:pt idx="11067">
                        <c:v>154.46668500000001</c:v>
                      </c:pt>
                      <c:pt idx="11068">
                        <c:v>154.28774999999999</c:v>
                      </c:pt>
                      <c:pt idx="11069">
                        <c:v>154.11193299999999</c:v>
                      </c:pt>
                      <c:pt idx="11070">
                        <c:v>153.921921</c:v>
                      </c:pt>
                      <c:pt idx="11071">
                        <c:v>153.76714100000001</c:v>
                      </c:pt>
                      <c:pt idx="11072">
                        <c:v>153.60168966666666</c:v>
                      </c:pt>
                      <c:pt idx="11073">
                        <c:v>153.45348100000001</c:v>
                      </c:pt>
                      <c:pt idx="11074">
                        <c:v>153.25981666666667</c:v>
                      </c:pt>
                      <c:pt idx="11075">
                        <c:v>153.10205099999999</c:v>
                      </c:pt>
                      <c:pt idx="11076">
                        <c:v>152.87920633333331</c:v>
                      </c:pt>
                      <c:pt idx="11077">
                        <c:v>152.70755533333332</c:v>
                      </c:pt>
                      <c:pt idx="11078">
                        <c:v>152.49525466666665</c:v>
                      </c:pt>
                      <c:pt idx="11079">
                        <c:v>152.32644133333335</c:v>
                      </c:pt>
                      <c:pt idx="11080">
                        <c:v>152.18319700000001</c:v>
                      </c:pt>
                      <c:pt idx="11081">
                        <c:v>151.98751300000001</c:v>
                      </c:pt>
                      <c:pt idx="11082">
                        <c:v>151.80792733333331</c:v>
                      </c:pt>
                      <c:pt idx="11083">
                        <c:v>151.58444699999998</c:v>
                      </c:pt>
                      <c:pt idx="11084">
                        <c:v>151.44973266666668</c:v>
                      </c:pt>
                      <c:pt idx="11085">
                        <c:v>151.25986233333333</c:v>
                      </c:pt>
                      <c:pt idx="11086">
                        <c:v>151.07754</c:v>
                      </c:pt>
                      <c:pt idx="11087">
                        <c:v>150.96021499999998</c:v>
                      </c:pt>
                      <c:pt idx="11088">
                        <c:v>150.75544766666667</c:v>
                      </c:pt>
                      <c:pt idx="11089">
                        <c:v>150.59699499999999</c:v>
                      </c:pt>
                      <c:pt idx="11090">
                        <c:v>150.45352166666666</c:v>
                      </c:pt>
                      <c:pt idx="11091">
                        <c:v>150.225998</c:v>
                      </c:pt>
                      <c:pt idx="11092">
                        <c:v>150.02408333333332</c:v>
                      </c:pt>
                      <c:pt idx="11093">
                        <c:v>149.88187133333332</c:v>
                      </c:pt>
                      <c:pt idx="11094">
                        <c:v>149.72348033333333</c:v>
                      </c:pt>
                      <c:pt idx="11095">
                        <c:v>149.55710866666666</c:v>
                      </c:pt>
                      <c:pt idx="11096">
                        <c:v>149.37608833333334</c:v>
                      </c:pt>
                      <c:pt idx="11097">
                        <c:v>149.17491133333331</c:v>
                      </c:pt>
                      <c:pt idx="11098">
                        <c:v>148.99954233333332</c:v>
                      </c:pt>
                      <c:pt idx="11099">
                        <c:v>148.81241866666667</c:v>
                      </c:pt>
                      <c:pt idx="11100">
                        <c:v>148.65155033333335</c:v>
                      </c:pt>
                      <c:pt idx="11101">
                        <c:v>148.48156733333335</c:v>
                      </c:pt>
                      <c:pt idx="11102">
                        <c:v>148.30024733333335</c:v>
                      </c:pt>
                      <c:pt idx="11103">
                        <c:v>148.12260466666666</c:v>
                      </c:pt>
                      <c:pt idx="11104">
                        <c:v>147.94452966666665</c:v>
                      </c:pt>
                      <c:pt idx="11105">
                        <c:v>147.77519733333335</c:v>
                      </c:pt>
                      <c:pt idx="11106">
                        <c:v>147.59082033333334</c:v>
                      </c:pt>
                      <c:pt idx="11107">
                        <c:v>147.43039466666667</c:v>
                      </c:pt>
                      <c:pt idx="11108">
                        <c:v>147.25587433333331</c:v>
                      </c:pt>
                      <c:pt idx="11109">
                        <c:v>147.04856333333333</c:v>
                      </c:pt>
                      <c:pt idx="11110">
                        <c:v>146.87457800000001</c:v>
                      </c:pt>
                      <c:pt idx="11111">
                        <c:v>146.69955933333333</c:v>
                      </c:pt>
                      <c:pt idx="11112">
                        <c:v>146.55197633333333</c:v>
                      </c:pt>
                      <c:pt idx="11113">
                        <c:v>146.38575233333333</c:v>
                      </c:pt>
                      <c:pt idx="11114">
                        <c:v>146.19887266666666</c:v>
                      </c:pt>
                      <c:pt idx="11115">
                        <c:v>146.02556333333334</c:v>
                      </c:pt>
                      <c:pt idx="11116">
                        <c:v>145.81646233333333</c:v>
                      </c:pt>
                      <c:pt idx="11117">
                        <c:v>145.64213066666665</c:v>
                      </c:pt>
                      <c:pt idx="11118">
                        <c:v>145.45092266666666</c:v>
                      </c:pt>
                      <c:pt idx="11119">
                        <c:v>145.26294433333331</c:v>
                      </c:pt>
                      <c:pt idx="11120">
                        <c:v>145.09804266666666</c:v>
                      </c:pt>
                      <c:pt idx="11121">
                        <c:v>144.95234166666665</c:v>
                      </c:pt>
                      <c:pt idx="11122">
                        <c:v>144.75915033333334</c:v>
                      </c:pt>
                      <c:pt idx="11123">
                        <c:v>144.56233699999999</c:v>
                      </c:pt>
                      <c:pt idx="11124">
                        <c:v>144.40503933333335</c:v>
                      </c:pt>
                      <c:pt idx="11125">
                        <c:v>144.23882</c:v>
                      </c:pt>
                      <c:pt idx="11126">
                        <c:v>144.11050933333331</c:v>
                      </c:pt>
                      <c:pt idx="11127">
                        <c:v>143.91921500000001</c:v>
                      </c:pt>
                      <c:pt idx="11128">
                        <c:v>143.74484266666664</c:v>
                      </c:pt>
                      <c:pt idx="11129">
                        <c:v>143.54319766666666</c:v>
                      </c:pt>
                      <c:pt idx="11130">
                        <c:v>143.34885133333333</c:v>
                      </c:pt>
                      <c:pt idx="11131">
                        <c:v>143.17413333333332</c:v>
                      </c:pt>
                      <c:pt idx="11132">
                        <c:v>143.01241033333335</c:v>
                      </c:pt>
                      <c:pt idx="11133">
                        <c:v>142.82543966666665</c:v>
                      </c:pt>
                      <c:pt idx="11134">
                        <c:v>142.65460733333333</c:v>
                      </c:pt>
                      <c:pt idx="11135">
                        <c:v>142.52528900000001</c:v>
                      </c:pt>
                      <c:pt idx="11136">
                        <c:v>142.27720133333332</c:v>
                      </c:pt>
                      <c:pt idx="11137">
                        <c:v>142.11776733333335</c:v>
                      </c:pt>
                      <c:pt idx="11138">
                        <c:v>141.973353</c:v>
                      </c:pt>
                      <c:pt idx="11139">
                        <c:v>141.82554666666667</c:v>
                      </c:pt>
                      <c:pt idx="11140">
                        <c:v>141.61652633333333</c:v>
                      </c:pt>
                      <c:pt idx="11141">
                        <c:v>141.43034399999999</c:v>
                      </c:pt>
                      <c:pt idx="11142">
                        <c:v>141.27972433333335</c:v>
                      </c:pt>
                      <c:pt idx="11143">
                        <c:v>141.11235033333335</c:v>
                      </c:pt>
                      <c:pt idx="11144">
                        <c:v>140.93416333333332</c:v>
                      </c:pt>
                      <c:pt idx="11145">
                        <c:v>140.76047800000001</c:v>
                      </c:pt>
                      <c:pt idx="11146">
                        <c:v>140.58542399999999</c:v>
                      </c:pt>
                      <c:pt idx="11147">
                        <c:v>140.44257100000002</c:v>
                      </c:pt>
                      <c:pt idx="11148">
                        <c:v>140.21281433333334</c:v>
                      </c:pt>
                      <c:pt idx="11149">
                        <c:v>140.02176399999999</c:v>
                      </c:pt>
                      <c:pt idx="11150">
                        <c:v>139.89166766666668</c:v>
                      </c:pt>
                      <c:pt idx="11151">
                        <c:v>139.70843500000001</c:v>
                      </c:pt>
                      <c:pt idx="11152">
                        <c:v>139.532206</c:v>
                      </c:pt>
                      <c:pt idx="11153">
                        <c:v>139.37183133333335</c:v>
                      </c:pt>
                      <c:pt idx="11154">
                        <c:v>139.18505366666668</c:v>
                      </c:pt>
                      <c:pt idx="11155">
                        <c:v>139.03362533333333</c:v>
                      </c:pt>
                      <c:pt idx="11156">
                        <c:v>138.84527066666666</c:v>
                      </c:pt>
                      <c:pt idx="11157">
                        <c:v>138.61761999999999</c:v>
                      </c:pt>
                      <c:pt idx="11158">
                        <c:v>138.43262200000001</c:v>
                      </c:pt>
                      <c:pt idx="11159">
                        <c:v>138.27786766666668</c:v>
                      </c:pt>
                      <c:pt idx="11160">
                        <c:v>138.13922633333334</c:v>
                      </c:pt>
                      <c:pt idx="11161">
                        <c:v>137.98121666666668</c:v>
                      </c:pt>
                      <c:pt idx="11162">
                        <c:v>137.79894999999999</c:v>
                      </c:pt>
                      <c:pt idx="11163">
                        <c:v>137.59383633333334</c:v>
                      </c:pt>
                      <c:pt idx="11164">
                        <c:v>137.472814</c:v>
                      </c:pt>
                      <c:pt idx="11165">
                        <c:v>137.24660233333336</c:v>
                      </c:pt>
                      <c:pt idx="11166">
                        <c:v>137.09313466666666</c:v>
                      </c:pt>
                      <c:pt idx="11167">
                        <c:v>136.89979066666663</c:v>
                      </c:pt>
                      <c:pt idx="11168">
                        <c:v>136.76990233333333</c:v>
                      </c:pt>
                      <c:pt idx="11169">
                        <c:v>136.60403466666665</c:v>
                      </c:pt>
                      <c:pt idx="11170">
                        <c:v>136.40503933333332</c:v>
                      </c:pt>
                      <c:pt idx="11171">
                        <c:v>136.23658233333333</c:v>
                      </c:pt>
                      <c:pt idx="11172">
                        <c:v>136.07701133333333</c:v>
                      </c:pt>
                      <c:pt idx="11173">
                        <c:v>135.92015599999999</c:v>
                      </c:pt>
                      <c:pt idx="11174">
                        <c:v>135.72047933333332</c:v>
                      </c:pt>
                      <c:pt idx="11175">
                        <c:v>135.53721633333336</c:v>
                      </c:pt>
                      <c:pt idx="11176">
                        <c:v>135.34853099999998</c:v>
                      </c:pt>
                      <c:pt idx="11177">
                        <c:v>135.19644166666669</c:v>
                      </c:pt>
                      <c:pt idx="11178">
                        <c:v>135.01733433333334</c:v>
                      </c:pt>
                      <c:pt idx="11179">
                        <c:v>134.85905966666667</c:v>
                      </c:pt>
                      <c:pt idx="11180">
                        <c:v>134.70259099999998</c:v>
                      </c:pt>
                      <c:pt idx="11181">
                        <c:v>134.51128133333336</c:v>
                      </c:pt>
                      <c:pt idx="11182">
                        <c:v>134.34324166666667</c:v>
                      </c:pt>
                      <c:pt idx="11183">
                        <c:v>134.17021166666666</c:v>
                      </c:pt>
                      <c:pt idx="11184">
                        <c:v>133.98607366666667</c:v>
                      </c:pt>
                      <c:pt idx="11185">
                        <c:v>133.85476166666669</c:v>
                      </c:pt>
                      <c:pt idx="11186">
                        <c:v>133.63606266666667</c:v>
                      </c:pt>
                      <c:pt idx="11187">
                        <c:v>133.46773299999998</c:v>
                      </c:pt>
                      <c:pt idx="11188">
                        <c:v>133.28997799999999</c:v>
                      </c:pt>
                      <c:pt idx="11189">
                        <c:v>133.12220766666667</c:v>
                      </c:pt>
                      <c:pt idx="11190">
                        <c:v>132.95290633333332</c:v>
                      </c:pt>
                      <c:pt idx="11191">
                        <c:v>132.79198199999999</c:v>
                      </c:pt>
                      <c:pt idx="11192">
                        <c:v>132.58738700000001</c:v>
                      </c:pt>
                      <c:pt idx="11193">
                        <c:v>132.38034566666667</c:v>
                      </c:pt>
                      <c:pt idx="11194">
                        <c:v>132.24553400000002</c:v>
                      </c:pt>
                      <c:pt idx="11195">
                        <c:v>132.06951900000001</c:v>
                      </c:pt>
                      <c:pt idx="11196">
                        <c:v>131.91294333333335</c:v>
                      </c:pt>
                      <c:pt idx="11197">
                        <c:v>131.744293</c:v>
                      </c:pt>
                      <c:pt idx="11198">
                        <c:v>131.58889266666668</c:v>
                      </c:pt>
                      <c:pt idx="11199">
                        <c:v>131.41427099999999</c:v>
                      </c:pt>
                      <c:pt idx="11200">
                        <c:v>131.22526066666666</c:v>
                      </c:pt>
                      <c:pt idx="11201">
                        <c:v>131.04796366666667</c:v>
                      </c:pt>
                      <c:pt idx="11202">
                        <c:v>130.86778266666667</c:v>
                      </c:pt>
                      <c:pt idx="11203">
                        <c:v>130.68437733333334</c:v>
                      </c:pt>
                      <c:pt idx="11204">
                        <c:v>130.53564966666667</c:v>
                      </c:pt>
                      <c:pt idx="11205">
                        <c:v>130.33865366666666</c:v>
                      </c:pt>
                      <c:pt idx="11206">
                        <c:v>130.17944833333334</c:v>
                      </c:pt>
                      <c:pt idx="11207">
                        <c:v>130.00759866666667</c:v>
                      </c:pt>
                      <c:pt idx="11208">
                        <c:v>129.85719800000001</c:v>
                      </c:pt>
                      <c:pt idx="11209">
                        <c:v>129.64572633333333</c:v>
                      </c:pt>
                      <c:pt idx="11210">
                        <c:v>129.48966499999997</c:v>
                      </c:pt>
                      <c:pt idx="11211">
                        <c:v>129.31161499999999</c:v>
                      </c:pt>
                      <c:pt idx="11212">
                        <c:v>129.15536966666664</c:v>
                      </c:pt>
                      <c:pt idx="11213">
                        <c:v>129.00069133333332</c:v>
                      </c:pt>
                      <c:pt idx="11214">
                        <c:v>128.81333933333335</c:v>
                      </c:pt>
                      <c:pt idx="11215">
                        <c:v>128.61174500000001</c:v>
                      </c:pt>
                      <c:pt idx="11216">
                        <c:v>128.480245</c:v>
                      </c:pt>
                      <c:pt idx="11217">
                        <c:v>128.29236866666665</c:v>
                      </c:pt>
                      <c:pt idx="11218">
                        <c:v>128.117513</c:v>
                      </c:pt>
                      <c:pt idx="11219">
                        <c:v>127.94841233333334</c:v>
                      </c:pt>
                      <c:pt idx="11220">
                        <c:v>127.78518433333333</c:v>
                      </c:pt>
                      <c:pt idx="11221">
                        <c:v>127.63255833333335</c:v>
                      </c:pt>
                      <c:pt idx="11222">
                        <c:v>127.42424533333333</c:v>
                      </c:pt>
                      <c:pt idx="11223">
                        <c:v>127.29655200000001</c:v>
                      </c:pt>
                      <c:pt idx="11224">
                        <c:v>127.12499466666667</c:v>
                      </c:pt>
                      <c:pt idx="11225">
                        <c:v>126.971425</c:v>
                      </c:pt>
                      <c:pt idx="11226">
                        <c:v>126.78739666666667</c:v>
                      </c:pt>
                      <c:pt idx="11227">
                        <c:v>126.58804066666666</c:v>
                      </c:pt>
                      <c:pt idx="11228">
                        <c:v>126.41973633333333</c:v>
                      </c:pt>
                      <c:pt idx="11229">
                        <c:v>126.23137933333334</c:v>
                      </c:pt>
                      <c:pt idx="11230">
                        <c:v>126.06357066666668</c:v>
                      </c:pt>
                      <c:pt idx="11231">
                        <c:v>125.87706500000002</c:v>
                      </c:pt>
                      <c:pt idx="11232">
                        <c:v>125.70810433333332</c:v>
                      </c:pt>
                      <c:pt idx="11233">
                        <c:v>125.54118866666666</c:v>
                      </c:pt>
                      <c:pt idx="11234">
                        <c:v>125.39269</c:v>
                      </c:pt>
                      <c:pt idx="11235">
                        <c:v>125.20972433333334</c:v>
                      </c:pt>
                      <c:pt idx="11236">
                        <c:v>125.01978533333333</c:v>
                      </c:pt>
                      <c:pt idx="11237">
                        <c:v>124.84830733333332</c:v>
                      </c:pt>
                      <c:pt idx="11238">
                        <c:v>124.660568</c:v>
                      </c:pt>
                      <c:pt idx="11239">
                        <c:v>124.50460299999999</c:v>
                      </c:pt>
                      <c:pt idx="11240">
                        <c:v>124.31841000000001</c:v>
                      </c:pt>
                      <c:pt idx="11241">
                        <c:v>124.17580133333335</c:v>
                      </c:pt>
                      <c:pt idx="11242">
                        <c:v>123.990537</c:v>
                      </c:pt>
                      <c:pt idx="11243">
                        <c:v>123.84746566666666</c:v>
                      </c:pt>
                      <c:pt idx="11244">
                        <c:v>123.68985233333332</c:v>
                      </c:pt>
                      <c:pt idx="11245">
                        <c:v>123.47866066666667</c:v>
                      </c:pt>
                      <c:pt idx="11246">
                        <c:v>123.31740066666667</c:v>
                      </c:pt>
                      <c:pt idx="11247">
                        <c:v>123.142876</c:v>
                      </c:pt>
                      <c:pt idx="11248">
                        <c:v>122.96170533333334</c:v>
                      </c:pt>
                      <c:pt idx="11249">
                        <c:v>122.80289466666666</c:v>
                      </c:pt>
                      <c:pt idx="11250">
                        <c:v>122.64446500000001</c:v>
                      </c:pt>
                      <c:pt idx="11251">
                        <c:v>122.45611066666667</c:v>
                      </c:pt>
                      <c:pt idx="11252">
                        <c:v>122.30740366666667</c:v>
                      </c:pt>
                      <c:pt idx="11253">
                        <c:v>122.12531766666666</c:v>
                      </c:pt>
                      <c:pt idx="11254">
                        <c:v>121.94290933333333</c:v>
                      </c:pt>
                      <c:pt idx="11255">
                        <c:v>121.79453000000001</c:v>
                      </c:pt>
                      <c:pt idx="11256">
                        <c:v>121.63348633333334</c:v>
                      </c:pt>
                      <c:pt idx="11257">
                        <c:v>121.45514166666668</c:v>
                      </c:pt>
                      <c:pt idx="11258">
                        <c:v>121.29193366666668</c:v>
                      </c:pt>
                      <c:pt idx="11259">
                        <c:v>121.09763866666667</c:v>
                      </c:pt>
                      <c:pt idx="11260">
                        <c:v>120.96218599999999</c:v>
                      </c:pt>
                      <c:pt idx="11261">
                        <c:v>120.75187166666666</c:v>
                      </c:pt>
                      <c:pt idx="11262">
                        <c:v>120.59592933333333</c:v>
                      </c:pt>
                      <c:pt idx="11263">
                        <c:v>120.45536800000001</c:v>
                      </c:pt>
                      <c:pt idx="11264">
                        <c:v>120.27136733333333</c:v>
                      </c:pt>
                      <c:pt idx="11265">
                        <c:v>120.12483466666667</c:v>
                      </c:pt>
                      <c:pt idx="11266">
                        <c:v>119.93627166666666</c:v>
                      </c:pt>
                      <c:pt idx="11267">
                        <c:v>119.78803266666667</c:v>
                      </c:pt>
                      <c:pt idx="11268">
                        <c:v>119.59599300000001</c:v>
                      </c:pt>
                      <c:pt idx="11269">
                        <c:v>119.45208466666666</c:v>
                      </c:pt>
                      <c:pt idx="11270">
                        <c:v>119.24881733333332</c:v>
                      </c:pt>
                      <c:pt idx="11271">
                        <c:v>119.06062033333335</c:v>
                      </c:pt>
                      <c:pt idx="11272">
                        <c:v>118.89443199999999</c:v>
                      </c:pt>
                      <c:pt idx="11273">
                        <c:v>118.75085466666667</c:v>
                      </c:pt>
                      <c:pt idx="11274">
                        <c:v>118.57574200000001</c:v>
                      </c:pt>
                      <c:pt idx="11275">
                        <c:v>118.39860266666666</c:v>
                      </c:pt>
                      <c:pt idx="11276">
                        <c:v>118.24545533333333</c:v>
                      </c:pt>
                      <c:pt idx="11277">
                        <c:v>118.07174433333334</c:v>
                      </c:pt>
                      <c:pt idx="11278">
                        <c:v>117.91065966666667</c:v>
                      </c:pt>
                      <c:pt idx="11279">
                        <c:v>117.75196333333334</c:v>
                      </c:pt>
                      <c:pt idx="11280">
                        <c:v>117.56016033333333</c:v>
                      </c:pt>
                      <c:pt idx="11281">
                        <c:v>117.39239500000001</c:v>
                      </c:pt>
                      <c:pt idx="11282">
                        <c:v>117.23973333333333</c:v>
                      </c:pt>
                      <c:pt idx="11283">
                        <c:v>117.05591066666666</c:v>
                      </c:pt>
                      <c:pt idx="11284">
                        <c:v>116.91300966666665</c:v>
                      </c:pt>
                      <c:pt idx="11285">
                        <c:v>116.74064400000002</c:v>
                      </c:pt>
                      <c:pt idx="11286">
                        <c:v>116.54449233333332</c:v>
                      </c:pt>
                      <c:pt idx="11287">
                        <c:v>116.39840699999998</c:v>
                      </c:pt>
                      <c:pt idx="11288">
                        <c:v>116.23429599999999</c:v>
                      </c:pt>
                      <c:pt idx="11289">
                        <c:v>116.04465233333333</c:v>
                      </c:pt>
                      <c:pt idx="11290">
                        <c:v>115.89886999999999</c:v>
                      </c:pt>
                      <c:pt idx="11291">
                        <c:v>115.72503433333334</c:v>
                      </c:pt>
                      <c:pt idx="11292">
                        <c:v>115.56320166666667</c:v>
                      </c:pt>
                      <c:pt idx="11293">
                        <c:v>115.41199766666666</c:v>
                      </c:pt>
                      <c:pt idx="11294">
                        <c:v>115.23404933333335</c:v>
                      </c:pt>
                      <c:pt idx="11295">
                        <c:v>115.06107333333334</c:v>
                      </c:pt>
                      <c:pt idx="11296">
                        <c:v>114.89432033333333</c:v>
                      </c:pt>
                      <c:pt idx="11297">
                        <c:v>114.72705833333333</c:v>
                      </c:pt>
                      <c:pt idx="11298">
                        <c:v>114.56029266666667</c:v>
                      </c:pt>
                      <c:pt idx="11299">
                        <c:v>114.36423733333334</c:v>
                      </c:pt>
                      <c:pt idx="11300">
                        <c:v>114.23328400000001</c:v>
                      </c:pt>
                      <c:pt idx="11301">
                        <c:v>114.08283466666667</c:v>
                      </c:pt>
                      <c:pt idx="11302">
                        <c:v>113.91793833333334</c:v>
                      </c:pt>
                      <c:pt idx="11303">
                        <c:v>113.757141</c:v>
                      </c:pt>
                      <c:pt idx="11304">
                        <c:v>113.58642866666666</c:v>
                      </c:pt>
                      <c:pt idx="11305">
                        <c:v>113.42045333333334</c:v>
                      </c:pt>
                      <c:pt idx="11306">
                        <c:v>113.24790466666666</c:v>
                      </c:pt>
                      <c:pt idx="11307">
                        <c:v>113.05415599999999</c:v>
                      </c:pt>
                      <c:pt idx="11308">
                        <c:v>112.89059433333334</c:v>
                      </c:pt>
                      <c:pt idx="11309">
                        <c:v>112.74419633333333</c:v>
                      </c:pt>
                      <c:pt idx="11310">
                        <c:v>112.60057066666666</c:v>
                      </c:pt>
                      <c:pt idx="11311">
                        <c:v>112.44931266666667</c:v>
                      </c:pt>
                      <c:pt idx="11312">
                        <c:v>112.28441633333334</c:v>
                      </c:pt>
                      <c:pt idx="11313">
                        <c:v>112.11017099999999</c:v>
                      </c:pt>
                      <c:pt idx="11314">
                        <c:v>111.95099133333333</c:v>
                      </c:pt>
                      <c:pt idx="11315">
                        <c:v>111.78888433333333</c:v>
                      </c:pt>
                      <c:pt idx="11316">
                        <c:v>111.62508133333334</c:v>
                      </c:pt>
                      <c:pt idx="11317">
                        <c:v>111.45220166666667</c:v>
                      </c:pt>
                      <c:pt idx="11318">
                        <c:v>111.259618</c:v>
                      </c:pt>
                      <c:pt idx="11319">
                        <c:v>111.103381</c:v>
                      </c:pt>
                      <c:pt idx="11320">
                        <c:v>110.94071933333333</c:v>
                      </c:pt>
                      <c:pt idx="11321">
                        <c:v>110.78005733333333</c:v>
                      </c:pt>
                      <c:pt idx="11322">
                        <c:v>110.62288666666667</c:v>
                      </c:pt>
                      <c:pt idx="11323">
                        <c:v>110.45106266666666</c:v>
                      </c:pt>
                      <c:pt idx="11324">
                        <c:v>110.30423233333333</c:v>
                      </c:pt>
                      <c:pt idx="11325">
                        <c:v>110.118965</c:v>
                      </c:pt>
                      <c:pt idx="11326">
                        <c:v>109.96792066666666</c:v>
                      </c:pt>
                      <c:pt idx="11327">
                        <c:v>109.79176100000001</c:v>
                      </c:pt>
                      <c:pt idx="11328">
                        <c:v>109.65027366666668</c:v>
                      </c:pt>
                      <c:pt idx="11329">
                        <c:v>109.46188133333332</c:v>
                      </c:pt>
                      <c:pt idx="11330">
                        <c:v>109.27403733333334</c:v>
                      </c:pt>
                      <c:pt idx="11331">
                        <c:v>109.12467433333332</c:v>
                      </c:pt>
                      <c:pt idx="11332">
                        <c:v>108.96446466666667</c:v>
                      </c:pt>
                      <c:pt idx="11333">
                        <c:v>108.79732999999999</c:v>
                      </c:pt>
                      <c:pt idx="11334">
                        <c:v>108.64222966666667</c:v>
                      </c:pt>
                      <c:pt idx="11335">
                        <c:v>108.478844</c:v>
                      </c:pt>
                      <c:pt idx="11336">
                        <c:v>108.33445466666666</c:v>
                      </c:pt>
                      <c:pt idx="11337">
                        <c:v>108.17594666666666</c:v>
                      </c:pt>
                      <c:pt idx="11338">
                        <c:v>108.02393333333333</c:v>
                      </c:pt>
                      <c:pt idx="11339">
                        <c:v>107.83888</c:v>
                      </c:pt>
                      <c:pt idx="11340">
                        <c:v>107.66907999999999</c:v>
                      </c:pt>
                      <c:pt idx="11341">
                        <c:v>107.49488599999999</c:v>
                      </c:pt>
                      <c:pt idx="11342">
                        <c:v>107.32349133333332</c:v>
                      </c:pt>
                      <c:pt idx="11343">
                        <c:v>107.16754899999999</c:v>
                      </c:pt>
                      <c:pt idx="11344">
                        <c:v>107.00765999999999</c:v>
                      </c:pt>
                      <c:pt idx="11345">
                        <c:v>106.85571299999999</c:v>
                      </c:pt>
                      <c:pt idx="11346">
                        <c:v>106.66999833333334</c:v>
                      </c:pt>
                      <c:pt idx="11347">
                        <c:v>106.52436333333333</c:v>
                      </c:pt>
                      <c:pt idx="11348">
                        <c:v>106.371414</c:v>
                      </c:pt>
                      <c:pt idx="11349">
                        <c:v>106.18633</c:v>
                      </c:pt>
                      <c:pt idx="11350">
                        <c:v>106.00601966666666</c:v>
                      </c:pt>
                      <c:pt idx="11351">
                        <c:v>105.85572333333333</c:v>
                      </c:pt>
                      <c:pt idx="11352">
                        <c:v>105.67946366666666</c:v>
                      </c:pt>
                      <c:pt idx="11353">
                        <c:v>105.539177</c:v>
                      </c:pt>
                      <c:pt idx="11354">
                        <c:v>105.34174866666667</c:v>
                      </c:pt>
                      <c:pt idx="11355">
                        <c:v>105.16336833333332</c:v>
                      </c:pt>
                      <c:pt idx="11356">
                        <c:v>105.01914966666668</c:v>
                      </c:pt>
                      <c:pt idx="11357">
                        <c:v>104.84125</c:v>
                      </c:pt>
                      <c:pt idx="11358">
                        <c:v>104.66028366666667</c:v>
                      </c:pt>
                      <c:pt idx="11359">
                        <c:v>104.52814233333334</c:v>
                      </c:pt>
                      <c:pt idx="11360">
                        <c:v>104.37744133333332</c:v>
                      </c:pt>
                      <c:pt idx="11361">
                        <c:v>104.192482</c:v>
                      </c:pt>
                      <c:pt idx="11362">
                        <c:v>104.05128466666667</c:v>
                      </c:pt>
                      <c:pt idx="11363">
                        <c:v>103.89952100000001</c:v>
                      </c:pt>
                      <c:pt idx="11364">
                        <c:v>103.70397233333334</c:v>
                      </c:pt>
                      <c:pt idx="11365">
                        <c:v>103.55218500000001</c:v>
                      </c:pt>
                      <c:pt idx="11366">
                        <c:v>103.36235800000001</c:v>
                      </c:pt>
                      <c:pt idx="11367">
                        <c:v>103.21261366666666</c:v>
                      </c:pt>
                      <c:pt idx="11368">
                        <c:v>103.05040966666667</c:v>
                      </c:pt>
                      <c:pt idx="11369">
                        <c:v>102.88077066666666</c:v>
                      </c:pt>
                      <c:pt idx="11370">
                        <c:v>102.71097333333334</c:v>
                      </c:pt>
                      <c:pt idx="11371">
                        <c:v>102.51530200000001</c:v>
                      </c:pt>
                      <c:pt idx="11372">
                        <c:v>102.35509</c:v>
                      </c:pt>
                      <c:pt idx="11373">
                        <c:v>102.20104733333334</c:v>
                      </c:pt>
                      <c:pt idx="11374">
                        <c:v>102.03313200000001</c:v>
                      </c:pt>
                      <c:pt idx="11375">
                        <c:v>101.87096166666667</c:v>
                      </c:pt>
                      <c:pt idx="11376">
                        <c:v>101.69077833333334</c:v>
                      </c:pt>
                      <c:pt idx="11377">
                        <c:v>101.53857933333335</c:v>
                      </c:pt>
                      <c:pt idx="11378">
                        <c:v>101.36848200000001</c:v>
                      </c:pt>
                      <c:pt idx="11379">
                        <c:v>101.20776633333332</c:v>
                      </c:pt>
                      <c:pt idx="11380">
                        <c:v>101.02121466666667</c:v>
                      </c:pt>
                      <c:pt idx="11381">
                        <c:v>100.83625266666667</c:v>
                      </c:pt>
                      <c:pt idx="11382">
                        <c:v>100.68868766666667</c:v>
                      </c:pt>
                      <c:pt idx="11383">
                        <c:v>100.52931999999998</c:v>
                      </c:pt>
                      <c:pt idx="11384">
                        <c:v>100.34917700000001</c:v>
                      </c:pt>
                      <c:pt idx="11385">
                        <c:v>100.21096299999999</c:v>
                      </c:pt>
                      <c:pt idx="11386">
                        <c:v>100.01927443333334</c:v>
                      </c:pt>
                      <c:pt idx="11387">
                        <c:v>99.838241566666667</c:v>
                      </c:pt>
                      <c:pt idx="11388">
                        <c:v>99.699765499999998</c:v>
                      </c:pt>
                      <c:pt idx="11389">
                        <c:v>99.544367466666657</c:v>
                      </c:pt>
                      <c:pt idx="11390">
                        <c:v>99.369043966666666</c:v>
                      </c:pt>
                      <c:pt idx="11391">
                        <c:v>99.209617633333323</c:v>
                      </c:pt>
                      <c:pt idx="11392">
                        <c:v>99.031898466666647</c:v>
                      </c:pt>
                      <c:pt idx="11393">
                        <c:v>98.868965133333333</c:v>
                      </c:pt>
                      <c:pt idx="11394">
                        <c:v>98.671803766666656</c:v>
                      </c:pt>
                      <c:pt idx="11395">
                        <c:v>98.506523133333346</c:v>
                      </c:pt>
                      <c:pt idx="11396">
                        <c:v>98.354972833333321</c:v>
                      </c:pt>
                      <c:pt idx="11397">
                        <c:v>98.205225633333328</c:v>
                      </c:pt>
                      <c:pt idx="11398">
                        <c:v>98.020558699999995</c:v>
                      </c:pt>
                      <c:pt idx="11399">
                        <c:v>97.857228566666663</c:v>
                      </c:pt>
                      <c:pt idx="11400">
                        <c:v>97.689020766666658</c:v>
                      </c:pt>
                      <c:pt idx="11401">
                        <c:v>97.490633633333346</c:v>
                      </c:pt>
                      <c:pt idx="11402">
                        <c:v>97.357602466666663</c:v>
                      </c:pt>
                      <c:pt idx="11403">
                        <c:v>97.187942500000005</c:v>
                      </c:pt>
                      <c:pt idx="11404">
                        <c:v>97.011530566666679</c:v>
                      </c:pt>
                      <c:pt idx="11405">
                        <c:v>96.853111266666659</c:v>
                      </c:pt>
                      <c:pt idx="11406">
                        <c:v>96.681742366666654</c:v>
                      </c:pt>
                      <c:pt idx="11407">
                        <c:v>96.492098466666675</c:v>
                      </c:pt>
                      <c:pt idx="11408">
                        <c:v>96.349321999999987</c:v>
                      </c:pt>
                      <c:pt idx="11409">
                        <c:v>96.196116133333348</c:v>
                      </c:pt>
                      <c:pt idx="11410">
                        <c:v>96.016980466666666</c:v>
                      </c:pt>
                      <c:pt idx="11411">
                        <c:v>95.86987049999999</c:v>
                      </c:pt>
                      <c:pt idx="11412">
                        <c:v>95.690976466666669</c:v>
                      </c:pt>
                      <c:pt idx="11413">
                        <c:v>95.542277033333335</c:v>
                      </c:pt>
                      <c:pt idx="11414">
                        <c:v>95.370732599999997</c:v>
                      </c:pt>
                      <c:pt idx="11415">
                        <c:v>95.202079799999993</c:v>
                      </c:pt>
                      <c:pt idx="11416">
                        <c:v>95.024159766666671</c:v>
                      </c:pt>
                      <c:pt idx="11417">
                        <c:v>94.88108316666667</c:v>
                      </c:pt>
                      <c:pt idx="11418">
                        <c:v>94.700345400000003</c:v>
                      </c:pt>
                      <c:pt idx="11419">
                        <c:v>94.515561399999982</c:v>
                      </c:pt>
                      <c:pt idx="11420">
                        <c:v>94.358952833333333</c:v>
                      </c:pt>
                      <c:pt idx="11421">
                        <c:v>94.202847799999986</c:v>
                      </c:pt>
                      <c:pt idx="11422">
                        <c:v>94.029357933333344</c:v>
                      </c:pt>
                      <c:pt idx="11423">
                        <c:v>93.860041299999992</c:v>
                      </c:pt>
                      <c:pt idx="11424">
                        <c:v>93.690645833333335</c:v>
                      </c:pt>
                      <c:pt idx="11425">
                        <c:v>93.54052733333333</c:v>
                      </c:pt>
                      <c:pt idx="11426">
                        <c:v>93.391133633333325</c:v>
                      </c:pt>
                      <c:pt idx="11427">
                        <c:v>93.224418633333343</c:v>
                      </c:pt>
                      <c:pt idx="11428">
                        <c:v>93.047294600000001</c:v>
                      </c:pt>
                      <c:pt idx="11429">
                        <c:v>92.88351693333334</c:v>
                      </c:pt>
                      <c:pt idx="11430">
                        <c:v>92.736213666666671</c:v>
                      </c:pt>
                      <c:pt idx="11431">
                        <c:v>92.558011366666662</c:v>
                      </c:pt>
                      <c:pt idx="11432">
                        <c:v>92.395670566666652</c:v>
                      </c:pt>
                      <c:pt idx="11433">
                        <c:v>92.233085599999995</c:v>
                      </c:pt>
                      <c:pt idx="11434">
                        <c:v>92.059178633333332</c:v>
                      </c:pt>
                      <c:pt idx="11435">
                        <c:v>91.927106233333333</c:v>
                      </c:pt>
                      <c:pt idx="11436">
                        <c:v>91.755317699999992</c:v>
                      </c:pt>
                      <c:pt idx="11437">
                        <c:v>91.575869233333336</c:v>
                      </c:pt>
                      <c:pt idx="11438">
                        <c:v>91.400810233333331</c:v>
                      </c:pt>
                      <c:pt idx="11439">
                        <c:v>91.226898166666672</c:v>
                      </c:pt>
                      <c:pt idx="11440">
                        <c:v>91.0936813</c:v>
                      </c:pt>
                      <c:pt idx="11441">
                        <c:v>90.952918999999994</c:v>
                      </c:pt>
                      <c:pt idx="11442">
                        <c:v>90.747095766666675</c:v>
                      </c:pt>
                      <c:pt idx="11443">
                        <c:v>90.576550800000007</c:v>
                      </c:pt>
                      <c:pt idx="11444">
                        <c:v>90.432055166666672</c:v>
                      </c:pt>
                      <c:pt idx="11445">
                        <c:v>90.273452733333329</c:v>
                      </c:pt>
                      <c:pt idx="11446">
                        <c:v>90.124697366666666</c:v>
                      </c:pt>
                      <c:pt idx="11447">
                        <c:v>89.962931299999994</c:v>
                      </c:pt>
                      <c:pt idx="11448">
                        <c:v>89.802790333333334</c:v>
                      </c:pt>
                      <c:pt idx="11449">
                        <c:v>89.643880200000012</c:v>
                      </c:pt>
                      <c:pt idx="11450">
                        <c:v>89.449821499999999</c:v>
                      </c:pt>
                      <c:pt idx="11451">
                        <c:v>89.311332699999994</c:v>
                      </c:pt>
                      <c:pt idx="11452">
                        <c:v>89.139523833333328</c:v>
                      </c:pt>
                      <c:pt idx="11453">
                        <c:v>89.004750566666658</c:v>
                      </c:pt>
                      <c:pt idx="11454">
                        <c:v>88.822878533333324</c:v>
                      </c:pt>
                      <c:pt idx="11455">
                        <c:v>88.659149166666666</c:v>
                      </c:pt>
                      <c:pt idx="11456">
                        <c:v>88.504732766666663</c:v>
                      </c:pt>
                      <c:pt idx="11457">
                        <c:v>88.353675833333341</c:v>
                      </c:pt>
                      <c:pt idx="11458">
                        <c:v>88.169883700000014</c:v>
                      </c:pt>
                      <c:pt idx="11459">
                        <c:v>87.992955533333316</c:v>
                      </c:pt>
                      <c:pt idx="11460">
                        <c:v>87.838907899999995</c:v>
                      </c:pt>
                      <c:pt idx="11461">
                        <c:v>87.669382733333336</c:v>
                      </c:pt>
                      <c:pt idx="11462">
                        <c:v>87.495727533333323</c:v>
                      </c:pt>
                      <c:pt idx="11463">
                        <c:v>87.351768500000006</c:v>
                      </c:pt>
                      <c:pt idx="11464">
                        <c:v>87.208043399999994</c:v>
                      </c:pt>
                      <c:pt idx="11465">
                        <c:v>87.053321833333328</c:v>
                      </c:pt>
                      <c:pt idx="11466">
                        <c:v>86.8969752</c:v>
                      </c:pt>
                      <c:pt idx="11467">
                        <c:v>86.727241533333327</c:v>
                      </c:pt>
                      <c:pt idx="11468">
                        <c:v>86.573928833333341</c:v>
                      </c:pt>
                      <c:pt idx="11469">
                        <c:v>86.420054133333338</c:v>
                      </c:pt>
                      <c:pt idx="11470">
                        <c:v>86.26250713333333</c:v>
                      </c:pt>
                      <c:pt idx="11471">
                        <c:v>86.1129964</c:v>
                      </c:pt>
                      <c:pt idx="11472">
                        <c:v>85.950782766666677</c:v>
                      </c:pt>
                      <c:pt idx="11473">
                        <c:v>85.780848199999994</c:v>
                      </c:pt>
                      <c:pt idx="11474">
                        <c:v>85.627649933333331</c:v>
                      </c:pt>
                      <c:pt idx="11475">
                        <c:v>85.458343533333334</c:v>
                      </c:pt>
                      <c:pt idx="11476">
                        <c:v>85.274932833333338</c:v>
                      </c:pt>
                      <c:pt idx="11477">
                        <c:v>85.145968133333326</c:v>
                      </c:pt>
                      <c:pt idx="11478">
                        <c:v>84.976776133333331</c:v>
                      </c:pt>
                      <c:pt idx="11479">
                        <c:v>84.808456433333333</c:v>
                      </c:pt>
                      <c:pt idx="11480">
                        <c:v>84.636769599999994</c:v>
                      </c:pt>
                      <c:pt idx="11481">
                        <c:v>84.491635633333331</c:v>
                      </c:pt>
                      <c:pt idx="11482">
                        <c:v>84.309206633333346</c:v>
                      </c:pt>
                      <c:pt idx="11483">
                        <c:v>84.164408399999999</c:v>
                      </c:pt>
                      <c:pt idx="11484">
                        <c:v>84.010574333333338</c:v>
                      </c:pt>
                      <c:pt idx="11485">
                        <c:v>83.864626566666672</c:v>
                      </c:pt>
                      <c:pt idx="11486">
                        <c:v>83.684649166666659</c:v>
                      </c:pt>
                      <c:pt idx="11487">
                        <c:v>83.517720533333332</c:v>
                      </c:pt>
                      <c:pt idx="11488">
                        <c:v>83.376530966666664</c:v>
                      </c:pt>
                      <c:pt idx="11489">
                        <c:v>83.236147566666659</c:v>
                      </c:pt>
                      <c:pt idx="11490">
                        <c:v>83.065856933333336</c:v>
                      </c:pt>
                      <c:pt idx="11491">
                        <c:v>82.883290600000009</c:v>
                      </c:pt>
                      <c:pt idx="11492">
                        <c:v>82.735163366666669</c:v>
                      </c:pt>
                      <c:pt idx="11493">
                        <c:v>82.582611100000008</c:v>
                      </c:pt>
                      <c:pt idx="11494">
                        <c:v>82.432553633333328</c:v>
                      </c:pt>
                      <c:pt idx="11495">
                        <c:v>82.263776166666659</c:v>
                      </c:pt>
                      <c:pt idx="11496">
                        <c:v>82.080197666666663</c:v>
                      </c:pt>
                      <c:pt idx="11497">
                        <c:v>81.92795306666666</c:v>
                      </c:pt>
                      <c:pt idx="11498">
                        <c:v>81.786099766666666</c:v>
                      </c:pt>
                      <c:pt idx="11499">
                        <c:v>81.635991400000009</c:v>
                      </c:pt>
                      <c:pt idx="11500">
                        <c:v>81.478184999999996</c:v>
                      </c:pt>
                      <c:pt idx="11501">
                        <c:v>81.312672899999995</c:v>
                      </c:pt>
                      <c:pt idx="11502">
                        <c:v>81.167025233333334</c:v>
                      </c:pt>
                      <c:pt idx="11503">
                        <c:v>81.010640466666658</c:v>
                      </c:pt>
                      <c:pt idx="11504">
                        <c:v>80.849698399999994</c:v>
                      </c:pt>
                      <c:pt idx="11505">
                        <c:v>80.68649546666667</c:v>
                      </c:pt>
                      <c:pt idx="11506">
                        <c:v>80.522137966666676</c:v>
                      </c:pt>
                      <c:pt idx="11507">
                        <c:v>80.372998566666681</c:v>
                      </c:pt>
                      <c:pt idx="11508">
                        <c:v>80.189257299999994</c:v>
                      </c:pt>
                      <c:pt idx="11509">
                        <c:v>80.061060566666669</c:v>
                      </c:pt>
                      <c:pt idx="11510">
                        <c:v>79.908055633333333</c:v>
                      </c:pt>
                      <c:pt idx="11511">
                        <c:v>79.733352666666676</c:v>
                      </c:pt>
                      <c:pt idx="11512">
                        <c:v>79.588704399999997</c:v>
                      </c:pt>
                      <c:pt idx="11513">
                        <c:v>79.450914999999995</c:v>
                      </c:pt>
                      <c:pt idx="11514">
                        <c:v>79.284675566666678</c:v>
                      </c:pt>
                      <c:pt idx="11515">
                        <c:v>79.135411566666662</c:v>
                      </c:pt>
                      <c:pt idx="11516">
                        <c:v>78.967720033333336</c:v>
                      </c:pt>
                      <c:pt idx="11517">
                        <c:v>78.801661199999998</c:v>
                      </c:pt>
                      <c:pt idx="11518">
                        <c:v>78.648712166666655</c:v>
                      </c:pt>
                      <c:pt idx="11519">
                        <c:v>78.494870500000005</c:v>
                      </c:pt>
                      <c:pt idx="11520">
                        <c:v>78.356603000000007</c:v>
                      </c:pt>
                      <c:pt idx="11521">
                        <c:v>78.179072066666677</c:v>
                      </c:pt>
                      <c:pt idx="11522">
                        <c:v>78.023091633333323</c:v>
                      </c:pt>
                      <c:pt idx="11523">
                        <c:v>77.879163133333336</c:v>
                      </c:pt>
                      <c:pt idx="11524">
                        <c:v>77.726582866666661</c:v>
                      </c:pt>
                      <c:pt idx="11525">
                        <c:v>77.560735100000002</c:v>
                      </c:pt>
                      <c:pt idx="11526">
                        <c:v>77.404197700000012</c:v>
                      </c:pt>
                      <c:pt idx="11527">
                        <c:v>77.254844666666656</c:v>
                      </c:pt>
                      <c:pt idx="11528">
                        <c:v>77.089584366666671</c:v>
                      </c:pt>
                      <c:pt idx="11529">
                        <c:v>76.929550133333336</c:v>
                      </c:pt>
                      <c:pt idx="11530">
                        <c:v>76.768394466666663</c:v>
                      </c:pt>
                      <c:pt idx="11531">
                        <c:v>76.612881966666677</c:v>
                      </c:pt>
                      <c:pt idx="11532">
                        <c:v>76.452026400000008</c:v>
                      </c:pt>
                      <c:pt idx="11533">
                        <c:v>76.299568166666674</c:v>
                      </c:pt>
                      <c:pt idx="11534">
                        <c:v>76.166859933333328</c:v>
                      </c:pt>
                      <c:pt idx="11535">
                        <c:v>76.016746533333333</c:v>
                      </c:pt>
                      <c:pt idx="11536">
                        <c:v>75.845977766666678</c:v>
                      </c:pt>
                      <c:pt idx="11537">
                        <c:v>75.69410959999999</c:v>
                      </c:pt>
                      <c:pt idx="11538">
                        <c:v>75.532643633333336</c:v>
                      </c:pt>
                      <c:pt idx="11539">
                        <c:v>75.389645900000005</c:v>
                      </c:pt>
                      <c:pt idx="11540">
                        <c:v>75.234448733333338</c:v>
                      </c:pt>
                      <c:pt idx="11541">
                        <c:v>75.073216766666675</c:v>
                      </c:pt>
                      <c:pt idx="11542">
                        <c:v>74.915667200000001</c:v>
                      </c:pt>
                      <c:pt idx="11543">
                        <c:v>74.782020533333338</c:v>
                      </c:pt>
                      <c:pt idx="11544">
                        <c:v>74.61764269999999</c:v>
                      </c:pt>
                      <c:pt idx="11545">
                        <c:v>74.449188233333345</c:v>
                      </c:pt>
                      <c:pt idx="11546">
                        <c:v>74.301841733333333</c:v>
                      </c:pt>
                      <c:pt idx="11547">
                        <c:v>74.133656799999997</c:v>
                      </c:pt>
                      <c:pt idx="11548">
                        <c:v>73.977183033333333</c:v>
                      </c:pt>
                      <c:pt idx="11549">
                        <c:v>73.815635699999987</c:v>
                      </c:pt>
                      <c:pt idx="11550">
                        <c:v>73.668413799999996</c:v>
                      </c:pt>
                      <c:pt idx="11551">
                        <c:v>73.522198999999986</c:v>
                      </c:pt>
                      <c:pt idx="11552">
                        <c:v>73.372678100000002</c:v>
                      </c:pt>
                      <c:pt idx="11553">
                        <c:v>73.209574333333322</c:v>
                      </c:pt>
                      <c:pt idx="11554">
                        <c:v>73.059229533333337</c:v>
                      </c:pt>
                      <c:pt idx="11555">
                        <c:v>72.897750866666669</c:v>
                      </c:pt>
                      <c:pt idx="11556">
                        <c:v>72.745445266666664</c:v>
                      </c:pt>
                      <c:pt idx="11557">
                        <c:v>72.591484100000002</c:v>
                      </c:pt>
                      <c:pt idx="11558">
                        <c:v>72.449381533333337</c:v>
                      </c:pt>
                      <c:pt idx="11559">
                        <c:v>72.283536299999994</c:v>
                      </c:pt>
                      <c:pt idx="11560">
                        <c:v>72.124328633333334</c:v>
                      </c:pt>
                      <c:pt idx="11561">
                        <c:v>71.989751200000001</c:v>
                      </c:pt>
                      <c:pt idx="11562">
                        <c:v>71.819933566666677</c:v>
                      </c:pt>
                      <c:pt idx="11563">
                        <c:v>71.662943499999997</c:v>
                      </c:pt>
                      <c:pt idx="11564">
                        <c:v>71.503674833333335</c:v>
                      </c:pt>
                      <c:pt idx="11565">
                        <c:v>71.369997666666663</c:v>
                      </c:pt>
                      <c:pt idx="11566">
                        <c:v>71.199849433333327</c:v>
                      </c:pt>
                      <c:pt idx="11567">
                        <c:v>71.059717833333323</c:v>
                      </c:pt>
                      <c:pt idx="11568">
                        <c:v>70.912579866666661</c:v>
                      </c:pt>
                      <c:pt idx="11569">
                        <c:v>70.73806763333333</c:v>
                      </c:pt>
                      <c:pt idx="11570">
                        <c:v>70.600214633333323</c:v>
                      </c:pt>
                      <c:pt idx="11571">
                        <c:v>70.432596866666657</c:v>
                      </c:pt>
                      <c:pt idx="11572">
                        <c:v>70.286549866666675</c:v>
                      </c:pt>
                      <c:pt idx="11573">
                        <c:v>70.113288866666679</c:v>
                      </c:pt>
                      <c:pt idx="11574">
                        <c:v>69.968203233333341</c:v>
                      </c:pt>
                      <c:pt idx="11575">
                        <c:v>69.798123700000005</c:v>
                      </c:pt>
                      <c:pt idx="11576">
                        <c:v>69.645487466666665</c:v>
                      </c:pt>
                      <c:pt idx="11577">
                        <c:v>69.499610866666671</c:v>
                      </c:pt>
                      <c:pt idx="11578">
                        <c:v>69.353993733333326</c:v>
                      </c:pt>
                      <c:pt idx="11579">
                        <c:v>69.194760633333331</c:v>
                      </c:pt>
                      <c:pt idx="11580">
                        <c:v>69.039988233333347</c:v>
                      </c:pt>
                      <c:pt idx="11581">
                        <c:v>68.897921233333321</c:v>
                      </c:pt>
                      <c:pt idx="11582">
                        <c:v>68.722223900000003</c:v>
                      </c:pt>
                      <c:pt idx="11583">
                        <c:v>68.552917466666671</c:v>
                      </c:pt>
                      <c:pt idx="11584">
                        <c:v>68.410718299999999</c:v>
                      </c:pt>
                      <c:pt idx="11585">
                        <c:v>68.278633099999993</c:v>
                      </c:pt>
                      <c:pt idx="11586">
                        <c:v>68.123410533333328</c:v>
                      </c:pt>
                      <c:pt idx="11587">
                        <c:v>67.955622366666674</c:v>
                      </c:pt>
                      <c:pt idx="11588">
                        <c:v>67.800476099999997</c:v>
                      </c:pt>
                      <c:pt idx="11589">
                        <c:v>67.653602599999999</c:v>
                      </c:pt>
                      <c:pt idx="11590">
                        <c:v>67.515653</c:v>
                      </c:pt>
                      <c:pt idx="11591">
                        <c:v>67.35172523333334</c:v>
                      </c:pt>
                      <c:pt idx="11592">
                        <c:v>67.199216199999995</c:v>
                      </c:pt>
                      <c:pt idx="11593">
                        <c:v>67.044647233333322</c:v>
                      </c:pt>
                      <c:pt idx="11594">
                        <c:v>66.89920046666667</c:v>
                      </c:pt>
                      <c:pt idx="11595">
                        <c:v>66.762161266666666</c:v>
                      </c:pt>
                      <c:pt idx="11596">
                        <c:v>66.587758399999998</c:v>
                      </c:pt>
                      <c:pt idx="11597">
                        <c:v>66.445210799999998</c:v>
                      </c:pt>
                      <c:pt idx="11598">
                        <c:v>66.285319000000001</c:v>
                      </c:pt>
                      <c:pt idx="11599">
                        <c:v>66.137850466666677</c:v>
                      </c:pt>
                      <c:pt idx="11600">
                        <c:v>66.006156900000008</c:v>
                      </c:pt>
                      <c:pt idx="11601">
                        <c:v>65.849362666666664</c:v>
                      </c:pt>
                      <c:pt idx="11602">
                        <c:v>65.697517433333317</c:v>
                      </c:pt>
                      <c:pt idx="11603">
                        <c:v>65.549433399999998</c:v>
                      </c:pt>
                      <c:pt idx="11604">
                        <c:v>65.401156099999994</c:v>
                      </c:pt>
                      <c:pt idx="11605">
                        <c:v>65.245541900000006</c:v>
                      </c:pt>
                      <c:pt idx="11606">
                        <c:v>65.113024400000015</c:v>
                      </c:pt>
                      <c:pt idx="11607">
                        <c:v>64.955650300000002</c:v>
                      </c:pt>
                      <c:pt idx="11608">
                        <c:v>64.809226966666657</c:v>
                      </c:pt>
                      <c:pt idx="11609">
                        <c:v>64.668543499999998</c:v>
                      </c:pt>
                      <c:pt idx="11610">
                        <c:v>64.501747133333325</c:v>
                      </c:pt>
                      <c:pt idx="11611">
                        <c:v>64.345497133333325</c:v>
                      </c:pt>
                      <c:pt idx="11612">
                        <c:v>64.197301199999998</c:v>
                      </c:pt>
                      <c:pt idx="11613">
                        <c:v>64.058291133333327</c:v>
                      </c:pt>
                      <c:pt idx="11614">
                        <c:v>63.911201466666661</c:v>
                      </c:pt>
                      <c:pt idx="11615">
                        <c:v>63.777084333333335</c:v>
                      </c:pt>
                      <c:pt idx="11616">
                        <c:v>63.620198600000002</c:v>
                      </c:pt>
                      <c:pt idx="11617">
                        <c:v>63.474609366666662</c:v>
                      </c:pt>
                      <c:pt idx="11618">
                        <c:v>63.321946433333331</c:v>
                      </c:pt>
                      <c:pt idx="11619">
                        <c:v>63.164075200000006</c:v>
                      </c:pt>
                      <c:pt idx="11620">
                        <c:v>63.020203933333335</c:v>
                      </c:pt>
                      <c:pt idx="11621">
                        <c:v>62.862716666666671</c:v>
                      </c:pt>
                      <c:pt idx="11622">
                        <c:v>62.727191933333337</c:v>
                      </c:pt>
                      <c:pt idx="11623">
                        <c:v>62.591762533333331</c:v>
                      </c:pt>
                      <c:pt idx="11624">
                        <c:v>62.44833246666667</c:v>
                      </c:pt>
                      <c:pt idx="11625">
                        <c:v>62.310518866666662</c:v>
                      </c:pt>
                      <c:pt idx="11626">
                        <c:v>62.151772833333332</c:v>
                      </c:pt>
                      <c:pt idx="11627">
                        <c:v>62.004412333333335</c:v>
                      </c:pt>
                      <c:pt idx="11628">
                        <c:v>61.868771866666663</c:v>
                      </c:pt>
                      <c:pt idx="11629">
                        <c:v>61.716757433333335</c:v>
                      </c:pt>
                      <c:pt idx="11630">
                        <c:v>61.573982266666661</c:v>
                      </c:pt>
                      <c:pt idx="11631">
                        <c:v>61.429056800000005</c:v>
                      </c:pt>
                      <c:pt idx="11632">
                        <c:v>60.846459699999997</c:v>
                      </c:pt>
                      <c:pt idx="11633">
                        <c:v>60.7093226</c:v>
                      </c:pt>
                      <c:pt idx="11634">
                        <c:v>60.564512900000004</c:v>
                      </c:pt>
                      <c:pt idx="11635">
                        <c:v>60.434143066666671</c:v>
                      </c:pt>
                      <c:pt idx="11636">
                        <c:v>60.312978100000002</c:v>
                      </c:pt>
                      <c:pt idx="11637">
                        <c:v>60.175380699999998</c:v>
                      </c:pt>
                      <c:pt idx="11638">
                        <c:v>60.027428933333333</c:v>
                      </c:pt>
                      <c:pt idx="11639">
                        <c:v>59.878072099999997</c:v>
                      </c:pt>
                      <c:pt idx="11640">
                        <c:v>59.741063433333331</c:v>
                      </c:pt>
                      <c:pt idx="11641">
                        <c:v>59.602971400000001</c:v>
                      </c:pt>
                      <c:pt idx="11642">
                        <c:v>59.4627075</c:v>
                      </c:pt>
                      <c:pt idx="11643">
                        <c:v>59.350870766666667</c:v>
                      </c:pt>
                      <c:pt idx="11644">
                        <c:v>59.216205566666666</c:v>
                      </c:pt>
                      <c:pt idx="11645">
                        <c:v>59.086048133333328</c:v>
                      </c:pt>
                      <c:pt idx="11646">
                        <c:v>58.954536433333338</c:v>
                      </c:pt>
                      <c:pt idx="11647">
                        <c:v>58.818555199999999</c:v>
                      </c:pt>
                      <c:pt idx="11648">
                        <c:v>58.669142399999998</c:v>
                      </c:pt>
                      <c:pt idx="11649">
                        <c:v>58.539680466666674</c:v>
                      </c:pt>
                      <c:pt idx="11650">
                        <c:v>58.395104733333334</c:v>
                      </c:pt>
                      <c:pt idx="11651">
                        <c:v>58.27245966666667</c:v>
                      </c:pt>
                      <c:pt idx="11652">
                        <c:v>58.156457266666671</c:v>
                      </c:pt>
                      <c:pt idx="11653">
                        <c:v>58.021475466666665</c:v>
                      </c:pt>
                      <c:pt idx="11654">
                        <c:v>57.868649799999993</c:v>
                      </c:pt>
                      <c:pt idx="11655">
                        <c:v>57.722360000000002</c:v>
                      </c:pt>
                      <c:pt idx="11656">
                        <c:v>57.599343599999997</c:v>
                      </c:pt>
                      <c:pt idx="11657">
                        <c:v>57.485802966666661</c:v>
                      </c:pt>
                      <c:pt idx="11658">
                        <c:v>57.348110166666665</c:v>
                      </c:pt>
                      <c:pt idx="11659">
                        <c:v>57.219371799999998</c:v>
                      </c:pt>
                      <c:pt idx="11660">
                        <c:v>57.083382900000004</c:v>
                      </c:pt>
                      <c:pt idx="11661">
                        <c:v>56.967269899999998</c:v>
                      </c:pt>
                      <c:pt idx="11662">
                        <c:v>56.841412866666666</c:v>
                      </c:pt>
                      <c:pt idx="11663">
                        <c:v>56.713802333333327</c:v>
                      </c:pt>
                      <c:pt idx="11664">
                        <c:v>56.574860866666661</c:v>
                      </c:pt>
                      <c:pt idx="11665">
                        <c:v>56.45027919999999</c:v>
                      </c:pt>
                      <c:pt idx="11666">
                        <c:v>56.315497066666666</c:v>
                      </c:pt>
                      <c:pt idx="11667">
                        <c:v>56.175384533333329</c:v>
                      </c:pt>
                      <c:pt idx="11668">
                        <c:v>56.060731266666664</c:v>
                      </c:pt>
                      <c:pt idx="11669">
                        <c:v>55.942717233333333</c:v>
                      </c:pt>
                      <c:pt idx="11670">
                        <c:v>55.814098333333334</c:v>
                      </c:pt>
                      <c:pt idx="11671">
                        <c:v>55.691702499999998</c:v>
                      </c:pt>
                      <c:pt idx="11672">
                        <c:v>55.57009253333333</c:v>
                      </c:pt>
                      <c:pt idx="11673">
                        <c:v>55.444304133333333</c:v>
                      </c:pt>
                      <c:pt idx="11674">
                        <c:v>55.303526566666669</c:v>
                      </c:pt>
                      <c:pt idx="11675">
                        <c:v>55.187297833333332</c:v>
                      </c:pt>
                      <c:pt idx="11676">
                        <c:v>55.055777200000001</c:v>
                      </c:pt>
                      <c:pt idx="11677">
                        <c:v>54.93402733333334</c:v>
                      </c:pt>
                      <c:pt idx="11678">
                        <c:v>54.818770100000002</c:v>
                      </c:pt>
                      <c:pt idx="11679">
                        <c:v>54.688345633333334</c:v>
                      </c:pt>
                      <c:pt idx="11680">
                        <c:v>54.582843799999999</c:v>
                      </c:pt>
                      <c:pt idx="11681">
                        <c:v>54.456113200000004</c:v>
                      </c:pt>
                      <c:pt idx="11682">
                        <c:v>54.329677566666668</c:v>
                      </c:pt>
                      <c:pt idx="11683">
                        <c:v>54.224839500000002</c:v>
                      </c:pt>
                      <c:pt idx="11684">
                        <c:v>54.097064966666665</c:v>
                      </c:pt>
                      <c:pt idx="11685">
                        <c:v>53.971518199999998</c:v>
                      </c:pt>
                      <c:pt idx="11686">
                        <c:v>53.823396066666668</c:v>
                      </c:pt>
                      <c:pt idx="11687">
                        <c:v>53.725907633333328</c:v>
                      </c:pt>
                      <c:pt idx="11688">
                        <c:v>53.602354666666663</c:v>
                      </c:pt>
                      <c:pt idx="11689">
                        <c:v>53.491971333333332</c:v>
                      </c:pt>
                      <c:pt idx="11690">
                        <c:v>53.369716633333326</c:v>
                      </c:pt>
                      <c:pt idx="11691">
                        <c:v>53.25952023333334</c:v>
                      </c:pt>
                      <c:pt idx="11692">
                        <c:v>53.118100499999997</c:v>
                      </c:pt>
                      <c:pt idx="11693">
                        <c:v>53.013848633333339</c:v>
                      </c:pt>
                      <c:pt idx="11694">
                        <c:v>52.914721166666673</c:v>
                      </c:pt>
                      <c:pt idx="11695">
                        <c:v>52.796952566666668</c:v>
                      </c:pt>
                      <c:pt idx="11696">
                        <c:v>52.69044623333334</c:v>
                      </c:pt>
                      <c:pt idx="11697">
                        <c:v>52.577673566666668</c:v>
                      </c:pt>
                      <c:pt idx="11698">
                        <c:v>52.466551466666665</c:v>
                      </c:pt>
                      <c:pt idx="11699">
                        <c:v>52.343138366666665</c:v>
                      </c:pt>
                      <c:pt idx="11700">
                        <c:v>52.230103833333338</c:v>
                      </c:pt>
                      <c:pt idx="11701">
                        <c:v>52.116625466666669</c:v>
                      </c:pt>
                      <c:pt idx="11702">
                        <c:v>52.014593766666671</c:v>
                      </c:pt>
                      <c:pt idx="11703">
                        <c:v>51.915939333333334</c:v>
                      </c:pt>
                      <c:pt idx="11704">
                        <c:v>51.778319033333332</c:v>
                      </c:pt>
                      <c:pt idx="11705">
                        <c:v>51.654543533333332</c:v>
                      </c:pt>
                      <c:pt idx="11706">
                        <c:v>51.5447998</c:v>
                      </c:pt>
                      <c:pt idx="11707">
                        <c:v>51.434759766666666</c:v>
                      </c:pt>
                      <c:pt idx="11708">
                        <c:v>51.338367433333332</c:v>
                      </c:pt>
                      <c:pt idx="11709">
                        <c:v>51.229862199999992</c:v>
                      </c:pt>
                      <c:pt idx="11710">
                        <c:v>51.121582033333333</c:v>
                      </c:pt>
                      <c:pt idx="11711">
                        <c:v>51.00769043333333</c:v>
                      </c:pt>
                      <c:pt idx="11712">
                        <c:v>50.899733233333336</c:v>
                      </c:pt>
                      <c:pt idx="11713">
                        <c:v>50.778027833333333</c:v>
                      </c:pt>
                      <c:pt idx="11714">
                        <c:v>50.675351466666676</c:v>
                      </c:pt>
                      <c:pt idx="11715">
                        <c:v>50.581695566666667</c:v>
                      </c:pt>
                      <c:pt idx="11716">
                        <c:v>50.464930199999998</c:v>
                      </c:pt>
                      <c:pt idx="11717">
                        <c:v>50.358109800000001</c:v>
                      </c:pt>
                      <c:pt idx="11718">
                        <c:v>50.258656833333333</c:v>
                      </c:pt>
                      <c:pt idx="11719">
                        <c:v>50.148997000000001</c:v>
                      </c:pt>
                      <c:pt idx="11720">
                        <c:v>50.050313299999999</c:v>
                      </c:pt>
                      <c:pt idx="11721">
                        <c:v>49.931968699999999</c:v>
                      </c:pt>
                      <c:pt idx="11722">
                        <c:v>49.836293533333333</c:v>
                      </c:pt>
                      <c:pt idx="11723">
                        <c:v>49.738599133333331</c:v>
                      </c:pt>
                      <c:pt idx="11724">
                        <c:v>49.619859033333334</c:v>
                      </c:pt>
                      <c:pt idx="11725">
                        <c:v>49.511999766666669</c:v>
                      </c:pt>
                      <c:pt idx="11726">
                        <c:v>49.410330433333336</c:v>
                      </c:pt>
                      <c:pt idx="11727">
                        <c:v>49.319880166666671</c:v>
                      </c:pt>
                      <c:pt idx="11728">
                        <c:v>49.215595233333339</c:v>
                      </c:pt>
                      <c:pt idx="11729">
                        <c:v>49.0898374</c:v>
                      </c:pt>
                      <c:pt idx="11730">
                        <c:v>49.004033399999997</c:v>
                      </c:pt>
                      <c:pt idx="11731">
                        <c:v>48.901218400000005</c:v>
                      </c:pt>
                      <c:pt idx="11732">
                        <c:v>48.799238833333334</c:v>
                      </c:pt>
                      <c:pt idx="11733">
                        <c:v>48.705523166666673</c:v>
                      </c:pt>
                      <c:pt idx="11734">
                        <c:v>48.611189533333338</c:v>
                      </c:pt>
                      <c:pt idx="11735">
                        <c:v>48.513940166666664</c:v>
                      </c:pt>
                      <c:pt idx="11736">
                        <c:v>48.398227700000007</c:v>
                      </c:pt>
                      <c:pt idx="11737">
                        <c:v>48.30250423333333</c:v>
                      </c:pt>
                      <c:pt idx="11738">
                        <c:v>48.196627299999996</c:v>
                      </c:pt>
                      <c:pt idx="11739">
                        <c:v>48.1052933</c:v>
                      </c:pt>
                      <c:pt idx="11740">
                        <c:v>48.006694766666669</c:v>
                      </c:pt>
                      <c:pt idx="11741">
                        <c:v>47.908781699999999</c:v>
                      </c:pt>
                      <c:pt idx="11742">
                        <c:v>47.819547</c:v>
                      </c:pt>
                      <c:pt idx="11743">
                        <c:v>47.708564766666676</c:v>
                      </c:pt>
                      <c:pt idx="11744">
                        <c:v>47.613208766666673</c:v>
                      </c:pt>
                      <c:pt idx="11745">
                        <c:v>47.519824966666668</c:v>
                      </c:pt>
                      <c:pt idx="11746">
                        <c:v>47.431774166666663</c:v>
                      </c:pt>
                      <c:pt idx="11747">
                        <c:v>47.334788000000003</c:v>
                      </c:pt>
                      <c:pt idx="11748">
                        <c:v>47.232528699999996</c:v>
                      </c:pt>
                      <c:pt idx="11749">
                        <c:v>47.143737799999997</c:v>
                      </c:pt>
                      <c:pt idx="11750">
                        <c:v>47.048605633333331</c:v>
                      </c:pt>
                      <c:pt idx="11751">
                        <c:v>46.955622400000003</c:v>
                      </c:pt>
                      <c:pt idx="11752">
                        <c:v>46.863466933333335</c:v>
                      </c:pt>
                      <c:pt idx="11753">
                        <c:v>46.756384533333339</c:v>
                      </c:pt>
                      <c:pt idx="11754">
                        <c:v>46.665760066666671</c:v>
                      </c:pt>
                      <c:pt idx="11755">
                        <c:v>46.582533533333333</c:v>
                      </c:pt>
                      <c:pt idx="11756">
                        <c:v>46.498569466666659</c:v>
                      </c:pt>
                      <c:pt idx="11757">
                        <c:v>46.398184433333334</c:v>
                      </c:pt>
                      <c:pt idx="11758">
                        <c:v>46.293146766666666</c:v>
                      </c:pt>
                      <c:pt idx="11759">
                        <c:v>46.199371333333339</c:v>
                      </c:pt>
                      <c:pt idx="11760">
                        <c:v>46.115652699999998</c:v>
                      </c:pt>
                      <c:pt idx="11761">
                        <c:v>46.028611500000004</c:v>
                      </c:pt>
                      <c:pt idx="11762">
                        <c:v>45.930114733333333</c:v>
                      </c:pt>
                      <c:pt idx="11763">
                        <c:v>45.85330583333333</c:v>
                      </c:pt>
                      <c:pt idx="11764">
                        <c:v>45.767687466666665</c:v>
                      </c:pt>
                      <c:pt idx="11765">
                        <c:v>45.669288633333331</c:v>
                      </c:pt>
                      <c:pt idx="11766">
                        <c:v>45.576867433333327</c:v>
                      </c:pt>
                      <c:pt idx="11767">
                        <c:v>45.484027833333336</c:v>
                      </c:pt>
                      <c:pt idx="11768">
                        <c:v>45.396802233333339</c:v>
                      </c:pt>
                      <c:pt idx="11769">
                        <c:v>45.32042693333333</c:v>
                      </c:pt>
                      <c:pt idx="11770">
                        <c:v>45.216808299999997</c:v>
                      </c:pt>
                      <c:pt idx="11771">
                        <c:v>45.12585193333333</c:v>
                      </c:pt>
                      <c:pt idx="11772">
                        <c:v>45.047350566666665</c:v>
                      </c:pt>
                      <c:pt idx="11773">
                        <c:v>44.971700033333327</c:v>
                      </c:pt>
                      <c:pt idx="11774">
                        <c:v>44.887158733333337</c:v>
                      </c:pt>
                      <c:pt idx="11775">
                        <c:v>44.799249033333332</c:v>
                      </c:pt>
                      <c:pt idx="11776">
                        <c:v>44.694146466666666</c:v>
                      </c:pt>
                      <c:pt idx="11777">
                        <c:v>44.617125199999997</c:v>
                      </c:pt>
                      <c:pt idx="11778">
                        <c:v>44.5387421</c:v>
                      </c:pt>
                      <c:pt idx="11779">
                        <c:v>44.455904666666662</c:v>
                      </c:pt>
                      <c:pt idx="11780">
                        <c:v>44.376678466666668</c:v>
                      </c:pt>
                      <c:pt idx="11781">
                        <c:v>44.286513033333335</c:v>
                      </c:pt>
                      <c:pt idx="11782">
                        <c:v>44.200004566666671</c:v>
                      </c:pt>
                      <c:pt idx="11783">
                        <c:v>44.120104499999997</c:v>
                      </c:pt>
                      <c:pt idx="11784">
                        <c:v>44.034267433333333</c:v>
                      </c:pt>
                      <c:pt idx="11785">
                        <c:v>43.954477966666673</c:v>
                      </c:pt>
                      <c:pt idx="11786">
                        <c:v>43.870159133333338</c:v>
                      </c:pt>
                      <c:pt idx="11787">
                        <c:v>43.782367700000002</c:v>
                      </c:pt>
                      <c:pt idx="11788">
                        <c:v>43.698820733333328</c:v>
                      </c:pt>
                      <c:pt idx="11789">
                        <c:v>43.614905066666665</c:v>
                      </c:pt>
                      <c:pt idx="11790">
                        <c:v>43.537473066666671</c:v>
                      </c:pt>
                      <c:pt idx="11791">
                        <c:v>43.459646866666667</c:v>
                      </c:pt>
                      <c:pt idx="11792">
                        <c:v>43.374631266666675</c:v>
                      </c:pt>
                      <c:pt idx="11793">
                        <c:v>43.286502866666666</c:v>
                      </c:pt>
                      <c:pt idx="11794">
                        <c:v>43.203942633333334</c:v>
                      </c:pt>
                      <c:pt idx="11795">
                        <c:v>43.135717999999997</c:v>
                      </c:pt>
                      <c:pt idx="11796">
                        <c:v>43.056755066666661</c:v>
                      </c:pt>
                      <c:pt idx="11797">
                        <c:v>42.980147033333331</c:v>
                      </c:pt>
                      <c:pt idx="11798">
                        <c:v>42.905838033333332</c:v>
                      </c:pt>
                      <c:pt idx="11799">
                        <c:v>42.821013100000009</c:v>
                      </c:pt>
                      <c:pt idx="11800">
                        <c:v>42.744300866666663</c:v>
                      </c:pt>
                      <c:pt idx="11801">
                        <c:v>42.652332300000005</c:v>
                      </c:pt>
                      <c:pt idx="11802">
                        <c:v>42.576641099999996</c:v>
                      </c:pt>
                      <c:pt idx="11803">
                        <c:v>42.507259366666666</c:v>
                      </c:pt>
                      <c:pt idx="11804">
                        <c:v>42.427655533333336</c:v>
                      </c:pt>
                      <c:pt idx="11805">
                        <c:v>42.342136400000008</c:v>
                      </c:pt>
                      <c:pt idx="11806">
                        <c:v>42.269213366666669</c:v>
                      </c:pt>
                      <c:pt idx="11807">
                        <c:v>42.190385166666665</c:v>
                      </c:pt>
                      <c:pt idx="11808">
                        <c:v>42.12631223333333</c:v>
                      </c:pt>
                      <c:pt idx="11809">
                        <c:v>42.041646333333333</c:v>
                      </c:pt>
                      <c:pt idx="11810">
                        <c:v>41.968504599999996</c:v>
                      </c:pt>
                      <c:pt idx="11811">
                        <c:v>41.897839833333336</c:v>
                      </c:pt>
                      <c:pt idx="11812">
                        <c:v>41.817393000000003</c:v>
                      </c:pt>
                      <c:pt idx="11813">
                        <c:v>41.729419700000001</c:v>
                      </c:pt>
                      <c:pt idx="11814">
                        <c:v>41.657231633333332</c:v>
                      </c:pt>
                      <c:pt idx="11815">
                        <c:v>41.591411599999994</c:v>
                      </c:pt>
                      <c:pt idx="11816">
                        <c:v>41.525440233333335</c:v>
                      </c:pt>
                      <c:pt idx="11817">
                        <c:v>41.455050166666666</c:v>
                      </c:pt>
                      <c:pt idx="11818">
                        <c:v>41.367415100000002</c:v>
                      </c:pt>
                      <c:pt idx="11819">
                        <c:v>41.303002666666664</c:v>
                      </c:pt>
                      <c:pt idx="11820">
                        <c:v>41.223383566666669</c:v>
                      </c:pt>
                      <c:pt idx="11821">
                        <c:v>41.151298566666668</c:v>
                      </c:pt>
                      <c:pt idx="11822">
                        <c:v>41.084181466666671</c:v>
                      </c:pt>
                      <c:pt idx="11823">
                        <c:v>41.006132766666667</c:v>
                      </c:pt>
                      <c:pt idx="11824">
                        <c:v>40.92735163333333</c:v>
                      </c:pt>
                      <c:pt idx="11825">
                        <c:v>40.859343233333334</c:v>
                      </c:pt>
                      <c:pt idx="11826">
                        <c:v>40.794773100000008</c:v>
                      </c:pt>
                      <c:pt idx="11827">
                        <c:v>40.725936900000001</c:v>
                      </c:pt>
                      <c:pt idx="11828">
                        <c:v>40.6550382</c:v>
                      </c:pt>
                      <c:pt idx="11829">
                        <c:v>40.57763416666667</c:v>
                      </c:pt>
                      <c:pt idx="11830">
                        <c:v>40.518948866666669</c:v>
                      </c:pt>
                      <c:pt idx="11831">
                        <c:v>40.438135766666669</c:v>
                      </c:pt>
                      <c:pt idx="11832">
                        <c:v>40.375621799999998</c:v>
                      </c:pt>
                      <c:pt idx="11833">
                        <c:v>40.301181766666666</c:v>
                      </c:pt>
                      <c:pt idx="11834">
                        <c:v>40.228366833333332</c:v>
                      </c:pt>
                      <c:pt idx="11835">
                        <c:v>40.1565577</c:v>
                      </c:pt>
                      <c:pt idx="11836">
                        <c:v>40.089489</c:v>
                      </c:pt>
                      <c:pt idx="11837">
                        <c:v>40.021224966666665</c:v>
                      </c:pt>
                      <c:pt idx="11838">
                        <c:v>39.954743733333338</c:v>
                      </c:pt>
                      <c:pt idx="11839">
                        <c:v>39.88548913333333</c:v>
                      </c:pt>
                      <c:pt idx="11840">
                        <c:v>39.820503266666663</c:v>
                      </c:pt>
                      <c:pt idx="11841">
                        <c:v>39.746898633333338</c:v>
                      </c:pt>
                      <c:pt idx="11842">
                        <c:v>39.682303133333335</c:v>
                      </c:pt>
                      <c:pt idx="11843">
                        <c:v>39.608943933333336</c:v>
                      </c:pt>
                      <c:pt idx="11844">
                        <c:v>39.52954866666667</c:v>
                      </c:pt>
                      <c:pt idx="11845">
                        <c:v>39.4716339</c:v>
                      </c:pt>
                      <c:pt idx="11846">
                        <c:v>39.406545000000001</c:v>
                      </c:pt>
                      <c:pt idx="11847">
                        <c:v>39.351212833333328</c:v>
                      </c:pt>
                      <c:pt idx="11848">
                        <c:v>39.293116266666665</c:v>
                      </c:pt>
                      <c:pt idx="11849">
                        <c:v>39.218368533333333</c:v>
                      </c:pt>
                      <c:pt idx="11850">
                        <c:v>39.154726666666669</c:v>
                      </c:pt>
                      <c:pt idx="11851">
                        <c:v>39.08862176666667</c:v>
                      </c:pt>
                      <c:pt idx="11852">
                        <c:v>39.019715666666663</c:v>
                      </c:pt>
                      <c:pt idx="11853">
                        <c:v>38.958328233333333</c:v>
                      </c:pt>
                      <c:pt idx="11854">
                        <c:v>38.878725666666668</c:v>
                      </c:pt>
                      <c:pt idx="11855">
                        <c:v>38.810427366666666</c:v>
                      </c:pt>
                      <c:pt idx="11856">
                        <c:v>38.748586033333332</c:v>
                      </c:pt>
                      <c:pt idx="11857">
                        <c:v>38.693751033333335</c:v>
                      </c:pt>
                      <c:pt idx="11858">
                        <c:v>38.632297533333336</c:v>
                      </c:pt>
                      <c:pt idx="11859">
                        <c:v>38.563296000000001</c:v>
                      </c:pt>
                      <c:pt idx="11860">
                        <c:v>38.502858466666666</c:v>
                      </c:pt>
                      <c:pt idx="11861">
                        <c:v>38.452864333333338</c:v>
                      </c:pt>
                      <c:pt idx="11862">
                        <c:v>38.377277366666668</c:v>
                      </c:pt>
                      <c:pt idx="11863">
                        <c:v>38.31310143333333</c:v>
                      </c:pt>
                      <c:pt idx="11864">
                        <c:v>38.253242499999999</c:v>
                      </c:pt>
                      <c:pt idx="11865">
                        <c:v>38.192259466666663</c:v>
                      </c:pt>
                      <c:pt idx="11866">
                        <c:v>38.127432499999998</c:v>
                      </c:pt>
                      <c:pt idx="11867">
                        <c:v>38.058928166666668</c:v>
                      </c:pt>
                      <c:pt idx="11868">
                        <c:v>38.004020700000005</c:v>
                      </c:pt>
                      <c:pt idx="11869">
                        <c:v>37.941226966666669</c:v>
                      </c:pt>
                      <c:pt idx="11870">
                        <c:v>37.885190333333334</c:v>
                      </c:pt>
                      <c:pt idx="11871">
                        <c:v>37.827479066666662</c:v>
                      </c:pt>
                      <c:pt idx="11872">
                        <c:v>37.759877533333338</c:v>
                      </c:pt>
                      <c:pt idx="11873">
                        <c:v>37.708185866666668</c:v>
                      </c:pt>
                      <c:pt idx="11874">
                        <c:v>37.647032400000001</c:v>
                      </c:pt>
                      <c:pt idx="11875">
                        <c:v>37.595045733333329</c:v>
                      </c:pt>
                      <c:pt idx="11876">
                        <c:v>37.523672733333335</c:v>
                      </c:pt>
                      <c:pt idx="11877">
                        <c:v>37.466261566666667</c:v>
                      </c:pt>
                      <c:pt idx="11878">
                        <c:v>37.3967247</c:v>
                      </c:pt>
                      <c:pt idx="11879">
                        <c:v>37.342273733333336</c:v>
                      </c:pt>
                      <c:pt idx="11880">
                        <c:v>37.284409833333335</c:v>
                      </c:pt>
                      <c:pt idx="11881">
                        <c:v>37.235865266666671</c:v>
                      </c:pt>
                      <c:pt idx="11882">
                        <c:v>37.167967500000003</c:v>
                      </c:pt>
                      <c:pt idx="11883">
                        <c:v>37.119913733333334</c:v>
                      </c:pt>
                      <c:pt idx="11884">
                        <c:v>37.057858766666669</c:v>
                      </c:pt>
                      <c:pt idx="11885">
                        <c:v>36.993081400000001</c:v>
                      </c:pt>
                      <c:pt idx="11886">
                        <c:v>36.946013133333331</c:v>
                      </c:pt>
                      <c:pt idx="11887">
                        <c:v>36.8905271</c:v>
                      </c:pt>
                      <c:pt idx="11888">
                        <c:v>36.831832900000002</c:v>
                      </c:pt>
                      <c:pt idx="11889">
                        <c:v>36.775335933333331</c:v>
                      </c:pt>
                      <c:pt idx="11890">
                        <c:v>36.718701666666668</c:v>
                      </c:pt>
                      <c:pt idx="11891">
                        <c:v>36.658768999999999</c:v>
                      </c:pt>
                      <c:pt idx="11892">
                        <c:v>36.598716766666662</c:v>
                      </c:pt>
                      <c:pt idx="11893">
                        <c:v>36.545650466666672</c:v>
                      </c:pt>
                      <c:pt idx="11894">
                        <c:v>36.490013099999999</c:v>
                      </c:pt>
                      <c:pt idx="11895">
                        <c:v>36.426831566666671</c:v>
                      </c:pt>
                      <c:pt idx="11896">
                        <c:v>36.376088466666666</c:v>
                      </c:pt>
                      <c:pt idx="11897">
                        <c:v>36.321055066666666</c:v>
                      </c:pt>
                      <c:pt idx="11898">
                        <c:v>36.271210966666665</c:v>
                      </c:pt>
                      <c:pt idx="11899">
                        <c:v>36.21161523333334</c:v>
                      </c:pt>
                      <c:pt idx="11900">
                        <c:v>36.156611133333335</c:v>
                      </c:pt>
                      <c:pt idx="11901">
                        <c:v>36.100279499999999</c:v>
                      </c:pt>
                      <c:pt idx="11902">
                        <c:v>36.037609100000005</c:v>
                      </c:pt>
                      <c:pt idx="11903">
                        <c:v>35.995263399999999</c:v>
                      </c:pt>
                      <c:pt idx="11904">
                        <c:v>35.9367485</c:v>
                      </c:pt>
                      <c:pt idx="11905">
                        <c:v>35.877316799999996</c:v>
                      </c:pt>
                      <c:pt idx="11906">
                        <c:v>35.832312266666662</c:v>
                      </c:pt>
                      <c:pt idx="11907">
                        <c:v>35.778156266666663</c:v>
                      </c:pt>
                      <c:pt idx="11908">
                        <c:v>35.725547800000008</c:v>
                      </c:pt>
                      <c:pt idx="11909">
                        <c:v>35.672406500000001</c:v>
                      </c:pt>
                      <c:pt idx="11910">
                        <c:v>35.622652700000003</c:v>
                      </c:pt>
                      <c:pt idx="11911">
                        <c:v>35.572324133333332</c:v>
                      </c:pt>
                      <c:pt idx="11912">
                        <c:v>35.517134333333331</c:v>
                      </c:pt>
                      <c:pt idx="11913">
                        <c:v>35.465555833333333</c:v>
                      </c:pt>
                      <c:pt idx="11914">
                        <c:v>35.409135166666665</c:v>
                      </c:pt>
                      <c:pt idx="11915">
                        <c:v>35.354647300000003</c:v>
                      </c:pt>
                      <c:pt idx="11916">
                        <c:v>35.308008800000003</c:v>
                      </c:pt>
                      <c:pt idx="11917">
                        <c:v>35.258721666666666</c:v>
                      </c:pt>
                      <c:pt idx="11918">
                        <c:v>35.202871966666663</c:v>
                      </c:pt>
                      <c:pt idx="11919">
                        <c:v>35.143822999999998</c:v>
                      </c:pt>
                      <c:pt idx="11920">
                        <c:v>35.081853233333334</c:v>
                      </c:pt>
                      <c:pt idx="11921">
                        <c:v>35.046056100000008</c:v>
                      </c:pt>
                      <c:pt idx="11922">
                        <c:v>34.990913366666668</c:v>
                      </c:pt>
                      <c:pt idx="11923">
                        <c:v>34.942203533333334</c:v>
                      </c:pt>
                      <c:pt idx="11924">
                        <c:v>34.901597333333335</c:v>
                      </c:pt>
                      <c:pt idx="11925">
                        <c:v>34.847253166666661</c:v>
                      </c:pt>
                      <c:pt idx="11926">
                        <c:v>34.787710833333335</c:v>
                      </c:pt>
                      <c:pt idx="11927">
                        <c:v>34.740334833333328</c:v>
                      </c:pt>
                      <c:pt idx="11928">
                        <c:v>34.695495600000008</c:v>
                      </c:pt>
                      <c:pt idx="11929">
                        <c:v>34.652942666666668</c:v>
                      </c:pt>
                      <c:pt idx="11930">
                        <c:v>34.600668600000006</c:v>
                      </c:pt>
                      <c:pt idx="11931">
                        <c:v>34.548861166666661</c:v>
                      </c:pt>
                      <c:pt idx="11932">
                        <c:v>34.505915333333334</c:v>
                      </c:pt>
                      <c:pt idx="11933">
                        <c:v>34.454332999999998</c:v>
                      </c:pt>
                      <c:pt idx="11934">
                        <c:v>34.402267466666672</c:v>
                      </c:pt>
                      <c:pt idx="11935">
                        <c:v>34.351233166666667</c:v>
                      </c:pt>
                      <c:pt idx="11936">
                        <c:v>34.310203533333329</c:v>
                      </c:pt>
                      <c:pt idx="11937">
                        <c:v>34.260409066666668</c:v>
                      </c:pt>
                      <c:pt idx="11938">
                        <c:v>34.209997799999996</c:v>
                      </c:pt>
                      <c:pt idx="11939">
                        <c:v>34.161188766666662</c:v>
                      </c:pt>
                      <c:pt idx="11940">
                        <c:v>34.108638733333329</c:v>
                      </c:pt>
                      <c:pt idx="11941">
                        <c:v>34.062032066666667</c:v>
                      </c:pt>
                      <c:pt idx="11942">
                        <c:v>34.022903433333333</c:v>
                      </c:pt>
                      <c:pt idx="11943">
                        <c:v>33.967978166666661</c:v>
                      </c:pt>
                      <c:pt idx="11944">
                        <c:v>33.92135746666667</c:v>
                      </c:pt>
                      <c:pt idx="11945">
                        <c:v>33.870539333333333</c:v>
                      </c:pt>
                      <c:pt idx="11946">
                        <c:v>33.832511933333329</c:v>
                      </c:pt>
                      <c:pt idx="11947">
                        <c:v>33.793331133333332</c:v>
                      </c:pt>
                      <c:pt idx="11948">
                        <c:v>33.752726233333334</c:v>
                      </c:pt>
                      <c:pt idx="11949">
                        <c:v>33.718124400000001</c:v>
                      </c:pt>
                      <c:pt idx="11950">
                        <c:v>33.672608700000005</c:v>
                      </c:pt>
                      <c:pt idx="11951">
                        <c:v>33.6297353</c:v>
                      </c:pt>
                      <c:pt idx="11952">
                        <c:v>33.588900233333327</c:v>
                      </c:pt>
                      <c:pt idx="11953">
                        <c:v>33.554309866666671</c:v>
                      </c:pt>
                      <c:pt idx="11954">
                        <c:v>33.522244733333338</c:v>
                      </c:pt>
                      <c:pt idx="11955">
                        <c:v>33.49196116666667</c:v>
                      </c:pt>
                      <c:pt idx="11956">
                        <c:v>33.458155300000001</c:v>
                      </c:pt>
                      <c:pt idx="11957">
                        <c:v>33.421239233333331</c:v>
                      </c:pt>
                    </c:numCache>
                  </c:numRef>
                </c:xVal>
                <c:yVal>
                  <c:numRef>
                    <c:extLst>
                      <c:ext uri="{02D57815-91ED-43cb-92C2-25804820EDAC}">
                        <c15:formulaRef>
                          <c15:sqref>Moyenne11!$C$6:$C$11963</c15:sqref>
                        </c15:formulaRef>
                      </c:ext>
                    </c:extLst>
                    <c:numCache>
                      <c:formatCode>General</c:formatCode>
                      <c:ptCount val="11958"/>
                      <c:pt idx="0">
                        <c:v>0</c:v>
                      </c:pt>
                      <c:pt idx="1">
                        <c:v>-1.6478424079958796E-5</c:v>
                      </c:pt>
                      <c:pt idx="2">
                        <c:v>-1.8180405938466193E-5</c:v>
                      </c:pt>
                      <c:pt idx="3">
                        <c:v>-1.9773711620330905E-5</c:v>
                      </c:pt>
                      <c:pt idx="4">
                        <c:v>-2.3252564187498684E-5</c:v>
                      </c:pt>
                      <c:pt idx="5">
                        <c:v>-2.7151026995711857E-5</c:v>
                      </c:pt>
                      <c:pt idx="6">
                        <c:v>-2.8162246222448506E-5</c:v>
                      </c:pt>
                      <c:pt idx="7">
                        <c:v>-2.9111153079053681E-5</c:v>
                      </c:pt>
                      <c:pt idx="8">
                        <c:v>-2.9789470314288246E-5</c:v>
                      </c:pt>
                      <c:pt idx="9">
                        <c:v>-3.0482304434658107E-5</c:v>
                      </c:pt>
                      <c:pt idx="10">
                        <c:v>-4.6798850223723743E-5</c:v>
                      </c:pt>
                      <c:pt idx="11">
                        <c:v>-4.7426701883715587E-5</c:v>
                      </c:pt>
                      <c:pt idx="12">
                        <c:v>-4.8672450233603428E-5</c:v>
                      </c:pt>
                      <c:pt idx="13">
                        <c:v>-5.0485214581004816E-5</c:v>
                      </c:pt>
                      <c:pt idx="14">
                        <c:v>-5.1553995018898092E-5</c:v>
                      </c:pt>
                      <c:pt idx="15">
                        <c:v>-5.2863027467387717E-5</c:v>
                      </c:pt>
                      <c:pt idx="16">
                        <c:v>-5.6683553156812936E-5</c:v>
                      </c:pt>
                      <c:pt idx="17">
                        <c:v>-5.7558281057227676E-5</c:v>
                      </c:pt>
                      <c:pt idx="18">
                        <c:v>-5.8606793352171509E-5</c:v>
                      </c:pt>
                      <c:pt idx="19">
                        <c:v>-5.9740013404647117E-5</c:v>
                      </c:pt>
                      <c:pt idx="20">
                        <c:v>-6.0838961380579606E-5</c:v>
                      </c:pt>
                      <c:pt idx="21">
                        <c:v>-6.228499365415264E-5</c:v>
                      </c:pt>
                      <c:pt idx="22">
                        <c:v>-6.2743926095104214E-5</c:v>
                      </c:pt>
                      <c:pt idx="23">
                        <c:v>-6.3945706315417299E-5</c:v>
                      </c:pt>
                      <c:pt idx="24">
                        <c:v>-6.5373061742740707E-5</c:v>
                      </c:pt>
                      <c:pt idx="25">
                        <c:v>-6.564172770038868E-5</c:v>
                      </c:pt>
                      <c:pt idx="26">
                        <c:v>-6.6499119614652481E-5</c:v>
                      </c:pt>
                      <c:pt idx="27">
                        <c:v>-6.9989278188521261E-5</c:v>
                      </c:pt>
                      <c:pt idx="28">
                        <c:v>-6.9629471007118799E-5</c:v>
                      </c:pt>
                      <c:pt idx="29">
                        <c:v>-7.133468210200516E-5</c:v>
                      </c:pt>
                      <c:pt idx="30">
                        <c:v>-7.1758969294576691E-5</c:v>
                      </c:pt>
                      <c:pt idx="31">
                        <c:v>-7.24387732551194E-5</c:v>
                      </c:pt>
                      <c:pt idx="32">
                        <c:v>-7.2680014620502334E-5</c:v>
                      </c:pt>
                      <c:pt idx="33">
                        <c:v>-7.4256751054378278E-5</c:v>
                      </c:pt>
                      <c:pt idx="34">
                        <c:v>-7.4468794125940685E-5</c:v>
                      </c:pt>
                      <c:pt idx="35">
                        <c:v>-7.4840491415989764E-5</c:v>
                      </c:pt>
                      <c:pt idx="36">
                        <c:v>-7.4814162532374365E-5</c:v>
                      </c:pt>
                      <c:pt idx="37">
                        <c:v>-7.5789620388459642E-5</c:v>
                      </c:pt>
                      <c:pt idx="38">
                        <c:v>-7.6086510849155718E-5</c:v>
                      </c:pt>
                      <c:pt idx="39">
                        <c:v>-7.6277198385918399E-5</c:v>
                      </c:pt>
                      <c:pt idx="40">
                        <c:v>-7.7078031331125136E-5</c:v>
                      </c:pt>
                      <c:pt idx="41">
                        <c:v>-8.0628478872096193E-5</c:v>
                      </c:pt>
                      <c:pt idx="42">
                        <c:v>-7.9277784937411652E-5</c:v>
                      </c:pt>
                      <c:pt idx="43">
                        <c:v>-7.882866503357412E-5</c:v>
                      </c:pt>
                      <c:pt idx="44">
                        <c:v>-7.8370383798183782E-5</c:v>
                      </c:pt>
                      <c:pt idx="45">
                        <c:v>-7.7902233136585585E-5</c:v>
                      </c:pt>
                      <c:pt idx="46">
                        <c:v>-7.7941719295808942E-5</c:v>
                      </c:pt>
                      <c:pt idx="47">
                        <c:v>-7.782521717677348E-5</c:v>
                      </c:pt>
                      <c:pt idx="48">
                        <c:v>-7.9045261542377653E-5</c:v>
                      </c:pt>
                      <c:pt idx="49">
                        <c:v>-7.7723871181142363E-5</c:v>
                      </c:pt>
                      <c:pt idx="50">
                        <c:v>-7.7337039639575661E-5</c:v>
                      </c:pt>
                      <c:pt idx="51">
                        <c:v>-7.8104244863973522E-5</c:v>
                      </c:pt>
                      <c:pt idx="52">
                        <c:v>-7.7922766106506471E-5</c:v>
                      </c:pt>
                      <c:pt idx="53">
                        <c:v>-7.7006975352724748E-5</c:v>
                      </c:pt>
                      <c:pt idx="54">
                        <c:v>-7.6189411493811531E-5</c:v>
                      </c:pt>
                      <c:pt idx="55">
                        <c:v>-7.6624709757257568E-5</c:v>
                      </c:pt>
                      <c:pt idx="56">
                        <c:v>-7.5912679952027369E-5</c:v>
                      </c:pt>
                      <c:pt idx="57">
                        <c:v>-7.4888019493263495E-5</c:v>
                      </c:pt>
                      <c:pt idx="58">
                        <c:v>-7.4768272961245376E-5</c:v>
                      </c:pt>
                      <c:pt idx="59">
                        <c:v>-7.3687223851789726E-5</c:v>
                      </c:pt>
                      <c:pt idx="60">
                        <c:v>-7.252338842750557E-5</c:v>
                      </c:pt>
                      <c:pt idx="61">
                        <c:v>-7.1090737926550823E-5</c:v>
                      </c:pt>
                      <c:pt idx="62">
                        <c:v>-6.9937882984430206E-5</c:v>
                      </c:pt>
                      <c:pt idx="63">
                        <c:v>-6.979429494884355E-5</c:v>
                      </c:pt>
                      <c:pt idx="64">
                        <c:v>-6.9638698987507631E-5</c:v>
                      </c:pt>
                      <c:pt idx="65">
                        <c:v>-6.8502581225315262E-5</c:v>
                      </c:pt>
                      <c:pt idx="66">
                        <c:v>-6.7917168997336775E-5</c:v>
                      </c:pt>
                      <c:pt idx="67">
                        <c:v>-6.713884816609158E-5</c:v>
                      </c:pt>
                      <c:pt idx="68">
                        <c:v>-6.7397091971785065E-5</c:v>
                      </c:pt>
                      <c:pt idx="69">
                        <c:v>-6.655533691708424E-5</c:v>
                      </c:pt>
                      <c:pt idx="70">
                        <c:v>-6.6041302545615351E-5</c:v>
                      </c:pt>
                      <c:pt idx="71">
                        <c:v>-6.4518910658861655E-5</c:v>
                      </c:pt>
                      <c:pt idx="72">
                        <c:v>-6.3190506653548214E-5</c:v>
                      </c:pt>
                      <c:pt idx="73">
                        <c:v>-6.206440113056146E-5</c:v>
                      </c:pt>
                      <c:pt idx="74">
                        <c:v>-6.179425620721717E-5</c:v>
                      </c:pt>
                      <c:pt idx="75">
                        <c:v>-5.9858269163441192E-5</c:v>
                      </c:pt>
                      <c:pt idx="76">
                        <c:v>-5.9321704583452566E-5</c:v>
                      </c:pt>
                      <c:pt idx="77">
                        <c:v>-5.8550159474277391E-5</c:v>
                      </c:pt>
                      <c:pt idx="78">
                        <c:v>-5.876894728432168E-5</c:v>
                      </c:pt>
                      <c:pt idx="79">
                        <c:v>-5.8411591082855892E-5</c:v>
                      </c:pt>
                      <c:pt idx="80">
                        <c:v>-5.7429015351799159E-5</c:v>
                      </c:pt>
                      <c:pt idx="81">
                        <c:v>-5.7006031910822613E-5</c:v>
                      </c:pt>
                      <c:pt idx="82">
                        <c:v>-5.6340522857931497E-5</c:v>
                      </c:pt>
                      <c:pt idx="83">
                        <c:v>-5.5555655799855419E-5</c:v>
                      </c:pt>
                      <c:pt idx="84">
                        <c:v>-5.5022394813911188E-5</c:v>
                      </c:pt>
                      <c:pt idx="85">
                        <c:v>-5.4128128066184015E-5</c:v>
                      </c:pt>
                      <c:pt idx="86">
                        <c:v>-5.2719522992974721E-5</c:v>
                      </c:pt>
                      <c:pt idx="87">
                        <c:v>-5.1166972525470397E-5</c:v>
                      </c:pt>
                      <c:pt idx="88">
                        <c:v>-4.8863041962882242E-5</c:v>
                      </c:pt>
                      <c:pt idx="89">
                        <c:v>-4.8381791604296798E-5</c:v>
                      </c:pt>
                      <c:pt idx="90">
                        <c:v>-5.0579567437166033E-5</c:v>
                      </c:pt>
                      <c:pt idx="91">
                        <c:v>-4.8934098891520558E-5</c:v>
                      </c:pt>
                      <c:pt idx="92">
                        <c:v>-4.7422843525637741E-5</c:v>
                      </c:pt>
                      <c:pt idx="93">
                        <c:v>-4.5982832504145483E-5</c:v>
                      </c:pt>
                      <c:pt idx="94">
                        <c:v>-4.4158232376336719E-5</c:v>
                      </c:pt>
                      <c:pt idx="95">
                        <c:v>-4.224161292844217E-5</c:v>
                      </c:pt>
                      <c:pt idx="96">
                        <c:v>-4.0486403491719581E-5</c:v>
                      </c:pt>
                      <c:pt idx="97">
                        <c:v>-3.9592679480736436E-5</c:v>
                      </c:pt>
                      <c:pt idx="98">
                        <c:v>-3.8519130982954763E-5</c:v>
                      </c:pt>
                      <c:pt idx="99">
                        <c:v>-3.7070581294837239E-5</c:v>
                      </c:pt>
                      <c:pt idx="100">
                        <c:v>-3.7222285819392727E-5</c:v>
                      </c:pt>
                      <c:pt idx="101">
                        <c:v>-3.5381003791791099E-5</c:v>
                      </c:pt>
                      <c:pt idx="102">
                        <c:v>-3.3085551344120172E-5</c:v>
                      </c:pt>
                      <c:pt idx="103">
                        <c:v>-3.1560423971284874E-5</c:v>
                      </c:pt>
                      <c:pt idx="104">
                        <c:v>-2.9844450153526468E-5</c:v>
                      </c:pt>
                      <c:pt idx="105">
                        <c:v>-2.762235705220357E-5</c:v>
                      </c:pt>
                      <c:pt idx="106">
                        <c:v>-2.6691897304135958E-5</c:v>
                      </c:pt>
                      <c:pt idx="107">
                        <c:v>-2.5544026632892114E-5</c:v>
                      </c:pt>
                      <c:pt idx="108">
                        <c:v>-2.3296726974951597E-5</c:v>
                      </c:pt>
                      <c:pt idx="109">
                        <c:v>-2.2104530603863395E-5</c:v>
                      </c:pt>
                      <c:pt idx="110">
                        <c:v>-2.0682507453275634E-5</c:v>
                      </c:pt>
                      <c:pt idx="111">
                        <c:v>-1.9570443993181583E-5</c:v>
                      </c:pt>
                      <c:pt idx="112">
                        <c:v>-1.8765807105915309E-5</c:v>
                      </c:pt>
                      <c:pt idx="113">
                        <c:v>-1.6901236145987452E-5</c:v>
                      </c:pt>
                      <c:pt idx="114">
                        <c:v>-1.490991725603688E-5</c:v>
                      </c:pt>
                      <c:pt idx="115">
                        <c:v>-1.3600327751504569E-5</c:v>
                      </c:pt>
                      <c:pt idx="116">
                        <c:v>-1.2750941162978176E-5</c:v>
                      </c:pt>
                      <c:pt idx="117">
                        <c:v>-1.1141646187280722E-5</c:v>
                      </c:pt>
                      <c:pt idx="118">
                        <c:v>-9.1223430560046648E-6</c:v>
                      </c:pt>
                      <c:pt idx="119">
                        <c:v>-6.770212763596272E-6</c:v>
                      </c:pt>
                      <c:pt idx="120">
                        <c:v>-4.4664285996951398E-6</c:v>
                      </c:pt>
                      <c:pt idx="121">
                        <c:v>-4.6542036675274475E-6</c:v>
                      </c:pt>
                      <c:pt idx="122">
                        <c:v>-2.1382565670697104E-6</c:v>
                      </c:pt>
                      <c:pt idx="123">
                        <c:v>-7.5906327257226004E-7</c:v>
                      </c:pt>
                      <c:pt idx="124">
                        <c:v>1.6601862765528046E-6</c:v>
                      </c:pt>
                      <c:pt idx="125">
                        <c:v>3.5253115840848791E-6</c:v>
                      </c:pt>
                      <c:pt idx="126">
                        <c:v>4.5154581380072809E-6</c:v>
                      </c:pt>
                      <c:pt idx="127">
                        <c:v>6.2528097397251919E-6</c:v>
                      </c:pt>
                      <c:pt idx="128">
                        <c:v>6.4958033812543242E-6</c:v>
                      </c:pt>
                      <c:pt idx="129">
                        <c:v>7.7336090047569095E-6</c:v>
                      </c:pt>
                      <c:pt idx="130">
                        <c:v>8.0007825164322987E-6</c:v>
                      </c:pt>
                      <c:pt idx="131">
                        <c:v>1.0589795110992051E-5</c:v>
                      </c:pt>
                      <c:pt idx="132">
                        <c:v>1.3037468121112217E-5</c:v>
                      </c:pt>
                      <c:pt idx="133">
                        <c:v>1.6380091962718845E-5</c:v>
                      </c:pt>
                      <c:pt idx="134">
                        <c:v>1.8602161173009691E-5</c:v>
                      </c:pt>
                      <c:pt idx="135">
                        <c:v>2.1287169880430945E-5</c:v>
                      </c:pt>
                      <c:pt idx="136">
                        <c:v>2.3641932949870478E-5</c:v>
                      </c:pt>
                      <c:pt idx="137">
                        <c:v>2.6048945885401257E-5</c:v>
                      </c:pt>
                      <c:pt idx="138">
                        <c:v>2.8445272394504498E-5</c:v>
                      </c:pt>
                      <c:pt idx="139">
                        <c:v>3.030484823604077E-5</c:v>
                      </c:pt>
                      <c:pt idx="140">
                        <c:v>3.2179450394267656E-5</c:v>
                      </c:pt>
                      <c:pt idx="141">
                        <c:v>3.5171195226078155E-5</c:v>
                      </c:pt>
                      <c:pt idx="142">
                        <c:v>3.7920820107995778E-5</c:v>
                      </c:pt>
                      <c:pt idx="143">
                        <c:v>4.0924589521773157E-5</c:v>
                      </c:pt>
                      <c:pt idx="144">
                        <c:v>4.1841442037410867E-5</c:v>
                      </c:pt>
                      <c:pt idx="145">
                        <c:v>4.4849452584520496E-5</c:v>
                      </c:pt>
                      <c:pt idx="146">
                        <c:v>4.810833176118012E-5</c:v>
                      </c:pt>
                      <c:pt idx="147">
                        <c:v>5.0647983648506761E-5</c:v>
                      </c:pt>
                      <c:pt idx="148">
                        <c:v>5.2904933434791457E-5</c:v>
                      </c:pt>
                      <c:pt idx="149">
                        <c:v>5.6312830207623445E-5</c:v>
                      </c:pt>
                      <c:pt idx="150">
                        <c:v>5.7559793004759022E-5</c:v>
                      </c:pt>
                      <c:pt idx="151">
                        <c:v>6.0455019999855596E-5</c:v>
                      </c:pt>
                      <c:pt idx="152">
                        <c:v>6.274023251418965E-5</c:v>
                      </c:pt>
                      <c:pt idx="153">
                        <c:v>6.633639377111982E-5</c:v>
                      </c:pt>
                      <c:pt idx="154">
                        <c:v>6.8068660459549342E-5</c:v>
                      </c:pt>
                      <c:pt idx="155">
                        <c:v>7.0776644943651247E-5</c:v>
                      </c:pt>
                      <c:pt idx="156">
                        <c:v>7.316946256869307E-5</c:v>
                      </c:pt>
                      <c:pt idx="157">
                        <c:v>7.6688097278912337E-5</c:v>
                      </c:pt>
                      <c:pt idx="158">
                        <c:v>8.0134290840656885E-5</c:v>
                      </c:pt>
                      <c:pt idx="159">
                        <c:v>8.361355146835457E-5</c:v>
                      </c:pt>
                      <c:pt idx="160">
                        <c:v>8.6636659266525176E-5</c:v>
                      </c:pt>
                      <c:pt idx="161">
                        <c:v>9.0315082804063443E-5</c:v>
                      </c:pt>
                      <c:pt idx="162">
                        <c:v>9.3358940248107017E-5</c:v>
                      </c:pt>
                      <c:pt idx="163">
                        <c:v>9.7350796336236991E-5</c:v>
                      </c:pt>
                      <c:pt idx="164">
                        <c:v>1.0054515515633744E-4</c:v>
                      </c:pt>
                      <c:pt idx="165">
                        <c:v>1.0393923616881097E-4</c:v>
                      </c:pt>
                      <c:pt idx="166">
                        <c:v>1.0757483155640942E-4</c:v>
                      </c:pt>
                      <c:pt idx="167">
                        <c:v>1.1102967030576955E-4</c:v>
                      </c:pt>
                      <c:pt idx="168">
                        <c:v>1.1503335748559491E-4</c:v>
                      </c:pt>
                      <c:pt idx="169">
                        <c:v>1.1848196810374628E-4</c:v>
                      </c:pt>
                      <c:pt idx="170">
                        <c:v>1.2241444881840212E-4</c:v>
                      </c:pt>
                      <c:pt idx="171">
                        <c:v>1.262684345162486E-4</c:v>
                      </c:pt>
                      <c:pt idx="172">
                        <c:v>1.3046644848093119E-4</c:v>
                      </c:pt>
                      <c:pt idx="173">
                        <c:v>1.3426775826883613E-4</c:v>
                      </c:pt>
                      <c:pt idx="174">
                        <c:v>1.3824365521057048E-4</c:v>
                      </c:pt>
                      <c:pt idx="175">
                        <c:v>1.4242709242528169E-4</c:v>
                      </c:pt>
                      <c:pt idx="176">
                        <c:v>1.4625284677104717E-4</c:v>
                      </c:pt>
                      <c:pt idx="177">
                        <c:v>1.5020675799605804E-4</c:v>
                      </c:pt>
                      <c:pt idx="178">
                        <c:v>1.5437508630494553E-4</c:v>
                      </c:pt>
                      <c:pt idx="179">
                        <c:v>1.5834303605615388E-4</c:v>
                      </c:pt>
                      <c:pt idx="180">
                        <c:v>1.6285432425148825E-4</c:v>
                      </c:pt>
                      <c:pt idx="181">
                        <c:v>1.6682933119181067E-4</c:v>
                      </c:pt>
                      <c:pt idx="182">
                        <c:v>1.7073968128579532E-4</c:v>
                      </c:pt>
                      <c:pt idx="183">
                        <c:v>1.7487349712793764E-4</c:v>
                      </c:pt>
                      <c:pt idx="184">
                        <c:v>1.7859060615332104E-4</c:v>
                      </c:pt>
                      <c:pt idx="185">
                        <c:v>1.8290004833448762E-4</c:v>
                      </c:pt>
                      <c:pt idx="186">
                        <c:v>1.8738837992486333E-4</c:v>
                      </c:pt>
                      <c:pt idx="187">
                        <c:v>1.9157124877828982E-4</c:v>
                      </c:pt>
                      <c:pt idx="188">
                        <c:v>1.9581040916338767E-4</c:v>
                      </c:pt>
                      <c:pt idx="189">
                        <c:v>2.0032259055685847E-4</c:v>
                      </c:pt>
                      <c:pt idx="190">
                        <c:v>2.0470663490673204E-4</c:v>
                      </c:pt>
                      <c:pt idx="191">
                        <c:v>2.091363212240628E-4</c:v>
                      </c:pt>
                      <c:pt idx="192">
                        <c:v>2.1360291316924778E-4</c:v>
                      </c:pt>
                      <c:pt idx="193">
                        <c:v>2.1795824481514131E-4</c:v>
                      </c:pt>
                      <c:pt idx="194">
                        <c:v>2.2252356611434767E-4</c:v>
                      </c:pt>
                      <c:pt idx="195">
                        <c:v>2.2710693472459965E-4</c:v>
                      </c:pt>
                      <c:pt idx="196">
                        <c:v>2.3202954851852704E-4</c:v>
                      </c:pt>
                      <c:pt idx="197">
                        <c:v>2.3680306794840653E-4</c:v>
                      </c:pt>
                      <c:pt idx="198">
                        <c:v>2.4172378439432871E-4</c:v>
                      </c:pt>
                      <c:pt idx="199">
                        <c:v>2.4641115185117636E-4</c:v>
                      </c:pt>
                      <c:pt idx="200">
                        <c:v>2.5110802041986187E-4</c:v>
                      </c:pt>
                      <c:pt idx="201">
                        <c:v>2.5610599741942447E-4</c:v>
                      </c:pt>
                      <c:pt idx="202">
                        <c:v>2.6166513583195566E-4</c:v>
                      </c:pt>
                      <c:pt idx="203">
                        <c:v>2.6676788826094321E-4</c:v>
                      </c:pt>
                      <c:pt idx="204">
                        <c:v>2.7238492529585288E-4</c:v>
                      </c:pt>
                      <c:pt idx="205">
                        <c:v>2.7883181549145334E-4</c:v>
                      </c:pt>
                      <c:pt idx="206">
                        <c:v>2.8464435201413146E-4</c:v>
                      </c:pt>
                      <c:pt idx="207">
                        <c:v>2.9081960219831682E-4</c:v>
                      </c:pt>
                      <c:pt idx="208">
                        <c:v>2.9616310256160944E-4</c:v>
                      </c:pt>
                      <c:pt idx="209">
                        <c:v>3.0250235309234986E-4</c:v>
                      </c:pt>
                      <c:pt idx="210">
                        <c:v>3.0783936670471804E-4</c:v>
                      </c:pt>
                      <c:pt idx="211">
                        <c:v>3.1370381689248646E-4</c:v>
                      </c:pt>
                      <c:pt idx="212">
                        <c:v>3.2030855409843781E-4</c:v>
                      </c:pt>
                      <c:pt idx="213">
                        <c:v>3.2654778767948501E-4</c:v>
                      </c:pt>
                      <c:pt idx="214">
                        <c:v>3.3292496656756927E-4</c:v>
                      </c:pt>
                      <c:pt idx="215">
                        <c:v>3.4036201089442369E-4</c:v>
                      </c:pt>
                      <c:pt idx="216">
                        <c:v>3.4828783536340954E-4</c:v>
                      </c:pt>
                      <c:pt idx="217">
                        <c:v>3.5438609911053726E-4</c:v>
                      </c:pt>
                      <c:pt idx="218">
                        <c:v>3.6133077028852869E-4</c:v>
                      </c:pt>
                      <c:pt idx="219">
                        <c:v>3.6712563056357541E-4</c:v>
                      </c:pt>
                      <c:pt idx="220">
                        <c:v>3.7278825719678019E-4</c:v>
                      </c:pt>
                      <c:pt idx="221">
                        <c:v>3.7883482220447522E-4</c:v>
                      </c:pt>
                      <c:pt idx="222">
                        <c:v>3.8566997784857788E-4</c:v>
                      </c:pt>
                      <c:pt idx="223">
                        <c:v>3.9256591109987485E-4</c:v>
                      </c:pt>
                      <c:pt idx="224">
                        <c:v>3.9887578138516315E-4</c:v>
                      </c:pt>
                      <c:pt idx="225">
                        <c:v>4.0451662947078078E-4</c:v>
                      </c:pt>
                      <c:pt idx="226">
                        <c:v>4.1092243779861933E-4</c:v>
                      </c:pt>
                      <c:pt idx="227">
                        <c:v>4.1874182160363396E-4</c:v>
                      </c:pt>
                      <c:pt idx="228">
                        <c:v>4.2586700906708624E-4</c:v>
                      </c:pt>
                      <c:pt idx="229">
                        <c:v>4.3165095994944632E-4</c:v>
                      </c:pt>
                      <c:pt idx="230">
                        <c:v>4.3934576256401703E-4</c:v>
                      </c:pt>
                      <c:pt idx="231">
                        <c:v>4.4513148124740069E-4</c:v>
                      </c:pt>
                      <c:pt idx="232">
                        <c:v>4.51198666499041E-4</c:v>
                      </c:pt>
                      <c:pt idx="233">
                        <c:v>4.566513878237477E-4</c:v>
                      </c:pt>
                      <c:pt idx="234">
                        <c:v>4.6402628702090073E-4</c:v>
                      </c:pt>
                      <c:pt idx="235">
                        <c:v>4.6451201017660911E-4</c:v>
                      </c:pt>
                      <c:pt idx="236">
                        <c:v>4.5929818833902381E-4</c:v>
                      </c:pt>
                      <c:pt idx="237">
                        <c:v>4.6266877201787932E-4</c:v>
                      </c:pt>
                      <c:pt idx="238">
                        <c:v>4.6813998342843744E-4</c:v>
                      </c:pt>
                      <c:pt idx="239">
                        <c:v>4.7376847859575689E-4</c:v>
                      </c:pt>
                      <c:pt idx="240">
                        <c:v>4.792248639150834E-4</c:v>
                      </c:pt>
                      <c:pt idx="241">
                        <c:v>4.8483416802349639E-4</c:v>
                      </c:pt>
                      <c:pt idx="242">
                        <c:v>4.8994411741707863E-4</c:v>
                      </c:pt>
                      <c:pt idx="243">
                        <c:v>4.9567960131144579E-4</c:v>
                      </c:pt>
                      <c:pt idx="244">
                        <c:v>5.0072024208240335E-4</c:v>
                      </c:pt>
                      <c:pt idx="245">
                        <c:v>5.0571385805260247E-4</c:v>
                      </c:pt>
                      <c:pt idx="246">
                        <c:v>5.1155035535606623E-4</c:v>
                      </c:pt>
                      <c:pt idx="247">
                        <c:v>5.1708462688886201E-4</c:v>
                      </c:pt>
                      <c:pt idx="248">
                        <c:v>5.2284343879429132E-4</c:v>
                      </c:pt>
                      <c:pt idx="249">
                        <c:v>5.2904706294696388E-4</c:v>
                      </c:pt>
                      <c:pt idx="250">
                        <c:v>5.3350581331145115E-4</c:v>
                      </c:pt>
                      <c:pt idx="251">
                        <c:v>5.3973033934509118E-4</c:v>
                      </c:pt>
                      <c:pt idx="252">
                        <c:v>5.4536088063944889E-4</c:v>
                      </c:pt>
                      <c:pt idx="253">
                        <c:v>5.5090115568160597E-4</c:v>
                      </c:pt>
                      <c:pt idx="254">
                        <c:v>5.5588952822594308E-4</c:v>
                      </c:pt>
                      <c:pt idx="255">
                        <c:v>5.6054159525866399E-4</c:v>
                      </c:pt>
                      <c:pt idx="256">
                        <c:v>5.653897080122928E-4</c:v>
                      </c:pt>
                      <c:pt idx="257">
                        <c:v>5.6987359450438261E-4</c:v>
                      </c:pt>
                      <c:pt idx="258">
                        <c:v>5.7498102260709113E-4</c:v>
                      </c:pt>
                      <c:pt idx="259">
                        <c:v>5.7988373860002435E-4</c:v>
                      </c:pt>
                      <c:pt idx="260">
                        <c:v>5.8626522983159677E-4</c:v>
                      </c:pt>
                      <c:pt idx="261">
                        <c:v>5.9095530466269231E-4</c:v>
                      </c:pt>
                      <c:pt idx="262">
                        <c:v>5.9508145233890626E-4</c:v>
                      </c:pt>
                      <c:pt idx="263">
                        <c:v>5.9955787017610741E-4</c:v>
                      </c:pt>
                      <c:pt idx="264">
                        <c:v>6.0404129939126984E-4</c:v>
                      </c:pt>
                      <c:pt idx="265">
                        <c:v>6.0876221697582294E-4</c:v>
                      </c:pt>
                      <c:pt idx="266">
                        <c:v>6.1351244384578194E-4</c:v>
                      </c:pt>
                      <c:pt idx="267">
                        <c:v>6.1837550483605382E-4</c:v>
                      </c:pt>
                      <c:pt idx="268">
                        <c:v>6.2394906007419123E-4</c:v>
                      </c:pt>
                      <c:pt idx="269">
                        <c:v>6.2891307187835606E-4</c:v>
                      </c:pt>
                      <c:pt idx="270">
                        <c:v>6.3325751103333178E-4</c:v>
                      </c:pt>
                      <c:pt idx="271">
                        <c:v>6.3792575748267263E-4</c:v>
                      </c:pt>
                      <c:pt idx="272">
                        <c:v>6.4262284172149494E-4</c:v>
                      </c:pt>
                      <c:pt idx="273">
                        <c:v>6.4698548840598144E-4</c:v>
                      </c:pt>
                      <c:pt idx="274">
                        <c:v>6.5143635729463737E-4</c:v>
                      </c:pt>
                      <c:pt idx="275">
                        <c:v>6.5633636826075532E-4</c:v>
                      </c:pt>
                      <c:pt idx="276">
                        <c:v>6.6048791807155332E-4</c:v>
                      </c:pt>
                      <c:pt idx="277">
                        <c:v>6.6525188911586519E-4</c:v>
                      </c:pt>
                      <c:pt idx="278">
                        <c:v>6.6978329376586414E-4</c:v>
                      </c:pt>
                      <c:pt idx="279">
                        <c:v>6.7452341643808606E-4</c:v>
                      </c:pt>
                      <c:pt idx="280">
                        <c:v>6.792998538829746E-4</c:v>
                      </c:pt>
                      <c:pt idx="281">
                        <c:v>6.8391029459341035E-4</c:v>
                      </c:pt>
                      <c:pt idx="282">
                        <c:v>6.8944381405750411E-4</c:v>
                      </c:pt>
                      <c:pt idx="283">
                        <c:v>6.9344271503132859E-4</c:v>
                      </c:pt>
                      <c:pt idx="284">
                        <c:v>6.9808116019847658E-4</c:v>
                      </c:pt>
                      <c:pt idx="285">
                        <c:v>7.0263829076367432E-4</c:v>
                      </c:pt>
                      <c:pt idx="286">
                        <c:v>7.0727677069089409E-4</c:v>
                      </c:pt>
                      <c:pt idx="287">
                        <c:v>7.1170820680491393E-4</c:v>
                      </c:pt>
                      <c:pt idx="288">
                        <c:v>7.1582161191201829E-4</c:v>
                      </c:pt>
                      <c:pt idx="289">
                        <c:v>7.2024559993948427E-4</c:v>
                      </c:pt>
                      <c:pt idx="290">
                        <c:v>7.2453057363799868E-4</c:v>
                      </c:pt>
                      <c:pt idx="291">
                        <c:v>7.2944050178723799E-4</c:v>
                      </c:pt>
                      <c:pt idx="292">
                        <c:v>7.3358172665822282E-4</c:v>
                      </c:pt>
                      <c:pt idx="293">
                        <c:v>7.3813433794316303E-4</c:v>
                      </c:pt>
                      <c:pt idx="294">
                        <c:v>7.4267066914174404E-4</c:v>
                      </c:pt>
                      <c:pt idx="295">
                        <c:v>7.4699069501889086E-4</c:v>
                      </c:pt>
                      <c:pt idx="296">
                        <c:v>7.5130029340881416E-4</c:v>
                      </c:pt>
                      <c:pt idx="297">
                        <c:v>7.5576215501850649E-4</c:v>
                      </c:pt>
                      <c:pt idx="298">
                        <c:v>7.6050079514536925E-4</c:v>
                      </c:pt>
                      <c:pt idx="299">
                        <c:v>7.6499313898455027E-4</c:v>
                      </c:pt>
                      <c:pt idx="300">
                        <c:v>7.6993135309936242E-4</c:v>
                      </c:pt>
                      <c:pt idx="301">
                        <c:v>7.7436220988134289E-4</c:v>
                      </c:pt>
                      <c:pt idx="302">
                        <c:v>7.7942151719354871E-4</c:v>
                      </c:pt>
                      <c:pt idx="303">
                        <c:v>7.8388725739640924E-4</c:v>
                      </c:pt>
                      <c:pt idx="304">
                        <c:v>7.8809088777926815E-4</c:v>
                      </c:pt>
                      <c:pt idx="305">
                        <c:v>7.9281735757894478E-4</c:v>
                      </c:pt>
                      <c:pt idx="306">
                        <c:v>7.9756717617756624E-4</c:v>
                      </c:pt>
                      <c:pt idx="307">
                        <c:v>8.0217018185777553E-4</c:v>
                      </c:pt>
                      <c:pt idx="308">
                        <c:v>8.0655866012527028E-4</c:v>
                      </c:pt>
                      <c:pt idx="309">
                        <c:v>8.1169970616425157E-4</c:v>
                      </c:pt>
                      <c:pt idx="310">
                        <c:v>8.1496942313716194E-4</c:v>
                      </c:pt>
                      <c:pt idx="311">
                        <c:v>8.1936085697121165E-4</c:v>
                      </c:pt>
                      <c:pt idx="312">
                        <c:v>8.2357588860830716E-4</c:v>
                      </c:pt>
                      <c:pt idx="313">
                        <c:v>8.288172913139282E-4</c:v>
                      </c:pt>
                      <c:pt idx="314">
                        <c:v>8.3314290956544026E-4</c:v>
                      </c:pt>
                      <c:pt idx="315">
                        <c:v>8.3663340175939207E-4</c:v>
                      </c:pt>
                      <c:pt idx="316">
                        <c:v>8.4102885268544424E-4</c:v>
                      </c:pt>
                      <c:pt idx="317">
                        <c:v>8.4498329951360055E-4</c:v>
                      </c:pt>
                      <c:pt idx="318">
                        <c:v>8.5001408620798103E-4</c:v>
                      </c:pt>
                      <c:pt idx="319">
                        <c:v>8.5412869946346339E-4</c:v>
                      </c:pt>
                      <c:pt idx="320">
                        <c:v>8.5838536851059197E-4</c:v>
                      </c:pt>
                      <c:pt idx="321">
                        <c:v>8.6290574291992227E-4</c:v>
                      </c:pt>
                      <c:pt idx="322">
                        <c:v>8.6737915273475132E-4</c:v>
                      </c:pt>
                      <c:pt idx="323">
                        <c:v>8.7162259538961766E-4</c:v>
                      </c:pt>
                      <c:pt idx="324">
                        <c:v>8.766238464371878E-4</c:v>
                      </c:pt>
                      <c:pt idx="325">
                        <c:v>8.8107904669460554E-4</c:v>
                      </c:pt>
                      <c:pt idx="326">
                        <c:v>8.8550548498121532E-4</c:v>
                      </c:pt>
                      <c:pt idx="327">
                        <c:v>8.8957191144119641E-4</c:v>
                      </c:pt>
                      <c:pt idx="328">
                        <c:v>8.9272214965080844E-4</c:v>
                      </c:pt>
                      <c:pt idx="329">
                        <c:v>8.9705229538203628E-4</c:v>
                      </c:pt>
                      <c:pt idx="330">
                        <c:v>9.0156845220649452E-4</c:v>
                      </c:pt>
                      <c:pt idx="331">
                        <c:v>9.0628884720272539E-4</c:v>
                      </c:pt>
                      <c:pt idx="332">
                        <c:v>9.1170725451781957E-4</c:v>
                      </c:pt>
                      <c:pt idx="333">
                        <c:v>9.1442853678217796E-4</c:v>
                      </c:pt>
                      <c:pt idx="334">
                        <c:v>9.1953188265010829E-4</c:v>
                      </c:pt>
                      <c:pt idx="335">
                        <c:v>9.2397886042719553E-4</c:v>
                      </c:pt>
                      <c:pt idx="336">
                        <c:v>9.2886956856907054E-4</c:v>
                      </c:pt>
                      <c:pt idx="337">
                        <c:v>9.3155548917876459E-4</c:v>
                      </c:pt>
                      <c:pt idx="338">
                        <c:v>9.3631696942742069E-4</c:v>
                      </c:pt>
                      <c:pt idx="339">
                        <c:v>9.4073398957539821E-4</c:v>
                      </c:pt>
                      <c:pt idx="340">
                        <c:v>9.4518720201466758E-4</c:v>
                      </c:pt>
                      <c:pt idx="341">
                        <c:v>9.4976122128059262E-4</c:v>
                      </c:pt>
                      <c:pt idx="342">
                        <c:v>9.5492851829966617E-4</c:v>
                      </c:pt>
                      <c:pt idx="343">
                        <c:v>9.5980576363006477E-4</c:v>
                      </c:pt>
                      <c:pt idx="344">
                        <c:v>9.6405074364363478E-4</c:v>
                      </c:pt>
                      <c:pt idx="345">
                        <c:v>9.6748636483882239E-4</c:v>
                      </c:pt>
                      <c:pt idx="346">
                        <c:v>9.7239579237251919E-4</c:v>
                      </c:pt>
                      <c:pt idx="347">
                        <c:v>9.7754672226831279E-4</c:v>
                      </c:pt>
                      <c:pt idx="348">
                        <c:v>9.8213391900130241E-4</c:v>
                      </c:pt>
                      <c:pt idx="349">
                        <c:v>9.8628864725762021E-4</c:v>
                      </c:pt>
                      <c:pt idx="350">
                        <c:v>9.9072709383213613E-4</c:v>
                      </c:pt>
                      <c:pt idx="351">
                        <c:v>9.9506750949667779E-4</c:v>
                      </c:pt>
                      <c:pt idx="352">
                        <c:v>9.9934833557302049E-4</c:v>
                      </c:pt>
                      <c:pt idx="353">
                        <c:v>1.0037574141620277E-3</c:v>
                      </c:pt>
                      <c:pt idx="354">
                        <c:v>1.0088966750718686E-3</c:v>
                      </c:pt>
                      <c:pt idx="355">
                        <c:v>1.0127222442927707E-3</c:v>
                      </c:pt>
                      <c:pt idx="356">
                        <c:v>1.0153689778063279E-3</c:v>
                      </c:pt>
                      <c:pt idx="357">
                        <c:v>1.0192446266268915E-3</c:v>
                      </c:pt>
                      <c:pt idx="358">
                        <c:v>1.0235968526145624E-3</c:v>
                      </c:pt>
                      <c:pt idx="359">
                        <c:v>1.0281173923151479E-3</c:v>
                      </c:pt>
                      <c:pt idx="360">
                        <c:v>1.0327089590668412E-3</c:v>
                      </c:pt>
                      <c:pt idx="361">
                        <c:v>1.0353992638986876E-3</c:v>
                      </c:pt>
                      <c:pt idx="362">
                        <c:v>1.038854313307162E-3</c:v>
                      </c:pt>
                      <c:pt idx="363">
                        <c:v>1.0436503293696775E-3</c:v>
                      </c:pt>
                      <c:pt idx="364">
                        <c:v>1.0477416100404379E-3</c:v>
                      </c:pt>
                      <c:pt idx="365">
                        <c:v>1.0524145547870375E-3</c:v>
                      </c:pt>
                      <c:pt idx="366">
                        <c:v>1.0561540760534308E-3</c:v>
                      </c:pt>
                      <c:pt idx="367">
                        <c:v>1.061028811540741E-3</c:v>
                      </c:pt>
                      <c:pt idx="368">
                        <c:v>1.0656020042849057E-3</c:v>
                      </c:pt>
                      <c:pt idx="369">
                        <c:v>1.0700110167009829E-3</c:v>
                      </c:pt>
                      <c:pt idx="370">
                        <c:v>1.0748243208823411E-3</c:v>
                      </c:pt>
                      <c:pt idx="371">
                        <c:v>1.0792966689584574E-3</c:v>
                      </c:pt>
                      <c:pt idx="372">
                        <c:v>1.083360905958849E-3</c:v>
                      </c:pt>
                      <c:pt idx="373">
                        <c:v>1.0875842460039925E-3</c:v>
                      </c:pt>
                      <c:pt idx="374">
                        <c:v>1.091520580220235E-3</c:v>
                      </c:pt>
                      <c:pt idx="375">
                        <c:v>1.0947119168642392E-3</c:v>
                      </c:pt>
                      <c:pt idx="376">
                        <c:v>1.0993881096013043E-3</c:v>
                      </c:pt>
                      <c:pt idx="377">
                        <c:v>1.1036693066415208E-3</c:v>
                      </c:pt>
                      <c:pt idx="378">
                        <c:v>1.1061403317234716E-3</c:v>
                      </c:pt>
                      <c:pt idx="379">
                        <c:v>1.1109672254942251E-3</c:v>
                      </c:pt>
                      <c:pt idx="380">
                        <c:v>1.1151176780698042E-3</c:v>
                      </c:pt>
                      <c:pt idx="381">
                        <c:v>1.1181882699155727E-3</c:v>
                      </c:pt>
                      <c:pt idx="382">
                        <c:v>1.1232568343835627E-3</c:v>
                      </c:pt>
                      <c:pt idx="383">
                        <c:v>1.1263965953105524E-3</c:v>
                      </c:pt>
                      <c:pt idx="384">
                        <c:v>1.1315312209586145E-3</c:v>
                      </c:pt>
                      <c:pt idx="385">
                        <c:v>1.1362921211693728E-3</c:v>
                      </c:pt>
                      <c:pt idx="386">
                        <c:v>1.140510426509428E-3</c:v>
                      </c:pt>
                      <c:pt idx="387">
                        <c:v>1.1420827156685632E-3</c:v>
                      </c:pt>
                      <c:pt idx="388">
                        <c:v>1.1463074227047135E-3</c:v>
                      </c:pt>
                      <c:pt idx="389">
                        <c:v>1.1497089939160449E-3</c:v>
                      </c:pt>
                      <c:pt idx="390">
                        <c:v>1.1536305143715223E-3</c:v>
                      </c:pt>
                      <c:pt idx="391">
                        <c:v>1.1575802321851089E-3</c:v>
                      </c:pt>
                      <c:pt idx="392">
                        <c:v>1.160273178059586E-3</c:v>
                      </c:pt>
                      <c:pt idx="393">
                        <c:v>1.1650107863478787E-3</c:v>
                      </c:pt>
                      <c:pt idx="394">
                        <c:v>1.1692492448688674E-3</c:v>
                      </c:pt>
                      <c:pt idx="395">
                        <c:v>1.1726934566904245E-3</c:v>
                      </c:pt>
                      <c:pt idx="396">
                        <c:v>1.1765137561487386E-3</c:v>
                      </c:pt>
                      <c:pt idx="397">
                        <c:v>1.1814437524633574E-3</c:v>
                      </c:pt>
                      <c:pt idx="398">
                        <c:v>1.1854044476891491E-3</c:v>
                      </c:pt>
                      <c:pt idx="399">
                        <c:v>1.1876284967154108E-3</c:v>
                      </c:pt>
                      <c:pt idx="400">
                        <c:v>1.1900770128158843E-3</c:v>
                      </c:pt>
                      <c:pt idx="401">
                        <c:v>1.1942523306429597E-3</c:v>
                      </c:pt>
                      <c:pt idx="402">
                        <c:v>1.198535861062512E-3</c:v>
                      </c:pt>
                      <c:pt idx="403">
                        <c:v>1.2028964803487341E-3</c:v>
                      </c:pt>
                      <c:pt idx="404">
                        <c:v>1.2046961005732727E-3</c:v>
                      </c:pt>
                      <c:pt idx="405">
                        <c:v>1.2084925039953717E-3</c:v>
                      </c:pt>
                      <c:pt idx="406">
                        <c:v>1.2134090519609678E-3</c:v>
                      </c:pt>
                      <c:pt idx="407">
                        <c:v>1.2171726254735485E-3</c:v>
                      </c:pt>
                      <c:pt idx="408">
                        <c:v>1.2203614974470546E-3</c:v>
                      </c:pt>
                      <c:pt idx="409">
                        <c:v>1.2235963974975578E-3</c:v>
                      </c:pt>
                      <c:pt idx="410">
                        <c:v>1.2285361143809124E-3</c:v>
                      </c:pt>
                      <c:pt idx="411">
                        <c:v>1.2325756187747574E-3</c:v>
                      </c:pt>
                      <c:pt idx="412">
                        <c:v>1.2371752761757538E-3</c:v>
                      </c:pt>
                      <c:pt idx="413">
                        <c:v>1.241238103674786E-3</c:v>
                      </c:pt>
                      <c:pt idx="414">
                        <c:v>1.2438023106367657E-3</c:v>
                      </c:pt>
                      <c:pt idx="415">
                        <c:v>1.2468561104371607E-3</c:v>
                      </c:pt>
                      <c:pt idx="416">
                        <c:v>1.2491298531122081E-3</c:v>
                      </c:pt>
                      <c:pt idx="417">
                        <c:v>1.2533282365471611E-3</c:v>
                      </c:pt>
                      <c:pt idx="418">
                        <c:v>1.2574693851870845E-3</c:v>
                      </c:pt>
                      <c:pt idx="419">
                        <c:v>1.2603663179436666E-3</c:v>
                      </c:pt>
                      <c:pt idx="420">
                        <c:v>1.2646767332838385E-3</c:v>
                      </c:pt>
                      <c:pt idx="421">
                        <c:v>1.2680716403361974E-3</c:v>
                      </c:pt>
                      <c:pt idx="422">
                        <c:v>1.2717186492254685E-3</c:v>
                      </c:pt>
                      <c:pt idx="423">
                        <c:v>1.2742862221059015E-3</c:v>
                      </c:pt>
                      <c:pt idx="424">
                        <c:v>1.2774732179619513E-3</c:v>
                      </c:pt>
                      <c:pt idx="425">
                        <c:v>1.2811746436239659E-3</c:v>
                      </c:pt>
                      <c:pt idx="426">
                        <c:v>1.2844496599618265E-3</c:v>
                      </c:pt>
                      <c:pt idx="427">
                        <c:v>1.2878081398951082E-3</c:v>
                      </c:pt>
                      <c:pt idx="428">
                        <c:v>1.2900993433618505E-3</c:v>
                      </c:pt>
                      <c:pt idx="429">
                        <c:v>1.2931281920156128E-3</c:v>
                      </c:pt>
                      <c:pt idx="430">
                        <c:v>1.2961975447035217E-3</c:v>
                      </c:pt>
                      <c:pt idx="431">
                        <c:v>1.3003672211922719E-3</c:v>
                      </c:pt>
                      <c:pt idx="432">
                        <c:v>1.3039588551108435E-3</c:v>
                      </c:pt>
                      <c:pt idx="433">
                        <c:v>1.3069830094473757E-3</c:v>
                      </c:pt>
                      <c:pt idx="434">
                        <c:v>1.3109553516451068E-3</c:v>
                      </c:pt>
                      <c:pt idx="435">
                        <c:v>1.314397672901679E-3</c:v>
                      </c:pt>
                      <c:pt idx="436">
                        <c:v>1.3164718501794423E-3</c:v>
                      </c:pt>
                      <c:pt idx="437">
                        <c:v>1.3190232522655772E-3</c:v>
                      </c:pt>
                      <c:pt idx="438">
                        <c:v>1.3218060425629027E-3</c:v>
                      </c:pt>
                      <c:pt idx="439">
                        <c:v>1.3256060301931056E-3</c:v>
                      </c:pt>
                      <c:pt idx="440">
                        <c:v>1.3289332502136135E-3</c:v>
                      </c:pt>
                      <c:pt idx="441">
                        <c:v>1.3321851375426754E-3</c:v>
                      </c:pt>
                      <c:pt idx="442">
                        <c:v>1.3354474492368272E-3</c:v>
                      </c:pt>
                      <c:pt idx="443">
                        <c:v>1.3377163108461354E-3</c:v>
                      </c:pt>
                      <c:pt idx="444">
                        <c:v>1.3415858862599439E-3</c:v>
                      </c:pt>
                      <c:pt idx="445">
                        <c:v>1.3434325191965626E-3</c:v>
                      </c:pt>
                      <c:pt idx="446">
                        <c:v>1.3469433401294827E-3</c:v>
                      </c:pt>
                      <c:pt idx="447">
                        <c:v>1.3511989883954075E-3</c:v>
                      </c:pt>
                      <c:pt idx="448">
                        <c:v>1.3529964369168382E-3</c:v>
                      </c:pt>
                      <c:pt idx="449">
                        <c:v>1.3538533189295483E-3</c:v>
                      </c:pt>
                      <c:pt idx="450">
                        <c:v>1.3572304918047862E-3</c:v>
                      </c:pt>
                      <c:pt idx="451">
                        <c:v>1.3583814375822056E-3</c:v>
                      </c:pt>
                      <c:pt idx="452">
                        <c:v>1.3584472533567787E-3</c:v>
                      </c:pt>
                      <c:pt idx="453">
                        <c:v>1.3624318676336053E-3</c:v>
                      </c:pt>
                      <c:pt idx="454">
                        <c:v>1.3672845712905312E-3</c:v>
                      </c:pt>
                      <c:pt idx="455">
                        <c:v>1.3698240740789552E-3</c:v>
                      </c:pt>
                      <c:pt idx="456">
                        <c:v>1.3718744028454542E-3</c:v>
                      </c:pt>
                      <c:pt idx="457">
                        <c:v>1.3740558556269624E-3</c:v>
                      </c:pt>
                      <c:pt idx="458">
                        <c:v>1.3783464698154085E-3</c:v>
                      </c:pt>
                      <c:pt idx="459">
                        <c:v>1.3797082143703733E-3</c:v>
                      </c:pt>
                      <c:pt idx="460">
                        <c:v>1.3808724602856562E-3</c:v>
                      </c:pt>
                      <c:pt idx="461">
                        <c:v>1.3820733879537986E-3</c:v>
                      </c:pt>
                      <c:pt idx="462">
                        <c:v>1.3865417706321378E-3</c:v>
                      </c:pt>
                      <c:pt idx="463">
                        <c:v>1.3870858670273379E-3</c:v>
                      </c:pt>
                      <c:pt idx="464">
                        <c:v>1.3891365446102243E-3</c:v>
                      </c:pt>
                      <c:pt idx="465">
                        <c:v>1.3909630387612334E-3</c:v>
                      </c:pt>
                      <c:pt idx="466">
                        <c:v>1.3947895519052262E-3</c:v>
                      </c:pt>
                      <c:pt idx="467">
                        <c:v>1.3964554528818833E-3</c:v>
                      </c:pt>
                      <c:pt idx="468">
                        <c:v>1.3968155877433018E-3</c:v>
                      </c:pt>
                      <c:pt idx="469">
                        <c:v>1.3985099709942583E-3</c:v>
                      </c:pt>
                      <c:pt idx="470">
                        <c:v>1.4008508568519394E-3</c:v>
                      </c:pt>
                      <c:pt idx="471">
                        <c:v>1.4018228510378561E-3</c:v>
                      </c:pt>
                      <c:pt idx="472">
                        <c:v>1.4049034988200912E-3</c:v>
                      </c:pt>
                      <c:pt idx="473">
                        <c:v>1.4086472477814773E-3</c:v>
                      </c:pt>
                      <c:pt idx="474">
                        <c:v>1.4119165312526626E-3</c:v>
                      </c:pt>
                      <c:pt idx="475">
                        <c:v>1.4142766463895653E-3</c:v>
                      </c:pt>
                      <c:pt idx="476">
                        <c:v>1.4151914542339806E-3</c:v>
                      </c:pt>
                      <c:pt idx="477">
                        <c:v>1.4181156521744815E-3</c:v>
                      </c:pt>
                      <c:pt idx="478">
                        <c:v>1.4204293786977869E-3</c:v>
                      </c:pt>
                      <c:pt idx="479">
                        <c:v>1.4224924147073364E-3</c:v>
                      </c:pt>
                      <c:pt idx="480">
                        <c:v>1.4243686022028721E-3</c:v>
                      </c:pt>
                      <c:pt idx="481">
                        <c:v>1.4265811063571747E-3</c:v>
                      </c:pt>
                      <c:pt idx="482">
                        <c:v>1.4298841407179134E-3</c:v>
                      </c:pt>
                      <c:pt idx="483">
                        <c:v>1.4333943305312E-3</c:v>
                      </c:pt>
                      <c:pt idx="484">
                        <c:v>1.4351392677646551E-3</c:v>
                      </c:pt>
                      <c:pt idx="485">
                        <c:v>1.437708970588292E-3</c:v>
                      </c:pt>
                      <c:pt idx="486">
                        <c:v>1.4379228501451864E-3</c:v>
                      </c:pt>
                      <c:pt idx="487">
                        <c:v>1.4397992716612251E-3</c:v>
                      </c:pt>
                      <c:pt idx="488">
                        <c:v>1.4436292851425978E-3</c:v>
                      </c:pt>
                      <c:pt idx="489">
                        <c:v>1.4462559113149042E-3</c:v>
                      </c:pt>
                      <c:pt idx="490">
                        <c:v>1.4494472989223268E-3</c:v>
                      </c:pt>
                      <c:pt idx="491">
                        <c:v>1.4488602825057893E-3</c:v>
                      </c:pt>
                      <c:pt idx="492">
                        <c:v>1.4520117778803281E-3</c:v>
                      </c:pt>
                      <c:pt idx="493">
                        <c:v>1.454024810147415E-3</c:v>
                      </c:pt>
                      <c:pt idx="494">
                        <c:v>1.4565228874610396E-3</c:v>
                      </c:pt>
                      <c:pt idx="495">
                        <c:v>1.4576508971801284E-3</c:v>
                      </c:pt>
                      <c:pt idx="496">
                        <c:v>1.4599591899076166E-3</c:v>
                      </c:pt>
                      <c:pt idx="497">
                        <c:v>1.4631019609769886E-3</c:v>
                      </c:pt>
                      <c:pt idx="498">
                        <c:v>1.4656321447718563E-3</c:v>
                      </c:pt>
                      <c:pt idx="499">
                        <c:v>1.4676814917379127E-3</c:v>
                      </c:pt>
                      <c:pt idx="500">
                        <c:v>1.4693550077317285E-3</c:v>
                      </c:pt>
                      <c:pt idx="501">
                        <c:v>1.4708989343366122E-3</c:v>
                      </c:pt>
                      <c:pt idx="502">
                        <c:v>1.472363282358299E-3</c:v>
                      </c:pt>
                      <c:pt idx="503">
                        <c:v>1.4732095014563234E-3</c:v>
                      </c:pt>
                      <c:pt idx="504">
                        <c:v>1.4730499347415217E-3</c:v>
                      </c:pt>
                      <c:pt idx="505">
                        <c:v>1.4764489021367522E-3</c:v>
                      </c:pt>
                      <c:pt idx="506">
                        <c:v>1.4798996165574293E-3</c:v>
                      </c:pt>
                      <c:pt idx="507">
                        <c:v>1.4827383751946546E-3</c:v>
                      </c:pt>
                      <c:pt idx="508">
                        <c:v>1.4852859424562095E-3</c:v>
                      </c:pt>
                      <c:pt idx="509">
                        <c:v>1.4870975128783818E-3</c:v>
                      </c:pt>
                      <c:pt idx="510">
                        <c:v>1.4885554285573224E-3</c:v>
                      </c:pt>
                      <c:pt idx="511">
                        <c:v>1.4910987168370922E-3</c:v>
                      </c:pt>
                      <c:pt idx="512">
                        <c:v>1.491340548504488E-3</c:v>
                      </c:pt>
                      <c:pt idx="513">
                        <c:v>1.4933179401693444E-3</c:v>
                      </c:pt>
                      <c:pt idx="514">
                        <c:v>1.4963248067388698E-3</c:v>
                      </c:pt>
                      <c:pt idx="515">
                        <c:v>1.4996914022474379E-3</c:v>
                      </c:pt>
                      <c:pt idx="516">
                        <c:v>1.5008128020698259E-3</c:v>
                      </c:pt>
                      <c:pt idx="517">
                        <c:v>1.5015942929975049E-3</c:v>
                      </c:pt>
                      <c:pt idx="518">
                        <c:v>1.5019088238815157E-3</c:v>
                      </c:pt>
                      <c:pt idx="519">
                        <c:v>1.502912843755396E-3</c:v>
                      </c:pt>
                      <c:pt idx="520">
                        <c:v>1.5065170096614606E-3</c:v>
                      </c:pt>
                      <c:pt idx="521">
                        <c:v>1.5060922377674027E-3</c:v>
                      </c:pt>
                      <c:pt idx="522">
                        <c:v>1.505789619683365E-3</c:v>
                      </c:pt>
                      <c:pt idx="523">
                        <c:v>1.5079220916444352E-3</c:v>
                      </c:pt>
                      <c:pt idx="524">
                        <c:v>1.5087625526697638E-3</c:v>
                      </c:pt>
                      <c:pt idx="525">
                        <c:v>1.5095405662947058E-3</c:v>
                      </c:pt>
                      <c:pt idx="526">
                        <c:v>1.5128391992757721E-3</c:v>
                      </c:pt>
                      <c:pt idx="527">
                        <c:v>1.514844441239065E-3</c:v>
                      </c:pt>
                      <c:pt idx="528">
                        <c:v>1.5160056948743941E-3</c:v>
                      </c:pt>
                      <c:pt idx="529">
                        <c:v>1.5174157778979347E-3</c:v>
                      </c:pt>
                      <c:pt idx="530">
                        <c:v>1.5198630346027742E-3</c:v>
                      </c:pt>
                      <c:pt idx="531">
                        <c:v>1.5204362360030997E-3</c:v>
                      </c:pt>
                      <c:pt idx="532">
                        <c:v>1.5230175355251628E-3</c:v>
                      </c:pt>
                      <c:pt idx="533">
                        <c:v>1.5234842457290717E-3</c:v>
                      </c:pt>
                      <c:pt idx="534">
                        <c:v>1.5244727810236425E-3</c:v>
                      </c:pt>
                      <c:pt idx="535">
                        <c:v>1.5266642558098079E-3</c:v>
                      </c:pt>
                      <c:pt idx="536">
                        <c:v>1.528655678011744E-3</c:v>
                      </c:pt>
                      <c:pt idx="537">
                        <c:v>1.5283785123434215E-3</c:v>
                      </c:pt>
                      <c:pt idx="538">
                        <c:v>1.5301102179480081E-3</c:v>
                      </c:pt>
                      <c:pt idx="539">
                        <c:v>1.5311671260055339E-3</c:v>
                      </c:pt>
                      <c:pt idx="540">
                        <c:v>1.5316295446417385E-3</c:v>
                      </c:pt>
                      <c:pt idx="541">
                        <c:v>1.5338262139694702E-3</c:v>
                      </c:pt>
                      <c:pt idx="542">
                        <c:v>1.5362700500746848E-3</c:v>
                      </c:pt>
                      <c:pt idx="543">
                        <c:v>1.5379049155511311E-3</c:v>
                      </c:pt>
                      <c:pt idx="544">
                        <c:v>1.5391053247634382E-3</c:v>
                      </c:pt>
                      <c:pt idx="545">
                        <c:v>1.5410290806050027E-3</c:v>
                      </c:pt>
                      <c:pt idx="546">
                        <c:v>1.5408257781807117E-3</c:v>
                      </c:pt>
                      <c:pt idx="547">
                        <c:v>1.5414650045215584E-3</c:v>
                      </c:pt>
                      <c:pt idx="548">
                        <c:v>1.5400523851495408E-3</c:v>
                      </c:pt>
                      <c:pt idx="549">
                        <c:v>1.5442747980718068E-3</c:v>
                      </c:pt>
                      <c:pt idx="550">
                        <c:v>1.5465113645745949E-3</c:v>
                      </c:pt>
                      <c:pt idx="551">
                        <c:v>1.5482286838963497E-3</c:v>
                      </c:pt>
                      <c:pt idx="552">
                        <c:v>1.5516367423971465E-3</c:v>
                      </c:pt>
                      <c:pt idx="553">
                        <c:v>1.5536737132884973E-3</c:v>
                      </c:pt>
                      <c:pt idx="554">
                        <c:v>1.5547392654749117E-3</c:v>
                      </c:pt>
                      <c:pt idx="555">
                        <c:v>1.5546662406998807E-3</c:v>
                      </c:pt>
                      <c:pt idx="556">
                        <c:v>1.5535815355118693E-3</c:v>
                      </c:pt>
                      <c:pt idx="557">
                        <c:v>1.5539610801845859E-3</c:v>
                      </c:pt>
                      <c:pt idx="558">
                        <c:v>1.5545133225034532E-3</c:v>
                      </c:pt>
                      <c:pt idx="559">
                        <c:v>1.555976428746943E-3</c:v>
                      </c:pt>
                      <c:pt idx="560">
                        <c:v>1.5583138605669616E-3</c:v>
                      </c:pt>
                      <c:pt idx="561">
                        <c:v>1.5609608578555131E-3</c:v>
                      </c:pt>
                      <c:pt idx="562">
                        <c:v>1.5618638622280853E-3</c:v>
                      </c:pt>
                      <c:pt idx="563">
                        <c:v>1.5618875289590262E-3</c:v>
                      </c:pt>
                      <c:pt idx="564">
                        <c:v>1.5631239862811622E-3</c:v>
                      </c:pt>
                      <c:pt idx="565">
                        <c:v>1.5649862616376349E-3</c:v>
                      </c:pt>
                      <c:pt idx="566">
                        <c:v>1.5678298473120918E-3</c:v>
                      </c:pt>
                      <c:pt idx="567">
                        <c:v>1.5716116715636698E-3</c:v>
                      </c:pt>
                      <c:pt idx="568">
                        <c:v>1.5729839611379991E-3</c:v>
                      </c:pt>
                      <c:pt idx="569">
                        <c:v>1.5748965896625145E-3</c:v>
                      </c:pt>
                      <c:pt idx="570">
                        <c:v>1.5778566132584387E-3</c:v>
                      </c:pt>
                      <c:pt idx="571">
                        <c:v>1.5766492611209587E-3</c:v>
                      </c:pt>
                      <c:pt idx="572">
                        <c:v>1.5780300369608407E-3</c:v>
                      </c:pt>
                      <c:pt idx="573">
                        <c:v>1.5769367327037856E-3</c:v>
                      </c:pt>
                      <c:pt idx="574">
                        <c:v>1.5792654958513667E-3</c:v>
                      </c:pt>
                      <c:pt idx="575">
                        <c:v>1.5831650163284402E-3</c:v>
                      </c:pt>
                      <c:pt idx="576">
                        <c:v>1.584212694417989E-3</c:v>
                      </c:pt>
                      <c:pt idx="577">
                        <c:v>1.5856684995329273E-3</c:v>
                      </c:pt>
                      <c:pt idx="578">
                        <c:v>1.5852991324674605E-3</c:v>
                      </c:pt>
                      <c:pt idx="579">
                        <c:v>1.5857286200105845E-3</c:v>
                      </c:pt>
                      <c:pt idx="580">
                        <c:v>1.5860644179970524E-3</c:v>
                      </c:pt>
                      <c:pt idx="581">
                        <c:v>1.5884532594715658E-3</c:v>
                      </c:pt>
                      <c:pt idx="582">
                        <c:v>1.590833803429309E-3</c:v>
                      </c:pt>
                      <c:pt idx="583">
                        <c:v>1.5894078027098798E-3</c:v>
                      </c:pt>
                      <c:pt idx="584">
                        <c:v>1.5880778189288128E-3</c:v>
                      </c:pt>
                      <c:pt idx="585">
                        <c:v>1.5887107340990896E-3</c:v>
                      </c:pt>
                      <c:pt idx="586">
                        <c:v>1.5886511270518766E-3</c:v>
                      </c:pt>
                      <c:pt idx="587">
                        <c:v>1.5863046482631395E-3</c:v>
                      </c:pt>
                      <c:pt idx="588">
                        <c:v>1.58740950653372E-3</c:v>
                      </c:pt>
                      <c:pt idx="589">
                        <c:v>1.5874544879240261E-3</c:v>
                      </c:pt>
                      <c:pt idx="590">
                        <c:v>1.585770218650491E-3</c:v>
                      </c:pt>
                      <c:pt idx="591">
                        <c:v>1.5875706265813952E-3</c:v>
                      </c:pt>
                      <c:pt idx="592">
                        <c:v>1.58992040505307E-3</c:v>
                      </c:pt>
                      <c:pt idx="593">
                        <c:v>1.5915011497441573E-3</c:v>
                      </c:pt>
                      <c:pt idx="594">
                        <c:v>1.5925531359722411E-3</c:v>
                      </c:pt>
                      <c:pt idx="595">
                        <c:v>1.5930354737145296E-3</c:v>
                      </c:pt>
                      <c:pt idx="596">
                        <c:v>1.5933889908308796E-3</c:v>
                      </c:pt>
                      <c:pt idx="597">
                        <c:v>1.5920569885452603E-3</c:v>
                      </c:pt>
                      <c:pt idx="598">
                        <c:v>1.5927056230109653E-3</c:v>
                      </c:pt>
                      <c:pt idx="599">
                        <c:v>1.59319298335872E-3</c:v>
                      </c:pt>
                      <c:pt idx="600">
                        <c:v>1.5959723443038185E-3</c:v>
                      </c:pt>
                      <c:pt idx="601">
                        <c:v>1.5934604986294093E-3</c:v>
                      </c:pt>
                      <c:pt idx="602">
                        <c:v>1.5934171596509534E-3</c:v>
                      </c:pt>
                      <c:pt idx="603">
                        <c:v>1.5967418427994581E-3</c:v>
                      </c:pt>
                      <c:pt idx="604">
                        <c:v>1.5989529494974005E-3</c:v>
                      </c:pt>
                      <c:pt idx="605">
                        <c:v>1.5976856899073404E-3</c:v>
                      </c:pt>
                      <c:pt idx="606">
                        <c:v>1.5983047553630048E-3</c:v>
                      </c:pt>
                      <c:pt idx="607">
                        <c:v>1.5987643804555743E-3</c:v>
                      </c:pt>
                      <c:pt idx="608">
                        <c:v>1.597270846408532E-3</c:v>
                      </c:pt>
                      <c:pt idx="609">
                        <c:v>1.597657534240934E-3</c:v>
                      </c:pt>
                      <c:pt idx="610">
                        <c:v>1.5980717980256063E-3</c:v>
                      </c:pt>
                      <c:pt idx="611">
                        <c:v>1.5964206313879941E-3</c:v>
                      </c:pt>
                      <c:pt idx="612">
                        <c:v>1.5990900626116254E-3</c:v>
                      </c:pt>
                      <c:pt idx="613">
                        <c:v>1.601436224452553E-3</c:v>
                      </c:pt>
                      <c:pt idx="614">
                        <c:v>1.5997849786084466E-3</c:v>
                      </c:pt>
                      <c:pt idx="615">
                        <c:v>1.6003104236146177E-3</c:v>
                      </c:pt>
                      <c:pt idx="616">
                        <c:v>1.6010154169597054E-3</c:v>
                      </c:pt>
                      <c:pt idx="617">
                        <c:v>1.6011669931077085E-3</c:v>
                      </c:pt>
                      <c:pt idx="618">
                        <c:v>1.6008616753630585E-3</c:v>
                      </c:pt>
                      <c:pt idx="619">
                        <c:v>1.603101921392922E-3</c:v>
                      </c:pt>
                      <c:pt idx="620">
                        <c:v>1.6027504701170662E-3</c:v>
                      </c:pt>
                      <c:pt idx="621">
                        <c:v>1.6046396798563951E-3</c:v>
                      </c:pt>
                      <c:pt idx="622">
                        <c:v>1.6066462800990273E-3</c:v>
                      </c:pt>
                      <c:pt idx="623">
                        <c:v>1.6079355951199731E-3</c:v>
                      </c:pt>
                      <c:pt idx="624">
                        <c:v>1.6070081672734523E-3</c:v>
                      </c:pt>
                      <c:pt idx="625">
                        <c:v>1.6069378518451455E-3</c:v>
                      </c:pt>
                      <c:pt idx="626">
                        <c:v>1.6078853729422386E-3</c:v>
                      </c:pt>
                      <c:pt idx="627">
                        <c:v>1.610320642204446E-3</c:v>
                      </c:pt>
                      <c:pt idx="628">
                        <c:v>1.6088055379639352E-3</c:v>
                      </c:pt>
                      <c:pt idx="629">
                        <c:v>1.6109660870472239E-3</c:v>
                      </c:pt>
                      <c:pt idx="630">
                        <c:v>1.6092022544333204E-3</c:v>
                      </c:pt>
                      <c:pt idx="631">
                        <c:v>1.6128242011910234E-3</c:v>
                      </c:pt>
                      <c:pt idx="632">
                        <c:v>1.6155909024299191E-3</c:v>
                      </c:pt>
                      <c:pt idx="633">
                        <c:v>1.6145974125540816E-3</c:v>
                      </c:pt>
                      <c:pt idx="634">
                        <c:v>1.6152232777050966E-3</c:v>
                      </c:pt>
                      <c:pt idx="635">
                        <c:v>1.6192736372000604E-3</c:v>
                      </c:pt>
                      <c:pt idx="636">
                        <c:v>1.6186619427037486E-3</c:v>
                      </c:pt>
                      <c:pt idx="637">
                        <c:v>1.6207282680224344E-3</c:v>
                      </c:pt>
                      <c:pt idx="638">
                        <c:v>1.6222035292481757E-3</c:v>
                      </c:pt>
                      <c:pt idx="639">
                        <c:v>1.6220250278595604E-3</c:v>
                      </c:pt>
                      <c:pt idx="640">
                        <c:v>1.6254989565486703E-3</c:v>
                      </c:pt>
                      <c:pt idx="641">
                        <c:v>1.6262306606251093E-3</c:v>
                      </c:pt>
                      <c:pt idx="642">
                        <c:v>1.6278244877642846E-3</c:v>
                      </c:pt>
                      <c:pt idx="643">
                        <c:v>1.629445852982145E-3</c:v>
                      </c:pt>
                      <c:pt idx="644">
                        <c:v>1.6294901123324152E-3</c:v>
                      </c:pt>
                      <c:pt idx="645">
                        <c:v>1.631487738002896E-3</c:v>
                      </c:pt>
                      <c:pt idx="646">
                        <c:v>1.633022305687679E-3</c:v>
                      </c:pt>
                      <c:pt idx="647">
                        <c:v>1.6347969587679348E-3</c:v>
                      </c:pt>
                      <c:pt idx="648">
                        <c:v>1.6338035186501286E-3</c:v>
                      </c:pt>
                      <c:pt idx="649">
                        <c:v>1.6366006421872543E-3</c:v>
                      </c:pt>
                      <c:pt idx="650">
                        <c:v>1.6365996165418764E-3</c:v>
                      </c:pt>
                      <c:pt idx="651">
                        <c:v>1.6380769788680255E-3</c:v>
                      </c:pt>
                      <c:pt idx="652">
                        <c:v>1.6358238754385277E-3</c:v>
                      </c:pt>
                      <c:pt idx="653">
                        <c:v>1.639504195221923E-3</c:v>
                      </c:pt>
                      <c:pt idx="654">
                        <c:v>1.6382827928029442E-3</c:v>
                      </c:pt>
                      <c:pt idx="655">
                        <c:v>1.6394085328402842E-3</c:v>
                      </c:pt>
                      <c:pt idx="656">
                        <c:v>1.6411743153511389E-3</c:v>
                      </c:pt>
                      <c:pt idx="657">
                        <c:v>1.6412251329697193E-3</c:v>
                      </c:pt>
                      <c:pt idx="658">
                        <c:v>1.6447109773907627E-3</c:v>
                      </c:pt>
                      <c:pt idx="659">
                        <c:v>1.6488623467672131E-3</c:v>
                      </c:pt>
                      <c:pt idx="660">
                        <c:v>1.6483483032711879E-3</c:v>
                      </c:pt>
                      <c:pt idx="661">
                        <c:v>1.6424196014678339E-3</c:v>
                      </c:pt>
                      <c:pt idx="662">
                        <c:v>1.6436334897660086E-3</c:v>
                      </c:pt>
                      <c:pt idx="663">
                        <c:v>1.644577851187987E-3</c:v>
                      </c:pt>
                      <c:pt idx="664">
                        <c:v>1.6464657005461579E-3</c:v>
                      </c:pt>
                      <c:pt idx="665">
                        <c:v>1.6503763511675647E-3</c:v>
                      </c:pt>
                      <c:pt idx="666">
                        <c:v>1.6512164269295913E-3</c:v>
                      </c:pt>
                      <c:pt idx="667">
                        <c:v>1.6536223774835169E-3</c:v>
                      </c:pt>
                      <c:pt idx="668">
                        <c:v>1.6563693180244143E-3</c:v>
                      </c:pt>
                      <c:pt idx="669">
                        <c:v>1.6545270359369325E-3</c:v>
                      </c:pt>
                      <c:pt idx="670">
                        <c:v>1.6552040203172342E-3</c:v>
                      </c:pt>
                      <c:pt idx="671">
                        <c:v>1.6563710127905226E-3</c:v>
                      </c:pt>
                      <c:pt idx="672">
                        <c:v>1.656719078709236E-3</c:v>
                      </c:pt>
                      <c:pt idx="673">
                        <c:v>1.6570981785662539E-3</c:v>
                      </c:pt>
                      <c:pt idx="674">
                        <c:v>1.6573644346823408E-3</c:v>
                      </c:pt>
                      <c:pt idx="675">
                        <c:v>1.6604554680234647E-3</c:v>
                      </c:pt>
                      <c:pt idx="676">
                        <c:v>1.6608038473136105E-3</c:v>
                      </c:pt>
                      <c:pt idx="677">
                        <c:v>1.6625742854380751E-3</c:v>
                      </c:pt>
                      <c:pt idx="678">
                        <c:v>1.6655577061879996E-3</c:v>
                      </c:pt>
                      <c:pt idx="679">
                        <c:v>1.6666294917017904E-3</c:v>
                      </c:pt>
                      <c:pt idx="680">
                        <c:v>1.6668709271204609E-3</c:v>
                      </c:pt>
                      <c:pt idx="681">
                        <c:v>1.6645702686948882E-3</c:v>
                      </c:pt>
                      <c:pt idx="682">
                        <c:v>1.6665776390016515E-3</c:v>
                      </c:pt>
                      <c:pt idx="683">
                        <c:v>1.6681658217573593E-3</c:v>
                      </c:pt>
                      <c:pt idx="684">
                        <c:v>1.6682807650391198E-3</c:v>
                      </c:pt>
                      <c:pt idx="685">
                        <c:v>1.6684693320765474E-3</c:v>
                      </c:pt>
                      <c:pt idx="686">
                        <c:v>1.6663993954095678E-3</c:v>
                      </c:pt>
                      <c:pt idx="687">
                        <c:v>1.6681877647581923E-3</c:v>
                      </c:pt>
                      <c:pt idx="688">
                        <c:v>1.6672127915449541E-3</c:v>
                      </c:pt>
                      <c:pt idx="689">
                        <c:v>1.666435572331798E-3</c:v>
                      </c:pt>
                      <c:pt idx="690">
                        <c:v>1.6675097518161631E-3</c:v>
                      </c:pt>
                      <c:pt idx="691">
                        <c:v>1.6676906680039936E-3</c:v>
                      </c:pt>
                      <c:pt idx="692">
                        <c:v>1.6656584138015869E-3</c:v>
                      </c:pt>
                      <c:pt idx="693">
                        <c:v>1.6649877173880057E-3</c:v>
                      </c:pt>
                      <c:pt idx="694">
                        <c:v>1.6639536528376294E-3</c:v>
                      </c:pt>
                      <c:pt idx="695">
                        <c:v>1.6615827163003261E-3</c:v>
                      </c:pt>
                      <c:pt idx="696">
                        <c:v>1.6612443979754843E-3</c:v>
                      </c:pt>
                      <c:pt idx="697">
                        <c:v>1.664252081417466E-3</c:v>
                      </c:pt>
                      <c:pt idx="698">
                        <c:v>1.6637910827076608E-3</c:v>
                      </c:pt>
                      <c:pt idx="699">
                        <c:v>1.6655180337253491E-3</c:v>
                      </c:pt>
                      <c:pt idx="700">
                        <c:v>1.6679079067691419E-3</c:v>
                      </c:pt>
                      <c:pt idx="701">
                        <c:v>1.668582353398897E-3</c:v>
                      </c:pt>
                      <c:pt idx="702">
                        <c:v>1.6703228523280095E-3</c:v>
                      </c:pt>
                      <c:pt idx="703">
                        <c:v>1.6673263739351715E-3</c:v>
                      </c:pt>
                      <c:pt idx="704">
                        <c:v>1.6671833993997184E-3</c:v>
                      </c:pt>
                      <c:pt idx="705">
                        <c:v>1.6715370241613733E-3</c:v>
                      </c:pt>
                      <c:pt idx="706">
                        <c:v>1.6741816675010903E-3</c:v>
                      </c:pt>
                      <c:pt idx="707">
                        <c:v>1.6736463687569241E-3</c:v>
                      </c:pt>
                      <c:pt idx="708">
                        <c:v>1.675473101726187E-3</c:v>
                      </c:pt>
                      <c:pt idx="709">
                        <c:v>1.6783721902759435E-3</c:v>
                      </c:pt>
                      <c:pt idx="710">
                        <c:v>1.680364056481892E-3</c:v>
                      </c:pt>
                      <c:pt idx="711">
                        <c:v>1.6815952103584385E-3</c:v>
                      </c:pt>
                      <c:pt idx="712">
                        <c:v>1.6829196029111808E-3</c:v>
                      </c:pt>
                      <c:pt idx="713">
                        <c:v>1.6833466761211233E-3</c:v>
                      </c:pt>
                      <c:pt idx="714">
                        <c:v>1.6808649710231185E-3</c:v>
                      </c:pt>
                      <c:pt idx="715">
                        <c:v>1.6842768930559956E-3</c:v>
                      </c:pt>
                      <c:pt idx="716">
                        <c:v>1.6844195736270536E-3</c:v>
                      </c:pt>
                      <c:pt idx="717">
                        <c:v>1.6882249941576083E-3</c:v>
                      </c:pt>
                      <c:pt idx="718">
                        <c:v>1.6902982623097475E-3</c:v>
                      </c:pt>
                      <c:pt idx="719">
                        <c:v>1.6936178069317193E-3</c:v>
                      </c:pt>
                      <c:pt idx="720">
                        <c:v>1.6950392144604051E-3</c:v>
                      </c:pt>
                      <c:pt idx="721">
                        <c:v>1.6967393107156226E-3</c:v>
                      </c:pt>
                      <c:pt idx="722">
                        <c:v>1.6945203591501217E-3</c:v>
                      </c:pt>
                      <c:pt idx="723">
                        <c:v>1.6959126020320515E-3</c:v>
                      </c:pt>
                      <c:pt idx="724">
                        <c:v>1.6961216389023953E-3</c:v>
                      </c:pt>
                      <c:pt idx="725">
                        <c:v>1.6981221626840499E-3</c:v>
                      </c:pt>
                      <c:pt idx="726">
                        <c:v>1.7000298684883485E-3</c:v>
                      </c:pt>
                      <c:pt idx="727">
                        <c:v>1.7002259769218458E-3</c:v>
                      </c:pt>
                      <c:pt idx="728">
                        <c:v>1.7007394782109018E-3</c:v>
                      </c:pt>
                      <c:pt idx="729">
                        <c:v>1.7021804183886243E-3</c:v>
                      </c:pt>
                      <c:pt idx="730">
                        <c:v>1.7042387418298446E-3</c:v>
                      </c:pt>
                      <c:pt idx="731">
                        <c:v>1.7053569622511066E-3</c:v>
                      </c:pt>
                      <c:pt idx="732">
                        <c:v>1.7045398755321619E-3</c:v>
                      </c:pt>
                      <c:pt idx="733">
                        <c:v>1.7065119912627539E-3</c:v>
                      </c:pt>
                      <c:pt idx="734">
                        <c:v>1.7065309382187229E-3</c:v>
                      </c:pt>
                      <c:pt idx="735">
                        <c:v>1.7088537117502904E-3</c:v>
                      </c:pt>
                      <c:pt idx="736">
                        <c:v>1.7084429893211017E-3</c:v>
                      </c:pt>
                      <c:pt idx="737">
                        <c:v>1.7094318276905604E-3</c:v>
                      </c:pt>
                      <c:pt idx="738">
                        <c:v>1.7086610987232399E-3</c:v>
                      </c:pt>
                      <c:pt idx="739">
                        <c:v>1.7108606158946407E-3</c:v>
                      </c:pt>
                      <c:pt idx="740">
                        <c:v>1.7124386254931021E-3</c:v>
                      </c:pt>
                      <c:pt idx="741">
                        <c:v>1.7151106285703474E-3</c:v>
                      </c:pt>
                      <c:pt idx="742">
                        <c:v>1.7146947153815753E-3</c:v>
                      </c:pt>
                      <c:pt idx="743">
                        <c:v>1.7171985360492964E-3</c:v>
                      </c:pt>
                      <c:pt idx="744">
                        <c:v>1.7175240749543637E-3</c:v>
                      </c:pt>
                      <c:pt idx="745">
                        <c:v>1.7195560757910149E-3</c:v>
                      </c:pt>
                      <c:pt idx="746">
                        <c:v>1.7187198923216778E-3</c:v>
                      </c:pt>
                      <c:pt idx="747">
                        <c:v>1.7206230093186491E-3</c:v>
                      </c:pt>
                      <c:pt idx="748">
                        <c:v>1.723058482333086E-3</c:v>
                      </c:pt>
                      <c:pt idx="749">
                        <c:v>1.7247338104346046E-3</c:v>
                      </c:pt>
                      <c:pt idx="750">
                        <c:v>1.7255580436081486E-3</c:v>
                      </c:pt>
                      <c:pt idx="751">
                        <c:v>1.7279561045347731E-3</c:v>
                      </c:pt>
                      <c:pt idx="752">
                        <c:v>1.7278391359527173E-3</c:v>
                      </c:pt>
                      <c:pt idx="753">
                        <c:v>1.7280138878205641E-3</c:v>
                      </c:pt>
                      <c:pt idx="754">
                        <c:v>1.727566356823463E-3</c:v>
                      </c:pt>
                      <c:pt idx="755">
                        <c:v>1.7295074312729617E-3</c:v>
                      </c:pt>
                      <c:pt idx="756">
                        <c:v>1.7311371511591525E-3</c:v>
                      </c:pt>
                      <c:pt idx="757">
                        <c:v>1.7327444421064203E-3</c:v>
                      </c:pt>
                      <c:pt idx="758">
                        <c:v>1.7379997975279799E-3</c:v>
                      </c:pt>
                      <c:pt idx="759">
                        <c:v>1.7392688926655068E-3</c:v>
                      </c:pt>
                      <c:pt idx="760">
                        <c:v>1.7410421798516752E-3</c:v>
                      </c:pt>
                      <c:pt idx="761">
                        <c:v>1.7402493752356057E-3</c:v>
                      </c:pt>
                      <c:pt idx="762">
                        <c:v>1.7439815604023187E-3</c:v>
                      </c:pt>
                      <c:pt idx="763">
                        <c:v>1.7450540909303106E-3</c:v>
                      </c:pt>
                      <c:pt idx="764">
                        <c:v>1.7460416128841974E-3</c:v>
                      </c:pt>
                      <c:pt idx="765">
                        <c:v>1.7453680030824717E-3</c:v>
                      </c:pt>
                      <c:pt idx="766">
                        <c:v>1.7454394461714998E-3</c:v>
                      </c:pt>
                      <c:pt idx="767">
                        <c:v>1.7439569664651486E-3</c:v>
                      </c:pt>
                      <c:pt idx="768">
                        <c:v>1.7466185941245466E-3</c:v>
                      </c:pt>
                      <c:pt idx="769">
                        <c:v>1.7502050664041403E-3</c:v>
                      </c:pt>
                      <c:pt idx="770">
                        <c:v>1.753491519893847E-3</c:v>
                      </c:pt>
                      <c:pt idx="771">
                        <c:v>1.7556770009508518E-3</c:v>
                      </c:pt>
                      <c:pt idx="772">
                        <c:v>1.7541351249086652E-3</c:v>
                      </c:pt>
                      <c:pt idx="773">
                        <c:v>1.7511348831625903E-3</c:v>
                      </c:pt>
                      <c:pt idx="774">
                        <c:v>1.7537580351609458E-3</c:v>
                      </c:pt>
                      <c:pt idx="775">
                        <c:v>1.7562316961268942E-3</c:v>
                      </c:pt>
                      <c:pt idx="776">
                        <c:v>1.7565888945882686E-3</c:v>
                      </c:pt>
                      <c:pt idx="777">
                        <c:v>1.7609425890057985E-3</c:v>
                      </c:pt>
                      <c:pt idx="778">
                        <c:v>1.7624949812540588E-3</c:v>
                      </c:pt>
                      <c:pt idx="779">
                        <c:v>1.7617038768900889E-3</c:v>
                      </c:pt>
                      <c:pt idx="780">
                        <c:v>1.7640773054019166E-3</c:v>
                      </c:pt>
                      <c:pt idx="781">
                        <c:v>1.7685298955032902E-3</c:v>
                      </c:pt>
                      <c:pt idx="782">
                        <c:v>1.769139412401766E-3</c:v>
                      </c:pt>
                      <c:pt idx="783">
                        <c:v>1.7706723483423923E-3</c:v>
                      </c:pt>
                      <c:pt idx="784">
                        <c:v>1.7704857329316193E-3</c:v>
                      </c:pt>
                      <c:pt idx="785">
                        <c:v>1.7689677497604549E-3</c:v>
                      </c:pt>
                      <c:pt idx="786">
                        <c:v>1.7734659435145756E-3</c:v>
                      </c:pt>
                      <c:pt idx="787">
                        <c:v>1.7760310223857167E-3</c:v>
                      </c:pt>
                      <c:pt idx="788">
                        <c:v>1.774588117098782E-3</c:v>
                      </c:pt>
                      <c:pt idx="789">
                        <c:v>1.7770276549194167E-3</c:v>
                      </c:pt>
                      <c:pt idx="790">
                        <c:v>1.7825526974496748E-3</c:v>
                      </c:pt>
                      <c:pt idx="791">
                        <c:v>1.7836327583464126E-3</c:v>
                      </c:pt>
                      <c:pt idx="792">
                        <c:v>1.7824112384720245E-3</c:v>
                      </c:pt>
                      <c:pt idx="793">
                        <c:v>1.7841073709035527E-3</c:v>
                      </c:pt>
                      <c:pt idx="794">
                        <c:v>1.7823868921803398E-3</c:v>
                      </c:pt>
                      <c:pt idx="795">
                        <c:v>1.7845093925994034E-3</c:v>
                      </c:pt>
                      <c:pt idx="796">
                        <c:v>1.7829002920512925E-3</c:v>
                      </c:pt>
                      <c:pt idx="797">
                        <c:v>1.7815116733996977E-3</c:v>
                      </c:pt>
                      <c:pt idx="798">
                        <c:v>1.7844143065250829E-3</c:v>
                      </c:pt>
                      <c:pt idx="799">
                        <c:v>1.7826565288990785E-3</c:v>
                      </c:pt>
                      <c:pt idx="800">
                        <c:v>1.7862828861378215E-3</c:v>
                      </c:pt>
                      <c:pt idx="801">
                        <c:v>1.7887928457960116E-3</c:v>
                      </c:pt>
                      <c:pt idx="802">
                        <c:v>1.7899290044741546E-3</c:v>
                      </c:pt>
                      <c:pt idx="803">
                        <c:v>1.7916729283709593E-3</c:v>
                      </c:pt>
                      <c:pt idx="804">
                        <c:v>1.7950456164574271E-3</c:v>
                      </c:pt>
                      <c:pt idx="805">
                        <c:v>1.8002115922446914E-3</c:v>
                      </c:pt>
                      <c:pt idx="806">
                        <c:v>1.8020283726285675E-3</c:v>
                      </c:pt>
                      <c:pt idx="807">
                        <c:v>1.8046604656242764E-3</c:v>
                      </c:pt>
                      <c:pt idx="808">
                        <c:v>1.8032107358624237E-3</c:v>
                      </c:pt>
                      <c:pt idx="809">
                        <c:v>1.8036705474168699E-3</c:v>
                      </c:pt>
                      <c:pt idx="810">
                        <c:v>1.804523787769776E-3</c:v>
                      </c:pt>
                      <c:pt idx="811">
                        <c:v>1.8036922938693084E-3</c:v>
                      </c:pt>
                      <c:pt idx="812">
                        <c:v>1.8041243865292609E-3</c:v>
                      </c:pt>
                      <c:pt idx="813">
                        <c:v>1.8054738238951823E-3</c:v>
                      </c:pt>
                      <c:pt idx="814">
                        <c:v>1.8051480265833765E-3</c:v>
                      </c:pt>
                      <c:pt idx="815">
                        <c:v>1.8034626323828165E-3</c:v>
                      </c:pt>
                      <c:pt idx="816">
                        <c:v>1.8047909709161022E-3</c:v>
                      </c:pt>
                      <c:pt idx="817">
                        <c:v>1.8089434076975549E-3</c:v>
                      </c:pt>
                      <c:pt idx="818">
                        <c:v>1.8107357736104502E-3</c:v>
                      </c:pt>
                      <c:pt idx="819">
                        <c:v>1.813550370763287E-3</c:v>
                      </c:pt>
                      <c:pt idx="820">
                        <c:v>1.8076703289789762E-3</c:v>
                      </c:pt>
                      <c:pt idx="821">
                        <c:v>1.8082996150558604E-3</c:v>
                      </c:pt>
                      <c:pt idx="822">
                        <c:v>1.8091011747506543E-3</c:v>
                      </c:pt>
                      <c:pt idx="823">
                        <c:v>1.8082348370969685E-3</c:v>
                      </c:pt>
                      <c:pt idx="824">
                        <c:v>1.8083604330472074E-3</c:v>
                      </c:pt>
                      <c:pt idx="825">
                        <c:v>1.8122332978006024E-3</c:v>
                      </c:pt>
                      <c:pt idx="826">
                        <c:v>1.8129485608872626E-3</c:v>
                      </c:pt>
                      <c:pt idx="827">
                        <c:v>1.8153728913051503E-3</c:v>
                      </c:pt>
                      <c:pt idx="828">
                        <c:v>1.8161948664218153E-3</c:v>
                      </c:pt>
                      <c:pt idx="829">
                        <c:v>1.8165317770341017E-3</c:v>
                      </c:pt>
                      <c:pt idx="830">
                        <c:v>1.8134218198304127E-3</c:v>
                      </c:pt>
                      <c:pt idx="831">
                        <c:v>1.8157486208574165E-3</c:v>
                      </c:pt>
                      <c:pt idx="832">
                        <c:v>1.8156753952917239E-3</c:v>
                      </c:pt>
                      <c:pt idx="833">
                        <c:v>1.8162024904756129E-3</c:v>
                      </c:pt>
                      <c:pt idx="834">
                        <c:v>1.8207600734058745E-3</c:v>
                      </c:pt>
                      <c:pt idx="835">
                        <c:v>1.8195835658631693E-3</c:v>
                      </c:pt>
                      <c:pt idx="836">
                        <c:v>1.8212435121149281E-3</c:v>
                      </c:pt>
                      <c:pt idx="837">
                        <c:v>1.8223488088866351E-3</c:v>
                      </c:pt>
                      <c:pt idx="838">
                        <c:v>1.8235350899186472E-3</c:v>
                      </c:pt>
                      <c:pt idx="839">
                        <c:v>1.8272074134342362E-3</c:v>
                      </c:pt>
                      <c:pt idx="840">
                        <c:v>1.8309238253376358E-3</c:v>
                      </c:pt>
                      <c:pt idx="841">
                        <c:v>1.8315772543463446E-3</c:v>
                      </c:pt>
                      <c:pt idx="842">
                        <c:v>1.8320296694036634E-3</c:v>
                      </c:pt>
                      <c:pt idx="843">
                        <c:v>1.831143434375625E-3</c:v>
                      </c:pt>
                      <c:pt idx="844">
                        <c:v>1.8356257267815098E-3</c:v>
                      </c:pt>
                      <c:pt idx="845">
                        <c:v>1.8374347493229394E-3</c:v>
                      </c:pt>
                      <c:pt idx="846">
                        <c:v>1.8376588723351198E-3</c:v>
                      </c:pt>
                      <c:pt idx="847">
                        <c:v>1.8410844053695537E-3</c:v>
                      </c:pt>
                      <c:pt idx="848">
                        <c:v>1.8429800253236095E-3</c:v>
                      </c:pt>
                      <c:pt idx="849">
                        <c:v>1.8443302644096185E-3</c:v>
                      </c:pt>
                      <c:pt idx="850">
                        <c:v>1.845939261582224E-3</c:v>
                      </c:pt>
                      <c:pt idx="851">
                        <c:v>1.8491481375590302E-3</c:v>
                      </c:pt>
                      <c:pt idx="852">
                        <c:v>1.8502724121305565E-3</c:v>
                      </c:pt>
                      <c:pt idx="853">
                        <c:v>1.8524984520380944E-3</c:v>
                      </c:pt>
                      <c:pt idx="854">
                        <c:v>1.8553935131479175E-3</c:v>
                      </c:pt>
                      <c:pt idx="855">
                        <c:v>1.8562731674794716E-3</c:v>
                      </c:pt>
                      <c:pt idx="856">
                        <c:v>1.8585081802184541E-3</c:v>
                      </c:pt>
                      <c:pt idx="857">
                        <c:v>1.8636358665889629E-3</c:v>
                      </c:pt>
                      <c:pt idx="858">
                        <c:v>1.8657260409306695E-3</c:v>
                      </c:pt>
                      <c:pt idx="859">
                        <c:v>1.864659614832409E-3</c:v>
                      </c:pt>
                      <c:pt idx="860">
                        <c:v>1.8622350334893867E-3</c:v>
                      </c:pt>
                      <c:pt idx="861">
                        <c:v>1.8647252139010293E-3</c:v>
                      </c:pt>
                      <c:pt idx="862">
                        <c:v>1.8665552134926194E-3</c:v>
                      </c:pt>
                      <c:pt idx="863">
                        <c:v>1.8663684790517123E-3</c:v>
                      </c:pt>
                      <c:pt idx="864">
                        <c:v>1.8714130396814894E-3</c:v>
                      </c:pt>
                      <c:pt idx="865">
                        <c:v>1.8757688964689105E-3</c:v>
                      </c:pt>
                      <c:pt idx="866">
                        <c:v>1.8746471471754588E-3</c:v>
                      </c:pt>
                      <c:pt idx="867">
                        <c:v>1.875904082212699E-3</c:v>
                      </c:pt>
                      <c:pt idx="868">
                        <c:v>1.8786532542968838E-3</c:v>
                      </c:pt>
                      <c:pt idx="869">
                        <c:v>1.8781528167882333E-3</c:v>
                      </c:pt>
                      <c:pt idx="870">
                        <c:v>1.8770407769344917E-3</c:v>
                      </c:pt>
                      <c:pt idx="871">
                        <c:v>1.8760272696198307E-3</c:v>
                      </c:pt>
                      <c:pt idx="872">
                        <c:v>1.8760034682276364E-3</c:v>
                      </c:pt>
                      <c:pt idx="873">
                        <c:v>1.8764447947363988E-3</c:v>
                      </c:pt>
                      <c:pt idx="874">
                        <c:v>1.8794425097501729E-3</c:v>
                      </c:pt>
                      <c:pt idx="875">
                        <c:v>1.8798407965083946E-3</c:v>
                      </c:pt>
                      <c:pt idx="876">
                        <c:v>1.8781610176780731E-3</c:v>
                      </c:pt>
                      <c:pt idx="877">
                        <c:v>1.8801532428999543E-3</c:v>
                      </c:pt>
                      <c:pt idx="878">
                        <c:v>1.8833188224931616E-3</c:v>
                      </c:pt>
                      <c:pt idx="879">
                        <c:v>1.8869083120716789E-3</c:v>
                      </c:pt>
                      <c:pt idx="880">
                        <c:v>1.8882720879945015E-3</c:v>
                      </c:pt>
                      <c:pt idx="881">
                        <c:v>1.8885567111185855E-3</c:v>
                      </c:pt>
                      <c:pt idx="882">
                        <c:v>1.889372327354208E-3</c:v>
                      </c:pt>
                      <c:pt idx="883">
                        <c:v>1.8859830949152052E-3</c:v>
                      </c:pt>
                      <c:pt idx="884">
                        <c:v>1.8895471368793246E-3</c:v>
                      </c:pt>
                      <c:pt idx="885">
                        <c:v>1.8872750179837368E-3</c:v>
                      </c:pt>
                      <c:pt idx="886">
                        <c:v>1.8870644314614091E-3</c:v>
                      </c:pt>
                      <c:pt idx="887">
                        <c:v>1.8830157319820774E-3</c:v>
                      </c:pt>
                      <c:pt idx="888">
                        <c:v>1.8851283924207814E-3</c:v>
                      </c:pt>
                      <c:pt idx="889">
                        <c:v>1.885317307983458E-3</c:v>
                      </c:pt>
                      <c:pt idx="890">
                        <c:v>1.8872353458430993E-3</c:v>
                      </c:pt>
                      <c:pt idx="891">
                        <c:v>1.8904187843664614E-3</c:v>
                      </c:pt>
                      <c:pt idx="892">
                        <c:v>1.8915537301823296E-3</c:v>
                      </c:pt>
                      <c:pt idx="893">
                        <c:v>1.8915940029580972E-3</c:v>
                      </c:pt>
                      <c:pt idx="894">
                        <c:v>1.894173513189811E-3</c:v>
                      </c:pt>
                      <c:pt idx="895">
                        <c:v>1.8956336556721937E-3</c:v>
                      </c:pt>
                      <c:pt idx="896">
                        <c:v>1.8975472837795574E-3</c:v>
                      </c:pt>
                      <c:pt idx="897">
                        <c:v>1.895942973031981E-3</c:v>
                      </c:pt>
                      <c:pt idx="898">
                        <c:v>1.8947544063782741E-3</c:v>
                      </c:pt>
                      <c:pt idx="899">
                        <c:v>1.8964504141219731E-3</c:v>
                      </c:pt>
                      <c:pt idx="900">
                        <c:v>1.8948030088048705E-3</c:v>
                      </c:pt>
                      <c:pt idx="901">
                        <c:v>1.8973765832955337E-3</c:v>
                      </c:pt>
                      <c:pt idx="902">
                        <c:v>1.8998607078112529E-3</c:v>
                      </c:pt>
                      <c:pt idx="903">
                        <c:v>1.9011170169687165E-3</c:v>
                      </c:pt>
                      <c:pt idx="904">
                        <c:v>1.9033182045455688E-3</c:v>
                      </c:pt>
                      <c:pt idx="905">
                        <c:v>1.9078442830619891E-3</c:v>
                      </c:pt>
                      <c:pt idx="906">
                        <c:v>1.9049058006101285E-3</c:v>
                      </c:pt>
                      <c:pt idx="907">
                        <c:v>1.9076224518399399E-3</c:v>
                      </c:pt>
                      <c:pt idx="908">
                        <c:v>1.909644802536266E-3</c:v>
                      </c:pt>
                      <c:pt idx="909">
                        <c:v>1.9110882775951264E-3</c:v>
                      </c:pt>
                      <c:pt idx="910">
                        <c:v>1.9113718271797694E-3</c:v>
                      </c:pt>
                      <c:pt idx="911">
                        <c:v>1.908707868441788E-3</c:v>
                      </c:pt>
                      <c:pt idx="912">
                        <c:v>1.9120597151832638E-3</c:v>
                      </c:pt>
                      <c:pt idx="913">
                        <c:v>1.9145078174661195E-3</c:v>
                      </c:pt>
                      <c:pt idx="914">
                        <c:v>1.9167105753997795E-3</c:v>
                      </c:pt>
                      <c:pt idx="915">
                        <c:v>1.9164915626273028E-3</c:v>
                      </c:pt>
                      <c:pt idx="916">
                        <c:v>1.909865242603179E-3</c:v>
                      </c:pt>
                      <c:pt idx="917">
                        <c:v>1.912604573845046E-3</c:v>
                      </c:pt>
                      <c:pt idx="918">
                        <c:v>1.915711468438347E-3</c:v>
                      </c:pt>
                      <c:pt idx="919">
                        <c:v>1.9197321779333293E-3</c:v>
                      </c:pt>
                      <c:pt idx="920">
                        <c:v>1.9164710447598533E-3</c:v>
                      </c:pt>
                      <c:pt idx="921">
                        <c:v>1.9186092026350684E-3</c:v>
                      </c:pt>
                      <c:pt idx="922">
                        <c:v>1.9228095626243607E-3</c:v>
                      </c:pt>
                      <c:pt idx="923">
                        <c:v>1.92452386774194E-3</c:v>
                      </c:pt>
                      <c:pt idx="924">
                        <c:v>1.929054867048634E-3</c:v>
                      </c:pt>
                      <c:pt idx="925">
                        <c:v>1.9293174956985539E-3</c:v>
                      </c:pt>
                      <c:pt idx="926">
                        <c:v>1.9281094326283235E-3</c:v>
                      </c:pt>
                      <c:pt idx="927">
                        <c:v>1.9294456283564007E-3</c:v>
                      </c:pt>
                      <c:pt idx="928">
                        <c:v>1.9256608622810496E-3</c:v>
                      </c:pt>
                      <c:pt idx="929">
                        <c:v>1.9274673426685485E-3</c:v>
                      </c:pt>
                      <c:pt idx="930">
                        <c:v>1.9297504508995241E-3</c:v>
                      </c:pt>
                      <c:pt idx="931">
                        <c:v>1.9276522017665125E-3</c:v>
                      </c:pt>
                      <c:pt idx="932">
                        <c:v>1.9271775726234664E-3</c:v>
                      </c:pt>
                      <c:pt idx="933">
                        <c:v>1.9287934151346554E-3</c:v>
                      </c:pt>
                      <c:pt idx="934">
                        <c:v>1.9302133794913249E-3</c:v>
                      </c:pt>
                      <c:pt idx="935">
                        <c:v>1.9326862555845009E-3</c:v>
                      </c:pt>
                      <c:pt idx="936">
                        <c:v>1.9302972523887595E-3</c:v>
                      </c:pt>
                      <c:pt idx="937">
                        <c:v>1.9357737588711476E-3</c:v>
                      </c:pt>
                      <c:pt idx="938">
                        <c:v>1.9365387795947347E-3</c:v>
                      </c:pt>
                      <c:pt idx="939">
                        <c:v>1.9367399180794578E-3</c:v>
                      </c:pt>
                      <c:pt idx="940">
                        <c:v>1.9375015495763672E-3</c:v>
                      </c:pt>
                      <c:pt idx="941">
                        <c:v>1.9438851312629155E-3</c:v>
                      </c:pt>
                      <c:pt idx="942">
                        <c:v>1.9464441051903574E-3</c:v>
                      </c:pt>
                      <c:pt idx="943">
                        <c:v>1.9483073354695617E-3</c:v>
                      </c:pt>
                      <c:pt idx="944">
                        <c:v>1.9476213953051977E-3</c:v>
                      </c:pt>
                      <c:pt idx="945">
                        <c:v>1.9481787993524651E-3</c:v>
                      </c:pt>
                      <c:pt idx="946">
                        <c:v>1.9500087244951623E-3</c:v>
                      </c:pt>
                      <c:pt idx="947">
                        <c:v>1.951668371014811E-3</c:v>
                      </c:pt>
                      <c:pt idx="948">
                        <c:v>1.9556948127824425E-3</c:v>
                      </c:pt>
                      <c:pt idx="949">
                        <c:v>1.9543164301405245E-3</c:v>
                      </c:pt>
                      <c:pt idx="950">
                        <c:v>1.9581408016763652E-3</c:v>
                      </c:pt>
                      <c:pt idx="951">
                        <c:v>1.9607957319555877E-3</c:v>
                      </c:pt>
                      <c:pt idx="952">
                        <c:v>1.9623683133566882E-3</c:v>
                      </c:pt>
                      <c:pt idx="953">
                        <c:v>1.9613447541623197E-3</c:v>
                      </c:pt>
                      <c:pt idx="954">
                        <c:v>1.9577665889912066E-3</c:v>
                      </c:pt>
                      <c:pt idx="955">
                        <c:v>1.9619254951844817E-3</c:v>
                      </c:pt>
                      <c:pt idx="956">
                        <c:v>1.9634965620380957E-3</c:v>
                      </c:pt>
                      <c:pt idx="957">
                        <c:v>1.9696301725610353E-3</c:v>
                      </c:pt>
                      <c:pt idx="958">
                        <c:v>1.9717953680730249E-3</c:v>
                      </c:pt>
                      <c:pt idx="959">
                        <c:v>1.9713508531871938E-3</c:v>
                      </c:pt>
                      <c:pt idx="960">
                        <c:v>1.9759646539215139E-3</c:v>
                      </c:pt>
                      <c:pt idx="961">
                        <c:v>1.9739016992873573E-3</c:v>
                      </c:pt>
                      <c:pt idx="962">
                        <c:v>1.9741267480559385E-3</c:v>
                      </c:pt>
                      <c:pt idx="963">
                        <c:v>1.9765354315625355E-3</c:v>
                      </c:pt>
                      <c:pt idx="964">
                        <c:v>1.9756335609999211E-3</c:v>
                      </c:pt>
                      <c:pt idx="965">
                        <c:v>1.9721798849118874E-3</c:v>
                      </c:pt>
                      <c:pt idx="966">
                        <c:v>1.9736945139524694E-3</c:v>
                      </c:pt>
                      <c:pt idx="967">
                        <c:v>1.9751970660092091E-3</c:v>
                      </c:pt>
                      <c:pt idx="968">
                        <c:v>1.9763613140231771E-3</c:v>
                      </c:pt>
                      <c:pt idx="969">
                        <c:v>1.9757486597602801E-3</c:v>
                      </c:pt>
                      <c:pt idx="970">
                        <c:v>1.976148284331224E-3</c:v>
                      </c:pt>
                      <c:pt idx="971">
                        <c:v>1.9784641301965199E-3</c:v>
                      </c:pt>
                      <c:pt idx="972">
                        <c:v>1.9817535463604809E-3</c:v>
                      </c:pt>
                      <c:pt idx="973">
                        <c:v>1.9799042655838446E-3</c:v>
                      </c:pt>
                      <c:pt idx="974">
                        <c:v>1.9766353418515597E-3</c:v>
                      </c:pt>
                      <c:pt idx="975">
                        <c:v>1.979691981489297E-3</c:v>
                      </c:pt>
                      <c:pt idx="976">
                        <c:v>1.981908234267448E-3</c:v>
                      </c:pt>
                      <c:pt idx="977">
                        <c:v>1.9853642198819116E-3</c:v>
                      </c:pt>
                      <c:pt idx="978">
                        <c:v>1.9872707780851334E-3</c:v>
                      </c:pt>
                      <c:pt idx="979">
                        <c:v>1.9890089752921613E-3</c:v>
                      </c:pt>
                      <c:pt idx="980">
                        <c:v>1.9900707833065581E-3</c:v>
                      </c:pt>
                      <c:pt idx="981">
                        <c:v>1.9932964259855176E-3</c:v>
                      </c:pt>
                      <c:pt idx="982">
                        <c:v>1.994657196939345E-3</c:v>
                      </c:pt>
                      <c:pt idx="983">
                        <c:v>1.9953301496898877E-3</c:v>
                      </c:pt>
                      <c:pt idx="984">
                        <c:v>1.9965796236490608E-3</c:v>
                      </c:pt>
                      <c:pt idx="985">
                        <c:v>1.9998107879822358E-3</c:v>
                      </c:pt>
                      <c:pt idx="986">
                        <c:v>2.0020749231941565E-3</c:v>
                      </c:pt>
                      <c:pt idx="987">
                        <c:v>2.0027417234240261E-3</c:v>
                      </c:pt>
                      <c:pt idx="988">
                        <c:v>2.0070639615192118E-3</c:v>
                      </c:pt>
                      <c:pt idx="989">
                        <c:v>2.0059242038250463E-3</c:v>
                      </c:pt>
                      <c:pt idx="990">
                        <c:v>2.0096184289320369E-3</c:v>
                      </c:pt>
                      <c:pt idx="991">
                        <c:v>2.0077347079089946E-3</c:v>
                      </c:pt>
                      <c:pt idx="992">
                        <c:v>2.007707128444254E-3</c:v>
                      </c:pt>
                      <c:pt idx="993">
                        <c:v>2.0099879337885031E-3</c:v>
                      </c:pt>
                      <c:pt idx="994">
                        <c:v>2.0111425022734998E-3</c:v>
                      </c:pt>
                      <c:pt idx="995">
                        <c:v>2.0119369314938987E-3</c:v>
                      </c:pt>
                      <c:pt idx="996">
                        <c:v>2.0140648689193643E-3</c:v>
                      </c:pt>
                      <c:pt idx="997">
                        <c:v>2.0206284001046924E-3</c:v>
                      </c:pt>
                      <c:pt idx="998">
                        <c:v>2.0231619931554627E-3</c:v>
                      </c:pt>
                      <c:pt idx="999">
                        <c:v>2.0289350520026023E-3</c:v>
                      </c:pt>
                      <c:pt idx="1000">
                        <c:v>2.0291380556031278E-3</c:v>
                      </c:pt>
                      <c:pt idx="1001">
                        <c:v>2.0324011910000757E-3</c:v>
                      </c:pt>
                      <c:pt idx="1002">
                        <c:v>2.0355055598551613E-3</c:v>
                      </c:pt>
                      <c:pt idx="1003">
                        <c:v>2.0357787474908225E-3</c:v>
                      </c:pt>
                      <c:pt idx="1004">
                        <c:v>2.0418892746362142E-3</c:v>
                      </c:pt>
                      <c:pt idx="1005">
                        <c:v>2.0414262689481765E-3</c:v>
                      </c:pt>
                      <c:pt idx="1006">
                        <c:v>2.0421523107532393E-3</c:v>
                      </c:pt>
                      <c:pt idx="1007">
                        <c:v>2.0415119569133521E-3</c:v>
                      </c:pt>
                      <c:pt idx="1008">
                        <c:v>2.0467399829714405E-3</c:v>
                      </c:pt>
                      <c:pt idx="1009">
                        <c:v>2.0489374650312963E-3</c:v>
                      </c:pt>
                      <c:pt idx="1010">
                        <c:v>2.0497471397320668E-3</c:v>
                      </c:pt>
                      <c:pt idx="1011">
                        <c:v>2.0498437303000331E-3</c:v>
                      </c:pt>
                      <c:pt idx="1012">
                        <c:v>2.0539580914359181E-3</c:v>
                      </c:pt>
                      <c:pt idx="1013">
                        <c:v>2.0545700352443117E-3</c:v>
                      </c:pt>
                      <c:pt idx="1014">
                        <c:v>2.0554053514417699E-3</c:v>
                      </c:pt>
                      <c:pt idx="1015">
                        <c:v>2.0577768275272649E-3</c:v>
                      </c:pt>
                      <c:pt idx="1016">
                        <c:v>2.0576791884051285E-3</c:v>
                      </c:pt>
                      <c:pt idx="1017">
                        <c:v>2.0588925845722041E-3</c:v>
                      </c:pt>
                      <c:pt idx="1018">
                        <c:v>2.0619147029744627E-3</c:v>
                      </c:pt>
                      <c:pt idx="1019">
                        <c:v>2.0671076640946789E-3</c:v>
                      </c:pt>
                      <c:pt idx="1020">
                        <c:v>2.0681777845818639E-3</c:v>
                      </c:pt>
                      <c:pt idx="1021">
                        <c:v>2.0644798791239634E-3</c:v>
                      </c:pt>
                      <c:pt idx="1022">
                        <c:v>2.0667929610540966E-3</c:v>
                      </c:pt>
                      <c:pt idx="1023">
                        <c:v>2.0674709513942078E-3</c:v>
                      </c:pt>
                      <c:pt idx="1024">
                        <c:v>2.0724734780094771E-3</c:v>
                      </c:pt>
                      <c:pt idx="1025">
                        <c:v>2.0765533822922877E-3</c:v>
                      </c:pt>
                      <c:pt idx="1026">
                        <c:v>2.0830215048198513E-3</c:v>
                      </c:pt>
                      <c:pt idx="1027">
                        <c:v>2.0886598530172949E-3</c:v>
                      </c:pt>
                      <c:pt idx="1028">
                        <c:v>2.090653904836438E-3</c:v>
                      </c:pt>
                      <c:pt idx="1029">
                        <c:v>2.0911601552945497E-3</c:v>
                      </c:pt>
                      <c:pt idx="1030">
                        <c:v>2.097284271106357E-3</c:v>
                      </c:pt>
                      <c:pt idx="1031">
                        <c:v>2.1005993030144272E-3</c:v>
                      </c:pt>
                      <c:pt idx="1032">
                        <c:v>2.1066799016345853E-3</c:v>
                      </c:pt>
                      <c:pt idx="1033">
                        <c:v>2.1079607447913565E-3</c:v>
                      </c:pt>
                      <c:pt idx="1034">
                        <c:v>2.1124723535956846E-3</c:v>
                      </c:pt>
                      <c:pt idx="1035">
                        <c:v>2.1111112906589805E-3</c:v>
                      </c:pt>
                      <c:pt idx="1036">
                        <c:v>2.1137423440095574E-3</c:v>
                      </c:pt>
                      <c:pt idx="1037">
                        <c:v>2.1105285364543401E-3</c:v>
                      </c:pt>
                      <c:pt idx="1038">
                        <c:v>2.1122107947050082E-3</c:v>
                      </c:pt>
                      <c:pt idx="1039">
                        <c:v>2.1136447460259927E-3</c:v>
                      </c:pt>
                      <c:pt idx="1040">
                        <c:v>2.1182427948426745E-3</c:v>
                      </c:pt>
                      <c:pt idx="1041">
                        <c:v>2.1207073118590606E-3</c:v>
                      </c:pt>
                      <c:pt idx="1042">
                        <c:v>2.1239496397310589E-3</c:v>
                      </c:pt>
                      <c:pt idx="1043">
                        <c:v>2.1253748889667142E-3</c:v>
                      </c:pt>
                      <c:pt idx="1044">
                        <c:v>2.1283754552444746E-3</c:v>
                      </c:pt>
                      <c:pt idx="1045">
                        <c:v>2.1298804843673681E-3</c:v>
                      </c:pt>
                      <c:pt idx="1046">
                        <c:v>2.1325904758373601E-3</c:v>
                      </c:pt>
                      <c:pt idx="1047">
                        <c:v>2.1366346617334316E-3</c:v>
                      </c:pt>
                      <c:pt idx="1048">
                        <c:v>2.1437885788500939E-3</c:v>
                      </c:pt>
                      <c:pt idx="1049">
                        <c:v>2.1507121344983612E-3</c:v>
                      </c:pt>
                      <c:pt idx="1050">
                        <c:v>2.1500707366566862E-3</c:v>
                      </c:pt>
                      <c:pt idx="1051">
                        <c:v>2.1525806443259935E-3</c:v>
                      </c:pt>
                      <c:pt idx="1052">
                        <c:v>2.1538562976168439E-3</c:v>
                      </c:pt>
                      <c:pt idx="1053">
                        <c:v>2.1549059956067125E-3</c:v>
                      </c:pt>
                      <c:pt idx="1054">
                        <c:v>2.1580086772633837E-3</c:v>
                      </c:pt>
                      <c:pt idx="1055">
                        <c:v>2.1631951731017241E-3</c:v>
                      </c:pt>
                      <c:pt idx="1056">
                        <c:v>2.164983151748825E-3</c:v>
                      </c:pt>
                      <c:pt idx="1057">
                        <c:v>2.1676672542830107E-3</c:v>
                      </c:pt>
                      <c:pt idx="1058">
                        <c:v>2.1717141299256188E-3</c:v>
                      </c:pt>
                      <c:pt idx="1059">
                        <c:v>2.1758334842055028E-3</c:v>
                      </c:pt>
                      <c:pt idx="1060">
                        <c:v>2.1769292964733769E-3</c:v>
                      </c:pt>
                      <c:pt idx="1061">
                        <c:v>2.1729745994126018E-3</c:v>
                      </c:pt>
                      <c:pt idx="1062">
                        <c:v>2.1738292854385647E-3</c:v>
                      </c:pt>
                      <c:pt idx="1063">
                        <c:v>2.1800938916416552E-3</c:v>
                      </c:pt>
                      <c:pt idx="1064">
                        <c:v>2.1797135243918843E-3</c:v>
                      </c:pt>
                      <c:pt idx="1065">
                        <c:v>2.1860258640303237E-3</c:v>
                      </c:pt>
                      <c:pt idx="1066">
                        <c:v>2.1889771717118222E-3</c:v>
                      </c:pt>
                      <c:pt idx="1067">
                        <c:v>2.1928344843876063E-3</c:v>
                      </c:pt>
                      <c:pt idx="1068">
                        <c:v>2.1978772570843061E-3</c:v>
                      </c:pt>
                      <c:pt idx="1069">
                        <c:v>2.1955015681264858E-3</c:v>
                      </c:pt>
                      <c:pt idx="1070">
                        <c:v>2.1954959966566409E-3</c:v>
                      </c:pt>
                      <c:pt idx="1071">
                        <c:v>2.1999692099010618E-3</c:v>
                      </c:pt>
                      <c:pt idx="1072">
                        <c:v>2.20105999234981E-3</c:v>
                      </c:pt>
                      <c:pt idx="1073">
                        <c:v>2.206935665208657E-3</c:v>
                      </c:pt>
                      <c:pt idx="1074">
                        <c:v>2.2079988724933775E-3</c:v>
                      </c:pt>
                      <c:pt idx="1075">
                        <c:v>2.2105772163450014E-3</c:v>
                      </c:pt>
                      <c:pt idx="1076">
                        <c:v>2.2128301122186921E-3</c:v>
                      </c:pt>
                      <c:pt idx="1077">
                        <c:v>2.2141404295656169E-3</c:v>
                      </c:pt>
                      <c:pt idx="1078">
                        <c:v>2.2194836294840477E-3</c:v>
                      </c:pt>
                      <c:pt idx="1079">
                        <c:v>2.2182427788402107E-3</c:v>
                      </c:pt>
                      <c:pt idx="1080">
                        <c:v>2.2180423562327598E-3</c:v>
                      </c:pt>
                      <c:pt idx="1081">
                        <c:v>2.2199815008648693E-3</c:v>
                      </c:pt>
                      <c:pt idx="1082">
                        <c:v>2.2245686794451231E-3</c:v>
                      </c:pt>
                      <c:pt idx="1083">
                        <c:v>2.2254530749125025E-3</c:v>
                      </c:pt>
                      <c:pt idx="1084">
                        <c:v>2.2285432516830224E-3</c:v>
                      </c:pt>
                      <c:pt idx="1085">
                        <c:v>2.2321340171279512E-3</c:v>
                      </c:pt>
                      <c:pt idx="1086">
                        <c:v>2.2323127520796882E-3</c:v>
                      </c:pt>
                      <c:pt idx="1087">
                        <c:v>2.2357087759426464E-3</c:v>
                      </c:pt>
                      <c:pt idx="1088">
                        <c:v>2.2400086648920793E-3</c:v>
                      </c:pt>
                      <c:pt idx="1089">
                        <c:v>2.2430492484429468E-3</c:v>
                      </c:pt>
                      <c:pt idx="1090">
                        <c:v>2.2482230333904524E-3</c:v>
                      </c:pt>
                      <c:pt idx="1091">
                        <c:v>2.2491729639153627E-3</c:v>
                      </c:pt>
                      <c:pt idx="1092">
                        <c:v>2.2473154103870366E-3</c:v>
                      </c:pt>
                      <c:pt idx="1093">
                        <c:v>2.2536473522538156E-3</c:v>
                      </c:pt>
                      <c:pt idx="1094">
                        <c:v>2.2595927023189829E-3</c:v>
                      </c:pt>
                      <c:pt idx="1095">
                        <c:v>2.2574941386390608E-3</c:v>
                      </c:pt>
                      <c:pt idx="1096">
                        <c:v>2.264328403794365E-3</c:v>
                      </c:pt>
                      <c:pt idx="1097">
                        <c:v>2.2664744404914334E-3</c:v>
                      </c:pt>
                      <c:pt idx="1098">
                        <c:v>2.2730645128345166E-3</c:v>
                      </c:pt>
                      <c:pt idx="1099">
                        <c:v>2.2773670978673416E-3</c:v>
                      </c:pt>
                      <c:pt idx="1100">
                        <c:v>2.2791437326256676E-3</c:v>
                      </c:pt>
                      <c:pt idx="1101">
                        <c:v>2.2806996597381939E-3</c:v>
                      </c:pt>
                      <c:pt idx="1102">
                        <c:v>2.2806056930878005E-3</c:v>
                      </c:pt>
                      <c:pt idx="1103">
                        <c:v>2.2847453069607814E-3</c:v>
                      </c:pt>
                      <c:pt idx="1104">
                        <c:v>2.2878895766778417E-3</c:v>
                      </c:pt>
                      <c:pt idx="1105">
                        <c:v>2.2921907336134325E-3</c:v>
                      </c:pt>
                      <c:pt idx="1106">
                        <c:v>2.2934046604253422E-3</c:v>
                      </c:pt>
                      <c:pt idx="1107">
                        <c:v>2.2984232536927018E-3</c:v>
                      </c:pt>
                      <c:pt idx="1108">
                        <c:v>2.3033627472749448E-3</c:v>
                      </c:pt>
                      <c:pt idx="1109">
                        <c:v>2.3066956086261916E-3</c:v>
                      </c:pt>
                      <c:pt idx="1110">
                        <c:v>2.3070915359707481E-3</c:v>
                      </c:pt>
                      <c:pt idx="1111">
                        <c:v>2.3055181311374359E-3</c:v>
                      </c:pt>
                      <c:pt idx="1112">
                        <c:v>2.3059382862912936E-3</c:v>
                      </c:pt>
                      <c:pt idx="1113">
                        <c:v>2.3090766018484688E-3</c:v>
                      </c:pt>
                      <c:pt idx="1114">
                        <c:v>2.3106645235876394E-3</c:v>
                      </c:pt>
                      <c:pt idx="1115">
                        <c:v>2.3151835499075298E-3</c:v>
                      </c:pt>
                      <c:pt idx="1116">
                        <c:v>2.3166168321888938E-3</c:v>
                      </c:pt>
                      <c:pt idx="1117">
                        <c:v>2.3182347558578478E-3</c:v>
                      </c:pt>
                      <c:pt idx="1118">
                        <c:v>2.3220205883285631E-3</c:v>
                      </c:pt>
                      <c:pt idx="1119">
                        <c:v>2.3234630963264173E-3</c:v>
                      </c:pt>
                      <c:pt idx="1120">
                        <c:v>2.3310986532187349E-3</c:v>
                      </c:pt>
                      <c:pt idx="1121">
                        <c:v>2.3326890854379213E-3</c:v>
                      </c:pt>
                      <c:pt idx="1122">
                        <c:v>2.3346490123155182E-3</c:v>
                      </c:pt>
                      <c:pt idx="1123">
                        <c:v>2.3410793043440975E-3</c:v>
                      </c:pt>
                      <c:pt idx="1124">
                        <c:v>2.34805044343929E-3</c:v>
                      </c:pt>
                      <c:pt idx="1125">
                        <c:v>2.3508555874276246E-3</c:v>
                      </c:pt>
                      <c:pt idx="1126">
                        <c:v>2.3482016534054524E-3</c:v>
                      </c:pt>
                      <c:pt idx="1127">
                        <c:v>2.3535405920615785E-3</c:v>
                      </c:pt>
                      <c:pt idx="1128">
                        <c:v>2.3531694972485058E-3</c:v>
                      </c:pt>
                      <c:pt idx="1129">
                        <c:v>2.3562677743469754E-3</c:v>
                      </c:pt>
                      <c:pt idx="1130">
                        <c:v>2.3598066386393769E-3</c:v>
                      </c:pt>
                      <c:pt idx="1131">
                        <c:v>2.364827896554417E-3</c:v>
                      </c:pt>
                      <c:pt idx="1132">
                        <c:v>2.3696189439001594E-3</c:v>
                      </c:pt>
                      <c:pt idx="1133">
                        <c:v>2.3715328615132648E-3</c:v>
                      </c:pt>
                      <c:pt idx="1134">
                        <c:v>2.3736272892109006E-3</c:v>
                      </c:pt>
                      <c:pt idx="1135">
                        <c:v>2.3773411599214149E-3</c:v>
                      </c:pt>
                      <c:pt idx="1136">
                        <c:v>2.3816457457129336E-3</c:v>
                      </c:pt>
                      <c:pt idx="1137">
                        <c:v>2.38315375431195E-3</c:v>
                      </c:pt>
                      <c:pt idx="1138">
                        <c:v>2.390937145441278E-3</c:v>
                      </c:pt>
                      <c:pt idx="1139">
                        <c:v>2.3922575739143358E-3</c:v>
                      </c:pt>
                      <c:pt idx="1140">
                        <c:v>2.3939807432721547E-3</c:v>
                      </c:pt>
                      <c:pt idx="1141">
                        <c:v>2.3965721472417639E-3</c:v>
                      </c:pt>
                      <c:pt idx="1142">
                        <c:v>2.4017253588097167E-3</c:v>
                      </c:pt>
                      <c:pt idx="1143">
                        <c:v>2.4070207551529599E-3</c:v>
                      </c:pt>
                      <c:pt idx="1144">
                        <c:v>2.4095720840901914E-3</c:v>
                      </c:pt>
                      <c:pt idx="1145">
                        <c:v>2.4138896993220922E-3</c:v>
                      </c:pt>
                      <c:pt idx="1146">
                        <c:v>2.4160846395710925E-3</c:v>
                      </c:pt>
                      <c:pt idx="1147">
                        <c:v>2.4223779201404377E-3</c:v>
                      </c:pt>
                      <c:pt idx="1148">
                        <c:v>2.4243656567729619E-3</c:v>
                      </c:pt>
                      <c:pt idx="1149">
                        <c:v>2.4250153887359063E-3</c:v>
                      </c:pt>
                      <c:pt idx="1150">
                        <c:v>2.4288705184377798E-3</c:v>
                      </c:pt>
                      <c:pt idx="1151">
                        <c:v>2.4300127925480633E-3</c:v>
                      </c:pt>
                      <c:pt idx="1152">
                        <c:v>2.433741728226366E-3</c:v>
                      </c:pt>
                      <c:pt idx="1153">
                        <c:v>2.4402063568576215E-3</c:v>
                      </c:pt>
                      <c:pt idx="1154">
                        <c:v>2.4396648126924418E-3</c:v>
                      </c:pt>
                      <c:pt idx="1155">
                        <c:v>2.442046000192584E-3</c:v>
                      </c:pt>
                      <c:pt idx="1156">
                        <c:v>2.4468574704306465E-3</c:v>
                      </c:pt>
                      <c:pt idx="1157">
                        <c:v>2.4495576339299448E-3</c:v>
                      </c:pt>
                      <c:pt idx="1158">
                        <c:v>2.4527462474999775E-3</c:v>
                      </c:pt>
                      <c:pt idx="1159">
                        <c:v>2.4570193581780605E-3</c:v>
                      </c:pt>
                      <c:pt idx="1160">
                        <c:v>2.4582182706274699E-3</c:v>
                      </c:pt>
                      <c:pt idx="1161">
                        <c:v>2.4596381966814685E-3</c:v>
                      </c:pt>
                      <c:pt idx="1162">
                        <c:v>2.4643792117656927E-3</c:v>
                      </c:pt>
                      <c:pt idx="1163">
                        <c:v>2.4683385565212215E-3</c:v>
                      </c:pt>
                      <c:pt idx="1164">
                        <c:v>2.4677217009905347E-3</c:v>
                      </c:pt>
                      <c:pt idx="1165">
                        <c:v>2.4707673613859958E-3</c:v>
                      </c:pt>
                      <c:pt idx="1166">
                        <c:v>2.4743073985041158E-3</c:v>
                      </c:pt>
                      <c:pt idx="1167">
                        <c:v>2.4784302976910877E-3</c:v>
                      </c:pt>
                      <c:pt idx="1168">
                        <c:v>2.4787114617300311E-3</c:v>
                      </c:pt>
                      <c:pt idx="1169">
                        <c:v>2.4749100378957077E-3</c:v>
                      </c:pt>
                      <c:pt idx="1170">
                        <c:v>2.4747819114028201E-3</c:v>
                      </c:pt>
                      <c:pt idx="1171">
                        <c:v>2.4737804710732877E-3</c:v>
                      </c:pt>
                      <c:pt idx="1172">
                        <c:v>2.4732190493888823E-3</c:v>
                      </c:pt>
                      <c:pt idx="1173">
                        <c:v>2.4738045250757242E-3</c:v>
                      </c:pt>
                      <c:pt idx="1174">
                        <c:v>2.4747335993738186E-3</c:v>
                      </c:pt>
                      <c:pt idx="1175">
                        <c:v>2.4745035908410296E-3</c:v>
                      </c:pt>
                      <c:pt idx="1176">
                        <c:v>2.476600276315348E-3</c:v>
                      </c:pt>
                      <c:pt idx="1177">
                        <c:v>2.478462172498697E-3</c:v>
                      </c:pt>
                      <c:pt idx="1178">
                        <c:v>2.4802254153715561E-3</c:v>
                      </c:pt>
                      <c:pt idx="1179">
                        <c:v>2.4807990223476677E-3</c:v>
                      </c:pt>
                      <c:pt idx="1180">
                        <c:v>2.4825643183008679E-3</c:v>
                      </c:pt>
                      <c:pt idx="1181">
                        <c:v>2.4818799323331809E-3</c:v>
                      </c:pt>
                      <c:pt idx="1182">
                        <c:v>2.4837587374078479E-3</c:v>
                      </c:pt>
                      <c:pt idx="1183">
                        <c:v>2.4849018378636165E-3</c:v>
                      </c:pt>
                      <c:pt idx="1184">
                        <c:v>2.4860353379593638E-3</c:v>
                      </c:pt>
                      <c:pt idx="1185">
                        <c:v>2.484567460522395E-3</c:v>
                      </c:pt>
                      <c:pt idx="1186">
                        <c:v>2.4866647836275162E-3</c:v>
                      </c:pt>
                      <c:pt idx="1187">
                        <c:v>2.4852361407838495E-3</c:v>
                      </c:pt>
                      <c:pt idx="1188">
                        <c:v>2.4883380090842213E-3</c:v>
                      </c:pt>
                      <c:pt idx="1189">
                        <c:v>2.4920872533716301E-3</c:v>
                      </c:pt>
                      <c:pt idx="1190">
                        <c:v>2.4949899075157158E-3</c:v>
                      </c:pt>
                      <c:pt idx="1191">
                        <c:v>2.4958433225138531E-3</c:v>
                      </c:pt>
                      <c:pt idx="1192">
                        <c:v>2.4978327672977121E-3</c:v>
                      </c:pt>
                      <c:pt idx="1193">
                        <c:v>2.5007281194976403E-3</c:v>
                      </c:pt>
                      <c:pt idx="1194">
                        <c:v>2.5031465375304211E-3</c:v>
                      </c:pt>
                      <c:pt idx="1195">
                        <c:v>2.5044267276425163E-3</c:v>
                      </c:pt>
                      <c:pt idx="1196">
                        <c:v>2.503711822689774E-3</c:v>
                      </c:pt>
                      <c:pt idx="1197">
                        <c:v>2.5006548029341893E-3</c:v>
                      </c:pt>
                      <c:pt idx="1198">
                        <c:v>2.5024262961123806E-3</c:v>
                      </c:pt>
                      <c:pt idx="1199">
                        <c:v>2.5040382603915261E-3</c:v>
                      </c:pt>
                      <c:pt idx="1200">
                        <c:v>2.5043597677272336E-3</c:v>
                      </c:pt>
                      <c:pt idx="1201">
                        <c:v>2.5055752536789636E-3</c:v>
                      </c:pt>
                      <c:pt idx="1202">
                        <c:v>2.5061846600467745E-3</c:v>
                      </c:pt>
                      <c:pt idx="1203">
                        <c:v>2.5080801243492815E-3</c:v>
                      </c:pt>
                      <c:pt idx="1204">
                        <c:v>2.5105750293222258E-3</c:v>
                      </c:pt>
                      <c:pt idx="1205">
                        <c:v>2.5092522732581991E-3</c:v>
                      </c:pt>
                      <c:pt idx="1206">
                        <c:v>2.513969301001963E-3</c:v>
                      </c:pt>
                      <c:pt idx="1207">
                        <c:v>2.5190706782182225E-3</c:v>
                      </c:pt>
                      <c:pt idx="1208">
                        <c:v>2.5172696135293588E-3</c:v>
                      </c:pt>
                      <c:pt idx="1209">
                        <c:v>2.5153698093467029E-3</c:v>
                      </c:pt>
                      <c:pt idx="1210">
                        <c:v>2.5172313196704056E-3</c:v>
                      </c:pt>
                      <c:pt idx="1211">
                        <c:v>2.5192823650863898E-3</c:v>
                      </c:pt>
                      <c:pt idx="1212">
                        <c:v>2.5198148278971605E-3</c:v>
                      </c:pt>
                      <c:pt idx="1213">
                        <c:v>2.5209676743922749E-3</c:v>
                      </c:pt>
                      <c:pt idx="1214">
                        <c:v>2.522768009684007E-3</c:v>
                      </c:pt>
                      <c:pt idx="1215">
                        <c:v>2.5236573882946307E-3</c:v>
                      </c:pt>
                      <c:pt idx="1216">
                        <c:v>2.5235390205403485E-3</c:v>
                      </c:pt>
                      <c:pt idx="1217">
                        <c:v>2.5260942130724742E-3</c:v>
                      </c:pt>
                      <c:pt idx="1218">
                        <c:v>2.5288150410708991E-3</c:v>
                      </c:pt>
                      <c:pt idx="1219">
                        <c:v>2.5306918169190587E-3</c:v>
                      </c:pt>
                      <c:pt idx="1220">
                        <c:v>2.531582160591963E-3</c:v>
                      </c:pt>
                      <c:pt idx="1221">
                        <c:v>2.5351989984523106E-3</c:v>
                      </c:pt>
                      <c:pt idx="1222">
                        <c:v>2.5357203574725953E-3</c:v>
                      </c:pt>
                      <c:pt idx="1223">
                        <c:v>2.539037653103858E-3</c:v>
                      </c:pt>
                      <c:pt idx="1224">
                        <c:v>2.5358942419931511E-3</c:v>
                      </c:pt>
                      <c:pt idx="1225">
                        <c:v>2.5424536982922076E-3</c:v>
                      </c:pt>
                      <c:pt idx="1226">
                        <c:v>2.5386951333773509E-3</c:v>
                      </c:pt>
                      <c:pt idx="1227">
                        <c:v>2.5384644689229879E-3</c:v>
                      </c:pt>
                      <c:pt idx="1228">
                        <c:v>2.5399272512902187E-3</c:v>
                      </c:pt>
                      <c:pt idx="1229">
                        <c:v>2.5430916660279996E-3</c:v>
                      </c:pt>
                      <c:pt idx="1230">
                        <c:v>2.5447444594692849E-3</c:v>
                      </c:pt>
                      <c:pt idx="1231">
                        <c:v>2.5472392151017096E-3</c:v>
                      </c:pt>
                      <c:pt idx="1232">
                        <c:v>2.5477609428242714E-3</c:v>
                      </c:pt>
                      <c:pt idx="1233">
                        <c:v>2.5466889883850384E-3</c:v>
                      </c:pt>
                      <c:pt idx="1234">
                        <c:v>2.5516580677761793E-3</c:v>
                      </c:pt>
                      <c:pt idx="1235">
                        <c:v>2.5543499839402448E-3</c:v>
                      </c:pt>
                      <c:pt idx="1236">
                        <c:v>2.5582175979304497E-3</c:v>
                      </c:pt>
                      <c:pt idx="1237">
                        <c:v>2.5574537941114336E-3</c:v>
                      </c:pt>
                      <c:pt idx="1238">
                        <c:v>2.5614768973269844E-3</c:v>
                      </c:pt>
                      <c:pt idx="1239">
                        <c:v>2.5621675248062334E-3</c:v>
                      </c:pt>
                      <c:pt idx="1240">
                        <c:v>2.5611013920635766E-3</c:v>
                      </c:pt>
                      <c:pt idx="1241">
                        <c:v>2.5620793292498462E-3</c:v>
                      </c:pt>
                      <c:pt idx="1242">
                        <c:v>2.5646673543695221E-3</c:v>
                      </c:pt>
                      <c:pt idx="1243">
                        <c:v>2.5664708520987873E-3</c:v>
                      </c:pt>
                      <c:pt idx="1244">
                        <c:v>2.5678192935444373E-3</c:v>
                      </c:pt>
                      <c:pt idx="1245">
                        <c:v>2.5710973788048291E-3</c:v>
                      </c:pt>
                      <c:pt idx="1246">
                        <c:v>2.5764212523702625E-3</c:v>
                      </c:pt>
                      <c:pt idx="1247">
                        <c:v>2.5800327862617041E-3</c:v>
                      </c:pt>
                      <c:pt idx="1248">
                        <c:v>2.5770079627328701E-3</c:v>
                      </c:pt>
                      <c:pt idx="1249">
                        <c:v>2.5798334401344815E-3</c:v>
                      </c:pt>
                      <c:pt idx="1250">
                        <c:v>2.5856935551370431E-3</c:v>
                      </c:pt>
                      <c:pt idx="1251">
                        <c:v>2.5868364597905077E-3</c:v>
                      </c:pt>
                      <c:pt idx="1252">
                        <c:v>2.5854214845228364E-3</c:v>
                      </c:pt>
                      <c:pt idx="1253">
                        <c:v>2.5877386540236213E-3</c:v>
                      </c:pt>
                      <c:pt idx="1254">
                        <c:v>2.5856875741326712E-3</c:v>
                      </c:pt>
                      <c:pt idx="1255">
                        <c:v>2.5842839278293014E-3</c:v>
                      </c:pt>
                      <c:pt idx="1256">
                        <c:v>2.5892570317212504E-3</c:v>
                      </c:pt>
                      <c:pt idx="1257">
                        <c:v>2.5931156342110327E-3</c:v>
                      </c:pt>
                      <c:pt idx="1258">
                        <c:v>2.5927819382363291E-3</c:v>
                      </c:pt>
                      <c:pt idx="1259">
                        <c:v>2.5948409348248206E-3</c:v>
                      </c:pt>
                      <c:pt idx="1260">
                        <c:v>2.5969196325911896E-3</c:v>
                      </c:pt>
                      <c:pt idx="1261">
                        <c:v>2.5989750078213325E-3</c:v>
                      </c:pt>
                      <c:pt idx="1262">
                        <c:v>2.5982030167055431E-3</c:v>
                      </c:pt>
                      <c:pt idx="1263">
                        <c:v>2.6000792829515141E-3</c:v>
                      </c:pt>
                      <c:pt idx="1264">
                        <c:v>2.6018981426154789E-3</c:v>
                      </c:pt>
                      <c:pt idx="1265">
                        <c:v>2.6020899834143028E-3</c:v>
                      </c:pt>
                      <c:pt idx="1266">
                        <c:v>2.6021924096329067E-3</c:v>
                      </c:pt>
                      <c:pt idx="1267">
                        <c:v>2.6031524061087023E-3</c:v>
                      </c:pt>
                      <c:pt idx="1268">
                        <c:v>2.6061056504403761E-3</c:v>
                      </c:pt>
                      <c:pt idx="1269">
                        <c:v>2.6111593159727445E-3</c:v>
                      </c:pt>
                      <c:pt idx="1270">
                        <c:v>2.6148321261655013E-3</c:v>
                      </c:pt>
                      <c:pt idx="1271">
                        <c:v>2.6141707371471761E-3</c:v>
                      </c:pt>
                      <c:pt idx="1272">
                        <c:v>2.6130883052583229E-3</c:v>
                      </c:pt>
                      <c:pt idx="1273">
                        <c:v>2.6148354978997403E-3</c:v>
                      </c:pt>
                      <c:pt idx="1274">
                        <c:v>2.6167390678959808E-3</c:v>
                      </c:pt>
                      <c:pt idx="1275">
                        <c:v>2.6200570667339108E-3</c:v>
                      </c:pt>
                      <c:pt idx="1276">
                        <c:v>2.6209474490159206E-3</c:v>
                      </c:pt>
                      <c:pt idx="1277">
                        <c:v>2.6208381298673407E-3</c:v>
                      </c:pt>
                      <c:pt idx="1278">
                        <c:v>2.6218400963739443E-3</c:v>
                      </c:pt>
                      <c:pt idx="1279">
                        <c:v>2.6218790864639368E-3</c:v>
                      </c:pt>
                      <c:pt idx="1280">
                        <c:v>2.6201033305155732E-3</c:v>
                      </c:pt>
                      <c:pt idx="1281">
                        <c:v>2.6219564438413486E-3</c:v>
                      </c:pt>
                      <c:pt idx="1282">
                        <c:v>2.6246161046875696E-3</c:v>
                      </c:pt>
                      <c:pt idx="1283">
                        <c:v>2.6208473836988057E-3</c:v>
                      </c:pt>
                      <c:pt idx="1284">
                        <c:v>2.6250234918627712E-3</c:v>
                      </c:pt>
                      <c:pt idx="1285">
                        <c:v>2.6260536416345581E-3</c:v>
                      </c:pt>
                      <c:pt idx="1286">
                        <c:v>2.6257192853894281E-3</c:v>
                      </c:pt>
                      <c:pt idx="1287">
                        <c:v>2.6274440892415218E-3</c:v>
                      </c:pt>
                      <c:pt idx="1288">
                        <c:v>2.6281200029155591E-3</c:v>
                      </c:pt>
                      <c:pt idx="1289">
                        <c:v>2.6282835379335297E-3</c:v>
                      </c:pt>
                      <c:pt idx="1290">
                        <c:v>2.6269807893764762E-3</c:v>
                      </c:pt>
                      <c:pt idx="1291">
                        <c:v>2.6285583217359868E-3</c:v>
                      </c:pt>
                      <c:pt idx="1292">
                        <c:v>2.6245468616079518E-3</c:v>
                      </c:pt>
                      <c:pt idx="1293">
                        <c:v>2.6299509801352844E-3</c:v>
                      </c:pt>
                      <c:pt idx="1294">
                        <c:v>2.6266393091902672E-3</c:v>
                      </c:pt>
                      <c:pt idx="1295">
                        <c:v>2.6282080231234441E-3</c:v>
                      </c:pt>
                      <c:pt idx="1296">
                        <c:v>2.6258308569445114E-3</c:v>
                      </c:pt>
                      <c:pt idx="1297">
                        <c:v>2.628532037472714E-3</c:v>
                      </c:pt>
                      <c:pt idx="1298">
                        <c:v>2.6313666599026703E-3</c:v>
                      </c:pt>
                      <c:pt idx="1299">
                        <c:v>2.6324017977108123E-3</c:v>
                      </c:pt>
                      <c:pt idx="1300">
                        <c:v>2.6352852521598948E-3</c:v>
                      </c:pt>
                      <c:pt idx="1301">
                        <c:v>2.6352719943513493E-3</c:v>
                      </c:pt>
                      <c:pt idx="1302">
                        <c:v>2.6300163110564959E-3</c:v>
                      </c:pt>
                      <c:pt idx="1303">
                        <c:v>2.6390355353146217E-3</c:v>
                      </c:pt>
                      <c:pt idx="1304">
                        <c:v>2.6397827601840926E-3</c:v>
                      </c:pt>
                      <c:pt idx="1305">
                        <c:v>2.6357258903372967E-3</c:v>
                      </c:pt>
                      <c:pt idx="1306">
                        <c:v>2.635851764113125E-3</c:v>
                      </c:pt>
                      <c:pt idx="1307">
                        <c:v>2.6386372391903694E-3</c:v>
                      </c:pt>
                      <c:pt idx="1308">
                        <c:v>2.6392118121393664E-3</c:v>
                      </c:pt>
                      <c:pt idx="1309">
                        <c:v>2.6380258378957758E-3</c:v>
                      </c:pt>
                      <c:pt idx="1310">
                        <c:v>2.6407948016797475E-3</c:v>
                      </c:pt>
                      <c:pt idx="1311">
                        <c:v>2.6379719228479689E-3</c:v>
                      </c:pt>
                      <c:pt idx="1312">
                        <c:v>2.6371896393790248E-3</c:v>
                      </c:pt>
                      <c:pt idx="1313">
                        <c:v>2.6342013522553608E-3</c:v>
                      </c:pt>
                      <c:pt idx="1314">
                        <c:v>2.634223931027056E-3</c:v>
                      </c:pt>
                      <c:pt idx="1315">
                        <c:v>2.6355260308904387E-3</c:v>
                      </c:pt>
                      <c:pt idx="1316">
                        <c:v>2.6346099533337483E-3</c:v>
                      </c:pt>
                      <c:pt idx="1317">
                        <c:v>2.6354588930245192E-3</c:v>
                      </c:pt>
                      <c:pt idx="1318">
                        <c:v>2.6350721810056849E-3</c:v>
                      </c:pt>
                      <c:pt idx="1319">
                        <c:v>2.6330579606751712E-3</c:v>
                      </c:pt>
                      <c:pt idx="1320">
                        <c:v>2.6340790609041972E-3</c:v>
                      </c:pt>
                      <c:pt idx="1321">
                        <c:v>2.6365214378740588E-3</c:v>
                      </c:pt>
                      <c:pt idx="1322">
                        <c:v>2.6383531878819591E-3</c:v>
                      </c:pt>
                      <c:pt idx="1323">
                        <c:v>2.6424187669238917E-3</c:v>
                      </c:pt>
                      <c:pt idx="1324">
                        <c:v>2.6382210580765762E-3</c:v>
                      </c:pt>
                      <c:pt idx="1325">
                        <c:v>2.6353843982177831E-3</c:v>
                      </c:pt>
                      <c:pt idx="1326">
                        <c:v>2.6378962230772011E-3</c:v>
                      </c:pt>
                      <c:pt idx="1327">
                        <c:v>2.6359591531468162E-3</c:v>
                      </c:pt>
                      <c:pt idx="1328">
                        <c:v>2.6433717293053872E-3</c:v>
                      </c:pt>
                      <c:pt idx="1329">
                        <c:v>2.6431119474832204E-3</c:v>
                      </c:pt>
                      <c:pt idx="1330">
                        <c:v>2.6405142437409264E-3</c:v>
                      </c:pt>
                      <c:pt idx="1331">
                        <c:v>2.6420631025949131E-3</c:v>
                      </c:pt>
                      <c:pt idx="1332">
                        <c:v>2.6460885154845197E-3</c:v>
                      </c:pt>
                      <c:pt idx="1333">
                        <c:v>2.6418829626455188E-3</c:v>
                      </c:pt>
                      <c:pt idx="1334">
                        <c:v>2.6420358713325951E-3</c:v>
                      </c:pt>
                      <c:pt idx="1335">
                        <c:v>2.6475113369071163E-3</c:v>
                      </c:pt>
                      <c:pt idx="1336">
                        <c:v>2.6421997648069817E-3</c:v>
                      </c:pt>
                      <c:pt idx="1337">
                        <c:v>2.6451598544624411E-3</c:v>
                      </c:pt>
                      <c:pt idx="1338">
                        <c:v>2.6453085699716153E-3</c:v>
                      </c:pt>
                      <c:pt idx="1339">
                        <c:v>2.6482676880485146E-3</c:v>
                      </c:pt>
                      <c:pt idx="1340">
                        <c:v>2.6547964928948973E-3</c:v>
                      </c:pt>
                      <c:pt idx="1341">
                        <c:v>2.6537429055046705E-3</c:v>
                      </c:pt>
                      <c:pt idx="1342">
                        <c:v>2.6562204766899262E-3</c:v>
                      </c:pt>
                      <c:pt idx="1343">
                        <c:v>2.659208066266064E-3</c:v>
                      </c:pt>
                      <c:pt idx="1344">
                        <c:v>2.6563509448862543E-3</c:v>
                      </c:pt>
                      <c:pt idx="1345">
                        <c:v>2.6587797171887854E-3</c:v>
                      </c:pt>
                      <c:pt idx="1346">
                        <c:v>2.6597160135591103E-3</c:v>
                      </c:pt>
                      <c:pt idx="1347">
                        <c:v>2.6541310089988001E-3</c:v>
                      </c:pt>
                      <c:pt idx="1348">
                        <c:v>2.66039768612476E-3</c:v>
                      </c:pt>
                      <c:pt idx="1349">
                        <c:v>2.6658584233821823E-3</c:v>
                      </c:pt>
                      <c:pt idx="1350">
                        <c:v>2.6642074839569509E-3</c:v>
                      </c:pt>
                      <c:pt idx="1351">
                        <c:v>2.6666027809094696E-3</c:v>
                      </c:pt>
                      <c:pt idx="1352">
                        <c:v>2.6690218362237727E-3</c:v>
                      </c:pt>
                      <c:pt idx="1353">
                        <c:v>2.6701080788765767E-3</c:v>
                      </c:pt>
                      <c:pt idx="1354">
                        <c:v>2.6664211979602059E-3</c:v>
                      </c:pt>
                      <c:pt idx="1355">
                        <c:v>2.6713302849851596E-3</c:v>
                      </c:pt>
                      <c:pt idx="1356">
                        <c:v>2.6743548546831566E-3</c:v>
                      </c:pt>
                      <c:pt idx="1357">
                        <c:v>2.6718891038438569E-3</c:v>
                      </c:pt>
                      <c:pt idx="1358">
                        <c:v>2.6737571799249466E-3</c:v>
                      </c:pt>
                      <c:pt idx="1359">
                        <c:v>2.6775873258749702E-3</c:v>
                      </c:pt>
                      <c:pt idx="1360">
                        <c:v>2.6793204851109191E-3</c:v>
                      </c:pt>
                      <c:pt idx="1361">
                        <c:v>2.6784736714227375E-3</c:v>
                      </c:pt>
                      <c:pt idx="1362">
                        <c:v>2.6796429312435639E-3</c:v>
                      </c:pt>
                      <c:pt idx="1363">
                        <c:v>2.6769910392382243E-3</c:v>
                      </c:pt>
                      <c:pt idx="1364">
                        <c:v>2.6814844722120555E-3</c:v>
                      </c:pt>
                      <c:pt idx="1365">
                        <c:v>2.6859127804859367E-3</c:v>
                      </c:pt>
                      <c:pt idx="1366">
                        <c:v>2.6839866697228715E-3</c:v>
                      </c:pt>
                      <c:pt idx="1367">
                        <c:v>2.687089306422133E-3</c:v>
                      </c:pt>
                      <c:pt idx="1368">
                        <c:v>2.690737505485439E-3</c:v>
                      </c:pt>
                      <c:pt idx="1369">
                        <c:v>2.6882070318816538E-3</c:v>
                      </c:pt>
                      <c:pt idx="1370">
                        <c:v>2.6885575796400936E-3</c:v>
                      </c:pt>
                      <c:pt idx="1371">
                        <c:v>2.6919463454867024E-3</c:v>
                      </c:pt>
                      <c:pt idx="1372">
                        <c:v>2.6866764489868206E-3</c:v>
                      </c:pt>
                      <c:pt idx="1373">
                        <c:v>2.6919231928864799E-3</c:v>
                      </c:pt>
                      <c:pt idx="1374">
                        <c:v>2.6927249645443603E-3</c:v>
                      </c:pt>
                      <c:pt idx="1375">
                        <c:v>2.6895154935879261E-3</c:v>
                      </c:pt>
                      <c:pt idx="1376">
                        <c:v>2.6940736985490606E-3</c:v>
                      </c:pt>
                      <c:pt idx="1377">
                        <c:v>2.6946862123135656E-3</c:v>
                      </c:pt>
                      <c:pt idx="1378">
                        <c:v>2.6935540069082998E-3</c:v>
                      </c:pt>
                      <c:pt idx="1379">
                        <c:v>2.6936035269292976E-3</c:v>
                      </c:pt>
                      <c:pt idx="1380">
                        <c:v>2.6891089755192756E-3</c:v>
                      </c:pt>
                      <c:pt idx="1381">
                        <c:v>2.6838336350164123E-3</c:v>
                      </c:pt>
                      <c:pt idx="1382">
                        <c:v>2.6887199724959037E-3</c:v>
                      </c:pt>
                      <c:pt idx="1383">
                        <c:v>2.6898688374074522E-3</c:v>
                      </c:pt>
                      <c:pt idx="1384">
                        <c:v>2.6928621992228126E-3</c:v>
                      </c:pt>
                      <c:pt idx="1385">
                        <c:v>2.6951029666310981E-3</c:v>
                      </c:pt>
                      <c:pt idx="1386">
                        <c:v>2.6969154442475622E-3</c:v>
                      </c:pt>
                      <c:pt idx="1387">
                        <c:v>2.6974330703169133E-3</c:v>
                      </c:pt>
                      <c:pt idx="1388">
                        <c:v>2.6982577792614474E-3</c:v>
                      </c:pt>
                      <c:pt idx="1389">
                        <c:v>2.6884396159860785E-3</c:v>
                      </c:pt>
                      <c:pt idx="1390">
                        <c:v>2.6898584280063641E-3</c:v>
                      </c:pt>
                      <c:pt idx="1391">
                        <c:v>2.692140399863019E-3</c:v>
                      </c:pt>
                      <c:pt idx="1392">
                        <c:v>2.6960686777107428E-3</c:v>
                      </c:pt>
                      <c:pt idx="1393">
                        <c:v>2.6914571685418658E-3</c:v>
                      </c:pt>
                      <c:pt idx="1394">
                        <c:v>2.6950829223659871E-3</c:v>
                      </c:pt>
                      <c:pt idx="1395">
                        <c:v>2.69811622410164E-3</c:v>
                      </c:pt>
                      <c:pt idx="1396">
                        <c:v>2.6999445837302461E-3</c:v>
                      </c:pt>
                      <c:pt idx="1397">
                        <c:v>2.7007463184226788E-3</c:v>
                      </c:pt>
                      <c:pt idx="1398">
                        <c:v>2.6983430302376463E-3</c:v>
                      </c:pt>
                      <c:pt idx="1399">
                        <c:v>2.7007020447327146E-3</c:v>
                      </c:pt>
                      <c:pt idx="1400">
                        <c:v>2.7008522546634124E-3</c:v>
                      </c:pt>
                      <c:pt idx="1401">
                        <c:v>2.7040001871269453E-3</c:v>
                      </c:pt>
                      <c:pt idx="1402">
                        <c:v>2.7046905176631949E-3</c:v>
                      </c:pt>
                      <c:pt idx="1403">
                        <c:v>2.7054545873919193E-3</c:v>
                      </c:pt>
                      <c:pt idx="1404">
                        <c:v>2.7065683706144687E-3</c:v>
                      </c:pt>
                      <c:pt idx="1405">
                        <c:v>2.7032250232619701E-3</c:v>
                      </c:pt>
                      <c:pt idx="1406">
                        <c:v>2.7048875988061639E-3</c:v>
                      </c:pt>
                      <c:pt idx="1407">
                        <c:v>2.7099722467129133E-3</c:v>
                      </c:pt>
                      <c:pt idx="1408">
                        <c:v>2.7055102261797346E-3</c:v>
                      </c:pt>
                      <c:pt idx="1409">
                        <c:v>2.7137257558759401E-3</c:v>
                      </c:pt>
                      <c:pt idx="1410">
                        <c:v>2.7153576208726704E-3</c:v>
                      </c:pt>
                      <c:pt idx="1411">
                        <c:v>2.716554642282517E-3</c:v>
                      </c:pt>
                      <c:pt idx="1412">
                        <c:v>2.7129176562988573E-3</c:v>
                      </c:pt>
                      <c:pt idx="1413">
                        <c:v>2.7191800612338113E-3</c:v>
                      </c:pt>
                      <c:pt idx="1414">
                        <c:v>2.7190533701671078E-3</c:v>
                      </c:pt>
                      <c:pt idx="1415">
                        <c:v>2.7172121757674159E-3</c:v>
                      </c:pt>
                      <c:pt idx="1416">
                        <c:v>2.7131016779979073E-3</c:v>
                      </c:pt>
                      <c:pt idx="1417">
                        <c:v>2.7173766988244485E-3</c:v>
                      </c:pt>
                      <c:pt idx="1418">
                        <c:v>2.7205278879603688E-3</c:v>
                      </c:pt>
                      <c:pt idx="1419">
                        <c:v>2.7194926385870348E-3</c:v>
                      </c:pt>
                      <c:pt idx="1420">
                        <c:v>2.7217215919421466E-3</c:v>
                      </c:pt>
                      <c:pt idx="1421">
                        <c:v>2.7158605800337698E-3</c:v>
                      </c:pt>
                      <c:pt idx="1422">
                        <c:v>2.7196487615092596E-3</c:v>
                      </c:pt>
                      <c:pt idx="1423">
                        <c:v>2.7220637598569151E-3</c:v>
                      </c:pt>
                      <c:pt idx="1424">
                        <c:v>2.7223486416015261E-3</c:v>
                      </c:pt>
                      <c:pt idx="1425">
                        <c:v>2.7250504418419308E-3</c:v>
                      </c:pt>
                      <c:pt idx="1426">
                        <c:v>2.7269233562754749E-3</c:v>
                      </c:pt>
                      <c:pt idx="1427">
                        <c:v>2.73035191926374E-3</c:v>
                      </c:pt>
                      <c:pt idx="1428">
                        <c:v>2.7285159833667972E-3</c:v>
                      </c:pt>
                      <c:pt idx="1429">
                        <c:v>2.7262193650401841E-3</c:v>
                      </c:pt>
                      <c:pt idx="1430">
                        <c:v>2.729199615329169E-3</c:v>
                      </c:pt>
                      <c:pt idx="1431">
                        <c:v>2.729887913724837E-3</c:v>
                      </c:pt>
                      <c:pt idx="1432">
                        <c:v>2.7312650728008362E-3</c:v>
                      </c:pt>
                      <c:pt idx="1433">
                        <c:v>2.7317890150723467E-3</c:v>
                      </c:pt>
                      <c:pt idx="1434">
                        <c:v>2.7300326685052445E-3</c:v>
                      </c:pt>
                      <c:pt idx="1435">
                        <c:v>2.7349414285734023E-3</c:v>
                      </c:pt>
                      <c:pt idx="1436">
                        <c:v>2.734338111455971E-3</c:v>
                      </c:pt>
                      <c:pt idx="1437">
                        <c:v>2.7324812843687665E-3</c:v>
                      </c:pt>
                      <c:pt idx="1438">
                        <c:v>2.7325625906540175E-3</c:v>
                      </c:pt>
                      <c:pt idx="1439">
                        <c:v>2.7274120201263188E-3</c:v>
                      </c:pt>
                      <c:pt idx="1440">
                        <c:v>2.725825371532199E-3</c:v>
                      </c:pt>
                      <c:pt idx="1441">
                        <c:v>2.7304412579097132E-3</c:v>
                      </c:pt>
                      <c:pt idx="1442">
                        <c:v>2.7309314580653311E-3</c:v>
                      </c:pt>
                      <c:pt idx="1443">
                        <c:v>2.7333605199029421E-3</c:v>
                      </c:pt>
                      <c:pt idx="1444">
                        <c:v>2.7334293860825855E-3</c:v>
                      </c:pt>
                      <c:pt idx="1445">
                        <c:v>2.7326207143525613E-3</c:v>
                      </c:pt>
                      <c:pt idx="1446">
                        <c:v>2.7375532228350557E-3</c:v>
                      </c:pt>
                      <c:pt idx="1447">
                        <c:v>2.7339636732922855E-3</c:v>
                      </c:pt>
                      <c:pt idx="1448">
                        <c:v>2.7370737717603891E-3</c:v>
                      </c:pt>
                      <c:pt idx="1449">
                        <c:v>2.7291833604352576E-3</c:v>
                      </c:pt>
                      <c:pt idx="1450">
                        <c:v>2.7353050168665571E-3</c:v>
                      </c:pt>
                      <c:pt idx="1451">
                        <c:v>2.7374127957880343E-3</c:v>
                      </c:pt>
                      <c:pt idx="1452">
                        <c:v>2.7345909324340422E-3</c:v>
                      </c:pt>
                      <c:pt idx="1453">
                        <c:v>2.7368910029014564E-3</c:v>
                      </c:pt>
                      <c:pt idx="1454">
                        <c:v>2.7357691432213609E-3</c:v>
                      </c:pt>
                      <c:pt idx="1455">
                        <c:v>2.7350835663901272E-3</c:v>
                      </c:pt>
                      <c:pt idx="1456">
                        <c:v>2.7357551023517467E-3</c:v>
                      </c:pt>
                      <c:pt idx="1457">
                        <c:v>2.7315050894040119E-3</c:v>
                      </c:pt>
                      <c:pt idx="1458">
                        <c:v>2.7309521945150391E-3</c:v>
                      </c:pt>
                      <c:pt idx="1459">
                        <c:v>2.7312892109278473E-3</c:v>
                      </c:pt>
                      <c:pt idx="1460">
                        <c:v>2.7330603896738698E-3</c:v>
                      </c:pt>
                      <c:pt idx="1461">
                        <c:v>2.7328311001029227E-3</c:v>
                      </c:pt>
                      <c:pt idx="1462">
                        <c:v>2.7290587724258888E-3</c:v>
                      </c:pt>
                      <c:pt idx="1463">
                        <c:v>2.7279637219947126E-3</c:v>
                      </c:pt>
                      <c:pt idx="1464">
                        <c:v>2.7300739839009685E-3</c:v>
                      </c:pt>
                      <c:pt idx="1465">
                        <c:v>2.7296677525163655E-3</c:v>
                      </c:pt>
                      <c:pt idx="1466">
                        <c:v>2.7332373588813581E-3</c:v>
                      </c:pt>
                      <c:pt idx="1467">
                        <c:v>2.7378772211280379E-3</c:v>
                      </c:pt>
                      <c:pt idx="1468">
                        <c:v>2.7408548129877787E-3</c:v>
                      </c:pt>
                      <c:pt idx="1469">
                        <c:v>2.7336566528454735E-3</c:v>
                      </c:pt>
                      <c:pt idx="1470">
                        <c:v>2.7348039478607296E-3</c:v>
                      </c:pt>
                      <c:pt idx="1471">
                        <c:v>2.7350215760123301E-3</c:v>
                      </c:pt>
                      <c:pt idx="1472">
                        <c:v>2.7335865294360589E-3</c:v>
                      </c:pt>
                      <c:pt idx="1473">
                        <c:v>2.7321185051936681E-3</c:v>
                      </c:pt>
                      <c:pt idx="1474">
                        <c:v>2.7406612705247481E-3</c:v>
                      </c:pt>
                      <c:pt idx="1475">
                        <c:v>2.7375881635775348E-3</c:v>
                      </c:pt>
                      <c:pt idx="1476">
                        <c:v>2.7372640234352556E-3</c:v>
                      </c:pt>
                      <c:pt idx="1477">
                        <c:v>2.737347471220754E-3</c:v>
                      </c:pt>
                      <c:pt idx="1478">
                        <c:v>2.7391799639548083E-3</c:v>
                      </c:pt>
                      <c:pt idx="1479">
                        <c:v>2.7409895390879146E-3</c:v>
                      </c:pt>
                      <c:pt idx="1480">
                        <c:v>2.74227800326848E-3</c:v>
                      </c:pt>
                      <c:pt idx="1481">
                        <c:v>2.7426303485289173E-3</c:v>
                      </c:pt>
                      <c:pt idx="1482">
                        <c:v>2.7430120435022829E-3</c:v>
                      </c:pt>
                      <c:pt idx="1483">
                        <c:v>2.7461227555249813E-3</c:v>
                      </c:pt>
                      <c:pt idx="1484">
                        <c:v>2.746428462477499E-3</c:v>
                      </c:pt>
                      <c:pt idx="1485">
                        <c:v>2.7514785385958432E-3</c:v>
                      </c:pt>
                      <c:pt idx="1486">
                        <c:v>2.7530904003386998E-3</c:v>
                      </c:pt>
                      <c:pt idx="1487">
                        <c:v>2.7526856895784637E-3</c:v>
                      </c:pt>
                      <c:pt idx="1488">
                        <c:v>2.7456876872650818E-3</c:v>
                      </c:pt>
                      <c:pt idx="1489">
                        <c:v>2.7488618891462163E-3</c:v>
                      </c:pt>
                      <c:pt idx="1490">
                        <c:v>2.7566712072596977E-3</c:v>
                      </c:pt>
                      <c:pt idx="1491">
                        <c:v>2.760890379931867E-3</c:v>
                      </c:pt>
                      <c:pt idx="1492">
                        <c:v>2.7616720250392738E-3</c:v>
                      </c:pt>
                      <c:pt idx="1493">
                        <c:v>2.7577795986837052E-3</c:v>
                      </c:pt>
                      <c:pt idx="1494">
                        <c:v>2.7535911816318035E-3</c:v>
                      </c:pt>
                      <c:pt idx="1495">
                        <c:v>2.754036949421293E-3</c:v>
                      </c:pt>
                      <c:pt idx="1496">
                        <c:v>2.7575173194221599E-3</c:v>
                      </c:pt>
                      <c:pt idx="1497">
                        <c:v>2.7539198279454813E-3</c:v>
                      </c:pt>
                      <c:pt idx="1498">
                        <c:v>2.7526579461625467E-3</c:v>
                      </c:pt>
                      <c:pt idx="1499">
                        <c:v>2.7518447422757962E-3</c:v>
                      </c:pt>
                      <c:pt idx="1500">
                        <c:v>2.7531495456350127E-3</c:v>
                      </c:pt>
                      <c:pt idx="1501">
                        <c:v>2.7535844324217081E-3</c:v>
                      </c:pt>
                      <c:pt idx="1502">
                        <c:v>2.7479305104411004E-3</c:v>
                      </c:pt>
                      <c:pt idx="1503">
                        <c:v>2.7486641986307204E-3</c:v>
                      </c:pt>
                      <c:pt idx="1504">
                        <c:v>2.7471451063299595E-3</c:v>
                      </c:pt>
                      <c:pt idx="1505">
                        <c:v>2.7415137585803987E-3</c:v>
                      </c:pt>
                      <c:pt idx="1506">
                        <c:v>2.7415648338465549E-3</c:v>
                      </c:pt>
                      <c:pt idx="1507">
                        <c:v>2.7415992335790853E-3</c:v>
                      </c:pt>
                      <c:pt idx="1508">
                        <c:v>2.7426990027421007E-3</c:v>
                      </c:pt>
                      <c:pt idx="1509">
                        <c:v>2.742369811083755E-3</c:v>
                      </c:pt>
                      <c:pt idx="1510">
                        <c:v>2.7416190025977821E-3</c:v>
                      </c:pt>
                      <c:pt idx="1511">
                        <c:v>2.742343189941562E-3</c:v>
                      </c:pt>
                      <c:pt idx="1512">
                        <c:v>2.7484259163272546E-3</c:v>
                      </c:pt>
                      <c:pt idx="1513">
                        <c:v>2.7495377243564544E-3</c:v>
                      </c:pt>
                      <c:pt idx="1514">
                        <c:v>2.7534135612109507E-3</c:v>
                      </c:pt>
                      <c:pt idx="1515">
                        <c:v>2.7540355087198923E-3</c:v>
                      </c:pt>
                      <c:pt idx="1516">
                        <c:v>2.7595793392872956E-3</c:v>
                      </c:pt>
                      <c:pt idx="1517">
                        <c:v>2.756363363172728E-3</c:v>
                      </c:pt>
                      <c:pt idx="1518">
                        <c:v>2.7532326896311013E-3</c:v>
                      </c:pt>
                      <c:pt idx="1519">
                        <c:v>2.7541103816944683E-3</c:v>
                      </c:pt>
                      <c:pt idx="1520">
                        <c:v>2.751367194279286E-3</c:v>
                      </c:pt>
                      <c:pt idx="1521">
                        <c:v>2.7456253572589111E-3</c:v>
                      </c:pt>
                      <c:pt idx="1522">
                        <c:v>2.7491507538791801E-3</c:v>
                      </c:pt>
                      <c:pt idx="1523">
                        <c:v>2.7495832172157084E-3</c:v>
                      </c:pt>
                      <c:pt idx="1524">
                        <c:v>2.7509742362039342E-3</c:v>
                      </c:pt>
                      <c:pt idx="1525">
                        <c:v>2.747152738629004E-3</c:v>
                      </c:pt>
                      <c:pt idx="1526">
                        <c:v>2.7511588442314574E-3</c:v>
                      </c:pt>
                      <c:pt idx="1527">
                        <c:v>2.7555415325234527E-3</c:v>
                      </c:pt>
                      <c:pt idx="1528">
                        <c:v>2.7517892867709947E-3</c:v>
                      </c:pt>
                      <c:pt idx="1529">
                        <c:v>2.7525043847011848E-3</c:v>
                      </c:pt>
                      <c:pt idx="1530">
                        <c:v>2.7527107078751897E-3</c:v>
                      </c:pt>
                      <c:pt idx="1531">
                        <c:v>2.7528914734061007E-3</c:v>
                      </c:pt>
                      <c:pt idx="1532">
                        <c:v>2.7530720082212488E-3</c:v>
                      </c:pt>
                      <c:pt idx="1533">
                        <c:v>2.7526310552346395E-3</c:v>
                      </c:pt>
                      <c:pt idx="1534">
                        <c:v>2.7499012033892281E-3</c:v>
                      </c:pt>
                      <c:pt idx="1535">
                        <c:v>2.7533230738354384E-3</c:v>
                      </c:pt>
                      <c:pt idx="1536">
                        <c:v>2.7548226613291738E-3</c:v>
                      </c:pt>
                      <c:pt idx="1537">
                        <c:v>2.7576583182593686E-3</c:v>
                      </c:pt>
                      <c:pt idx="1538">
                        <c:v>2.7570084178593288E-3</c:v>
                      </c:pt>
                      <c:pt idx="1539">
                        <c:v>2.7518185312509495E-3</c:v>
                      </c:pt>
                      <c:pt idx="1540">
                        <c:v>2.7520800312116158E-3</c:v>
                      </c:pt>
                      <c:pt idx="1541">
                        <c:v>2.7517047793425425E-3</c:v>
                      </c:pt>
                      <c:pt idx="1542">
                        <c:v>2.751560405302951E-3</c:v>
                      </c:pt>
                      <c:pt idx="1543">
                        <c:v>2.7555629836445114E-3</c:v>
                      </c:pt>
                      <c:pt idx="1544">
                        <c:v>2.7562953320549623E-3</c:v>
                      </c:pt>
                      <c:pt idx="1545">
                        <c:v>2.75576597331878E-3</c:v>
                      </c:pt>
                      <c:pt idx="1546">
                        <c:v>2.756841613759331E-3</c:v>
                      </c:pt>
                      <c:pt idx="1547">
                        <c:v>2.7568364932329856E-3</c:v>
                      </c:pt>
                      <c:pt idx="1548">
                        <c:v>2.754945146425037E-3</c:v>
                      </c:pt>
                      <c:pt idx="1549">
                        <c:v>2.7549282577577759E-3</c:v>
                      </c:pt>
                      <c:pt idx="1550">
                        <c:v>2.7563551127014786E-3</c:v>
                      </c:pt>
                      <c:pt idx="1551">
                        <c:v>2.756325138526416E-3</c:v>
                      </c:pt>
                      <c:pt idx="1552">
                        <c:v>2.7518582482655876E-3</c:v>
                      </c:pt>
                      <c:pt idx="1553">
                        <c:v>2.7520017819426916E-3</c:v>
                      </c:pt>
                      <c:pt idx="1554">
                        <c:v>2.7535349674897018E-3</c:v>
                      </c:pt>
                      <c:pt idx="1555">
                        <c:v>2.7532718950279583E-3</c:v>
                      </c:pt>
                      <c:pt idx="1556">
                        <c:v>2.7589787703570148E-3</c:v>
                      </c:pt>
                      <c:pt idx="1557">
                        <c:v>2.7558222990522962E-3</c:v>
                      </c:pt>
                      <c:pt idx="1558">
                        <c:v>2.7510475711999931E-3</c:v>
                      </c:pt>
                      <c:pt idx="1559">
                        <c:v>2.7493834571556686E-3</c:v>
                      </c:pt>
                      <c:pt idx="1560">
                        <c:v>2.7500425025385675E-3</c:v>
                      </c:pt>
                      <c:pt idx="1561">
                        <c:v>2.7564543846845869E-3</c:v>
                      </c:pt>
                      <c:pt idx="1562">
                        <c:v>2.7593595384086747E-3</c:v>
                      </c:pt>
                      <c:pt idx="1563">
                        <c:v>2.7572886467867896E-3</c:v>
                      </c:pt>
                      <c:pt idx="1564">
                        <c:v>2.7571600143863353E-3</c:v>
                      </c:pt>
                      <c:pt idx="1565">
                        <c:v>2.7542906400213015E-3</c:v>
                      </c:pt>
                      <c:pt idx="1566">
                        <c:v>2.7610135291075946E-3</c:v>
                      </c:pt>
                      <c:pt idx="1567">
                        <c:v>2.7560895015772218E-3</c:v>
                      </c:pt>
                      <c:pt idx="1568">
                        <c:v>2.7560611184277647E-3</c:v>
                      </c:pt>
                      <c:pt idx="1569">
                        <c:v>2.7557887714343547E-3</c:v>
                      </c:pt>
                      <c:pt idx="1570">
                        <c:v>2.752089864269345E-3</c:v>
                      </c:pt>
                      <c:pt idx="1571">
                        <c:v>2.7553013414921309E-3</c:v>
                      </c:pt>
                      <c:pt idx="1572">
                        <c:v>2.7510864504652587E-3</c:v>
                      </c:pt>
                      <c:pt idx="1573">
                        <c:v>2.7566900758568256E-3</c:v>
                      </c:pt>
                      <c:pt idx="1574">
                        <c:v>2.7555433167412071E-3</c:v>
                      </c:pt>
                      <c:pt idx="1575">
                        <c:v>2.7566766872767598E-3</c:v>
                      </c:pt>
                      <c:pt idx="1576">
                        <c:v>2.7602427074515015E-3</c:v>
                      </c:pt>
                      <c:pt idx="1577">
                        <c:v>2.7596143239061008E-3</c:v>
                      </c:pt>
                      <c:pt idx="1578">
                        <c:v>2.7569594927708235E-3</c:v>
                      </c:pt>
                      <c:pt idx="1579">
                        <c:v>2.7649925771268298E-3</c:v>
                      </c:pt>
                      <c:pt idx="1580">
                        <c:v>2.7589740573828281E-3</c:v>
                      </c:pt>
                      <c:pt idx="1581">
                        <c:v>2.7540229237379625E-3</c:v>
                      </c:pt>
                      <c:pt idx="1582">
                        <c:v>2.7576134889677737E-3</c:v>
                      </c:pt>
                      <c:pt idx="1583">
                        <c:v>2.764135670432362E-3</c:v>
                      </c:pt>
                      <c:pt idx="1584">
                        <c:v>2.7621955737408802E-3</c:v>
                      </c:pt>
                      <c:pt idx="1585">
                        <c:v>2.7720307188636387E-3</c:v>
                      </c:pt>
                      <c:pt idx="1586">
                        <c:v>2.7721399047136454E-3</c:v>
                      </c:pt>
                      <c:pt idx="1587">
                        <c:v>2.768229663185661E-3</c:v>
                      </c:pt>
                      <c:pt idx="1588">
                        <c:v>2.7711836184757779E-3</c:v>
                      </c:pt>
                      <c:pt idx="1589">
                        <c:v>2.7709191750159702E-3</c:v>
                      </c:pt>
                      <c:pt idx="1590">
                        <c:v>2.7711631053672727E-3</c:v>
                      </c:pt>
                      <c:pt idx="1591">
                        <c:v>2.7711359124500262E-3</c:v>
                      </c:pt>
                      <c:pt idx="1592">
                        <c:v>2.7783150911889934E-3</c:v>
                      </c:pt>
                      <c:pt idx="1593">
                        <c:v>2.7741890856359738E-3</c:v>
                      </c:pt>
                      <c:pt idx="1594">
                        <c:v>2.7719896166638774E-3</c:v>
                      </c:pt>
                      <c:pt idx="1595">
                        <c:v>2.7712727484687492E-3</c:v>
                      </c:pt>
                      <c:pt idx="1596">
                        <c:v>2.7691846308616104E-3</c:v>
                      </c:pt>
                      <c:pt idx="1597">
                        <c:v>2.7717591415441834E-3</c:v>
                      </c:pt>
                      <c:pt idx="1598">
                        <c:v>2.7689769564174967E-3</c:v>
                      </c:pt>
                      <c:pt idx="1599">
                        <c:v>2.7669880829288653E-3</c:v>
                      </c:pt>
                      <c:pt idx="1600">
                        <c:v>2.7735030985568156E-3</c:v>
                      </c:pt>
                      <c:pt idx="1601">
                        <c:v>2.7718932832212686E-3</c:v>
                      </c:pt>
                      <c:pt idx="1602">
                        <c:v>2.7769998174619385E-3</c:v>
                      </c:pt>
                      <c:pt idx="1603">
                        <c:v>2.7752449745520754E-3</c:v>
                      </c:pt>
                      <c:pt idx="1604">
                        <c:v>2.7687723179185518E-3</c:v>
                      </c:pt>
                      <c:pt idx="1605">
                        <c:v>2.7667719376820062E-3</c:v>
                      </c:pt>
                      <c:pt idx="1606">
                        <c:v>2.7688043768914999E-3</c:v>
                      </c:pt>
                      <c:pt idx="1607">
                        <c:v>2.7793785899557864E-3</c:v>
                      </c:pt>
                      <c:pt idx="1608">
                        <c:v>2.7812010614241111E-3</c:v>
                      </c:pt>
                      <c:pt idx="1609">
                        <c:v>2.7791604072082386E-3</c:v>
                      </c:pt>
                      <c:pt idx="1610">
                        <c:v>2.7737119767629499E-3</c:v>
                      </c:pt>
                      <c:pt idx="1611">
                        <c:v>2.778374720860012E-3</c:v>
                      </c:pt>
                      <c:pt idx="1612">
                        <c:v>2.7731567071031817E-3</c:v>
                      </c:pt>
                      <c:pt idx="1613">
                        <c:v>2.7756396086824763E-3</c:v>
                      </c:pt>
                      <c:pt idx="1614">
                        <c:v>2.7736285694912773E-3</c:v>
                      </c:pt>
                      <c:pt idx="1615">
                        <c:v>2.7802005524615926E-3</c:v>
                      </c:pt>
                      <c:pt idx="1616">
                        <c:v>2.7698671102119586E-3</c:v>
                      </c:pt>
                      <c:pt idx="1617">
                        <c:v>2.7710326388761587E-3</c:v>
                      </c:pt>
                      <c:pt idx="1618">
                        <c:v>2.7734339148212106E-3</c:v>
                      </c:pt>
                      <c:pt idx="1619">
                        <c:v>2.7737224687492418E-3</c:v>
                      </c:pt>
                      <c:pt idx="1620">
                        <c:v>2.7704473461016422E-3</c:v>
                      </c:pt>
                      <c:pt idx="1621">
                        <c:v>2.7688207336331477E-3</c:v>
                      </c:pt>
                      <c:pt idx="1622">
                        <c:v>2.7680973463744172E-3</c:v>
                      </c:pt>
                      <c:pt idx="1623">
                        <c:v>2.760853088550981E-3</c:v>
                      </c:pt>
                      <c:pt idx="1624">
                        <c:v>2.7611353921526932E-3</c:v>
                      </c:pt>
                      <c:pt idx="1625">
                        <c:v>2.7589658524503498E-3</c:v>
                      </c:pt>
                      <c:pt idx="1626">
                        <c:v>2.7570968812763875E-3</c:v>
                      </c:pt>
                      <c:pt idx="1627">
                        <c:v>2.7618037561718788E-3</c:v>
                      </c:pt>
                      <c:pt idx="1628">
                        <c:v>2.767056955815229E-3</c:v>
                      </c:pt>
                      <c:pt idx="1629">
                        <c:v>2.7609483344311326E-3</c:v>
                      </c:pt>
                      <c:pt idx="1630">
                        <c:v>2.7594894971860427E-3</c:v>
                      </c:pt>
                      <c:pt idx="1631">
                        <c:v>2.7618992279141844E-3</c:v>
                      </c:pt>
                      <c:pt idx="1632">
                        <c:v>2.7638323587833927E-3</c:v>
                      </c:pt>
                      <c:pt idx="1633">
                        <c:v>2.7675701556317996E-3</c:v>
                      </c:pt>
                      <c:pt idx="1634">
                        <c:v>2.7629578573686964E-3</c:v>
                      </c:pt>
                      <c:pt idx="1635">
                        <c:v>2.7650337765970216E-3</c:v>
                      </c:pt>
                      <c:pt idx="1636">
                        <c:v>2.763549919928492E-3</c:v>
                      </c:pt>
                      <c:pt idx="1637">
                        <c:v>2.7688711119393857E-3</c:v>
                      </c:pt>
                      <c:pt idx="1638">
                        <c:v>2.7692898912826495E-3</c:v>
                      </c:pt>
                      <c:pt idx="1639">
                        <c:v>2.7696279715674673E-3</c:v>
                      </c:pt>
                      <c:pt idx="1640">
                        <c:v>2.765770677901572E-3</c:v>
                      </c:pt>
                      <c:pt idx="1641">
                        <c:v>2.7586064612666063E-3</c:v>
                      </c:pt>
                      <c:pt idx="1642">
                        <c:v>2.7601719849979374E-3</c:v>
                      </c:pt>
                      <c:pt idx="1643">
                        <c:v>2.7504550313925285E-3</c:v>
                      </c:pt>
                      <c:pt idx="1644">
                        <c:v>2.7498944779391758E-3</c:v>
                      </c:pt>
                      <c:pt idx="1645">
                        <c:v>2.7509083358360728E-3</c:v>
                      </c:pt>
                      <c:pt idx="1646">
                        <c:v>2.7539224015091534E-3</c:v>
                      </c:pt>
                      <c:pt idx="1647">
                        <c:v>2.7574243579499853E-3</c:v>
                      </c:pt>
                      <c:pt idx="1648">
                        <c:v>2.7575104788984568E-3</c:v>
                      </c:pt>
                      <c:pt idx="1649">
                        <c:v>2.7582473286468074E-3</c:v>
                      </c:pt>
                      <c:pt idx="1650">
                        <c:v>2.7596343134406284E-3</c:v>
                      </c:pt>
                      <c:pt idx="1651">
                        <c:v>2.7595712202127961E-3</c:v>
                      </c:pt>
                      <c:pt idx="1652">
                        <c:v>2.7588364116249171E-3</c:v>
                      </c:pt>
                      <c:pt idx="1653">
                        <c:v>2.76054658690972E-3</c:v>
                      </c:pt>
                      <c:pt idx="1654">
                        <c:v>2.7568005991440588E-3</c:v>
                      </c:pt>
                      <c:pt idx="1655">
                        <c:v>2.7589078936669557E-3</c:v>
                      </c:pt>
                      <c:pt idx="1656">
                        <c:v>2.758123958730679E-3</c:v>
                      </c:pt>
                      <c:pt idx="1657">
                        <c:v>2.7525891600751625E-3</c:v>
                      </c:pt>
                      <c:pt idx="1658">
                        <c:v>2.7626450055669161E-3</c:v>
                      </c:pt>
                      <c:pt idx="1659">
                        <c:v>2.7633461192240693E-3</c:v>
                      </c:pt>
                      <c:pt idx="1660">
                        <c:v>2.7664208020739003E-3</c:v>
                      </c:pt>
                      <c:pt idx="1661">
                        <c:v>2.7597845156279201E-3</c:v>
                      </c:pt>
                      <c:pt idx="1662">
                        <c:v>2.7647821967305025E-3</c:v>
                      </c:pt>
                      <c:pt idx="1663">
                        <c:v>2.7658417654339621E-3</c:v>
                      </c:pt>
                      <c:pt idx="1664">
                        <c:v>2.7612089719820931E-3</c:v>
                      </c:pt>
                      <c:pt idx="1665">
                        <c:v>2.7651504218268118E-3</c:v>
                      </c:pt>
                      <c:pt idx="1666">
                        <c:v>2.7728417650448576E-3</c:v>
                      </c:pt>
                      <c:pt idx="1667">
                        <c:v>2.7641794868632254E-3</c:v>
                      </c:pt>
                      <c:pt idx="1668">
                        <c:v>2.760147115387196E-3</c:v>
                      </c:pt>
                      <c:pt idx="1669">
                        <c:v>2.7631118931453484E-3</c:v>
                      </c:pt>
                      <c:pt idx="1670">
                        <c:v>2.7679544448789947E-3</c:v>
                      </c:pt>
                      <c:pt idx="1671">
                        <c:v>2.7678413746530482E-3</c:v>
                      </c:pt>
                      <c:pt idx="1672">
                        <c:v>2.7689577798290072E-3</c:v>
                      </c:pt>
                      <c:pt idx="1673">
                        <c:v>2.7687620299519642E-3</c:v>
                      </c:pt>
                      <c:pt idx="1674">
                        <c:v>2.7616240202116907E-3</c:v>
                      </c:pt>
                      <c:pt idx="1675">
                        <c:v>2.7646829516016543E-3</c:v>
                      </c:pt>
                      <c:pt idx="1676">
                        <c:v>2.7632804850868768E-3</c:v>
                      </c:pt>
                      <c:pt idx="1677">
                        <c:v>2.7622717876911256E-3</c:v>
                      </c:pt>
                      <c:pt idx="1678">
                        <c:v>2.7564705005018232E-3</c:v>
                      </c:pt>
                      <c:pt idx="1679">
                        <c:v>2.7550778149785099E-3</c:v>
                      </c:pt>
                      <c:pt idx="1680">
                        <c:v>2.7568458702335284E-3</c:v>
                      </c:pt>
                      <c:pt idx="1681">
                        <c:v>2.7602664005500544E-3</c:v>
                      </c:pt>
                      <c:pt idx="1682">
                        <c:v>2.7595906086097049E-3</c:v>
                      </c:pt>
                      <c:pt idx="1683">
                        <c:v>2.7618682255147898E-3</c:v>
                      </c:pt>
                      <c:pt idx="1684">
                        <c:v>2.761891868259135E-3</c:v>
                      </c:pt>
                      <c:pt idx="1685">
                        <c:v>2.76728967362587E-3</c:v>
                      </c:pt>
                      <c:pt idx="1686">
                        <c:v>2.7594345239072126E-3</c:v>
                      </c:pt>
                      <c:pt idx="1687">
                        <c:v>2.7650157869357575E-3</c:v>
                      </c:pt>
                      <c:pt idx="1688">
                        <c:v>2.7655258820701955E-3</c:v>
                      </c:pt>
                      <c:pt idx="1689">
                        <c:v>2.7644959995303986E-3</c:v>
                      </c:pt>
                      <c:pt idx="1690">
                        <c:v>2.764593394934272E-3</c:v>
                      </c:pt>
                      <c:pt idx="1691">
                        <c:v>2.7560343304494149E-3</c:v>
                      </c:pt>
                      <c:pt idx="1692">
                        <c:v>2.7522316973672017E-3</c:v>
                      </c:pt>
                      <c:pt idx="1693">
                        <c:v>2.7561133460694011E-3</c:v>
                      </c:pt>
                      <c:pt idx="1694">
                        <c:v>2.7565654566687075E-3</c:v>
                      </c:pt>
                      <c:pt idx="1695">
                        <c:v>2.7587471961204972E-3</c:v>
                      </c:pt>
                      <c:pt idx="1696">
                        <c:v>2.7600617161827284E-3</c:v>
                      </c:pt>
                      <c:pt idx="1697">
                        <c:v>2.7649573695996375E-3</c:v>
                      </c:pt>
                      <c:pt idx="1698">
                        <c:v>2.7644334444248859E-3</c:v>
                      </c:pt>
                      <c:pt idx="1699">
                        <c:v>2.7573459289717329E-3</c:v>
                      </c:pt>
                      <c:pt idx="1700">
                        <c:v>2.7616676847354413E-3</c:v>
                      </c:pt>
                      <c:pt idx="1701">
                        <c:v>2.7588604128382884E-3</c:v>
                      </c:pt>
                      <c:pt idx="1702">
                        <c:v>2.7617247290984384E-3</c:v>
                      </c:pt>
                      <c:pt idx="1703">
                        <c:v>2.7621943782028188E-3</c:v>
                      </c:pt>
                      <c:pt idx="1704">
                        <c:v>2.7558046012298386E-3</c:v>
                      </c:pt>
                      <c:pt idx="1705">
                        <c:v>2.7589683002392194E-3</c:v>
                      </c:pt>
                      <c:pt idx="1706">
                        <c:v>2.758485779582777E-3</c:v>
                      </c:pt>
                      <c:pt idx="1707">
                        <c:v>2.7608641329207261E-3</c:v>
                      </c:pt>
                      <c:pt idx="1708">
                        <c:v>2.7597353807484143E-3</c:v>
                      </c:pt>
                      <c:pt idx="1709">
                        <c:v>2.7616164143261942E-3</c:v>
                      </c:pt>
                      <c:pt idx="1710">
                        <c:v>2.7628010883168409E-3</c:v>
                      </c:pt>
                      <c:pt idx="1711">
                        <c:v>2.765533653515465E-3</c:v>
                      </c:pt>
                      <c:pt idx="1712">
                        <c:v>2.7606074328702887E-3</c:v>
                      </c:pt>
                      <c:pt idx="1713">
                        <c:v>2.7598118150114598E-3</c:v>
                      </c:pt>
                      <c:pt idx="1714">
                        <c:v>2.7537052975291805E-3</c:v>
                      </c:pt>
                      <c:pt idx="1715">
                        <c:v>2.7587657401480191E-3</c:v>
                      </c:pt>
                      <c:pt idx="1716">
                        <c:v>2.752826439477829E-3</c:v>
                      </c:pt>
                      <c:pt idx="1717">
                        <c:v>2.759387928613142E-3</c:v>
                      </c:pt>
                      <c:pt idx="1718">
                        <c:v>2.7610700465203601E-3</c:v>
                      </c:pt>
                      <c:pt idx="1719">
                        <c:v>2.7567342121147895E-3</c:v>
                      </c:pt>
                      <c:pt idx="1720">
                        <c:v>2.7575201702603352E-3</c:v>
                      </c:pt>
                      <c:pt idx="1721">
                        <c:v>2.7565860906218279E-3</c:v>
                      </c:pt>
                      <c:pt idx="1722">
                        <c:v>2.7577007515535296E-3</c:v>
                      </c:pt>
                      <c:pt idx="1723">
                        <c:v>2.7579819614107406E-3</c:v>
                      </c:pt>
                      <c:pt idx="1724">
                        <c:v>2.7598805268894029E-3</c:v>
                      </c:pt>
                      <c:pt idx="1725">
                        <c:v>2.7673812735665164E-3</c:v>
                      </c:pt>
                      <c:pt idx="1726">
                        <c:v>2.7623945353734795E-3</c:v>
                      </c:pt>
                      <c:pt idx="1727">
                        <c:v>2.7670457078196368E-3</c:v>
                      </c:pt>
                      <c:pt idx="1728">
                        <c:v>2.7739892225076969E-3</c:v>
                      </c:pt>
                      <c:pt idx="1729">
                        <c:v>2.7723455790263619E-3</c:v>
                      </c:pt>
                      <c:pt idx="1730">
                        <c:v>2.7781526763500375E-3</c:v>
                      </c:pt>
                      <c:pt idx="1731">
                        <c:v>2.7775558072900427E-3</c:v>
                      </c:pt>
                      <c:pt idx="1732">
                        <c:v>2.7843514162206617E-3</c:v>
                      </c:pt>
                      <c:pt idx="1733">
                        <c:v>2.7866007519956621E-3</c:v>
                      </c:pt>
                      <c:pt idx="1734">
                        <c:v>2.782055509980228E-3</c:v>
                      </c:pt>
                      <c:pt idx="1735">
                        <c:v>2.7800960393088523E-3</c:v>
                      </c:pt>
                      <c:pt idx="1736">
                        <c:v>2.7780451888951029E-3</c:v>
                      </c:pt>
                      <c:pt idx="1737">
                        <c:v>2.7758784333648799E-3</c:v>
                      </c:pt>
                      <c:pt idx="1738">
                        <c:v>2.773818352080753E-3</c:v>
                      </c:pt>
                      <c:pt idx="1739">
                        <c:v>2.7770583036729698E-3</c:v>
                      </c:pt>
                      <c:pt idx="1740">
                        <c:v>2.7802720592669944E-3</c:v>
                      </c:pt>
                      <c:pt idx="1741">
                        <c:v>2.7797502632477011E-3</c:v>
                      </c:pt>
                      <c:pt idx="1742">
                        <c:v>2.7825540978730326E-3</c:v>
                      </c:pt>
                      <c:pt idx="1743">
                        <c:v>2.7861374237295941E-3</c:v>
                      </c:pt>
                      <c:pt idx="1744">
                        <c:v>2.784964893146225E-3</c:v>
                      </c:pt>
                      <c:pt idx="1745">
                        <c:v>2.7849361952365821E-3</c:v>
                      </c:pt>
                      <c:pt idx="1746">
                        <c:v>2.7864655265079628E-3</c:v>
                      </c:pt>
                      <c:pt idx="1747">
                        <c:v>2.78038082444345E-3</c:v>
                      </c:pt>
                      <c:pt idx="1748">
                        <c:v>2.7837569843326775E-3</c:v>
                      </c:pt>
                      <c:pt idx="1749">
                        <c:v>2.7830121043993321E-3</c:v>
                      </c:pt>
                      <c:pt idx="1750">
                        <c:v>2.7879809709063651E-3</c:v>
                      </c:pt>
                      <c:pt idx="1751">
                        <c:v>2.7832596768255211E-3</c:v>
                      </c:pt>
                      <c:pt idx="1752">
                        <c:v>2.782529089241701E-3</c:v>
                      </c:pt>
                      <c:pt idx="1753">
                        <c:v>2.7826884964903876E-3</c:v>
                      </c:pt>
                      <c:pt idx="1754">
                        <c:v>2.7839862982779601E-3</c:v>
                      </c:pt>
                      <c:pt idx="1755">
                        <c:v>2.7861858323328576E-3</c:v>
                      </c:pt>
                      <c:pt idx="1756">
                        <c:v>2.7863017224576182E-3</c:v>
                      </c:pt>
                      <c:pt idx="1757">
                        <c:v>2.7845678480063474E-3</c:v>
                      </c:pt>
                      <c:pt idx="1758">
                        <c:v>2.7816495062478702E-3</c:v>
                      </c:pt>
                      <c:pt idx="1759">
                        <c:v>2.7819801614837065E-3</c:v>
                      </c:pt>
                      <c:pt idx="1760">
                        <c:v>2.778065415714842E-3</c:v>
                      </c:pt>
                      <c:pt idx="1761">
                        <c:v>2.7801757879561905E-3</c:v>
                      </c:pt>
                      <c:pt idx="1762">
                        <c:v>2.7783123295380325E-3</c:v>
                      </c:pt>
                      <c:pt idx="1763">
                        <c:v>2.7769928759153674E-3</c:v>
                      </c:pt>
                      <c:pt idx="1764">
                        <c:v>2.7807065317043411E-3</c:v>
                      </c:pt>
                      <c:pt idx="1765">
                        <c:v>2.7825771385934788E-3</c:v>
                      </c:pt>
                      <c:pt idx="1766">
                        <c:v>2.7860544773648335E-3</c:v>
                      </c:pt>
                      <c:pt idx="1767">
                        <c:v>2.7863062692642369E-3</c:v>
                      </c:pt>
                      <c:pt idx="1768">
                        <c:v>2.7834307229356249E-3</c:v>
                      </c:pt>
                      <c:pt idx="1769">
                        <c:v>2.7834689912844897E-3</c:v>
                      </c:pt>
                      <c:pt idx="1770">
                        <c:v>2.7879987310895997E-3</c:v>
                      </c:pt>
                      <c:pt idx="1771">
                        <c:v>2.7887235979114459E-3</c:v>
                      </c:pt>
                      <c:pt idx="1772">
                        <c:v>2.7905967850322499E-3</c:v>
                      </c:pt>
                      <c:pt idx="1773">
                        <c:v>2.7899047925794263E-3</c:v>
                      </c:pt>
                      <c:pt idx="1774">
                        <c:v>2.7897509896536751E-3</c:v>
                      </c:pt>
                      <c:pt idx="1775">
                        <c:v>2.7907956949655547E-3</c:v>
                      </c:pt>
                      <c:pt idx="1776">
                        <c:v>2.7897487277986229E-3</c:v>
                      </c:pt>
                      <c:pt idx="1777">
                        <c:v>2.7877823048383355E-3</c:v>
                      </c:pt>
                      <c:pt idx="1778">
                        <c:v>2.7906429770550747E-3</c:v>
                      </c:pt>
                      <c:pt idx="1779">
                        <c:v>2.7885778977309577E-3</c:v>
                      </c:pt>
                      <c:pt idx="1780">
                        <c:v>2.7923759085540403E-3</c:v>
                      </c:pt>
                      <c:pt idx="1781">
                        <c:v>2.7893429164196023E-3</c:v>
                      </c:pt>
                      <c:pt idx="1782">
                        <c:v>2.7864873648704423E-3</c:v>
                      </c:pt>
                      <c:pt idx="1783">
                        <c:v>2.792111251072284E-3</c:v>
                      </c:pt>
                      <c:pt idx="1784">
                        <c:v>2.7954128894813759E-3</c:v>
                      </c:pt>
                      <c:pt idx="1785">
                        <c:v>2.7948736253695567E-3</c:v>
                      </c:pt>
                      <c:pt idx="1786">
                        <c:v>2.7982012297092114E-3</c:v>
                      </c:pt>
                      <c:pt idx="1787">
                        <c:v>2.7966018609193407E-3</c:v>
                      </c:pt>
                      <c:pt idx="1788">
                        <c:v>2.7973939472981497E-3</c:v>
                      </c:pt>
                      <c:pt idx="1789">
                        <c:v>2.7951100525082846E-3</c:v>
                      </c:pt>
                      <c:pt idx="1790">
                        <c:v>2.797596658218153E-3</c:v>
                      </c:pt>
                      <c:pt idx="1791">
                        <c:v>2.7985343033718989E-3</c:v>
                      </c:pt>
                      <c:pt idx="1792">
                        <c:v>2.8023545570487842E-3</c:v>
                      </c:pt>
                      <c:pt idx="1793">
                        <c:v>2.8057691635147626E-3</c:v>
                      </c:pt>
                      <c:pt idx="1794">
                        <c:v>2.804123263621304E-3</c:v>
                      </c:pt>
                      <c:pt idx="1795">
                        <c:v>2.8061506964819883E-3</c:v>
                      </c:pt>
                      <c:pt idx="1796">
                        <c:v>2.8084580970874581E-3</c:v>
                      </c:pt>
                      <c:pt idx="1797">
                        <c:v>2.7969741043083452E-3</c:v>
                      </c:pt>
                      <c:pt idx="1798">
                        <c:v>2.79437166739066E-3</c:v>
                      </c:pt>
                      <c:pt idx="1799">
                        <c:v>2.7945649342218516E-3</c:v>
                      </c:pt>
                      <c:pt idx="1800">
                        <c:v>2.7940316696541678E-3</c:v>
                      </c:pt>
                      <c:pt idx="1801">
                        <c:v>2.799364081825545E-3</c:v>
                      </c:pt>
                      <c:pt idx="1802">
                        <c:v>2.8024608083240328E-3</c:v>
                      </c:pt>
                      <c:pt idx="1803">
                        <c:v>2.802455942434058E-3</c:v>
                      </c:pt>
                      <c:pt idx="1804">
                        <c:v>2.8048229997526021E-3</c:v>
                      </c:pt>
                      <c:pt idx="1805">
                        <c:v>2.8022167722649067E-3</c:v>
                      </c:pt>
                      <c:pt idx="1806">
                        <c:v>2.8023774901156828E-3</c:v>
                      </c:pt>
                      <c:pt idx="1807">
                        <c:v>2.7993201441770294E-3</c:v>
                      </c:pt>
                      <c:pt idx="1808">
                        <c:v>2.8027309626801038E-3</c:v>
                      </c:pt>
                      <c:pt idx="1809">
                        <c:v>2.8091941982414429E-3</c:v>
                      </c:pt>
                      <c:pt idx="1810">
                        <c:v>2.8003756420528227E-3</c:v>
                      </c:pt>
                      <c:pt idx="1811">
                        <c:v>2.8055149891215146E-3</c:v>
                      </c:pt>
                      <c:pt idx="1812">
                        <c:v>2.8022371980070296E-3</c:v>
                      </c:pt>
                      <c:pt idx="1813">
                        <c:v>2.8072099402714989E-3</c:v>
                      </c:pt>
                      <c:pt idx="1814">
                        <c:v>2.8047376116077396E-3</c:v>
                      </c:pt>
                      <c:pt idx="1815">
                        <c:v>2.8002330132983881E-3</c:v>
                      </c:pt>
                      <c:pt idx="1816">
                        <c:v>2.8041509783839611E-3</c:v>
                      </c:pt>
                      <c:pt idx="1817">
                        <c:v>2.8128279102585777E-3</c:v>
                      </c:pt>
                      <c:pt idx="1818">
                        <c:v>2.8081004503565654E-3</c:v>
                      </c:pt>
                      <c:pt idx="1819">
                        <c:v>2.8097602465777752E-3</c:v>
                      </c:pt>
                      <c:pt idx="1820">
                        <c:v>2.8072239888649549E-3</c:v>
                      </c:pt>
                      <c:pt idx="1821">
                        <c:v>2.8115838249789145E-3</c:v>
                      </c:pt>
                      <c:pt idx="1822">
                        <c:v>2.8129674925333041E-3</c:v>
                      </c:pt>
                      <c:pt idx="1823">
                        <c:v>2.8117252678253554E-3</c:v>
                      </c:pt>
                      <c:pt idx="1824">
                        <c:v>2.82062096225257E-3</c:v>
                      </c:pt>
                      <c:pt idx="1825">
                        <c:v>2.8117636674492032E-3</c:v>
                      </c:pt>
                      <c:pt idx="1826">
                        <c:v>2.8187949528151492E-3</c:v>
                      </c:pt>
                      <c:pt idx="1827">
                        <c:v>2.8132960000128841E-3</c:v>
                      </c:pt>
                      <c:pt idx="1828">
                        <c:v>2.8136763025263405E-3</c:v>
                      </c:pt>
                      <c:pt idx="1829">
                        <c:v>2.816516758204777E-3</c:v>
                      </c:pt>
                      <c:pt idx="1830">
                        <c:v>2.8154994286633387E-3</c:v>
                      </c:pt>
                      <c:pt idx="1831">
                        <c:v>2.8194089037694207E-3</c:v>
                      </c:pt>
                      <c:pt idx="1832">
                        <c:v>2.821280243158017E-3</c:v>
                      </c:pt>
                      <c:pt idx="1833">
                        <c:v>2.8243442214373484E-3</c:v>
                      </c:pt>
                      <c:pt idx="1834">
                        <c:v>2.8284647783686722E-3</c:v>
                      </c:pt>
                      <c:pt idx="1835">
                        <c:v>2.8188182423087723E-3</c:v>
                      </c:pt>
                      <c:pt idx="1836">
                        <c:v>2.8254708504840218E-3</c:v>
                      </c:pt>
                      <c:pt idx="1837">
                        <c:v>2.8256586940424958E-3</c:v>
                      </c:pt>
                      <c:pt idx="1838">
                        <c:v>2.8226667985883406E-3</c:v>
                      </c:pt>
                      <c:pt idx="1839">
                        <c:v>2.8262770912441345E-3</c:v>
                      </c:pt>
                      <c:pt idx="1840">
                        <c:v>2.8236749802507104E-3</c:v>
                      </c:pt>
                      <c:pt idx="1841">
                        <c:v>2.820509488168936E-3</c:v>
                      </c:pt>
                      <c:pt idx="1842">
                        <c:v>2.8252394951164181E-3</c:v>
                      </c:pt>
                      <c:pt idx="1843">
                        <c:v>2.8211108593504939E-3</c:v>
                      </c:pt>
                      <c:pt idx="1844">
                        <c:v>2.8279235675919665E-3</c:v>
                      </c:pt>
                      <c:pt idx="1845">
                        <c:v>2.8323277334577346E-3</c:v>
                      </c:pt>
                      <c:pt idx="1846">
                        <c:v>2.8326891452788746E-3</c:v>
                      </c:pt>
                      <c:pt idx="1847">
                        <c:v>2.8380150061072785E-3</c:v>
                      </c:pt>
                      <c:pt idx="1848">
                        <c:v>2.8370002800367287E-3</c:v>
                      </c:pt>
                      <c:pt idx="1849">
                        <c:v>2.828859612924959E-3</c:v>
                      </c:pt>
                      <c:pt idx="1850">
                        <c:v>2.8329611362489268E-3</c:v>
                      </c:pt>
                      <c:pt idx="1851">
                        <c:v>2.8274793811924096E-3</c:v>
                      </c:pt>
                      <c:pt idx="1852">
                        <c:v>2.8310231450067308E-3</c:v>
                      </c:pt>
                      <c:pt idx="1853">
                        <c:v>2.829756293048396E-3</c:v>
                      </c:pt>
                      <c:pt idx="1854">
                        <c:v>2.8275368755750099E-3</c:v>
                      </c:pt>
                      <c:pt idx="1855">
                        <c:v>2.8291183196399211E-3</c:v>
                      </c:pt>
                      <c:pt idx="1856">
                        <c:v>2.8217179876695044E-3</c:v>
                      </c:pt>
                      <c:pt idx="1857">
                        <c:v>2.8226156533387825E-3</c:v>
                      </c:pt>
                      <c:pt idx="1858">
                        <c:v>2.8214561433035838E-3</c:v>
                      </c:pt>
                      <c:pt idx="1859">
                        <c:v>2.8249253586417242E-3</c:v>
                      </c:pt>
                      <c:pt idx="1860">
                        <c:v>2.8264053093644353E-3</c:v>
                      </c:pt>
                      <c:pt idx="1861">
                        <c:v>2.832371350719834E-3</c:v>
                      </c:pt>
                      <c:pt idx="1862">
                        <c:v>2.8397399595354728E-3</c:v>
                      </c:pt>
                      <c:pt idx="1863">
                        <c:v>2.8391978513169452E-3</c:v>
                      </c:pt>
                      <c:pt idx="1864">
                        <c:v>2.840393782147798E-3</c:v>
                      </c:pt>
                      <c:pt idx="1865">
                        <c:v>2.8386087342044696E-3</c:v>
                      </c:pt>
                      <c:pt idx="1866">
                        <c:v>2.8407743954806607E-3</c:v>
                      </c:pt>
                      <c:pt idx="1867">
                        <c:v>2.832433791825191E-3</c:v>
                      </c:pt>
                      <c:pt idx="1868">
                        <c:v>2.8323744502692116E-3</c:v>
                      </c:pt>
                      <c:pt idx="1869">
                        <c:v>2.8294372184722028E-3</c:v>
                      </c:pt>
                      <c:pt idx="1870">
                        <c:v>2.834118881048571E-3</c:v>
                      </c:pt>
                      <c:pt idx="1871">
                        <c:v>2.8398832819257341E-3</c:v>
                      </c:pt>
                      <c:pt idx="1872">
                        <c:v>2.8355724409407229E-3</c:v>
                      </c:pt>
                      <c:pt idx="1873">
                        <c:v>2.8395179540952977E-3</c:v>
                      </c:pt>
                      <c:pt idx="1874">
                        <c:v>2.8393350098532329E-3</c:v>
                      </c:pt>
                      <c:pt idx="1875">
                        <c:v>2.8354263524877593E-3</c:v>
                      </c:pt>
                      <c:pt idx="1876">
                        <c:v>2.8338183517975378E-3</c:v>
                      </c:pt>
                      <c:pt idx="1877">
                        <c:v>2.8290696550761153E-3</c:v>
                      </c:pt>
                      <c:pt idx="1878">
                        <c:v>2.8332143700495714E-3</c:v>
                      </c:pt>
                      <c:pt idx="1879">
                        <c:v>2.8354028167125694E-3</c:v>
                      </c:pt>
                      <c:pt idx="1880">
                        <c:v>2.838597299623458E-3</c:v>
                      </c:pt>
                      <c:pt idx="1881">
                        <c:v>2.8365097565109594E-3</c:v>
                      </c:pt>
                      <c:pt idx="1882">
                        <c:v>2.8320561320232568E-3</c:v>
                      </c:pt>
                      <c:pt idx="1883">
                        <c:v>2.8337373806344751E-3</c:v>
                      </c:pt>
                      <c:pt idx="1884">
                        <c:v>2.8306015250872604E-3</c:v>
                      </c:pt>
                      <c:pt idx="1885">
                        <c:v>2.8299984451764203E-3</c:v>
                      </c:pt>
                      <c:pt idx="1886">
                        <c:v>2.8255447165678252E-3</c:v>
                      </c:pt>
                      <c:pt idx="1887">
                        <c:v>2.8318753169004531E-3</c:v>
                      </c:pt>
                      <c:pt idx="1888">
                        <c:v>2.8303659275567832E-3</c:v>
                      </c:pt>
                      <c:pt idx="1889">
                        <c:v>2.8337359646799787E-3</c:v>
                      </c:pt>
                      <c:pt idx="1890">
                        <c:v>2.8354430055769781E-3</c:v>
                      </c:pt>
                      <c:pt idx="1891">
                        <c:v>2.8278698307446031E-3</c:v>
                      </c:pt>
                      <c:pt idx="1892">
                        <c:v>2.841926759770253E-3</c:v>
                      </c:pt>
                      <c:pt idx="1893">
                        <c:v>2.833605470786503E-3</c:v>
                      </c:pt>
                      <c:pt idx="1894">
                        <c:v>2.8456232208727821E-3</c:v>
                      </c:pt>
                      <c:pt idx="1895">
                        <c:v>2.8440299040287452E-3</c:v>
                      </c:pt>
                      <c:pt idx="1896">
                        <c:v>2.8429435814929433E-3</c:v>
                      </c:pt>
                      <c:pt idx="1897">
                        <c:v>2.8370526479385033E-3</c:v>
                      </c:pt>
                      <c:pt idx="1898">
                        <c:v>2.8384727924081463E-3</c:v>
                      </c:pt>
                      <c:pt idx="1899">
                        <c:v>2.8363173985537101E-3</c:v>
                      </c:pt>
                      <c:pt idx="1900">
                        <c:v>2.8401699199339173E-3</c:v>
                      </c:pt>
                      <c:pt idx="1901">
                        <c:v>2.8408958253085836E-3</c:v>
                      </c:pt>
                      <c:pt idx="1902">
                        <c:v>2.8374604661939398E-3</c:v>
                      </c:pt>
                      <c:pt idx="1903">
                        <c:v>2.8361470237884788E-3</c:v>
                      </c:pt>
                      <c:pt idx="1904">
                        <c:v>2.8345931664250693E-3</c:v>
                      </c:pt>
                      <c:pt idx="1905">
                        <c:v>2.8388582785366912E-3</c:v>
                      </c:pt>
                      <c:pt idx="1906">
                        <c:v>2.8322531739684424E-3</c:v>
                      </c:pt>
                      <c:pt idx="1907">
                        <c:v>2.8299946863087609E-3</c:v>
                      </c:pt>
                      <c:pt idx="1908">
                        <c:v>2.8252419727310646E-3</c:v>
                      </c:pt>
                      <c:pt idx="1909">
                        <c:v>2.8253952717302252E-3</c:v>
                      </c:pt>
                      <c:pt idx="1910">
                        <c:v>2.8316280005162464E-3</c:v>
                      </c:pt>
                      <c:pt idx="1911">
                        <c:v>2.8228197026615529E-3</c:v>
                      </c:pt>
                      <c:pt idx="1912">
                        <c:v>2.8308665045646969E-3</c:v>
                      </c:pt>
                      <c:pt idx="1913">
                        <c:v>2.8283434131261948E-3</c:v>
                      </c:pt>
                      <c:pt idx="1914">
                        <c:v>2.8255659626129164E-3</c:v>
                      </c:pt>
                      <c:pt idx="1915">
                        <c:v>2.8225692677302009E-3</c:v>
                      </c:pt>
                      <c:pt idx="1916">
                        <c:v>2.826526404210411E-3</c:v>
                      </c:pt>
                      <c:pt idx="1917">
                        <c:v>2.8356904169209406E-3</c:v>
                      </c:pt>
                      <c:pt idx="1918">
                        <c:v>2.8287920769536957E-3</c:v>
                      </c:pt>
                      <c:pt idx="1919">
                        <c:v>2.8305019383346348E-3</c:v>
                      </c:pt>
                      <c:pt idx="1920">
                        <c:v>2.8336264485451339E-3</c:v>
                      </c:pt>
                      <c:pt idx="1921">
                        <c:v>2.8183113666686993E-3</c:v>
                      </c:pt>
                      <c:pt idx="1922">
                        <c:v>2.8273558669043354E-3</c:v>
                      </c:pt>
                      <c:pt idx="1923">
                        <c:v>2.825520689166664E-3</c:v>
                      </c:pt>
                      <c:pt idx="1924">
                        <c:v>2.8224978546398279E-3</c:v>
                      </c:pt>
                      <c:pt idx="1925">
                        <c:v>2.8261829805956268E-3</c:v>
                      </c:pt>
                      <c:pt idx="1926">
                        <c:v>2.8241155461992827E-3</c:v>
                      </c:pt>
                      <c:pt idx="1927">
                        <c:v>2.8245594353242219E-3</c:v>
                      </c:pt>
                      <c:pt idx="1928">
                        <c:v>2.8245148902782268E-3</c:v>
                      </c:pt>
                      <c:pt idx="1929">
                        <c:v>2.8231522322926107E-3</c:v>
                      </c:pt>
                      <c:pt idx="1930">
                        <c:v>2.8293817502178776E-3</c:v>
                      </c:pt>
                      <c:pt idx="1931">
                        <c:v>2.826069394380893E-3</c:v>
                      </c:pt>
                      <c:pt idx="1932">
                        <c:v>2.8307204545109863E-3</c:v>
                      </c:pt>
                      <c:pt idx="1933">
                        <c:v>2.8282983129259646E-3</c:v>
                      </c:pt>
                      <c:pt idx="1934">
                        <c:v>2.8272348156924208E-3</c:v>
                      </c:pt>
                      <c:pt idx="1935">
                        <c:v>2.8255848438995465E-3</c:v>
                      </c:pt>
                      <c:pt idx="1936">
                        <c:v>2.8279658965294618E-3</c:v>
                      </c:pt>
                      <c:pt idx="1937">
                        <c:v>2.826339079420506E-3</c:v>
                      </c:pt>
                      <c:pt idx="1938">
                        <c:v>2.8231368773818711E-3</c:v>
                      </c:pt>
                      <c:pt idx="1939">
                        <c:v>2.8236151626695044E-3</c:v>
                      </c:pt>
                      <c:pt idx="1940">
                        <c:v>2.8199922838197992E-3</c:v>
                      </c:pt>
                      <c:pt idx="1941">
                        <c:v>2.8206963773559257E-3</c:v>
                      </c:pt>
                      <c:pt idx="1942">
                        <c:v>2.8190379792545784E-3</c:v>
                      </c:pt>
                      <c:pt idx="1943">
                        <c:v>2.8242583902523557E-3</c:v>
                      </c:pt>
                      <c:pt idx="1944">
                        <c:v>2.8236812099527151E-3</c:v>
                      </c:pt>
                      <c:pt idx="1945">
                        <c:v>2.8150831537851885E-3</c:v>
                      </c:pt>
                      <c:pt idx="1946">
                        <c:v>2.817089778345602E-3</c:v>
                      </c:pt>
                      <c:pt idx="1947">
                        <c:v>2.8183102787071226E-3</c:v>
                      </c:pt>
                      <c:pt idx="1948">
                        <c:v>2.8137004097448259E-3</c:v>
                      </c:pt>
                      <c:pt idx="1949">
                        <c:v>2.8170213694288389E-3</c:v>
                      </c:pt>
                      <c:pt idx="1950">
                        <c:v>2.8227964884717897E-3</c:v>
                      </c:pt>
                      <c:pt idx="1951">
                        <c:v>2.827557162025303E-3</c:v>
                      </c:pt>
                      <c:pt idx="1952">
                        <c:v>2.8257518582360014E-3</c:v>
                      </c:pt>
                      <c:pt idx="1953">
                        <c:v>2.8258967170837405E-3</c:v>
                      </c:pt>
                      <c:pt idx="1954">
                        <c:v>2.8257545731089789E-3</c:v>
                      </c:pt>
                      <c:pt idx="1955">
                        <c:v>2.829377887373885E-3</c:v>
                      </c:pt>
                      <c:pt idx="1956">
                        <c:v>2.8294713820916986E-3</c:v>
                      </c:pt>
                      <c:pt idx="1957">
                        <c:v>2.8191594082399925E-3</c:v>
                      </c:pt>
                      <c:pt idx="1958">
                        <c:v>2.8172320431841917E-3</c:v>
                      </c:pt>
                      <c:pt idx="1959">
                        <c:v>2.8192602998112545E-3</c:v>
                      </c:pt>
                      <c:pt idx="1960">
                        <c:v>2.8155977383891493E-3</c:v>
                      </c:pt>
                      <c:pt idx="1961">
                        <c:v>2.8130357899399127E-3</c:v>
                      </c:pt>
                      <c:pt idx="1962">
                        <c:v>2.8064495460187098E-3</c:v>
                      </c:pt>
                      <c:pt idx="1963">
                        <c:v>2.8139509585112629E-3</c:v>
                      </c:pt>
                      <c:pt idx="1964">
                        <c:v>2.8143984294291755E-3</c:v>
                      </c:pt>
                      <c:pt idx="1965">
                        <c:v>2.8123073700980442E-3</c:v>
                      </c:pt>
                      <c:pt idx="1966">
                        <c:v>2.8130994347248975E-3</c:v>
                      </c:pt>
                      <c:pt idx="1967">
                        <c:v>2.8041708508141617E-3</c:v>
                      </c:pt>
                      <c:pt idx="1968">
                        <c:v>2.8075945868532293E-3</c:v>
                      </c:pt>
                      <c:pt idx="1969">
                        <c:v>2.8072390476917247E-3</c:v>
                      </c:pt>
                      <c:pt idx="1970">
                        <c:v>2.8057620759321818E-3</c:v>
                      </c:pt>
                      <c:pt idx="1971">
                        <c:v>2.8098354172534892E-3</c:v>
                      </c:pt>
                      <c:pt idx="1972">
                        <c:v>2.8118773885969623E-3</c:v>
                      </c:pt>
                      <c:pt idx="1973">
                        <c:v>2.8119199210595094E-3</c:v>
                      </c:pt>
                      <c:pt idx="1974">
                        <c:v>2.8036485228304041E-3</c:v>
                      </c:pt>
                      <c:pt idx="1975">
                        <c:v>2.799158342713744E-3</c:v>
                      </c:pt>
                      <c:pt idx="1976">
                        <c:v>2.8031289430061478E-3</c:v>
                      </c:pt>
                      <c:pt idx="1977">
                        <c:v>2.8105070091564879E-3</c:v>
                      </c:pt>
                      <c:pt idx="1978">
                        <c:v>2.8028952637881191E-3</c:v>
                      </c:pt>
                      <c:pt idx="1979">
                        <c:v>2.8049396230676454E-3</c:v>
                      </c:pt>
                      <c:pt idx="1980">
                        <c:v>2.8026776237823612E-3</c:v>
                      </c:pt>
                      <c:pt idx="1981">
                        <c:v>2.8021402978741943E-3</c:v>
                      </c:pt>
                      <c:pt idx="1982">
                        <c:v>2.8119664917471018E-3</c:v>
                      </c:pt>
                      <c:pt idx="1983">
                        <c:v>2.8089496016728394E-3</c:v>
                      </c:pt>
                      <c:pt idx="1984">
                        <c:v>2.8101267127086577E-3</c:v>
                      </c:pt>
                      <c:pt idx="1985">
                        <c:v>2.8106872175734945E-3</c:v>
                      </c:pt>
                      <c:pt idx="1986">
                        <c:v>2.8050144690686713E-3</c:v>
                      </c:pt>
                      <c:pt idx="1987">
                        <c:v>2.805696446359644E-3</c:v>
                      </c:pt>
                      <c:pt idx="1988">
                        <c:v>2.8079505216289601E-3</c:v>
                      </c:pt>
                      <c:pt idx="1989">
                        <c:v>2.8016069107352826E-3</c:v>
                      </c:pt>
                      <c:pt idx="1990">
                        <c:v>2.8047409552646087E-3</c:v>
                      </c:pt>
                      <c:pt idx="1991">
                        <c:v>2.7981433550717059E-3</c:v>
                      </c:pt>
                      <c:pt idx="1992">
                        <c:v>2.8067801444568094E-3</c:v>
                      </c:pt>
                      <c:pt idx="1993">
                        <c:v>2.8104472225284186E-3</c:v>
                      </c:pt>
                      <c:pt idx="1994">
                        <c:v>2.8074593494280867E-3</c:v>
                      </c:pt>
                      <c:pt idx="1995">
                        <c:v>2.8019522048461261E-3</c:v>
                      </c:pt>
                      <c:pt idx="1996">
                        <c:v>2.80172354215842E-3</c:v>
                      </c:pt>
                      <c:pt idx="1997">
                        <c:v>2.802704498653268E-3</c:v>
                      </c:pt>
                      <c:pt idx="1998">
                        <c:v>2.8067132185321743E-3</c:v>
                      </c:pt>
                      <c:pt idx="1999">
                        <c:v>2.8068211472254702E-3</c:v>
                      </c:pt>
                      <c:pt idx="2000">
                        <c:v>2.8075707444868286E-3</c:v>
                      </c:pt>
                      <c:pt idx="2001">
                        <c:v>2.8021868277057081E-3</c:v>
                      </c:pt>
                      <c:pt idx="2002">
                        <c:v>2.8027499007661407E-3</c:v>
                      </c:pt>
                      <c:pt idx="2003">
                        <c:v>2.8073691670242981E-3</c:v>
                      </c:pt>
                      <c:pt idx="2004">
                        <c:v>2.8027274485451109E-3</c:v>
                      </c:pt>
                      <c:pt idx="2005">
                        <c:v>2.8035313092446452E-3</c:v>
                      </c:pt>
                      <c:pt idx="2006">
                        <c:v>2.7977130107647886E-3</c:v>
                      </c:pt>
                      <c:pt idx="2007">
                        <c:v>2.802346931853618E-3</c:v>
                      </c:pt>
                      <c:pt idx="2008">
                        <c:v>2.8011295096526533E-3</c:v>
                      </c:pt>
                      <c:pt idx="2009">
                        <c:v>2.7994576758859301E-3</c:v>
                      </c:pt>
                      <c:pt idx="2010">
                        <c:v>2.8001613176191001E-3</c:v>
                      </c:pt>
                      <c:pt idx="2011">
                        <c:v>2.8028463302167041E-3</c:v>
                      </c:pt>
                      <c:pt idx="2012">
                        <c:v>2.7980140488819091E-3</c:v>
                      </c:pt>
                      <c:pt idx="2013">
                        <c:v>2.7976171194208882E-3</c:v>
                      </c:pt>
                      <c:pt idx="2014">
                        <c:v>2.7879120962394678E-3</c:v>
                      </c:pt>
                      <c:pt idx="2015">
                        <c:v>2.7882714019863558E-3</c:v>
                      </c:pt>
                      <c:pt idx="2016">
                        <c:v>2.782246707412592E-3</c:v>
                      </c:pt>
                      <c:pt idx="2017">
                        <c:v>2.7870616403981256E-3</c:v>
                      </c:pt>
                      <c:pt idx="2018">
                        <c:v>2.7899815315036119E-3</c:v>
                      </c:pt>
                      <c:pt idx="2019">
                        <c:v>2.7932580278608368E-3</c:v>
                      </c:pt>
                      <c:pt idx="2020">
                        <c:v>2.7959094331260897E-3</c:v>
                      </c:pt>
                      <c:pt idx="2021">
                        <c:v>2.795825516165171E-3</c:v>
                      </c:pt>
                      <c:pt idx="2022">
                        <c:v>2.7893519223786225E-3</c:v>
                      </c:pt>
                      <c:pt idx="2023">
                        <c:v>2.7951872347577538E-3</c:v>
                      </c:pt>
                      <c:pt idx="2024">
                        <c:v>2.7973583652850867E-3</c:v>
                      </c:pt>
                      <c:pt idx="2025">
                        <c:v>2.7924200622022458E-3</c:v>
                      </c:pt>
                      <c:pt idx="2026">
                        <c:v>2.7898124170543004E-3</c:v>
                      </c:pt>
                      <c:pt idx="2027">
                        <c:v>2.7957895798802986E-3</c:v>
                      </c:pt>
                      <c:pt idx="2028">
                        <c:v>2.7975883304447811E-3</c:v>
                      </c:pt>
                      <c:pt idx="2029">
                        <c:v>2.7939436377270779E-3</c:v>
                      </c:pt>
                      <c:pt idx="2030">
                        <c:v>2.7932602058694089E-3</c:v>
                      </c:pt>
                      <c:pt idx="2031">
                        <c:v>2.7890990356191424E-3</c:v>
                      </c:pt>
                      <c:pt idx="2032">
                        <c:v>2.7869914103616877E-3</c:v>
                      </c:pt>
                      <c:pt idx="2033">
                        <c:v>2.78405976223095E-3</c:v>
                      </c:pt>
                      <c:pt idx="2034">
                        <c:v>2.792568214873187E-3</c:v>
                      </c:pt>
                      <c:pt idx="2035">
                        <c:v>2.7930542800486662E-3</c:v>
                      </c:pt>
                      <c:pt idx="2036">
                        <c:v>2.7943446056789439E-3</c:v>
                      </c:pt>
                      <c:pt idx="2037">
                        <c:v>2.7918658274372061E-3</c:v>
                      </c:pt>
                      <c:pt idx="2038">
                        <c:v>2.7835194222529738E-3</c:v>
                      </c:pt>
                      <c:pt idx="2039">
                        <c:v>2.7796622581824602E-3</c:v>
                      </c:pt>
                      <c:pt idx="2040">
                        <c:v>2.7849505809040332E-3</c:v>
                      </c:pt>
                      <c:pt idx="2041">
                        <c:v>2.7856657094387075E-3</c:v>
                      </c:pt>
                      <c:pt idx="2042">
                        <c:v>2.7886817274688364E-3</c:v>
                      </c:pt>
                      <c:pt idx="2043">
                        <c:v>2.781759967721746E-3</c:v>
                      </c:pt>
                      <c:pt idx="2044">
                        <c:v>2.7841772314737795E-3</c:v>
                      </c:pt>
                      <c:pt idx="2045">
                        <c:v>2.7811352810060371E-3</c:v>
                      </c:pt>
                      <c:pt idx="2046">
                        <c:v>2.7832733326447773E-3</c:v>
                      </c:pt>
                      <c:pt idx="2047">
                        <c:v>2.778180372286318E-3</c:v>
                      </c:pt>
                      <c:pt idx="2048">
                        <c:v>2.779804445027905E-3</c:v>
                      </c:pt>
                      <c:pt idx="2049">
                        <c:v>2.7804320810737647E-3</c:v>
                      </c:pt>
                      <c:pt idx="2050">
                        <c:v>2.7797908770088296E-3</c:v>
                      </c:pt>
                      <c:pt idx="2051">
                        <c:v>2.7839130131921013E-3</c:v>
                      </c:pt>
                      <c:pt idx="2052">
                        <c:v>2.7795464429580898E-3</c:v>
                      </c:pt>
                      <c:pt idx="2053">
                        <c:v>2.780861746819855E-3</c:v>
                      </c:pt>
                      <c:pt idx="2054">
                        <c:v>2.7834554788748541E-3</c:v>
                      </c:pt>
                      <c:pt idx="2055">
                        <c:v>2.7815741018299193E-3</c:v>
                      </c:pt>
                      <c:pt idx="2056">
                        <c:v>2.7840695045148849E-3</c:v>
                      </c:pt>
                      <c:pt idx="2057">
                        <c:v>2.7842266222179342E-3</c:v>
                      </c:pt>
                      <c:pt idx="2058">
                        <c:v>2.7925434044282636E-3</c:v>
                      </c:pt>
                      <c:pt idx="2059">
                        <c:v>2.783374557767141E-3</c:v>
                      </c:pt>
                      <c:pt idx="2060">
                        <c:v>2.7807365803486882E-3</c:v>
                      </c:pt>
                      <c:pt idx="2061">
                        <c:v>2.7877544785626057E-3</c:v>
                      </c:pt>
                      <c:pt idx="2062">
                        <c:v>2.7834680693732631E-3</c:v>
                      </c:pt>
                      <c:pt idx="2063">
                        <c:v>2.7862121153792419E-3</c:v>
                      </c:pt>
                      <c:pt idx="2064">
                        <c:v>2.779973067311771E-3</c:v>
                      </c:pt>
                      <c:pt idx="2065">
                        <c:v>2.7787860981521688E-3</c:v>
                      </c:pt>
                      <c:pt idx="2066">
                        <c:v>2.7859231943429459E-3</c:v>
                      </c:pt>
                      <c:pt idx="2067">
                        <c:v>2.7940658208587149E-3</c:v>
                      </c:pt>
                      <c:pt idx="2068">
                        <c:v>2.795874105694878E-3</c:v>
                      </c:pt>
                      <c:pt idx="2069">
                        <c:v>2.791100938968409E-3</c:v>
                      </c:pt>
                      <c:pt idx="2070">
                        <c:v>2.7886718993134101E-3</c:v>
                      </c:pt>
                      <c:pt idx="2071">
                        <c:v>2.787023984341479E-3</c:v>
                      </c:pt>
                      <c:pt idx="2072">
                        <c:v>2.7887142173157724E-3</c:v>
                      </c:pt>
                      <c:pt idx="2073">
                        <c:v>2.7939097112485065E-3</c:v>
                      </c:pt>
                      <c:pt idx="2074">
                        <c:v>2.7941130330471249E-3</c:v>
                      </c:pt>
                      <c:pt idx="2075">
                        <c:v>2.7927091973897465E-3</c:v>
                      </c:pt>
                      <c:pt idx="2076">
                        <c:v>2.7961434837128645E-3</c:v>
                      </c:pt>
                      <c:pt idx="2077">
                        <c:v>2.7987729048990404E-3</c:v>
                      </c:pt>
                      <c:pt idx="2078">
                        <c:v>2.7968745367270404E-3</c:v>
                      </c:pt>
                      <c:pt idx="2079">
                        <c:v>2.785794714458615E-3</c:v>
                      </c:pt>
                      <c:pt idx="2080">
                        <c:v>2.7963935616533969E-3</c:v>
                      </c:pt>
                      <c:pt idx="2081">
                        <c:v>2.7886299208300879E-3</c:v>
                      </c:pt>
                      <c:pt idx="2082">
                        <c:v>2.7782932042884402E-3</c:v>
                      </c:pt>
                      <c:pt idx="2083">
                        <c:v>2.7734861572471809E-3</c:v>
                      </c:pt>
                      <c:pt idx="2084">
                        <c:v>2.7732163899164349E-3</c:v>
                      </c:pt>
                      <c:pt idx="2085">
                        <c:v>2.7696041735077201E-3</c:v>
                      </c:pt>
                      <c:pt idx="2086">
                        <c:v>2.7765134007192312E-3</c:v>
                      </c:pt>
                      <c:pt idx="2087">
                        <c:v>2.7750787779161012E-3</c:v>
                      </c:pt>
                      <c:pt idx="2088">
                        <c:v>2.7684144327851583E-3</c:v>
                      </c:pt>
                      <c:pt idx="2089">
                        <c:v>2.7703641403384167E-3</c:v>
                      </c:pt>
                      <c:pt idx="2090">
                        <c:v>2.7618027760329851E-3</c:v>
                      </c:pt>
                      <c:pt idx="2091">
                        <c:v>2.7599166394542316E-3</c:v>
                      </c:pt>
                      <c:pt idx="2092">
                        <c:v>2.7530667050144207E-3</c:v>
                      </c:pt>
                      <c:pt idx="2093">
                        <c:v>2.7545909086094983E-3</c:v>
                      </c:pt>
                      <c:pt idx="2094">
                        <c:v>2.7534092175167239E-3</c:v>
                      </c:pt>
                      <c:pt idx="2095">
                        <c:v>2.7564052770379537E-3</c:v>
                      </c:pt>
                      <c:pt idx="2096">
                        <c:v>2.7575264991714656E-3</c:v>
                      </c:pt>
                      <c:pt idx="2097">
                        <c:v>2.7598655042343854E-3</c:v>
                      </c:pt>
                      <c:pt idx="2098">
                        <c:v>2.7528742928111141E-3</c:v>
                      </c:pt>
                      <c:pt idx="2099">
                        <c:v>2.7539022144190584E-3</c:v>
                      </c:pt>
                      <c:pt idx="2100">
                        <c:v>2.7619698539614428E-3</c:v>
                      </c:pt>
                      <c:pt idx="2101">
                        <c:v>2.7642609211594392E-3</c:v>
                      </c:pt>
                      <c:pt idx="2102">
                        <c:v>2.7713520150781366E-3</c:v>
                      </c:pt>
                      <c:pt idx="2103">
                        <c:v>2.7687150939292491E-3</c:v>
                      </c:pt>
                      <c:pt idx="2104">
                        <c:v>2.7589394700596611E-3</c:v>
                      </c:pt>
                      <c:pt idx="2105">
                        <c:v>2.7604140369091577E-3</c:v>
                      </c:pt>
                      <c:pt idx="2106">
                        <c:v>2.756256065437166E-3</c:v>
                      </c:pt>
                      <c:pt idx="2107">
                        <c:v>2.7570871153810212E-3</c:v>
                      </c:pt>
                      <c:pt idx="2108">
                        <c:v>2.7602686612325836E-3</c:v>
                      </c:pt>
                      <c:pt idx="2109">
                        <c:v>2.7553180349769433E-3</c:v>
                      </c:pt>
                      <c:pt idx="2110">
                        <c:v>2.7476565121012813E-3</c:v>
                      </c:pt>
                      <c:pt idx="2111">
                        <c:v>2.7501020267616107E-3</c:v>
                      </c:pt>
                      <c:pt idx="2112">
                        <c:v>2.7496598160526072E-3</c:v>
                      </c:pt>
                      <c:pt idx="2113">
                        <c:v>2.7525888708054679E-3</c:v>
                      </c:pt>
                      <c:pt idx="2114">
                        <c:v>2.747869968747815E-3</c:v>
                      </c:pt>
                      <c:pt idx="2115">
                        <c:v>2.7458989468644689E-3</c:v>
                      </c:pt>
                      <c:pt idx="2116">
                        <c:v>2.7415265373217702E-3</c:v>
                      </c:pt>
                      <c:pt idx="2117">
                        <c:v>2.7486489308665243E-3</c:v>
                      </c:pt>
                      <c:pt idx="2118">
                        <c:v>2.7425476821276804E-3</c:v>
                      </c:pt>
                      <c:pt idx="2119">
                        <c:v>2.751549286563796E-3</c:v>
                      </c:pt>
                      <c:pt idx="2120">
                        <c:v>2.7546652626059993E-3</c:v>
                      </c:pt>
                      <c:pt idx="2121">
                        <c:v>2.7585939288404283E-3</c:v>
                      </c:pt>
                      <c:pt idx="2122">
                        <c:v>2.7448067223928446E-3</c:v>
                      </c:pt>
                      <c:pt idx="2123">
                        <c:v>2.7427427379144637E-3</c:v>
                      </c:pt>
                      <c:pt idx="2124">
                        <c:v>2.7451733786134683E-3</c:v>
                      </c:pt>
                      <c:pt idx="2125">
                        <c:v>2.7474240379439935E-3</c:v>
                      </c:pt>
                      <c:pt idx="2126">
                        <c:v>2.7552559888145687E-3</c:v>
                      </c:pt>
                      <c:pt idx="2127">
                        <c:v>2.7531773226549803E-3</c:v>
                      </c:pt>
                      <c:pt idx="2128">
                        <c:v>2.7493522715403792E-3</c:v>
                      </c:pt>
                      <c:pt idx="2129">
                        <c:v>2.7489563947499895E-3</c:v>
                      </c:pt>
                      <c:pt idx="2130">
                        <c:v>2.7475384256622948E-3</c:v>
                      </c:pt>
                      <c:pt idx="2131">
                        <c:v>2.7487313612792803E-3</c:v>
                      </c:pt>
                      <c:pt idx="2132">
                        <c:v>2.7427035637234091E-3</c:v>
                      </c:pt>
                      <c:pt idx="2133">
                        <c:v>2.7502191374497776E-3</c:v>
                      </c:pt>
                      <c:pt idx="2134">
                        <c:v>2.750351591304608E-3</c:v>
                      </c:pt>
                      <c:pt idx="2135">
                        <c:v>2.7461198345045297E-3</c:v>
                      </c:pt>
                      <c:pt idx="2136">
                        <c:v>2.7390569440009262E-3</c:v>
                      </c:pt>
                      <c:pt idx="2137">
                        <c:v>2.7435342570462083E-3</c:v>
                      </c:pt>
                      <c:pt idx="2138">
                        <c:v>2.7415244330149576E-3</c:v>
                      </c:pt>
                      <c:pt idx="2139">
                        <c:v>2.7392304335432435E-3</c:v>
                      </c:pt>
                      <c:pt idx="2140">
                        <c:v>2.7398181638209635E-3</c:v>
                      </c:pt>
                      <c:pt idx="2141">
                        <c:v>2.7424828037999238E-3</c:v>
                      </c:pt>
                      <c:pt idx="2142">
                        <c:v>2.7407817255950596E-3</c:v>
                      </c:pt>
                      <c:pt idx="2143">
                        <c:v>2.7433440877628699E-3</c:v>
                      </c:pt>
                      <c:pt idx="2144">
                        <c:v>2.7316854343623644E-3</c:v>
                      </c:pt>
                      <c:pt idx="2145">
                        <c:v>2.736942285777371E-3</c:v>
                      </c:pt>
                      <c:pt idx="2146">
                        <c:v>2.725610835904415E-3</c:v>
                      </c:pt>
                      <c:pt idx="2147">
                        <c:v>2.7208791475948671E-3</c:v>
                      </c:pt>
                      <c:pt idx="2148">
                        <c:v>2.7215605255819391E-3</c:v>
                      </c:pt>
                      <c:pt idx="2149">
                        <c:v>2.7190099975885839E-3</c:v>
                      </c:pt>
                      <c:pt idx="2150">
                        <c:v>2.7181019926932541E-3</c:v>
                      </c:pt>
                      <c:pt idx="2151">
                        <c:v>2.7235849176201719E-3</c:v>
                      </c:pt>
                      <c:pt idx="2152">
                        <c:v>2.7217694471329303E-3</c:v>
                      </c:pt>
                      <c:pt idx="2153">
                        <c:v>2.7239040809903512E-3</c:v>
                      </c:pt>
                      <c:pt idx="2154">
                        <c:v>2.7178270240410759E-3</c:v>
                      </c:pt>
                      <c:pt idx="2155">
                        <c:v>2.7258439921326017E-3</c:v>
                      </c:pt>
                      <c:pt idx="2156">
                        <c:v>2.7125949167418743E-3</c:v>
                      </c:pt>
                      <c:pt idx="2157">
                        <c:v>2.6988290399313254E-3</c:v>
                      </c:pt>
                      <c:pt idx="2158">
                        <c:v>2.7047416906926924E-3</c:v>
                      </c:pt>
                      <c:pt idx="2159">
                        <c:v>2.7018942279941429E-3</c:v>
                      </c:pt>
                      <c:pt idx="2160">
                        <c:v>2.7110096751361942E-3</c:v>
                      </c:pt>
                      <c:pt idx="2161">
                        <c:v>2.7083467653842715E-3</c:v>
                      </c:pt>
                      <c:pt idx="2162">
                        <c:v>2.7083512354287589E-3</c:v>
                      </c:pt>
                      <c:pt idx="2163">
                        <c:v>2.7095893294837403E-3</c:v>
                      </c:pt>
                      <c:pt idx="2164">
                        <c:v>2.7157911072394664E-3</c:v>
                      </c:pt>
                      <c:pt idx="2165">
                        <c:v>2.712095704334859E-3</c:v>
                      </c:pt>
                      <c:pt idx="2166">
                        <c:v>2.7142286724207861E-3</c:v>
                      </c:pt>
                      <c:pt idx="2167">
                        <c:v>2.7100569799500206E-3</c:v>
                      </c:pt>
                      <c:pt idx="2168">
                        <c:v>2.7064984126777196E-3</c:v>
                      </c:pt>
                      <c:pt idx="2169">
                        <c:v>2.7082437382626987E-3</c:v>
                      </c:pt>
                      <c:pt idx="2170">
                        <c:v>2.718690817806358E-3</c:v>
                      </c:pt>
                      <c:pt idx="2171">
                        <c:v>2.7121611575563719E-3</c:v>
                      </c:pt>
                      <c:pt idx="2172">
                        <c:v>2.7022869866463882E-3</c:v>
                      </c:pt>
                      <c:pt idx="2173">
                        <c:v>2.7021452873999519E-3</c:v>
                      </c:pt>
                      <c:pt idx="2174">
                        <c:v>2.704489647301557E-3</c:v>
                      </c:pt>
                      <c:pt idx="2175">
                        <c:v>2.6973010030737279E-3</c:v>
                      </c:pt>
                      <c:pt idx="2176">
                        <c:v>2.6959961319753655E-3</c:v>
                      </c:pt>
                      <c:pt idx="2177">
                        <c:v>2.7021906206010095E-3</c:v>
                      </c:pt>
                      <c:pt idx="2178">
                        <c:v>2.6987171405900528E-3</c:v>
                      </c:pt>
                      <c:pt idx="2179">
                        <c:v>2.6859037458678236E-3</c:v>
                      </c:pt>
                      <c:pt idx="2180">
                        <c:v>2.6958215599810725E-3</c:v>
                      </c:pt>
                      <c:pt idx="2181">
                        <c:v>2.6882653538823566E-3</c:v>
                      </c:pt>
                      <c:pt idx="2182">
                        <c:v>2.690529340464765E-3</c:v>
                      </c:pt>
                      <c:pt idx="2183">
                        <c:v>2.6923737033794255E-3</c:v>
                      </c:pt>
                      <c:pt idx="2184">
                        <c:v>2.6943137098501698E-3</c:v>
                      </c:pt>
                      <c:pt idx="2185">
                        <c:v>2.6940715666303999E-3</c:v>
                      </c:pt>
                      <c:pt idx="2186">
                        <c:v>2.6894134127187145E-3</c:v>
                      </c:pt>
                      <c:pt idx="2187">
                        <c:v>2.686844051770641E-3</c:v>
                      </c:pt>
                      <c:pt idx="2188">
                        <c:v>2.6886119210525819E-3</c:v>
                      </c:pt>
                      <c:pt idx="2189">
                        <c:v>2.685093448444302E-3</c:v>
                      </c:pt>
                      <c:pt idx="2190">
                        <c:v>2.6857203504326009E-3</c:v>
                      </c:pt>
                      <c:pt idx="2191">
                        <c:v>2.6901277864197861E-3</c:v>
                      </c:pt>
                      <c:pt idx="2192">
                        <c:v>2.6896588233931537E-3</c:v>
                      </c:pt>
                      <c:pt idx="2193">
                        <c:v>2.6889935572036376E-3</c:v>
                      </c:pt>
                      <c:pt idx="2194">
                        <c:v>2.6925043862825551E-3</c:v>
                      </c:pt>
                      <c:pt idx="2195">
                        <c:v>2.6879485996395744E-3</c:v>
                      </c:pt>
                      <c:pt idx="2196">
                        <c:v>2.6896334664312498E-3</c:v>
                      </c:pt>
                      <c:pt idx="2197">
                        <c:v>2.7007337889388135E-3</c:v>
                      </c:pt>
                      <c:pt idx="2198">
                        <c:v>2.6929439796411435E-3</c:v>
                      </c:pt>
                      <c:pt idx="2199">
                        <c:v>2.6842636618487343E-3</c:v>
                      </c:pt>
                      <c:pt idx="2200">
                        <c:v>2.6875355665542337E-3</c:v>
                      </c:pt>
                      <c:pt idx="2201">
                        <c:v>2.6981839181364348E-3</c:v>
                      </c:pt>
                      <c:pt idx="2202">
                        <c:v>2.7000081553956432E-3</c:v>
                      </c:pt>
                      <c:pt idx="2203">
                        <c:v>2.6997989403350514E-3</c:v>
                      </c:pt>
                      <c:pt idx="2204">
                        <c:v>2.6897645300208418E-3</c:v>
                      </c:pt>
                      <c:pt idx="2205">
                        <c:v>2.695106237774567E-3</c:v>
                      </c:pt>
                      <c:pt idx="2206">
                        <c:v>2.6978681168276079E-3</c:v>
                      </c:pt>
                      <c:pt idx="2207">
                        <c:v>2.6880397969074499E-3</c:v>
                      </c:pt>
                      <c:pt idx="2208">
                        <c:v>2.6976252570476041E-3</c:v>
                      </c:pt>
                      <c:pt idx="2209">
                        <c:v>2.6929068412030119E-3</c:v>
                      </c:pt>
                      <c:pt idx="2210">
                        <c:v>2.6939670501502284E-3</c:v>
                      </c:pt>
                      <c:pt idx="2211">
                        <c:v>2.6953589522382415E-3</c:v>
                      </c:pt>
                      <c:pt idx="2212">
                        <c:v>2.6943912597818032E-3</c:v>
                      </c:pt>
                      <c:pt idx="2213">
                        <c:v>2.6942030648798615E-3</c:v>
                      </c:pt>
                      <c:pt idx="2214">
                        <c:v>2.6869083744826424E-3</c:v>
                      </c:pt>
                      <c:pt idx="2215">
                        <c:v>2.681511822136193E-3</c:v>
                      </c:pt>
                      <c:pt idx="2216">
                        <c:v>2.6791106879967513E-3</c:v>
                      </c:pt>
                      <c:pt idx="2217">
                        <c:v>2.6844086010775255E-3</c:v>
                      </c:pt>
                      <c:pt idx="2218">
                        <c:v>2.6814638167514597E-3</c:v>
                      </c:pt>
                      <c:pt idx="2219">
                        <c:v>2.6926675699555196E-3</c:v>
                      </c:pt>
                      <c:pt idx="2220">
                        <c:v>2.6898972505747889E-3</c:v>
                      </c:pt>
                      <c:pt idx="2221">
                        <c:v>2.6828739887548281E-3</c:v>
                      </c:pt>
                      <c:pt idx="2222">
                        <c:v>2.678759778484465E-3</c:v>
                      </c:pt>
                      <c:pt idx="2223">
                        <c:v>2.6731767965266044E-3</c:v>
                      </c:pt>
                      <c:pt idx="2224">
                        <c:v>2.6718733957812406E-3</c:v>
                      </c:pt>
                      <c:pt idx="2225">
                        <c:v>2.6703788086778479E-3</c:v>
                      </c:pt>
                      <c:pt idx="2226">
                        <c:v>2.6791322316426897E-3</c:v>
                      </c:pt>
                      <c:pt idx="2227">
                        <c:v>2.6829990815339395E-3</c:v>
                      </c:pt>
                      <c:pt idx="2228">
                        <c:v>2.6771537347624378E-3</c:v>
                      </c:pt>
                      <c:pt idx="2229">
                        <c:v>2.6754957884097467E-3</c:v>
                      </c:pt>
                      <c:pt idx="2230">
                        <c:v>2.6702130502474033E-3</c:v>
                      </c:pt>
                      <c:pt idx="2231">
                        <c:v>2.6667803769734031E-3</c:v>
                      </c:pt>
                      <c:pt idx="2232">
                        <c:v>2.6684279327059846E-3</c:v>
                      </c:pt>
                      <c:pt idx="2233">
                        <c:v>2.6671601866308462E-3</c:v>
                      </c:pt>
                      <c:pt idx="2234">
                        <c:v>2.667490434174951E-3</c:v>
                      </c:pt>
                      <c:pt idx="2235">
                        <c:v>2.6695532758407962E-3</c:v>
                      </c:pt>
                      <c:pt idx="2236">
                        <c:v>2.6642003647380729E-3</c:v>
                      </c:pt>
                      <c:pt idx="2237">
                        <c:v>2.6644904070080213E-3</c:v>
                      </c:pt>
                      <c:pt idx="2238">
                        <c:v>2.6689954222977041E-3</c:v>
                      </c:pt>
                      <c:pt idx="2239">
                        <c:v>2.6714926175374445E-3</c:v>
                      </c:pt>
                      <c:pt idx="2240">
                        <c:v>2.6630472889161635E-3</c:v>
                      </c:pt>
                      <c:pt idx="2241">
                        <c:v>2.6705543351026686E-3</c:v>
                      </c:pt>
                      <c:pt idx="2242">
                        <c:v>2.6713995715289172E-3</c:v>
                      </c:pt>
                      <c:pt idx="2243">
                        <c:v>2.6687752268855247E-3</c:v>
                      </c:pt>
                      <c:pt idx="2244">
                        <c:v>2.6753072836528031E-3</c:v>
                      </c:pt>
                      <c:pt idx="2245">
                        <c:v>2.6761839162038671E-3</c:v>
                      </c:pt>
                      <c:pt idx="2246">
                        <c:v>2.6750631658698162E-3</c:v>
                      </c:pt>
                      <c:pt idx="2247">
                        <c:v>2.6715827180310917E-3</c:v>
                      </c:pt>
                      <c:pt idx="2248">
                        <c:v>2.6655614087054609E-3</c:v>
                      </c:pt>
                      <c:pt idx="2249">
                        <c:v>2.6675934500342675E-3</c:v>
                      </c:pt>
                      <c:pt idx="2250">
                        <c:v>2.6739382138774737E-3</c:v>
                      </c:pt>
                      <c:pt idx="2251">
                        <c:v>2.6775342281207116E-3</c:v>
                      </c:pt>
                      <c:pt idx="2252">
                        <c:v>2.6651561307325798E-3</c:v>
                      </c:pt>
                      <c:pt idx="2253">
                        <c:v>2.6699282464480206E-3</c:v>
                      </c:pt>
                      <c:pt idx="2254">
                        <c:v>2.6596450673592354E-3</c:v>
                      </c:pt>
                      <c:pt idx="2255">
                        <c:v>2.6580190766396657E-3</c:v>
                      </c:pt>
                      <c:pt idx="2256">
                        <c:v>2.6646513182664645E-3</c:v>
                      </c:pt>
                      <c:pt idx="2257">
                        <c:v>2.6624457874283845E-3</c:v>
                      </c:pt>
                      <c:pt idx="2258">
                        <c:v>2.6723699733153584E-3</c:v>
                      </c:pt>
                      <c:pt idx="2259">
                        <c:v>2.661114221718022E-3</c:v>
                      </c:pt>
                      <c:pt idx="2260">
                        <c:v>2.6640892727233232E-3</c:v>
                      </c:pt>
                      <c:pt idx="2261">
                        <c:v>2.6686475734774523E-3</c:v>
                      </c:pt>
                      <c:pt idx="2262">
                        <c:v>2.6735299598249968E-3</c:v>
                      </c:pt>
                      <c:pt idx="2263">
                        <c:v>2.6740922866160606E-3</c:v>
                      </c:pt>
                      <c:pt idx="2264">
                        <c:v>2.66766226121724E-3</c:v>
                      </c:pt>
                      <c:pt idx="2265">
                        <c:v>2.6641825827568937E-3</c:v>
                      </c:pt>
                      <c:pt idx="2266">
                        <c:v>2.6593780827658454E-3</c:v>
                      </c:pt>
                      <c:pt idx="2267">
                        <c:v>2.6598044433143817E-3</c:v>
                      </c:pt>
                      <c:pt idx="2268">
                        <c:v>2.658906974825528E-3</c:v>
                      </c:pt>
                      <c:pt idx="2269">
                        <c:v>2.6580129257166804E-3</c:v>
                      </c:pt>
                      <c:pt idx="2270">
                        <c:v>2.65959987080195E-3</c:v>
                      </c:pt>
                      <c:pt idx="2271">
                        <c:v>2.6595253855224415E-3</c:v>
                      </c:pt>
                      <c:pt idx="2272">
                        <c:v>2.6602299230503623E-3</c:v>
                      </c:pt>
                      <c:pt idx="2273">
                        <c:v>2.6609966007315688E-3</c:v>
                      </c:pt>
                      <c:pt idx="2274">
                        <c:v>2.6613638722376757E-3</c:v>
                      </c:pt>
                      <c:pt idx="2275">
                        <c:v>2.6617008671769075E-3</c:v>
                      </c:pt>
                      <c:pt idx="2276">
                        <c:v>2.6697468289049262E-3</c:v>
                      </c:pt>
                      <c:pt idx="2277">
                        <c:v>2.6700649584763566E-3</c:v>
                      </c:pt>
                      <c:pt idx="2278">
                        <c:v>2.6644029015335129E-3</c:v>
                      </c:pt>
                      <c:pt idx="2279">
                        <c:v>2.6718643075702903E-3</c:v>
                      </c:pt>
                      <c:pt idx="2280">
                        <c:v>2.6623778503644859E-3</c:v>
                      </c:pt>
                      <c:pt idx="2281">
                        <c:v>2.6732509374364985E-3</c:v>
                      </c:pt>
                      <c:pt idx="2282">
                        <c:v>2.6813924648309757E-3</c:v>
                      </c:pt>
                      <c:pt idx="2283">
                        <c:v>2.6776024611883157E-3</c:v>
                      </c:pt>
                      <c:pt idx="2284">
                        <c:v>2.6775224301581399E-3</c:v>
                      </c:pt>
                      <c:pt idx="2285">
                        <c:v>2.6753580957201029E-3</c:v>
                      </c:pt>
                      <c:pt idx="2286">
                        <c:v>2.6754840668121956E-3</c:v>
                      </c:pt>
                      <c:pt idx="2287">
                        <c:v>2.6772257223941338E-3</c:v>
                      </c:pt>
                      <c:pt idx="2288">
                        <c:v>2.6748132751558003E-3</c:v>
                      </c:pt>
                      <c:pt idx="2289">
                        <c:v>2.6735322421316357E-3</c:v>
                      </c:pt>
                      <c:pt idx="2290">
                        <c:v>2.6701408807435884E-3</c:v>
                      </c:pt>
                      <c:pt idx="2291">
                        <c:v>2.6605617062139108E-3</c:v>
                      </c:pt>
                      <c:pt idx="2292">
                        <c:v>2.6708081541780629E-3</c:v>
                      </c:pt>
                      <c:pt idx="2293">
                        <c:v>2.6803961662471257E-3</c:v>
                      </c:pt>
                      <c:pt idx="2294">
                        <c:v>2.6779396350233484E-3</c:v>
                      </c:pt>
                      <c:pt idx="2295">
                        <c:v>2.6705847119998676E-3</c:v>
                      </c:pt>
                      <c:pt idx="2296">
                        <c:v>2.6710757587889273E-3</c:v>
                      </c:pt>
                      <c:pt idx="2297">
                        <c:v>2.6790442785154397E-3</c:v>
                      </c:pt>
                      <c:pt idx="2298">
                        <c:v>2.6840680829644946E-3</c:v>
                      </c:pt>
                      <c:pt idx="2299">
                        <c:v>2.6917010166276484E-3</c:v>
                      </c:pt>
                      <c:pt idx="2300">
                        <c:v>2.6825522139288182E-3</c:v>
                      </c:pt>
                      <c:pt idx="2301">
                        <c:v>2.687781380753007E-3</c:v>
                      </c:pt>
                      <c:pt idx="2302">
                        <c:v>2.6823035482855168E-3</c:v>
                      </c:pt>
                      <c:pt idx="2303">
                        <c:v>2.6852763993864891E-3</c:v>
                      </c:pt>
                      <c:pt idx="2304">
                        <c:v>2.6784537149816393E-3</c:v>
                      </c:pt>
                      <c:pt idx="2305">
                        <c:v>2.6892328757656889E-3</c:v>
                      </c:pt>
                      <c:pt idx="2306">
                        <c:v>2.6752453936204654E-3</c:v>
                      </c:pt>
                      <c:pt idx="2307">
                        <c:v>2.6830493304686328E-3</c:v>
                      </c:pt>
                      <c:pt idx="2308">
                        <c:v>2.6805258878426406E-3</c:v>
                      </c:pt>
                      <c:pt idx="2309">
                        <c:v>2.6847569342276947E-3</c:v>
                      </c:pt>
                      <c:pt idx="2310">
                        <c:v>2.6814824414149395E-3</c:v>
                      </c:pt>
                      <c:pt idx="2311">
                        <c:v>2.6735710275489614E-3</c:v>
                      </c:pt>
                      <c:pt idx="2312">
                        <c:v>2.6810494374271232E-3</c:v>
                      </c:pt>
                      <c:pt idx="2313">
                        <c:v>2.689665411673637E-3</c:v>
                      </c:pt>
                      <c:pt idx="2314">
                        <c:v>2.6879893143600085E-3</c:v>
                      </c:pt>
                      <c:pt idx="2315">
                        <c:v>2.6886522052156693E-3</c:v>
                      </c:pt>
                      <c:pt idx="2316">
                        <c:v>2.6915471491284169E-3</c:v>
                      </c:pt>
                      <c:pt idx="2317">
                        <c:v>2.6953435773797267E-3</c:v>
                      </c:pt>
                      <c:pt idx="2318">
                        <c:v>2.6864077639268749E-3</c:v>
                      </c:pt>
                      <c:pt idx="2319">
                        <c:v>2.6851272143147693E-3</c:v>
                      </c:pt>
                      <c:pt idx="2320">
                        <c:v>2.690350897188941E-3</c:v>
                      </c:pt>
                      <c:pt idx="2321">
                        <c:v>2.6923283333219494E-3</c:v>
                      </c:pt>
                      <c:pt idx="2322">
                        <c:v>2.6926486066430663E-3</c:v>
                      </c:pt>
                      <c:pt idx="2323">
                        <c:v>2.6907893501311535E-3</c:v>
                      </c:pt>
                      <c:pt idx="2324">
                        <c:v>2.6939821263254654E-3</c:v>
                      </c:pt>
                      <c:pt idx="2325">
                        <c:v>2.6962108734346012E-3</c:v>
                      </c:pt>
                      <c:pt idx="2326">
                        <c:v>2.6914657447611495E-3</c:v>
                      </c:pt>
                      <c:pt idx="2327">
                        <c:v>2.6929671780985356E-3</c:v>
                      </c:pt>
                      <c:pt idx="2328">
                        <c:v>2.6878590239264254E-3</c:v>
                      </c:pt>
                      <c:pt idx="2329">
                        <c:v>2.6924577633778549E-3</c:v>
                      </c:pt>
                      <c:pt idx="2330">
                        <c:v>2.6960695021957231E-3</c:v>
                      </c:pt>
                      <c:pt idx="2331">
                        <c:v>2.6915426800011833E-3</c:v>
                      </c:pt>
                      <c:pt idx="2332">
                        <c:v>2.688018497037873E-3</c:v>
                      </c:pt>
                      <c:pt idx="2333">
                        <c:v>2.6934707546326631E-3</c:v>
                      </c:pt>
                      <c:pt idx="2334">
                        <c:v>2.6897980632301735E-3</c:v>
                      </c:pt>
                      <c:pt idx="2335">
                        <c:v>2.6916062344070056E-3</c:v>
                      </c:pt>
                      <c:pt idx="2336">
                        <c:v>2.6978231489541444E-3</c:v>
                      </c:pt>
                      <c:pt idx="2337">
                        <c:v>2.6979302298373235E-3</c:v>
                      </c:pt>
                      <c:pt idx="2338">
                        <c:v>2.7030170469443328E-3</c:v>
                      </c:pt>
                      <c:pt idx="2339">
                        <c:v>2.696743988902683E-3</c:v>
                      </c:pt>
                      <c:pt idx="2340">
                        <c:v>2.7082985930577922E-3</c:v>
                      </c:pt>
                      <c:pt idx="2341">
                        <c:v>2.6956144174893168E-3</c:v>
                      </c:pt>
                      <c:pt idx="2342">
                        <c:v>2.6907310548216091E-3</c:v>
                      </c:pt>
                      <c:pt idx="2343">
                        <c:v>2.694435137000887E-3</c:v>
                      </c:pt>
                      <c:pt idx="2344">
                        <c:v>2.6841884625627439E-3</c:v>
                      </c:pt>
                      <c:pt idx="2345">
                        <c:v>2.694583181261236E-3</c:v>
                      </c:pt>
                      <c:pt idx="2346">
                        <c:v>2.6900428175538598E-3</c:v>
                      </c:pt>
                      <c:pt idx="2347">
                        <c:v>2.6991365733213257E-3</c:v>
                      </c:pt>
                      <c:pt idx="2348">
                        <c:v>2.6969515446532599E-3</c:v>
                      </c:pt>
                      <c:pt idx="2349">
                        <c:v>2.692244455053196E-3</c:v>
                      </c:pt>
                      <c:pt idx="2350">
                        <c:v>2.6889497759136293E-3</c:v>
                      </c:pt>
                      <c:pt idx="2351">
                        <c:v>2.6984976298524903E-3</c:v>
                      </c:pt>
                      <c:pt idx="2352">
                        <c:v>2.6991133243859586E-3</c:v>
                      </c:pt>
                      <c:pt idx="2353">
                        <c:v>2.7012092486238125E-3</c:v>
                      </c:pt>
                      <c:pt idx="2354">
                        <c:v>2.697724580434822E-3</c:v>
                      </c:pt>
                      <c:pt idx="2355">
                        <c:v>2.7048235398605906E-3</c:v>
                      </c:pt>
                      <c:pt idx="2356">
                        <c:v>2.6910151222499863E-3</c:v>
                      </c:pt>
                      <c:pt idx="2357">
                        <c:v>2.6919734296522954E-3</c:v>
                      </c:pt>
                      <c:pt idx="2358">
                        <c:v>2.691109139989521E-3</c:v>
                      </c:pt>
                      <c:pt idx="2359">
                        <c:v>2.6940775471260472E-3</c:v>
                      </c:pt>
                      <c:pt idx="2360">
                        <c:v>2.6947744168806347E-3</c:v>
                      </c:pt>
                      <c:pt idx="2361">
                        <c:v>2.6931779114575311E-3</c:v>
                      </c:pt>
                      <c:pt idx="2362">
                        <c:v>2.6953120771954207E-3</c:v>
                      </c:pt>
                      <c:pt idx="2363">
                        <c:v>2.6971152777429904E-3</c:v>
                      </c:pt>
                      <c:pt idx="2364">
                        <c:v>2.6920704529927036E-3</c:v>
                      </c:pt>
                      <c:pt idx="2365">
                        <c:v>2.6930697043341563E-3</c:v>
                      </c:pt>
                      <c:pt idx="2366">
                        <c:v>2.6895105596483958E-3</c:v>
                      </c:pt>
                      <c:pt idx="2367">
                        <c:v>2.6915538075644677E-3</c:v>
                      </c:pt>
                      <c:pt idx="2368">
                        <c:v>2.6861505709767854E-3</c:v>
                      </c:pt>
                      <c:pt idx="2369">
                        <c:v>2.6879725553818784E-3</c:v>
                      </c:pt>
                      <c:pt idx="2370">
                        <c:v>2.6870214722672834E-3</c:v>
                      </c:pt>
                      <c:pt idx="2371">
                        <c:v>2.6916017287917809E-3</c:v>
                      </c:pt>
                      <c:pt idx="2372">
                        <c:v>2.6852404479178198E-3</c:v>
                      </c:pt>
                      <c:pt idx="2373">
                        <c:v>2.6865270930529362E-3</c:v>
                      </c:pt>
                      <c:pt idx="2374">
                        <c:v>2.6958318851491823E-3</c:v>
                      </c:pt>
                      <c:pt idx="2375">
                        <c:v>2.6941739618307481E-3</c:v>
                      </c:pt>
                      <c:pt idx="2376">
                        <c:v>2.7047524325457054E-3</c:v>
                      </c:pt>
                      <c:pt idx="2377">
                        <c:v>2.7048600746537154E-3</c:v>
                      </c:pt>
                      <c:pt idx="2378">
                        <c:v>2.6930723712205976E-3</c:v>
                      </c:pt>
                      <c:pt idx="2379">
                        <c:v>2.6994817364238643E-3</c:v>
                      </c:pt>
                      <c:pt idx="2380">
                        <c:v>2.6881371761285876E-3</c:v>
                      </c:pt>
                      <c:pt idx="2381">
                        <c:v>2.6850617762120845E-3</c:v>
                      </c:pt>
                      <c:pt idx="2382">
                        <c:v>2.687334227144149E-3</c:v>
                      </c:pt>
                      <c:pt idx="2383">
                        <c:v>2.6935416857291473E-3</c:v>
                      </c:pt>
                      <c:pt idx="2384">
                        <c:v>2.6913327351359997E-3</c:v>
                      </c:pt>
                      <c:pt idx="2385">
                        <c:v>2.6955187979936074E-3</c:v>
                      </c:pt>
                      <c:pt idx="2386">
                        <c:v>2.699964109321057E-3</c:v>
                      </c:pt>
                      <c:pt idx="2387">
                        <c:v>2.7069406687503616E-3</c:v>
                      </c:pt>
                      <c:pt idx="2388">
                        <c:v>2.7114938925593738E-3</c:v>
                      </c:pt>
                      <c:pt idx="2389">
                        <c:v>2.710266852081292E-3</c:v>
                      </c:pt>
                      <c:pt idx="2390">
                        <c:v>2.7084799454263719E-3</c:v>
                      </c:pt>
                      <c:pt idx="2391">
                        <c:v>2.7117526294760143E-3</c:v>
                      </c:pt>
                      <c:pt idx="2392">
                        <c:v>2.7127013800272485E-3</c:v>
                      </c:pt>
                      <c:pt idx="2393">
                        <c:v>2.7144949672957726E-3</c:v>
                      </c:pt>
                      <c:pt idx="2394">
                        <c:v>2.7138493833145441E-3</c:v>
                      </c:pt>
                      <c:pt idx="2395">
                        <c:v>2.7199855256710829E-3</c:v>
                      </c:pt>
                      <c:pt idx="2396">
                        <c:v>2.7128249778219445E-3</c:v>
                      </c:pt>
                      <c:pt idx="2397">
                        <c:v>2.7226595543066059E-3</c:v>
                      </c:pt>
                      <c:pt idx="2398">
                        <c:v>2.7215641322336469E-3</c:v>
                      </c:pt>
                      <c:pt idx="2399">
                        <c:v>2.7229071753594458E-3</c:v>
                      </c:pt>
                      <c:pt idx="2400">
                        <c:v>2.7165337813815416E-3</c:v>
                      </c:pt>
                      <c:pt idx="2401">
                        <c:v>2.7244167707753003E-3</c:v>
                      </c:pt>
                      <c:pt idx="2402">
                        <c:v>2.7212842179174263E-3</c:v>
                      </c:pt>
                      <c:pt idx="2403">
                        <c:v>2.7294686134195049E-3</c:v>
                      </c:pt>
                      <c:pt idx="2404">
                        <c:v>2.7225261396344046E-3</c:v>
                      </c:pt>
                      <c:pt idx="2405">
                        <c:v>2.7293611913195327E-3</c:v>
                      </c:pt>
                      <c:pt idx="2406">
                        <c:v>2.7302619432558704E-3</c:v>
                      </c:pt>
                      <c:pt idx="2407">
                        <c:v>2.7301151407817903E-3</c:v>
                      </c:pt>
                      <c:pt idx="2408">
                        <c:v>2.7315477556473914E-3</c:v>
                      </c:pt>
                      <c:pt idx="2409">
                        <c:v>2.7184893027148334E-3</c:v>
                      </c:pt>
                      <c:pt idx="2410">
                        <c:v>2.7193659867703452E-3</c:v>
                      </c:pt>
                      <c:pt idx="2411">
                        <c:v>2.721166277180919E-3</c:v>
                      </c:pt>
                      <c:pt idx="2412">
                        <c:v>2.7213039185249653E-3</c:v>
                      </c:pt>
                      <c:pt idx="2413">
                        <c:v>2.7233158796428555E-3</c:v>
                      </c:pt>
                      <c:pt idx="2414">
                        <c:v>2.7135988935786336E-3</c:v>
                      </c:pt>
                      <c:pt idx="2415">
                        <c:v>2.7148664693519924E-3</c:v>
                      </c:pt>
                      <c:pt idx="2416">
                        <c:v>2.7259537947186604E-3</c:v>
                      </c:pt>
                      <c:pt idx="2417">
                        <c:v>2.7267462533973347E-3</c:v>
                      </c:pt>
                      <c:pt idx="2418">
                        <c:v>2.7300248584060413E-3</c:v>
                      </c:pt>
                      <c:pt idx="2419">
                        <c:v>2.7198809225581072E-3</c:v>
                      </c:pt>
                      <c:pt idx="2420">
                        <c:v>2.7247238582328915E-3</c:v>
                      </c:pt>
                      <c:pt idx="2421">
                        <c:v>2.7250188377408325E-3</c:v>
                      </c:pt>
                      <c:pt idx="2422">
                        <c:v>2.7419244158591368E-3</c:v>
                      </c:pt>
                      <c:pt idx="2423">
                        <c:v>2.7284266535290776E-3</c:v>
                      </c:pt>
                      <c:pt idx="2424">
                        <c:v>2.7227545997419692E-3</c:v>
                      </c:pt>
                      <c:pt idx="2425">
                        <c:v>2.7211566117539645E-3</c:v>
                      </c:pt>
                      <c:pt idx="2426">
                        <c:v>2.7259717428936331E-3</c:v>
                      </c:pt>
                      <c:pt idx="2427">
                        <c:v>2.7286755262667119E-3</c:v>
                      </c:pt>
                      <c:pt idx="2428">
                        <c:v>2.7268339089591333E-3</c:v>
                      </c:pt>
                      <c:pt idx="2429">
                        <c:v>2.7199513032018217E-3</c:v>
                      </c:pt>
                      <c:pt idx="2430">
                        <c:v>2.718285114526963E-3</c:v>
                      </c:pt>
                      <c:pt idx="2431">
                        <c:v>2.715713080417223E-3</c:v>
                      </c:pt>
                      <c:pt idx="2432">
                        <c:v>2.7177040894578197E-3</c:v>
                      </c:pt>
                      <c:pt idx="2433">
                        <c:v>2.7166537077668654E-3</c:v>
                      </c:pt>
                      <c:pt idx="2434">
                        <c:v>2.7070006021289125E-3</c:v>
                      </c:pt>
                      <c:pt idx="2435">
                        <c:v>2.7130721734374436E-3</c:v>
                      </c:pt>
                      <c:pt idx="2436">
                        <c:v>2.7053239968959342E-3</c:v>
                      </c:pt>
                      <c:pt idx="2437">
                        <c:v>2.6941338972256566E-3</c:v>
                      </c:pt>
                      <c:pt idx="2438">
                        <c:v>2.7071723547175742E-3</c:v>
                      </c:pt>
                      <c:pt idx="2439">
                        <c:v>2.7035331764415295E-3</c:v>
                      </c:pt>
                      <c:pt idx="2440">
                        <c:v>2.7006978543127457E-3</c:v>
                      </c:pt>
                      <c:pt idx="2441">
                        <c:v>2.702140952447482E-3</c:v>
                      </c:pt>
                      <c:pt idx="2442">
                        <c:v>2.7050917730493309E-3</c:v>
                      </c:pt>
                      <c:pt idx="2443">
                        <c:v>2.7068445276160805E-3</c:v>
                      </c:pt>
                      <c:pt idx="2444">
                        <c:v>2.6971413430697494E-3</c:v>
                      </c:pt>
                      <c:pt idx="2445">
                        <c:v>2.7010691103426378E-3</c:v>
                      </c:pt>
                      <c:pt idx="2446">
                        <c:v>2.6887389358863467E-3</c:v>
                      </c:pt>
                      <c:pt idx="2447">
                        <c:v>2.6933026815222395E-3</c:v>
                      </c:pt>
                      <c:pt idx="2448">
                        <c:v>2.7006463611839921E-3</c:v>
                      </c:pt>
                      <c:pt idx="2449">
                        <c:v>2.6903162273219927E-3</c:v>
                      </c:pt>
                      <c:pt idx="2450">
                        <c:v>2.6909710769481027E-3</c:v>
                      </c:pt>
                      <c:pt idx="2451">
                        <c:v>2.7027030818411023E-3</c:v>
                      </c:pt>
                      <c:pt idx="2452">
                        <c:v>2.7040363314005671E-3</c:v>
                      </c:pt>
                      <c:pt idx="2453">
                        <c:v>2.7110493139638563E-3</c:v>
                      </c:pt>
                      <c:pt idx="2454">
                        <c:v>2.7164100532304229E-3</c:v>
                      </c:pt>
                      <c:pt idx="2455">
                        <c:v>2.7211964970754836E-3</c:v>
                      </c:pt>
                      <c:pt idx="2456">
                        <c:v>2.7107296877006064E-3</c:v>
                      </c:pt>
                      <c:pt idx="2457">
                        <c:v>2.6965433100807276E-3</c:v>
                      </c:pt>
                      <c:pt idx="2458">
                        <c:v>2.6991975305779045E-3</c:v>
                      </c:pt>
                      <c:pt idx="2459">
                        <c:v>2.7005588173926354E-3</c:v>
                      </c:pt>
                      <c:pt idx="2460">
                        <c:v>2.7061300136252717E-3</c:v>
                      </c:pt>
                      <c:pt idx="2461">
                        <c:v>2.6914711275661824E-3</c:v>
                      </c:pt>
                      <c:pt idx="2462">
                        <c:v>2.6898182193779234E-3</c:v>
                      </c:pt>
                      <c:pt idx="2463">
                        <c:v>2.6879149552248385E-3</c:v>
                      </c:pt>
                      <c:pt idx="2464">
                        <c:v>2.6914575526592638E-3</c:v>
                      </c:pt>
                      <c:pt idx="2465">
                        <c:v>2.6922114275169072E-3</c:v>
                      </c:pt>
                      <c:pt idx="2466">
                        <c:v>2.6930428072786026E-3</c:v>
                      </c:pt>
                      <c:pt idx="2467">
                        <c:v>2.6847118879973434E-3</c:v>
                      </c:pt>
                      <c:pt idx="2468">
                        <c:v>2.691941037404669E-3</c:v>
                      </c:pt>
                      <c:pt idx="2469">
                        <c:v>2.6971348222912654E-3</c:v>
                      </c:pt>
                      <c:pt idx="2470">
                        <c:v>2.6799716437065127E-3</c:v>
                      </c:pt>
                      <c:pt idx="2471">
                        <c:v>2.6810014036017667E-3</c:v>
                      </c:pt>
                      <c:pt idx="2472">
                        <c:v>2.6672378217040727E-3</c:v>
                      </c:pt>
                      <c:pt idx="2473">
                        <c:v>2.6647551828600617E-3</c:v>
                      </c:pt>
                      <c:pt idx="2474">
                        <c:v>2.6579438756284524E-3</c:v>
                      </c:pt>
                      <c:pt idx="2475">
                        <c:v>2.6673797478922027E-3</c:v>
                      </c:pt>
                      <c:pt idx="2476">
                        <c:v>2.658803596549715E-3</c:v>
                      </c:pt>
                      <c:pt idx="2477">
                        <c:v>2.6558928220887881E-3</c:v>
                      </c:pt>
                      <c:pt idx="2478">
                        <c:v>2.6512047482533749E-3</c:v>
                      </c:pt>
                      <c:pt idx="2479">
                        <c:v>2.6717847072721163E-3</c:v>
                      </c:pt>
                      <c:pt idx="2480">
                        <c:v>2.6549225629585852E-3</c:v>
                      </c:pt>
                      <c:pt idx="2481">
                        <c:v>2.6539854081496562E-3</c:v>
                      </c:pt>
                      <c:pt idx="2482">
                        <c:v>2.6479640210290644E-3</c:v>
                      </c:pt>
                      <c:pt idx="2483">
                        <c:v>2.6252012932968341E-3</c:v>
                      </c:pt>
                      <c:pt idx="2484">
                        <c:v>2.6197438707069296E-3</c:v>
                      </c:pt>
                      <c:pt idx="2485">
                        <c:v>2.615794690910115E-3</c:v>
                      </c:pt>
                      <c:pt idx="2486">
                        <c:v>2.6216333886198901E-3</c:v>
                      </c:pt>
                      <c:pt idx="2487">
                        <c:v>2.606490577188092E-3</c:v>
                      </c:pt>
                      <c:pt idx="2488">
                        <c:v>2.6117739846352578E-3</c:v>
                      </c:pt>
                      <c:pt idx="2489">
                        <c:v>2.6161776225900302E-3</c:v>
                      </c:pt>
                      <c:pt idx="2490">
                        <c:v>2.6128510402386854E-3</c:v>
                      </c:pt>
                      <c:pt idx="2491">
                        <c:v>2.5926741280903414E-3</c:v>
                      </c:pt>
                      <c:pt idx="2492">
                        <c:v>2.5888085930869664E-3</c:v>
                      </c:pt>
                      <c:pt idx="2493">
                        <c:v>2.5881750645415647E-3</c:v>
                      </c:pt>
                      <c:pt idx="2494">
                        <c:v>2.5736641596024248E-3</c:v>
                      </c:pt>
                      <c:pt idx="2495">
                        <c:v>2.5737662482020582E-3</c:v>
                      </c:pt>
                      <c:pt idx="2496">
                        <c:v>2.5611957449292858E-3</c:v>
                      </c:pt>
                      <c:pt idx="2497">
                        <c:v>2.5603759849085563E-3</c:v>
                      </c:pt>
                      <c:pt idx="2498">
                        <c:v>2.5430671816755088E-3</c:v>
                      </c:pt>
                      <c:pt idx="2499">
                        <c:v>2.534628802598405E-3</c:v>
                      </c:pt>
                      <c:pt idx="2500">
                        <c:v>2.5292610091086055E-3</c:v>
                      </c:pt>
                      <c:pt idx="2501">
                        <c:v>2.5327795521673316E-3</c:v>
                      </c:pt>
                      <c:pt idx="2502">
                        <c:v>2.5276620479777784E-3</c:v>
                      </c:pt>
                      <c:pt idx="2503">
                        <c:v>2.5110410498197524E-3</c:v>
                      </c:pt>
                      <c:pt idx="2504">
                        <c:v>2.5089738898764614E-3</c:v>
                      </c:pt>
                      <c:pt idx="2505">
                        <c:v>2.5014183627589353E-3</c:v>
                      </c:pt>
                      <c:pt idx="2506">
                        <c:v>2.4807815933894535E-3</c:v>
                      </c:pt>
                      <c:pt idx="2507">
                        <c:v>2.481489881528561E-3</c:v>
                      </c:pt>
                      <c:pt idx="2508">
                        <c:v>2.4710547128651878E-3</c:v>
                      </c:pt>
                      <c:pt idx="2509">
                        <c:v>2.4549135962043376E-3</c:v>
                      </c:pt>
                      <c:pt idx="2510">
                        <c:v>2.442546594782154E-3</c:v>
                      </c:pt>
                      <c:pt idx="2511">
                        <c:v>2.4381474646338621E-3</c:v>
                      </c:pt>
                      <c:pt idx="2512">
                        <c:v>2.4314342913013842E-3</c:v>
                      </c:pt>
                      <c:pt idx="2513">
                        <c:v>2.4201972333105994E-3</c:v>
                      </c:pt>
                      <c:pt idx="2514">
                        <c:v>2.4111832252603537E-3</c:v>
                      </c:pt>
                      <c:pt idx="2515">
                        <c:v>2.4005147786553428E-3</c:v>
                      </c:pt>
                      <c:pt idx="2516">
                        <c:v>2.412986075553499E-3</c:v>
                      </c:pt>
                      <c:pt idx="2517">
                        <c:v>2.3959722512226192E-3</c:v>
                      </c:pt>
                      <c:pt idx="2518">
                        <c:v>2.3983698572360014E-3</c:v>
                      </c:pt>
                      <c:pt idx="2519">
                        <c:v>2.3817389004231505E-3</c:v>
                      </c:pt>
                      <c:pt idx="2520">
                        <c:v>2.3850602111821391E-3</c:v>
                      </c:pt>
                      <c:pt idx="2521">
                        <c:v>2.3686806104957886E-3</c:v>
                      </c:pt>
                      <c:pt idx="2522">
                        <c:v>2.3481224927366646E-3</c:v>
                      </c:pt>
                      <c:pt idx="2523">
                        <c:v>2.3481268024803307E-3</c:v>
                      </c:pt>
                      <c:pt idx="2524">
                        <c:v>2.3282010447150813E-3</c:v>
                      </c:pt>
                      <c:pt idx="2525">
                        <c:v>2.3222559137079097E-3</c:v>
                      </c:pt>
                      <c:pt idx="2526">
                        <c:v>2.3104475568377519E-3</c:v>
                      </c:pt>
                      <c:pt idx="2527">
                        <c:v>2.3004228586914715E-3</c:v>
                      </c:pt>
                      <c:pt idx="2528">
                        <c:v>2.3016451125532941E-3</c:v>
                      </c:pt>
                      <c:pt idx="2529">
                        <c:v>2.2896812519402556E-3</c:v>
                      </c:pt>
                      <c:pt idx="2530">
                        <c:v>2.2777766895920471E-3</c:v>
                      </c:pt>
                      <c:pt idx="2531">
                        <c:v>2.2536729401734269E-3</c:v>
                      </c:pt>
                      <c:pt idx="2532">
                        <c:v>2.2442927199906116E-3</c:v>
                      </c:pt>
                      <c:pt idx="2533">
                        <c:v>2.2332815261389299E-3</c:v>
                      </c:pt>
                      <c:pt idx="2534">
                        <c:v>2.2239766553846362E-3</c:v>
                      </c:pt>
                      <c:pt idx="2535">
                        <c:v>2.2089318438461209E-3</c:v>
                      </c:pt>
                      <c:pt idx="2536">
                        <c:v>2.2083135480334515E-3</c:v>
                      </c:pt>
                      <c:pt idx="2537">
                        <c:v>2.195757728153086E-3</c:v>
                      </c:pt>
                      <c:pt idx="2538">
                        <c:v>2.1956466821308968E-3</c:v>
                      </c:pt>
                      <c:pt idx="2539">
                        <c:v>2.1802053847422369E-3</c:v>
                      </c:pt>
                      <c:pt idx="2540">
                        <c:v>2.1701579883768502E-3</c:v>
                      </c:pt>
                      <c:pt idx="2541">
                        <c:v>2.1447166456422147E-3</c:v>
                      </c:pt>
                      <c:pt idx="2542">
                        <c:v>2.1386350660707876E-3</c:v>
                      </c:pt>
                      <c:pt idx="2543">
                        <c:v>2.1310404193396943E-3</c:v>
                      </c:pt>
                      <c:pt idx="2544">
                        <c:v>2.1262897347979841E-3</c:v>
                      </c:pt>
                      <c:pt idx="2545">
                        <c:v>2.1068324136882051E-3</c:v>
                      </c:pt>
                      <c:pt idx="2546">
                        <c:v>2.0965413847357874E-3</c:v>
                      </c:pt>
                      <c:pt idx="2547">
                        <c:v>2.0985753729656476E-3</c:v>
                      </c:pt>
                      <c:pt idx="2548">
                        <c:v>2.076717685157093E-3</c:v>
                      </c:pt>
                      <c:pt idx="2549">
                        <c:v>2.0657241703418497E-3</c:v>
                      </c:pt>
                      <c:pt idx="2550">
                        <c:v>2.0569971583228406E-3</c:v>
                      </c:pt>
                      <c:pt idx="2551">
                        <c:v>2.0470830503505986E-3</c:v>
                      </c:pt>
                      <c:pt idx="2552">
                        <c:v>2.0284686413994078E-3</c:v>
                      </c:pt>
                      <c:pt idx="2553">
                        <c:v>2.0259781629020615E-3</c:v>
                      </c:pt>
                      <c:pt idx="2554">
                        <c:v>2.0196379161421065E-3</c:v>
                      </c:pt>
                      <c:pt idx="2555">
                        <c:v>2.0005504324338073E-3</c:v>
                      </c:pt>
                      <c:pt idx="2556">
                        <c:v>1.9983238831038645E-3</c:v>
                      </c:pt>
                      <c:pt idx="2557">
                        <c:v>2.002474505138662E-3</c:v>
                      </c:pt>
                      <c:pt idx="2558">
                        <c:v>1.988532180101902E-3</c:v>
                      </c:pt>
                      <c:pt idx="2559">
                        <c:v>1.9761997757796555E-3</c:v>
                      </c:pt>
                      <c:pt idx="2560">
                        <c:v>1.9622699655723716E-3</c:v>
                      </c:pt>
                      <c:pt idx="2561">
                        <c:v>1.9623232794148452E-3</c:v>
                      </c:pt>
                      <c:pt idx="2562">
                        <c:v>1.946022849922465E-3</c:v>
                      </c:pt>
                      <c:pt idx="2563">
                        <c:v>1.9373954923742793E-3</c:v>
                      </c:pt>
                      <c:pt idx="2564">
                        <c:v>1.9342872544280173E-3</c:v>
                      </c:pt>
                      <c:pt idx="2565">
                        <c:v>1.9310922348401139E-3</c:v>
                      </c:pt>
                      <c:pt idx="2566">
                        <c:v>1.9067412030385927E-3</c:v>
                      </c:pt>
                      <c:pt idx="2567">
                        <c:v>1.8969219307238677E-3</c:v>
                      </c:pt>
                      <c:pt idx="2568">
                        <c:v>1.8784505490565628E-3</c:v>
                      </c:pt>
                      <c:pt idx="2569">
                        <c:v>1.8792063196648966E-3</c:v>
                      </c:pt>
                      <c:pt idx="2570">
                        <c:v>1.871461103682073E-3</c:v>
                      </c:pt>
                      <c:pt idx="2571">
                        <c:v>1.8637527862474009E-3</c:v>
                      </c:pt>
                      <c:pt idx="2572">
                        <c:v>1.842997355274088E-3</c:v>
                      </c:pt>
                      <c:pt idx="2573">
                        <c:v>1.83372082326861E-3</c:v>
                      </c:pt>
                      <c:pt idx="2574">
                        <c:v>1.8435738380343681E-3</c:v>
                      </c:pt>
                      <c:pt idx="2575">
                        <c:v>1.82595414250744E-3</c:v>
                      </c:pt>
                      <c:pt idx="2576">
                        <c:v>1.8263952739806758E-3</c:v>
                      </c:pt>
                      <c:pt idx="2577">
                        <c:v>1.8166374600453374E-3</c:v>
                      </c:pt>
                      <c:pt idx="2578">
                        <c:v>1.8069327696979345E-3</c:v>
                      </c:pt>
                      <c:pt idx="2579">
                        <c:v>1.7947751580624468E-3</c:v>
                      </c:pt>
                      <c:pt idx="2580">
                        <c:v>1.7807529226195919E-3</c:v>
                      </c:pt>
                      <c:pt idx="2581">
                        <c:v>1.7806547250521967E-3</c:v>
                      </c:pt>
                      <c:pt idx="2582">
                        <c:v>1.7615643123756145E-3</c:v>
                      </c:pt>
                      <c:pt idx="2583">
                        <c:v>1.7598310609202939E-3</c:v>
                      </c:pt>
                      <c:pt idx="2584">
                        <c:v>1.7484236424008448E-3</c:v>
                      </c:pt>
                      <c:pt idx="2585">
                        <c:v>1.7468947258789142E-3</c:v>
                      </c:pt>
                      <c:pt idx="2586">
                        <c:v>1.7416592042512596E-3</c:v>
                      </c:pt>
                      <c:pt idx="2587">
                        <c:v>1.7306198736762764E-3</c:v>
                      </c:pt>
                      <c:pt idx="2588">
                        <c:v>1.7286967411242334E-3</c:v>
                      </c:pt>
                      <c:pt idx="2589">
                        <c:v>1.7134452842204953E-3</c:v>
                      </c:pt>
                      <c:pt idx="2590">
                        <c:v>1.7137676187735293E-3</c:v>
                      </c:pt>
                      <c:pt idx="2591">
                        <c:v>1.7148475709865523E-3</c:v>
                      </c:pt>
                      <c:pt idx="2592">
                        <c:v>1.6935050906640098E-3</c:v>
                      </c:pt>
                      <c:pt idx="2593">
                        <c:v>1.6919948838645816E-3</c:v>
                      </c:pt>
                      <c:pt idx="2594">
                        <c:v>1.6792306876699933E-3</c:v>
                      </c:pt>
                      <c:pt idx="2595">
                        <c:v>1.6738409291328742E-3</c:v>
                      </c:pt>
                      <c:pt idx="2596">
                        <c:v>1.6605403842832832E-3</c:v>
                      </c:pt>
                      <c:pt idx="2597">
                        <c:v>1.6464675744588229E-3</c:v>
                      </c:pt>
                      <c:pt idx="2598">
                        <c:v>1.6541420134154293E-3</c:v>
                      </c:pt>
                      <c:pt idx="2599">
                        <c:v>1.6463723497580289E-3</c:v>
                      </c:pt>
                      <c:pt idx="2600">
                        <c:v>1.6396266536950772E-3</c:v>
                      </c:pt>
                      <c:pt idx="2601">
                        <c:v>1.6262359746430511E-3</c:v>
                      </c:pt>
                      <c:pt idx="2602">
                        <c:v>1.6269450610683339E-3</c:v>
                      </c:pt>
                      <c:pt idx="2603">
                        <c:v>1.6190706792827338E-3</c:v>
                      </c:pt>
                      <c:pt idx="2604">
                        <c:v>1.6133818089472836E-3</c:v>
                      </c:pt>
                      <c:pt idx="2605">
                        <c:v>1.6040699560236668E-3</c:v>
                      </c:pt>
                      <c:pt idx="2606">
                        <c:v>1.5982264846449747E-3</c:v>
                      </c:pt>
                      <c:pt idx="2607">
                        <c:v>1.5855313675462133E-3</c:v>
                      </c:pt>
                      <c:pt idx="2608">
                        <c:v>1.5673173769796985E-3</c:v>
                      </c:pt>
                      <c:pt idx="2609">
                        <c:v>1.5633229459387215E-3</c:v>
                      </c:pt>
                      <c:pt idx="2610">
                        <c:v>1.5783791656683501E-3</c:v>
                      </c:pt>
                      <c:pt idx="2611">
                        <c:v>1.5689645953637765E-3</c:v>
                      </c:pt>
                      <c:pt idx="2612">
                        <c:v>1.5578769123294888E-3</c:v>
                      </c:pt>
                      <c:pt idx="2613">
                        <c:v>1.5557732352046421E-3</c:v>
                      </c:pt>
                      <c:pt idx="2614">
                        <c:v>1.5615135801095945E-3</c:v>
                      </c:pt>
                      <c:pt idx="2615">
                        <c:v>1.5528322888943551E-3</c:v>
                      </c:pt>
                      <c:pt idx="2616">
                        <c:v>1.5591878461363076E-3</c:v>
                      </c:pt>
                      <c:pt idx="2617">
                        <c:v>1.5533328094012137E-3</c:v>
                      </c:pt>
                      <c:pt idx="2618">
                        <c:v>1.5469724785467903E-3</c:v>
                      </c:pt>
                      <c:pt idx="2619">
                        <c:v>1.5459570281108864E-3</c:v>
                      </c:pt>
                      <c:pt idx="2620">
                        <c:v>1.5410084849904124E-3</c:v>
                      </c:pt>
                      <c:pt idx="2621">
                        <c:v>1.5346716809113712E-3</c:v>
                      </c:pt>
                      <c:pt idx="2622">
                        <c:v>1.5133633852472891E-3</c:v>
                      </c:pt>
                      <c:pt idx="2623">
                        <c:v>1.5202040875834585E-3</c:v>
                      </c:pt>
                      <c:pt idx="2624">
                        <c:v>1.5071806704006329E-3</c:v>
                      </c:pt>
                      <c:pt idx="2625">
                        <c:v>1.516819835556366E-3</c:v>
                      </c:pt>
                      <c:pt idx="2626">
                        <c:v>1.5026258370512159E-3</c:v>
                      </c:pt>
                      <c:pt idx="2627">
                        <c:v>1.5040497086962912E-3</c:v>
                      </c:pt>
                      <c:pt idx="2628">
                        <c:v>1.5155878268804032E-3</c:v>
                      </c:pt>
                      <c:pt idx="2629">
                        <c:v>1.5089380683574723E-3</c:v>
                      </c:pt>
                      <c:pt idx="2630">
                        <c:v>1.5031972212602195E-3</c:v>
                      </c:pt>
                      <c:pt idx="2631">
                        <c:v>1.5043268992824814E-3</c:v>
                      </c:pt>
                      <c:pt idx="2632">
                        <c:v>1.4990198185217587E-3</c:v>
                      </c:pt>
                      <c:pt idx="2633">
                        <c:v>1.4841272975226218E-3</c:v>
                      </c:pt>
                      <c:pt idx="2634">
                        <c:v>1.4783306560623248E-3</c:v>
                      </c:pt>
                      <c:pt idx="2635">
                        <c:v>1.475516490137772E-3</c:v>
                      </c:pt>
                      <c:pt idx="2636">
                        <c:v>1.4774089335208782E-3</c:v>
                      </c:pt>
                      <c:pt idx="2637">
                        <c:v>1.4704517525482095E-3</c:v>
                      </c:pt>
                      <c:pt idx="2638">
                        <c:v>1.4723901354021512E-3</c:v>
                      </c:pt>
                      <c:pt idx="2639">
                        <c:v>1.4735520057506167E-3</c:v>
                      </c:pt>
                      <c:pt idx="2640">
                        <c:v>1.4679954288076792E-3</c:v>
                      </c:pt>
                      <c:pt idx="2641">
                        <c:v>1.4696221377610375E-3</c:v>
                      </c:pt>
                      <c:pt idx="2642">
                        <c:v>1.4701151188012661E-3</c:v>
                      </c:pt>
                      <c:pt idx="2643">
                        <c:v>1.4701342816674564E-3</c:v>
                      </c:pt>
                      <c:pt idx="2644">
                        <c:v>1.465262505795533E-3</c:v>
                      </c:pt>
                      <c:pt idx="2645">
                        <c:v>1.4559020440017834E-3</c:v>
                      </c:pt>
                      <c:pt idx="2646">
                        <c:v>1.4659340386964067E-3</c:v>
                      </c:pt>
                      <c:pt idx="2647">
                        <c:v>1.4517521900941025E-3</c:v>
                      </c:pt>
                      <c:pt idx="2648">
                        <c:v>1.453497957630558E-3</c:v>
                      </c:pt>
                      <c:pt idx="2649">
                        <c:v>1.45193642764933E-3</c:v>
                      </c:pt>
                      <c:pt idx="2650">
                        <c:v>1.4425610237768114E-3</c:v>
                      </c:pt>
                      <c:pt idx="2651">
                        <c:v>1.4486514540182291E-3</c:v>
                      </c:pt>
                      <c:pt idx="2652">
                        <c:v>1.4410677616623379E-3</c:v>
                      </c:pt>
                      <c:pt idx="2653">
                        <c:v>1.432082682718251E-3</c:v>
                      </c:pt>
                      <c:pt idx="2654">
                        <c:v>1.4256379731326732E-3</c:v>
                      </c:pt>
                      <c:pt idx="2655">
                        <c:v>1.4173830949856924E-3</c:v>
                      </c:pt>
                      <c:pt idx="2656">
                        <c:v>1.4236261166716629E-3</c:v>
                      </c:pt>
                      <c:pt idx="2657">
                        <c:v>1.4256974863064336E-3</c:v>
                      </c:pt>
                      <c:pt idx="2658">
                        <c:v>1.4146157365767565E-3</c:v>
                      </c:pt>
                      <c:pt idx="2659">
                        <c:v>1.4094235249588194E-3</c:v>
                      </c:pt>
                      <c:pt idx="2660">
                        <c:v>1.4134371770247276E-3</c:v>
                      </c:pt>
                      <c:pt idx="2661">
                        <c:v>1.4145698590273086E-3</c:v>
                      </c:pt>
                      <c:pt idx="2662">
                        <c:v>1.4037952361798979E-3</c:v>
                      </c:pt>
                      <c:pt idx="2663">
                        <c:v>1.3985864108477396E-3</c:v>
                      </c:pt>
                      <c:pt idx="2664">
                        <c:v>1.3893673442222868E-3</c:v>
                      </c:pt>
                      <c:pt idx="2665">
                        <c:v>1.38499944599529E-3</c:v>
                      </c:pt>
                      <c:pt idx="2666">
                        <c:v>1.3742821612271062E-3</c:v>
                      </c:pt>
                      <c:pt idx="2667">
                        <c:v>1.3789614332581337E-3</c:v>
                      </c:pt>
                      <c:pt idx="2668">
                        <c:v>1.3829504974061993E-3</c:v>
                      </c:pt>
                      <c:pt idx="2669">
                        <c:v>1.3705016646771301E-3</c:v>
                      </c:pt>
                      <c:pt idx="2670">
                        <c:v>1.3704938403093624E-3</c:v>
                      </c:pt>
                      <c:pt idx="2671">
                        <c:v>1.3774526350125223E-3</c:v>
                      </c:pt>
                      <c:pt idx="2672">
                        <c:v>1.3834500875407614E-3</c:v>
                      </c:pt>
                      <c:pt idx="2673">
                        <c:v>1.3667223519535927E-3</c:v>
                      </c:pt>
                      <c:pt idx="2674">
                        <c:v>1.3672222681169949E-3</c:v>
                      </c:pt>
                      <c:pt idx="2675">
                        <c:v>1.3602245309846529E-3</c:v>
                      </c:pt>
                      <c:pt idx="2676">
                        <c:v>1.3617565573611663E-3</c:v>
                      </c:pt>
                      <c:pt idx="2677">
                        <c:v>1.3594174820897745E-3</c:v>
                      </c:pt>
                      <c:pt idx="2678">
                        <c:v>1.3540099098291066E-3</c:v>
                      </c:pt>
                      <c:pt idx="2679">
                        <c:v>1.3525209815701952E-3</c:v>
                      </c:pt>
                      <c:pt idx="2680">
                        <c:v>1.3525319217121072E-3</c:v>
                      </c:pt>
                      <c:pt idx="2681">
                        <c:v>1.3458012110594162E-3</c:v>
                      </c:pt>
                      <c:pt idx="2682">
                        <c:v>1.3486870807783771E-3</c:v>
                      </c:pt>
                      <c:pt idx="2683">
                        <c:v>1.345061836018303E-3</c:v>
                      </c:pt>
                      <c:pt idx="2684">
                        <c:v>1.3433503894197136E-3</c:v>
                      </c:pt>
                      <c:pt idx="2685">
                        <c:v>1.3378026645325168E-3</c:v>
                      </c:pt>
                      <c:pt idx="2686">
                        <c:v>1.3426749176422257E-3</c:v>
                      </c:pt>
                      <c:pt idx="2687">
                        <c:v>1.3272035730173468E-3</c:v>
                      </c:pt>
                      <c:pt idx="2688">
                        <c:v>1.3371379042944412E-3</c:v>
                      </c:pt>
                      <c:pt idx="2689">
                        <c:v>1.3275787124720575E-3</c:v>
                      </c:pt>
                      <c:pt idx="2690">
                        <c:v>1.3327252311125554E-3</c:v>
                      </c:pt>
                      <c:pt idx="2691">
                        <c:v>1.3402966912256576E-3</c:v>
                      </c:pt>
                      <c:pt idx="2692">
                        <c:v>1.3334337903678089E-3</c:v>
                      </c:pt>
                      <c:pt idx="2693">
                        <c:v>1.326631004100759E-3</c:v>
                      </c:pt>
                      <c:pt idx="2694">
                        <c:v>1.3053398408655367E-3</c:v>
                      </c:pt>
                      <c:pt idx="2695">
                        <c:v>1.3060417248220383E-3</c:v>
                      </c:pt>
                      <c:pt idx="2696">
                        <c:v>1.3144513108638174E-3</c:v>
                      </c:pt>
                      <c:pt idx="2697">
                        <c:v>1.3153301373917698E-3</c:v>
                      </c:pt>
                      <c:pt idx="2698">
                        <c:v>1.3211519839138382E-3</c:v>
                      </c:pt>
                      <c:pt idx="2699">
                        <c:v>1.3109415334814859E-3</c:v>
                      </c:pt>
                      <c:pt idx="2700">
                        <c:v>1.3116797637808032E-3</c:v>
                      </c:pt>
                      <c:pt idx="2701">
                        <c:v>1.3207947048990392E-3</c:v>
                      </c:pt>
                      <c:pt idx="2702">
                        <c:v>1.3187322502245418E-3</c:v>
                      </c:pt>
                      <c:pt idx="2703">
                        <c:v>1.3199832015061766E-3</c:v>
                      </c:pt>
                      <c:pt idx="2704">
                        <c:v>1.3145791442411767E-3</c:v>
                      </c:pt>
                      <c:pt idx="2705">
                        <c:v>1.3130612317830738E-3</c:v>
                      </c:pt>
                      <c:pt idx="2706">
                        <c:v>1.3042577633254225E-3</c:v>
                      </c:pt>
                      <c:pt idx="2707">
                        <c:v>1.3058178962898597E-3</c:v>
                      </c:pt>
                      <c:pt idx="2708">
                        <c:v>1.3033801716598335E-3</c:v>
                      </c:pt>
                      <c:pt idx="2709">
                        <c:v>1.2948371875224555E-3</c:v>
                      </c:pt>
                      <c:pt idx="2710">
                        <c:v>1.2889052236153894E-3</c:v>
                      </c:pt>
                      <c:pt idx="2711">
                        <c:v>1.2918450164111763E-3</c:v>
                      </c:pt>
                      <c:pt idx="2712">
                        <c:v>1.2948764771907502E-3</c:v>
                      </c:pt>
                      <c:pt idx="2713">
                        <c:v>1.2881810622094986E-3</c:v>
                      </c:pt>
                      <c:pt idx="2714">
                        <c:v>1.2973025751857198E-3</c:v>
                      </c:pt>
                      <c:pt idx="2715">
                        <c:v>1.2792988474762134E-3</c:v>
                      </c:pt>
                      <c:pt idx="2716">
                        <c:v>1.2767174093997232E-3</c:v>
                      </c:pt>
                      <c:pt idx="2717">
                        <c:v>1.2787024630821922E-3</c:v>
                      </c:pt>
                      <c:pt idx="2718">
                        <c:v>1.2817785403506268E-3</c:v>
                      </c:pt>
                      <c:pt idx="2719">
                        <c:v>1.2799234054357859E-3</c:v>
                      </c:pt>
                      <c:pt idx="2720">
                        <c:v>1.2789300147225231E-3</c:v>
                      </c:pt>
                      <c:pt idx="2721">
                        <c:v>1.275314947591859E-3</c:v>
                      </c:pt>
                      <c:pt idx="2722">
                        <c:v>1.2803917686107372E-3</c:v>
                      </c:pt>
                      <c:pt idx="2723">
                        <c:v>1.2826823045448497E-3</c:v>
                      </c:pt>
                      <c:pt idx="2724">
                        <c:v>1.286500807615045E-3</c:v>
                      </c:pt>
                      <c:pt idx="2725">
                        <c:v>1.287968882042106E-3</c:v>
                      </c:pt>
                      <c:pt idx="2726">
                        <c:v>1.2761811331515949E-3</c:v>
                      </c:pt>
                      <c:pt idx="2727">
                        <c:v>1.2724792278168238E-3</c:v>
                      </c:pt>
                      <c:pt idx="2728">
                        <c:v>1.2743777246035091E-3</c:v>
                      </c:pt>
                      <c:pt idx="2729">
                        <c:v>1.2753456041002191E-3</c:v>
                      </c:pt>
                      <c:pt idx="2730">
                        <c:v>1.2736387428284198E-3</c:v>
                      </c:pt>
                      <c:pt idx="2731">
                        <c:v>1.2734527657952575E-3</c:v>
                      </c:pt>
                      <c:pt idx="2732">
                        <c:v>1.2697340833587056E-3</c:v>
                      </c:pt>
                      <c:pt idx="2733">
                        <c:v>1.2626968683689774E-3</c:v>
                      </c:pt>
                      <c:pt idx="2734">
                        <c:v>1.2604008596178689E-3</c:v>
                      </c:pt>
                      <c:pt idx="2735">
                        <c:v>1.2624590285555486E-3</c:v>
                      </c:pt>
                      <c:pt idx="2736">
                        <c:v>1.2640192366479466E-3</c:v>
                      </c:pt>
                      <c:pt idx="2737">
                        <c:v>1.2688566811637257E-3</c:v>
                      </c:pt>
                      <c:pt idx="2738">
                        <c:v>1.2686938510020672E-3</c:v>
                      </c:pt>
                      <c:pt idx="2739">
                        <c:v>1.2600285417526354E-3</c:v>
                      </c:pt>
                      <c:pt idx="2740">
                        <c:v>1.2521170716130712E-3</c:v>
                      </c:pt>
                      <c:pt idx="2741">
                        <c:v>1.2587004735042507E-3</c:v>
                      </c:pt>
                      <c:pt idx="2742">
                        <c:v>1.2631755501373114E-3</c:v>
                      </c:pt>
                      <c:pt idx="2743">
                        <c:v>1.2611990277647711E-3</c:v>
                      </c:pt>
                      <c:pt idx="2744">
                        <c:v>1.2608632943535488E-3</c:v>
                      </c:pt>
                      <c:pt idx="2745">
                        <c:v>1.2556621562582178E-3</c:v>
                      </c:pt>
                      <c:pt idx="2746">
                        <c:v>1.2626625112446305E-3</c:v>
                      </c:pt>
                      <c:pt idx="2747">
                        <c:v>1.2660473773334982E-3</c:v>
                      </c:pt>
                      <c:pt idx="2748">
                        <c:v>1.2712039581286964E-3</c:v>
                      </c:pt>
                      <c:pt idx="2749">
                        <c:v>1.2570476313594047E-3</c:v>
                      </c:pt>
                      <c:pt idx="2750">
                        <c:v>1.2493950559441223E-3</c:v>
                      </c:pt>
                      <c:pt idx="2751">
                        <c:v>1.2544954806696983E-3</c:v>
                      </c:pt>
                      <c:pt idx="2752">
                        <c:v>1.2544939856951075E-3</c:v>
                      </c:pt>
                      <c:pt idx="2753">
                        <c:v>1.2623178559533811E-3</c:v>
                      </c:pt>
                      <c:pt idx="2754">
                        <c:v>1.2605886877452021E-3</c:v>
                      </c:pt>
                      <c:pt idx="2755">
                        <c:v>1.2502148630331312E-3</c:v>
                      </c:pt>
                      <c:pt idx="2756">
                        <c:v>1.2487199136285466E-3</c:v>
                      </c:pt>
                      <c:pt idx="2757">
                        <c:v>1.2386472091779168E-3</c:v>
                      </c:pt>
                      <c:pt idx="2758">
                        <c:v>1.2486516156829505E-3</c:v>
                      </c:pt>
                      <c:pt idx="2759">
                        <c:v>1.2555699444359312E-3</c:v>
                      </c:pt>
                      <c:pt idx="2760">
                        <c:v>1.2541871110156309E-3</c:v>
                      </c:pt>
                      <c:pt idx="2761">
                        <c:v>1.2552907749583543E-3</c:v>
                      </c:pt>
                      <c:pt idx="2762">
                        <c:v>1.2504138946643928E-3</c:v>
                      </c:pt>
                      <c:pt idx="2763">
                        <c:v>1.2484519803758261E-3</c:v>
                      </c:pt>
                      <c:pt idx="2764">
                        <c:v>1.236176813684468E-3</c:v>
                      </c:pt>
                      <c:pt idx="2765">
                        <c:v>1.2388261320426587E-3</c:v>
                      </c:pt>
                      <c:pt idx="2766">
                        <c:v>1.2277222903300748E-3</c:v>
                      </c:pt>
                      <c:pt idx="2767">
                        <c:v>1.2271115837207051E-3</c:v>
                      </c:pt>
                      <c:pt idx="2768">
                        <c:v>1.2333770742628928E-3</c:v>
                      </c:pt>
                      <c:pt idx="2769">
                        <c:v>1.228796480397419E-3</c:v>
                      </c:pt>
                      <c:pt idx="2770">
                        <c:v>1.2400369556728312E-3</c:v>
                      </c:pt>
                      <c:pt idx="2771">
                        <c:v>1.2417800910103931E-3</c:v>
                      </c:pt>
                      <c:pt idx="2772">
                        <c:v>1.2285727602054676E-3</c:v>
                      </c:pt>
                      <c:pt idx="2773">
                        <c:v>1.2202262859647435E-3</c:v>
                      </c:pt>
                      <c:pt idx="2774">
                        <c:v>1.2310342005105162E-3</c:v>
                      </c:pt>
                      <c:pt idx="2775">
                        <c:v>1.2193297253116869E-3</c:v>
                      </c:pt>
                      <c:pt idx="2776">
                        <c:v>1.204889781536745E-3</c:v>
                      </c:pt>
                      <c:pt idx="2777">
                        <c:v>1.2105566574477104E-3</c:v>
                      </c:pt>
                      <c:pt idx="2778">
                        <c:v>1.1941091636486713E-3</c:v>
                      </c:pt>
                      <c:pt idx="2779">
                        <c:v>1.2088832877148385E-3</c:v>
                      </c:pt>
                      <c:pt idx="2780">
                        <c:v>1.2024356302261171E-3</c:v>
                      </c:pt>
                      <c:pt idx="2781">
                        <c:v>1.2059205841147655E-3</c:v>
                      </c:pt>
                      <c:pt idx="2782">
                        <c:v>1.1942275772429583E-3</c:v>
                      </c:pt>
                      <c:pt idx="2783">
                        <c:v>1.1960750949492349E-3</c:v>
                      </c:pt>
                      <c:pt idx="2784">
                        <c:v>1.2003456129703789E-3</c:v>
                      </c:pt>
                      <c:pt idx="2785">
                        <c:v>1.1901517130764761E-3</c:v>
                      </c:pt>
                      <c:pt idx="2786">
                        <c:v>1.1965666822421586E-3</c:v>
                      </c:pt>
                      <c:pt idx="2787">
                        <c:v>1.1894543160744975E-3</c:v>
                      </c:pt>
                      <c:pt idx="2788">
                        <c:v>1.187553366369149E-3</c:v>
                      </c:pt>
                      <c:pt idx="2789">
                        <c:v>1.1775427979651533E-3</c:v>
                      </c:pt>
                      <c:pt idx="2790">
                        <c:v>1.1730074891232337E-3</c:v>
                      </c:pt>
                      <c:pt idx="2791">
                        <c:v>1.1787880854236858E-3</c:v>
                      </c:pt>
                      <c:pt idx="2792">
                        <c:v>1.176076465349939E-3</c:v>
                      </c:pt>
                      <c:pt idx="2793">
                        <c:v>1.1841574179763637E-3</c:v>
                      </c:pt>
                      <c:pt idx="2794">
                        <c:v>1.1707697027639257E-3</c:v>
                      </c:pt>
                      <c:pt idx="2795">
                        <c:v>1.1774301270812831E-3</c:v>
                      </c:pt>
                      <c:pt idx="2796">
                        <c:v>1.1716065032237671E-3</c:v>
                      </c:pt>
                      <c:pt idx="2797">
                        <c:v>1.1717154485029527E-3</c:v>
                      </c:pt>
                      <c:pt idx="2798">
                        <c:v>1.1827345315292904E-3</c:v>
                      </c:pt>
                      <c:pt idx="2799">
                        <c:v>1.1775534852059765E-3</c:v>
                      </c:pt>
                      <c:pt idx="2800">
                        <c:v>1.1735563570171425E-3</c:v>
                      </c:pt>
                      <c:pt idx="2801">
                        <c:v>1.1632429797785637E-3</c:v>
                      </c:pt>
                      <c:pt idx="2802">
                        <c:v>1.1627273596457452E-3</c:v>
                      </c:pt>
                      <c:pt idx="2803">
                        <c:v>1.171921703388786E-3</c:v>
                      </c:pt>
                      <c:pt idx="2804">
                        <c:v>1.1608533423219025E-3</c:v>
                      </c:pt>
                      <c:pt idx="2805">
                        <c:v>1.1676869295865918E-3</c:v>
                      </c:pt>
                      <c:pt idx="2806">
                        <c:v>1.1608421387044557E-3</c:v>
                      </c:pt>
                      <c:pt idx="2807">
                        <c:v>1.1644794666597433E-3</c:v>
                      </c:pt>
                      <c:pt idx="2808">
                        <c:v>1.1493282124726916E-3</c:v>
                      </c:pt>
                      <c:pt idx="2809">
                        <c:v>1.1421171991052965E-3</c:v>
                      </c:pt>
                      <c:pt idx="2810">
                        <c:v>1.1467491964802115E-3</c:v>
                      </c:pt>
                      <c:pt idx="2811">
                        <c:v>1.1527889232952847E-3</c:v>
                      </c:pt>
                      <c:pt idx="2812">
                        <c:v>1.1499953586238041E-3</c:v>
                      </c:pt>
                      <c:pt idx="2813">
                        <c:v>1.1458440629558062E-3</c:v>
                      </c:pt>
                      <c:pt idx="2814">
                        <c:v>1.1444476141848773E-3</c:v>
                      </c:pt>
                      <c:pt idx="2815">
                        <c:v>1.1523571636828762E-3</c:v>
                      </c:pt>
                      <c:pt idx="2816">
                        <c:v>1.1401499940719693E-3</c:v>
                      </c:pt>
                      <c:pt idx="2817">
                        <c:v>1.1412126604528467E-3</c:v>
                      </c:pt>
                      <c:pt idx="2818">
                        <c:v>1.1504999528918855E-3</c:v>
                      </c:pt>
                      <c:pt idx="2819">
                        <c:v>1.1400299081330467E-3</c:v>
                      </c:pt>
                      <c:pt idx="2820">
                        <c:v>1.1438933303953909E-3</c:v>
                      </c:pt>
                      <c:pt idx="2821">
                        <c:v>1.1424149646306837E-3</c:v>
                      </c:pt>
                      <c:pt idx="2822">
                        <c:v>1.145276663893688E-3</c:v>
                      </c:pt>
                      <c:pt idx="2823">
                        <c:v>1.1430378626799509E-3</c:v>
                      </c:pt>
                      <c:pt idx="2824">
                        <c:v>1.135383317047441E-3</c:v>
                      </c:pt>
                      <c:pt idx="2825">
                        <c:v>1.1347973010259963E-3</c:v>
                      </c:pt>
                      <c:pt idx="2826">
                        <c:v>1.1422069096235774E-3</c:v>
                      </c:pt>
                      <c:pt idx="2827">
                        <c:v>1.1331737597271544E-3</c:v>
                      </c:pt>
                      <c:pt idx="2828">
                        <c:v>1.1360767175579388E-3</c:v>
                      </c:pt>
                      <c:pt idx="2829">
                        <c:v>1.1316229729043292E-3</c:v>
                      </c:pt>
                      <c:pt idx="2830">
                        <c:v>1.1327656664120954E-3</c:v>
                      </c:pt>
                      <c:pt idx="2831">
                        <c:v>1.1357808480184214E-3</c:v>
                      </c:pt>
                      <c:pt idx="2832">
                        <c:v>1.1270888650567097E-3</c:v>
                      </c:pt>
                      <c:pt idx="2833">
                        <c:v>1.1338037788273664E-3</c:v>
                      </c:pt>
                      <c:pt idx="2834">
                        <c:v>1.1288363709059312E-3</c:v>
                      </c:pt>
                      <c:pt idx="2835">
                        <c:v>1.1185512649181419E-3</c:v>
                      </c:pt>
                      <c:pt idx="2836">
                        <c:v>1.126008303368799E-3</c:v>
                      </c:pt>
                      <c:pt idx="2837">
                        <c:v>1.1163116277014145E-3</c:v>
                      </c:pt>
                      <c:pt idx="2838">
                        <c:v>1.1217897331670748E-3</c:v>
                      </c:pt>
                      <c:pt idx="2839">
                        <c:v>1.1242132943560619E-3</c:v>
                      </c:pt>
                      <c:pt idx="2840">
                        <c:v>1.1160676389499831E-3</c:v>
                      </c:pt>
                      <c:pt idx="2841">
                        <c:v>1.1092699019036748E-3</c:v>
                      </c:pt>
                      <c:pt idx="2842">
                        <c:v>1.116487915946002E-3</c:v>
                      </c:pt>
                      <c:pt idx="2843">
                        <c:v>1.1083835398451936E-3</c:v>
                      </c:pt>
                      <c:pt idx="2844">
                        <c:v>1.1080203176222041E-3</c:v>
                      </c:pt>
                      <c:pt idx="2845">
                        <c:v>1.122936056641974E-3</c:v>
                      </c:pt>
                      <c:pt idx="2846">
                        <c:v>1.1123827815850294E-3</c:v>
                      </c:pt>
                      <c:pt idx="2847">
                        <c:v>1.1078296299151006E-3</c:v>
                      </c:pt>
                      <c:pt idx="2848">
                        <c:v>1.1066691010743655E-3</c:v>
                      </c:pt>
                      <c:pt idx="2849">
                        <c:v>1.0935820415925741E-3</c:v>
                      </c:pt>
                      <c:pt idx="2850">
                        <c:v>1.1193334793767661E-3</c:v>
                      </c:pt>
                      <c:pt idx="2851">
                        <c:v>1.0996402929684061E-3</c:v>
                      </c:pt>
                      <c:pt idx="2852">
                        <c:v>1.0906216983217925E-3</c:v>
                      </c:pt>
                      <c:pt idx="2853">
                        <c:v>1.0951711177112301E-3</c:v>
                      </c:pt>
                      <c:pt idx="2854">
                        <c:v>1.0975167047097632E-3</c:v>
                      </c:pt>
                      <c:pt idx="2855">
                        <c:v>1.1081719768371108E-3</c:v>
                      </c:pt>
                      <c:pt idx="2856">
                        <c:v>1.0941017342866515E-3</c:v>
                      </c:pt>
                      <c:pt idx="2857">
                        <c:v>1.0839015145901918E-3</c:v>
                      </c:pt>
                      <c:pt idx="2858">
                        <c:v>1.0874549390934619E-3</c:v>
                      </c:pt>
                      <c:pt idx="2859">
                        <c:v>1.0893372894385902E-3</c:v>
                      </c:pt>
                      <c:pt idx="2860">
                        <c:v>1.0923981108225619E-3</c:v>
                      </c:pt>
                      <c:pt idx="2861">
                        <c:v>1.0831229064312846E-3</c:v>
                      </c:pt>
                      <c:pt idx="2862">
                        <c:v>1.082279625685823E-3</c:v>
                      </c:pt>
                      <c:pt idx="2863">
                        <c:v>1.0777721240863229E-3</c:v>
                      </c:pt>
                      <c:pt idx="2864">
                        <c:v>1.0637327107169479E-3</c:v>
                      </c:pt>
                      <c:pt idx="2865">
                        <c:v>1.064527645092778E-3</c:v>
                      </c:pt>
                      <c:pt idx="2866">
                        <c:v>1.0693354827933357E-3</c:v>
                      </c:pt>
                      <c:pt idx="2867">
                        <c:v>1.0649689904461727E-3</c:v>
                      </c:pt>
                      <c:pt idx="2868">
                        <c:v>1.0696251095250354E-3</c:v>
                      </c:pt>
                      <c:pt idx="2869">
                        <c:v>1.0562010948626519E-3</c:v>
                      </c:pt>
                      <c:pt idx="2870">
                        <c:v>1.0623807335338146E-3</c:v>
                      </c:pt>
                      <c:pt idx="2871">
                        <c:v>1.0635676178375748E-3</c:v>
                      </c:pt>
                      <c:pt idx="2872">
                        <c:v>1.053116056610978E-3</c:v>
                      </c:pt>
                      <c:pt idx="2873">
                        <c:v>1.0435279931149434E-3</c:v>
                      </c:pt>
                      <c:pt idx="2874">
                        <c:v>1.0478366916537695E-3</c:v>
                      </c:pt>
                      <c:pt idx="2875">
                        <c:v>1.0397273637354515E-3</c:v>
                      </c:pt>
                      <c:pt idx="2876">
                        <c:v>1.0356698046593319E-3</c:v>
                      </c:pt>
                      <c:pt idx="2877">
                        <c:v>1.0497553259231447E-3</c:v>
                      </c:pt>
                      <c:pt idx="2878">
                        <c:v>1.0385639572326928E-3</c:v>
                      </c:pt>
                      <c:pt idx="2879">
                        <c:v>1.024278462208884E-3</c:v>
                      </c:pt>
                      <c:pt idx="2880">
                        <c:v>1.0223225389378312E-3</c:v>
                      </c:pt>
                      <c:pt idx="2881">
                        <c:v>1.0243953049739695E-3</c:v>
                      </c:pt>
                      <c:pt idx="2882">
                        <c:v>1.0219843843390921E-3</c:v>
                      </c:pt>
                      <c:pt idx="2883">
                        <c:v>1.0313586473046038E-3</c:v>
                      </c:pt>
                      <c:pt idx="2884">
                        <c:v>1.0281801399880538E-3</c:v>
                      </c:pt>
                      <c:pt idx="2885">
                        <c:v>1.0179408378464857E-3</c:v>
                      </c:pt>
                      <c:pt idx="2886">
                        <c:v>1.0208539141084833E-3</c:v>
                      </c:pt>
                      <c:pt idx="2887">
                        <c:v>1.0240220036095277E-3</c:v>
                      </c:pt>
                      <c:pt idx="2888">
                        <c:v>1.0210182005206631E-3</c:v>
                      </c:pt>
                      <c:pt idx="2889">
                        <c:v>1.0228957852704793E-3</c:v>
                      </c:pt>
                      <c:pt idx="2890">
                        <c:v>1.0130870186907351E-3</c:v>
                      </c:pt>
                      <c:pt idx="2891">
                        <c:v>1.0181733083422801E-3</c:v>
                      </c:pt>
                      <c:pt idx="2892">
                        <c:v>1.0101188231050619E-3</c:v>
                      </c:pt>
                      <c:pt idx="2893">
                        <c:v>1.0082893268115781E-3</c:v>
                      </c:pt>
                      <c:pt idx="2894">
                        <c:v>1.0016901132994737E-3</c:v>
                      </c:pt>
                      <c:pt idx="2895">
                        <c:v>1.0054019728883404E-3</c:v>
                      </c:pt>
                      <c:pt idx="2896">
                        <c:v>9.9689420963601071E-4</c:v>
                      </c:pt>
                      <c:pt idx="2897">
                        <c:v>1.0003548098272545E-3</c:v>
                      </c:pt>
                      <c:pt idx="2898">
                        <c:v>9.7533610877916161E-4</c:v>
                      </c:pt>
                      <c:pt idx="2899">
                        <c:v>9.755340719009739E-4</c:v>
                      </c:pt>
                      <c:pt idx="2900">
                        <c:v>9.8120802273494643E-4</c:v>
                      </c:pt>
                      <c:pt idx="2901">
                        <c:v>9.7712730792086583E-4</c:v>
                      </c:pt>
                      <c:pt idx="2902">
                        <c:v>9.613061513456117E-4</c:v>
                      </c:pt>
                      <c:pt idx="2903">
                        <c:v>9.4958293645067734E-4</c:v>
                      </c:pt>
                      <c:pt idx="2904">
                        <c:v>9.5175158866869466E-4</c:v>
                      </c:pt>
                      <c:pt idx="2905">
                        <c:v>9.5091758879255574E-4</c:v>
                      </c:pt>
                      <c:pt idx="2906">
                        <c:v>9.5052207143415219E-4</c:v>
                      </c:pt>
                      <c:pt idx="2907">
                        <c:v>9.4553706343250381E-4</c:v>
                      </c:pt>
                      <c:pt idx="2908">
                        <c:v>9.4928465258968346E-4</c:v>
                      </c:pt>
                      <c:pt idx="2909">
                        <c:v>9.6021795655689931E-4</c:v>
                      </c:pt>
                      <c:pt idx="2910">
                        <c:v>9.401468081549672E-4</c:v>
                      </c:pt>
                      <c:pt idx="2911">
                        <c:v>9.4092532220013691E-4</c:v>
                      </c:pt>
                      <c:pt idx="2912">
                        <c:v>9.4664816066536298E-4</c:v>
                      </c:pt>
                      <c:pt idx="2913">
                        <c:v>9.3693223879695239E-4</c:v>
                      </c:pt>
                      <c:pt idx="2914">
                        <c:v>9.4015912301778734E-4</c:v>
                      </c:pt>
                      <c:pt idx="2915">
                        <c:v>9.3713446823825812E-4</c:v>
                      </c:pt>
                      <c:pt idx="2916">
                        <c:v>9.483289971512224E-4</c:v>
                      </c:pt>
                      <c:pt idx="2917">
                        <c:v>9.4017296421215887E-4</c:v>
                      </c:pt>
                      <c:pt idx="2918">
                        <c:v>9.4606755324062528E-4</c:v>
                      </c:pt>
                      <c:pt idx="2919">
                        <c:v>9.3565731901704716E-4</c:v>
                      </c:pt>
                      <c:pt idx="2920">
                        <c:v>9.397827920645008E-4</c:v>
                      </c:pt>
                      <c:pt idx="2921">
                        <c:v>9.3516949798018E-4</c:v>
                      </c:pt>
                      <c:pt idx="2922">
                        <c:v>9.3978457490146176E-4</c:v>
                      </c:pt>
                      <c:pt idx="2923">
                        <c:v>9.3118663624018226E-4</c:v>
                      </c:pt>
                      <c:pt idx="2924">
                        <c:v>9.2848831462859856E-4</c:v>
                      </c:pt>
                      <c:pt idx="2925">
                        <c:v>9.2926510569271063E-4</c:v>
                      </c:pt>
                      <c:pt idx="2926">
                        <c:v>9.2031906708667883E-4</c:v>
                      </c:pt>
                      <c:pt idx="2927">
                        <c:v>9.329469881181468E-4</c:v>
                      </c:pt>
                      <c:pt idx="2928">
                        <c:v>9.3782019525248932E-4</c:v>
                      </c:pt>
                      <c:pt idx="2929">
                        <c:v>9.2736697741278276E-4</c:v>
                      </c:pt>
                      <c:pt idx="2930">
                        <c:v>9.2162007035269443E-4</c:v>
                      </c:pt>
                      <c:pt idx="2931">
                        <c:v>9.2104656024390174E-4</c:v>
                      </c:pt>
                      <c:pt idx="2932">
                        <c:v>9.3144913814427715E-4</c:v>
                      </c:pt>
                      <c:pt idx="2933">
                        <c:v>9.2530864200235504E-4</c:v>
                      </c:pt>
                      <c:pt idx="2934">
                        <c:v>9.1372557730636536E-4</c:v>
                      </c:pt>
                      <c:pt idx="2935">
                        <c:v>9.2211390353785316E-4</c:v>
                      </c:pt>
                      <c:pt idx="2936">
                        <c:v>9.2167313571598578E-4</c:v>
                      </c:pt>
                      <c:pt idx="2937">
                        <c:v>9.1763355903621028E-4</c:v>
                      </c:pt>
                      <c:pt idx="2938">
                        <c:v>9.1332411349268159E-4</c:v>
                      </c:pt>
                      <c:pt idx="2939">
                        <c:v>9.1076123423233324E-4</c:v>
                      </c:pt>
                      <c:pt idx="2940">
                        <c:v>9.1284167186908799E-4</c:v>
                      </c:pt>
                      <c:pt idx="2941">
                        <c:v>9.1590396678688376E-4</c:v>
                      </c:pt>
                      <c:pt idx="2942">
                        <c:v>9.0607169949334394E-4</c:v>
                      </c:pt>
                      <c:pt idx="2943">
                        <c:v>9.0830875777459929E-4</c:v>
                      </c:pt>
                      <c:pt idx="2944">
                        <c:v>8.9858403283336798E-4</c:v>
                      </c:pt>
                      <c:pt idx="2945">
                        <c:v>9.0169919646815365E-4</c:v>
                      </c:pt>
                      <c:pt idx="2946">
                        <c:v>8.9736920090538594E-4</c:v>
                      </c:pt>
                      <c:pt idx="2947">
                        <c:v>8.9863201218805461E-4</c:v>
                      </c:pt>
                      <c:pt idx="2948">
                        <c:v>8.8396655774293552E-4</c:v>
                      </c:pt>
                      <c:pt idx="2949">
                        <c:v>9.0238219209724205E-4</c:v>
                      </c:pt>
                      <c:pt idx="2950">
                        <c:v>8.9630413638100437E-4</c:v>
                      </c:pt>
                      <c:pt idx="2951">
                        <c:v>9.0219720149183806E-4</c:v>
                      </c:pt>
                      <c:pt idx="2952">
                        <c:v>8.8687229544621852E-4</c:v>
                      </c:pt>
                      <c:pt idx="2953">
                        <c:v>8.9685563289515762E-4</c:v>
                      </c:pt>
                      <c:pt idx="2954">
                        <c:v>8.8942435063435563E-4</c:v>
                      </c:pt>
                      <c:pt idx="2955">
                        <c:v>8.8592774238412195E-4</c:v>
                      </c:pt>
                      <c:pt idx="2956">
                        <c:v>8.8689205286695226E-4</c:v>
                      </c:pt>
                      <c:pt idx="2957">
                        <c:v>8.810678695308949E-4</c:v>
                      </c:pt>
                      <c:pt idx="2958">
                        <c:v>8.8758816697943671E-4</c:v>
                      </c:pt>
                      <c:pt idx="2959">
                        <c:v>8.8945631013089769E-4</c:v>
                      </c:pt>
                      <c:pt idx="2960">
                        <c:v>8.8686135416054916E-4</c:v>
                      </c:pt>
                      <c:pt idx="2961">
                        <c:v>8.7662642956294428E-4</c:v>
                      </c:pt>
                      <c:pt idx="2962">
                        <c:v>8.8520167305579779E-4</c:v>
                      </c:pt>
                      <c:pt idx="2963">
                        <c:v>8.8462594047614238E-4</c:v>
                      </c:pt>
                      <c:pt idx="2964">
                        <c:v>8.822277965430111E-4</c:v>
                      </c:pt>
                      <c:pt idx="2965">
                        <c:v>8.8665524487381022E-4</c:v>
                      </c:pt>
                      <c:pt idx="2966">
                        <c:v>8.7067941576229023E-4</c:v>
                      </c:pt>
                      <c:pt idx="2967">
                        <c:v>8.6026587762107675E-4</c:v>
                      </c:pt>
                      <c:pt idx="2968">
                        <c:v>8.505407299673626E-4</c:v>
                      </c:pt>
                      <c:pt idx="2969">
                        <c:v>8.5571243431730663E-4</c:v>
                      </c:pt>
                      <c:pt idx="2970">
                        <c:v>8.7003238570061865E-4</c:v>
                      </c:pt>
                      <c:pt idx="2971">
                        <c:v>8.6654075617008473E-4</c:v>
                      </c:pt>
                      <c:pt idx="2972">
                        <c:v>8.5920144497804137E-4</c:v>
                      </c:pt>
                      <c:pt idx="2973">
                        <c:v>8.5098434126848704E-4</c:v>
                      </c:pt>
                      <c:pt idx="2974">
                        <c:v>8.4715058572449676E-4</c:v>
                      </c:pt>
                      <c:pt idx="2975">
                        <c:v>8.3605816530938216E-4</c:v>
                      </c:pt>
                      <c:pt idx="2976">
                        <c:v>8.2706558739871049E-4</c:v>
                      </c:pt>
                      <c:pt idx="2977">
                        <c:v>8.3380572558658806E-4</c:v>
                      </c:pt>
                      <c:pt idx="2978">
                        <c:v>8.2079292814387055E-4</c:v>
                      </c:pt>
                      <c:pt idx="2979">
                        <c:v>8.326111449408302E-4</c:v>
                      </c:pt>
                      <c:pt idx="2980">
                        <c:v>8.2371151180181065E-4</c:v>
                      </c:pt>
                      <c:pt idx="2981">
                        <c:v>8.2390693516217622E-4</c:v>
                      </c:pt>
                      <c:pt idx="2982">
                        <c:v>8.1942230237545561E-4</c:v>
                      </c:pt>
                      <c:pt idx="2983">
                        <c:v>8.1889176092478247E-4</c:v>
                      </c:pt>
                      <c:pt idx="2984">
                        <c:v>8.1677358706136731E-4</c:v>
                      </c:pt>
                      <c:pt idx="2985">
                        <c:v>8.1855161407481827E-4</c:v>
                      </c:pt>
                      <c:pt idx="2986">
                        <c:v>8.0698293559699173E-4</c:v>
                      </c:pt>
                      <c:pt idx="2987">
                        <c:v>8.1294204157678854E-4</c:v>
                      </c:pt>
                      <c:pt idx="2988">
                        <c:v>8.1463356847975897E-4</c:v>
                      </c:pt>
                      <c:pt idx="2989">
                        <c:v>8.1221528811525586E-4</c:v>
                      </c:pt>
                      <c:pt idx="2990">
                        <c:v>8.158068625244339E-4</c:v>
                      </c:pt>
                      <c:pt idx="2991">
                        <c:v>8.0481032919913235E-4</c:v>
                      </c:pt>
                      <c:pt idx="2992">
                        <c:v>8.1509929813281727E-4</c:v>
                      </c:pt>
                      <c:pt idx="2993">
                        <c:v>8.1543106561233212E-4</c:v>
                      </c:pt>
                      <c:pt idx="2994">
                        <c:v>8.1430814165679656E-4</c:v>
                      </c:pt>
                      <c:pt idx="2995">
                        <c:v>8.122605641428573E-4</c:v>
                      </c:pt>
                      <c:pt idx="2996">
                        <c:v>8.06999560792714E-4</c:v>
                      </c:pt>
                      <c:pt idx="2997">
                        <c:v>8.1283647362295861E-4</c:v>
                      </c:pt>
                      <c:pt idx="2998">
                        <c:v>8.1963310967633188E-4</c:v>
                      </c:pt>
                      <c:pt idx="2999">
                        <c:v>8.002906335437891E-4</c:v>
                      </c:pt>
                      <c:pt idx="3000">
                        <c:v>8.1361110751445849E-4</c:v>
                      </c:pt>
                      <c:pt idx="3001">
                        <c:v>8.0982102987451211E-4</c:v>
                      </c:pt>
                      <c:pt idx="3002">
                        <c:v>8.0552899190600537E-4</c:v>
                      </c:pt>
                      <c:pt idx="3003">
                        <c:v>8.0456399086393994E-4</c:v>
                      </c:pt>
                      <c:pt idx="3004">
                        <c:v>8.155123557629496E-4</c:v>
                      </c:pt>
                      <c:pt idx="3005">
                        <c:v>8.0949936154511555E-4</c:v>
                      </c:pt>
                      <c:pt idx="3006">
                        <c:v>8.0317719154637086E-4</c:v>
                      </c:pt>
                      <c:pt idx="3007">
                        <c:v>7.9179827402726867E-4</c:v>
                      </c:pt>
                      <c:pt idx="3008">
                        <c:v>7.9235220224949056E-4</c:v>
                      </c:pt>
                      <c:pt idx="3009">
                        <c:v>7.8765911297072751E-4</c:v>
                      </c:pt>
                      <c:pt idx="3010">
                        <c:v>7.8899082800878235E-4</c:v>
                      </c:pt>
                      <c:pt idx="3011">
                        <c:v>7.6437579133355031E-4</c:v>
                      </c:pt>
                      <c:pt idx="3012">
                        <c:v>7.712166522367321E-4</c:v>
                      </c:pt>
                      <c:pt idx="3013">
                        <c:v>7.7071603163085805E-4</c:v>
                      </c:pt>
                      <c:pt idx="3014">
                        <c:v>7.6728067564100545E-4</c:v>
                      </c:pt>
                      <c:pt idx="3015">
                        <c:v>7.7041433096781259E-4</c:v>
                      </c:pt>
                      <c:pt idx="3016">
                        <c:v>7.7131545966003981E-4</c:v>
                      </c:pt>
                      <c:pt idx="3017">
                        <c:v>7.696010602257214E-4</c:v>
                      </c:pt>
                      <c:pt idx="3018">
                        <c:v>7.6364607263354825E-4</c:v>
                      </c:pt>
                      <c:pt idx="3019">
                        <c:v>7.6747879587594819E-4</c:v>
                      </c:pt>
                      <c:pt idx="3020">
                        <c:v>7.5620531237301312E-4</c:v>
                      </c:pt>
                      <c:pt idx="3021">
                        <c:v>7.6355371671765944E-4</c:v>
                      </c:pt>
                      <c:pt idx="3022">
                        <c:v>7.4769826222040835E-4</c:v>
                      </c:pt>
                      <c:pt idx="3023">
                        <c:v>7.5287886456184975E-4</c:v>
                      </c:pt>
                      <c:pt idx="3024">
                        <c:v>7.4251426954481973E-4</c:v>
                      </c:pt>
                      <c:pt idx="3025">
                        <c:v>7.4462390230450653E-4</c:v>
                      </c:pt>
                      <c:pt idx="3026">
                        <c:v>7.4469602773329666E-4</c:v>
                      </c:pt>
                      <c:pt idx="3027">
                        <c:v>7.5171725362430835E-4</c:v>
                      </c:pt>
                      <c:pt idx="3028">
                        <c:v>7.3874978968462718E-4</c:v>
                      </c:pt>
                      <c:pt idx="3029">
                        <c:v>7.376622954222955E-4</c:v>
                      </c:pt>
                      <c:pt idx="3030">
                        <c:v>7.3946513026237068E-4</c:v>
                      </c:pt>
                      <c:pt idx="3031">
                        <c:v>7.2947980618803864E-4</c:v>
                      </c:pt>
                      <c:pt idx="3032">
                        <c:v>7.2489223667346152E-4</c:v>
                      </c:pt>
                      <c:pt idx="3033">
                        <c:v>7.4664305418595993E-4</c:v>
                      </c:pt>
                      <c:pt idx="3034">
                        <c:v>7.4365846489821488E-4</c:v>
                      </c:pt>
                      <c:pt idx="3035">
                        <c:v>7.3533956694851873E-4</c:v>
                      </c:pt>
                      <c:pt idx="3036">
                        <c:v>7.3158111307426602E-4</c:v>
                      </c:pt>
                      <c:pt idx="3037">
                        <c:v>7.3044525971323901E-4</c:v>
                      </c:pt>
                      <c:pt idx="3038">
                        <c:v>7.2222946204917758E-4</c:v>
                      </c:pt>
                      <c:pt idx="3039">
                        <c:v>7.3152095364482092E-4</c:v>
                      </c:pt>
                      <c:pt idx="3040">
                        <c:v>7.0475122148484174E-4</c:v>
                      </c:pt>
                      <c:pt idx="3041">
                        <c:v>7.1338845626888478E-4</c:v>
                      </c:pt>
                      <c:pt idx="3042">
                        <c:v>7.108097786106064E-4</c:v>
                      </c:pt>
                      <c:pt idx="3043">
                        <c:v>6.9936868520390557E-4</c:v>
                      </c:pt>
                      <c:pt idx="3044">
                        <c:v>7.0420110666460586E-4</c:v>
                      </c:pt>
                      <c:pt idx="3045">
                        <c:v>7.006020420781239E-4</c:v>
                      </c:pt>
                      <c:pt idx="3046">
                        <c:v>6.9925910986479557E-4</c:v>
                      </c:pt>
                      <c:pt idx="3047">
                        <c:v>6.8440912523054032E-4</c:v>
                      </c:pt>
                      <c:pt idx="3048">
                        <c:v>6.6623791025931852E-4</c:v>
                      </c:pt>
                      <c:pt idx="3049">
                        <c:v>6.7808551354524304E-4</c:v>
                      </c:pt>
                      <c:pt idx="3050">
                        <c:v>6.8276282341665133E-4</c:v>
                      </c:pt>
                      <c:pt idx="3051">
                        <c:v>6.9093441932195382E-4</c:v>
                      </c:pt>
                      <c:pt idx="3052">
                        <c:v>6.6983455988715325E-4</c:v>
                      </c:pt>
                      <c:pt idx="3053">
                        <c:v>6.8049626331800103E-4</c:v>
                      </c:pt>
                      <c:pt idx="3054">
                        <c:v>6.6988363564915454E-4</c:v>
                      </c:pt>
                      <c:pt idx="3055">
                        <c:v>6.7236078405457321E-4</c:v>
                      </c:pt>
                      <c:pt idx="3056">
                        <c:v>6.7128113575364674E-4</c:v>
                      </c:pt>
                      <c:pt idx="3057">
                        <c:v>6.7303049416947566E-4</c:v>
                      </c:pt>
                      <c:pt idx="3058">
                        <c:v>6.6692796905068637E-4</c:v>
                      </c:pt>
                      <c:pt idx="3059">
                        <c:v>6.6814716403224971E-4</c:v>
                      </c:pt>
                      <c:pt idx="3060">
                        <c:v>6.6601216897780528E-4</c:v>
                      </c:pt>
                      <c:pt idx="3061">
                        <c:v>6.5683556402854146E-4</c:v>
                      </c:pt>
                      <c:pt idx="3062">
                        <c:v>6.6312441639390131E-4</c:v>
                      </c:pt>
                      <c:pt idx="3063">
                        <c:v>6.4051769481405618E-4</c:v>
                      </c:pt>
                      <c:pt idx="3064">
                        <c:v>6.4889976374941938E-4</c:v>
                      </c:pt>
                      <c:pt idx="3065">
                        <c:v>6.4774233594839213E-4</c:v>
                      </c:pt>
                      <c:pt idx="3066">
                        <c:v>6.5199474593618644E-4</c:v>
                      </c:pt>
                      <c:pt idx="3067">
                        <c:v>6.2180496403579065E-4</c:v>
                      </c:pt>
                      <c:pt idx="3068">
                        <c:v>6.2553693851663203E-4</c:v>
                      </c:pt>
                      <c:pt idx="3069">
                        <c:v>6.314003976474066E-4</c:v>
                      </c:pt>
                      <c:pt idx="3070">
                        <c:v>6.3420644200222779E-4</c:v>
                      </c:pt>
                      <c:pt idx="3071">
                        <c:v>6.2314516706441869E-4</c:v>
                      </c:pt>
                      <c:pt idx="3072">
                        <c:v>6.1923649726750593E-4</c:v>
                      </c:pt>
                      <c:pt idx="3073">
                        <c:v>6.2979856430515392E-4</c:v>
                      </c:pt>
                      <c:pt idx="3074">
                        <c:v>6.1740595956234594E-4</c:v>
                      </c:pt>
                      <c:pt idx="3075">
                        <c:v>6.0839671553278784E-4</c:v>
                      </c:pt>
                      <c:pt idx="3076">
                        <c:v>6.0973858709998654E-4</c:v>
                      </c:pt>
                      <c:pt idx="3077">
                        <c:v>6.0398622444565546E-4</c:v>
                      </c:pt>
                      <c:pt idx="3078">
                        <c:v>6.0297594053626438E-4</c:v>
                      </c:pt>
                      <c:pt idx="3079">
                        <c:v>5.9156606215042193E-4</c:v>
                      </c:pt>
                      <c:pt idx="3080">
                        <c:v>5.9907426129654961E-4</c:v>
                      </c:pt>
                      <c:pt idx="3081">
                        <c:v>5.7929238360140923E-4</c:v>
                      </c:pt>
                      <c:pt idx="3082">
                        <c:v>5.8802808097338087E-4</c:v>
                      </c:pt>
                      <c:pt idx="3083">
                        <c:v>5.8320217887501138E-4</c:v>
                      </c:pt>
                      <c:pt idx="3084">
                        <c:v>5.7728480967551897E-4</c:v>
                      </c:pt>
                      <c:pt idx="3085">
                        <c:v>5.7242403143710561E-4</c:v>
                      </c:pt>
                      <c:pt idx="3086">
                        <c:v>5.6826929815893953E-4</c:v>
                      </c:pt>
                      <c:pt idx="3087">
                        <c:v>5.6310383786438521E-4</c:v>
                      </c:pt>
                      <c:pt idx="3088">
                        <c:v>5.6391155694154231E-4</c:v>
                      </c:pt>
                      <c:pt idx="3089">
                        <c:v>5.4554876370870194E-4</c:v>
                      </c:pt>
                      <c:pt idx="3090">
                        <c:v>5.4693070997364167E-4</c:v>
                      </c:pt>
                      <c:pt idx="3091">
                        <c:v>5.5057456604447016E-4</c:v>
                      </c:pt>
                      <c:pt idx="3092">
                        <c:v>5.4323699224762564E-4</c:v>
                      </c:pt>
                      <c:pt idx="3093">
                        <c:v>5.456858839536366E-4</c:v>
                      </c:pt>
                      <c:pt idx="3094">
                        <c:v>5.6154286345057964E-4</c:v>
                      </c:pt>
                      <c:pt idx="3095">
                        <c:v>5.4174291894080681E-4</c:v>
                      </c:pt>
                      <c:pt idx="3096">
                        <c:v>5.3061651909497905E-4</c:v>
                      </c:pt>
                      <c:pt idx="3097">
                        <c:v>5.4743579199354744E-4</c:v>
                      </c:pt>
                      <c:pt idx="3098">
                        <c:v>5.3711870826910835E-4</c:v>
                      </c:pt>
                      <c:pt idx="3099">
                        <c:v>5.2140807359706389E-4</c:v>
                      </c:pt>
                      <c:pt idx="3100">
                        <c:v>5.2265015595343142E-4</c:v>
                      </c:pt>
                      <c:pt idx="3101">
                        <c:v>5.342447423853997E-4</c:v>
                      </c:pt>
                      <c:pt idx="3102">
                        <c:v>5.1638699296065258E-4</c:v>
                      </c:pt>
                      <c:pt idx="3103">
                        <c:v>5.2993464434430981E-4</c:v>
                      </c:pt>
                      <c:pt idx="3104">
                        <c:v>5.1081920316688352E-4</c:v>
                      </c:pt>
                      <c:pt idx="3105">
                        <c:v>5.1802224950584788E-4</c:v>
                      </c:pt>
                      <c:pt idx="3106">
                        <c:v>5.0785042422120527E-4</c:v>
                      </c:pt>
                      <c:pt idx="3107">
                        <c:v>5.0362238352186629E-4</c:v>
                      </c:pt>
                      <c:pt idx="3108">
                        <c:v>5.0011159969766926E-4</c:v>
                      </c:pt>
                      <c:pt idx="3109">
                        <c:v>4.9093163455530013E-4</c:v>
                      </c:pt>
                      <c:pt idx="3110">
                        <c:v>5.0463965434560871E-4</c:v>
                      </c:pt>
                      <c:pt idx="3111">
                        <c:v>4.9386081654434076E-4</c:v>
                      </c:pt>
                      <c:pt idx="3112">
                        <c:v>4.9286610636926432E-4</c:v>
                      </c:pt>
                      <c:pt idx="3113">
                        <c:v>4.7109750788012253E-4</c:v>
                      </c:pt>
                      <c:pt idx="3114">
                        <c:v>4.7383023902734567E-4</c:v>
                      </c:pt>
                      <c:pt idx="3115">
                        <c:v>4.6675297950560159E-4</c:v>
                      </c:pt>
                      <c:pt idx="3116">
                        <c:v>4.7016693635715777E-4</c:v>
                      </c:pt>
                      <c:pt idx="3117">
                        <c:v>4.622108858467041E-4</c:v>
                      </c:pt>
                      <c:pt idx="3118">
                        <c:v>4.6925784688161485E-4</c:v>
                      </c:pt>
                      <c:pt idx="3119">
                        <c:v>4.6446394129510526E-4</c:v>
                      </c:pt>
                      <c:pt idx="3120">
                        <c:v>4.6150013357903856E-4</c:v>
                      </c:pt>
                      <c:pt idx="3121">
                        <c:v>4.5906316248619567E-4</c:v>
                      </c:pt>
                      <c:pt idx="3122">
                        <c:v>4.6028604826301036E-4</c:v>
                      </c:pt>
                      <c:pt idx="3123">
                        <c:v>4.779096880888416E-4</c:v>
                      </c:pt>
                      <c:pt idx="3124">
                        <c:v>4.7580243618849965E-4</c:v>
                      </c:pt>
                      <c:pt idx="3125">
                        <c:v>4.5998691258133549E-4</c:v>
                      </c:pt>
                      <c:pt idx="3126">
                        <c:v>4.6731841275254063E-4</c:v>
                      </c:pt>
                      <c:pt idx="3127">
                        <c:v>4.5064820265503679E-4</c:v>
                      </c:pt>
                      <c:pt idx="3128">
                        <c:v>4.5763470939797282E-4</c:v>
                      </c:pt>
                      <c:pt idx="3129">
                        <c:v>4.5546833689512231E-4</c:v>
                      </c:pt>
                      <c:pt idx="3130">
                        <c:v>4.4239523391452398E-4</c:v>
                      </c:pt>
                      <c:pt idx="3131">
                        <c:v>4.59994562418976E-4</c:v>
                      </c:pt>
                      <c:pt idx="3132">
                        <c:v>4.3361925658641135E-4</c:v>
                      </c:pt>
                      <c:pt idx="3133">
                        <c:v>4.5889750012219691E-4</c:v>
                      </c:pt>
                      <c:pt idx="3134">
                        <c:v>4.5677113674905486E-4</c:v>
                      </c:pt>
                      <c:pt idx="3135">
                        <c:v>4.3433142901563485E-4</c:v>
                      </c:pt>
                      <c:pt idx="3136">
                        <c:v>4.3394622868357034E-4</c:v>
                      </c:pt>
                      <c:pt idx="3137">
                        <c:v>4.2736425387135635E-4</c:v>
                      </c:pt>
                      <c:pt idx="3138">
                        <c:v>4.1620346596293444E-4</c:v>
                      </c:pt>
                      <c:pt idx="3139">
                        <c:v>4.1371857135860001E-4</c:v>
                      </c:pt>
                      <c:pt idx="3140">
                        <c:v>4.0969927767006768E-4</c:v>
                      </c:pt>
                      <c:pt idx="3141">
                        <c:v>3.9545690662573675E-4</c:v>
                      </c:pt>
                      <c:pt idx="3142">
                        <c:v>4.1053687904873422E-4</c:v>
                      </c:pt>
                      <c:pt idx="3143">
                        <c:v>4.0664711612235045E-4</c:v>
                      </c:pt>
                      <c:pt idx="3144">
                        <c:v>4.0229420389691967E-4</c:v>
                      </c:pt>
                      <c:pt idx="3145">
                        <c:v>4.0108888332245058E-4</c:v>
                      </c:pt>
                      <c:pt idx="3146">
                        <c:v>3.9332296215536876E-4</c:v>
                      </c:pt>
                      <c:pt idx="3147">
                        <c:v>3.8569671962606928E-4</c:v>
                      </c:pt>
                      <c:pt idx="3148">
                        <c:v>3.9027390722177558E-4</c:v>
                      </c:pt>
                      <c:pt idx="3149">
                        <c:v>3.7322180740177995E-4</c:v>
                      </c:pt>
                      <c:pt idx="3150">
                        <c:v>3.8344805664925771E-4</c:v>
                      </c:pt>
                      <c:pt idx="3151">
                        <c:v>3.8724942926876283E-4</c:v>
                      </c:pt>
                      <c:pt idx="3152">
                        <c:v>3.5698089782416534E-4</c:v>
                      </c:pt>
                      <c:pt idx="3153">
                        <c:v>3.6383447895829501E-4</c:v>
                      </c:pt>
                      <c:pt idx="3154">
                        <c:v>3.6706240298755281E-4</c:v>
                      </c:pt>
                      <c:pt idx="3155">
                        <c:v>3.6302172622105664E-4</c:v>
                      </c:pt>
                      <c:pt idx="3156">
                        <c:v>3.4010087070889141E-4</c:v>
                      </c:pt>
                      <c:pt idx="3157">
                        <c:v>3.2748984234309413E-4</c:v>
                      </c:pt>
                      <c:pt idx="3158">
                        <c:v>3.1327274301735973E-4</c:v>
                      </c:pt>
                      <c:pt idx="3159">
                        <c:v>3.1678318300540353E-4</c:v>
                      </c:pt>
                      <c:pt idx="3160">
                        <c:v>3.1252169668755466E-4</c:v>
                      </c:pt>
                      <c:pt idx="3161">
                        <c:v>3.0017625302319163E-4</c:v>
                      </c:pt>
                      <c:pt idx="3162">
                        <c:v>2.9332055636390819E-4</c:v>
                      </c:pt>
                      <c:pt idx="3163">
                        <c:v>2.8727133674331435E-4</c:v>
                      </c:pt>
                      <c:pt idx="3164">
                        <c:v>2.8427988296971716E-4</c:v>
                      </c:pt>
                      <c:pt idx="3165">
                        <c:v>2.8864035317087829E-4</c:v>
                      </c:pt>
                      <c:pt idx="3166">
                        <c:v>2.9225516666850159E-4</c:v>
                      </c:pt>
                      <c:pt idx="3167">
                        <c:v>2.8466265576194884E-4</c:v>
                      </c:pt>
                      <c:pt idx="3168">
                        <c:v>3.0854840268304036E-4</c:v>
                      </c:pt>
                      <c:pt idx="3169">
                        <c:v>2.8538152343318284E-4</c:v>
                      </c:pt>
                      <c:pt idx="3170">
                        <c:v>2.9182822872609568E-4</c:v>
                      </c:pt>
                      <c:pt idx="3171">
                        <c:v>3.0386995254247314E-4</c:v>
                      </c:pt>
                      <c:pt idx="3172">
                        <c:v>2.9986191288037162E-4</c:v>
                      </c:pt>
                      <c:pt idx="3173">
                        <c:v>2.8828815021189787E-4</c:v>
                      </c:pt>
                      <c:pt idx="3174">
                        <c:v>2.9922149702862221E-4</c:v>
                      </c:pt>
                      <c:pt idx="3175">
                        <c:v>2.7296128664073611E-4</c:v>
                      </c:pt>
                      <c:pt idx="3176">
                        <c:v>2.8311794147868071E-4</c:v>
                      </c:pt>
                      <c:pt idx="3177">
                        <c:v>2.6336135852581205E-4</c:v>
                      </c:pt>
                      <c:pt idx="3178">
                        <c:v>2.6749373202829041E-4</c:v>
                      </c:pt>
                      <c:pt idx="3179">
                        <c:v>2.529619921248719E-4</c:v>
                      </c:pt>
                      <c:pt idx="3180">
                        <c:v>2.5701010076397481E-4</c:v>
                      </c:pt>
                      <c:pt idx="3181">
                        <c:v>2.5369298264831018E-4</c:v>
                      </c:pt>
                      <c:pt idx="3182">
                        <c:v>2.3988852658062042E-4</c:v>
                      </c:pt>
                      <c:pt idx="3183">
                        <c:v>2.368300438654854E-4</c:v>
                      </c:pt>
                      <c:pt idx="3184">
                        <c:v>2.4680784371735952E-4</c:v>
                      </c:pt>
                      <c:pt idx="3185">
                        <c:v>2.3739268344292542E-4</c:v>
                      </c:pt>
                      <c:pt idx="3186">
                        <c:v>2.4395833834207586E-4</c:v>
                      </c:pt>
                      <c:pt idx="3187">
                        <c:v>2.3798656313682022E-4</c:v>
                      </c:pt>
                      <c:pt idx="3188">
                        <c:v>2.3681365069335835E-4</c:v>
                      </c:pt>
                      <c:pt idx="3189">
                        <c:v>2.2937993694924553E-4</c:v>
                      </c:pt>
                      <c:pt idx="3190">
                        <c:v>2.2255150028584742E-4</c:v>
                      </c:pt>
                      <c:pt idx="3191">
                        <c:v>2.1557762227878918E-4</c:v>
                      </c:pt>
                      <c:pt idx="3192">
                        <c:v>2.0434717330004271E-4</c:v>
                      </c:pt>
                      <c:pt idx="3193">
                        <c:v>1.9813544538581883E-4</c:v>
                      </c:pt>
                      <c:pt idx="3194">
                        <c:v>1.8666344506805934E-4</c:v>
                      </c:pt>
                      <c:pt idx="3195">
                        <c:v>1.7656767279158837E-4</c:v>
                      </c:pt>
                      <c:pt idx="3196">
                        <c:v>1.7334540127902516E-4</c:v>
                      </c:pt>
                      <c:pt idx="3197">
                        <c:v>1.6992130603577307E-4</c:v>
                      </c:pt>
                      <c:pt idx="3198">
                        <c:v>1.7594310535596993E-4</c:v>
                      </c:pt>
                      <c:pt idx="3199">
                        <c:v>1.6641715073025093E-4</c:v>
                      </c:pt>
                      <c:pt idx="3200">
                        <c:v>1.6759689306684316E-4</c:v>
                      </c:pt>
                      <c:pt idx="3201">
                        <c:v>1.5095850237465571E-4</c:v>
                      </c:pt>
                      <c:pt idx="3202">
                        <c:v>1.428812170830449E-4</c:v>
                      </c:pt>
                      <c:pt idx="3203">
                        <c:v>1.3037060766668378E-4</c:v>
                      </c:pt>
                      <c:pt idx="3204">
                        <c:v>1.2610306022943743E-4</c:v>
                      </c:pt>
                      <c:pt idx="3205">
                        <c:v>1.2506060679049651E-4</c:v>
                      </c:pt>
                      <c:pt idx="3206">
                        <c:v>1.2322938134207975E-4</c:v>
                      </c:pt>
                      <c:pt idx="3207">
                        <c:v>1.4271374449670578E-4</c:v>
                      </c:pt>
                      <c:pt idx="3208">
                        <c:v>1.4270549454687212E-4</c:v>
                      </c:pt>
                      <c:pt idx="3209">
                        <c:v>1.5728134455476116E-4</c:v>
                      </c:pt>
                      <c:pt idx="3210">
                        <c:v>1.5405783157778477E-4</c:v>
                      </c:pt>
                      <c:pt idx="3211">
                        <c:v>1.4678073368195083E-4</c:v>
                      </c:pt>
                      <c:pt idx="3212">
                        <c:v>1.4965904391572266E-4</c:v>
                      </c:pt>
                      <c:pt idx="3213">
                        <c:v>1.2698973141505592E-4</c:v>
                      </c:pt>
                      <c:pt idx="3214">
                        <c:v>1.2087043839669994E-4</c:v>
                      </c:pt>
                      <c:pt idx="3215">
                        <c:v>1.0469053598866724E-4</c:v>
                      </c:pt>
                      <c:pt idx="3216">
                        <c:v>9.1806176114994097E-5</c:v>
                      </c:pt>
                      <c:pt idx="3217">
                        <c:v>7.5206124405698387E-5</c:v>
                      </c:pt>
                      <c:pt idx="3218">
                        <c:v>8.1625931703416192E-5</c:v>
                      </c:pt>
                      <c:pt idx="3219">
                        <c:v>6.97342079703199E-5</c:v>
                      </c:pt>
                      <c:pt idx="3220">
                        <c:v>8.008384561377117E-5</c:v>
                      </c:pt>
                      <c:pt idx="3221">
                        <c:v>7.4330237312726817E-5</c:v>
                      </c:pt>
                      <c:pt idx="3222">
                        <c:v>5.6658659785296647E-5</c:v>
                      </c:pt>
                      <c:pt idx="3223">
                        <c:v>6.2090934802940388E-5</c:v>
                      </c:pt>
                      <c:pt idx="3224">
                        <c:v>5.4585941337672674E-5</c:v>
                      </c:pt>
                      <c:pt idx="3225">
                        <c:v>4.7215069568796519E-5</c:v>
                      </c:pt>
                      <c:pt idx="3226">
                        <c:v>4.6143396130872254E-5</c:v>
                      </c:pt>
                      <c:pt idx="3227">
                        <c:v>3.2893617716363288E-5</c:v>
                      </c:pt>
                      <c:pt idx="3228">
                        <c:v>1.887044766665039E-5</c:v>
                      </c:pt>
                      <c:pt idx="3229">
                        <c:v>9.3130231560600557E-6</c:v>
                      </c:pt>
                      <c:pt idx="3230">
                        <c:v>9.6803904243273186E-6</c:v>
                      </c:pt>
                      <c:pt idx="3231">
                        <c:v>7.3507590745257546E-6</c:v>
                      </c:pt>
                      <c:pt idx="3232">
                        <c:v>4.0457987269807974E-6</c:v>
                      </c:pt>
                      <c:pt idx="3233">
                        <c:v>4.4688553125760665E-6</c:v>
                      </c:pt>
                      <c:pt idx="3234">
                        <c:v>-1.0770646404275816E-5</c:v>
                      </c:pt>
                      <c:pt idx="3235">
                        <c:v>-1.5277412223503768E-5</c:v>
                      </c:pt>
                      <c:pt idx="3236">
                        <c:v>-1.1931985337741412E-5</c:v>
                      </c:pt>
                      <c:pt idx="3237">
                        <c:v>-2.4706188088169524E-5</c:v>
                      </c:pt>
                      <c:pt idx="3238">
                        <c:v>-2.4565381788706382E-5</c:v>
                      </c:pt>
                      <c:pt idx="3239">
                        <c:v>-2.5871561883417046E-5</c:v>
                      </c:pt>
                      <c:pt idx="3240">
                        <c:v>-2.4142026026019014E-5</c:v>
                      </c:pt>
                      <c:pt idx="3241">
                        <c:v>-2.9753213806862678E-5</c:v>
                      </c:pt>
                      <c:pt idx="3242">
                        <c:v>-5.2571207214359199E-5</c:v>
                      </c:pt>
                      <c:pt idx="3243">
                        <c:v>-5.0583679081937838E-5</c:v>
                      </c:pt>
                      <c:pt idx="3244">
                        <c:v>-4.7894865745825004E-5</c:v>
                      </c:pt>
                      <c:pt idx="3245">
                        <c:v>-6.114678032584581E-5</c:v>
                      </c:pt>
                      <c:pt idx="3246">
                        <c:v>-6.7564313512500092E-5</c:v>
                      </c:pt>
                      <c:pt idx="3247">
                        <c:v>-8.2903068953076378E-5</c:v>
                      </c:pt>
                      <c:pt idx="3248">
                        <c:v>-8.3979647498748998E-5</c:v>
                      </c:pt>
                      <c:pt idx="3249">
                        <c:v>-8.5942829428370046E-5</c:v>
                      </c:pt>
                      <c:pt idx="3250">
                        <c:v>-9.4759666042356351E-5</c:v>
                      </c:pt>
                      <c:pt idx="3251">
                        <c:v>-8.559652829010422E-5</c:v>
                      </c:pt>
                      <c:pt idx="3252">
                        <c:v>-1.0361596053393889E-4</c:v>
                      </c:pt>
                      <c:pt idx="3253">
                        <c:v>-1.077185978370955E-4</c:v>
                      </c:pt>
                      <c:pt idx="3254">
                        <c:v>-1.035504453432718E-4</c:v>
                      </c:pt>
                      <c:pt idx="3255">
                        <c:v>-1.1289567150388101E-4</c:v>
                      </c:pt>
                      <c:pt idx="3256">
                        <c:v>-1.2205156293789629E-4</c:v>
                      </c:pt>
                      <c:pt idx="3257">
                        <c:v>-1.1042765576083774E-4</c:v>
                      </c:pt>
                      <c:pt idx="3258">
                        <c:v>-1.275787058760895E-4</c:v>
                      </c:pt>
                      <c:pt idx="3259">
                        <c:v>-1.3038537946367902E-4</c:v>
                      </c:pt>
                      <c:pt idx="3260">
                        <c:v>-1.3785331634166351E-4</c:v>
                      </c:pt>
                      <c:pt idx="3261">
                        <c:v>-1.4939349010498017E-4</c:v>
                      </c:pt>
                      <c:pt idx="3262">
                        <c:v>-1.538609949229113E-4</c:v>
                      </c:pt>
                      <c:pt idx="3263">
                        <c:v>-1.7025644358628603E-4</c:v>
                      </c:pt>
                      <c:pt idx="3264">
                        <c:v>-1.5381826644292503E-4</c:v>
                      </c:pt>
                      <c:pt idx="3265">
                        <c:v>-1.6162956655114014E-4</c:v>
                      </c:pt>
                      <c:pt idx="3266">
                        <c:v>-1.6953757031951686E-4</c:v>
                      </c:pt>
                      <c:pt idx="3267">
                        <c:v>-1.6419883592664729E-4</c:v>
                      </c:pt>
                      <c:pt idx="3268">
                        <c:v>-1.5571707847763971E-4</c:v>
                      </c:pt>
                      <c:pt idx="3269">
                        <c:v>-1.7408472113301858E-4</c:v>
                      </c:pt>
                      <c:pt idx="3270">
                        <c:v>-1.8251446799879474E-4</c:v>
                      </c:pt>
                      <c:pt idx="3271">
                        <c:v>-1.6679792694967595E-4</c:v>
                      </c:pt>
                      <c:pt idx="3272">
                        <c:v>-1.8984761005929541E-4</c:v>
                      </c:pt>
                      <c:pt idx="3273">
                        <c:v>-1.9665916184493322E-4</c:v>
                      </c:pt>
                      <c:pt idx="3274">
                        <c:v>-2.0636541273981283E-4</c:v>
                      </c:pt>
                      <c:pt idx="3275">
                        <c:v>-2.1235920237590314E-4</c:v>
                      </c:pt>
                      <c:pt idx="3276">
                        <c:v>-2.1204220082886725E-4</c:v>
                      </c:pt>
                      <c:pt idx="3277">
                        <c:v>-2.2485696733712084E-4</c:v>
                      </c:pt>
                      <c:pt idx="3278">
                        <c:v>-2.3368751833684645E-4</c:v>
                      </c:pt>
                      <c:pt idx="3279">
                        <c:v>-2.3435119444029876E-4</c:v>
                      </c:pt>
                      <c:pt idx="3280">
                        <c:v>-2.3684605432546589E-4</c:v>
                      </c:pt>
                      <c:pt idx="3281">
                        <c:v>-2.3787820861470547E-4</c:v>
                      </c:pt>
                      <c:pt idx="3282">
                        <c:v>-2.4054144455790908E-4</c:v>
                      </c:pt>
                      <c:pt idx="3283">
                        <c:v>-2.5524621087808256E-4</c:v>
                      </c:pt>
                      <c:pt idx="3284">
                        <c:v>-2.6796702398416598E-4</c:v>
                      </c:pt>
                      <c:pt idx="3285">
                        <c:v>-2.7067210186867264E-4</c:v>
                      </c:pt>
                      <c:pt idx="3286">
                        <c:v>-2.8340551327517239E-4</c:v>
                      </c:pt>
                      <c:pt idx="3287">
                        <c:v>-2.9589673640488388E-4</c:v>
                      </c:pt>
                      <c:pt idx="3288">
                        <c:v>-2.9262374623480425E-4</c:v>
                      </c:pt>
                      <c:pt idx="3289">
                        <c:v>-3.0618768856081587E-4</c:v>
                      </c:pt>
                      <c:pt idx="3290">
                        <c:v>-3.0563461892837838E-4</c:v>
                      </c:pt>
                      <c:pt idx="3291">
                        <c:v>-3.0837039993748106E-4</c:v>
                      </c:pt>
                      <c:pt idx="3292">
                        <c:v>-3.0945842841366335E-4</c:v>
                      </c:pt>
                      <c:pt idx="3293">
                        <c:v>-3.2379599209789064E-4</c:v>
                      </c:pt>
                      <c:pt idx="3294">
                        <c:v>-3.0375987833249828E-4</c:v>
                      </c:pt>
                      <c:pt idx="3295">
                        <c:v>-3.1717153148216057E-4</c:v>
                      </c:pt>
                      <c:pt idx="3296">
                        <c:v>-3.0799119711729159E-4</c:v>
                      </c:pt>
                      <c:pt idx="3297">
                        <c:v>-3.2451063584326207E-4</c:v>
                      </c:pt>
                      <c:pt idx="3298">
                        <c:v>-3.2369700237409844E-4</c:v>
                      </c:pt>
                      <c:pt idx="3299">
                        <c:v>-3.3386141003086659E-4</c:v>
                      </c:pt>
                      <c:pt idx="3300">
                        <c:v>-3.4466383101086818E-4</c:v>
                      </c:pt>
                      <c:pt idx="3301">
                        <c:v>-3.5945839131567041E-4</c:v>
                      </c:pt>
                      <c:pt idx="3302">
                        <c:v>-3.5198692650165262E-4</c:v>
                      </c:pt>
                      <c:pt idx="3303">
                        <c:v>-3.7443002346824642E-4</c:v>
                      </c:pt>
                      <c:pt idx="3304">
                        <c:v>-3.6507925078684694E-4</c:v>
                      </c:pt>
                      <c:pt idx="3305">
                        <c:v>-3.6983157759300656E-4</c:v>
                      </c:pt>
                      <c:pt idx="3306">
                        <c:v>-3.9043607169132266E-4</c:v>
                      </c:pt>
                      <c:pt idx="3307">
                        <c:v>-3.9308611426117453E-4</c:v>
                      </c:pt>
                      <c:pt idx="3308">
                        <c:v>-3.8037527720920504E-4</c:v>
                      </c:pt>
                      <c:pt idx="3309">
                        <c:v>-3.9071807756577495E-4</c:v>
                      </c:pt>
                      <c:pt idx="3310">
                        <c:v>-4.0348912372458969E-4</c:v>
                      </c:pt>
                      <c:pt idx="3311">
                        <c:v>-4.1739933917852093E-4</c:v>
                      </c:pt>
                      <c:pt idx="3312">
                        <c:v>-4.2600173018103073E-4</c:v>
                      </c:pt>
                      <c:pt idx="3313">
                        <c:v>-4.2227591534027396E-4</c:v>
                      </c:pt>
                      <c:pt idx="3314">
                        <c:v>-4.3305096486618384E-4</c:v>
                      </c:pt>
                      <c:pt idx="3315">
                        <c:v>-4.3435821911417155E-4</c:v>
                      </c:pt>
                      <c:pt idx="3316">
                        <c:v>-4.3807384646326355E-4</c:v>
                      </c:pt>
                      <c:pt idx="3317">
                        <c:v>-4.5554010573748321E-4</c:v>
                      </c:pt>
                      <c:pt idx="3318">
                        <c:v>-4.4470492980999292E-4</c:v>
                      </c:pt>
                      <c:pt idx="3319">
                        <c:v>-4.6092749420243985E-4</c:v>
                      </c:pt>
                      <c:pt idx="3320">
                        <c:v>-4.5848241955416638E-4</c:v>
                      </c:pt>
                      <c:pt idx="3321">
                        <c:v>-4.6033892598887756E-4</c:v>
                      </c:pt>
                      <c:pt idx="3322">
                        <c:v>-4.7108675366245109E-4</c:v>
                      </c:pt>
                      <c:pt idx="3323">
                        <c:v>-4.7210575277741523E-4</c:v>
                      </c:pt>
                      <c:pt idx="3324">
                        <c:v>-4.7256440820383718E-4</c:v>
                      </c:pt>
                      <c:pt idx="3325">
                        <c:v>-4.8218013899285761E-4</c:v>
                      </c:pt>
                      <c:pt idx="3326">
                        <c:v>-4.8062844621271118E-4</c:v>
                      </c:pt>
                      <c:pt idx="3327">
                        <c:v>-4.8533425684059179E-4</c:v>
                      </c:pt>
                      <c:pt idx="3328">
                        <c:v>-4.9978658268577095E-4</c:v>
                      </c:pt>
                      <c:pt idx="3329">
                        <c:v>-4.9659226755707439E-4</c:v>
                      </c:pt>
                      <c:pt idx="3330">
                        <c:v>-5.0811995662443843E-4</c:v>
                      </c:pt>
                      <c:pt idx="3331">
                        <c:v>-5.0904739136392976E-4</c:v>
                      </c:pt>
                      <c:pt idx="3332">
                        <c:v>-5.1546128230441817E-4</c:v>
                      </c:pt>
                      <c:pt idx="3333">
                        <c:v>-5.1157063555485086E-4</c:v>
                      </c:pt>
                      <c:pt idx="3334">
                        <c:v>-5.2611421949097167E-4</c:v>
                      </c:pt>
                      <c:pt idx="3335">
                        <c:v>-5.307543383451435E-4</c:v>
                      </c:pt>
                      <c:pt idx="3336">
                        <c:v>-5.24897342613036E-4</c:v>
                      </c:pt>
                      <c:pt idx="3337">
                        <c:v>-5.3141756885553663E-4</c:v>
                      </c:pt>
                      <c:pt idx="3338">
                        <c:v>-5.426639951606327E-4</c:v>
                      </c:pt>
                      <c:pt idx="3339">
                        <c:v>-5.3121370028706759E-4</c:v>
                      </c:pt>
                      <c:pt idx="3340">
                        <c:v>-5.4606304741269677E-4</c:v>
                      </c:pt>
                      <c:pt idx="3341">
                        <c:v>-5.5647007321886152E-4</c:v>
                      </c:pt>
                      <c:pt idx="3342">
                        <c:v>-5.7890451724113359E-4</c:v>
                      </c:pt>
                      <c:pt idx="3343">
                        <c:v>-5.9853691443248578E-4</c:v>
                      </c:pt>
                      <c:pt idx="3344">
                        <c:v>-5.9705065999079781E-4</c:v>
                      </c:pt>
                      <c:pt idx="3345">
                        <c:v>-5.8542174146426079E-4</c:v>
                      </c:pt>
                      <c:pt idx="3346">
                        <c:v>-5.9365865969889734E-4</c:v>
                      </c:pt>
                      <c:pt idx="3347">
                        <c:v>-5.9555887726000774E-4</c:v>
                      </c:pt>
                      <c:pt idx="3348">
                        <c:v>-5.9315610860752549E-4</c:v>
                      </c:pt>
                      <c:pt idx="3349">
                        <c:v>-6.046115271618539E-4</c:v>
                      </c:pt>
                      <c:pt idx="3350">
                        <c:v>-6.1329996450591425E-4</c:v>
                      </c:pt>
                      <c:pt idx="3351">
                        <c:v>-6.164484739006826E-4</c:v>
                      </c:pt>
                      <c:pt idx="3352">
                        <c:v>-6.313443963696791E-4</c:v>
                      </c:pt>
                      <c:pt idx="3353">
                        <c:v>-6.3024346875563181E-4</c:v>
                      </c:pt>
                      <c:pt idx="3354">
                        <c:v>-6.2823267872926609E-4</c:v>
                      </c:pt>
                      <c:pt idx="3355">
                        <c:v>-6.437141950178648E-4</c:v>
                      </c:pt>
                      <c:pt idx="3356">
                        <c:v>-6.401806741853387E-4</c:v>
                      </c:pt>
                      <c:pt idx="3357">
                        <c:v>-6.5348911283007757E-4</c:v>
                      </c:pt>
                      <c:pt idx="3358">
                        <c:v>-6.4891026652969799E-4</c:v>
                      </c:pt>
                      <c:pt idx="3359">
                        <c:v>-6.5344621887868982E-4</c:v>
                      </c:pt>
                      <c:pt idx="3360">
                        <c:v>-6.6252965957890617E-4</c:v>
                      </c:pt>
                      <c:pt idx="3361">
                        <c:v>-6.7191040727196004E-4</c:v>
                      </c:pt>
                      <c:pt idx="3362">
                        <c:v>-6.8769934002881452E-4</c:v>
                      </c:pt>
                      <c:pt idx="3363">
                        <c:v>-6.754991238397466E-4</c:v>
                      </c:pt>
                      <c:pt idx="3364">
                        <c:v>-6.7516393865977968E-4</c:v>
                      </c:pt>
                      <c:pt idx="3365">
                        <c:v>-6.8096023905582059E-4</c:v>
                      </c:pt>
                      <c:pt idx="3366">
                        <c:v>-6.9404691083118893E-4</c:v>
                      </c:pt>
                      <c:pt idx="3367">
                        <c:v>-7.064508978484519E-4</c:v>
                      </c:pt>
                      <c:pt idx="3368">
                        <c:v>-7.0453786967761658E-4</c:v>
                      </c:pt>
                      <c:pt idx="3369">
                        <c:v>-7.1032376892216011E-4</c:v>
                      </c:pt>
                      <c:pt idx="3370">
                        <c:v>-7.0993261708724624E-4</c:v>
                      </c:pt>
                      <c:pt idx="3371">
                        <c:v>-7.3230091379461112E-4</c:v>
                      </c:pt>
                      <c:pt idx="3372">
                        <c:v>-7.2018115445929558E-4</c:v>
                      </c:pt>
                      <c:pt idx="3373">
                        <c:v>-7.0672600516775823E-4</c:v>
                      </c:pt>
                      <c:pt idx="3374">
                        <c:v>-7.3518374157812989E-4</c:v>
                      </c:pt>
                      <c:pt idx="3375">
                        <c:v>-7.3738241390831937E-4</c:v>
                      </c:pt>
                      <c:pt idx="3376">
                        <c:v>-7.4304222470545852E-4</c:v>
                      </c:pt>
                      <c:pt idx="3377">
                        <c:v>-7.4641453029333966E-4</c:v>
                      </c:pt>
                      <c:pt idx="3378">
                        <c:v>-7.5574427744445059E-4</c:v>
                      </c:pt>
                      <c:pt idx="3379">
                        <c:v>-7.5981221221444459E-4</c:v>
                      </c:pt>
                      <c:pt idx="3380">
                        <c:v>-7.5901181959252403E-4</c:v>
                      </c:pt>
                      <c:pt idx="3381">
                        <c:v>-7.5839173344797138E-4</c:v>
                      </c:pt>
                      <c:pt idx="3382">
                        <c:v>-7.6182916880619255E-4</c:v>
                      </c:pt>
                      <c:pt idx="3383">
                        <c:v>-7.8374052627075972E-4</c:v>
                      </c:pt>
                      <c:pt idx="3384">
                        <c:v>-7.7026104235197832E-4</c:v>
                      </c:pt>
                      <c:pt idx="3385">
                        <c:v>-7.7899048651718062E-4</c:v>
                      </c:pt>
                      <c:pt idx="3386">
                        <c:v>-8.0672008318268375E-4</c:v>
                      </c:pt>
                      <c:pt idx="3387">
                        <c:v>-8.0730941443690198E-4</c:v>
                      </c:pt>
                      <c:pt idx="3388">
                        <c:v>-7.9910801529813589E-4</c:v>
                      </c:pt>
                      <c:pt idx="3389">
                        <c:v>-8.1117743402568622E-4</c:v>
                      </c:pt>
                      <c:pt idx="3390">
                        <c:v>-8.2305345301179899E-4</c:v>
                      </c:pt>
                      <c:pt idx="3391">
                        <c:v>-8.2856119802372557E-4</c:v>
                      </c:pt>
                      <c:pt idx="3392">
                        <c:v>-8.3447676682938147E-4</c:v>
                      </c:pt>
                      <c:pt idx="3393">
                        <c:v>-8.1679292412101679E-4</c:v>
                      </c:pt>
                      <c:pt idx="3394">
                        <c:v>-8.4271213553719715E-4</c:v>
                      </c:pt>
                      <c:pt idx="3395">
                        <c:v>-8.5953261198377115E-4</c:v>
                      </c:pt>
                      <c:pt idx="3396">
                        <c:v>-8.6754896989607231E-4</c:v>
                      </c:pt>
                      <c:pt idx="3397">
                        <c:v>-8.660219163428496E-4</c:v>
                      </c:pt>
                      <c:pt idx="3398">
                        <c:v>-8.6900496270085842E-4</c:v>
                      </c:pt>
                      <c:pt idx="3399">
                        <c:v>-8.8065115640147086E-4</c:v>
                      </c:pt>
                      <c:pt idx="3400">
                        <c:v>-8.6529547990535274E-4</c:v>
                      </c:pt>
                      <c:pt idx="3401">
                        <c:v>-8.8753354434670728E-4</c:v>
                      </c:pt>
                      <c:pt idx="3402">
                        <c:v>-8.9636346604403914E-4</c:v>
                      </c:pt>
                      <c:pt idx="3403">
                        <c:v>-9.0600865442775236E-4</c:v>
                      </c:pt>
                      <c:pt idx="3404">
                        <c:v>-9.0675685979193371E-4</c:v>
                      </c:pt>
                      <c:pt idx="3405">
                        <c:v>-8.9921545945549294E-4</c:v>
                      </c:pt>
                      <c:pt idx="3406">
                        <c:v>-8.9755056521555231E-4</c:v>
                      </c:pt>
                      <c:pt idx="3407">
                        <c:v>-9.1533661689276787E-4</c:v>
                      </c:pt>
                      <c:pt idx="3408">
                        <c:v>-9.0975143513945212E-4</c:v>
                      </c:pt>
                      <c:pt idx="3409">
                        <c:v>-9.2798420184760555E-4</c:v>
                      </c:pt>
                      <c:pt idx="3410">
                        <c:v>-9.3213321630187162E-4</c:v>
                      </c:pt>
                      <c:pt idx="3411">
                        <c:v>-9.3950364606373946E-4</c:v>
                      </c:pt>
                      <c:pt idx="3412">
                        <c:v>-9.4607755657602325E-4</c:v>
                      </c:pt>
                      <c:pt idx="3413">
                        <c:v>-9.4546119144579409E-4</c:v>
                      </c:pt>
                      <c:pt idx="3414">
                        <c:v>-9.3458780274707483E-4</c:v>
                      </c:pt>
                      <c:pt idx="3415">
                        <c:v>-9.5266625997178858E-4</c:v>
                      </c:pt>
                      <c:pt idx="3416">
                        <c:v>-9.5309192531343838E-4</c:v>
                      </c:pt>
                      <c:pt idx="3417">
                        <c:v>-9.2825236402748282E-4</c:v>
                      </c:pt>
                      <c:pt idx="3418">
                        <c:v>-9.3098770959506151E-4</c:v>
                      </c:pt>
                      <c:pt idx="3419">
                        <c:v>-9.631194044376403E-4</c:v>
                      </c:pt>
                      <c:pt idx="3420">
                        <c:v>-9.4467101024200398E-4</c:v>
                      </c:pt>
                      <c:pt idx="3421">
                        <c:v>-9.574960131128763E-4</c:v>
                      </c:pt>
                      <c:pt idx="3422">
                        <c:v>-9.6463188612380018E-4</c:v>
                      </c:pt>
                      <c:pt idx="3423">
                        <c:v>-9.6899808156363128E-4</c:v>
                      </c:pt>
                      <c:pt idx="3424">
                        <c:v>-9.7637352507220197E-4</c:v>
                      </c:pt>
                      <c:pt idx="3425">
                        <c:v>-9.6895187881572105E-4</c:v>
                      </c:pt>
                      <c:pt idx="3426">
                        <c:v>-9.8809373675536787E-4</c:v>
                      </c:pt>
                      <c:pt idx="3427">
                        <c:v>-9.9887969478736397E-4</c:v>
                      </c:pt>
                      <c:pt idx="3428">
                        <c:v>-1.009693637324893E-3</c:v>
                      </c:pt>
                      <c:pt idx="3429">
                        <c:v>-1.0130686535237711E-3</c:v>
                      </c:pt>
                      <c:pt idx="3430">
                        <c:v>-1.0151357251340016E-3</c:v>
                      </c:pt>
                      <c:pt idx="3431">
                        <c:v>-1.0060113411782471E-3</c:v>
                      </c:pt>
                      <c:pt idx="3432">
                        <c:v>-1.0294614241393358E-3</c:v>
                      </c:pt>
                      <c:pt idx="3433">
                        <c:v>-1.0372355382973796E-3</c:v>
                      </c:pt>
                      <c:pt idx="3434">
                        <c:v>-1.0323380552790054E-3</c:v>
                      </c:pt>
                      <c:pt idx="3435">
                        <c:v>-1.0502814948474151E-3</c:v>
                      </c:pt>
                      <c:pt idx="3436">
                        <c:v>-1.0643527912399626E-3</c:v>
                      </c:pt>
                      <c:pt idx="3437">
                        <c:v>-1.064477403121361E-3</c:v>
                      </c:pt>
                      <c:pt idx="3438">
                        <c:v>-1.0682898306109553E-3</c:v>
                      </c:pt>
                      <c:pt idx="3439">
                        <c:v>-1.0720574883181673E-3</c:v>
                      </c:pt>
                      <c:pt idx="3440">
                        <c:v>-1.072829770985204E-3</c:v>
                      </c:pt>
                      <c:pt idx="3441">
                        <c:v>-1.0819556450805726E-3</c:v>
                      </c:pt>
                      <c:pt idx="3442">
                        <c:v>-1.0925889859587836E-3</c:v>
                      </c:pt>
                      <c:pt idx="3443">
                        <c:v>-1.0795975923123021E-3</c:v>
                      </c:pt>
                      <c:pt idx="3444">
                        <c:v>-1.0881968359742495E-3</c:v>
                      </c:pt>
                      <c:pt idx="3445">
                        <c:v>-1.0902453955822895E-3</c:v>
                      </c:pt>
                      <c:pt idx="3446">
                        <c:v>-1.093228609797081E-3</c:v>
                      </c:pt>
                      <c:pt idx="3447">
                        <c:v>-1.1040277136592032E-3</c:v>
                      </c:pt>
                      <c:pt idx="3448">
                        <c:v>-1.1268845221682603E-3</c:v>
                      </c:pt>
                      <c:pt idx="3449">
                        <c:v>-1.1352261620372827E-3</c:v>
                      </c:pt>
                      <c:pt idx="3450">
                        <c:v>-1.1315333536690076E-3</c:v>
                      </c:pt>
                      <c:pt idx="3451">
                        <c:v>-1.1409452131537167E-3</c:v>
                      </c:pt>
                      <c:pt idx="3452">
                        <c:v>-1.138566685354726E-3</c:v>
                      </c:pt>
                      <c:pt idx="3453">
                        <c:v>-1.1330563678859267E-3</c:v>
                      </c:pt>
                      <c:pt idx="3454">
                        <c:v>-1.1524326981370906E-3</c:v>
                      </c:pt>
                      <c:pt idx="3455">
                        <c:v>-1.1708265504996255E-3</c:v>
                      </c:pt>
                      <c:pt idx="3456">
                        <c:v>-1.1726218590611753E-3</c:v>
                      </c:pt>
                      <c:pt idx="3457">
                        <c:v>-1.1743870148166831E-3</c:v>
                      </c:pt>
                      <c:pt idx="3458">
                        <c:v>-1.1925522442684292E-3</c:v>
                      </c:pt>
                      <c:pt idx="3459">
                        <c:v>-1.180119615495187E-3</c:v>
                      </c:pt>
                      <c:pt idx="3460">
                        <c:v>-1.1839083683814319E-3</c:v>
                      </c:pt>
                      <c:pt idx="3461">
                        <c:v>-1.1867419961557463E-3</c:v>
                      </c:pt>
                      <c:pt idx="3462">
                        <c:v>-1.2113279235897872E-3</c:v>
                      </c:pt>
                      <c:pt idx="3463">
                        <c:v>-1.2053200033218753E-3</c:v>
                      </c:pt>
                      <c:pt idx="3464">
                        <c:v>-1.2167835578104412E-3</c:v>
                      </c:pt>
                      <c:pt idx="3465">
                        <c:v>-1.2097027701940388E-3</c:v>
                      </c:pt>
                      <c:pt idx="3466">
                        <c:v>-1.2139839812838676E-3</c:v>
                      </c:pt>
                      <c:pt idx="3467">
                        <c:v>-1.217718508714866E-3</c:v>
                      </c:pt>
                      <c:pt idx="3468">
                        <c:v>-1.2293492949439855E-3</c:v>
                      </c:pt>
                      <c:pt idx="3469">
                        <c:v>-1.2374630687245287E-3</c:v>
                      </c:pt>
                      <c:pt idx="3470">
                        <c:v>-1.2495865062651112E-3</c:v>
                      </c:pt>
                      <c:pt idx="3471">
                        <c:v>-1.251211521615965E-3</c:v>
                      </c:pt>
                      <c:pt idx="3472">
                        <c:v>-1.2558812391575771E-3</c:v>
                      </c:pt>
                      <c:pt idx="3473">
                        <c:v>-1.2579489845352427E-3</c:v>
                      </c:pt>
                      <c:pt idx="3474">
                        <c:v>-1.273981806435269E-3</c:v>
                      </c:pt>
                      <c:pt idx="3475">
                        <c:v>-1.2711650720473968E-3</c:v>
                      </c:pt>
                      <c:pt idx="3476">
                        <c:v>-1.2678509985357706E-3</c:v>
                      </c:pt>
                      <c:pt idx="3477">
                        <c:v>-1.2787203538399754E-3</c:v>
                      </c:pt>
                      <c:pt idx="3478">
                        <c:v>-1.2743094431067312E-3</c:v>
                      </c:pt>
                      <c:pt idx="3479">
                        <c:v>-1.2816157486900345E-3</c:v>
                      </c:pt>
                      <c:pt idx="3480">
                        <c:v>-1.2915231920696631E-3</c:v>
                      </c:pt>
                      <c:pt idx="3481">
                        <c:v>-1.3012071240770964E-3</c:v>
                      </c:pt>
                      <c:pt idx="3482">
                        <c:v>-1.2894571443186871E-3</c:v>
                      </c:pt>
                      <c:pt idx="3483">
                        <c:v>-1.3017736839577682E-3</c:v>
                      </c:pt>
                      <c:pt idx="3484">
                        <c:v>-1.2984137276605108E-3</c:v>
                      </c:pt>
                      <c:pt idx="3485">
                        <c:v>-1.3134918416751688E-3</c:v>
                      </c:pt>
                      <c:pt idx="3486">
                        <c:v>-1.3154880482729185E-3</c:v>
                      </c:pt>
                      <c:pt idx="3487">
                        <c:v>-1.3070448555016873E-3</c:v>
                      </c:pt>
                      <c:pt idx="3488">
                        <c:v>-1.3226973515258207E-3</c:v>
                      </c:pt>
                      <c:pt idx="3489">
                        <c:v>-1.3275876842055616E-3</c:v>
                      </c:pt>
                      <c:pt idx="3490">
                        <c:v>-1.321595025938715E-3</c:v>
                      </c:pt>
                      <c:pt idx="3491">
                        <c:v>-1.3227594203505326E-3</c:v>
                      </c:pt>
                      <c:pt idx="3492">
                        <c:v>-1.3171064252749897E-3</c:v>
                      </c:pt>
                      <c:pt idx="3493">
                        <c:v>-1.3379733473876992E-3</c:v>
                      </c:pt>
                      <c:pt idx="3494">
                        <c:v>-1.355618916234678E-3</c:v>
                      </c:pt>
                      <c:pt idx="3495">
                        <c:v>-1.353205278153115E-3</c:v>
                      </c:pt>
                      <c:pt idx="3496">
                        <c:v>-1.3673112637110144E-3</c:v>
                      </c:pt>
                      <c:pt idx="3497">
                        <c:v>-1.3445606348887439E-3</c:v>
                      </c:pt>
                      <c:pt idx="3498">
                        <c:v>-1.3417400665263418E-3</c:v>
                      </c:pt>
                      <c:pt idx="3499">
                        <c:v>-1.3511424536081587E-3</c:v>
                      </c:pt>
                      <c:pt idx="3500">
                        <c:v>-1.3788728959633751E-3</c:v>
                      </c:pt>
                      <c:pt idx="3501">
                        <c:v>-1.3816905420442973E-3</c:v>
                      </c:pt>
                      <c:pt idx="3502">
                        <c:v>-1.381583703898752E-3</c:v>
                      </c:pt>
                      <c:pt idx="3503">
                        <c:v>-1.3739109299565734E-3</c:v>
                      </c:pt>
                      <c:pt idx="3504">
                        <c:v>-1.3850408893700823E-3</c:v>
                      </c:pt>
                      <c:pt idx="3505">
                        <c:v>-1.3709088492312837E-3</c:v>
                      </c:pt>
                      <c:pt idx="3506">
                        <c:v>-1.3890590626081621E-3</c:v>
                      </c:pt>
                      <c:pt idx="3507">
                        <c:v>-1.3922346642002649E-3</c:v>
                      </c:pt>
                      <c:pt idx="3508">
                        <c:v>-1.3971638362162237E-3</c:v>
                      </c:pt>
                      <c:pt idx="3509">
                        <c:v>-1.3785717570824602E-3</c:v>
                      </c:pt>
                      <c:pt idx="3510">
                        <c:v>-1.3989331398337665E-3</c:v>
                      </c:pt>
                      <c:pt idx="3511">
                        <c:v>-1.3974890848676761E-3</c:v>
                      </c:pt>
                      <c:pt idx="3512">
                        <c:v>-1.4105090586967399E-3</c:v>
                      </c:pt>
                      <c:pt idx="3513">
                        <c:v>-1.3891328850571749E-3</c:v>
                      </c:pt>
                      <c:pt idx="3514">
                        <c:v>-1.4028535713095185E-3</c:v>
                      </c:pt>
                      <c:pt idx="3515">
                        <c:v>-1.40368035820397E-3</c:v>
                      </c:pt>
                      <c:pt idx="3516">
                        <c:v>-1.4180379132549138E-3</c:v>
                      </c:pt>
                      <c:pt idx="3517">
                        <c:v>-1.4047236253690004E-3</c:v>
                      </c:pt>
                      <c:pt idx="3518">
                        <c:v>-1.3884814936859508E-3</c:v>
                      </c:pt>
                      <c:pt idx="3519">
                        <c:v>-1.4144465983245043E-3</c:v>
                      </c:pt>
                      <c:pt idx="3520">
                        <c:v>-1.4284875011309937E-3</c:v>
                      </c:pt>
                      <c:pt idx="3521">
                        <c:v>-1.4389770963660956E-3</c:v>
                      </c:pt>
                      <c:pt idx="3522">
                        <c:v>-1.442910403604325E-3</c:v>
                      </c:pt>
                      <c:pt idx="3523">
                        <c:v>-1.4306562443871041E-3</c:v>
                      </c:pt>
                      <c:pt idx="3524">
                        <c:v>-1.4244886540316513E-3</c:v>
                      </c:pt>
                      <c:pt idx="3525">
                        <c:v>-1.4355777959940508E-3</c:v>
                      </c:pt>
                      <c:pt idx="3526">
                        <c:v>-1.4394635096217833E-3</c:v>
                      </c:pt>
                      <c:pt idx="3527">
                        <c:v>-1.4466342359748328E-3</c:v>
                      </c:pt>
                      <c:pt idx="3528">
                        <c:v>-1.4456232504542548E-3</c:v>
                      </c:pt>
                      <c:pt idx="3529">
                        <c:v>-1.4522277814602777E-3</c:v>
                      </c:pt>
                      <c:pt idx="3530">
                        <c:v>-1.4456575810670759E-3</c:v>
                      </c:pt>
                      <c:pt idx="3531">
                        <c:v>-1.4458805608717716E-3</c:v>
                      </c:pt>
                      <c:pt idx="3532">
                        <c:v>-1.4467622599558963E-3</c:v>
                      </c:pt>
                      <c:pt idx="3533">
                        <c:v>-1.4713329813321764E-3</c:v>
                      </c:pt>
                      <c:pt idx="3534">
                        <c:v>-1.4732476296972141E-3</c:v>
                      </c:pt>
                      <c:pt idx="3535">
                        <c:v>-1.4847298564925381E-3</c:v>
                      </c:pt>
                      <c:pt idx="3536">
                        <c:v>-1.4878040085812502E-3</c:v>
                      </c:pt>
                      <c:pt idx="3537">
                        <c:v>-1.4726459760118656E-3</c:v>
                      </c:pt>
                      <c:pt idx="3538">
                        <c:v>-1.4934350962589906E-3</c:v>
                      </c:pt>
                      <c:pt idx="3539">
                        <c:v>-1.5101167067219307E-3</c:v>
                      </c:pt>
                      <c:pt idx="3540">
                        <c:v>-1.4972205006874562E-3</c:v>
                      </c:pt>
                      <c:pt idx="3541">
                        <c:v>-1.5094395845075775E-3</c:v>
                      </c:pt>
                      <c:pt idx="3542">
                        <c:v>-1.5402518080253156E-3</c:v>
                      </c:pt>
                      <c:pt idx="3543">
                        <c:v>-1.5265301205705829E-3</c:v>
                      </c:pt>
                      <c:pt idx="3544">
                        <c:v>-1.5284465924857826E-3</c:v>
                      </c:pt>
                      <c:pt idx="3545">
                        <c:v>-1.5344752958644165E-3</c:v>
                      </c:pt>
                      <c:pt idx="3546">
                        <c:v>-1.5033950948155272E-3</c:v>
                      </c:pt>
                      <c:pt idx="3547">
                        <c:v>-1.5152778729536406E-3</c:v>
                      </c:pt>
                      <c:pt idx="3548">
                        <c:v>-1.5422674077044231E-3</c:v>
                      </c:pt>
                      <c:pt idx="3549">
                        <c:v>-1.5388809309511671E-3</c:v>
                      </c:pt>
                      <c:pt idx="3550">
                        <c:v>-1.5458859416795586E-3</c:v>
                      </c:pt>
                      <c:pt idx="3551">
                        <c:v>-1.5507559369325088E-3</c:v>
                      </c:pt>
                      <c:pt idx="3552">
                        <c:v>-1.5475704126503389E-3</c:v>
                      </c:pt>
                      <c:pt idx="3553">
                        <c:v>-1.5544781692763178E-3</c:v>
                      </c:pt>
                      <c:pt idx="3554">
                        <c:v>-1.5616119215283873E-3</c:v>
                      </c:pt>
                      <c:pt idx="3555">
                        <c:v>-1.550607576165073E-3</c:v>
                      </c:pt>
                      <c:pt idx="3556">
                        <c:v>-1.5808017509814226E-3</c:v>
                      </c:pt>
                      <c:pt idx="3557">
                        <c:v>-1.5899693646887023E-3</c:v>
                      </c:pt>
                      <c:pt idx="3558">
                        <c:v>-1.573822407663872E-3</c:v>
                      </c:pt>
                      <c:pt idx="3559">
                        <c:v>-1.5803327365542855E-3</c:v>
                      </c:pt>
                      <c:pt idx="3560">
                        <c:v>-1.5889374618516614E-3</c:v>
                      </c:pt>
                      <c:pt idx="3561">
                        <c:v>-1.6027466532210252E-3</c:v>
                      </c:pt>
                      <c:pt idx="3562">
                        <c:v>-1.5920594549988789E-3</c:v>
                      </c:pt>
                      <c:pt idx="3563">
                        <c:v>-1.6056314760353393E-3</c:v>
                      </c:pt>
                      <c:pt idx="3564">
                        <c:v>-1.6142805242022557E-3</c:v>
                      </c:pt>
                      <c:pt idx="3565">
                        <c:v>-1.6134021825283818E-3</c:v>
                      </c:pt>
                      <c:pt idx="3566">
                        <c:v>-1.5978797282825922E-3</c:v>
                      </c:pt>
                      <c:pt idx="3567">
                        <c:v>-1.6387935442639227E-3</c:v>
                      </c:pt>
                      <c:pt idx="3568">
                        <c:v>-1.6476777962573348E-3</c:v>
                      </c:pt>
                      <c:pt idx="3569">
                        <c:v>-1.6312369916631345E-3</c:v>
                      </c:pt>
                      <c:pt idx="3570">
                        <c:v>-1.6369473461554866E-3</c:v>
                      </c:pt>
                      <c:pt idx="3571">
                        <c:v>-1.6277550581123596E-3</c:v>
                      </c:pt>
                      <c:pt idx="3572">
                        <c:v>-1.6448604880575212E-3</c:v>
                      </c:pt>
                      <c:pt idx="3573">
                        <c:v>-1.6122124691569262E-3</c:v>
                      </c:pt>
                      <c:pt idx="3574">
                        <c:v>-1.6478921049838458E-3</c:v>
                      </c:pt>
                      <c:pt idx="3575">
                        <c:v>-1.6319307196935656E-3</c:v>
                      </c:pt>
                      <c:pt idx="3576">
                        <c:v>-1.6429268724447875E-3</c:v>
                      </c:pt>
                      <c:pt idx="3577">
                        <c:v>-1.6372314388487198E-3</c:v>
                      </c:pt>
                      <c:pt idx="3578">
                        <c:v>-1.6425091702927592E-3</c:v>
                      </c:pt>
                      <c:pt idx="3579">
                        <c:v>-1.6527737712013775E-3</c:v>
                      </c:pt>
                      <c:pt idx="3580">
                        <c:v>-1.6460176994249297E-3</c:v>
                      </c:pt>
                      <c:pt idx="3581">
                        <c:v>-1.6535806605451852E-3</c:v>
                      </c:pt>
                      <c:pt idx="3582">
                        <c:v>-1.6617883876506978E-3</c:v>
                      </c:pt>
                      <c:pt idx="3583">
                        <c:v>-1.6622995620027275E-3</c:v>
                      </c:pt>
                      <c:pt idx="3584">
                        <c:v>-1.676112062273153E-3</c:v>
                      </c:pt>
                      <c:pt idx="3585">
                        <c:v>-1.6794766770013222E-3</c:v>
                      </c:pt>
                      <c:pt idx="3586">
                        <c:v>-1.6836817067776982E-3</c:v>
                      </c:pt>
                      <c:pt idx="3587">
                        <c:v>-1.6805608499280646E-3</c:v>
                      </c:pt>
                      <c:pt idx="3588">
                        <c:v>-1.6829018803986579E-3</c:v>
                      </c:pt>
                      <c:pt idx="3589">
                        <c:v>-1.6969614441252672E-3</c:v>
                      </c:pt>
                      <c:pt idx="3590">
                        <c:v>-1.7132012986876459E-3</c:v>
                      </c:pt>
                      <c:pt idx="3591">
                        <c:v>-1.7174572215206416E-3</c:v>
                      </c:pt>
                      <c:pt idx="3592">
                        <c:v>-1.7158328971869214E-3</c:v>
                      </c:pt>
                      <c:pt idx="3593">
                        <c:v>-1.7102299379255636E-3</c:v>
                      </c:pt>
                      <c:pt idx="3594">
                        <c:v>-1.7083171007481613E-3</c:v>
                      </c:pt>
                      <c:pt idx="3595">
                        <c:v>-1.7171820010728645E-3</c:v>
                      </c:pt>
                      <c:pt idx="3596">
                        <c:v>-1.7422126146338774E-3</c:v>
                      </c:pt>
                      <c:pt idx="3597">
                        <c:v>-1.7439049822412867E-3</c:v>
                      </c:pt>
                      <c:pt idx="3598">
                        <c:v>-1.739644633457919E-3</c:v>
                      </c:pt>
                      <c:pt idx="3599">
                        <c:v>-1.7574126601245515E-3</c:v>
                      </c:pt>
                      <c:pt idx="3600">
                        <c:v>-1.7531135465707842E-3</c:v>
                      </c:pt>
                      <c:pt idx="3601">
                        <c:v>-1.748310173315298E-3</c:v>
                      </c:pt>
                      <c:pt idx="3602">
                        <c:v>-1.7584465331155141E-3</c:v>
                      </c:pt>
                      <c:pt idx="3603">
                        <c:v>-1.7551083966757331E-3</c:v>
                      </c:pt>
                      <c:pt idx="3604">
                        <c:v>-1.7633934153019094E-3</c:v>
                      </c:pt>
                      <c:pt idx="3605">
                        <c:v>-1.7721535214519661E-3</c:v>
                      </c:pt>
                      <c:pt idx="3606">
                        <c:v>-1.7728995832802647E-3</c:v>
                      </c:pt>
                      <c:pt idx="3607">
                        <c:v>-1.7806298133289939E-3</c:v>
                      </c:pt>
                      <c:pt idx="3608">
                        <c:v>-1.7917710316184019E-3</c:v>
                      </c:pt>
                      <c:pt idx="3609">
                        <c:v>-1.7704787452507036E-3</c:v>
                      </c:pt>
                      <c:pt idx="3610">
                        <c:v>-1.7853613820411403E-3</c:v>
                      </c:pt>
                      <c:pt idx="3611">
                        <c:v>-1.7937402511518541E-3</c:v>
                      </c:pt>
                      <c:pt idx="3612">
                        <c:v>-1.7738858737191918E-3</c:v>
                      </c:pt>
                      <c:pt idx="3613">
                        <c:v>-1.7956015575425234E-3</c:v>
                      </c:pt>
                      <c:pt idx="3614">
                        <c:v>-1.7883583849309954E-3</c:v>
                      </c:pt>
                      <c:pt idx="3615">
                        <c:v>-1.787295007688091E-3</c:v>
                      </c:pt>
                      <c:pt idx="3616">
                        <c:v>-1.8046855241841105E-3</c:v>
                      </c:pt>
                      <c:pt idx="3617">
                        <c:v>-1.8131673954072754E-3</c:v>
                      </c:pt>
                      <c:pt idx="3618">
                        <c:v>-1.8285601147611009E-3</c:v>
                      </c:pt>
                      <c:pt idx="3619">
                        <c:v>-1.8179075221050071E-3</c:v>
                      </c:pt>
                      <c:pt idx="3620">
                        <c:v>-1.8338680313886187E-3</c:v>
                      </c:pt>
                      <c:pt idx="3621">
                        <c:v>-1.8120687148607498E-3</c:v>
                      </c:pt>
                      <c:pt idx="3622">
                        <c:v>-1.8269848215854993E-3</c:v>
                      </c:pt>
                      <c:pt idx="3623">
                        <c:v>-1.822893073789124E-3</c:v>
                      </c:pt>
                      <c:pt idx="3624">
                        <c:v>-1.8528025544417546E-3</c:v>
                      </c:pt>
                      <c:pt idx="3625">
                        <c:v>-1.8555203128788951E-3</c:v>
                      </c:pt>
                      <c:pt idx="3626">
                        <c:v>-1.8578702058872534E-3</c:v>
                      </c:pt>
                      <c:pt idx="3627">
                        <c:v>-1.8591665938160744E-3</c:v>
                      </c:pt>
                      <c:pt idx="3628">
                        <c:v>-1.8492882880088363E-3</c:v>
                      </c:pt>
                      <c:pt idx="3629">
                        <c:v>-1.8506688438261643E-3</c:v>
                      </c:pt>
                      <c:pt idx="3630">
                        <c:v>-1.8659957889889361E-3</c:v>
                      </c:pt>
                      <c:pt idx="3631">
                        <c:v>-1.8720384379800586E-3</c:v>
                      </c:pt>
                      <c:pt idx="3632">
                        <c:v>-1.8826784146392776E-3</c:v>
                      </c:pt>
                      <c:pt idx="3633">
                        <c:v>-1.870908330635776E-3</c:v>
                      </c:pt>
                      <c:pt idx="3634">
                        <c:v>-1.8930704947809553E-3</c:v>
                      </c:pt>
                      <c:pt idx="3635">
                        <c:v>-1.8978824949890418E-3</c:v>
                      </c:pt>
                      <c:pt idx="3636">
                        <c:v>-1.9059675934354463E-3</c:v>
                      </c:pt>
                      <c:pt idx="3637">
                        <c:v>-1.9130441302820684E-3</c:v>
                      </c:pt>
                      <c:pt idx="3638">
                        <c:v>-1.9124811079141921E-3</c:v>
                      </c:pt>
                      <c:pt idx="3639">
                        <c:v>-1.890965133626895E-3</c:v>
                      </c:pt>
                      <c:pt idx="3640">
                        <c:v>-1.9068750804069525E-3</c:v>
                      </c:pt>
                      <c:pt idx="3641">
                        <c:v>-1.9123455693748775E-3</c:v>
                      </c:pt>
                      <c:pt idx="3642">
                        <c:v>-1.9221360405482345E-3</c:v>
                      </c:pt>
                      <c:pt idx="3643">
                        <c:v>-1.9184233017529261E-3</c:v>
                      </c:pt>
                      <c:pt idx="3644">
                        <c:v>-1.9183866188897097E-3</c:v>
                      </c:pt>
                      <c:pt idx="3645">
                        <c:v>-1.9317043738385949E-3</c:v>
                      </c:pt>
                      <c:pt idx="3646">
                        <c:v>-1.9105398834433067E-3</c:v>
                      </c:pt>
                      <c:pt idx="3647">
                        <c:v>-1.945825176508038E-3</c:v>
                      </c:pt>
                      <c:pt idx="3648">
                        <c:v>-1.9277402650856746E-3</c:v>
                      </c:pt>
                      <c:pt idx="3649">
                        <c:v>-1.927520956740314E-3</c:v>
                      </c:pt>
                      <c:pt idx="3650">
                        <c:v>-1.9256449608832679E-3</c:v>
                      </c:pt>
                      <c:pt idx="3651">
                        <c:v>-1.9464313130471828E-3</c:v>
                      </c:pt>
                      <c:pt idx="3652">
                        <c:v>-1.9357738634569338E-3</c:v>
                      </c:pt>
                      <c:pt idx="3653">
                        <c:v>-1.9583212799968489E-3</c:v>
                      </c:pt>
                      <c:pt idx="3654">
                        <c:v>-1.9593795104892856E-3</c:v>
                      </c:pt>
                      <c:pt idx="3655">
                        <c:v>-1.9432840772230352E-3</c:v>
                      </c:pt>
                      <c:pt idx="3656">
                        <c:v>-1.961477024384949E-3</c:v>
                      </c:pt>
                      <c:pt idx="3657">
                        <c:v>-1.9439177417024042E-3</c:v>
                      </c:pt>
                      <c:pt idx="3658">
                        <c:v>-1.9661747013850349E-3</c:v>
                      </c:pt>
                      <c:pt idx="3659">
                        <c:v>-1.9682953853425137E-3</c:v>
                      </c:pt>
                      <c:pt idx="3660">
                        <c:v>-1.9673557753732223E-3</c:v>
                      </c:pt>
                      <c:pt idx="3661">
                        <c:v>-1.9813756954921136E-3</c:v>
                      </c:pt>
                      <c:pt idx="3662">
                        <c:v>-1.9806713729800421E-3</c:v>
                      </c:pt>
                      <c:pt idx="3663">
                        <c:v>-1.9712983908478257E-3</c:v>
                      </c:pt>
                      <c:pt idx="3664">
                        <c:v>-1.9741897377074801E-3</c:v>
                      </c:pt>
                      <c:pt idx="3665">
                        <c:v>-1.9806304348130282E-3</c:v>
                      </c:pt>
                      <c:pt idx="3666">
                        <c:v>-1.9795693553501079E-3</c:v>
                      </c:pt>
                      <c:pt idx="3667">
                        <c:v>-1.9856114436404282E-3</c:v>
                      </c:pt>
                      <c:pt idx="3668">
                        <c:v>-2.0086977845401896E-3</c:v>
                      </c:pt>
                      <c:pt idx="3669">
                        <c:v>-2.0017296397468434E-3</c:v>
                      </c:pt>
                      <c:pt idx="3670">
                        <c:v>-2.0088813724739849E-3</c:v>
                      </c:pt>
                      <c:pt idx="3671">
                        <c:v>-2.0127462676632715E-3</c:v>
                      </c:pt>
                      <c:pt idx="3672">
                        <c:v>-2.014022441241943E-3</c:v>
                      </c:pt>
                      <c:pt idx="3673">
                        <c:v>-2.0098284247031593E-3</c:v>
                      </c:pt>
                      <c:pt idx="3674">
                        <c:v>-2.0161921385721351E-3</c:v>
                      </c:pt>
                      <c:pt idx="3675">
                        <c:v>-2.0100528652980051E-3</c:v>
                      </c:pt>
                      <c:pt idx="3676">
                        <c:v>-2.0213975331869524E-3</c:v>
                      </c:pt>
                      <c:pt idx="3677">
                        <c:v>-2.0245823107998967E-3</c:v>
                      </c:pt>
                      <c:pt idx="3678">
                        <c:v>-2.0240800591697756E-3</c:v>
                      </c:pt>
                      <c:pt idx="3679">
                        <c:v>-2.0310464349415735E-3</c:v>
                      </c:pt>
                      <c:pt idx="3680">
                        <c:v>-2.03524684957565E-3</c:v>
                      </c:pt>
                      <c:pt idx="3681">
                        <c:v>-2.0209886790751061E-3</c:v>
                      </c:pt>
                      <c:pt idx="3682">
                        <c:v>-2.0398803401727645E-3</c:v>
                      </c:pt>
                      <c:pt idx="3683">
                        <c:v>-2.035548181891732E-3</c:v>
                      </c:pt>
                      <c:pt idx="3684">
                        <c:v>-2.0178220384563625E-3</c:v>
                      </c:pt>
                      <c:pt idx="3685">
                        <c:v>-2.0244048983785413E-3</c:v>
                      </c:pt>
                      <c:pt idx="3686">
                        <c:v>-2.0346597825044569E-3</c:v>
                      </c:pt>
                      <c:pt idx="3687">
                        <c:v>-2.0469668891758643E-3</c:v>
                      </c:pt>
                      <c:pt idx="3688">
                        <c:v>-2.0596497051427703E-3</c:v>
                      </c:pt>
                      <c:pt idx="3689">
                        <c:v>-2.0690987714742158E-3</c:v>
                      </c:pt>
                      <c:pt idx="3690">
                        <c:v>-2.0587375107792107E-3</c:v>
                      </c:pt>
                      <c:pt idx="3691">
                        <c:v>-2.0631553366868842E-3</c:v>
                      </c:pt>
                      <c:pt idx="3692">
                        <c:v>-2.0582917019242729E-3</c:v>
                      </c:pt>
                      <c:pt idx="3693">
                        <c:v>-2.0772136970786531E-3</c:v>
                      </c:pt>
                      <c:pt idx="3694">
                        <c:v>-2.0620402809107506E-3</c:v>
                      </c:pt>
                      <c:pt idx="3695">
                        <c:v>-2.0653196228444652E-3</c:v>
                      </c:pt>
                      <c:pt idx="3696">
                        <c:v>-2.0488278990116928E-3</c:v>
                      </c:pt>
                      <c:pt idx="3697">
                        <c:v>-2.0696003737488305E-3</c:v>
                      </c:pt>
                      <c:pt idx="3698">
                        <c:v>-2.0818866331788794E-3</c:v>
                      </c:pt>
                      <c:pt idx="3699">
                        <c:v>-2.0828809153692605E-3</c:v>
                      </c:pt>
                      <c:pt idx="3700">
                        <c:v>-2.099905953128217E-3</c:v>
                      </c:pt>
                      <c:pt idx="3701">
                        <c:v>-2.1167339791690466E-3</c:v>
                      </c:pt>
                      <c:pt idx="3702">
                        <c:v>-2.1098692950757979E-3</c:v>
                      </c:pt>
                      <c:pt idx="3703">
                        <c:v>-2.1039442710758037E-3</c:v>
                      </c:pt>
                      <c:pt idx="3704">
                        <c:v>-2.1186899383599344E-3</c:v>
                      </c:pt>
                      <c:pt idx="3705">
                        <c:v>-2.1033550698813666E-3</c:v>
                      </c:pt>
                      <c:pt idx="3706">
                        <c:v>-2.1121752081612048E-3</c:v>
                      </c:pt>
                      <c:pt idx="3707">
                        <c:v>-2.1124403439963381E-3</c:v>
                      </c:pt>
                      <c:pt idx="3708">
                        <c:v>-2.1238463384901365E-3</c:v>
                      </c:pt>
                      <c:pt idx="3709">
                        <c:v>-2.1174046198122907E-3</c:v>
                      </c:pt>
                      <c:pt idx="3710">
                        <c:v>-2.1154606552874736E-3</c:v>
                      </c:pt>
                      <c:pt idx="3711">
                        <c:v>-2.1226894248525534E-3</c:v>
                      </c:pt>
                      <c:pt idx="3712">
                        <c:v>-2.1145023609531856E-3</c:v>
                      </c:pt>
                      <c:pt idx="3713">
                        <c:v>-2.1435011197973876E-3</c:v>
                      </c:pt>
                      <c:pt idx="3714">
                        <c:v>-2.135377839580357E-3</c:v>
                      </c:pt>
                      <c:pt idx="3715">
                        <c:v>-2.1212743508470791E-3</c:v>
                      </c:pt>
                      <c:pt idx="3716">
                        <c:v>-2.1342599887409094E-3</c:v>
                      </c:pt>
                      <c:pt idx="3717">
                        <c:v>-2.1337460580411667E-3</c:v>
                      </c:pt>
                      <c:pt idx="3718">
                        <c:v>-2.137609730759877E-3</c:v>
                      </c:pt>
                      <c:pt idx="3719">
                        <c:v>-2.137602635200716E-3</c:v>
                      </c:pt>
                      <c:pt idx="3720">
                        <c:v>-2.1340263251079018E-3</c:v>
                      </c:pt>
                      <c:pt idx="3721">
                        <c:v>-2.1555544686871499E-3</c:v>
                      </c:pt>
                      <c:pt idx="3722">
                        <c:v>-2.1270656206479189E-3</c:v>
                      </c:pt>
                      <c:pt idx="3723">
                        <c:v>-2.1496344499618535E-3</c:v>
                      </c:pt>
                      <c:pt idx="3724">
                        <c:v>-2.1615635676992787E-3</c:v>
                      </c:pt>
                      <c:pt idx="3725">
                        <c:v>-2.17011658049975E-3</c:v>
                      </c:pt>
                      <c:pt idx="3726">
                        <c:v>-2.1579362683451131E-3</c:v>
                      </c:pt>
                      <c:pt idx="3727">
                        <c:v>-2.169463111552515E-3</c:v>
                      </c:pt>
                      <c:pt idx="3728">
                        <c:v>-2.1698704518038066E-3</c:v>
                      </c:pt>
                      <c:pt idx="3729">
                        <c:v>-2.1761037215393708E-3</c:v>
                      </c:pt>
                      <c:pt idx="3730">
                        <c:v>-2.16625407237377E-3</c:v>
                      </c:pt>
                      <c:pt idx="3731">
                        <c:v>-2.1835099753591131E-3</c:v>
                      </c:pt>
                      <c:pt idx="3732">
                        <c:v>-2.1733247732936074E-3</c:v>
                      </c:pt>
                      <c:pt idx="3733">
                        <c:v>-2.178782699572441E-3</c:v>
                      </c:pt>
                      <c:pt idx="3734">
                        <c:v>-2.1594099152127096E-3</c:v>
                      </c:pt>
                      <c:pt idx="3735">
                        <c:v>-2.1614250157982076E-3</c:v>
                      </c:pt>
                      <c:pt idx="3736">
                        <c:v>-2.1761797625734934E-3</c:v>
                      </c:pt>
                      <c:pt idx="3737">
                        <c:v>-2.1870787415281564E-3</c:v>
                      </c:pt>
                      <c:pt idx="3738">
                        <c:v>-2.1908808756334261E-3</c:v>
                      </c:pt>
                      <c:pt idx="3739">
                        <c:v>-2.1666910791261402E-3</c:v>
                      </c:pt>
                      <c:pt idx="3740">
                        <c:v>-2.1849908378077597E-3</c:v>
                      </c:pt>
                      <c:pt idx="3741">
                        <c:v>-2.1846671654331008E-3</c:v>
                      </c:pt>
                      <c:pt idx="3742">
                        <c:v>-2.1955638160566599E-3</c:v>
                      </c:pt>
                      <c:pt idx="3743">
                        <c:v>-2.2145435694214464E-3</c:v>
                      </c:pt>
                      <c:pt idx="3744">
                        <c:v>-2.1966262528158964E-3</c:v>
                      </c:pt>
                      <c:pt idx="3745">
                        <c:v>-2.1699246330774283E-3</c:v>
                      </c:pt>
                      <c:pt idx="3746">
                        <c:v>-2.2075620963197293E-3</c:v>
                      </c:pt>
                      <c:pt idx="3747">
                        <c:v>-2.1997243003685015E-3</c:v>
                      </c:pt>
                      <c:pt idx="3748">
                        <c:v>-2.2070959171316081E-3</c:v>
                      </c:pt>
                      <c:pt idx="3749">
                        <c:v>-2.2105559352730091E-3</c:v>
                      </c:pt>
                      <c:pt idx="3750">
                        <c:v>-2.2192884799605759E-3</c:v>
                      </c:pt>
                      <c:pt idx="3751">
                        <c:v>-2.2167476470045609E-3</c:v>
                      </c:pt>
                      <c:pt idx="3752">
                        <c:v>-2.2247526367508157E-3</c:v>
                      </c:pt>
                      <c:pt idx="3753">
                        <c:v>-2.2104332059740494E-3</c:v>
                      </c:pt>
                      <c:pt idx="3754">
                        <c:v>-2.2248861855077399E-3</c:v>
                      </c:pt>
                      <c:pt idx="3755">
                        <c:v>-2.231386995930913E-3</c:v>
                      </c:pt>
                      <c:pt idx="3756">
                        <c:v>-2.239640243420354E-3</c:v>
                      </c:pt>
                      <c:pt idx="3757">
                        <c:v>-2.2478680152643892E-3</c:v>
                      </c:pt>
                      <c:pt idx="3758">
                        <c:v>-2.250226294648897E-3</c:v>
                      </c:pt>
                      <c:pt idx="3759">
                        <c:v>-2.250053016577074E-3</c:v>
                      </c:pt>
                      <c:pt idx="3760">
                        <c:v>-2.2712219091058617E-3</c:v>
                      </c:pt>
                      <c:pt idx="3761">
                        <c:v>-2.2731760404777267E-3</c:v>
                      </c:pt>
                      <c:pt idx="3762">
                        <c:v>-2.2604803805498356E-3</c:v>
                      </c:pt>
                      <c:pt idx="3763">
                        <c:v>-2.2747865263700738E-3</c:v>
                      </c:pt>
                      <c:pt idx="3764">
                        <c:v>-2.253576835019542E-3</c:v>
                      </c:pt>
                      <c:pt idx="3765">
                        <c:v>-2.2560186152675581E-3</c:v>
                      </c:pt>
                      <c:pt idx="3766">
                        <c:v>-2.2696894988543637E-3</c:v>
                      </c:pt>
                      <c:pt idx="3767">
                        <c:v>-2.2667543738731106E-3</c:v>
                      </c:pt>
                      <c:pt idx="3768">
                        <c:v>-2.2588173891067366E-3</c:v>
                      </c:pt>
                      <c:pt idx="3769">
                        <c:v>-2.2516571142726385E-3</c:v>
                      </c:pt>
                      <c:pt idx="3770">
                        <c:v>-2.2574970108200265E-3</c:v>
                      </c:pt>
                      <c:pt idx="3771">
                        <c:v>-2.2649388432843501E-3</c:v>
                      </c:pt>
                      <c:pt idx="3772">
                        <c:v>-2.2836141735827283E-3</c:v>
                      </c:pt>
                      <c:pt idx="3773">
                        <c:v>-2.2721541205902563E-3</c:v>
                      </c:pt>
                      <c:pt idx="3774">
                        <c:v>-2.2768211999877447E-3</c:v>
                      </c:pt>
                      <c:pt idx="3775">
                        <c:v>-2.2638062667552253E-3</c:v>
                      </c:pt>
                      <c:pt idx="3776">
                        <c:v>-2.2848039039392895E-3</c:v>
                      </c:pt>
                      <c:pt idx="3777">
                        <c:v>-2.2967016800430288E-3</c:v>
                      </c:pt>
                      <c:pt idx="3778">
                        <c:v>-2.3058608213624289E-3</c:v>
                      </c:pt>
                      <c:pt idx="3779">
                        <c:v>-2.2918489801556133E-3</c:v>
                      </c:pt>
                      <c:pt idx="3780">
                        <c:v>-2.3043844570005737E-3</c:v>
                      </c:pt>
                      <c:pt idx="3781">
                        <c:v>-2.3024872544517784E-3</c:v>
                      </c:pt>
                      <c:pt idx="3782">
                        <c:v>-2.3193889454930241E-3</c:v>
                      </c:pt>
                      <c:pt idx="3783">
                        <c:v>-2.2949219735345166E-3</c:v>
                      </c:pt>
                      <c:pt idx="3784">
                        <c:v>-2.3088011786863431E-3</c:v>
                      </c:pt>
                      <c:pt idx="3785">
                        <c:v>-2.3120618348805681E-3</c:v>
                      </c:pt>
                      <c:pt idx="3786">
                        <c:v>-2.311852669613436E-3</c:v>
                      </c:pt>
                      <c:pt idx="3787">
                        <c:v>-2.3307128205663102E-3</c:v>
                      </c:pt>
                      <c:pt idx="3788">
                        <c:v>-2.3249035297639134E-3</c:v>
                      </c:pt>
                      <c:pt idx="3789">
                        <c:v>-2.3394873066813491E-3</c:v>
                      </c:pt>
                      <c:pt idx="3790">
                        <c:v>-2.3315462786864761E-3</c:v>
                      </c:pt>
                      <c:pt idx="3791">
                        <c:v>-2.3345611515394817E-3</c:v>
                      </c:pt>
                      <c:pt idx="3792">
                        <c:v>-2.3447283360352894E-3</c:v>
                      </c:pt>
                      <c:pt idx="3793">
                        <c:v>-2.3297514672006147E-3</c:v>
                      </c:pt>
                      <c:pt idx="3794">
                        <c:v>-2.3299998811562622E-3</c:v>
                      </c:pt>
                      <c:pt idx="3795">
                        <c:v>-2.3341982326280908E-3</c:v>
                      </c:pt>
                      <c:pt idx="3796">
                        <c:v>-2.3397586232158985E-3</c:v>
                      </c:pt>
                      <c:pt idx="3797">
                        <c:v>-2.3198655650923002E-3</c:v>
                      </c:pt>
                      <c:pt idx="3798">
                        <c:v>-2.3261930602693423E-3</c:v>
                      </c:pt>
                      <c:pt idx="3799">
                        <c:v>-2.3299716822150814E-3</c:v>
                      </c:pt>
                      <c:pt idx="3800">
                        <c:v>-2.3502514078502421E-3</c:v>
                      </c:pt>
                      <c:pt idx="3801">
                        <c:v>-2.3488350368655159E-3</c:v>
                      </c:pt>
                      <c:pt idx="3802">
                        <c:v>-2.3456316000437728E-3</c:v>
                      </c:pt>
                      <c:pt idx="3803">
                        <c:v>-2.339143051101509E-3</c:v>
                      </c:pt>
                      <c:pt idx="3804">
                        <c:v>-2.3441593221783991E-3</c:v>
                      </c:pt>
                      <c:pt idx="3805">
                        <c:v>-2.356521711233431E-3</c:v>
                      </c:pt>
                      <c:pt idx="3806">
                        <c:v>-2.365510312942451E-3</c:v>
                      </c:pt>
                      <c:pt idx="3807">
                        <c:v>-2.3653163452947812E-3</c:v>
                      </c:pt>
                      <c:pt idx="3808">
                        <c:v>-2.3683255915635357E-3</c:v>
                      </c:pt>
                      <c:pt idx="3809">
                        <c:v>-2.3703625402390302E-3</c:v>
                      </c:pt>
                      <c:pt idx="3810">
                        <c:v>-2.3592647167070481E-3</c:v>
                      </c:pt>
                      <c:pt idx="3811">
                        <c:v>-2.3763569789681904E-3</c:v>
                      </c:pt>
                      <c:pt idx="3812">
                        <c:v>-2.3616767863951483E-3</c:v>
                      </c:pt>
                      <c:pt idx="3813">
                        <c:v>-2.3677447623347771E-3</c:v>
                      </c:pt>
                      <c:pt idx="3814">
                        <c:v>-2.3764206074537429E-3</c:v>
                      </c:pt>
                      <c:pt idx="3815">
                        <c:v>-2.389300537019069E-3</c:v>
                      </c:pt>
                      <c:pt idx="3816">
                        <c:v>-2.3863202671294977E-3</c:v>
                      </c:pt>
                      <c:pt idx="3817">
                        <c:v>-2.3868996971302208E-3</c:v>
                      </c:pt>
                      <c:pt idx="3818">
                        <c:v>-2.3916340742070386E-3</c:v>
                      </c:pt>
                      <c:pt idx="3819">
                        <c:v>-2.3989238812041499E-3</c:v>
                      </c:pt>
                      <c:pt idx="3820">
                        <c:v>-2.3855931282211816E-3</c:v>
                      </c:pt>
                      <c:pt idx="3821">
                        <c:v>-2.3934270386048585E-3</c:v>
                      </c:pt>
                      <c:pt idx="3822">
                        <c:v>-2.4164542385740457E-3</c:v>
                      </c:pt>
                      <c:pt idx="3823">
                        <c:v>-2.4145268893529478E-3</c:v>
                      </c:pt>
                      <c:pt idx="3824">
                        <c:v>-2.4229674908375931E-3</c:v>
                      </c:pt>
                      <c:pt idx="3825">
                        <c:v>-2.4100384151114667E-3</c:v>
                      </c:pt>
                      <c:pt idx="3826">
                        <c:v>-2.4102392194379632E-3</c:v>
                      </c:pt>
                      <c:pt idx="3827">
                        <c:v>-2.4199825164679966E-3</c:v>
                      </c:pt>
                      <c:pt idx="3828">
                        <c:v>-2.4146981328638261E-3</c:v>
                      </c:pt>
                      <c:pt idx="3829">
                        <c:v>-2.4120090116638861E-3</c:v>
                      </c:pt>
                      <c:pt idx="3830">
                        <c:v>-2.4168301658013236E-3</c:v>
                      </c:pt>
                      <c:pt idx="3831">
                        <c:v>-2.413073582423065E-3</c:v>
                      </c:pt>
                      <c:pt idx="3832">
                        <c:v>-2.4127868981439374E-3</c:v>
                      </c:pt>
                      <c:pt idx="3833">
                        <c:v>-2.4129011485146327E-3</c:v>
                      </c:pt>
                      <c:pt idx="3834">
                        <c:v>-2.3967500693209392E-3</c:v>
                      </c:pt>
                      <c:pt idx="3835">
                        <c:v>-2.4275769829948612E-3</c:v>
                      </c:pt>
                      <c:pt idx="3836">
                        <c:v>-2.4131970487355509E-3</c:v>
                      </c:pt>
                      <c:pt idx="3837">
                        <c:v>-2.4380314579663001E-3</c:v>
                      </c:pt>
                      <c:pt idx="3838">
                        <c:v>-2.4351381661793627E-3</c:v>
                      </c:pt>
                      <c:pt idx="3839">
                        <c:v>-2.4256352873873823E-3</c:v>
                      </c:pt>
                      <c:pt idx="3840">
                        <c:v>-2.4440491312303701E-3</c:v>
                      </c:pt>
                      <c:pt idx="3841">
                        <c:v>-2.4613841979922277E-3</c:v>
                      </c:pt>
                      <c:pt idx="3842">
                        <c:v>-2.4492669168176863E-3</c:v>
                      </c:pt>
                      <c:pt idx="3843">
                        <c:v>-2.4449104215753859E-3</c:v>
                      </c:pt>
                      <c:pt idx="3844">
                        <c:v>-2.4360349012600402E-3</c:v>
                      </c:pt>
                      <c:pt idx="3845">
                        <c:v>-2.4500627319147812E-3</c:v>
                      </c:pt>
                      <c:pt idx="3846">
                        <c:v>-2.4640487026219892E-3</c:v>
                      </c:pt>
                      <c:pt idx="3847">
                        <c:v>-2.4525408884622816E-3</c:v>
                      </c:pt>
                      <c:pt idx="3848">
                        <c:v>-2.4596481177637823E-3</c:v>
                      </c:pt>
                      <c:pt idx="3849">
                        <c:v>-2.4503795800869398E-3</c:v>
                      </c:pt>
                      <c:pt idx="3850">
                        <c:v>-2.4586074423181303E-3</c:v>
                      </c:pt>
                      <c:pt idx="3851">
                        <c:v>-2.4580482554398702E-3</c:v>
                      </c:pt>
                      <c:pt idx="3852">
                        <c:v>-2.4586491553667861E-3</c:v>
                      </c:pt>
                      <c:pt idx="3853">
                        <c:v>-2.4634750203770691E-3</c:v>
                      </c:pt>
                      <c:pt idx="3854">
                        <c:v>-2.4668265547017707E-3</c:v>
                      </c:pt>
                      <c:pt idx="3855">
                        <c:v>-2.4738095768379082E-3</c:v>
                      </c:pt>
                      <c:pt idx="3856">
                        <c:v>-2.4895474428548777E-3</c:v>
                      </c:pt>
                      <c:pt idx="3857">
                        <c:v>-2.4877456320503239E-3</c:v>
                      </c:pt>
                      <c:pt idx="3858">
                        <c:v>-2.497195485058733E-3</c:v>
                      </c:pt>
                      <c:pt idx="3859">
                        <c:v>-2.5013874617060799E-3</c:v>
                      </c:pt>
                      <c:pt idx="3860">
                        <c:v>-2.5073716994347263E-3</c:v>
                      </c:pt>
                      <c:pt idx="3861">
                        <c:v>-2.5160743401568824E-3</c:v>
                      </c:pt>
                      <c:pt idx="3862">
                        <c:v>-2.4977887136727658E-3</c:v>
                      </c:pt>
                      <c:pt idx="3863">
                        <c:v>-2.4912763028186093E-3</c:v>
                      </c:pt>
                      <c:pt idx="3864">
                        <c:v>-2.5207012279769635E-3</c:v>
                      </c:pt>
                      <c:pt idx="3865">
                        <c:v>-2.5240841612559494E-3</c:v>
                      </c:pt>
                      <c:pt idx="3866">
                        <c:v>-2.5117520342788188E-3</c:v>
                      </c:pt>
                      <c:pt idx="3867">
                        <c:v>-2.5155326232246069E-3</c:v>
                      </c:pt>
                      <c:pt idx="3868">
                        <c:v>-2.5154321979943138E-3</c:v>
                      </c:pt>
                      <c:pt idx="3869">
                        <c:v>-2.5282630770928393E-3</c:v>
                      </c:pt>
                      <c:pt idx="3870">
                        <c:v>-2.5319728436947E-3</c:v>
                      </c:pt>
                      <c:pt idx="3871">
                        <c:v>-2.5432535600457469E-3</c:v>
                      </c:pt>
                      <c:pt idx="3872">
                        <c:v>-2.541510838426657E-3</c:v>
                      </c:pt>
                      <c:pt idx="3873">
                        <c:v>-2.5556947584358717E-3</c:v>
                      </c:pt>
                      <c:pt idx="3874">
                        <c:v>-2.5579931514925218E-3</c:v>
                      </c:pt>
                      <c:pt idx="3875">
                        <c:v>-2.5475039796702668E-3</c:v>
                      </c:pt>
                      <c:pt idx="3876">
                        <c:v>-2.5586154910143184E-3</c:v>
                      </c:pt>
                      <c:pt idx="3877">
                        <c:v>-2.5529507428015685E-3</c:v>
                      </c:pt>
                      <c:pt idx="3878">
                        <c:v>-2.5537638776624511E-3</c:v>
                      </c:pt>
                      <c:pt idx="3879">
                        <c:v>-2.567711825579837E-3</c:v>
                      </c:pt>
                      <c:pt idx="3880">
                        <c:v>-2.5797974907114606E-3</c:v>
                      </c:pt>
                      <c:pt idx="3881">
                        <c:v>-2.5732397421139122E-3</c:v>
                      </c:pt>
                      <c:pt idx="3882">
                        <c:v>-2.5766255316171552E-3</c:v>
                      </c:pt>
                      <c:pt idx="3883">
                        <c:v>-2.5844289260641869E-3</c:v>
                      </c:pt>
                      <c:pt idx="3884">
                        <c:v>-2.5840302245208929E-3</c:v>
                      </c:pt>
                      <c:pt idx="3885">
                        <c:v>-2.5763995711198914E-3</c:v>
                      </c:pt>
                      <c:pt idx="3886">
                        <c:v>-2.5808061304315936E-3</c:v>
                      </c:pt>
                      <c:pt idx="3887">
                        <c:v>-2.594338757370624E-3</c:v>
                      </c:pt>
                      <c:pt idx="3888">
                        <c:v>-2.6041203767000914E-3</c:v>
                      </c:pt>
                      <c:pt idx="3889">
                        <c:v>-2.6005234717496185E-3</c:v>
                      </c:pt>
                      <c:pt idx="3890">
                        <c:v>-2.5935875819940355E-3</c:v>
                      </c:pt>
                      <c:pt idx="3891">
                        <c:v>-2.6156624433226043E-3</c:v>
                      </c:pt>
                      <c:pt idx="3892">
                        <c:v>-2.6080838092700401E-3</c:v>
                      </c:pt>
                      <c:pt idx="3893">
                        <c:v>-2.615185699161084E-3</c:v>
                      </c:pt>
                      <c:pt idx="3894">
                        <c:v>-2.6273812848134552E-3</c:v>
                      </c:pt>
                      <c:pt idx="3895">
                        <c:v>-2.6194074455879908E-3</c:v>
                      </c:pt>
                      <c:pt idx="3896">
                        <c:v>-2.6187717403261743E-3</c:v>
                      </c:pt>
                      <c:pt idx="3897">
                        <c:v>-2.6001095755209349E-3</c:v>
                      </c:pt>
                      <c:pt idx="3898">
                        <c:v>-2.6107727643120359E-3</c:v>
                      </c:pt>
                      <c:pt idx="3899">
                        <c:v>-2.5982682433472967E-3</c:v>
                      </c:pt>
                      <c:pt idx="3900">
                        <c:v>-2.621560581771586E-3</c:v>
                      </c:pt>
                      <c:pt idx="3901">
                        <c:v>-2.6099324722347605E-3</c:v>
                      </c:pt>
                      <c:pt idx="3902">
                        <c:v>-2.6319276923016115E-3</c:v>
                      </c:pt>
                      <c:pt idx="3903">
                        <c:v>-2.6246998462606023E-3</c:v>
                      </c:pt>
                      <c:pt idx="3904">
                        <c:v>-2.6107285163051975E-3</c:v>
                      </c:pt>
                      <c:pt idx="3905">
                        <c:v>-2.634620411757205E-3</c:v>
                      </c:pt>
                      <c:pt idx="3906">
                        <c:v>-2.6189737692617079E-3</c:v>
                      </c:pt>
                      <c:pt idx="3907">
                        <c:v>-2.6251193845629127E-3</c:v>
                      </c:pt>
                      <c:pt idx="3908">
                        <c:v>-2.641253329068264E-3</c:v>
                      </c:pt>
                      <c:pt idx="3909">
                        <c:v>-2.6427411363523314E-3</c:v>
                      </c:pt>
                      <c:pt idx="3910">
                        <c:v>-2.6475411331796819E-3</c:v>
                      </c:pt>
                      <c:pt idx="3911">
                        <c:v>-2.6462936433903181E-3</c:v>
                      </c:pt>
                      <c:pt idx="3912">
                        <c:v>-2.6480271907694062E-3</c:v>
                      </c:pt>
                      <c:pt idx="3913">
                        <c:v>-2.6499724424786028E-3</c:v>
                      </c:pt>
                      <c:pt idx="3914">
                        <c:v>-2.6433306452838777E-3</c:v>
                      </c:pt>
                      <c:pt idx="3915">
                        <c:v>-2.6206306073163119E-3</c:v>
                      </c:pt>
                      <c:pt idx="3916">
                        <c:v>-2.6203406532911955E-3</c:v>
                      </c:pt>
                      <c:pt idx="3917">
                        <c:v>-2.6178687620833571E-3</c:v>
                      </c:pt>
                      <c:pt idx="3918">
                        <c:v>-2.6269824164523795E-3</c:v>
                      </c:pt>
                      <c:pt idx="3919">
                        <c:v>-2.6169708562941451E-3</c:v>
                      </c:pt>
                      <c:pt idx="3920">
                        <c:v>-2.6388082532935249E-3</c:v>
                      </c:pt>
                      <c:pt idx="3921">
                        <c:v>-2.6512509866104222E-3</c:v>
                      </c:pt>
                      <c:pt idx="3922">
                        <c:v>-2.6335396323034724E-3</c:v>
                      </c:pt>
                      <c:pt idx="3923">
                        <c:v>-2.6117253073407593E-3</c:v>
                      </c:pt>
                      <c:pt idx="3924">
                        <c:v>-2.6329654391672916E-3</c:v>
                      </c:pt>
                      <c:pt idx="3925">
                        <c:v>-2.651717872873082E-3</c:v>
                      </c:pt>
                      <c:pt idx="3926">
                        <c:v>-2.6570442311755278E-3</c:v>
                      </c:pt>
                      <c:pt idx="3927">
                        <c:v>-2.6562506229282478E-3</c:v>
                      </c:pt>
                      <c:pt idx="3928">
                        <c:v>-2.6462754277126617E-3</c:v>
                      </c:pt>
                      <c:pt idx="3929">
                        <c:v>-2.6570678043045721E-3</c:v>
                      </c:pt>
                      <c:pt idx="3930">
                        <c:v>-2.6782923207336767E-3</c:v>
                      </c:pt>
                      <c:pt idx="3931">
                        <c:v>-2.683073206131955E-3</c:v>
                      </c:pt>
                      <c:pt idx="3932">
                        <c:v>-2.6763305346922581E-3</c:v>
                      </c:pt>
                      <c:pt idx="3933">
                        <c:v>-2.6865652100243106E-3</c:v>
                      </c:pt>
                      <c:pt idx="3934">
                        <c:v>-2.7044898510500625E-3</c:v>
                      </c:pt>
                      <c:pt idx="3935">
                        <c:v>-2.6971430789939511E-3</c:v>
                      </c:pt>
                      <c:pt idx="3936">
                        <c:v>-2.7010647602313241E-3</c:v>
                      </c:pt>
                      <c:pt idx="3937">
                        <c:v>-2.6975289534405338E-3</c:v>
                      </c:pt>
                      <c:pt idx="3938">
                        <c:v>-2.710005719942571E-3</c:v>
                      </c:pt>
                      <c:pt idx="3939">
                        <c:v>-2.7133231203060443E-3</c:v>
                      </c:pt>
                      <c:pt idx="3940">
                        <c:v>-2.7136102557407372E-3</c:v>
                      </c:pt>
                      <c:pt idx="3941">
                        <c:v>-2.6934355020748948E-3</c:v>
                      </c:pt>
                      <c:pt idx="3942">
                        <c:v>-2.7002696880050491E-3</c:v>
                      </c:pt>
                      <c:pt idx="3943">
                        <c:v>-2.7097524167445544E-3</c:v>
                      </c:pt>
                      <c:pt idx="3944">
                        <c:v>-2.7021864799218961E-3</c:v>
                      </c:pt>
                      <c:pt idx="3945">
                        <c:v>-2.6930764896941888E-3</c:v>
                      </c:pt>
                      <c:pt idx="3946">
                        <c:v>-2.6907153748104034E-3</c:v>
                      </c:pt>
                      <c:pt idx="3947">
                        <c:v>-2.7219580947370529E-3</c:v>
                      </c:pt>
                      <c:pt idx="3948">
                        <c:v>-2.727273689789107E-3</c:v>
                      </c:pt>
                      <c:pt idx="3949">
                        <c:v>-2.7109452951075124E-3</c:v>
                      </c:pt>
                      <c:pt idx="3950">
                        <c:v>-2.7058395393973925E-3</c:v>
                      </c:pt>
                      <c:pt idx="3951">
                        <c:v>-2.7102296155141841E-3</c:v>
                      </c:pt>
                      <c:pt idx="3952">
                        <c:v>-2.69936058190001E-3</c:v>
                      </c:pt>
                      <c:pt idx="3953">
                        <c:v>-2.6871094175821889E-3</c:v>
                      </c:pt>
                      <c:pt idx="3954">
                        <c:v>-2.7145933253939717E-3</c:v>
                      </c:pt>
                      <c:pt idx="3955">
                        <c:v>-2.7263572126783393E-3</c:v>
                      </c:pt>
                      <c:pt idx="3956">
                        <c:v>-2.7368905744052153E-3</c:v>
                      </c:pt>
                      <c:pt idx="3957">
                        <c:v>-2.7397012901953567E-3</c:v>
                      </c:pt>
                      <c:pt idx="3958">
                        <c:v>-2.73849604495801E-3</c:v>
                      </c:pt>
                      <c:pt idx="3959">
                        <c:v>-2.7329421129440833E-3</c:v>
                      </c:pt>
                      <c:pt idx="3960">
                        <c:v>-2.7439866057362393E-3</c:v>
                      </c:pt>
                      <c:pt idx="3961">
                        <c:v>-2.7579751860956174E-3</c:v>
                      </c:pt>
                      <c:pt idx="3962">
                        <c:v>-2.7405389132315432E-3</c:v>
                      </c:pt>
                      <c:pt idx="3963">
                        <c:v>-2.7491115926704113E-3</c:v>
                      </c:pt>
                      <c:pt idx="3964">
                        <c:v>-2.7520013863579821E-3</c:v>
                      </c:pt>
                      <c:pt idx="3965">
                        <c:v>-2.7588604731199379E-3</c:v>
                      </c:pt>
                      <c:pt idx="3966">
                        <c:v>-2.7697682127292293E-3</c:v>
                      </c:pt>
                      <c:pt idx="3967">
                        <c:v>-2.7605497125271507E-3</c:v>
                      </c:pt>
                      <c:pt idx="3968">
                        <c:v>-2.7772232424556815E-3</c:v>
                      </c:pt>
                      <c:pt idx="3969">
                        <c:v>-2.7634174277125583E-3</c:v>
                      </c:pt>
                      <c:pt idx="3970">
                        <c:v>-2.7812268090125097E-3</c:v>
                      </c:pt>
                      <c:pt idx="3971">
                        <c:v>-2.7870062515031554E-3</c:v>
                      </c:pt>
                      <c:pt idx="3972">
                        <c:v>-2.7943786976077499E-3</c:v>
                      </c:pt>
                      <c:pt idx="3973">
                        <c:v>-2.8026986033458583E-3</c:v>
                      </c:pt>
                      <c:pt idx="3974">
                        <c:v>-2.8093333097893775E-3</c:v>
                      </c:pt>
                      <c:pt idx="3975">
                        <c:v>-2.8190663354296965E-3</c:v>
                      </c:pt>
                      <c:pt idx="3976">
                        <c:v>-2.8159667776710591E-3</c:v>
                      </c:pt>
                      <c:pt idx="3977">
                        <c:v>-2.8191564390377746E-3</c:v>
                      </c:pt>
                      <c:pt idx="3978">
                        <c:v>-2.8123442698438535E-3</c:v>
                      </c:pt>
                      <c:pt idx="3979">
                        <c:v>-2.8093787825350784E-3</c:v>
                      </c:pt>
                      <c:pt idx="3980">
                        <c:v>-2.8043422093680637E-3</c:v>
                      </c:pt>
                      <c:pt idx="3981">
                        <c:v>-2.8195366530143462E-3</c:v>
                      </c:pt>
                      <c:pt idx="3982">
                        <c:v>-2.8325660220293002E-3</c:v>
                      </c:pt>
                      <c:pt idx="3983">
                        <c:v>-2.8285255268886722E-3</c:v>
                      </c:pt>
                      <c:pt idx="3984">
                        <c:v>-2.8232399821088577E-3</c:v>
                      </c:pt>
                      <c:pt idx="3985">
                        <c:v>-2.8202927247177267E-3</c:v>
                      </c:pt>
                      <c:pt idx="3986">
                        <c:v>-2.838474829523686E-3</c:v>
                      </c:pt>
                      <c:pt idx="3987">
                        <c:v>-2.832301658335382E-3</c:v>
                      </c:pt>
                      <c:pt idx="3988">
                        <c:v>-2.8204030428397569E-3</c:v>
                      </c:pt>
                      <c:pt idx="3989">
                        <c:v>-2.7953993456178053E-3</c:v>
                      </c:pt>
                      <c:pt idx="3990">
                        <c:v>-2.8162851201348747E-3</c:v>
                      </c:pt>
                      <c:pt idx="3991">
                        <c:v>-2.819866060319184E-3</c:v>
                      </c:pt>
                      <c:pt idx="3992">
                        <c:v>-2.8285922015626182E-3</c:v>
                      </c:pt>
                      <c:pt idx="3993">
                        <c:v>-2.8358663809192101E-3</c:v>
                      </c:pt>
                      <c:pt idx="3994">
                        <c:v>-2.8473259771101063E-3</c:v>
                      </c:pt>
                      <c:pt idx="3995">
                        <c:v>-2.8497442925716366E-3</c:v>
                      </c:pt>
                      <c:pt idx="3996">
                        <c:v>-2.8388892538781462E-3</c:v>
                      </c:pt>
                      <c:pt idx="3997">
                        <c:v>-2.8428737115332998E-3</c:v>
                      </c:pt>
                      <c:pt idx="3998">
                        <c:v>-2.8085005436487322E-3</c:v>
                      </c:pt>
                      <c:pt idx="3999">
                        <c:v>-2.8218080965102415E-3</c:v>
                      </c:pt>
                      <c:pt idx="4000">
                        <c:v>-2.8374530525243093E-3</c:v>
                      </c:pt>
                      <c:pt idx="4001">
                        <c:v>-2.8560446624902956E-3</c:v>
                      </c:pt>
                      <c:pt idx="4002">
                        <c:v>-2.8380383389589718E-3</c:v>
                      </c:pt>
                      <c:pt idx="4003">
                        <c:v>-2.8284487578791005E-3</c:v>
                      </c:pt>
                      <c:pt idx="4004">
                        <c:v>-2.8224466276222659E-3</c:v>
                      </c:pt>
                      <c:pt idx="4005">
                        <c:v>-2.856157133650367E-3</c:v>
                      </c:pt>
                      <c:pt idx="4006">
                        <c:v>-2.8484540517028055E-3</c:v>
                      </c:pt>
                      <c:pt idx="4007">
                        <c:v>-2.834880762407481E-3</c:v>
                      </c:pt>
                      <c:pt idx="4008">
                        <c:v>-2.8213203565432784E-3</c:v>
                      </c:pt>
                      <c:pt idx="4009">
                        <c:v>-2.822328639434686E-3</c:v>
                      </c:pt>
                      <c:pt idx="4010">
                        <c:v>-2.8283229995185442E-3</c:v>
                      </c:pt>
                      <c:pt idx="4011">
                        <c:v>-2.8428825401035228E-3</c:v>
                      </c:pt>
                      <c:pt idx="4012">
                        <c:v>-2.8444635609931371E-3</c:v>
                      </c:pt>
                      <c:pt idx="4013">
                        <c:v>-2.8415727846142123E-3</c:v>
                      </c:pt>
                      <c:pt idx="4014">
                        <c:v>-2.8585224666346793E-3</c:v>
                      </c:pt>
                      <c:pt idx="4015">
                        <c:v>-2.8498188307418009E-3</c:v>
                      </c:pt>
                      <c:pt idx="4016">
                        <c:v>-2.8393766750588957E-3</c:v>
                      </c:pt>
                      <c:pt idx="4017">
                        <c:v>-2.863243980246529E-3</c:v>
                      </c:pt>
                      <c:pt idx="4018">
                        <c:v>-2.8399237438028781E-3</c:v>
                      </c:pt>
                      <c:pt idx="4019">
                        <c:v>-2.8546328176622497E-3</c:v>
                      </c:pt>
                      <c:pt idx="4020">
                        <c:v>-2.8219481535925587E-3</c:v>
                      </c:pt>
                      <c:pt idx="4021">
                        <c:v>-2.8555334415244181E-3</c:v>
                      </c:pt>
                      <c:pt idx="4022">
                        <c:v>-2.8711138471915238E-3</c:v>
                      </c:pt>
                      <c:pt idx="4023">
                        <c:v>-2.8426031096450157E-3</c:v>
                      </c:pt>
                      <c:pt idx="4024">
                        <c:v>-2.8531533254839273E-3</c:v>
                      </c:pt>
                      <c:pt idx="4025">
                        <c:v>-2.8564067566790238E-3</c:v>
                      </c:pt>
                      <c:pt idx="4026">
                        <c:v>-2.8738841120229276E-3</c:v>
                      </c:pt>
                      <c:pt idx="4027">
                        <c:v>-2.8520971792036355E-3</c:v>
                      </c:pt>
                      <c:pt idx="4028">
                        <c:v>-2.8529841305238845E-3</c:v>
                      </c:pt>
                      <c:pt idx="4029">
                        <c:v>-2.8641965609756477E-3</c:v>
                      </c:pt>
                      <c:pt idx="4030">
                        <c:v>-2.8699638744334129E-3</c:v>
                      </c:pt>
                      <c:pt idx="4031">
                        <c:v>-2.8708486670026637E-3</c:v>
                      </c:pt>
                      <c:pt idx="4032">
                        <c:v>-2.8866914224280299E-3</c:v>
                      </c:pt>
                      <c:pt idx="4033">
                        <c:v>-2.8947215418559601E-3</c:v>
                      </c:pt>
                      <c:pt idx="4034">
                        <c:v>-2.8920038595728038E-3</c:v>
                      </c:pt>
                      <c:pt idx="4035">
                        <c:v>-2.9041723980503635E-3</c:v>
                      </c:pt>
                      <c:pt idx="4036">
                        <c:v>-2.9008333994181416E-3</c:v>
                      </c:pt>
                      <c:pt idx="4037">
                        <c:v>-2.922624731056945E-3</c:v>
                      </c:pt>
                      <c:pt idx="4038">
                        <c:v>-2.9126421908898365E-3</c:v>
                      </c:pt>
                      <c:pt idx="4039">
                        <c:v>-2.8936281010329867E-3</c:v>
                      </c:pt>
                      <c:pt idx="4040">
                        <c:v>-2.9228280291990066E-3</c:v>
                      </c:pt>
                      <c:pt idx="4041">
                        <c:v>-2.9171305798828006E-3</c:v>
                      </c:pt>
                      <c:pt idx="4042">
                        <c:v>-2.9283102861578252E-3</c:v>
                      </c:pt>
                      <c:pt idx="4043">
                        <c:v>-2.9261073586082098E-3</c:v>
                      </c:pt>
                      <c:pt idx="4044">
                        <c:v>-2.92468271404921E-3</c:v>
                      </c:pt>
                      <c:pt idx="4045">
                        <c:v>-2.9476076020012927E-3</c:v>
                      </c:pt>
                      <c:pt idx="4046">
                        <c:v>-2.9387410621717698E-3</c:v>
                      </c:pt>
                      <c:pt idx="4047">
                        <c:v>-2.9487525820265756E-3</c:v>
                      </c:pt>
                      <c:pt idx="4048">
                        <c:v>-2.9424690788761366E-3</c:v>
                      </c:pt>
                      <c:pt idx="4049">
                        <c:v>-2.9451413704638073E-3</c:v>
                      </c:pt>
                      <c:pt idx="4050">
                        <c:v>-2.9475981178592021E-3</c:v>
                      </c:pt>
                      <c:pt idx="4051">
                        <c:v>-2.9381836311165887E-3</c:v>
                      </c:pt>
                      <c:pt idx="4052">
                        <c:v>-2.9517762714993956E-3</c:v>
                      </c:pt>
                      <c:pt idx="4053">
                        <c:v>-2.9539713493390838E-3</c:v>
                      </c:pt>
                      <c:pt idx="4054">
                        <c:v>-2.9530357802932217E-3</c:v>
                      </c:pt>
                      <c:pt idx="4055">
                        <c:v>-2.9556594766274695E-3</c:v>
                      </c:pt>
                      <c:pt idx="4056">
                        <c:v>-2.9533003867778574E-3</c:v>
                      </c:pt>
                      <c:pt idx="4057">
                        <c:v>-2.9527599542175389E-3</c:v>
                      </c:pt>
                      <c:pt idx="4058">
                        <c:v>-2.9544785994750689E-3</c:v>
                      </c:pt>
                      <c:pt idx="4059">
                        <c:v>-2.9558058334832947E-3</c:v>
                      </c:pt>
                      <c:pt idx="4060">
                        <c:v>-2.974908254332212E-3</c:v>
                      </c:pt>
                      <c:pt idx="4061">
                        <c:v>-2.9629712880023997E-3</c:v>
                      </c:pt>
                      <c:pt idx="4062">
                        <c:v>-2.9577576111718272E-3</c:v>
                      </c:pt>
                      <c:pt idx="4063">
                        <c:v>-2.9697546188981031E-3</c:v>
                      </c:pt>
                      <c:pt idx="4064">
                        <c:v>-2.9679436717691045E-3</c:v>
                      </c:pt>
                      <c:pt idx="4065">
                        <c:v>-2.9831765564787747E-3</c:v>
                      </c:pt>
                      <c:pt idx="4066">
                        <c:v>-2.9904155588829193E-3</c:v>
                      </c:pt>
                      <c:pt idx="4067">
                        <c:v>-2.977377070495077E-3</c:v>
                      </c:pt>
                      <c:pt idx="4068">
                        <c:v>-2.9796522000752322E-3</c:v>
                      </c:pt>
                      <c:pt idx="4069">
                        <c:v>-2.9844395903064827E-3</c:v>
                      </c:pt>
                      <c:pt idx="4070">
                        <c:v>-2.9982434164399457E-3</c:v>
                      </c:pt>
                      <c:pt idx="4071">
                        <c:v>-2.9995400522779057E-3</c:v>
                      </c:pt>
                      <c:pt idx="4072">
                        <c:v>-2.9970084792273403E-3</c:v>
                      </c:pt>
                      <c:pt idx="4073">
                        <c:v>-3.0054603523955816E-3</c:v>
                      </c:pt>
                      <c:pt idx="4074">
                        <c:v>-3.0182527176493093E-3</c:v>
                      </c:pt>
                      <c:pt idx="4075">
                        <c:v>-3.0062999160849397E-3</c:v>
                      </c:pt>
                      <c:pt idx="4076">
                        <c:v>-3.0229672217916455E-3</c:v>
                      </c:pt>
                      <c:pt idx="4077">
                        <c:v>-3.0138470211547295E-3</c:v>
                      </c:pt>
                      <c:pt idx="4078">
                        <c:v>-3.0202245104473066E-3</c:v>
                      </c:pt>
                      <c:pt idx="4079">
                        <c:v>-3.0146262481594147E-3</c:v>
                      </c:pt>
                      <c:pt idx="4080">
                        <c:v>-3.0205682608422449E-3</c:v>
                      </c:pt>
                      <c:pt idx="4081">
                        <c:v>-3.0224424279330663E-3</c:v>
                      </c:pt>
                      <c:pt idx="4082">
                        <c:v>-3.0210222535932002E-3</c:v>
                      </c:pt>
                      <c:pt idx="4083">
                        <c:v>-3.0297883928139262E-3</c:v>
                      </c:pt>
                      <c:pt idx="4084">
                        <c:v>-3.0364392722902595E-3</c:v>
                      </c:pt>
                      <c:pt idx="4085">
                        <c:v>-3.0291448112124315E-3</c:v>
                      </c:pt>
                      <c:pt idx="4086">
                        <c:v>-3.0444239538286108E-3</c:v>
                      </c:pt>
                      <c:pt idx="4087">
                        <c:v>-3.0349049089057993E-3</c:v>
                      </c:pt>
                      <c:pt idx="4088">
                        <c:v>-3.0426646648152645E-3</c:v>
                      </c:pt>
                      <c:pt idx="4089">
                        <c:v>-3.0445371865865218E-3</c:v>
                      </c:pt>
                      <c:pt idx="4090">
                        <c:v>-3.0599896449317915E-3</c:v>
                      </c:pt>
                      <c:pt idx="4091">
                        <c:v>-3.0592688591890328E-3</c:v>
                      </c:pt>
                      <c:pt idx="4092">
                        <c:v>-3.0736328979761823E-3</c:v>
                      </c:pt>
                      <c:pt idx="4093">
                        <c:v>-3.0699617610539603E-3</c:v>
                      </c:pt>
                      <c:pt idx="4094">
                        <c:v>-3.075838739274982E-3</c:v>
                      </c:pt>
                      <c:pt idx="4095">
                        <c:v>-3.073364588167659E-3</c:v>
                      </c:pt>
                      <c:pt idx="4096">
                        <c:v>-3.0874341698036169E-3</c:v>
                      </c:pt>
                      <c:pt idx="4097">
                        <c:v>-3.0655823043003998E-3</c:v>
                      </c:pt>
                      <c:pt idx="4098">
                        <c:v>-3.0859285972208903E-3</c:v>
                      </c:pt>
                      <c:pt idx="4099">
                        <c:v>-3.0737577716775087E-3</c:v>
                      </c:pt>
                      <c:pt idx="4100">
                        <c:v>-3.0846892966390773E-3</c:v>
                      </c:pt>
                      <c:pt idx="4101">
                        <c:v>-3.086328605669892E-3</c:v>
                      </c:pt>
                      <c:pt idx="4102">
                        <c:v>-3.0756072691126152E-3</c:v>
                      </c:pt>
                      <c:pt idx="4103">
                        <c:v>-3.0805677523164034E-3</c:v>
                      </c:pt>
                      <c:pt idx="4104">
                        <c:v>-3.0779845845050982E-3</c:v>
                      </c:pt>
                      <c:pt idx="4105">
                        <c:v>-3.0789440532414773E-3</c:v>
                      </c:pt>
                      <c:pt idx="4106">
                        <c:v>-3.0858981373133565E-3</c:v>
                      </c:pt>
                      <c:pt idx="4107">
                        <c:v>-3.0820000445185344E-3</c:v>
                      </c:pt>
                      <c:pt idx="4108">
                        <c:v>-3.0837015951932227E-3</c:v>
                      </c:pt>
                      <c:pt idx="4109">
                        <c:v>-3.0583627851950394E-3</c:v>
                      </c:pt>
                      <c:pt idx="4110">
                        <c:v>-3.0698783747937705E-3</c:v>
                      </c:pt>
                      <c:pt idx="4111">
                        <c:v>-3.0652973403265762E-3</c:v>
                      </c:pt>
                      <c:pt idx="4112">
                        <c:v>-3.0699687131417164E-3</c:v>
                      </c:pt>
                      <c:pt idx="4113">
                        <c:v>-3.0917238266200478E-3</c:v>
                      </c:pt>
                      <c:pt idx="4114">
                        <c:v>-3.0931536037347011E-3</c:v>
                      </c:pt>
                      <c:pt idx="4115">
                        <c:v>-3.0845286371882596E-3</c:v>
                      </c:pt>
                      <c:pt idx="4116">
                        <c:v>-3.0821128988146162E-3</c:v>
                      </c:pt>
                      <c:pt idx="4117">
                        <c:v>-3.0732504635617055E-3</c:v>
                      </c:pt>
                      <c:pt idx="4118">
                        <c:v>-3.0547519732015884E-3</c:v>
                      </c:pt>
                      <c:pt idx="4119">
                        <c:v>-3.077339483841928E-3</c:v>
                      </c:pt>
                      <c:pt idx="4120">
                        <c:v>-3.0691537345032987E-3</c:v>
                      </c:pt>
                      <c:pt idx="4121">
                        <c:v>-3.0837494989257174E-3</c:v>
                      </c:pt>
                      <c:pt idx="4122">
                        <c:v>-3.0809080204120061E-3</c:v>
                      </c:pt>
                      <c:pt idx="4123">
                        <c:v>-3.0809203361409454E-3</c:v>
                      </c:pt>
                      <c:pt idx="4124">
                        <c:v>-3.0723948574272815E-3</c:v>
                      </c:pt>
                      <c:pt idx="4125">
                        <c:v>-3.0735545499480424E-3</c:v>
                      </c:pt>
                      <c:pt idx="4126">
                        <c:v>-3.0789153112547886E-3</c:v>
                      </c:pt>
                      <c:pt idx="4127">
                        <c:v>-3.0750438360180061E-3</c:v>
                      </c:pt>
                      <c:pt idx="4128">
                        <c:v>-3.0813401325506039E-3</c:v>
                      </c:pt>
                      <c:pt idx="4129">
                        <c:v>-3.09128878438579E-3</c:v>
                      </c:pt>
                      <c:pt idx="4130">
                        <c:v>-3.0635497414298793E-3</c:v>
                      </c:pt>
                      <c:pt idx="4131">
                        <c:v>-3.0692954549876115E-3</c:v>
                      </c:pt>
                      <c:pt idx="4132">
                        <c:v>-3.066241451223408E-3</c:v>
                      </c:pt>
                      <c:pt idx="4133">
                        <c:v>-3.0382922196019995E-3</c:v>
                      </c:pt>
                      <c:pt idx="4134">
                        <c:v>-3.0804282039748956E-3</c:v>
                      </c:pt>
                      <c:pt idx="4135">
                        <c:v>-3.08439761394085E-3</c:v>
                      </c:pt>
                      <c:pt idx="4136">
                        <c:v>-3.0834194433308742E-3</c:v>
                      </c:pt>
                      <c:pt idx="4137">
                        <c:v>-3.058829778855418E-3</c:v>
                      </c:pt>
                      <c:pt idx="4138">
                        <c:v>-3.0857140859302744E-3</c:v>
                      </c:pt>
                      <c:pt idx="4139">
                        <c:v>-3.0696016480287499E-3</c:v>
                      </c:pt>
                      <c:pt idx="4140">
                        <c:v>-3.0860442805904068E-3</c:v>
                      </c:pt>
                      <c:pt idx="4141">
                        <c:v>-3.0918268913196247E-3</c:v>
                      </c:pt>
                      <c:pt idx="4142">
                        <c:v>-3.0827385988735768E-3</c:v>
                      </c:pt>
                      <c:pt idx="4143">
                        <c:v>-3.090657212984042E-3</c:v>
                      </c:pt>
                      <c:pt idx="4144">
                        <c:v>-3.0980044016855044E-3</c:v>
                      </c:pt>
                      <c:pt idx="4145">
                        <c:v>-3.0858590499073454E-3</c:v>
                      </c:pt>
                      <c:pt idx="4146">
                        <c:v>-3.0933986263334524E-3</c:v>
                      </c:pt>
                      <c:pt idx="4147">
                        <c:v>-3.0813647775263914E-3</c:v>
                      </c:pt>
                      <c:pt idx="4148">
                        <c:v>-3.0923882348857928E-3</c:v>
                      </c:pt>
                      <c:pt idx="4149">
                        <c:v>-3.1026737274206808E-3</c:v>
                      </c:pt>
                      <c:pt idx="4150">
                        <c:v>-3.0789380616229622E-3</c:v>
                      </c:pt>
                      <c:pt idx="4151">
                        <c:v>-3.1042895906362097E-3</c:v>
                      </c:pt>
                      <c:pt idx="4152">
                        <c:v>-3.0944578615027369E-3</c:v>
                      </c:pt>
                      <c:pt idx="4153">
                        <c:v>-3.0903770362819389E-3</c:v>
                      </c:pt>
                      <c:pt idx="4154">
                        <c:v>-3.1013611033618728E-3</c:v>
                      </c:pt>
                      <c:pt idx="4155">
                        <c:v>-3.1062705196854474E-3</c:v>
                      </c:pt>
                      <c:pt idx="4156">
                        <c:v>-3.076529563650988E-3</c:v>
                      </c:pt>
                      <c:pt idx="4157">
                        <c:v>-3.0887875738202009E-3</c:v>
                      </c:pt>
                      <c:pt idx="4158">
                        <c:v>-3.1157731751635122E-3</c:v>
                      </c:pt>
                      <c:pt idx="4159">
                        <c:v>-3.1150426246515824E-3</c:v>
                      </c:pt>
                      <c:pt idx="4160">
                        <c:v>-3.1161875589958261E-3</c:v>
                      </c:pt>
                      <c:pt idx="4161">
                        <c:v>-3.11706777043446E-3</c:v>
                      </c:pt>
                      <c:pt idx="4162">
                        <c:v>-3.1229154234552318E-3</c:v>
                      </c:pt>
                      <c:pt idx="4163">
                        <c:v>-3.1113879710580193E-3</c:v>
                      </c:pt>
                      <c:pt idx="4164">
                        <c:v>-3.1071028699743014E-3</c:v>
                      </c:pt>
                      <c:pt idx="4165">
                        <c:v>-3.1321653703033879E-3</c:v>
                      </c:pt>
                      <c:pt idx="4166">
                        <c:v>-3.1309175930528399E-3</c:v>
                      </c:pt>
                      <c:pt idx="4167">
                        <c:v>-3.1343177727902543E-3</c:v>
                      </c:pt>
                      <c:pt idx="4168">
                        <c:v>-3.1251439936077637E-3</c:v>
                      </c:pt>
                      <c:pt idx="4169">
                        <c:v>-3.1232700983114098E-3</c:v>
                      </c:pt>
                      <c:pt idx="4170">
                        <c:v>-3.1350508668321307E-3</c:v>
                      </c:pt>
                      <c:pt idx="4171">
                        <c:v>-3.152363169015147E-3</c:v>
                      </c:pt>
                      <c:pt idx="4172">
                        <c:v>-3.1628185119632816E-3</c:v>
                      </c:pt>
                      <c:pt idx="4173">
                        <c:v>-3.1452522160176372E-3</c:v>
                      </c:pt>
                      <c:pt idx="4174">
                        <c:v>-3.1608103340141605E-3</c:v>
                      </c:pt>
                      <c:pt idx="4175">
                        <c:v>-3.1573425797565419E-3</c:v>
                      </c:pt>
                      <c:pt idx="4176">
                        <c:v>-3.157423071628493E-3</c:v>
                      </c:pt>
                      <c:pt idx="4177">
                        <c:v>-3.1532414371023723E-3</c:v>
                      </c:pt>
                      <c:pt idx="4178">
                        <c:v>-3.166190298998658E-3</c:v>
                      </c:pt>
                      <c:pt idx="4179">
                        <c:v>-3.1578384067053795E-3</c:v>
                      </c:pt>
                      <c:pt idx="4180">
                        <c:v>-3.152882759915281E-3</c:v>
                      </c:pt>
                      <c:pt idx="4181">
                        <c:v>-3.1428338027865519E-3</c:v>
                      </c:pt>
                      <c:pt idx="4182">
                        <c:v>-3.1657077436799777E-3</c:v>
                      </c:pt>
                      <c:pt idx="4183">
                        <c:v>-3.178259014109024E-3</c:v>
                      </c:pt>
                      <c:pt idx="4184">
                        <c:v>-3.1890307209269122E-3</c:v>
                      </c:pt>
                      <c:pt idx="4185">
                        <c:v>-3.1718521213201325E-3</c:v>
                      </c:pt>
                      <c:pt idx="4186">
                        <c:v>-3.1934113840616958E-3</c:v>
                      </c:pt>
                      <c:pt idx="4187">
                        <c:v>-3.1738309022264839E-3</c:v>
                      </c:pt>
                      <c:pt idx="4188">
                        <c:v>-3.1785195553657563E-3</c:v>
                      </c:pt>
                      <c:pt idx="4189">
                        <c:v>-3.1886383468780178E-3</c:v>
                      </c:pt>
                      <c:pt idx="4190">
                        <c:v>-3.2091028177801944E-3</c:v>
                      </c:pt>
                      <c:pt idx="4191">
                        <c:v>-3.2001701936037776E-3</c:v>
                      </c:pt>
                      <c:pt idx="4192">
                        <c:v>-3.192647156132739E-3</c:v>
                      </c:pt>
                      <c:pt idx="4193">
                        <c:v>-3.1993827128799345E-3</c:v>
                      </c:pt>
                      <c:pt idx="4194">
                        <c:v>-3.1787882916152108E-3</c:v>
                      </c:pt>
                      <c:pt idx="4195">
                        <c:v>-3.1982189255962412E-3</c:v>
                      </c:pt>
                      <c:pt idx="4196">
                        <c:v>-3.2022800652974875E-3</c:v>
                      </c:pt>
                      <c:pt idx="4197">
                        <c:v>-3.2158859059445506E-3</c:v>
                      </c:pt>
                      <c:pt idx="4198">
                        <c:v>-3.199057511147864E-3</c:v>
                      </c:pt>
                      <c:pt idx="4199">
                        <c:v>-3.2129073550138734E-3</c:v>
                      </c:pt>
                      <c:pt idx="4200">
                        <c:v>-3.2072414204442081E-3</c:v>
                      </c:pt>
                      <c:pt idx="4201">
                        <c:v>-3.2044094743729503E-3</c:v>
                      </c:pt>
                      <c:pt idx="4202">
                        <c:v>-3.2091147220304947E-3</c:v>
                      </c:pt>
                      <c:pt idx="4203">
                        <c:v>-3.2091075249309855E-3</c:v>
                      </c:pt>
                      <c:pt idx="4204">
                        <c:v>-3.2095012058866667E-3</c:v>
                      </c:pt>
                      <c:pt idx="4205">
                        <c:v>-3.203013965612983E-3</c:v>
                      </c:pt>
                      <c:pt idx="4206">
                        <c:v>-3.2135772137678446E-3</c:v>
                      </c:pt>
                      <c:pt idx="4207">
                        <c:v>-3.2072170100043295E-3</c:v>
                      </c:pt>
                      <c:pt idx="4208">
                        <c:v>-3.2085948699156854E-3</c:v>
                      </c:pt>
                      <c:pt idx="4209">
                        <c:v>-3.2141624783040153E-3</c:v>
                      </c:pt>
                      <c:pt idx="4210">
                        <c:v>-3.2181918738458659E-3</c:v>
                      </c:pt>
                      <c:pt idx="4211">
                        <c:v>-3.2337541873500575E-3</c:v>
                      </c:pt>
                      <c:pt idx="4212">
                        <c:v>-3.2199153095444064E-3</c:v>
                      </c:pt>
                      <c:pt idx="4213">
                        <c:v>-3.2256733462534674E-3</c:v>
                      </c:pt>
                      <c:pt idx="4214">
                        <c:v>-3.2353823964700362E-3</c:v>
                      </c:pt>
                      <c:pt idx="4215">
                        <c:v>-3.2464714750563123E-3</c:v>
                      </c:pt>
                      <c:pt idx="4216">
                        <c:v>-3.2461649860603785E-3</c:v>
                      </c:pt>
                      <c:pt idx="4217">
                        <c:v>-3.2414916155031961E-3</c:v>
                      </c:pt>
                      <c:pt idx="4218">
                        <c:v>-3.2513260459386246E-3</c:v>
                      </c:pt>
                      <c:pt idx="4219">
                        <c:v>-3.2436945325833833E-3</c:v>
                      </c:pt>
                      <c:pt idx="4220">
                        <c:v>-3.2372770163604753E-3</c:v>
                      </c:pt>
                      <c:pt idx="4221">
                        <c:v>-3.2368919469244746E-3</c:v>
                      </c:pt>
                      <c:pt idx="4222">
                        <c:v>-3.2377783477232705E-3</c:v>
                      </c:pt>
                      <c:pt idx="4223">
                        <c:v>-3.2382543818660708E-3</c:v>
                      </c:pt>
                      <c:pt idx="4224">
                        <c:v>-3.2442596828641292E-3</c:v>
                      </c:pt>
                      <c:pt idx="4225">
                        <c:v>-3.249961316230138E-3</c:v>
                      </c:pt>
                      <c:pt idx="4226">
                        <c:v>-3.2632236967562755E-3</c:v>
                      </c:pt>
                      <c:pt idx="4227">
                        <c:v>-3.2516492849320451E-3</c:v>
                      </c:pt>
                      <c:pt idx="4228">
                        <c:v>-3.2639501036603388E-3</c:v>
                      </c:pt>
                      <c:pt idx="4229">
                        <c:v>-3.2590828156454413E-3</c:v>
                      </c:pt>
                      <c:pt idx="4230">
                        <c:v>-3.2638958058067487E-3</c:v>
                      </c:pt>
                      <c:pt idx="4231">
                        <c:v>-3.2734897198727505E-3</c:v>
                      </c:pt>
                      <c:pt idx="4232">
                        <c:v>-3.2617407676489977E-3</c:v>
                      </c:pt>
                      <c:pt idx="4233">
                        <c:v>-3.2698470671648785E-3</c:v>
                      </c:pt>
                      <c:pt idx="4234">
                        <c:v>-3.270648125926685E-3</c:v>
                      </c:pt>
                      <c:pt idx="4235">
                        <c:v>-3.2814255737173615E-3</c:v>
                      </c:pt>
                      <c:pt idx="4236">
                        <c:v>-3.2732094864338901E-3</c:v>
                      </c:pt>
                      <c:pt idx="4237">
                        <c:v>-3.2604205415443788E-3</c:v>
                      </c:pt>
                      <c:pt idx="4238">
                        <c:v>-3.2576742669285699E-3</c:v>
                      </c:pt>
                      <c:pt idx="4239">
                        <c:v>-3.2764425250508497E-3</c:v>
                      </c:pt>
                      <c:pt idx="4240">
                        <c:v>-3.2706270382654463E-3</c:v>
                      </c:pt>
                      <c:pt idx="4241">
                        <c:v>-3.2761195038227583E-3</c:v>
                      </c:pt>
                      <c:pt idx="4242">
                        <c:v>-3.2913535346952524E-3</c:v>
                      </c:pt>
                      <c:pt idx="4243">
                        <c:v>-3.2735370542348245E-3</c:v>
                      </c:pt>
                      <c:pt idx="4244">
                        <c:v>-3.270401004769182E-3</c:v>
                      </c:pt>
                      <c:pt idx="4245">
                        <c:v>-3.2740441051460831E-3</c:v>
                      </c:pt>
                      <c:pt idx="4246">
                        <c:v>-3.2811742476929833E-3</c:v>
                      </c:pt>
                      <c:pt idx="4247">
                        <c:v>-3.2800284095991852E-3</c:v>
                      </c:pt>
                      <c:pt idx="4248">
                        <c:v>-3.2835331169174544E-3</c:v>
                      </c:pt>
                      <c:pt idx="4249">
                        <c:v>-3.287455156206643E-3</c:v>
                      </c:pt>
                      <c:pt idx="4250">
                        <c:v>-3.2617568562857712E-3</c:v>
                      </c:pt>
                      <c:pt idx="4251">
                        <c:v>-3.277582802041198E-3</c:v>
                      </c:pt>
                      <c:pt idx="4252">
                        <c:v>-3.2872409028440568E-3</c:v>
                      </c:pt>
                      <c:pt idx="4253">
                        <c:v>-3.3070082065785812E-3</c:v>
                      </c:pt>
                      <c:pt idx="4254">
                        <c:v>-3.3054437439443587E-3</c:v>
                      </c:pt>
                      <c:pt idx="4255">
                        <c:v>-3.294888804630431E-3</c:v>
                      </c:pt>
                      <c:pt idx="4256">
                        <c:v>-3.3017051013833711E-3</c:v>
                      </c:pt>
                      <c:pt idx="4257">
                        <c:v>-3.3145298552938285E-3</c:v>
                      </c:pt>
                      <c:pt idx="4258">
                        <c:v>-3.3212615516650299E-3</c:v>
                      </c:pt>
                      <c:pt idx="4259">
                        <c:v>-3.3117418769189402E-3</c:v>
                      </c:pt>
                      <c:pt idx="4260">
                        <c:v>-3.3102298387650444E-3</c:v>
                      </c:pt>
                      <c:pt idx="4261">
                        <c:v>-3.3081708424752884E-3</c:v>
                      </c:pt>
                      <c:pt idx="4262">
                        <c:v>-3.2954543556301939E-3</c:v>
                      </c:pt>
                      <c:pt idx="4263">
                        <c:v>-3.3013278029092054E-3</c:v>
                      </c:pt>
                      <c:pt idx="4264">
                        <c:v>-3.2899809984423228E-3</c:v>
                      </c:pt>
                      <c:pt idx="4265">
                        <c:v>-3.3061683906230829E-3</c:v>
                      </c:pt>
                      <c:pt idx="4266">
                        <c:v>-3.3069218075406381E-3</c:v>
                      </c:pt>
                      <c:pt idx="4267">
                        <c:v>-3.2801414549814764E-3</c:v>
                      </c:pt>
                      <c:pt idx="4268">
                        <c:v>-3.2990538640241614E-3</c:v>
                      </c:pt>
                      <c:pt idx="4269">
                        <c:v>-3.2856809095023146E-3</c:v>
                      </c:pt>
                      <c:pt idx="4270">
                        <c:v>-3.2943755111315806E-3</c:v>
                      </c:pt>
                      <c:pt idx="4271">
                        <c:v>-3.2914746059821212E-3</c:v>
                      </c:pt>
                      <c:pt idx="4272">
                        <c:v>-3.3037110425092422E-3</c:v>
                      </c:pt>
                      <c:pt idx="4273">
                        <c:v>-3.2960071559265266E-3</c:v>
                      </c:pt>
                      <c:pt idx="4274">
                        <c:v>-3.2988770860562511E-3</c:v>
                      </c:pt>
                      <c:pt idx="4275">
                        <c:v>-3.2739103884372356E-3</c:v>
                      </c:pt>
                      <c:pt idx="4276">
                        <c:v>-3.2998215667986793E-3</c:v>
                      </c:pt>
                      <c:pt idx="4277">
                        <c:v>-3.3178240527816532E-3</c:v>
                      </c:pt>
                      <c:pt idx="4278">
                        <c:v>-3.309496916608702E-3</c:v>
                      </c:pt>
                      <c:pt idx="4279">
                        <c:v>-3.313147599515637E-3</c:v>
                      </c:pt>
                      <c:pt idx="4280">
                        <c:v>-3.286287235281148E-3</c:v>
                      </c:pt>
                      <c:pt idx="4281">
                        <c:v>-3.3073037843876357E-3</c:v>
                      </c:pt>
                      <c:pt idx="4282">
                        <c:v>-3.2880170621643686E-3</c:v>
                      </c:pt>
                      <c:pt idx="4283">
                        <c:v>-3.2980085785065511E-3</c:v>
                      </c:pt>
                      <c:pt idx="4284">
                        <c:v>-3.2866613951716057E-3</c:v>
                      </c:pt>
                      <c:pt idx="4285">
                        <c:v>-3.3060018685496192E-3</c:v>
                      </c:pt>
                      <c:pt idx="4286">
                        <c:v>-3.3153326529636782E-3</c:v>
                      </c:pt>
                      <c:pt idx="4287">
                        <c:v>-3.3186835330171424E-3</c:v>
                      </c:pt>
                      <c:pt idx="4288">
                        <c:v>-3.3085792806808061E-3</c:v>
                      </c:pt>
                      <c:pt idx="4289">
                        <c:v>-3.3128053224701893E-3</c:v>
                      </c:pt>
                      <c:pt idx="4290">
                        <c:v>-3.3141734364158233E-3</c:v>
                      </c:pt>
                      <c:pt idx="4291">
                        <c:v>-3.2975657062642156E-3</c:v>
                      </c:pt>
                      <c:pt idx="4292">
                        <c:v>-3.2826891985375055E-3</c:v>
                      </c:pt>
                      <c:pt idx="4293">
                        <c:v>-3.2975954777443709E-3</c:v>
                      </c:pt>
                      <c:pt idx="4294">
                        <c:v>-3.2972449423838055E-3</c:v>
                      </c:pt>
                      <c:pt idx="4295">
                        <c:v>-3.2883761411433023E-3</c:v>
                      </c:pt>
                      <c:pt idx="4296">
                        <c:v>-3.3132687532245186E-3</c:v>
                      </c:pt>
                      <c:pt idx="4297">
                        <c:v>-3.3049108490352495E-3</c:v>
                      </c:pt>
                      <c:pt idx="4298">
                        <c:v>-3.3110933294243916E-3</c:v>
                      </c:pt>
                      <c:pt idx="4299">
                        <c:v>-3.3296466244603813E-3</c:v>
                      </c:pt>
                      <c:pt idx="4300">
                        <c:v>-3.322426912138899E-3</c:v>
                      </c:pt>
                      <c:pt idx="4301">
                        <c:v>-3.3217496400253341E-3</c:v>
                      </c:pt>
                      <c:pt idx="4302">
                        <c:v>-3.3217604927872602E-3</c:v>
                      </c:pt>
                      <c:pt idx="4303">
                        <c:v>-3.3250508059066274E-3</c:v>
                      </c:pt>
                      <c:pt idx="4304">
                        <c:v>-3.3274903347645726E-3</c:v>
                      </c:pt>
                      <c:pt idx="4305">
                        <c:v>-3.3172726911489935E-3</c:v>
                      </c:pt>
                      <c:pt idx="4306">
                        <c:v>-3.3240868785502781E-3</c:v>
                      </c:pt>
                      <c:pt idx="4307">
                        <c:v>-3.3503508327576456E-3</c:v>
                      </c:pt>
                      <c:pt idx="4308">
                        <c:v>-3.3350560090396816E-3</c:v>
                      </c:pt>
                      <c:pt idx="4309">
                        <c:v>-3.3494978079845715E-3</c:v>
                      </c:pt>
                      <c:pt idx="4310">
                        <c:v>-3.3188095301765045E-3</c:v>
                      </c:pt>
                      <c:pt idx="4311">
                        <c:v>-3.3287219324366923E-3</c:v>
                      </c:pt>
                      <c:pt idx="4312">
                        <c:v>-3.3288691858924112E-3</c:v>
                      </c:pt>
                      <c:pt idx="4313">
                        <c:v>-3.3130007774401179E-3</c:v>
                      </c:pt>
                      <c:pt idx="4314">
                        <c:v>-3.3453764326577917E-3</c:v>
                      </c:pt>
                      <c:pt idx="4315">
                        <c:v>-3.348402887083185E-3</c:v>
                      </c:pt>
                      <c:pt idx="4316">
                        <c:v>-3.35492325744223E-3</c:v>
                      </c:pt>
                      <c:pt idx="4317">
                        <c:v>-3.3522790607743015E-3</c:v>
                      </c:pt>
                      <c:pt idx="4318">
                        <c:v>-3.362698402037281E-3</c:v>
                      </c:pt>
                      <c:pt idx="4319">
                        <c:v>-3.3458649362405717E-3</c:v>
                      </c:pt>
                      <c:pt idx="4320">
                        <c:v>-3.335968536840339E-3</c:v>
                      </c:pt>
                      <c:pt idx="4321">
                        <c:v>-3.3404245764073748E-3</c:v>
                      </c:pt>
                      <c:pt idx="4322">
                        <c:v>-3.3466518646482406E-3</c:v>
                      </c:pt>
                      <c:pt idx="4323">
                        <c:v>-3.347398115382282E-3</c:v>
                      </c:pt>
                      <c:pt idx="4324">
                        <c:v>-3.3484738074774666E-3</c:v>
                      </c:pt>
                      <c:pt idx="4325">
                        <c:v>-3.3482356537166275E-3</c:v>
                      </c:pt>
                      <c:pt idx="4326">
                        <c:v>-3.3556192987707085E-3</c:v>
                      </c:pt>
                      <c:pt idx="4327">
                        <c:v>-3.3381581115438934E-3</c:v>
                      </c:pt>
                      <c:pt idx="4328">
                        <c:v>-3.3606910883346073E-3</c:v>
                      </c:pt>
                      <c:pt idx="4329">
                        <c:v>-3.344101739272813E-3</c:v>
                      </c:pt>
                      <c:pt idx="4330">
                        <c:v>-3.369594985332952E-3</c:v>
                      </c:pt>
                      <c:pt idx="4331">
                        <c:v>-3.3578536573520153E-3</c:v>
                      </c:pt>
                      <c:pt idx="4332">
                        <c:v>-3.3436911642770683E-3</c:v>
                      </c:pt>
                      <c:pt idx="4333">
                        <c:v>-3.3314101956113218E-3</c:v>
                      </c:pt>
                      <c:pt idx="4334">
                        <c:v>-3.3143251113048038E-3</c:v>
                      </c:pt>
                      <c:pt idx="4335">
                        <c:v>-3.3382872090133553E-3</c:v>
                      </c:pt>
                      <c:pt idx="4336">
                        <c:v>-3.3174617276156833E-3</c:v>
                      </c:pt>
                      <c:pt idx="4337">
                        <c:v>-3.3292758967992629E-3</c:v>
                      </c:pt>
                      <c:pt idx="4338">
                        <c:v>-3.3465880816648751E-3</c:v>
                      </c:pt>
                      <c:pt idx="4339">
                        <c:v>-3.3524288991156701E-3</c:v>
                      </c:pt>
                      <c:pt idx="4340">
                        <c:v>-3.3513511446351257E-3</c:v>
                      </c:pt>
                      <c:pt idx="4341">
                        <c:v>-3.3628735409250883E-3</c:v>
                      </c:pt>
                      <c:pt idx="4342">
                        <c:v>-3.3732586690592178E-3</c:v>
                      </c:pt>
                      <c:pt idx="4343">
                        <c:v>-3.3794724178246804E-3</c:v>
                      </c:pt>
                      <c:pt idx="4344">
                        <c:v>-3.374618709703698E-3</c:v>
                      </c:pt>
                      <c:pt idx="4345">
                        <c:v>-3.3404922081601376E-3</c:v>
                      </c:pt>
                      <c:pt idx="4346">
                        <c:v>-3.3606824521135495E-3</c:v>
                      </c:pt>
                      <c:pt idx="4347">
                        <c:v>-3.349635793031493E-3</c:v>
                      </c:pt>
                      <c:pt idx="4348">
                        <c:v>-3.38765129898318E-3</c:v>
                      </c:pt>
                      <c:pt idx="4349">
                        <c:v>-3.3573286471513457E-3</c:v>
                      </c:pt>
                      <c:pt idx="4350">
                        <c:v>-3.3483406499952317E-3</c:v>
                      </c:pt>
                      <c:pt idx="4351">
                        <c:v>-3.3557902455823587E-3</c:v>
                      </c:pt>
                      <c:pt idx="4352">
                        <c:v>-3.3875248984922834E-3</c:v>
                      </c:pt>
                      <c:pt idx="4353">
                        <c:v>-3.3770852948379233E-3</c:v>
                      </c:pt>
                      <c:pt idx="4354">
                        <c:v>-3.3506411815056613E-3</c:v>
                      </c:pt>
                      <c:pt idx="4355">
                        <c:v>-3.3732545791155138E-3</c:v>
                      </c:pt>
                      <c:pt idx="4356">
                        <c:v>-3.3922951134210629E-3</c:v>
                      </c:pt>
                      <c:pt idx="4357">
                        <c:v>-3.4075305878966794E-3</c:v>
                      </c:pt>
                      <c:pt idx="4358">
                        <c:v>-3.3727000981236019E-3</c:v>
                      </c:pt>
                      <c:pt idx="4359">
                        <c:v>-3.3929249797066212E-3</c:v>
                      </c:pt>
                      <c:pt idx="4360">
                        <c:v>-3.3783807009234949E-3</c:v>
                      </c:pt>
                      <c:pt idx="4361">
                        <c:v>-3.3890968219254889E-3</c:v>
                      </c:pt>
                      <c:pt idx="4362">
                        <c:v>-3.368736116490894E-3</c:v>
                      </c:pt>
                      <c:pt idx="4363">
                        <c:v>-3.392252597232099E-3</c:v>
                      </c:pt>
                      <c:pt idx="4364">
                        <c:v>-3.3836727181309426E-3</c:v>
                      </c:pt>
                      <c:pt idx="4365">
                        <c:v>-3.3666997862326423E-3</c:v>
                      </c:pt>
                      <c:pt idx="4366">
                        <c:v>-3.3782467828722593E-3</c:v>
                      </c:pt>
                      <c:pt idx="4367">
                        <c:v>-3.3601663437376078E-3</c:v>
                      </c:pt>
                      <c:pt idx="4368">
                        <c:v>-3.3792913390737461E-3</c:v>
                      </c:pt>
                      <c:pt idx="4369">
                        <c:v>-3.364299050772328E-3</c:v>
                      </c:pt>
                      <c:pt idx="4370">
                        <c:v>-3.3805768202455119E-3</c:v>
                      </c:pt>
                      <c:pt idx="4371">
                        <c:v>-3.3950912527944774E-3</c:v>
                      </c:pt>
                      <c:pt idx="4372">
                        <c:v>-3.4142735859280203E-3</c:v>
                      </c:pt>
                      <c:pt idx="4373">
                        <c:v>-3.4399482883186432E-3</c:v>
                      </c:pt>
                      <c:pt idx="4374">
                        <c:v>-3.4353377829137873E-3</c:v>
                      </c:pt>
                      <c:pt idx="4375">
                        <c:v>-3.4263641881505567E-3</c:v>
                      </c:pt>
                      <c:pt idx="4376">
                        <c:v>-3.4273531733531163E-3</c:v>
                      </c:pt>
                      <c:pt idx="4377">
                        <c:v>-3.4052376689473357E-3</c:v>
                      </c:pt>
                      <c:pt idx="4378">
                        <c:v>-3.4007883379339882E-3</c:v>
                      </c:pt>
                      <c:pt idx="4379">
                        <c:v>-3.3915045587354811E-3</c:v>
                      </c:pt>
                      <c:pt idx="4380">
                        <c:v>-3.4160248541570677E-3</c:v>
                      </c:pt>
                      <c:pt idx="4381">
                        <c:v>-3.409955386995752E-3</c:v>
                      </c:pt>
                      <c:pt idx="4382">
                        <c:v>-3.4125739087331164E-3</c:v>
                      </c:pt>
                      <c:pt idx="4383">
                        <c:v>-3.4160941749174869E-3</c:v>
                      </c:pt>
                      <c:pt idx="4384">
                        <c:v>-3.3880247710891143E-3</c:v>
                      </c:pt>
                      <c:pt idx="4385">
                        <c:v>-3.4229069351138608E-3</c:v>
                      </c:pt>
                      <c:pt idx="4386">
                        <c:v>-3.4231561015541025E-3</c:v>
                      </c:pt>
                      <c:pt idx="4387">
                        <c:v>-3.4266880230498244E-3</c:v>
                      </c:pt>
                      <c:pt idx="4388">
                        <c:v>-3.4424523513012506E-3</c:v>
                      </c:pt>
                      <c:pt idx="4389">
                        <c:v>-3.4411354613422193E-3</c:v>
                      </c:pt>
                      <c:pt idx="4390">
                        <c:v>-3.4451775080125164E-3</c:v>
                      </c:pt>
                      <c:pt idx="4391">
                        <c:v>-3.4362715197841557E-3</c:v>
                      </c:pt>
                      <c:pt idx="4392">
                        <c:v>-3.4554689526216501E-3</c:v>
                      </c:pt>
                      <c:pt idx="4393">
                        <c:v>-3.4542348648950636E-3</c:v>
                      </c:pt>
                      <c:pt idx="4394">
                        <c:v>-3.459556082366868E-3</c:v>
                      </c:pt>
                      <c:pt idx="4395">
                        <c:v>-3.4523568954864096E-3</c:v>
                      </c:pt>
                      <c:pt idx="4396">
                        <c:v>-3.4589227954913561E-3</c:v>
                      </c:pt>
                      <c:pt idx="4397">
                        <c:v>-3.4457782935059657E-3</c:v>
                      </c:pt>
                      <c:pt idx="4398">
                        <c:v>-3.4554801233488246E-3</c:v>
                      </c:pt>
                      <c:pt idx="4399">
                        <c:v>-3.4618029384340821E-3</c:v>
                      </c:pt>
                      <c:pt idx="4400">
                        <c:v>-3.4350411878888375E-3</c:v>
                      </c:pt>
                      <c:pt idx="4401">
                        <c:v>-3.4506484837694626E-3</c:v>
                      </c:pt>
                      <c:pt idx="4402">
                        <c:v>-3.4572499195229815E-3</c:v>
                      </c:pt>
                      <c:pt idx="4403">
                        <c:v>-3.4511177804858735E-3</c:v>
                      </c:pt>
                      <c:pt idx="4404">
                        <c:v>-3.4631159558485172E-3</c:v>
                      </c:pt>
                      <c:pt idx="4405">
                        <c:v>-3.4472719357911048E-3</c:v>
                      </c:pt>
                      <c:pt idx="4406">
                        <c:v>-3.45083922434665E-3</c:v>
                      </c:pt>
                      <c:pt idx="4407">
                        <c:v>-3.4534649115991606E-3</c:v>
                      </c:pt>
                      <c:pt idx="4408">
                        <c:v>-3.4520674178544607E-3</c:v>
                      </c:pt>
                      <c:pt idx="4409">
                        <c:v>-3.4667271384084646E-3</c:v>
                      </c:pt>
                      <c:pt idx="4410">
                        <c:v>-3.4573749792109342E-3</c:v>
                      </c:pt>
                      <c:pt idx="4411">
                        <c:v>-3.4606241827470816E-3</c:v>
                      </c:pt>
                      <c:pt idx="4412">
                        <c:v>-3.4766248849787281E-3</c:v>
                      </c:pt>
                      <c:pt idx="4413">
                        <c:v>-3.4510771505105666E-3</c:v>
                      </c:pt>
                      <c:pt idx="4414">
                        <c:v>-3.4663209891669083E-3</c:v>
                      </c:pt>
                      <c:pt idx="4415">
                        <c:v>-3.4778020873965829E-3</c:v>
                      </c:pt>
                      <c:pt idx="4416">
                        <c:v>-3.485264156214913E-3</c:v>
                      </c:pt>
                      <c:pt idx="4417">
                        <c:v>-3.4841862428588587E-3</c:v>
                      </c:pt>
                      <c:pt idx="4418">
                        <c:v>-3.4925310972172704E-3</c:v>
                      </c:pt>
                      <c:pt idx="4419">
                        <c:v>-3.5042072646418627E-3</c:v>
                      </c:pt>
                      <c:pt idx="4420">
                        <c:v>-3.498435087908014E-3</c:v>
                      </c:pt>
                      <c:pt idx="4421">
                        <c:v>-3.4836112392360266E-3</c:v>
                      </c:pt>
                      <c:pt idx="4422">
                        <c:v>-3.4873209358213032E-3</c:v>
                      </c:pt>
                      <c:pt idx="4423">
                        <c:v>-3.4993805219803477E-3</c:v>
                      </c:pt>
                      <c:pt idx="4424">
                        <c:v>-3.494425127337344E-3</c:v>
                      </c:pt>
                      <c:pt idx="4425">
                        <c:v>-3.4982011344750191E-3</c:v>
                      </c:pt>
                      <c:pt idx="4426">
                        <c:v>-3.5173149919185704E-3</c:v>
                      </c:pt>
                      <c:pt idx="4427">
                        <c:v>-3.5057472110386193E-3</c:v>
                      </c:pt>
                      <c:pt idx="4428">
                        <c:v>-3.5076810684876347E-3</c:v>
                      </c:pt>
                      <c:pt idx="4429">
                        <c:v>-3.5254221277806769E-3</c:v>
                      </c:pt>
                      <c:pt idx="4430">
                        <c:v>-3.5320212393205336E-3</c:v>
                      </c:pt>
                      <c:pt idx="4431">
                        <c:v>-3.5266270404567431E-3</c:v>
                      </c:pt>
                      <c:pt idx="4432">
                        <c:v>-3.5149087377290404E-3</c:v>
                      </c:pt>
                      <c:pt idx="4433">
                        <c:v>-3.542750237312172E-3</c:v>
                      </c:pt>
                      <c:pt idx="4434">
                        <c:v>-3.5137221591000269E-3</c:v>
                      </c:pt>
                      <c:pt idx="4435">
                        <c:v>-3.5430354310795353E-3</c:v>
                      </c:pt>
                      <c:pt idx="4436">
                        <c:v>-3.5484355786488814E-3</c:v>
                      </c:pt>
                      <c:pt idx="4437">
                        <c:v>-3.5253096479786281E-3</c:v>
                      </c:pt>
                      <c:pt idx="4438">
                        <c:v>-3.5374755899545141E-3</c:v>
                      </c:pt>
                      <c:pt idx="4439">
                        <c:v>-3.5398768224920913E-3</c:v>
                      </c:pt>
                      <c:pt idx="4440">
                        <c:v>-3.5436671499528161E-3</c:v>
                      </c:pt>
                      <c:pt idx="4441">
                        <c:v>-3.5293319476548471E-3</c:v>
                      </c:pt>
                      <c:pt idx="4442">
                        <c:v>-3.5629444879528571E-3</c:v>
                      </c:pt>
                      <c:pt idx="4443">
                        <c:v>-3.5430622193846893E-3</c:v>
                      </c:pt>
                      <c:pt idx="4444">
                        <c:v>-3.5575407116193295E-3</c:v>
                      </c:pt>
                      <c:pt idx="4445">
                        <c:v>-3.5404936944495608E-3</c:v>
                      </c:pt>
                      <c:pt idx="4446">
                        <c:v>-3.5480470352352278E-3</c:v>
                      </c:pt>
                      <c:pt idx="4447">
                        <c:v>-3.5523830042341145E-3</c:v>
                      </c:pt>
                      <c:pt idx="4448">
                        <c:v>-3.5623703739962632E-3</c:v>
                      </c:pt>
                      <c:pt idx="4449">
                        <c:v>-3.533679821595324E-3</c:v>
                      </c:pt>
                      <c:pt idx="4450">
                        <c:v>-3.5616793802581968E-3</c:v>
                      </c:pt>
                      <c:pt idx="4451">
                        <c:v>-3.5584979517229568E-3</c:v>
                      </c:pt>
                      <c:pt idx="4452">
                        <c:v>-3.535972470027337E-3</c:v>
                      </c:pt>
                      <c:pt idx="4453">
                        <c:v>-3.5554214627880943E-3</c:v>
                      </c:pt>
                      <c:pt idx="4454">
                        <c:v>-3.5417951831713712E-3</c:v>
                      </c:pt>
                      <c:pt idx="4455">
                        <c:v>-3.5515852655141071E-3</c:v>
                      </c:pt>
                      <c:pt idx="4456">
                        <c:v>-3.5530459800893546E-3</c:v>
                      </c:pt>
                      <c:pt idx="4457">
                        <c:v>-3.54438416140802E-3</c:v>
                      </c:pt>
                      <c:pt idx="4458">
                        <c:v>-3.5528906085365124E-3</c:v>
                      </c:pt>
                      <c:pt idx="4459">
                        <c:v>-3.5577992231522987E-3</c:v>
                      </c:pt>
                      <c:pt idx="4460">
                        <c:v>-3.5780662876586794E-3</c:v>
                      </c:pt>
                      <c:pt idx="4461">
                        <c:v>-3.5774881390058643E-3</c:v>
                      </c:pt>
                      <c:pt idx="4462">
                        <c:v>-3.5661941621705508E-3</c:v>
                      </c:pt>
                      <c:pt idx="4463">
                        <c:v>-3.5760180000141508E-3</c:v>
                      </c:pt>
                      <c:pt idx="4464">
                        <c:v>-3.5713767463282967E-3</c:v>
                      </c:pt>
                      <c:pt idx="4465">
                        <c:v>-3.5793686180844182E-3</c:v>
                      </c:pt>
                      <c:pt idx="4466">
                        <c:v>-3.574719963036006E-3</c:v>
                      </c:pt>
                      <c:pt idx="4467">
                        <c:v>-3.5574297953354095E-3</c:v>
                      </c:pt>
                      <c:pt idx="4468">
                        <c:v>-3.5694459056511232E-3</c:v>
                      </c:pt>
                      <c:pt idx="4469">
                        <c:v>-3.5653233431060874E-3</c:v>
                      </c:pt>
                      <c:pt idx="4470">
                        <c:v>-3.5744779586368812E-3</c:v>
                      </c:pt>
                      <c:pt idx="4471">
                        <c:v>-3.5749530585559154E-3</c:v>
                      </c:pt>
                      <c:pt idx="4472">
                        <c:v>-3.5924506805286409E-3</c:v>
                      </c:pt>
                      <c:pt idx="4473">
                        <c:v>-3.5910027596013291E-3</c:v>
                      </c:pt>
                      <c:pt idx="4474">
                        <c:v>-3.5869115498246527E-3</c:v>
                      </c:pt>
                      <c:pt idx="4475">
                        <c:v>-3.6032134142226948E-3</c:v>
                      </c:pt>
                      <c:pt idx="4476">
                        <c:v>-3.5823788666712506E-3</c:v>
                      </c:pt>
                      <c:pt idx="4477">
                        <c:v>-3.587851573446594E-3</c:v>
                      </c:pt>
                      <c:pt idx="4478">
                        <c:v>-3.5967845851160099E-3</c:v>
                      </c:pt>
                      <c:pt idx="4479">
                        <c:v>-3.6068039187851391E-3</c:v>
                      </c:pt>
                      <c:pt idx="4480">
                        <c:v>-3.590293976410698E-3</c:v>
                      </c:pt>
                      <c:pt idx="4481">
                        <c:v>-3.5850880304075902E-3</c:v>
                      </c:pt>
                      <c:pt idx="4482">
                        <c:v>-3.5730701927530403E-3</c:v>
                      </c:pt>
                      <c:pt idx="4483">
                        <c:v>-3.5578162635649634E-3</c:v>
                      </c:pt>
                      <c:pt idx="4484">
                        <c:v>-3.5805566925076215E-3</c:v>
                      </c:pt>
                      <c:pt idx="4485">
                        <c:v>-3.5523045969402464E-3</c:v>
                      </c:pt>
                      <c:pt idx="4486">
                        <c:v>-3.5808984915788496E-3</c:v>
                      </c:pt>
                      <c:pt idx="4487">
                        <c:v>-3.5893620864457698E-3</c:v>
                      </c:pt>
                      <c:pt idx="4488">
                        <c:v>-3.5697080338476061E-3</c:v>
                      </c:pt>
                      <c:pt idx="4489">
                        <c:v>-3.5535707561250682E-3</c:v>
                      </c:pt>
                      <c:pt idx="4490">
                        <c:v>-3.5822005194628705E-3</c:v>
                      </c:pt>
                      <c:pt idx="4491">
                        <c:v>-3.5792481794502434E-3</c:v>
                      </c:pt>
                      <c:pt idx="4492">
                        <c:v>-3.605308402397357E-3</c:v>
                      </c:pt>
                      <c:pt idx="4493">
                        <c:v>-3.5860752760405209E-3</c:v>
                      </c:pt>
                      <c:pt idx="4494">
                        <c:v>-3.5843208521898011E-3</c:v>
                      </c:pt>
                      <c:pt idx="4495">
                        <c:v>-3.6110177684773991E-3</c:v>
                      </c:pt>
                      <c:pt idx="4496">
                        <c:v>-3.6056659056274989E-3</c:v>
                      </c:pt>
                      <c:pt idx="4497">
                        <c:v>-3.5994295707930959E-3</c:v>
                      </c:pt>
                      <c:pt idx="4498">
                        <c:v>-3.6051019426059359E-3</c:v>
                      </c:pt>
                      <c:pt idx="4499">
                        <c:v>-3.6163404653736706E-3</c:v>
                      </c:pt>
                      <c:pt idx="4500">
                        <c:v>-3.6130542065679577E-3</c:v>
                      </c:pt>
                      <c:pt idx="4501">
                        <c:v>-3.6061321442493349E-3</c:v>
                      </c:pt>
                      <c:pt idx="4502">
                        <c:v>-3.6286037183659824E-3</c:v>
                      </c:pt>
                      <c:pt idx="4503">
                        <c:v>-3.6407150195998765E-3</c:v>
                      </c:pt>
                      <c:pt idx="4504">
                        <c:v>-3.6330160940082749E-3</c:v>
                      </c:pt>
                      <c:pt idx="4505">
                        <c:v>-3.6406447418888565E-3</c:v>
                      </c:pt>
                      <c:pt idx="4506">
                        <c:v>-3.6026781764043653E-3</c:v>
                      </c:pt>
                      <c:pt idx="4507">
                        <c:v>-3.6033010712235359E-3</c:v>
                      </c:pt>
                      <c:pt idx="4508">
                        <c:v>-3.5911428221292656E-3</c:v>
                      </c:pt>
                      <c:pt idx="4509">
                        <c:v>-3.6118564582428799E-3</c:v>
                      </c:pt>
                      <c:pt idx="4510">
                        <c:v>-3.6161966577440744E-3</c:v>
                      </c:pt>
                      <c:pt idx="4511">
                        <c:v>-3.6312209298255114E-3</c:v>
                      </c:pt>
                      <c:pt idx="4512">
                        <c:v>-3.6312073637343491E-3</c:v>
                      </c:pt>
                      <c:pt idx="4513">
                        <c:v>-3.6332154729075169E-3</c:v>
                      </c:pt>
                      <c:pt idx="4514">
                        <c:v>-3.6430213188316904E-3</c:v>
                      </c:pt>
                      <c:pt idx="4515">
                        <c:v>-3.621247668044501E-3</c:v>
                      </c:pt>
                      <c:pt idx="4516">
                        <c:v>-3.6341326570328032E-3</c:v>
                      </c:pt>
                      <c:pt idx="4517">
                        <c:v>-3.6407434924183766E-3</c:v>
                      </c:pt>
                      <c:pt idx="4518">
                        <c:v>-3.6377841507272148E-3</c:v>
                      </c:pt>
                      <c:pt idx="4519">
                        <c:v>-3.6458075300057099E-3</c:v>
                      </c:pt>
                      <c:pt idx="4520">
                        <c:v>-3.6378805996584601E-3</c:v>
                      </c:pt>
                      <c:pt idx="4521">
                        <c:v>-3.6312190680206553E-3</c:v>
                      </c:pt>
                      <c:pt idx="4522">
                        <c:v>-3.6155076695770839E-3</c:v>
                      </c:pt>
                      <c:pt idx="4523">
                        <c:v>-3.6026861694475523E-3</c:v>
                      </c:pt>
                      <c:pt idx="4524">
                        <c:v>-3.6118282938631548E-3</c:v>
                      </c:pt>
                      <c:pt idx="4525">
                        <c:v>-3.6247626990570255E-3</c:v>
                      </c:pt>
                      <c:pt idx="4526">
                        <c:v>-3.6308671328757138E-3</c:v>
                      </c:pt>
                      <c:pt idx="4527">
                        <c:v>-3.6421156138467113E-3</c:v>
                      </c:pt>
                      <c:pt idx="4528">
                        <c:v>-3.6488784723789831E-3</c:v>
                      </c:pt>
                      <c:pt idx="4529">
                        <c:v>-3.6214983231923938E-3</c:v>
                      </c:pt>
                      <c:pt idx="4530">
                        <c:v>-3.6041047979673592E-3</c:v>
                      </c:pt>
                      <c:pt idx="4531">
                        <c:v>-3.6301460177003593E-3</c:v>
                      </c:pt>
                      <c:pt idx="4532">
                        <c:v>-3.6465761350654908E-3</c:v>
                      </c:pt>
                      <c:pt idx="4533">
                        <c:v>-3.6521174683793937E-3</c:v>
                      </c:pt>
                      <c:pt idx="4534">
                        <c:v>-3.6673251994385719E-3</c:v>
                      </c:pt>
                      <c:pt idx="4535">
                        <c:v>-3.6716649811490872E-3</c:v>
                      </c:pt>
                      <c:pt idx="4536">
                        <c:v>-3.6670841785802037E-3</c:v>
                      </c:pt>
                      <c:pt idx="4537">
                        <c:v>-3.6789554922284002E-3</c:v>
                      </c:pt>
                      <c:pt idx="4538">
                        <c:v>-3.6834322631230688E-3</c:v>
                      </c:pt>
                      <c:pt idx="4539">
                        <c:v>-3.6741033660561227E-3</c:v>
                      </c:pt>
                      <c:pt idx="4540">
                        <c:v>-3.6591672449874497E-3</c:v>
                      </c:pt>
                      <c:pt idx="4541">
                        <c:v>-3.6699935016531603E-3</c:v>
                      </c:pt>
                      <c:pt idx="4542">
                        <c:v>-3.6767890404355258E-3</c:v>
                      </c:pt>
                      <c:pt idx="4543">
                        <c:v>-3.6555227103403382E-3</c:v>
                      </c:pt>
                      <c:pt idx="4544">
                        <c:v>-3.6700747536756403E-3</c:v>
                      </c:pt>
                      <c:pt idx="4545">
                        <c:v>-3.6724994068679379E-3</c:v>
                      </c:pt>
                      <c:pt idx="4546">
                        <c:v>-3.6801049979276646E-3</c:v>
                      </c:pt>
                      <c:pt idx="4547">
                        <c:v>-3.6919714482513896E-3</c:v>
                      </c:pt>
                      <c:pt idx="4548">
                        <c:v>-3.6972106796757769E-3</c:v>
                      </c:pt>
                      <c:pt idx="4549">
                        <c:v>-3.6831696920061399E-3</c:v>
                      </c:pt>
                      <c:pt idx="4550">
                        <c:v>-3.711132081317587E-3</c:v>
                      </c:pt>
                      <c:pt idx="4551">
                        <c:v>-3.6841318689528196E-3</c:v>
                      </c:pt>
                      <c:pt idx="4552">
                        <c:v>-3.6601641625025466E-3</c:v>
                      </c:pt>
                      <c:pt idx="4553">
                        <c:v>-3.6138142047902728E-3</c:v>
                      </c:pt>
                      <c:pt idx="4554">
                        <c:v>-3.584814324858764E-3</c:v>
                      </c:pt>
                      <c:pt idx="4555">
                        <c:v>-3.6390404145890697E-3</c:v>
                      </c:pt>
                      <c:pt idx="4556">
                        <c:v>-3.6459562183124195E-3</c:v>
                      </c:pt>
                      <c:pt idx="4557">
                        <c:v>-3.6520765572738011E-3</c:v>
                      </c:pt>
                      <c:pt idx="4558">
                        <c:v>-3.6584094104890994E-3</c:v>
                      </c:pt>
                      <c:pt idx="4559">
                        <c:v>-3.6603621962027488E-3</c:v>
                      </c:pt>
                      <c:pt idx="4560">
                        <c:v>-3.6695543586107346E-3</c:v>
                      </c:pt>
                      <c:pt idx="4561">
                        <c:v>-3.6816691373753232E-3</c:v>
                      </c:pt>
                      <c:pt idx="4562">
                        <c:v>-3.6974437863679273E-3</c:v>
                      </c:pt>
                      <c:pt idx="4563">
                        <c:v>-3.681353860932378E-3</c:v>
                      </c:pt>
                      <c:pt idx="4564">
                        <c:v>-3.6821091098349604E-3</c:v>
                      </c:pt>
                      <c:pt idx="4565">
                        <c:v>-3.6967595760774657E-3</c:v>
                      </c:pt>
                      <c:pt idx="4566">
                        <c:v>-3.6809252331674257E-3</c:v>
                      </c:pt>
                      <c:pt idx="4567">
                        <c:v>-3.6957290740765292E-3</c:v>
                      </c:pt>
                      <c:pt idx="4568">
                        <c:v>-3.7044258415926505E-3</c:v>
                      </c:pt>
                      <c:pt idx="4569">
                        <c:v>-3.6898787785269219E-3</c:v>
                      </c:pt>
                      <c:pt idx="4570">
                        <c:v>-3.689535611805139E-3</c:v>
                      </c:pt>
                      <c:pt idx="4571">
                        <c:v>-3.7062315003667128E-3</c:v>
                      </c:pt>
                      <c:pt idx="4572">
                        <c:v>-3.703639859287238E-3</c:v>
                      </c:pt>
                      <c:pt idx="4573">
                        <c:v>-3.7119930623363013E-3</c:v>
                      </c:pt>
                      <c:pt idx="4574">
                        <c:v>-3.706445482481171E-3</c:v>
                      </c:pt>
                      <c:pt idx="4575">
                        <c:v>-3.7209037888765758E-3</c:v>
                      </c:pt>
                      <c:pt idx="4576">
                        <c:v>-3.7208478879778469E-3</c:v>
                      </c:pt>
                      <c:pt idx="4577">
                        <c:v>-3.7090567167857424E-3</c:v>
                      </c:pt>
                      <c:pt idx="4578">
                        <c:v>-3.6856472568701872E-3</c:v>
                      </c:pt>
                      <c:pt idx="4579">
                        <c:v>-3.7138256635809892E-3</c:v>
                      </c:pt>
                      <c:pt idx="4580">
                        <c:v>-3.6971145479397626E-3</c:v>
                      </c:pt>
                      <c:pt idx="4581">
                        <c:v>-3.7271610643633359E-3</c:v>
                      </c:pt>
                      <c:pt idx="4582">
                        <c:v>-3.6899784666735661E-3</c:v>
                      </c:pt>
                      <c:pt idx="4583">
                        <c:v>-3.6960315636278955E-3</c:v>
                      </c:pt>
                      <c:pt idx="4584">
                        <c:v>-3.7057291542440577E-3</c:v>
                      </c:pt>
                      <c:pt idx="4585">
                        <c:v>-3.6986496610401411E-3</c:v>
                      </c:pt>
                      <c:pt idx="4586">
                        <c:v>-3.7068256559739041E-3</c:v>
                      </c:pt>
                      <c:pt idx="4587">
                        <c:v>-3.6782112885757217E-3</c:v>
                      </c:pt>
                      <c:pt idx="4588">
                        <c:v>-3.677037016021989E-3</c:v>
                      </c:pt>
                      <c:pt idx="4589">
                        <c:v>-3.6761590683775575E-3</c:v>
                      </c:pt>
                      <c:pt idx="4590">
                        <c:v>-3.6941579571897177E-3</c:v>
                      </c:pt>
                      <c:pt idx="4591">
                        <c:v>-3.6952802707213455E-3</c:v>
                      </c:pt>
                      <c:pt idx="4592">
                        <c:v>-3.6865791690728635E-3</c:v>
                      </c:pt>
                      <c:pt idx="4593">
                        <c:v>-3.7154046922834145E-3</c:v>
                      </c:pt>
                      <c:pt idx="4594">
                        <c:v>-3.7334975464967182E-3</c:v>
                      </c:pt>
                      <c:pt idx="4595">
                        <c:v>-3.7034456913094013E-3</c:v>
                      </c:pt>
                      <c:pt idx="4596">
                        <c:v>-3.7086265994002656E-3</c:v>
                      </c:pt>
                      <c:pt idx="4597">
                        <c:v>-3.7091343496855841E-3</c:v>
                      </c:pt>
                      <c:pt idx="4598">
                        <c:v>-3.7120175571506244E-3</c:v>
                      </c:pt>
                      <c:pt idx="4599">
                        <c:v>-3.7124093677247658E-3</c:v>
                      </c:pt>
                      <c:pt idx="4600">
                        <c:v>-3.707186853422164E-3</c:v>
                      </c:pt>
                      <c:pt idx="4601">
                        <c:v>-3.7076814493821933E-3</c:v>
                      </c:pt>
                      <c:pt idx="4602">
                        <c:v>-3.7243372568692723E-3</c:v>
                      </c:pt>
                      <c:pt idx="4603">
                        <c:v>-3.7233404446523539E-3</c:v>
                      </c:pt>
                      <c:pt idx="4604">
                        <c:v>-3.7219472817891382E-3</c:v>
                      </c:pt>
                      <c:pt idx="4605">
                        <c:v>-3.7448779972833698E-3</c:v>
                      </c:pt>
                      <c:pt idx="4606">
                        <c:v>-3.7349198712265928E-3</c:v>
                      </c:pt>
                      <c:pt idx="4607">
                        <c:v>-3.7465797688641862E-3</c:v>
                      </c:pt>
                      <c:pt idx="4608">
                        <c:v>-3.735046649810708E-3</c:v>
                      </c:pt>
                      <c:pt idx="4609">
                        <c:v>-3.7400308415290874E-3</c:v>
                      </c:pt>
                      <c:pt idx="4610">
                        <c:v>-3.7317074404972094E-3</c:v>
                      </c:pt>
                      <c:pt idx="4611">
                        <c:v>-3.7506054997812747E-3</c:v>
                      </c:pt>
                      <c:pt idx="4612">
                        <c:v>-3.755329101746556E-3</c:v>
                      </c:pt>
                      <c:pt idx="4613">
                        <c:v>-3.7423207756975244E-3</c:v>
                      </c:pt>
                      <c:pt idx="4614">
                        <c:v>-3.772473316651813E-3</c:v>
                      </c:pt>
                      <c:pt idx="4615">
                        <c:v>-3.7705475073018572E-3</c:v>
                      </c:pt>
                      <c:pt idx="4616">
                        <c:v>-3.740095663323824E-3</c:v>
                      </c:pt>
                      <c:pt idx="4617">
                        <c:v>-3.726279240752306E-3</c:v>
                      </c:pt>
                      <c:pt idx="4618">
                        <c:v>-3.7461786339184418E-3</c:v>
                      </c:pt>
                      <c:pt idx="4619">
                        <c:v>-3.7464350227479283E-3</c:v>
                      </c:pt>
                      <c:pt idx="4620">
                        <c:v>-3.7322247042038139E-3</c:v>
                      </c:pt>
                      <c:pt idx="4621">
                        <c:v>-3.755151792114044E-3</c:v>
                      </c:pt>
                      <c:pt idx="4622">
                        <c:v>-3.7563134603227481E-3</c:v>
                      </c:pt>
                      <c:pt idx="4623">
                        <c:v>-3.7571081199652529E-3</c:v>
                      </c:pt>
                      <c:pt idx="4624">
                        <c:v>-3.790235362189049E-3</c:v>
                      </c:pt>
                      <c:pt idx="4625">
                        <c:v>-3.7829268327316174E-3</c:v>
                      </c:pt>
                      <c:pt idx="4626">
                        <c:v>-3.7949425975190528E-3</c:v>
                      </c:pt>
                      <c:pt idx="4627">
                        <c:v>-3.7953269766582988E-3</c:v>
                      </c:pt>
                      <c:pt idx="4628">
                        <c:v>-3.7799605783524425E-3</c:v>
                      </c:pt>
                      <c:pt idx="4629">
                        <c:v>-3.7897052312492185E-3</c:v>
                      </c:pt>
                      <c:pt idx="4630">
                        <c:v>-3.7655442885375034E-3</c:v>
                      </c:pt>
                      <c:pt idx="4631">
                        <c:v>-3.7860347911157738E-3</c:v>
                      </c:pt>
                      <c:pt idx="4632">
                        <c:v>-3.7963781806323663E-3</c:v>
                      </c:pt>
                      <c:pt idx="4633">
                        <c:v>-3.8164152492989032E-3</c:v>
                      </c:pt>
                      <c:pt idx="4634">
                        <c:v>-3.8117982628010556E-3</c:v>
                      </c:pt>
                      <c:pt idx="4635">
                        <c:v>-3.8104662950497561E-3</c:v>
                      </c:pt>
                      <c:pt idx="4636">
                        <c:v>-3.8328776869989314E-3</c:v>
                      </c:pt>
                      <c:pt idx="4637">
                        <c:v>-3.8243722435891084E-3</c:v>
                      </c:pt>
                      <c:pt idx="4638">
                        <c:v>-3.8056240555244224E-3</c:v>
                      </c:pt>
                      <c:pt idx="4639">
                        <c:v>-3.8151721259799807E-3</c:v>
                      </c:pt>
                      <c:pt idx="4640">
                        <c:v>-3.8217559409848053E-3</c:v>
                      </c:pt>
                      <c:pt idx="4641">
                        <c:v>-3.7952460910070439E-3</c:v>
                      </c:pt>
                      <c:pt idx="4642">
                        <c:v>-3.7993508428517731E-3</c:v>
                      </c:pt>
                      <c:pt idx="4643">
                        <c:v>-3.8083313843717079E-3</c:v>
                      </c:pt>
                      <c:pt idx="4644">
                        <c:v>-3.7998200945285961E-3</c:v>
                      </c:pt>
                      <c:pt idx="4645">
                        <c:v>-3.7853771507150697E-3</c:v>
                      </c:pt>
                      <c:pt idx="4646">
                        <c:v>-3.7825106788569023E-3</c:v>
                      </c:pt>
                      <c:pt idx="4647">
                        <c:v>-3.7890409910875194E-3</c:v>
                      </c:pt>
                      <c:pt idx="4648">
                        <c:v>-3.8017280746615854E-3</c:v>
                      </c:pt>
                      <c:pt idx="4649">
                        <c:v>-3.7953249671678537E-3</c:v>
                      </c:pt>
                      <c:pt idx="4650">
                        <c:v>-3.7899732141730737E-3</c:v>
                      </c:pt>
                      <c:pt idx="4651">
                        <c:v>-3.8131570382396742E-3</c:v>
                      </c:pt>
                      <c:pt idx="4652">
                        <c:v>-3.7945510766784324E-3</c:v>
                      </c:pt>
                      <c:pt idx="4653">
                        <c:v>-3.8060709265462186E-3</c:v>
                      </c:pt>
                      <c:pt idx="4654">
                        <c:v>-3.8024195033976062E-3</c:v>
                      </c:pt>
                      <c:pt idx="4655">
                        <c:v>-3.8286744594653119E-3</c:v>
                      </c:pt>
                      <c:pt idx="4656">
                        <c:v>-3.8244366610117445E-3</c:v>
                      </c:pt>
                      <c:pt idx="4657">
                        <c:v>-3.8073958788502993E-3</c:v>
                      </c:pt>
                      <c:pt idx="4658">
                        <c:v>-3.8266642957621062E-3</c:v>
                      </c:pt>
                      <c:pt idx="4659">
                        <c:v>-3.7962512483692649E-3</c:v>
                      </c:pt>
                      <c:pt idx="4660">
                        <c:v>-3.7683180822515685E-3</c:v>
                      </c:pt>
                      <c:pt idx="4661">
                        <c:v>-3.7966001732701246E-3</c:v>
                      </c:pt>
                      <c:pt idx="4662">
                        <c:v>-3.80774653138743E-3</c:v>
                      </c:pt>
                      <c:pt idx="4663">
                        <c:v>-3.7983703099054729E-3</c:v>
                      </c:pt>
                      <c:pt idx="4664">
                        <c:v>-3.8078982742846107E-3</c:v>
                      </c:pt>
                      <c:pt idx="4665">
                        <c:v>-3.817309970592406E-3</c:v>
                      </c:pt>
                      <c:pt idx="4666">
                        <c:v>-3.8156246024082245E-3</c:v>
                      </c:pt>
                      <c:pt idx="4667">
                        <c:v>-3.822944508935857E-3</c:v>
                      </c:pt>
                      <c:pt idx="4668">
                        <c:v>-3.8226227705948721E-3</c:v>
                      </c:pt>
                      <c:pt idx="4669">
                        <c:v>-3.8209998016235668E-3</c:v>
                      </c:pt>
                      <c:pt idx="4670">
                        <c:v>-3.811216953883582E-3</c:v>
                      </c:pt>
                      <c:pt idx="4671">
                        <c:v>-3.8297067873410578E-3</c:v>
                      </c:pt>
                      <c:pt idx="4672">
                        <c:v>-3.8181035792401725E-3</c:v>
                      </c:pt>
                      <c:pt idx="4673">
                        <c:v>-3.8077653587935134E-3</c:v>
                      </c:pt>
                      <c:pt idx="4674">
                        <c:v>-3.7864753021672145E-3</c:v>
                      </c:pt>
                      <c:pt idx="4675">
                        <c:v>-3.7648942020561461E-3</c:v>
                      </c:pt>
                      <c:pt idx="4676">
                        <c:v>-3.7951521102818184E-3</c:v>
                      </c:pt>
                      <c:pt idx="4677">
                        <c:v>-3.8111909378424329E-3</c:v>
                      </c:pt>
                      <c:pt idx="4678">
                        <c:v>-3.8045773215830345E-3</c:v>
                      </c:pt>
                      <c:pt idx="4679">
                        <c:v>-3.8387785006022052E-3</c:v>
                      </c:pt>
                      <c:pt idx="4680">
                        <c:v>-3.8435059863255495E-3</c:v>
                      </c:pt>
                      <c:pt idx="4681">
                        <c:v>-3.8439829189610988E-3</c:v>
                      </c:pt>
                      <c:pt idx="4682">
                        <c:v>-3.8075446734872919E-3</c:v>
                      </c:pt>
                      <c:pt idx="4683">
                        <c:v>-3.8440839228457055E-3</c:v>
                      </c:pt>
                      <c:pt idx="4684">
                        <c:v>-3.8322280523098214E-3</c:v>
                      </c:pt>
                      <c:pt idx="4685">
                        <c:v>-3.8451151484208764E-3</c:v>
                      </c:pt>
                      <c:pt idx="4686">
                        <c:v>-3.8378551599186476E-3</c:v>
                      </c:pt>
                      <c:pt idx="4687">
                        <c:v>-3.8392375478730153E-3</c:v>
                      </c:pt>
                      <c:pt idx="4688">
                        <c:v>-3.861564544856649E-3</c:v>
                      </c:pt>
                      <c:pt idx="4689">
                        <c:v>-3.8504267276150781E-3</c:v>
                      </c:pt>
                      <c:pt idx="4690">
                        <c:v>-3.8590001717516711E-3</c:v>
                      </c:pt>
                      <c:pt idx="4691">
                        <c:v>-3.863113190241501E-3</c:v>
                      </c:pt>
                      <c:pt idx="4692">
                        <c:v>-3.8702854874377384E-3</c:v>
                      </c:pt>
                      <c:pt idx="4693">
                        <c:v>-3.8641370234777251E-3</c:v>
                      </c:pt>
                      <c:pt idx="4694">
                        <c:v>-3.8951295238640218E-3</c:v>
                      </c:pt>
                      <c:pt idx="4695">
                        <c:v>-3.8789300795397052E-3</c:v>
                      </c:pt>
                      <c:pt idx="4696">
                        <c:v>-3.8532966696354395E-3</c:v>
                      </c:pt>
                      <c:pt idx="4697">
                        <c:v>-3.8500244820886416E-3</c:v>
                      </c:pt>
                      <c:pt idx="4698">
                        <c:v>-3.8825306230085544E-3</c:v>
                      </c:pt>
                      <c:pt idx="4699">
                        <c:v>-3.8845565965169569E-3</c:v>
                      </c:pt>
                      <c:pt idx="4700">
                        <c:v>-3.8676633127386257E-3</c:v>
                      </c:pt>
                      <c:pt idx="4701">
                        <c:v>-3.883293708462987E-3</c:v>
                      </c:pt>
                      <c:pt idx="4702">
                        <c:v>-3.8946412324610117E-3</c:v>
                      </c:pt>
                      <c:pt idx="4703">
                        <c:v>-3.8654662152534532E-3</c:v>
                      </c:pt>
                      <c:pt idx="4704">
                        <c:v>-3.8623673651087321E-3</c:v>
                      </c:pt>
                      <c:pt idx="4705">
                        <c:v>-3.8602722056519973E-3</c:v>
                      </c:pt>
                      <c:pt idx="4706">
                        <c:v>-3.8575070287969354E-3</c:v>
                      </c:pt>
                      <c:pt idx="4707">
                        <c:v>-3.8555196618834399E-3</c:v>
                      </c:pt>
                      <c:pt idx="4708">
                        <c:v>-3.8300937544364136E-3</c:v>
                      </c:pt>
                      <c:pt idx="4709">
                        <c:v>-3.823254687455088E-3</c:v>
                      </c:pt>
                      <c:pt idx="4710">
                        <c:v>-3.8329454279119779E-3</c:v>
                      </c:pt>
                      <c:pt idx="4711">
                        <c:v>-3.8652756608398876E-3</c:v>
                      </c:pt>
                      <c:pt idx="4712">
                        <c:v>-3.8776439794421798E-3</c:v>
                      </c:pt>
                      <c:pt idx="4713">
                        <c:v>-3.8829001855515389E-3</c:v>
                      </c:pt>
                      <c:pt idx="4714">
                        <c:v>-3.8675237149575375E-3</c:v>
                      </c:pt>
                      <c:pt idx="4715">
                        <c:v>-3.8870046907079569E-3</c:v>
                      </c:pt>
                      <c:pt idx="4716">
                        <c:v>-3.8873116749289101E-3</c:v>
                      </c:pt>
                      <c:pt idx="4717">
                        <c:v>-3.9053516729494627E-3</c:v>
                      </c:pt>
                      <c:pt idx="4718">
                        <c:v>-3.9007019616392551E-3</c:v>
                      </c:pt>
                      <c:pt idx="4719">
                        <c:v>-3.9190508490993224E-3</c:v>
                      </c:pt>
                      <c:pt idx="4720">
                        <c:v>-3.9122807199882493E-3</c:v>
                      </c:pt>
                      <c:pt idx="4721">
                        <c:v>-3.9257670048474325E-3</c:v>
                      </c:pt>
                      <c:pt idx="4722">
                        <c:v>-3.9335711284384572E-3</c:v>
                      </c:pt>
                      <c:pt idx="4723">
                        <c:v>-3.9421507448958127E-3</c:v>
                      </c:pt>
                      <c:pt idx="4724">
                        <c:v>-3.923076542086245E-3</c:v>
                      </c:pt>
                      <c:pt idx="4725">
                        <c:v>-3.9227468590660453E-3</c:v>
                      </c:pt>
                      <c:pt idx="4726">
                        <c:v>-3.9252176104314076E-3</c:v>
                      </c:pt>
                      <c:pt idx="4727">
                        <c:v>-3.91614341146692E-3</c:v>
                      </c:pt>
                      <c:pt idx="4728">
                        <c:v>-3.92777745990732E-3</c:v>
                      </c:pt>
                      <c:pt idx="4729">
                        <c:v>-3.9329664502331272E-3</c:v>
                      </c:pt>
                      <c:pt idx="4730">
                        <c:v>-3.9004482103658562E-3</c:v>
                      </c:pt>
                      <c:pt idx="4731">
                        <c:v>-3.9233925323203765E-3</c:v>
                      </c:pt>
                      <c:pt idx="4732">
                        <c:v>-3.9454134787320324E-3</c:v>
                      </c:pt>
                      <c:pt idx="4733">
                        <c:v>-3.9080445157918583E-3</c:v>
                      </c:pt>
                      <c:pt idx="4734">
                        <c:v>-3.9384320073188586E-3</c:v>
                      </c:pt>
                      <c:pt idx="4735">
                        <c:v>-3.9339318408924953E-3</c:v>
                      </c:pt>
                      <c:pt idx="4736">
                        <c:v>-3.9248831035110518E-3</c:v>
                      </c:pt>
                      <c:pt idx="4737">
                        <c:v>-3.9474487936710066E-3</c:v>
                      </c:pt>
                      <c:pt idx="4738">
                        <c:v>-3.9582214212041675E-3</c:v>
                      </c:pt>
                      <c:pt idx="4739">
                        <c:v>-3.9560062010034298E-3</c:v>
                      </c:pt>
                      <c:pt idx="4740">
                        <c:v>-3.9469831264103859E-3</c:v>
                      </c:pt>
                      <c:pt idx="4741">
                        <c:v>-3.9178890707522824E-3</c:v>
                      </c:pt>
                      <c:pt idx="4742">
                        <c:v>-3.9293944787433073E-3</c:v>
                      </c:pt>
                      <c:pt idx="4743">
                        <c:v>-3.9405031740384509E-3</c:v>
                      </c:pt>
                      <c:pt idx="4744">
                        <c:v>-3.969092081262675E-3</c:v>
                      </c:pt>
                      <c:pt idx="4745">
                        <c:v>-3.9630826085076173E-3</c:v>
                      </c:pt>
                      <c:pt idx="4746">
                        <c:v>-3.9436313243897377E-3</c:v>
                      </c:pt>
                      <c:pt idx="4747">
                        <c:v>-3.9281771471778998E-3</c:v>
                      </c:pt>
                      <c:pt idx="4748">
                        <c:v>-3.9439789527378408E-3</c:v>
                      </c:pt>
                      <c:pt idx="4749">
                        <c:v>-3.9354411417687508E-3</c:v>
                      </c:pt>
                      <c:pt idx="4750">
                        <c:v>-3.9405693848167484E-3</c:v>
                      </c:pt>
                      <c:pt idx="4751">
                        <c:v>-3.9151749296909705E-3</c:v>
                      </c:pt>
                      <c:pt idx="4752">
                        <c:v>-3.9322528975819088E-3</c:v>
                      </c:pt>
                      <c:pt idx="4753">
                        <c:v>-3.9185649008789203E-3</c:v>
                      </c:pt>
                      <c:pt idx="4754">
                        <c:v>-3.9581621190077076E-3</c:v>
                      </c:pt>
                      <c:pt idx="4755">
                        <c:v>-3.9183783440950998E-3</c:v>
                      </c:pt>
                      <c:pt idx="4756">
                        <c:v>-3.8978118229492536E-3</c:v>
                      </c:pt>
                      <c:pt idx="4757">
                        <c:v>-3.9243434344414024E-3</c:v>
                      </c:pt>
                      <c:pt idx="4758">
                        <c:v>-3.9347595311534202E-3</c:v>
                      </c:pt>
                      <c:pt idx="4759">
                        <c:v>-3.9203425175176844E-3</c:v>
                      </c:pt>
                      <c:pt idx="4760">
                        <c:v>-3.9056432971710125E-3</c:v>
                      </c:pt>
                      <c:pt idx="4761">
                        <c:v>-3.9167211852761891E-3</c:v>
                      </c:pt>
                      <c:pt idx="4762">
                        <c:v>-3.9405164937525673E-3</c:v>
                      </c:pt>
                      <c:pt idx="4763">
                        <c:v>-3.9456485562548828E-3</c:v>
                      </c:pt>
                      <c:pt idx="4764">
                        <c:v>-3.9073611057468503E-3</c:v>
                      </c:pt>
                      <c:pt idx="4765">
                        <c:v>-3.9290694878047899E-3</c:v>
                      </c:pt>
                      <c:pt idx="4766">
                        <c:v>-3.9395007006962418E-3</c:v>
                      </c:pt>
                      <c:pt idx="4767">
                        <c:v>-3.9328946340276881E-3</c:v>
                      </c:pt>
                      <c:pt idx="4768">
                        <c:v>-3.9584217957194167E-3</c:v>
                      </c:pt>
                      <c:pt idx="4769">
                        <c:v>-3.9642527275877562E-3</c:v>
                      </c:pt>
                      <c:pt idx="4770">
                        <c:v>-3.9824444655150544E-3</c:v>
                      </c:pt>
                      <c:pt idx="4771">
                        <c:v>-3.9681783518011873E-3</c:v>
                      </c:pt>
                      <c:pt idx="4772">
                        <c:v>-3.9629144398749027E-3</c:v>
                      </c:pt>
                      <c:pt idx="4773">
                        <c:v>-3.986117022509607E-3</c:v>
                      </c:pt>
                      <c:pt idx="4774">
                        <c:v>-3.9859629497045667E-3</c:v>
                      </c:pt>
                      <c:pt idx="4775">
                        <c:v>-3.9901887356809445E-3</c:v>
                      </c:pt>
                      <c:pt idx="4776">
                        <c:v>-3.9908966934809158E-3</c:v>
                      </c:pt>
                      <c:pt idx="4777">
                        <c:v>-3.9672121309675748E-3</c:v>
                      </c:pt>
                      <c:pt idx="4778">
                        <c:v>-3.9711823049480401E-3</c:v>
                      </c:pt>
                      <c:pt idx="4779">
                        <c:v>-3.9826844808533877E-3</c:v>
                      </c:pt>
                      <c:pt idx="4780">
                        <c:v>-3.960956075097069E-3</c:v>
                      </c:pt>
                      <c:pt idx="4781">
                        <c:v>-3.9777903231725991E-3</c:v>
                      </c:pt>
                      <c:pt idx="4782">
                        <c:v>-3.9871197004793801E-3</c:v>
                      </c:pt>
                      <c:pt idx="4783">
                        <c:v>-3.9686334516855328E-3</c:v>
                      </c:pt>
                      <c:pt idx="4784">
                        <c:v>-3.9628687803545193E-3</c:v>
                      </c:pt>
                      <c:pt idx="4785">
                        <c:v>-3.9433616651623135E-3</c:v>
                      </c:pt>
                      <c:pt idx="4786">
                        <c:v>-3.9730340210910216E-3</c:v>
                      </c:pt>
                      <c:pt idx="4787">
                        <c:v>-3.9905040360805151E-3</c:v>
                      </c:pt>
                      <c:pt idx="4788">
                        <c:v>-3.9632549205320189E-3</c:v>
                      </c:pt>
                      <c:pt idx="4789">
                        <c:v>-3.9810775750681593E-3</c:v>
                      </c:pt>
                      <c:pt idx="4790">
                        <c:v>-3.9700389828346699E-3</c:v>
                      </c:pt>
                      <c:pt idx="4791">
                        <c:v>-3.9641378179639574E-3</c:v>
                      </c:pt>
                      <c:pt idx="4792">
                        <c:v>-4.0065344787823714E-3</c:v>
                      </c:pt>
                      <c:pt idx="4793">
                        <c:v>-3.9964490927693712E-3</c:v>
                      </c:pt>
                      <c:pt idx="4794">
                        <c:v>-4.0178473741185007E-3</c:v>
                      </c:pt>
                      <c:pt idx="4795">
                        <c:v>-4.0155859157086369E-3</c:v>
                      </c:pt>
                      <c:pt idx="4796">
                        <c:v>-4.0125245430439084E-3</c:v>
                      </c:pt>
                      <c:pt idx="4797">
                        <c:v>-4.0046031413875994E-3</c:v>
                      </c:pt>
                      <c:pt idx="4798">
                        <c:v>-4.0135119013712346E-3</c:v>
                      </c:pt>
                      <c:pt idx="4799">
                        <c:v>-4.0174357849130831E-3</c:v>
                      </c:pt>
                      <c:pt idx="4800">
                        <c:v>-4.0204259488649816E-3</c:v>
                      </c:pt>
                      <c:pt idx="4801">
                        <c:v>-4.0372800472110795E-3</c:v>
                      </c:pt>
                      <c:pt idx="4802">
                        <c:v>-4.026668378595155E-3</c:v>
                      </c:pt>
                      <c:pt idx="4803">
                        <c:v>-4.0347127797232237E-3</c:v>
                      </c:pt>
                      <c:pt idx="4804">
                        <c:v>-4.0455651772981103E-3</c:v>
                      </c:pt>
                      <c:pt idx="4805">
                        <c:v>-4.0515991582227209E-3</c:v>
                      </c:pt>
                      <c:pt idx="4806">
                        <c:v>-4.0477484750938257E-3</c:v>
                      </c:pt>
                      <c:pt idx="4807">
                        <c:v>-4.0470483083962687E-3</c:v>
                      </c:pt>
                      <c:pt idx="4808">
                        <c:v>-4.0497371840578587E-3</c:v>
                      </c:pt>
                      <c:pt idx="4809">
                        <c:v>-4.0686095989267181E-3</c:v>
                      </c:pt>
                      <c:pt idx="4810">
                        <c:v>-4.048878944213392E-3</c:v>
                      </c:pt>
                      <c:pt idx="4811">
                        <c:v>-4.0626234768059251E-3</c:v>
                      </c:pt>
                      <c:pt idx="4812">
                        <c:v>-4.0663010946344579E-3</c:v>
                      </c:pt>
                      <c:pt idx="4813">
                        <c:v>-4.0674414409195237E-3</c:v>
                      </c:pt>
                      <c:pt idx="4814">
                        <c:v>-4.0119903724921517E-3</c:v>
                      </c:pt>
                      <c:pt idx="4815">
                        <c:v>-4.0510199174052372E-3</c:v>
                      </c:pt>
                      <c:pt idx="4816">
                        <c:v>-4.0395019785297607E-3</c:v>
                      </c:pt>
                      <c:pt idx="4817">
                        <c:v>-4.0463967763550443E-3</c:v>
                      </c:pt>
                      <c:pt idx="4818">
                        <c:v>-4.0373419621152025E-3</c:v>
                      </c:pt>
                      <c:pt idx="4819">
                        <c:v>-4.0578745130817563E-3</c:v>
                      </c:pt>
                      <c:pt idx="4820">
                        <c:v>-4.0613846786039442E-3</c:v>
                      </c:pt>
                      <c:pt idx="4821">
                        <c:v>-4.0342219985289827E-3</c:v>
                      </c:pt>
                      <c:pt idx="4822">
                        <c:v>-4.0524680152022544E-3</c:v>
                      </c:pt>
                      <c:pt idx="4823">
                        <c:v>-4.0709296467727031E-3</c:v>
                      </c:pt>
                      <c:pt idx="4824">
                        <c:v>-4.0538472175897719E-3</c:v>
                      </c:pt>
                      <c:pt idx="4825">
                        <c:v>-4.0574660182111323E-3</c:v>
                      </c:pt>
                      <c:pt idx="4826">
                        <c:v>-4.0639981471880873E-3</c:v>
                      </c:pt>
                      <c:pt idx="4827">
                        <c:v>-4.0568696720008728E-3</c:v>
                      </c:pt>
                      <c:pt idx="4828">
                        <c:v>-4.0664120216507872E-3</c:v>
                      </c:pt>
                      <c:pt idx="4829">
                        <c:v>-4.0634394909498973E-3</c:v>
                      </c:pt>
                      <c:pt idx="4830">
                        <c:v>-4.083408310691517E-3</c:v>
                      </c:pt>
                      <c:pt idx="4831">
                        <c:v>-4.0878278671756408E-3</c:v>
                      </c:pt>
                      <c:pt idx="4832">
                        <c:v>-4.0800945905611263E-3</c:v>
                      </c:pt>
                      <c:pt idx="4833">
                        <c:v>-4.0655014192903524E-3</c:v>
                      </c:pt>
                      <c:pt idx="4834">
                        <c:v>-4.0815334170319776E-3</c:v>
                      </c:pt>
                      <c:pt idx="4835">
                        <c:v>-4.0908885114050901E-3</c:v>
                      </c:pt>
                      <c:pt idx="4836">
                        <c:v>-4.1168934302862137E-3</c:v>
                      </c:pt>
                      <c:pt idx="4837">
                        <c:v>-4.108144487296986E-3</c:v>
                      </c:pt>
                      <c:pt idx="4838">
                        <c:v>-4.1147482018276957E-3</c:v>
                      </c:pt>
                      <c:pt idx="4839">
                        <c:v>-4.0969674741169453E-3</c:v>
                      </c:pt>
                      <c:pt idx="4840">
                        <c:v>-4.107381954091739E-3</c:v>
                      </c:pt>
                      <c:pt idx="4841">
                        <c:v>-4.1147908048050847E-3</c:v>
                      </c:pt>
                      <c:pt idx="4842">
                        <c:v>-4.1307131748198724E-3</c:v>
                      </c:pt>
                      <c:pt idx="4843">
                        <c:v>-4.1160250621369741E-3</c:v>
                      </c:pt>
                      <c:pt idx="4844">
                        <c:v>-4.1158898674746053E-3</c:v>
                      </c:pt>
                      <c:pt idx="4845">
                        <c:v>-4.0998369514503238E-3</c:v>
                      </c:pt>
                      <c:pt idx="4846">
                        <c:v>-4.1167805410458587E-3</c:v>
                      </c:pt>
                      <c:pt idx="4847">
                        <c:v>-4.1204558781891996E-3</c:v>
                      </c:pt>
                      <c:pt idx="4848">
                        <c:v>-4.1366249917738291E-3</c:v>
                      </c:pt>
                      <c:pt idx="4849">
                        <c:v>-4.1413350554273731E-3</c:v>
                      </c:pt>
                      <c:pt idx="4850">
                        <c:v>-4.1224761934641387E-3</c:v>
                      </c:pt>
                      <c:pt idx="4851">
                        <c:v>-4.1100616358224597E-3</c:v>
                      </c:pt>
                      <c:pt idx="4852">
                        <c:v>-4.1302883393181484E-3</c:v>
                      </c:pt>
                      <c:pt idx="4853">
                        <c:v>-4.1342595891999036E-3</c:v>
                      </c:pt>
                      <c:pt idx="4854">
                        <c:v>-4.1450615805998401E-3</c:v>
                      </c:pt>
                      <c:pt idx="4855">
                        <c:v>-4.1323842686629688E-3</c:v>
                      </c:pt>
                      <c:pt idx="4856">
                        <c:v>-4.1356557189763752E-3</c:v>
                      </c:pt>
                      <c:pt idx="4857">
                        <c:v>-4.1308380832563128E-3</c:v>
                      </c:pt>
                      <c:pt idx="4858">
                        <c:v>-4.1378891369152392E-3</c:v>
                      </c:pt>
                      <c:pt idx="4859">
                        <c:v>-4.1443249785710753E-3</c:v>
                      </c:pt>
                      <c:pt idx="4860">
                        <c:v>-4.1655982766711898E-3</c:v>
                      </c:pt>
                      <c:pt idx="4861">
                        <c:v>-4.1560501095381473E-3</c:v>
                      </c:pt>
                      <c:pt idx="4862">
                        <c:v>-4.1261189200675055E-3</c:v>
                      </c:pt>
                      <c:pt idx="4863">
                        <c:v>-4.128332143686385E-3</c:v>
                      </c:pt>
                      <c:pt idx="4864">
                        <c:v>-4.1021626393368408E-3</c:v>
                      </c:pt>
                      <c:pt idx="4865">
                        <c:v>-4.1373979658008457E-3</c:v>
                      </c:pt>
                      <c:pt idx="4866">
                        <c:v>-4.1349540446362024E-3</c:v>
                      </c:pt>
                      <c:pt idx="4867">
                        <c:v>-4.1130788057912142E-3</c:v>
                      </c:pt>
                      <c:pt idx="4868">
                        <c:v>-4.1339552776906846E-3</c:v>
                      </c:pt>
                      <c:pt idx="4869">
                        <c:v>-4.1560923129982047E-3</c:v>
                      </c:pt>
                      <c:pt idx="4870">
                        <c:v>-4.1508679318004353E-3</c:v>
                      </c:pt>
                      <c:pt idx="4871">
                        <c:v>-4.1533590359000465E-3</c:v>
                      </c:pt>
                      <c:pt idx="4872">
                        <c:v>-4.1586112958559669E-3</c:v>
                      </c:pt>
                      <c:pt idx="4873">
                        <c:v>-4.1209258046547986E-3</c:v>
                      </c:pt>
                      <c:pt idx="4874">
                        <c:v>-4.1290807946214522E-3</c:v>
                      </c:pt>
                      <c:pt idx="4875">
                        <c:v>-4.1522389838762504E-3</c:v>
                      </c:pt>
                      <c:pt idx="4876">
                        <c:v>-4.1567003002623048E-3</c:v>
                      </c:pt>
                      <c:pt idx="4877">
                        <c:v>-4.1649443444262647E-3</c:v>
                      </c:pt>
                      <c:pt idx="4878">
                        <c:v>-4.1815066743497364E-3</c:v>
                      </c:pt>
                      <c:pt idx="4879">
                        <c:v>-4.1794013671420096E-3</c:v>
                      </c:pt>
                      <c:pt idx="4880">
                        <c:v>-4.1630138851248511E-3</c:v>
                      </c:pt>
                      <c:pt idx="4881">
                        <c:v>-4.1826005847633262E-3</c:v>
                      </c:pt>
                      <c:pt idx="4882">
                        <c:v>-4.1801962647828976E-3</c:v>
                      </c:pt>
                      <c:pt idx="4883">
                        <c:v>-4.1888069934278857E-3</c:v>
                      </c:pt>
                      <c:pt idx="4884">
                        <c:v>-4.2082511707928301E-3</c:v>
                      </c:pt>
                      <c:pt idx="4885">
                        <c:v>-4.2071640867219554E-3</c:v>
                      </c:pt>
                      <c:pt idx="4886">
                        <c:v>-4.1962796450375093E-3</c:v>
                      </c:pt>
                      <c:pt idx="4887">
                        <c:v>-4.1895776900158447E-3</c:v>
                      </c:pt>
                      <c:pt idx="4888">
                        <c:v>-4.1805527372737704E-3</c:v>
                      </c:pt>
                      <c:pt idx="4889">
                        <c:v>-4.1743552634842277E-3</c:v>
                      </c:pt>
                      <c:pt idx="4890">
                        <c:v>-4.1855627972857239E-3</c:v>
                      </c:pt>
                      <c:pt idx="4891">
                        <c:v>-4.1835917218492431E-3</c:v>
                      </c:pt>
                      <c:pt idx="4892">
                        <c:v>-4.1895094667720257E-3</c:v>
                      </c:pt>
                      <c:pt idx="4893">
                        <c:v>-4.2119827582647665E-3</c:v>
                      </c:pt>
                      <c:pt idx="4894">
                        <c:v>-4.1552004424651743E-3</c:v>
                      </c:pt>
                      <c:pt idx="4895">
                        <c:v>-4.1597539310240057E-3</c:v>
                      </c:pt>
                      <c:pt idx="4896">
                        <c:v>-4.1789296308950997E-3</c:v>
                      </c:pt>
                      <c:pt idx="4897">
                        <c:v>-4.1780755384970645E-3</c:v>
                      </c:pt>
                      <c:pt idx="4898">
                        <c:v>-4.1903817412478825E-3</c:v>
                      </c:pt>
                      <c:pt idx="4899">
                        <c:v>-4.200407461505907E-3</c:v>
                      </c:pt>
                      <c:pt idx="4900">
                        <c:v>-4.1425118502470262E-3</c:v>
                      </c:pt>
                      <c:pt idx="4901">
                        <c:v>-4.1261142246014331E-3</c:v>
                      </c:pt>
                      <c:pt idx="4902">
                        <c:v>-4.184871334048791E-3</c:v>
                      </c:pt>
                      <c:pt idx="4903">
                        <c:v>-4.1880376223339105E-3</c:v>
                      </c:pt>
                      <c:pt idx="4904">
                        <c:v>-4.1936387445995768E-3</c:v>
                      </c:pt>
                      <c:pt idx="4905">
                        <c:v>-4.1771126756576021E-3</c:v>
                      </c:pt>
                      <c:pt idx="4906">
                        <c:v>-4.1984134561264775E-3</c:v>
                      </c:pt>
                      <c:pt idx="4907">
                        <c:v>-4.1700300595941984E-3</c:v>
                      </c:pt>
                      <c:pt idx="4908">
                        <c:v>-4.1850067117274702E-3</c:v>
                      </c:pt>
                      <c:pt idx="4909">
                        <c:v>-4.2135183873752103E-3</c:v>
                      </c:pt>
                      <c:pt idx="4910">
                        <c:v>-4.2313798372990942E-3</c:v>
                      </c:pt>
                      <c:pt idx="4911">
                        <c:v>-4.2252702979659338E-3</c:v>
                      </c:pt>
                      <c:pt idx="4912">
                        <c:v>-4.2355703914065731E-3</c:v>
                      </c:pt>
                      <c:pt idx="4913">
                        <c:v>-4.21922526010383E-3</c:v>
                      </c:pt>
                      <c:pt idx="4914">
                        <c:v>-4.2307808866504084E-3</c:v>
                      </c:pt>
                      <c:pt idx="4915">
                        <c:v>-4.2229756221465664E-3</c:v>
                      </c:pt>
                      <c:pt idx="4916">
                        <c:v>-4.2371933856103217E-3</c:v>
                      </c:pt>
                      <c:pt idx="4917">
                        <c:v>-4.2460514883631709E-3</c:v>
                      </c:pt>
                      <c:pt idx="4918">
                        <c:v>-4.2312543916599747E-3</c:v>
                      </c:pt>
                      <c:pt idx="4919">
                        <c:v>-4.2314758378548707E-3</c:v>
                      </c:pt>
                      <c:pt idx="4920">
                        <c:v>-4.2400737927015923E-3</c:v>
                      </c:pt>
                      <c:pt idx="4921">
                        <c:v>-4.2534327227317899E-3</c:v>
                      </c:pt>
                      <c:pt idx="4922">
                        <c:v>-4.2420906348589098E-3</c:v>
                      </c:pt>
                      <c:pt idx="4923">
                        <c:v>-4.2699184948617004E-3</c:v>
                      </c:pt>
                      <c:pt idx="4924">
                        <c:v>-4.2616921682225575E-3</c:v>
                      </c:pt>
                      <c:pt idx="4925">
                        <c:v>-4.2546388202343395E-3</c:v>
                      </c:pt>
                      <c:pt idx="4926">
                        <c:v>-4.2666466850750998E-3</c:v>
                      </c:pt>
                      <c:pt idx="4927">
                        <c:v>-4.2406298242990944E-3</c:v>
                      </c:pt>
                      <c:pt idx="4928">
                        <c:v>-4.2702781841063801E-3</c:v>
                      </c:pt>
                      <c:pt idx="4929">
                        <c:v>-4.2614688863765364E-3</c:v>
                      </c:pt>
                      <c:pt idx="4930">
                        <c:v>-4.2667363389239724E-3</c:v>
                      </c:pt>
                      <c:pt idx="4931">
                        <c:v>-4.2910771081397948E-3</c:v>
                      </c:pt>
                      <c:pt idx="4932">
                        <c:v>-4.2772487290478568E-3</c:v>
                      </c:pt>
                      <c:pt idx="4933">
                        <c:v>-4.2842657173885667E-3</c:v>
                      </c:pt>
                      <c:pt idx="4934">
                        <c:v>-4.2906283925354177E-3</c:v>
                      </c:pt>
                      <c:pt idx="4935">
                        <c:v>-4.2926961931313498E-3</c:v>
                      </c:pt>
                      <c:pt idx="4936">
                        <c:v>-4.2756937312175749E-3</c:v>
                      </c:pt>
                      <c:pt idx="4937">
                        <c:v>-4.2884027170570953E-3</c:v>
                      </c:pt>
                      <c:pt idx="4938">
                        <c:v>-4.3008442773730506E-3</c:v>
                      </c:pt>
                      <c:pt idx="4939">
                        <c:v>-4.2732050337896182E-3</c:v>
                      </c:pt>
                      <c:pt idx="4940">
                        <c:v>-4.2918734101856275E-3</c:v>
                      </c:pt>
                      <c:pt idx="4941">
                        <c:v>-4.3020123057150392E-3</c:v>
                      </c:pt>
                      <c:pt idx="4942">
                        <c:v>-4.2889207433314475E-3</c:v>
                      </c:pt>
                      <c:pt idx="4943">
                        <c:v>-4.2703331882828358E-3</c:v>
                      </c:pt>
                      <c:pt idx="4944">
                        <c:v>-4.2770879471625096E-3</c:v>
                      </c:pt>
                      <c:pt idx="4945">
                        <c:v>-4.3069048412428612E-3</c:v>
                      </c:pt>
                      <c:pt idx="4946">
                        <c:v>-4.3122390639497637E-3</c:v>
                      </c:pt>
                      <c:pt idx="4947">
                        <c:v>-4.3003607245285713E-3</c:v>
                      </c:pt>
                      <c:pt idx="4948">
                        <c:v>-4.2976849286887739E-3</c:v>
                      </c:pt>
                      <c:pt idx="4949">
                        <c:v>-4.3016901821078257E-3</c:v>
                      </c:pt>
                      <c:pt idx="4950">
                        <c:v>-4.2939094160328829E-3</c:v>
                      </c:pt>
                      <c:pt idx="4951">
                        <c:v>-4.3034928851858152E-3</c:v>
                      </c:pt>
                      <c:pt idx="4952">
                        <c:v>-4.3076396062128076E-3</c:v>
                      </c:pt>
                      <c:pt idx="4953">
                        <c:v>-4.2850875943765323E-3</c:v>
                      </c:pt>
                      <c:pt idx="4954">
                        <c:v>-4.3166241929484773E-3</c:v>
                      </c:pt>
                      <c:pt idx="4955">
                        <c:v>-4.3065542367393605E-3</c:v>
                      </c:pt>
                      <c:pt idx="4956">
                        <c:v>-4.3030906207547235E-3</c:v>
                      </c:pt>
                      <c:pt idx="4957">
                        <c:v>-4.3134192640498755E-3</c:v>
                      </c:pt>
                      <c:pt idx="4958">
                        <c:v>-4.2894093265114413E-3</c:v>
                      </c:pt>
                      <c:pt idx="4959">
                        <c:v>-4.2837042394440594E-3</c:v>
                      </c:pt>
                      <c:pt idx="4960">
                        <c:v>-4.3058860806339744E-3</c:v>
                      </c:pt>
                      <c:pt idx="4961">
                        <c:v>-4.2689575811674001E-3</c:v>
                      </c:pt>
                      <c:pt idx="4962">
                        <c:v>-4.317468576319654E-3</c:v>
                      </c:pt>
                      <c:pt idx="4963">
                        <c:v>-4.3183837618200891E-3</c:v>
                      </c:pt>
                      <c:pt idx="4964">
                        <c:v>-4.3186174470939412E-3</c:v>
                      </c:pt>
                      <c:pt idx="4965">
                        <c:v>-4.3349916973599717E-3</c:v>
                      </c:pt>
                      <c:pt idx="4966">
                        <c:v>-4.3390076593563453E-3</c:v>
                      </c:pt>
                      <c:pt idx="4967">
                        <c:v>-4.3235667945737228E-3</c:v>
                      </c:pt>
                      <c:pt idx="4968">
                        <c:v>-4.3283279962945268E-3</c:v>
                      </c:pt>
                      <c:pt idx="4969">
                        <c:v>-4.3244051905565878E-3</c:v>
                      </c:pt>
                      <c:pt idx="4970">
                        <c:v>-4.3392069574005425E-3</c:v>
                      </c:pt>
                      <c:pt idx="4971">
                        <c:v>-4.3501968304504061E-3</c:v>
                      </c:pt>
                      <c:pt idx="4972">
                        <c:v>-4.3487955000070374E-3</c:v>
                      </c:pt>
                      <c:pt idx="4973">
                        <c:v>-4.3696073455333634E-3</c:v>
                      </c:pt>
                      <c:pt idx="4974">
                        <c:v>-4.3727336685383204E-3</c:v>
                      </c:pt>
                      <c:pt idx="4975">
                        <c:v>-4.3633636113868243E-3</c:v>
                      </c:pt>
                      <c:pt idx="4976">
                        <c:v>-4.3494196602523044E-3</c:v>
                      </c:pt>
                      <c:pt idx="4977">
                        <c:v>-4.3528953024071018E-3</c:v>
                      </c:pt>
                      <c:pt idx="4978">
                        <c:v>-4.3527538424081432E-3</c:v>
                      </c:pt>
                      <c:pt idx="4979">
                        <c:v>-4.3625044827518755E-3</c:v>
                      </c:pt>
                      <c:pt idx="4980">
                        <c:v>-4.3253379866250762E-3</c:v>
                      </c:pt>
                      <c:pt idx="4981">
                        <c:v>-4.3511574190016854E-3</c:v>
                      </c:pt>
                      <c:pt idx="4982">
                        <c:v>-4.3557072025185639E-3</c:v>
                      </c:pt>
                      <c:pt idx="4983">
                        <c:v>-4.3602827115136042E-3</c:v>
                      </c:pt>
                      <c:pt idx="4984">
                        <c:v>-4.3748259120521098E-3</c:v>
                      </c:pt>
                      <c:pt idx="4985">
                        <c:v>-4.3788651799009579E-3</c:v>
                      </c:pt>
                      <c:pt idx="4986">
                        <c:v>-4.3599981822385657E-3</c:v>
                      </c:pt>
                      <c:pt idx="4987">
                        <c:v>-4.379516054215527E-3</c:v>
                      </c:pt>
                      <c:pt idx="4988">
                        <c:v>-4.3524340819929893E-3</c:v>
                      </c:pt>
                      <c:pt idx="4989">
                        <c:v>-4.3679427362055372E-3</c:v>
                      </c:pt>
                      <c:pt idx="4990">
                        <c:v>-4.3775236814592262E-3</c:v>
                      </c:pt>
                      <c:pt idx="4991">
                        <c:v>-4.3794998610551554E-3</c:v>
                      </c:pt>
                      <c:pt idx="4992">
                        <c:v>-4.3761979365785049E-3</c:v>
                      </c:pt>
                      <c:pt idx="4993">
                        <c:v>-4.3867177707377063E-3</c:v>
                      </c:pt>
                      <c:pt idx="4994">
                        <c:v>-4.3551313313963105E-3</c:v>
                      </c:pt>
                      <c:pt idx="4995">
                        <c:v>-4.3738938729544112E-3</c:v>
                      </c:pt>
                      <c:pt idx="4996">
                        <c:v>-4.3828258854150147E-3</c:v>
                      </c:pt>
                      <c:pt idx="4997">
                        <c:v>-4.38473116358001E-3</c:v>
                      </c:pt>
                      <c:pt idx="4998">
                        <c:v>-4.3684009207601996E-3</c:v>
                      </c:pt>
                      <c:pt idx="4999">
                        <c:v>-4.3760786581954854E-3</c:v>
                      </c:pt>
                      <c:pt idx="5000">
                        <c:v>-4.378255007983182E-3</c:v>
                      </c:pt>
                      <c:pt idx="5001">
                        <c:v>-4.3681368959268326E-3</c:v>
                      </c:pt>
                      <c:pt idx="5002">
                        <c:v>-4.3825848892517999E-3</c:v>
                      </c:pt>
                      <c:pt idx="5003">
                        <c:v>-4.3852117047338841E-3</c:v>
                      </c:pt>
                      <c:pt idx="5004">
                        <c:v>-4.3619590481248673E-3</c:v>
                      </c:pt>
                      <c:pt idx="5005">
                        <c:v>-4.3808961626007207E-3</c:v>
                      </c:pt>
                      <c:pt idx="5006">
                        <c:v>-4.3717618292230731E-3</c:v>
                      </c:pt>
                      <c:pt idx="5007">
                        <c:v>-4.3934170129061234E-3</c:v>
                      </c:pt>
                      <c:pt idx="5008">
                        <c:v>-4.3855469399668159E-3</c:v>
                      </c:pt>
                      <c:pt idx="5009">
                        <c:v>-4.3892683168809407E-3</c:v>
                      </c:pt>
                      <c:pt idx="5010">
                        <c:v>-4.3888110687657694E-3</c:v>
                      </c:pt>
                      <c:pt idx="5011">
                        <c:v>-4.3943024609019417E-3</c:v>
                      </c:pt>
                      <c:pt idx="5012">
                        <c:v>-4.3987167559070457E-3</c:v>
                      </c:pt>
                      <c:pt idx="5013">
                        <c:v>-4.3980043413367762E-3</c:v>
                      </c:pt>
                      <c:pt idx="5014">
                        <c:v>-4.3823125227177235E-3</c:v>
                      </c:pt>
                      <c:pt idx="5015">
                        <c:v>-4.4009155500231815E-3</c:v>
                      </c:pt>
                      <c:pt idx="5016">
                        <c:v>-4.3982780179617677E-3</c:v>
                      </c:pt>
                      <c:pt idx="5017">
                        <c:v>-4.3942027569316118E-3</c:v>
                      </c:pt>
                      <c:pt idx="5018">
                        <c:v>-4.4120027997501419E-3</c:v>
                      </c:pt>
                      <c:pt idx="5019">
                        <c:v>-4.418207118662104E-3</c:v>
                      </c:pt>
                      <c:pt idx="5020">
                        <c:v>-4.4161842218080703E-3</c:v>
                      </c:pt>
                      <c:pt idx="5021">
                        <c:v>-4.384448767266365E-3</c:v>
                      </c:pt>
                      <c:pt idx="5022">
                        <c:v>-4.4208396623378124E-3</c:v>
                      </c:pt>
                      <c:pt idx="5023">
                        <c:v>-4.3827803024157784E-3</c:v>
                      </c:pt>
                      <c:pt idx="5024">
                        <c:v>-4.4125533486743199E-3</c:v>
                      </c:pt>
                      <c:pt idx="5025">
                        <c:v>-4.4306564859622199E-3</c:v>
                      </c:pt>
                      <c:pt idx="5026">
                        <c:v>-4.4120412639609098E-3</c:v>
                      </c:pt>
                      <c:pt idx="5027">
                        <c:v>-4.4152893086999547E-3</c:v>
                      </c:pt>
                      <c:pt idx="5028">
                        <c:v>-4.4163589807765706E-3</c:v>
                      </c:pt>
                      <c:pt idx="5029">
                        <c:v>-4.4065974466274355E-3</c:v>
                      </c:pt>
                      <c:pt idx="5030">
                        <c:v>-4.4382579595270829E-3</c:v>
                      </c:pt>
                      <c:pt idx="5031">
                        <c:v>-4.4381768767401226E-3</c:v>
                      </c:pt>
                      <c:pt idx="5032">
                        <c:v>-4.4192788107522071E-3</c:v>
                      </c:pt>
                      <c:pt idx="5033">
                        <c:v>-4.4228817419664545E-3</c:v>
                      </c:pt>
                      <c:pt idx="5034">
                        <c:v>-4.4532236602722397E-3</c:v>
                      </c:pt>
                      <c:pt idx="5035">
                        <c:v>-4.4343260371842268E-3</c:v>
                      </c:pt>
                      <c:pt idx="5036">
                        <c:v>-4.4444793955696589E-3</c:v>
                      </c:pt>
                      <c:pt idx="5037">
                        <c:v>-4.4427644723927231E-3</c:v>
                      </c:pt>
                      <c:pt idx="5038">
                        <c:v>-4.4373296511156452E-3</c:v>
                      </c:pt>
                      <c:pt idx="5039">
                        <c:v>-4.45180021898636E-3</c:v>
                      </c:pt>
                      <c:pt idx="5040">
                        <c:v>-4.439013188903526E-3</c:v>
                      </c:pt>
                      <c:pt idx="5041">
                        <c:v>-4.4464488215210582E-3</c:v>
                      </c:pt>
                      <c:pt idx="5042">
                        <c:v>-4.439133378933785E-3</c:v>
                      </c:pt>
                      <c:pt idx="5043">
                        <c:v>-4.4682471086770273E-3</c:v>
                      </c:pt>
                      <c:pt idx="5044">
                        <c:v>-4.4321072301594057E-3</c:v>
                      </c:pt>
                      <c:pt idx="5045">
                        <c:v>-4.4379313580682036E-3</c:v>
                      </c:pt>
                      <c:pt idx="5046">
                        <c:v>-4.4378042502485867E-3</c:v>
                      </c:pt>
                      <c:pt idx="5047">
                        <c:v>-4.4483617764092378E-3</c:v>
                      </c:pt>
                      <c:pt idx="5048">
                        <c:v>-4.4438735601698906E-3</c:v>
                      </c:pt>
                      <c:pt idx="5049">
                        <c:v>-4.4467814304686082E-3</c:v>
                      </c:pt>
                      <c:pt idx="5050">
                        <c:v>-4.4487183045656582E-3</c:v>
                      </c:pt>
                      <c:pt idx="5051">
                        <c:v>-4.4403592234378729E-3</c:v>
                      </c:pt>
                      <c:pt idx="5052">
                        <c:v>-4.4494907259041037E-3</c:v>
                      </c:pt>
                      <c:pt idx="5053">
                        <c:v>-4.4408426201483593E-3</c:v>
                      </c:pt>
                      <c:pt idx="5054">
                        <c:v>-4.4469448057160993E-3</c:v>
                      </c:pt>
                      <c:pt idx="5055">
                        <c:v>-4.4624077434026197E-3</c:v>
                      </c:pt>
                      <c:pt idx="5056">
                        <c:v>-4.4288634350769735E-3</c:v>
                      </c:pt>
                      <c:pt idx="5057">
                        <c:v>-4.4263262105841061E-3</c:v>
                      </c:pt>
                      <c:pt idx="5058">
                        <c:v>-4.4507549675802368E-3</c:v>
                      </c:pt>
                      <c:pt idx="5059">
                        <c:v>-4.4352348174832986E-3</c:v>
                      </c:pt>
                      <c:pt idx="5060">
                        <c:v>-4.4405917874766098E-3</c:v>
                      </c:pt>
                      <c:pt idx="5061">
                        <c:v>-4.4355765336321342E-3</c:v>
                      </c:pt>
                      <c:pt idx="5062">
                        <c:v>-4.4604338310421793E-3</c:v>
                      </c:pt>
                      <c:pt idx="5063">
                        <c:v>-4.4622098360796655E-3</c:v>
                      </c:pt>
                      <c:pt idx="5064">
                        <c:v>-4.4634886737771259E-3</c:v>
                      </c:pt>
                      <c:pt idx="5065">
                        <c:v>-4.4538690520202172E-3</c:v>
                      </c:pt>
                      <c:pt idx="5066">
                        <c:v>-4.4514248154074844E-3</c:v>
                      </c:pt>
                      <c:pt idx="5067">
                        <c:v>-4.449404190732518E-3</c:v>
                      </c:pt>
                      <c:pt idx="5068">
                        <c:v>-4.4599536264939557E-3</c:v>
                      </c:pt>
                      <c:pt idx="5069">
                        <c:v>-4.4510662933375947E-3</c:v>
                      </c:pt>
                      <c:pt idx="5070">
                        <c:v>-4.4450016665134847E-3</c:v>
                      </c:pt>
                      <c:pt idx="5071">
                        <c:v>-4.4708864128031964E-3</c:v>
                      </c:pt>
                      <c:pt idx="5072">
                        <c:v>-4.4478304536003715E-3</c:v>
                      </c:pt>
                      <c:pt idx="5073">
                        <c:v>-4.4585532708985888E-3</c:v>
                      </c:pt>
                      <c:pt idx="5074">
                        <c:v>-4.4601108183921559E-3</c:v>
                      </c:pt>
                      <c:pt idx="5075">
                        <c:v>-4.4788727699064694E-3</c:v>
                      </c:pt>
                      <c:pt idx="5076">
                        <c:v>-4.4753204096024289E-3</c:v>
                      </c:pt>
                      <c:pt idx="5077">
                        <c:v>-4.4817752520698783E-3</c:v>
                      </c:pt>
                      <c:pt idx="5078">
                        <c:v>-4.4770412868602128E-3</c:v>
                      </c:pt>
                      <c:pt idx="5079">
                        <c:v>-4.4654434940903107E-3</c:v>
                      </c:pt>
                      <c:pt idx="5080">
                        <c:v>-4.4841484526530325E-3</c:v>
                      </c:pt>
                      <c:pt idx="5081">
                        <c:v>-4.4672638220350528E-3</c:v>
                      </c:pt>
                      <c:pt idx="5082">
                        <c:v>-4.4526043856813252E-3</c:v>
                      </c:pt>
                      <c:pt idx="5083">
                        <c:v>-4.4678347600192615E-3</c:v>
                      </c:pt>
                      <c:pt idx="5084">
                        <c:v>-4.5000796220325519E-3</c:v>
                      </c:pt>
                      <c:pt idx="5085">
                        <c:v>-4.4923688926794556E-3</c:v>
                      </c:pt>
                      <c:pt idx="5086">
                        <c:v>-4.4931035000882165E-3</c:v>
                      </c:pt>
                      <c:pt idx="5087">
                        <c:v>-4.5022904679354802E-3</c:v>
                      </c:pt>
                      <c:pt idx="5088">
                        <c:v>-4.4828898746748919E-3</c:v>
                      </c:pt>
                      <c:pt idx="5089">
                        <c:v>-4.5064982546146751E-3</c:v>
                      </c:pt>
                      <c:pt idx="5090">
                        <c:v>-4.5051896186924702E-3</c:v>
                      </c:pt>
                      <c:pt idx="5091">
                        <c:v>-4.4938690745400982E-3</c:v>
                      </c:pt>
                      <c:pt idx="5092">
                        <c:v>-4.4905032961207207E-3</c:v>
                      </c:pt>
                      <c:pt idx="5093">
                        <c:v>-4.4930052768866616E-3</c:v>
                      </c:pt>
                      <c:pt idx="5094">
                        <c:v>-4.4819236414787057E-3</c:v>
                      </c:pt>
                      <c:pt idx="5095">
                        <c:v>-4.4892831262899309E-3</c:v>
                      </c:pt>
                      <c:pt idx="5096">
                        <c:v>-4.5070388027884916E-3</c:v>
                      </c:pt>
                      <c:pt idx="5097">
                        <c:v>-4.4963973549729946E-3</c:v>
                      </c:pt>
                      <c:pt idx="5098">
                        <c:v>-4.5092203786413114E-3</c:v>
                      </c:pt>
                      <c:pt idx="5099">
                        <c:v>-4.4921297829209027E-3</c:v>
                      </c:pt>
                      <c:pt idx="5100">
                        <c:v>-4.5047531418115983E-3</c:v>
                      </c:pt>
                      <c:pt idx="5101">
                        <c:v>-4.5208076260479088E-3</c:v>
                      </c:pt>
                      <c:pt idx="5102">
                        <c:v>-4.516231174595626E-3</c:v>
                      </c:pt>
                      <c:pt idx="5103">
                        <c:v>-4.5228630964190232E-3</c:v>
                      </c:pt>
                      <c:pt idx="5104">
                        <c:v>-4.5026048266182889E-3</c:v>
                      </c:pt>
                      <c:pt idx="5105">
                        <c:v>-4.5174203943723805E-3</c:v>
                      </c:pt>
                      <c:pt idx="5106">
                        <c:v>-4.5177243959110365E-3</c:v>
                      </c:pt>
                      <c:pt idx="5107">
                        <c:v>-4.5247426284172861E-3</c:v>
                      </c:pt>
                      <c:pt idx="5108">
                        <c:v>-4.5316513484195357E-3</c:v>
                      </c:pt>
                      <c:pt idx="5109">
                        <c:v>-4.5276734252512512E-3</c:v>
                      </c:pt>
                      <c:pt idx="5110">
                        <c:v>-4.527206693114595E-3</c:v>
                      </c:pt>
                      <c:pt idx="5111">
                        <c:v>-4.5188584871383615E-3</c:v>
                      </c:pt>
                      <c:pt idx="5112">
                        <c:v>-4.5116586858697516E-3</c:v>
                      </c:pt>
                      <c:pt idx="5113">
                        <c:v>-4.513005807809437E-3</c:v>
                      </c:pt>
                      <c:pt idx="5114">
                        <c:v>-4.5131111997581295E-3</c:v>
                      </c:pt>
                      <c:pt idx="5115">
                        <c:v>-4.5178159705050553E-3</c:v>
                      </c:pt>
                      <c:pt idx="5116">
                        <c:v>-4.5111596085654409E-3</c:v>
                      </c:pt>
                      <c:pt idx="5117">
                        <c:v>-4.5026589897827147E-3</c:v>
                      </c:pt>
                      <c:pt idx="5118">
                        <c:v>-4.5235253270004072E-3</c:v>
                      </c:pt>
                      <c:pt idx="5119">
                        <c:v>-4.5344671050123152E-3</c:v>
                      </c:pt>
                      <c:pt idx="5120">
                        <c:v>-4.5241439786430004E-3</c:v>
                      </c:pt>
                      <c:pt idx="5121">
                        <c:v>-4.5366494153511244E-3</c:v>
                      </c:pt>
                      <c:pt idx="5122">
                        <c:v>-4.5352171118374475E-3</c:v>
                      </c:pt>
                      <c:pt idx="5123">
                        <c:v>-4.5186478163430988E-3</c:v>
                      </c:pt>
                      <c:pt idx="5124">
                        <c:v>-4.5235736325974418E-3</c:v>
                      </c:pt>
                      <c:pt idx="5125">
                        <c:v>-4.527652396019253E-3</c:v>
                      </c:pt>
                      <c:pt idx="5126">
                        <c:v>-4.542648309746408E-3</c:v>
                      </c:pt>
                      <c:pt idx="5127">
                        <c:v>-4.5387257942892624E-3</c:v>
                      </c:pt>
                      <c:pt idx="5128">
                        <c:v>-4.5502901946064041E-3</c:v>
                      </c:pt>
                      <c:pt idx="5129">
                        <c:v>-4.5219108694221632E-3</c:v>
                      </c:pt>
                      <c:pt idx="5130">
                        <c:v>-4.551834974174343E-3</c:v>
                      </c:pt>
                      <c:pt idx="5131">
                        <c:v>-4.5433140363742922E-3</c:v>
                      </c:pt>
                      <c:pt idx="5132">
                        <c:v>-4.5416194434312945E-3</c:v>
                      </c:pt>
                      <c:pt idx="5133">
                        <c:v>-4.5338438178188266E-3</c:v>
                      </c:pt>
                      <c:pt idx="5134">
                        <c:v>-4.5386824793780646E-3</c:v>
                      </c:pt>
                      <c:pt idx="5135">
                        <c:v>-4.5598361604435138E-3</c:v>
                      </c:pt>
                      <c:pt idx="5136">
                        <c:v>-4.5322693660218719E-3</c:v>
                      </c:pt>
                      <c:pt idx="5137">
                        <c:v>-4.5440791174222381E-3</c:v>
                      </c:pt>
                      <c:pt idx="5138">
                        <c:v>-4.549791603177168E-3</c:v>
                      </c:pt>
                      <c:pt idx="5139">
                        <c:v>-4.5352042899748203E-3</c:v>
                      </c:pt>
                      <c:pt idx="5140">
                        <c:v>-4.5444265385903111E-3</c:v>
                      </c:pt>
                      <c:pt idx="5141">
                        <c:v>-4.5462390305009764E-3</c:v>
                      </c:pt>
                      <c:pt idx="5142">
                        <c:v>-4.5344099532928584E-3</c:v>
                      </c:pt>
                      <c:pt idx="5143">
                        <c:v>-4.5505398920712417E-3</c:v>
                      </c:pt>
                      <c:pt idx="5144">
                        <c:v>-4.5529136996699492E-3</c:v>
                      </c:pt>
                      <c:pt idx="5145">
                        <c:v>-4.5549343139544085E-3</c:v>
                      </c:pt>
                      <c:pt idx="5146">
                        <c:v>-4.5519262247721128E-3</c:v>
                      </c:pt>
                      <c:pt idx="5147">
                        <c:v>-4.5555637293393401E-3</c:v>
                      </c:pt>
                      <c:pt idx="5148">
                        <c:v>-4.5650948066245185E-3</c:v>
                      </c:pt>
                      <c:pt idx="5149">
                        <c:v>-4.5636645371505587E-3</c:v>
                      </c:pt>
                      <c:pt idx="5150">
                        <c:v>-4.5731943933924194E-3</c:v>
                      </c:pt>
                      <c:pt idx="5151">
                        <c:v>-4.5638297135024621E-3</c:v>
                      </c:pt>
                      <c:pt idx="5152">
                        <c:v>-4.5695196742855781E-3</c:v>
                      </c:pt>
                      <c:pt idx="5153">
                        <c:v>-4.5809145034841573E-3</c:v>
                      </c:pt>
                      <c:pt idx="5154">
                        <c:v>-4.5663906711623722E-3</c:v>
                      </c:pt>
                      <c:pt idx="5155">
                        <c:v>-4.5615019813048871E-3</c:v>
                      </c:pt>
                      <c:pt idx="5156">
                        <c:v>-4.5770298439336337E-3</c:v>
                      </c:pt>
                      <c:pt idx="5157">
                        <c:v>-4.556986095365448E-3</c:v>
                      </c:pt>
                      <c:pt idx="5158">
                        <c:v>-4.5757286983620681E-3</c:v>
                      </c:pt>
                      <c:pt idx="5159">
                        <c:v>-4.5487812718491318E-3</c:v>
                      </c:pt>
                      <c:pt idx="5160">
                        <c:v>-4.5716737939266849E-3</c:v>
                      </c:pt>
                      <c:pt idx="5161">
                        <c:v>-4.5808789613526581E-3</c:v>
                      </c:pt>
                      <c:pt idx="5162">
                        <c:v>-4.5762785525105759E-3</c:v>
                      </c:pt>
                      <c:pt idx="5163">
                        <c:v>-4.5878554103344652E-3</c:v>
                      </c:pt>
                      <c:pt idx="5164">
                        <c:v>-4.5823922757995683E-3</c:v>
                      </c:pt>
                      <c:pt idx="5165">
                        <c:v>-4.5864704731720211E-3</c:v>
                      </c:pt>
                      <c:pt idx="5166">
                        <c:v>-4.559948237711514E-3</c:v>
                      </c:pt>
                      <c:pt idx="5167">
                        <c:v>-4.591262126809186E-3</c:v>
                      </c:pt>
                      <c:pt idx="5168">
                        <c:v>-4.5933176883993457E-3</c:v>
                      </c:pt>
                      <c:pt idx="5169">
                        <c:v>-4.6006900732883755E-3</c:v>
                      </c:pt>
                      <c:pt idx="5170">
                        <c:v>-4.603426067665139E-3</c:v>
                      </c:pt>
                      <c:pt idx="5171">
                        <c:v>-4.605307115883246E-3</c:v>
                      </c:pt>
                      <c:pt idx="5172">
                        <c:v>-4.6160291392850763E-3</c:v>
                      </c:pt>
                      <c:pt idx="5173">
                        <c:v>-4.6168572860090804E-3</c:v>
                      </c:pt>
                      <c:pt idx="5174">
                        <c:v>-4.5524272549556594E-3</c:v>
                      </c:pt>
                      <c:pt idx="5175">
                        <c:v>-4.581802898914104E-3</c:v>
                      </c:pt>
                      <c:pt idx="5176">
                        <c:v>-4.5864674957592829E-3</c:v>
                      </c:pt>
                      <c:pt idx="5177">
                        <c:v>-4.5979716561425814E-3</c:v>
                      </c:pt>
                      <c:pt idx="5178">
                        <c:v>-4.5907644982169666E-3</c:v>
                      </c:pt>
                      <c:pt idx="5179">
                        <c:v>-4.5911893018280824E-3</c:v>
                      </c:pt>
                      <c:pt idx="5180">
                        <c:v>-4.6096032501637824E-3</c:v>
                      </c:pt>
                      <c:pt idx="5181">
                        <c:v>-4.6109702793702039E-3</c:v>
                      </c:pt>
                      <c:pt idx="5182">
                        <c:v>-4.6209970795499135E-3</c:v>
                      </c:pt>
                      <c:pt idx="5183">
                        <c:v>-4.6148912472318872E-3</c:v>
                      </c:pt>
                      <c:pt idx="5184">
                        <c:v>-4.6139242626747606E-3</c:v>
                      </c:pt>
                      <c:pt idx="5185">
                        <c:v>-4.6171217848011148E-3</c:v>
                      </c:pt>
                      <c:pt idx="5186">
                        <c:v>-4.622001635996114E-3</c:v>
                      </c:pt>
                      <c:pt idx="5187">
                        <c:v>-4.6442871262237324E-3</c:v>
                      </c:pt>
                      <c:pt idx="5188">
                        <c:v>-4.6159040810885973E-3</c:v>
                      </c:pt>
                      <c:pt idx="5189">
                        <c:v>-4.6392288754794125E-3</c:v>
                      </c:pt>
                      <c:pt idx="5190">
                        <c:v>-4.6267007392112756E-3</c:v>
                      </c:pt>
                      <c:pt idx="5191">
                        <c:v>-4.6246589127600093E-3</c:v>
                      </c:pt>
                      <c:pt idx="5192">
                        <c:v>-4.6420234546223601E-3</c:v>
                      </c:pt>
                      <c:pt idx="5193">
                        <c:v>-4.6376952327670806E-3</c:v>
                      </c:pt>
                      <c:pt idx="5194">
                        <c:v>-4.6351535232976278E-3</c:v>
                      </c:pt>
                      <c:pt idx="5195">
                        <c:v>-4.6337036980325192E-3</c:v>
                      </c:pt>
                      <c:pt idx="5196">
                        <c:v>-4.6668110676281937E-3</c:v>
                      </c:pt>
                      <c:pt idx="5197">
                        <c:v>-4.6456330294405079E-3</c:v>
                      </c:pt>
                      <c:pt idx="5198">
                        <c:v>-4.6450129695839457E-3</c:v>
                      </c:pt>
                      <c:pt idx="5199">
                        <c:v>-4.5964088328454477E-3</c:v>
                      </c:pt>
                      <c:pt idx="5200">
                        <c:v>-4.6319523744119276E-3</c:v>
                      </c:pt>
                      <c:pt idx="5201">
                        <c:v>-4.6289269163888175E-3</c:v>
                      </c:pt>
                      <c:pt idx="5202">
                        <c:v>-4.6359396217379072E-3</c:v>
                      </c:pt>
                      <c:pt idx="5203">
                        <c:v>-4.6305579779613495E-3</c:v>
                      </c:pt>
                      <c:pt idx="5204">
                        <c:v>-4.6320690658744942E-3</c:v>
                      </c:pt>
                      <c:pt idx="5205">
                        <c:v>-4.6483740877468413E-3</c:v>
                      </c:pt>
                      <c:pt idx="5206">
                        <c:v>-4.645896489970232E-3</c:v>
                      </c:pt>
                      <c:pt idx="5207">
                        <c:v>-4.662581860798036E-3</c:v>
                      </c:pt>
                      <c:pt idx="5208">
                        <c:v>-4.6590206488347106E-3</c:v>
                      </c:pt>
                      <c:pt idx="5209">
                        <c:v>-4.6515944116108108E-3</c:v>
                      </c:pt>
                      <c:pt idx="5210">
                        <c:v>-4.6674762801160495E-3</c:v>
                      </c:pt>
                      <c:pt idx="5211">
                        <c:v>-4.6538199602163622E-3</c:v>
                      </c:pt>
                      <c:pt idx="5212">
                        <c:v>-4.655744444942423E-3</c:v>
                      </c:pt>
                      <c:pt idx="5213">
                        <c:v>-4.667287875205278E-3</c:v>
                      </c:pt>
                      <c:pt idx="5214">
                        <c:v>-4.6685278028797952E-3</c:v>
                      </c:pt>
                      <c:pt idx="5215">
                        <c:v>-4.684668154950191E-3</c:v>
                      </c:pt>
                      <c:pt idx="5216">
                        <c:v>-4.6629132030891448E-3</c:v>
                      </c:pt>
                      <c:pt idx="5217">
                        <c:v>-4.6690401568893732E-3</c:v>
                      </c:pt>
                      <c:pt idx="5218">
                        <c:v>-4.6868870212165422E-3</c:v>
                      </c:pt>
                      <c:pt idx="5219">
                        <c:v>-4.6736146145535083E-3</c:v>
                      </c:pt>
                      <c:pt idx="5220">
                        <c:v>-4.6510042394371899E-3</c:v>
                      </c:pt>
                      <c:pt idx="5221">
                        <c:v>-4.6735403496528114E-3</c:v>
                      </c:pt>
                      <c:pt idx="5222">
                        <c:v>-4.6885662929038565E-3</c:v>
                      </c:pt>
                      <c:pt idx="5223">
                        <c:v>-4.6734077735255874E-3</c:v>
                      </c:pt>
                      <c:pt idx="5224">
                        <c:v>-4.6776723669929845E-3</c:v>
                      </c:pt>
                      <c:pt idx="5225">
                        <c:v>-4.6804138909085158E-3</c:v>
                      </c:pt>
                      <c:pt idx="5226">
                        <c:v>-4.6899176766458757E-3</c:v>
                      </c:pt>
                      <c:pt idx="5227">
                        <c:v>-4.6900212868661697E-3</c:v>
                      </c:pt>
                      <c:pt idx="5228">
                        <c:v>-4.6819965781844976E-3</c:v>
                      </c:pt>
                      <c:pt idx="5229">
                        <c:v>-4.6564228738458476E-3</c:v>
                      </c:pt>
                      <c:pt idx="5230">
                        <c:v>-4.6828637479395929E-3</c:v>
                      </c:pt>
                      <c:pt idx="5231">
                        <c:v>-4.690386773638402E-3</c:v>
                      </c:pt>
                      <c:pt idx="5232">
                        <c:v>-4.6596971701663983E-3</c:v>
                      </c:pt>
                      <c:pt idx="5233">
                        <c:v>-4.691355662025525E-3</c:v>
                      </c:pt>
                      <c:pt idx="5234">
                        <c:v>-4.7055884664784558E-3</c:v>
                      </c:pt>
                      <c:pt idx="5235">
                        <c:v>-4.7016107491556838E-3</c:v>
                      </c:pt>
                      <c:pt idx="5236">
                        <c:v>-4.6856279292417334E-3</c:v>
                      </c:pt>
                      <c:pt idx="5237">
                        <c:v>-4.6827423825629043E-3</c:v>
                      </c:pt>
                      <c:pt idx="5238">
                        <c:v>-4.6970858324934858E-3</c:v>
                      </c:pt>
                      <c:pt idx="5239">
                        <c:v>-4.6993217618440612E-3</c:v>
                      </c:pt>
                      <c:pt idx="5240">
                        <c:v>-4.6949107993793553E-3</c:v>
                      </c:pt>
                      <c:pt idx="5241">
                        <c:v>-4.7162671027921044E-3</c:v>
                      </c:pt>
                      <c:pt idx="5242">
                        <c:v>-4.6962250743960163E-3</c:v>
                      </c:pt>
                      <c:pt idx="5243">
                        <c:v>-4.7128509859849467E-3</c:v>
                      </c:pt>
                      <c:pt idx="5244">
                        <c:v>-4.7115895911217743E-3</c:v>
                      </c:pt>
                      <c:pt idx="5245">
                        <c:v>-4.6968687515915458E-3</c:v>
                      </c:pt>
                      <c:pt idx="5246">
                        <c:v>-4.6942663584178977E-3</c:v>
                      </c:pt>
                      <c:pt idx="5247">
                        <c:v>-4.6702398088274951E-3</c:v>
                      </c:pt>
                      <c:pt idx="5248">
                        <c:v>-4.6994018920534985E-3</c:v>
                      </c:pt>
                      <c:pt idx="5249">
                        <c:v>-4.7059606141663666E-3</c:v>
                      </c:pt>
                      <c:pt idx="5250">
                        <c:v>-4.7228775272098828E-3</c:v>
                      </c:pt>
                      <c:pt idx="5251">
                        <c:v>-4.7210448499490588E-3</c:v>
                      </c:pt>
                      <c:pt idx="5252">
                        <c:v>-4.6881170658364738E-3</c:v>
                      </c:pt>
                      <c:pt idx="5253">
                        <c:v>-4.730298657333076E-3</c:v>
                      </c:pt>
                      <c:pt idx="5254">
                        <c:v>-4.7009313206624014E-3</c:v>
                      </c:pt>
                      <c:pt idx="5255">
                        <c:v>-4.7308874776409498E-3</c:v>
                      </c:pt>
                      <c:pt idx="5256">
                        <c:v>-4.7216205682176875E-3</c:v>
                      </c:pt>
                      <c:pt idx="5257">
                        <c:v>-4.7013807914069831E-3</c:v>
                      </c:pt>
                      <c:pt idx="5258">
                        <c:v>-4.7200485543878231E-3</c:v>
                      </c:pt>
                      <c:pt idx="5259">
                        <c:v>-4.7353771621701677E-3</c:v>
                      </c:pt>
                      <c:pt idx="5260">
                        <c:v>-4.7198190821361894E-3</c:v>
                      </c:pt>
                      <c:pt idx="5261">
                        <c:v>-4.7388575370528839E-3</c:v>
                      </c:pt>
                      <c:pt idx="5262">
                        <c:v>-4.7461228667934072E-3</c:v>
                      </c:pt>
                      <c:pt idx="5263">
                        <c:v>-4.7323681744811065E-3</c:v>
                      </c:pt>
                      <c:pt idx="5264">
                        <c:v>-4.7343798836985973E-3</c:v>
                      </c:pt>
                      <c:pt idx="5265">
                        <c:v>-4.7416362337115488E-3</c:v>
                      </c:pt>
                      <c:pt idx="5266">
                        <c:v>-4.736920859107329E-3</c:v>
                      </c:pt>
                      <c:pt idx="5267">
                        <c:v>-4.7371331073361488E-3</c:v>
                      </c:pt>
                      <c:pt idx="5268">
                        <c:v>-4.7367530734359758E-3</c:v>
                      </c:pt>
                      <c:pt idx="5269">
                        <c:v>-4.7531235826837144E-3</c:v>
                      </c:pt>
                      <c:pt idx="5270">
                        <c:v>-4.7444182695575146E-3</c:v>
                      </c:pt>
                      <c:pt idx="5271">
                        <c:v>-4.738572333138881E-3</c:v>
                      </c:pt>
                      <c:pt idx="5272">
                        <c:v>-4.7490416680890926E-3</c:v>
                      </c:pt>
                      <c:pt idx="5273">
                        <c:v>-4.7356842521535823E-3</c:v>
                      </c:pt>
                      <c:pt idx="5274">
                        <c:v>-4.7443597778371654E-3</c:v>
                      </c:pt>
                      <c:pt idx="5275">
                        <c:v>-4.7383408283913665E-3</c:v>
                      </c:pt>
                      <c:pt idx="5276">
                        <c:v>-4.7256323862100063E-3</c:v>
                      </c:pt>
                      <c:pt idx="5277">
                        <c:v>-4.7610733228538819E-3</c:v>
                      </c:pt>
                      <c:pt idx="5278">
                        <c:v>-4.7576298700249932E-3</c:v>
                      </c:pt>
                      <c:pt idx="5279">
                        <c:v>-4.7684166008860017E-3</c:v>
                      </c:pt>
                      <c:pt idx="5280">
                        <c:v>-4.7459511105502825E-3</c:v>
                      </c:pt>
                      <c:pt idx="5281">
                        <c:v>-4.7619999925157495E-3</c:v>
                      </c:pt>
                      <c:pt idx="5282">
                        <c:v>-4.7610721837146762E-3</c:v>
                      </c:pt>
                      <c:pt idx="5283">
                        <c:v>-4.7701182216532134E-3</c:v>
                      </c:pt>
                      <c:pt idx="5284">
                        <c:v>-4.7612499095733953E-3</c:v>
                      </c:pt>
                      <c:pt idx="5285">
                        <c:v>-4.7714807807230043E-3</c:v>
                      </c:pt>
                      <c:pt idx="5286">
                        <c:v>-4.7832581258113868E-3</c:v>
                      </c:pt>
                      <c:pt idx="5287">
                        <c:v>-4.7486861504443976E-3</c:v>
                      </c:pt>
                      <c:pt idx="5288">
                        <c:v>-4.7598605755327268E-3</c:v>
                      </c:pt>
                      <c:pt idx="5289">
                        <c:v>-4.7854254308196528E-3</c:v>
                      </c:pt>
                      <c:pt idx="5290">
                        <c:v>-4.8024395959973673E-3</c:v>
                      </c:pt>
                      <c:pt idx="5291">
                        <c:v>-4.7656727929313693E-3</c:v>
                      </c:pt>
                      <c:pt idx="5292">
                        <c:v>-4.7854290925976413E-3</c:v>
                      </c:pt>
                      <c:pt idx="5293">
                        <c:v>-4.7585519481501623E-3</c:v>
                      </c:pt>
                      <c:pt idx="5294">
                        <c:v>-4.7815603719598724E-3</c:v>
                      </c:pt>
                      <c:pt idx="5295">
                        <c:v>-4.7768814108206407E-3</c:v>
                      </c:pt>
                      <c:pt idx="5296">
                        <c:v>-4.789005843227368E-3</c:v>
                      </c:pt>
                      <c:pt idx="5297">
                        <c:v>-4.7833832797620863E-3</c:v>
                      </c:pt>
                      <c:pt idx="5298">
                        <c:v>-4.7730954640965223E-3</c:v>
                      </c:pt>
                      <c:pt idx="5299">
                        <c:v>-4.7796605758101537E-3</c:v>
                      </c:pt>
                      <c:pt idx="5300">
                        <c:v>-4.7835461076508887E-3</c:v>
                      </c:pt>
                      <c:pt idx="5301">
                        <c:v>-4.7933274625538954E-3</c:v>
                      </c:pt>
                      <c:pt idx="5302">
                        <c:v>-4.7989742751080935E-3</c:v>
                      </c:pt>
                      <c:pt idx="5303">
                        <c:v>-4.8087982687758492E-3</c:v>
                      </c:pt>
                      <c:pt idx="5304">
                        <c:v>-4.7983279937068987E-3</c:v>
                      </c:pt>
                      <c:pt idx="5305">
                        <c:v>-4.8114100068427056E-3</c:v>
                      </c:pt>
                      <c:pt idx="5306">
                        <c:v>-4.811979276608546E-3</c:v>
                      </c:pt>
                      <c:pt idx="5307">
                        <c:v>-4.8168528281513495E-3</c:v>
                      </c:pt>
                      <c:pt idx="5308">
                        <c:v>-4.8254823615765897E-3</c:v>
                      </c:pt>
                      <c:pt idx="5309">
                        <c:v>-4.8128515529551946E-3</c:v>
                      </c:pt>
                      <c:pt idx="5310">
                        <c:v>-4.8176386761263033E-3</c:v>
                      </c:pt>
                      <c:pt idx="5311">
                        <c:v>-4.8074395646561137E-3</c:v>
                      </c:pt>
                      <c:pt idx="5312">
                        <c:v>-4.8215594931161039E-3</c:v>
                      </c:pt>
                      <c:pt idx="5313">
                        <c:v>-4.823502118149259E-3</c:v>
                      </c:pt>
                      <c:pt idx="5314">
                        <c:v>-4.8024620523269635E-3</c:v>
                      </c:pt>
                      <c:pt idx="5315">
                        <c:v>-4.8225499958298845E-3</c:v>
                      </c:pt>
                      <c:pt idx="5316">
                        <c:v>-4.8241362987065705E-3</c:v>
                      </c:pt>
                      <c:pt idx="5317">
                        <c:v>-4.8146971309840211E-3</c:v>
                      </c:pt>
                      <c:pt idx="5318">
                        <c:v>-4.7986474474611433E-3</c:v>
                      </c:pt>
                      <c:pt idx="5319">
                        <c:v>-4.8270133210861514E-3</c:v>
                      </c:pt>
                      <c:pt idx="5320">
                        <c:v>-4.839270504384565E-3</c:v>
                      </c:pt>
                      <c:pt idx="5321">
                        <c:v>-4.8529555090593667E-3</c:v>
                      </c:pt>
                      <c:pt idx="5322">
                        <c:v>-4.8342768322229487E-3</c:v>
                      </c:pt>
                      <c:pt idx="5323">
                        <c:v>-4.8435250275419275E-3</c:v>
                      </c:pt>
                      <c:pt idx="5324">
                        <c:v>-4.8410528681220128E-3</c:v>
                      </c:pt>
                      <c:pt idx="5325">
                        <c:v>-4.8217051327159614E-3</c:v>
                      </c:pt>
                      <c:pt idx="5326">
                        <c:v>-4.8002185189061925E-3</c:v>
                      </c:pt>
                      <c:pt idx="5327">
                        <c:v>-4.826769906310595E-3</c:v>
                      </c:pt>
                      <c:pt idx="5328">
                        <c:v>-4.8134760743169525E-3</c:v>
                      </c:pt>
                      <c:pt idx="5329">
                        <c:v>-4.8396934163676903E-3</c:v>
                      </c:pt>
                      <c:pt idx="5330">
                        <c:v>-4.8559550269003096E-3</c:v>
                      </c:pt>
                      <c:pt idx="5331">
                        <c:v>-4.8312808729770373E-3</c:v>
                      </c:pt>
                      <c:pt idx="5332">
                        <c:v>-4.8577733218859694E-3</c:v>
                      </c:pt>
                      <c:pt idx="5333">
                        <c:v>-4.8597625656000261E-3</c:v>
                      </c:pt>
                      <c:pt idx="5334">
                        <c:v>-4.8663609702200407E-3</c:v>
                      </c:pt>
                      <c:pt idx="5335">
                        <c:v>-4.8678369322464202E-3</c:v>
                      </c:pt>
                      <c:pt idx="5336">
                        <c:v>-4.8662178898830179E-3</c:v>
                      </c:pt>
                      <c:pt idx="5337">
                        <c:v>-4.8693017945698209E-3</c:v>
                      </c:pt>
                      <c:pt idx="5338">
                        <c:v>-4.8556044615062684E-3</c:v>
                      </c:pt>
                      <c:pt idx="5339">
                        <c:v>-4.8633580410905137E-3</c:v>
                      </c:pt>
                      <c:pt idx="5340">
                        <c:v>-4.8769765630672429E-3</c:v>
                      </c:pt>
                      <c:pt idx="5341">
                        <c:v>-4.8842718085578907E-3</c:v>
                      </c:pt>
                      <c:pt idx="5342">
                        <c:v>-4.8712028128162256E-3</c:v>
                      </c:pt>
                      <c:pt idx="5343">
                        <c:v>-4.8454732554371405E-3</c:v>
                      </c:pt>
                      <c:pt idx="5344">
                        <c:v>-4.8750009415936451E-3</c:v>
                      </c:pt>
                      <c:pt idx="5345">
                        <c:v>-4.8720047995525701E-3</c:v>
                      </c:pt>
                      <c:pt idx="5346">
                        <c:v>-4.8670777110632136E-3</c:v>
                      </c:pt>
                      <c:pt idx="5347">
                        <c:v>-4.8901087217849103E-3</c:v>
                      </c:pt>
                      <c:pt idx="5348">
                        <c:v>-4.8768034984255993E-3</c:v>
                      </c:pt>
                      <c:pt idx="5349">
                        <c:v>-4.8676336051768536E-3</c:v>
                      </c:pt>
                      <c:pt idx="5350">
                        <c:v>-4.8604348945081267E-3</c:v>
                      </c:pt>
                      <c:pt idx="5351">
                        <c:v>-4.8839163169000317E-3</c:v>
                      </c:pt>
                      <c:pt idx="5352">
                        <c:v>-4.876036137187529E-3</c:v>
                      </c:pt>
                      <c:pt idx="5353">
                        <c:v>-4.8688734195036854E-3</c:v>
                      </c:pt>
                      <c:pt idx="5354">
                        <c:v>-4.8562525020496771E-3</c:v>
                      </c:pt>
                      <c:pt idx="5355">
                        <c:v>-4.8900356063422213E-3</c:v>
                      </c:pt>
                      <c:pt idx="5356">
                        <c:v>-4.8697663006120355E-3</c:v>
                      </c:pt>
                      <c:pt idx="5357">
                        <c:v>-4.8611257752694849E-3</c:v>
                      </c:pt>
                      <c:pt idx="5358">
                        <c:v>-4.8778537454312659E-3</c:v>
                      </c:pt>
                      <c:pt idx="5359">
                        <c:v>-4.8582513430381674E-3</c:v>
                      </c:pt>
                      <c:pt idx="5360">
                        <c:v>-4.8533536199697417E-3</c:v>
                      </c:pt>
                      <c:pt idx="5361">
                        <c:v>-4.8780995793662203E-3</c:v>
                      </c:pt>
                      <c:pt idx="5362">
                        <c:v>-4.8858336868389867E-3</c:v>
                      </c:pt>
                      <c:pt idx="5363">
                        <c:v>-4.8637267713581706E-3</c:v>
                      </c:pt>
                      <c:pt idx="5364">
                        <c:v>-4.8552135655892566E-3</c:v>
                      </c:pt>
                      <c:pt idx="5365">
                        <c:v>-4.8842800312558525E-3</c:v>
                      </c:pt>
                      <c:pt idx="5366">
                        <c:v>-4.894965239680118E-3</c:v>
                      </c:pt>
                      <c:pt idx="5367">
                        <c:v>-4.8683512204965194E-3</c:v>
                      </c:pt>
                      <c:pt idx="5368">
                        <c:v>-4.8950741015519649E-3</c:v>
                      </c:pt>
                      <c:pt idx="5369">
                        <c:v>-4.8904207768750117E-3</c:v>
                      </c:pt>
                      <c:pt idx="5370">
                        <c:v>-4.8986978733257724E-3</c:v>
                      </c:pt>
                      <c:pt idx="5371">
                        <c:v>-4.9164828987355432E-3</c:v>
                      </c:pt>
                      <c:pt idx="5372">
                        <c:v>-4.8601107059472459E-3</c:v>
                      </c:pt>
                      <c:pt idx="5373">
                        <c:v>-4.895104539339259E-3</c:v>
                      </c:pt>
                      <c:pt idx="5374">
                        <c:v>-4.8769976540873408E-3</c:v>
                      </c:pt>
                      <c:pt idx="5375">
                        <c:v>-4.9119889302484086E-3</c:v>
                      </c:pt>
                      <c:pt idx="5376">
                        <c:v>-4.8995174912950237E-3</c:v>
                      </c:pt>
                      <c:pt idx="5377">
                        <c:v>-4.9150403215254294E-3</c:v>
                      </c:pt>
                      <c:pt idx="5378">
                        <c:v>-4.918327821991148E-3</c:v>
                      </c:pt>
                      <c:pt idx="5379">
                        <c:v>-4.8881066199772854E-3</c:v>
                      </c:pt>
                      <c:pt idx="5380">
                        <c:v>-4.9086395785512887E-3</c:v>
                      </c:pt>
                      <c:pt idx="5381">
                        <c:v>-4.9058465780248027E-3</c:v>
                      </c:pt>
                      <c:pt idx="5382">
                        <c:v>-4.9234073309986654E-3</c:v>
                      </c:pt>
                      <c:pt idx="5383">
                        <c:v>-4.8978485920587742E-3</c:v>
                      </c:pt>
                      <c:pt idx="5384">
                        <c:v>-4.9146295995292598E-3</c:v>
                      </c:pt>
                      <c:pt idx="5385">
                        <c:v>-4.9071758902593842E-3</c:v>
                      </c:pt>
                      <c:pt idx="5386">
                        <c:v>-4.8902218748645325E-3</c:v>
                      </c:pt>
                      <c:pt idx="5387">
                        <c:v>-4.8979236204146808E-3</c:v>
                      </c:pt>
                      <c:pt idx="5388">
                        <c:v>-4.9170915022446202E-3</c:v>
                      </c:pt>
                      <c:pt idx="5389">
                        <c:v>-4.924611150741073E-3</c:v>
                      </c:pt>
                      <c:pt idx="5390">
                        <c:v>-4.9283442178427502E-3</c:v>
                      </c:pt>
                      <c:pt idx="5391">
                        <c:v>-4.9046316396316519E-3</c:v>
                      </c:pt>
                      <c:pt idx="5392">
                        <c:v>-4.9449986852401978E-3</c:v>
                      </c:pt>
                      <c:pt idx="5393">
                        <c:v>-4.9136765235518387E-3</c:v>
                      </c:pt>
                      <c:pt idx="5394">
                        <c:v>-4.9095292328449345E-3</c:v>
                      </c:pt>
                      <c:pt idx="5395">
                        <c:v>-4.9310412571871255E-3</c:v>
                      </c:pt>
                      <c:pt idx="5396">
                        <c:v>-4.9286758667255086E-3</c:v>
                      </c:pt>
                      <c:pt idx="5397">
                        <c:v>-4.9427351317746296E-3</c:v>
                      </c:pt>
                      <c:pt idx="5398">
                        <c:v>-4.9537373673482687E-3</c:v>
                      </c:pt>
                      <c:pt idx="5399">
                        <c:v>-4.9285267767652102E-3</c:v>
                      </c:pt>
                      <c:pt idx="5400">
                        <c:v>-4.9137552154276095E-3</c:v>
                      </c:pt>
                      <c:pt idx="5401">
                        <c:v>-4.9154265938984414E-3</c:v>
                      </c:pt>
                      <c:pt idx="5402">
                        <c:v>-4.913836817904616E-3</c:v>
                      </c:pt>
                      <c:pt idx="5403">
                        <c:v>-4.9382570471845641E-3</c:v>
                      </c:pt>
                      <c:pt idx="5404">
                        <c:v>-4.9482838794036466E-3</c:v>
                      </c:pt>
                      <c:pt idx="5405">
                        <c:v>-4.9269277446464671E-3</c:v>
                      </c:pt>
                      <c:pt idx="5406">
                        <c:v>-4.9317454880424775E-3</c:v>
                      </c:pt>
                      <c:pt idx="5407">
                        <c:v>-4.9476269196476862E-3</c:v>
                      </c:pt>
                      <c:pt idx="5408">
                        <c:v>-4.9343145970096739E-3</c:v>
                      </c:pt>
                      <c:pt idx="5409">
                        <c:v>-4.9252472982768787E-3</c:v>
                      </c:pt>
                      <c:pt idx="5410">
                        <c:v>-4.9230683885488303E-3</c:v>
                      </c:pt>
                      <c:pt idx="5411">
                        <c:v>-4.9241791242901041E-3</c:v>
                      </c:pt>
                      <c:pt idx="5412">
                        <c:v>-4.9287964731679519E-3</c:v>
                      </c:pt>
                      <c:pt idx="5413">
                        <c:v>-4.9493886516344641E-3</c:v>
                      </c:pt>
                      <c:pt idx="5414">
                        <c:v>-4.9523298823323167E-3</c:v>
                      </c:pt>
                      <c:pt idx="5415">
                        <c:v>-4.9309019089476156E-3</c:v>
                      </c:pt>
                      <c:pt idx="5416">
                        <c:v>-4.9346001073278601E-3</c:v>
                      </c:pt>
                      <c:pt idx="5417">
                        <c:v>-4.9464486476888383E-3</c:v>
                      </c:pt>
                      <c:pt idx="5418">
                        <c:v>-4.9386090293790886E-3</c:v>
                      </c:pt>
                      <c:pt idx="5419">
                        <c:v>-4.9505560155819819E-3</c:v>
                      </c:pt>
                      <c:pt idx="5420">
                        <c:v>-4.9508288595435778E-3</c:v>
                      </c:pt>
                      <c:pt idx="5421">
                        <c:v>-4.9666389017461463E-3</c:v>
                      </c:pt>
                      <c:pt idx="5422">
                        <c:v>-4.9665998082077919E-3</c:v>
                      </c:pt>
                      <c:pt idx="5423">
                        <c:v>-4.9537424200528203E-3</c:v>
                      </c:pt>
                      <c:pt idx="5424">
                        <c:v>-4.9632368299114835E-3</c:v>
                      </c:pt>
                      <c:pt idx="5425">
                        <c:v>-4.9528649683178308E-3</c:v>
                      </c:pt>
                      <c:pt idx="5426">
                        <c:v>-4.9706344797134988E-3</c:v>
                      </c:pt>
                      <c:pt idx="5427">
                        <c:v>-4.967362534345582E-3</c:v>
                      </c:pt>
                      <c:pt idx="5428">
                        <c:v>-4.9889357883993483E-3</c:v>
                      </c:pt>
                      <c:pt idx="5429">
                        <c:v>-4.9755283672180016E-3</c:v>
                      </c:pt>
                      <c:pt idx="5430">
                        <c:v>-4.9863548011600638E-3</c:v>
                      </c:pt>
                      <c:pt idx="5431">
                        <c:v>-4.9711872808718763E-3</c:v>
                      </c:pt>
                      <c:pt idx="5432">
                        <c:v>-4.9973539100010914E-3</c:v>
                      </c:pt>
                      <c:pt idx="5433">
                        <c:v>-4.9707119083527039E-3</c:v>
                      </c:pt>
                      <c:pt idx="5434">
                        <c:v>-4.9828600166506925E-3</c:v>
                      </c:pt>
                      <c:pt idx="5435">
                        <c:v>-4.9650955315306286E-3</c:v>
                      </c:pt>
                      <c:pt idx="5436">
                        <c:v>-4.9694514440648749E-3</c:v>
                      </c:pt>
                      <c:pt idx="5437">
                        <c:v>-4.9739346779799814E-3</c:v>
                      </c:pt>
                      <c:pt idx="5438">
                        <c:v>-4.9943047013339065E-3</c:v>
                      </c:pt>
                      <c:pt idx="5439">
                        <c:v>-5.0042423869249477E-3</c:v>
                      </c:pt>
                      <c:pt idx="5440">
                        <c:v>-5.0081980411449045E-3</c:v>
                      </c:pt>
                      <c:pt idx="5441">
                        <c:v>-5.0009944625060794E-3</c:v>
                      </c:pt>
                      <c:pt idx="5442">
                        <c:v>-4.9682205894927721E-3</c:v>
                      </c:pt>
                      <c:pt idx="5443">
                        <c:v>-5.0011248386115648E-3</c:v>
                      </c:pt>
                      <c:pt idx="5444">
                        <c:v>-4.9842827257076065E-3</c:v>
                      </c:pt>
                      <c:pt idx="5445">
                        <c:v>-5.0020977039752579E-3</c:v>
                      </c:pt>
                      <c:pt idx="5446">
                        <c:v>-5.0119778457945012E-3</c:v>
                      </c:pt>
                      <c:pt idx="5447">
                        <c:v>-5.0028676015352264E-3</c:v>
                      </c:pt>
                      <c:pt idx="5448">
                        <c:v>-5.0123779671548832E-3</c:v>
                      </c:pt>
                      <c:pt idx="5449">
                        <c:v>-5.0039706934488287E-3</c:v>
                      </c:pt>
                      <c:pt idx="5450">
                        <c:v>-5.0166824219238047E-3</c:v>
                      </c:pt>
                      <c:pt idx="5451">
                        <c:v>-4.9658349276884318E-3</c:v>
                      </c:pt>
                      <c:pt idx="5452">
                        <c:v>-4.9865712466672591E-3</c:v>
                      </c:pt>
                      <c:pt idx="5453">
                        <c:v>-4.9648308346919336E-3</c:v>
                      </c:pt>
                      <c:pt idx="5454">
                        <c:v>-4.9737821509050787E-3</c:v>
                      </c:pt>
                      <c:pt idx="5455">
                        <c:v>-4.9955974320231274E-3</c:v>
                      </c:pt>
                      <c:pt idx="5456">
                        <c:v>-4.9957858739896948E-3</c:v>
                      </c:pt>
                      <c:pt idx="5457">
                        <c:v>-4.9940604614741192E-3</c:v>
                      </c:pt>
                      <c:pt idx="5458">
                        <c:v>-5.0017215298827867E-3</c:v>
                      </c:pt>
                      <c:pt idx="5459">
                        <c:v>-4.9959632964291832E-3</c:v>
                      </c:pt>
                      <c:pt idx="5460">
                        <c:v>-5.0046236047984081E-3</c:v>
                      </c:pt>
                      <c:pt idx="5461">
                        <c:v>-5.0152652331752349E-3</c:v>
                      </c:pt>
                      <c:pt idx="5462">
                        <c:v>-5.0249798175212258E-3</c:v>
                      </c:pt>
                      <c:pt idx="5463">
                        <c:v>-4.988769490685321E-3</c:v>
                      </c:pt>
                      <c:pt idx="5464">
                        <c:v>-5.0251379047350922E-3</c:v>
                      </c:pt>
                      <c:pt idx="5465">
                        <c:v>-5.0140440194303623E-3</c:v>
                      </c:pt>
                      <c:pt idx="5466">
                        <c:v>-5.0174799431209737E-3</c:v>
                      </c:pt>
                      <c:pt idx="5467">
                        <c:v>-5.0238545154208739E-3</c:v>
                      </c:pt>
                      <c:pt idx="5468">
                        <c:v>-5.0184941070048764E-3</c:v>
                      </c:pt>
                      <c:pt idx="5469">
                        <c:v>-5.0223766862926731E-3</c:v>
                      </c:pt>
                      <c:pt idx="5470">
                        <c:v>-5.0140221626702418E-3</c:v>
                      </c:pt>
                      <c:pt idx="5471">
                        <c:v>-5.0039671916749283E-3</c:v>
                      </c:pt>
                      <c:pt idx="5472">
                        <c:v>-5.0252207985869565E-3</c:v>
                      </c:pt>
                      <c:pt idx="5473">
                        <c:v>-5.0037726679221864E-3</c:v>
                      </c:pt>
                      <c:pt idx="5474">
                        <c:v>-5.0088559603278385E-3</c:v>
                      </c:pt>
                      <c:pt idx="5475">
                        <c:v>-4.996994412107921E-3</c:v>
                      </c:pt>
                      <c:pt idx="5476">
                        <c:v>-5.0037974003506319E-3</c:v>
                      </c:pt>
                      <c:pt idx="5477">
                        <c:v>-4.9922179286783367E-3</c:v>
                      </c:pt>
                      <c:pt idx="5478">
                        <c:v>-5.0030457673681137E-3</c:v>
                      </c:pt>
                      <c:pt idx="5479">
                        <c:v>-4.9992043787647445E-3</c:v>
                      </c:pt>
                      <c:pt idx="5480">
                        <c:v>-4.9925250508728106E-3</c:v>
                      </c:pt>
                      <c:pt idx="5481">
                        <c:v>-5.025028803988813E-3</c:v>
                      </c:pt>
                      <c:pt idx="5482">
                        <c:v>-5.005049808124086E-3</c:v>
                      </c:pt>
                      <c:pt idx="5483">
                        <c:v>-5.0089602411248846E-3</c:v>
                      </c:pt>
                      <c:pt idx="5484">
                        <c:v>-5.0168212002979955E-3</c:v>
                      </c:pt>
                      <c:pt idx="5485">
                        <c:v>-5.0401460207888131E-3</c:v>
                      </c:pt>
                      <c:pt idx="5486">
                        <c:v>-5.0250763799944993E-3</c:v>
                      </c:pt>
                      <c:pt idx="5487">
                        <c:v>-5.0214296846945988E-3</c:v>
                      </c:pt>
                      <c:pt idx="5488">
                        <c:v>-5.0483351716556941E-3</c:v>
                      </c:pt>
                      <c:pt idx="5489">
                        <c:v>-5.0217627054376527E-3</c:v>
                      </c:pt>
                      <c:pt idx="5490">
                        <c:v>-5.0323919146185022E-3</c:v>
                      </c:pt>
                      <c:pt idx="5491">
                        <c:v>-5.0361835784849601E-3</c:v>
                      </c:pt>
                      <c:pt idx="5492">
                        <c:v>-5.0507498367314769E-3</c:v>
                      </c:pt>
                      <c:pt idx="5493">
                        <c:v>-5.0513712704589103E-3</c:v>
                      </c:pt>
                      <c:pt idx="5494">
                        <c:v>-5.0564688564209807E-3</c:v>
                      </c:pt>
                      <c:pt idx="5495">
                        <c:v>-5.0532720881667458E-3</c:v>
                      </c:pt>
                      <c:pt idx="5496">
                        <c:v>-5.0581340070674661E-3</c:v>
                      </c:pt>
                      <c:pt idx="5497">
                        <c:v>-5.048100612141968E-3</c:v>
                      </c:pt>
                      <c:pt idx="5498">
                        <c:v>-5.0461605970125271E-3</c:v>
                      </c:pt>
                      <c:pt idx="5499">
                        <c:v>-5.0667569600820793E-3</c:v>
                      </c:pt>
                      <c:pt idx="5500">
                        <c:v>-5.0642649203857448E-3</c:v>
                      </c:pt>
                      <c:pt idx="5501">
                        <c:v>-5.0724035170546166E-3</c:v>
                      </c:pt>
                      <c:pt idx="5502">
                        <c:v>-5.0522651200489372E-3</c:v>
                      </c:pt>
                      <c:pt idx="5503">
                        <c:v>-5.0543764576260327E-3</c:v>
                      </c:pt>
                      <c:pt idx="5504">
                        <c:v>-5.0602385299474426E-3</c:v>
                      </c:pt>
                      <c:pt idx="5505">
                        <c:v>-5.0417279388464166E-3</c:v>
                      </c:pt>
                      <c:pt idx="5506">
                        <c:v>-5.0622657719754469E-3</c:v>
                      </c:pt>
                      <c:pt idx="5507">
                        <c:v>-5.092469851804983E-3</c:v>
                      </c:pt>
                      <c:pt idx="5508">
                        <c:v>-5.0876605360735761E-3</c:v>
                      </c:pt>
                      <c:pt idx="5509">
                        <c:v>-5.0713181200735726E-3</c:v>
                      </c:pt>
                      <c:pt idx="5510">
                        <c:v>-5.0731759141503666E-3</c:v>
                      </c:pt>
                      <c:pt idx="5511">
                        <c:v>-5.085491801637791E-3</c:v>
                      </c:pt>
                      <c:pt idx="5512">
                        <c:v>-5.0900689899130254E-3</c:v>
                      </c:pt>
                      <c:pt idx="5513">
                        <c:v>-5.066356522518526E-3</c:v>
                      </c:pt>
                      <c:pt idx="5514">
                        <c:v>-5.0969205697972862E-3</c:v>
                      </c:pt>
                      <c:pt idx="5515">
                        <c:v>-5.093354336468201E-3</c:v>
                      </c:pt>
                      <c:pt idx="5516">
                        <c:v>-5.0811578885926268E-3</c:v>
                      </c:pt>
                      <c:pt idx="5517">
                        <c:v>-5.1061501365465322E-3</c:v>
                      </c:pt>
                      <c:pt idx="5518">
                        <c:v>-5.1166167561022954E-3</c:v>
                      </c:pt>
                      <c:pt idx="5519">
                        <c:v>-5.1048097227110777E-3</c:v>
                      </c:pt>
                      <c:pt idx="5520">
                        <c:v>-5.0867400477049496E-3</c:v>
                      </c:pt>
                      <c:pt idx="5521">
                        <c:v>-5.1027690124006387E-3</c:v>
                      </c:pt>
                      <c:pt idx="5522">
                        <c:v>-5.1231859973663932E-3</c:v>
                      </c:pt>
                      <c:pt idx="5523">
                        <c:v>-5.1049764176602013E-3</c:v>
                      </c:pt>
                      <c:pt idx="5524">
                        <c:v>-5.1201159855835468E-3</c:v>
                      </c:pt>
                      <c:pt idx="5525">
                        <c:v>-5.1118828307494838E-3</c:v>
                      </c:pt>
                      <c:pt idx="5526">
                        <c:v>-5.1184881554997294E-3</c:v>
                      </c:pt>
                      <c:pt idx="5527">
                        <c:v>-5.110316637165096E-3</c:v>
                      </c:pt>
                      <c:pt idx="5528">
                        <c:v>-5.1252805101723335E-3</c:v>
                      </c:pt>
                      <c:pt idx="5529">
                        <c:v>-5.1114438999048427E-3</c:v>
                      </c:pt>
                      <c:pt idx="5530">
                        <c:v>-5.1046689209126679E-3</c:v>
                      </c:pt>
                      <c:pt idx="5531">
                        <c:v>-5.113252490607882E-3</c:v>
                      </c:pt>
                      <c:pt idx="5532">
                        <c:v>-5.1308534116123261E-3</c:v>
                      </c:pt>
                      <c:pt idx="5533">
                        <c:v>-5.1040862276843166E-3</c:v>
                      </c:pt>
                      <c:pt idx="5534">
                        <c:v>-5.1254974552410295E-3</c:v>
                      </c:pt>
                      <c:pt idx="5535">
                        <c:v>-5.1173814295172489E-3</c:v>
                      </c:pt>
                      <c:pt idx="5536">
                        <c:v>-5.1379963268551121E-3</c:v>
                      </c:pt>
                      <c:pt idx="5537">
                        <c:v>-5.1423916718790407E-3</c:v>
                      </c:pt>
                      <c:pt idx="5538">
                        <c:v>-5.1197480070764067E-3</c:v>
                      </c:pt>
                      <c:pt idx="5539">
                        <c:v>-5.1448360056722238E-3</c:v>
                      </c:pt>
                      <c:pt idx="5540">
                        <c:v>-5.1437498986545973E-3</c:v>
                      </c:pt>
                      <c:pt idx="5541">
                        <c:v>-5.1488391974171847E-3</c:v>
                      </c:pt>
                      <c:pt idx="5542">
                        <c:v>-5.12508677298889E-3</c:v>
                      </c:pt>
                      <c:pt idx="5543">
                        <c:v>-5.1467872772648117E-3</c:v>
                      </c:pt>
                      <c:pt idx="5544">
                        <c:v>-5.1269850508826745E-3</c:v>
                      </c:pt>
                      <c:pt idx="5545">
                        <c:v>-5.1355554343748139E-3</c:v>
                      </c:pt>
                      <c:pt idx="5546">
                        <c:v>-5.1252887761181675E-3</c:v>
                      </c:pt>
                      <c:pt idx="5547">
                        <c:v>-5.1151970931737839E-3</c:v>
                      </c:pt>
                      <c:pt idx="5548">
                        <c:v>-5.1497055599149201E-3</c:v>
                      </c:pt>
                      <c:pt idx="5549">
                        <c:v>-5.1399288262744544E-3</c:v>
                      </c:pt>
                      <c:pt idx="5550">
                        <c:v>-5.1467481494519643E-3</c:v>
                      </c:pt>
                      <c:pt idx="5551">
                        <c:v>-5.1641114801690207E-3</c:v>
                      </c:pt>
                      <c:pt idx="5552">
                        <c:v>-5.1568490942038468E-3</c:v>
                      </c:pt>
                      <c:pt idx="5553">
                        <c:v>-5.1631373596587793E-3</c:v>
                      </c:pt>
                      <c:pt idx="5554">
                        <c:v>-5.1581307453632862E-3</c:v>
                      </c:pt>
                      <c:pt idx="5555">
                        <c:v>-5.1583688812328471E-3</c:v>
                      </c:pt>
                      <c:pt idx="5556">
                        <c:v>-5.1780931179630707E-3</c:v>
                      </c:pt>
                      <c:pt idx="5557">
                        <c:v>-5.1774615681047043E-3</c:v>
                      </c:pt>
                      <c:pt idx="5558">
                        <c:v>-5.1707327563367813E-3</c:v>
                      </c:pt>
                      <c:pt idx="5559">
                        <c:v>-5.1621260316913062E-3</c:v>
                      </c:pt>
                      <c:pt idx="5560">
                        <c:v>-5.1700731665269518E-3</c:v>
                      </c:pt>
                      <c:pt idx="5561">
                        <c:v>-5.1524500579217042E-3</c:v>
                      </c:pt>
                      <c:pt idx="5562">
                        <c:v>-5.175165144386284E-3</c:v>
                      </c:pt>
                      <c:pt idx="5563">
                        <c:v>-5.1831761003734347E-3</c:v>
                      </c:pt>
                      <c:pt idx="5564">
                        <c:v>-5.21923927313805E-3</c:v>
                      </c:pt>
                      <c:pt idx="5565">
                        <c:v>-5.1987580607378361E-3</c:v>
                      </c:pt>
                      <c:pt idx="5566">
                        <c:v>-5.2140152105282708E-3</c:v>
                      </c:pt>
                      <c:pt idx="5567">
                        <c:v>-5.2131104825607249E-3</c:v>
                      </c:pt>
                      <c:pt idx="5568">
                        <c:v>-5.2166729141272976E-3</c:v>
                      </c:pt>
                      <c:pt idx="5569">
                        <c:v>-5.2087428189198327E-3</c:v>
                      </c:pt>
                      <c:pt idx="5570">
                        <c:v>-5.2324310407368879E-3</c:v>
                      </c:pt>
                      <c:pt idx="5571">
                        <c:v>-5.232964383023269E-3</c:v>
                      </c:pt>
                      <c:pt idx="5572">
                        <c:v>-5.210310891058465E-3</c:v>
                      </c:pt>
                      <c:pt idx="5573">
                        <c:v>-5.2361451221562966E-3</c:v>
                      </c:pt>
                      <c:pt idx="5574">
                        <c:v>-5.232931079545422E-3</c:v>
                      </c:pt>
                      <c:pt idx="5575">
                        <c:v>-5.2017437972418168E-3</c:v>
                      </c:pt>
                      <c:pt idx="5576">
                        <c:v>-5.239735775688135E-3</c:v>
                      </c:pt>
                      <c:pt idx="5577">
                        <c:v>-5.2386302787878038E-3</c:v>
                      </c:pt>
                      <c:pt idx="5578">
                        <c:v>-5.2374557353337863E-3</c:v>
                      </c:pt>
                      <c:pt idx="5579">
                        <c:v>-5.2329500560904241E-3</c:v>
                      </c:pt>
                      <c:pt idx="5580">
                        <c:v>-5.2490002113333113E-3</c:v>
                      </c:pt>
                      <c:pt idx="5581">
                        <c:v>-5.2536077839143444E-3</c:v>
                      </c:pt>
                      <c:pt idx="5582">
                        <c:v>-5.2693487182606247E-3</c:v>
                      </c:pt>
                      <c:pt idx="5583">
                        <c:v>-5.2681217719955766E-3</c:v>
                      </c:pt>
                      <c:pt idx="5584">
                        <c:v>-5.2880810357894756E-3</c:v>
                      </c:pt>
                      <c:pt idx="5585">
                        <c:v>-5.2636193382515932E-3</c:v>
                      </c:pt>
                      <c:pt idx="5586">
                        <c:v>-5.2247290294118523E-3</c:v>
                      </c:pt>
                      <c:pt idx="5587">
                        <c:v>-5.2384517649498143E-3</c:v>
                      </c:pt>
                      <c:pt idx="5588">
                        <c:v>-5.2594465190411444E-3</c:v>
                      </c:pt>
                      <c:pt idx="5589">
                        <c:v>-5.2336830722146685E-3</c:v>
                      </c:pt>
                      <c:pt idx="5590">
                        <c:v>-5.2572023609044451E-3</c:v>
                      </c:pt>
                      <c:pt idx="5591">
                        <c:v>-5.2526987187799705E-3</c:v>
                      </c:pt>
                      <c:pt idx="5592">
                        <c:v>-5.279755124823044E-3</c:v>
                      </c:pt>
                      <c:pt idx="5593">
                        <c:v>-5.2755112023614549E-3</c:v>
                      </c:pt>
                      <c:pt idx="5594">
                        <c:v>-5.2473893813355125E-3</c:v>
                      </c:pt>
                      <c:pt idx="5595">
                        <c:v>-5.2756810882787506E-3</c:v>
                      </c:pt>
                      <c:pt idx="5596">
                        <c:v>-5.2799224877132555E-3</c:v>
                      </c:pt>
                      <c:pt idx="5597">
                        <c:v>-5.2820940615789852E-3</c:v>
                      </c:pt>
                      <c:pt idx="5598">
                        <c:v>-5.2890831975976015E-3</c:v>
                      </c:pt>
                      <c:pt idx="5599">
                        <c:v>-5.2858675149498038E-3</c:v>
                      </c:pt>
                      <c:pt idx="5600">
                        <c:v>-5.2831696307069805E-3</c:v>
                      </c:pt>
                      <c:pt idx="5601">
                        <c:v>-5.2839517577667411E-3</c:v>
                      </c:pt>
                      <c:pt idx="5602">
                        <c:v>-5.2976154573240496E-3</c:v>
                      </c:pt>
                      <c:pt idx="5603">
                        <c:v>-5.2934338647702833E-3</c:v>
                      </c:pt>
                      <c:pt idx="5604">
                        <c:v>-5.3019713708518006E-3</c:v>
                      </c:pt>
                      <c:pt idx="5605">
                        <c:v>-5.2896553573830189E-3</c:v>
                      </c:pt>
                      <c:pt idx="5606">
                        <c:v>-5.2984758158528987E-3</c:v>
                      </c:pt>
                      <c:pt idx="5607">
                        <c:v>-5.2987562527760344E-3</c:v>
                      </c:pt>
                      <c:pt idx="5608">
                        <c:v>-5.2948050867953995E-3</c:v>
                      </c:pt>
                      <c:pt idx="5609">
                        <c:v>-5.3038183993218786E-3</c:v>
                      </c:pt>
                      <c:pt idx="5610">
                        <c:v>-5.3067393827460627E-3</c:v>
                      </c:pt>
                      <c:pt idx="5611">
                        <c:v>-5.3079445110046164E-3</c:v>
                      </c:pt>
                      <c:pt idx="5612">
                        <c:v>-5.3180916432889044E-3</c:v>
                      </c:pt>
                      <c:pt idx="5613">
                        <c:v>-5.3337360266288818E-3</c:v>
                      </c:pt>
                      <c:pt idx="5614">
                        <c:v>-5.3286521097971398E-3</c:v>
                      </c:pt>
                      <c:pt idx="5615">
                        <c:v>-5.3204643437404116E-3</c:v>
                      </c:pt>
                      <c:pt idx="5616">
                        <c:v>-5.3363930961906995E-3</c:v>
                      </c:pt>
                      <c:pt idx="5617">
                        <c:v>-5.3085050024898883E-3</c:v>
                      </c:pt>
                      <c:pt idx="5618">
                        <c:v>-5.3239145116724994E-3</c:v>
                      </c:pt>
                      <c:pt idx="5619">
                        <c:v>-5.3288795037746356E-3</c:v>
                      </c:pt>
                      <c:pt idx="5620">
                        <c:v>-5.3145877348990704E-3</c:v>
                      </c:pt>
                      <c:pt idx="5621">
                        <c:v>-5.2836955876381583E-3</c:v>
                      </c:pt>
                      <c:pt idx="5622">
                        <c:v>-5.3066012108452937E-3</c:v>
                      </c:pt>
                      <c:pt idx="5623">
                        <c:v>-5.332077847025875E-3</c:v>
                      </c:pt>
                      <c:pt idx="5624">
                        <c:v>-5.311539907198415E-3</c:v>
                      </c:pt>
                      <c:pt idx="5625">
                        <c:v>-5.3185489766106432E-3</c:v>
                      </c:pt>
                      <c:pt idx="5626">
                        <c:v>-5.3356170394868842E-3</c:v>
                      </c:pt>
                      <c:pt idx="5627">
                        <c:v>-5.3327725869648278E-3</c:v>
                      </c:pt>
                      <c:pt idx="5628">
                        <c:v>-5.3533395335938023E-3</c:v>
                      </c:pt>
                      <c:pt idx="5629">
                        <c:v>-5.3492010202935217E-3</c:v>
                      </c:pt>
                      <c:pt idx="5630">
                        <c:v>-5.3620379820249068E-3</c:v>
                      </c:pt>
                      <c:pt idx="5631">
                        <c:v>-5.3480135714278508E-3</c:v>
                      </c:pt>
                      <c:pt idx="5632">
                        <c:v>-5.3563511728288672E-3</c:v>
                      </c:pt>
                      <c:pt idx="5633">
                        <c:v>-5.3669160266070189E-3</c:v>
                      </c:pt>
                      <c:pt idx="5634">
                        <c:v>-5.3650066536995609E-3</c:v>
                      </c:pt>
                      <c:pt idx="5635">
                        <c:v>-5.3674438320807328E-3</c:v>
                      </c:pt>
                      <c:pt idx="5636">
                        <c:v>-5.3669298759619665E-3</c:v>
                      </c:pt>
                      <c:pt idx="5637">
                        <c:v>-5.356831189095787E-3</c:v>
                      </c:pt>
                      <c:pt idx="5638">
                        <c:v>-5.364755436719295E-3</c:v>
                      </c:pt>
                      <c:pt idx="5639">
                        <c:v>-5.3502071432991911E-3</c:v>
                      </c:pt>
                      <c:pt idx="5640">
                        <c:v>-5.337955349364952E-3</c:v>
                      </c:pt>
                      <c:pt idx="5641">
                        <c:v>-5.344132164563563E-3</c:v>
                      </c:pt>
                      <c:pt idx="5642">
                        <c:v>-5.3599481327311349E-3</c:v>
                      </c:pt>
                      <c:pt idx="5643">
                        <c:v>-5.3665794894140958E-3</c:v>
                      </c:pt>
                      <c:pt idx="5644">
                        <c:v>-5.3759423814717065E-3</c:v>
                      </c:pt>
                      <c:pt idx="5645">
                        <c:v>-5.3832999844033733E-3</c:v>
                      </c:pt>
                      <c:pt idx="5646">
                        <c:v>-5.3828963357637405E-3</c:v>
                      </c:pt>
                      <c:pt idx="5647">
                        <c:v>-5.382350237671917E-3</c:v>
                      </c:pt>
                      <c:pt idx="5648">
                        <c:v>-5.3812178388241106E-3</c:v>
                      </c:pt>
                      <c:pt idx="5649">
                        <c:v>-5.391371570978601E-3</c:v>
                      </c:pt>
                      <c:pt idx="5650">
                        <c:v>-5.4061276079077339E-3</c:v>
                      </c:pt>
                      <c:pt idx="5651">
                        <c:v>-5.4142588230263753E-3</c:v>
                      </c:pt>
                      <c:pt idx="5652">
                        <c:v>-5.3973794557311645E-3</c:v>
                      </c:pt>
                      <c:pt idx="5653">
                        <c:v>-5.4039146772226695E-3</c:v>
                      </c:pt>
                      <c:pt idx="5654">
                        <c:v>-5.3946859115475525E-3</c:v>
                      </c:pt>
                      <c:pt idx="5655">
                        <c:v>-5.3740599381913714E-3</c:v>
                      </c:pt>
                      <c:pt idx="5656">
                        <c:v>-5.3992188833113762E-3</c:v>
                      </c:pt>
                      <c:pt idx="5657">
                        <c:v>-5.4040221973996145E-3</c:v>
                      </c:pt>
                      <c:pt idx="5658">
                        <c:v>-5.4037956590713525E-3</c:v>
                      </c:pt>
                      <c:pt idx="5659">
                        <c:v>-5.3871768820103125E-3</c:v>
                      </c:pt>
                      <c:pt idx="5660">
                        <c:v>-5.3916945230485305E-3</c:v>
                      </c:pt>
                      <c:pt idx="5661">
                        <c:v>-5.3935997773048054E-3</c:v>
                      </c:pt>
                      <c:pt idx="5662">
                        <c:v>-5.3972352814139176E-3</c:v>
                      </c:pt>
                      <c:pt idx="5663">
                        <c:v>-5.3999925531410921E-3</c:v>
                      </c:pt>
                      <c:pt idx="5664">
                        <c:v>-5.416310635553527E-3</c:v>
                      </c:pt>
                      <c:pt idx="5665">
                        <c:v>-5.4244601670052307E-3</c:v>
                      </c:pt>
                      <c:pt idx="5666">
                        <c:v>-5.4301013727311833E-3</c:v>
                      </c:pt>
                      <c:pt idx="5667">
                        <c:v>-5.4140198265972316E-3</c:v>
                      </c:pt>
                      <c:pt idx="5668">
                        <c:v>-5.4372055185811403E-3</c:v>
                      </c:pt>
                      <c:pt idx="5669">
                        <c:v>-5.4422354667804035E-3</c:v>
                      </c:pt>
                      <c:pt idx="5670">
                        <c:v>-5.4262802642033895E-3</c:v>
                      </c:pt>
                      <c:pt idx="5671">
                        <c:v>-5.4554177772788435E-3</c:v>
                      </c:pt>
                      <c:pt idx="5672">
                        <c:v>-5.4464239638905808E-3</c:v>
                      </c:pt>
                      <c:pt idx="5673">
                        <c:v>-5.4548339116681534E-3</c:v>
                      </c:pt>
                      <c:pt idx="5674">
                        <c:v>-5.4352533707592672E-3</c:v>
                      </c:pt>
                      <c:pt idx="5675">
                        <c:v>-5.4399977292944506E-3</c:v>
                      </c:pt>
                      <c:pt idx="5676">
                        <c:v>-5.4444889404928623E-3</c:v>
                      </c:pt>
                      <c:pt idx="5677">
                        <c:v>-5.4366675778123692E-3</c:v>
                      </c:pt>
                      <c:pt idx="5678">
                        <c:v>-5.4533746357214724E-3</c:v>
                      </c:pt>
                      <c:pt idx="5679">
                        <c:v>-5.459021780491115E-3</c:v>
                      </c:pt>
                      <c:pt idx="5680">
                        <c:v>-5.4376226750949613E-3</c:v>
                      </c:pt>
                      <c:pt idx="5681">
                        <c:v>-5.4302568434538082E-3</c:v>
                      </c:pt>
                      <c:pt idx="5682">
                        <c:v>-5.4323143513440838E-3</c:v>
                      </c:pt>
                      <c:pt idx="5683">
                        <c:v>-5.4310981380262038E-3</c:v>
                      </c:pt>
                      <c:pt idx="5684">
                        <c:v>-5.4446067959131386E-3</c:v>
                      </c:pt>
                      <c:pt idx="5685">
                        <c:v>-5.4550858611465821E-3</c:v>
                      </c:pt>
                      <c:pt idx="5686">
                        <c:v>-5.4378303072424757E-3</c:v>
                      </c:pt>
                      <c:pt idx="5687">
                        <c:v>-5.4387918128485811E-3</c:v>
                      </c:pt>
                      <c:pt idx="5688">
                        <c:v>-5.4435737865078425E-3</c:v>
                      </c:pt>
                      <c:pt idx="5689">
                        <c:v>-5.4757445638621864E-3</c:v>
                      </c:pt>
                      <c:pt idx="5690">
                        <c:v>-5.4227788227401161E-3</c:v>
                      </c:pt>
                      <c:pt idx="5691">
                        <c:v>-5.4344246440286579E-3</c:v>
                      </c:pt>
                      <c:pt idx="5692">
                        <c:v>-5.469262813886152E-3</c:v>
                      </c:pt>
                      <c:pt idx="5693">
                        <c:v>-5.4811236102307774E-3</c:v>
                      </c:pt>
                      <c:pt idx="5694">
                        <c:v>-5.4809616438063194E-3</c:v>
                      </c:pt>
                      <c:pt idx="5695">
                        <c:v>-5.4832666201953331E-3</c:v>
                      </c:pt>
                      <c:pt idx="5696">
                        <c:v>-5.4612457601313467E-3</c:v>
                      </c:pt>
                      <c:pt idx="5697">
                        <c:v>-5.485748806167496E-3</c:v>
                      </c:pt>
                      <c:pt idx="5698">
                        <c:v>-5.472789928041278E-3</c:v>
                      </c:pt>
                      <c:pt idx="5699">
                        <c:v>-5.4580272681752987E-3</c:v>
                      </c:pt>
                      <c:pt idx="5700">
                        <c:v>-5.4855451676059539E-3</c:v>
                      </c:pt>
                      <c:pt idx="5701">
                        <c:v>-5.4758184519653891E-3</c:v>
                      </c:pt>
                      <c:pt idx="5702">
                        <c:v>-5.4701712691105726E-3</c:v>
                      </c:pt>
                      <c:pt idx="5703">
                        <c:v>-5.4915719026696801E-3</c:v>
                      </c:pt>
                      <c:pt idx="5704">
                        <c:v>-5.4666461376651661E-3</c:v>
                      </c:pt>
                      <c:pt idx="5705">
                        <c:v>-5.4913597045364434E-3</c:v>
                      </c:pt>
                      <c:pt idx="5706">
                        <c:v>-5.4813316718765187E-3</c:v>
                      </c:pt>
                      <c:pt idx="5707">
                        <c:v>-5.4961473193583825E-3</c:v>
                      </c:pt>
                      <c:pt idx="5708">
                        <c:v>-5.4997388353716543E-3</c:v>
                      </c:pt>
                      <c:pt idx="5709">
                        <c:v>-5.5047644613802618E-3</c:v>
                      </c:pt>
                      <c:pt idx="5710">
                        <c:v>-5.5094125977822274E-3</c:v>
                      </c:pt>
                      <c:pt idx="5711">
                        <c:v>-5.5013161893345654E-3</c:v>
                      </c:pt>
                      <c:pt idx="5712">
                        <c:v>-5.5277861257214201E-3</c:v>
                      </c:pt>
                      <c:pt idx="5713">
                        <c:v>-5.5187023195412367E-3</c:v>
                      </c:pt>
                      <c:pt idx="5714">
                        <c:v>-5.5362073336925029E-3</c:v>
                      </c:pt>
                      <c:pt idx="5715">
                        <c:v>-5.5233543336444839E-3</c:v>
                      </c:pt>
                      <c:pt idx="5716">
                        <c:v>-5.5275816824876811E-3</c:v>
                      </c:pt>
                      <c:pt idx="5717">
                        <c:v>-5.5411761404110492E-3</c:v>
                      </c:pt>
                      <c:pt idx="5718">
                        <c:v>-5.5229822153296934E-3</c:v>
                      </c:pt>
                      <c:pt idx="5719">
                        <c:v>-5.5415233769402711E-3</c:v>
                      </c:pt>
                      <c:pt idx="5720">
                        <c:v>-5.5487240226112719E-3</c:v>
                      </c:pt>
                      <c:pt idx="5721">
                        <c:v>-5.5206588421565896E-3</c:v>
                      </c:pt>
                      <c:pt idx="5722">
                        <c:v>-5.5400777437321453E-3</c:v>
                      </c:pt>
                      <c:pt idx="5723">
                        <c:v>-5.5279963391800906E-3</c:v>
                      </c:pt>
                      <c:pt idx="5724">
                        <c:v>-5.5521070278014978E-3</c:v>
                      </c:pt>
                      <c:pt idx="5725">
                        <c:v>-5.5496486625481803E-3</c:v>
                      </c:pt>
                      <c:pt idx="5726">
                        <c:v>-5.5619422681442128E-3</c:v>
                      </c:pt>
                      <c:pt idx="5727">
                        <c:v>-5.552259677024436E-3</c:v>
                      </c:pt>
                      <c:pt idx="5728">
                        <c:v>-5.5620626757508923E-3</c:v>
                      </c:pt>
                      <c:pt idx="5729">
                        <c:v>-5.5612725396551E-3</c:v>
                      </c:pt>
                      <c:pt idx="5730">
                        <c:v>-5.5652703621042014E-3</c:v>
                      </c:pt>
                      <c:pt idx="5731">
                        <c:v>-5.5791808199510641E-3</c:v>
                      </c:pt>
                      <c:pt idx="5732">
                        <c:v>-5.5871235316235701E-3</c:v>
                      </c:pt>
                      <c:pt idx="5733">
                        <c:v>-5.5844888569905526E-3</c:v>
                      </c:pt>
                      <c:pt idx="5734">
                        <c:v>-5.5826206089626519E-3</c:v>
                      </c:pt>
                      <c:pt idx="5735">
                        <c:v>-5.5654908696702336E-3</c:v>
                      </c:pt>
                      <c:pt idx="5736">
                        <c:v>-5.5996153384546762E-3</c:v>
                      </c:pt>
                      <c:pt idx="5737">
                        <c:v>-5.578145324083874E-3</c:v>
                      </c:pt>
                      <c:pt idx="5738">
                        <c:v>-5.5848682186757691E-3</c:v>
                      </c:pt>
                      <c:pt idx="5739">
                        <c:v>-5.5911036175624726E-3</c:v>
                      </c:pt>
                      <c:pt idx="5740">
                        <c:v>-5.5907977136156221E-3</c:v>
                      </c:pt>
                      <c:pt idx="5741">
                        <c:v>-5.5943467935073909E-3</c:v>
                      </c:pt>
                      <c:pt idx="5742">
                        <c:v>-5.5769547423875432E-3</c:v>
                      </c:pt>
                      <c:pt idx="5743">
                        <c:v>-5.6011940748335711E-3</c:v>
                      </c:pt>
                      <c:pt idx="5744">
                        <c:v>-5.6126346674226233E-3</c:v>
                      </c:pt>
                      <c:pt idx="5745">
                        <c:v>-5.6266110955299391E-3</c:v>
                      </c:pt>
                      <c:pt idx="5746">
                        <c:v>-5.6026347406235022E-3</c:v>
                      </c:pt>
                      <c:pt idx="5747">
                        <c:v>-5.617622537565585E-3</c:v>
                      </c:pt>
                      <c:pt idx="5748">
                        <c:v>-5.5940315179171625E-3</c:v>
                      </c:pt>
                      <c:pt idx="5749">
                        <c:v>-5.6082382954521087E-3</c:v>
                      </c:pt>
                      <c:pt idx="5750">
                        <c:v>-5.6213709667851655E-3</c:v>
                      </c:pt>
                      <c:pt idx="5751">
                        <c:v>-5.6145191981776229E-3</c:v>
                      </c:pt>
                      <c:pt idx="5752">
                        <c:v>-5.6266499768665226E-3</c:v>
                      </c:pt>
                      <c:pt idx="5753">
                        <c:v>-5.62302911743534E-3</c:v>
                      </c:pt>
                      <c:pt idx="5754">
                        <c:v>-5.6054439632575821E-3</c:v>
                      </c:pt>
                      <c:pt idx="5755">
                        <c:v>-5.5986304196490961E-3</c:v>
                      </c:pt>
                      <c:pt idx="5756">
                        <c:v>-5.6054102038870296E-3</c:v>
                      </c:pt>
                      <c:pt idx="5757">
                        <c:v>-5.5951252236517866E-3</c:v>
                      </c:pt>
                      <c:pt idx="5758">
                        <c:v>-5.5999475392870075E-3</c:v>
                      </c:pt>
                      <c:pt idx="5759">
                        <c:v>-5.6015869108781077E-3</c:v>
                      </c:pt>
                      <c:pt idx="5760">
                        <c:v>-5.587164960523896E-3</c:v>
                      </c:pt>
                      <c:pt idx="5761">
                        <c:v>-5.6043360099720723E-3</c:v>
                      </c:pt>
                      <c:pt idx="5762">
                        <c:v>-5.6289561478510943E-3</c:v>
                      </c:pt>
                      <c:pt idx="5763">
                        <c:v>-5.6151524948226603E-3</c:v>
                      </c:pt>
                      <c:pt idx="5764">
                        <c:v>-5.6403106597324856E-3</c:v>
                      </c:pt>
                      <c:pt idx="5765">
                        <c:v>-5.6420063791139162E-3</c:v>
                      </c:pt>
                      <c:pt idx="5766">
                        <c:v>-5.626068496017482E-3</c:v>
                      </c:pt>
                      <c:pt idx="5767">
                        <c:v>-5.6291448374037496E-3</c:v>
                      </c:pt>
                      <c:pt idx="5768">
                        <c:v>-5.6251611521666092E-3</c:v>
                      </c:pt>
                      <c:pt idx="5769">
                        <c:v>-5.6527898481846146E-3</c:v>
                      </c:pt>
                      <c:pt idx="5770">
                        <c:v>-5.6376212507298845E-3</c:v>
                      </c:pt>
                      <c:pt idx="5771">
                        <c:v>-5.6500825548296248E-3</c:v>
                      </c:pt>
                      <c:pt idx="5772">
                        <c:v>-5.6552114176432388E-3</c:v>
                      </c:pt>
                      <c:pt idx="5773">
                        <c:v>-5.6671558070910642E-3</c:v>
                      </c:pt>
                      <c:pt idx="5774">
                        <c:v>-5.6651989349174765E-3</c:v>
                      </c:pt>
                      <c:pt idx="5775">
                        <c:v>-5.6638886809447344E-3</c:v>
                      </c:pt>
                      <c:pt idx="5776">
                        <c:v>-5.6809351382506755E-3</c:v>
                      </c:pt>
                      <c:pt idx="5777">
                        <c:v>-5.6750475797002044E-3</c:v>
                      </c:pt>
                      <c:pt idx="5778">
                        <c:v>-5.6741465259755207E-3</c:v>
                      </c:pt>
                      <c:pt idx="5779">
                        <c:v>-5.6714365453502712E-3</c:v>
                      </c:pt>
                      <c:pt idx="5780">
                        <c:v>-5.6864847022104264E-3</c:v>
                      </c:pt>
                      <c:pt idx="5781">
                        <c:v>-5.7173617114436521E-3</c:v>
                      </c:pt>
                      <c:pt idx="5782">
                        <c:v>-5.6847237167021204E-3</c:v>
                      </c:pt>
                      <c:pt idx="5783">
                        <c:v>-5.7033861372412439E-3</c:v>
                      </c:pt>
                      <c:pt idx="5784">
                        <c:v>-5.7132654553698715E-3</c:v>
                      </c:pt>
                      <c:pt idx="5785">
                        <c:v>-5.7153609238737371E-3</c:v>
                      </c:pt>
                      <c:pt idx="5786">
                        <c:v>-5.6835903443850158E-3</c:v>
                      </c:pt>
                      <c:pt idx="5787">
                        <c:v>-5.6824863565014582E-3</c:v>
                      </c:pt>
                      <c:pt idx="5788">
                        <c:v>-5.6963026762738983E-3</c:v>
                      </c:pt>
                      <c:pt idx="5789">
                        <c:v>-5.7119408921394964E-3</c:v>
                      </c:pt>
                      <c:pt idx="5790">
                        <c:v>-5.6855772239130771E-3</c:v>
                      </c:pt>
                      <c:pt idx="5791">
                        <c:v>-5.7076374921645632E-3</c:v>
                      </c:pt>
                      <c:pt idx="5792">
                        <c:v>-5.7064158068700606E-3</c:v>
                      </c:pt>
                      <c:pt idx="5793">
                        <c:v>-5.7157376224827722E-3</c:v>
                      </c:pt>
                      <c:pt idx="5794">
                        <c:v>-5.7218665246047207E-3</c:v>
                      </c:pt>
                      <c:pt idx="5795">
                        <c:v>-5.7006632280741229E-3</c:v>
                      </c:pt>
                      <c:pt idx="5796">
                        <c:v>-5.682051014967493E-3</c:v>
                      </c:pt>
                      <c:pt idx="5797">
                        <c:v>-5.6991674607692654E-3</c:v>
                      </c:pt>
                      <c:pt idx="5798">
                        <c:v>-5.6906804532375751E-3</c:v>
                      </c:pt>
                      <c:pt idx="5799">
                        <c:v>-5.7106568636174221E-3</c:v>
                      </c:pt>
                      <c:pt idx="5800">
                        <c:v>-5.7374738583215986E-3</c:v>
                      </c:pt>
                      <c:pt idx="5801">
                        <c:v>-5.7420303454292013E-3</c:v>
                      </c:pt>
                      <c:pt idx="5802">
                        <c:v>-5.7664877271452536E-3</c:v>
                      </c:pt>
                      <c:pt idx="5803">
                        <c:v>-5.7329529970617694E-3</c:v>
                      </c:pt>
                      <c:pt idx="5804">
                        <c:v>-5.7284402755025743E-3</c:v>
                      </c:pt>
                      <c:pt idx="5805">
                        <c:v>-5.741961908287096E-3</c:v>
                      </c:pt>
                      <c:pt idx="5806">
                        <c:v>-5.7494180277278166E-3</c:v>
                      </c:pt>
                      <c:pt idx="5807">
                        <c:v>-5.7598077229139054E-3</c:v>
                      </c:pt>
                      <c:pt idx="5808">
                        <c:v>-5.7629986938021504E-3</c:v>
                      </c:pt>
                      <c:pt idx="5809">
                        <c:v>-5.7625391724541166E-3</c:v>
                      </c:pt>
                      <c:pt idx="5810">
                        <c:v>-5.7634231301559773E-3</c:v>
                      </c:pt>
                      <c:pt idx="5811">
                        <c:v>-5.7796097051436611E-3</c:v>
                      </c:pt>
                      <c:pt idx="5812">
                        <c:v>-5.7819559835055141E-3</c:v>
                      </c:pt>
                      <c:pt idx="5813">
                        <c:v>-5.7908556379323711E-3</c:v>
                      </c:pt>
                      <c:pt idx="5814">
                        <c:v>-5.7862290448264563E-3</c:v>
                      </c:pt>
                      <c:pt idx="5815">
                        <c:v>-5.8049539464450628E-3</c:v>
                      </c:pt>
                      <c:pt idx="5816">
                        <c:v>-5.7987771598375683E-3</c:v>
                      </c:pt>
                      <c:pt idx="5817">
                        <c:v>-5.7718572649448048E-3</c:v>
                      </c:pt>
                      <c:pt idx="5818">
                        <c:v>-5.8071879012668989E-3</c:v>
                      </c:pt>
                      <c:pt idx="5819">
                        <c:v>-5.810959436291771E-3</c:v>
                      </c:pt>
                      <c:pt idx="5820">
                        <c:v>-5.788248687377936E-3</c:v>
                      </c:pt>
                      <c:pt idx="5821">
                        <c:v>-5.7920912609224053E-3</c:v>
                      </c:pt>
                      <c:pt idx="5822">
                        <c:v>-5.7945165949435775E-3</c:v>
                      </c:pt>
                      <c:pt idx="5823">
                        <c:v>-5.7815342787578107E-3</c:v>
                      </c:pt>
                      <c:pt idx="5824">
                        <c:v>-5.804552988026992E-3</c:v>
                      </c:pt>
                      <c:pt idx="5825">
                        <c:v>-5.8012557632301535E-3</c:v>
                      </c:pt>
                      <c:pt idx="5826">
                        <c:v>-5.8107203623265361E-3</c:v>
                      </c:pt>
                      <c:pt idx="5827">
                        <c:v>-5.7916353832225646E-3</c:v>
                      </c:pt>
                      <c:pt idx="5828">
                        <c:v>-5.8166821797459474E-3</c:v>
                      </c:pt>
                      <c:pt idx="5829">
                        <c:v>-5.8206715854724825E-3</c:v>
                      </c:pt>
                      <c:pt idx="5830">
                        <c:v>-5.8398253588883417E-3</c:v>
                      </c:pt>
                      <c:pt idx="5831">
                        <c:v>-5.7775058758208139E-3</c:v>
                      </c:pt>
                      <c:pt idx="5832">
                        <c:v>-5.7742035261614507E-3</c:v>
                      </c:pt>
                      <c:pt idx="5833">
                        <c:v>-5.8068358958189405E-3</c:v>
                      </c:pt>
                      <c:pt idx="5834">
                        <c:v>-5.8218453389117216E-3</c:v>
                      </c:pt>
                      <c:pt idx="5835">
                        <c:v>-5.8277093250547682E-3</c:v>
                      </c:pt>
                      <c:pt idx="5836">
                        <c:v>-5.856872832612635E-3</c:v>
                      </c:pt>
                      <c:pt idx="5837">
                        <c:v>-5.8335992242478131E-3</c:v>
                      </c:pt>
                      <c:pt idx="5838">
                        <c:v>-5.8398527992837013E-3</c:v>
                      </c:pt>
                      <c:pt idx="5839">
                        <c:v>-5.8230469915386204E-3</c:v>
                      </c:pt>
                      <c:pt idx="5840">
                        <c:v>-5.8508635017320496E-3</c:v>
                      </c:pt>
                      <c:pt idx="5841">
                        <c:v>-5.8625399916738289E-3</c:v>
                      </c:pt>
                      <c:pt idx="5842">
                        <c:v>-5.8195034564341728E-3</c:v>
                      </c:pt>
                      <c:pt idx="5843">
                        <c:v>-5.8491818879612967E-3</c:v>
                      </c:pt>
                      <c:pt idx="5844">
                        <c:v>-5.8356161600629517E-3</c:v>
                      </c:pt>
                      <c:pt idx="5845">
                        <c:v>-5.8455185968547792E-3</c:v>
                      </c:pt>
                      <c:pt idx="5846">
                        <c:v>-5.8722717090992742E-3</c:v>
                      </c:pt>
                      <c:pt idx="5847">
                        <c:v>-5.884738042474468E-3</c:v>
                      </c:pt>
                      <c:pt idx="5848">
                        <c:v>-5.8790058129529832E-3</c:v>
                      </c:pt>
                      <c:pt idx="5849">
                        <c:v>-5.8971866918322881E-3</c:v>
                      </c:pt>
                      <c:pt idx="5850">
                        <c:v>-5.9182869335318265E-3</c:v>
                      </c:pt>
                      <c:pt idx="5851">
                        <c:v>-5.911979600191436E-3</c:v>
                      </c:pt>
                      <c:pt idx="5852">
                        <c:v>-5.9138205881403881E-3</c:v>
                      </c:pt>
                      <c:pt idx="5853">
                        <c:v>-5.9297558054825254E-3</c:v>
                      </c:pt>
                      <c:pt idx="5854">
                        <c:v>-5.9454580339091114E-3</c:v>
                      </c:pt>
                      <c:pt idx="5855">
                        <c:v>-5.9275175128830444E-3</c:v>
                      </c:pt>
                      <c:pt idx="5856">
                        <c:v>-5.9313395166136901E-3</c:v>
                      </c:pt>
                      <c:pt idx="5857">
                        <c:v>-5.9329429713000474E-3</c:v>
                      </c:pt>
                      <c:pt idx="5858">
                        <c:v>-5.9430853887785162E-3</c:v>
                      </c:pt>
                      <c:pt idx="5859">
                        <c:v>-5.9272707937628654E-3</c:v>
                      </c:pt>
                      <c:pt idx="5860">
                        <c:v>-5.9563258618706488E-3</c:v>
                      </c:pt>
                      <c:pt idx="5861">
                        <c:v>-5.9160687398153557E-3</c:v>
                      </c:pt>
                      <c:pt idx="5862">
                        <c:v>-5.9379473972463528E-3</c:v>
                      </c:pt>
                      <c:pt idx="5863">
                        <c:v>-5.9630775867011614E-3</c:v>
                      </c:pt>
                      <c:pt idx="5864">
                        <c:v>-5.9485067239548025E-3</c:v>
                      </c:pt>
                      <c:pt idx="5865">
                        <c:v>-5.9628814883459433E-3</c:v>
                      </c:pt>
                      <c:pt idx="5866">
                        <c:v>-5.9741202489188615E-3</c:v>
                      </c:pt>
                      <c:pt idx="5867">
                        <c:v>-5.9747865958980099E-3</c:v>
                      </c:pt>
                      <c:pt idx="5868">
                        <c:v>-5.9490259811881456E-3</c:v>
                      </c:pt>
                      <c:pt idx="5869">
                        <c:v>-5.9570416493078824E-3</c:v>
                      </c:pt>
                      <c:pt idx="5870">
                        <c:v>-5.9493590457395844E-3</c:v>
                      </c:pt>
                      <c:pt idx="5871">
                        <c:v>-5.986864735456658E-3</c:v>
                      </c:pt>
                      <c:pt idx="5872">
                        <c:v>-5.9906645064415438E-3</c:v>
                      </c:pt>
                      <c:pt idx="5873">
                        <c:v>-5.9888598533820179E-3</c:v>
                      </c:pt>
                      <c:pt idx="5874">
                        <c:v>-5.9735044686442156E-3</c:v>
                      </c:pt>
                      <c:pt idx="5875">
                        <c:v>-5.9906541280456789E-3</c:v>
                      </c:pt>
                      <c:pt idx="5876">
                        <c:v>-6.0120079930169887E-3</c:v>
                      </c:pt>
                      <c:pt idx="5877">
                        <c:v>-5.9794028015301174E-3</c:v>
                      </c:pt>
                      <c:pt idx="5878">
                        <c:v>-5.9949991788340665E-3</c:v>
                      </c:pt>
                      <c:pt idx="5879">
                        <c:v>-6.0162883252875667E-3</c:v>
                      </c:pt>
                      <c:pt idx="5880">
                        <c:v>-6.0249606401963675E-3</c:v>
                      </c:pt>
                      <c:pt idx="5881">
                        <c:v>-6.0301055830996207E-3</c:v>
                      </c:pt>
                      <c:pt idx="5882">
                        <c:v>-5.9979967081230587E-3</c:v>
                      </c:pt>
                      <c:pt idx="5883">
                        <c:v>-6.0124304935674612E-3</c:v>
                      </c:pt>
                      <c:pt idx="5884">
                        <c:v>-5.9906944121884938E-3</c:v>
                      </c:pt>
                      <c:pt idx="5885">
                        <c:v>-6.0334877166607001E-3</c:v>
                      </c:pt>
                      <c:pt idx="5886">
                        <c:v>-6.0289529300562817E-3</c:v>
                      </c:pt>
                      <c:pt idx="5887">
                        <c:v>-6.007894766013773E-3</c:v>
                      </c:pt>
                      <c:pt idx="5888">
                        <c:v>-6.0247356679431902E-3</c:v>
                      </c:pt>
                      <c:pt idx="5889">
                        <c:v>-6.0366622965942092E-3</c:v>
                      </c:pt>
                      <c:pt idx="5890">
                        <c:v>-6.0315110299567999E-3</c:v>
                      </c:pt>
                      <c:pt idx="5891">
                        <c:v>-6.0440237246944528E-3</c:v>
                      </c:pt>
                      <c:pt idx="5892">
                        <c:v>-6.0407547456177747E-3</c:v>
                      </c:pt>
                      <c:pt idx="5893">
                        <c:v>-6.019437472460947E-3</c:v>
                      </c:pt>
                      <c:pt idx="5894">
                        <c:v>-6.037142236779508E-3</c:v>
                      </c:pt>
                      <c:pt idx="5895">
                        <c:v>-6.0574251555283237E-3</c:v>
                      </c:pt>
                      <c:pt idx="5896">
                        <c:v>-6.0514297232597087E-3</c:v>
                      </c:pt>
                      <c:pt idx="5897">
                        <c:v>-6.044732276803748E-3</c:v>
                      </c:pt>
                      <c:pt idx="5898">
                        <c:v>-6.0817884578424561E-3</c:v>
                      </c:pt>
                      <c:pt idx="5899">
                        <c:v>-6.0739718847040922E-3</c:v>
                      </c:pt>
                      <c:pt idx="5900">
                        <c:v>-6.0381144358264251E-3</c:v>
                      </c:pt>
                      <c:pt idx="5901">
                        <c:v>-6.0598908401133531E-3</c:v>
                      </c:pt>
                      <c:pt idx="5902">
                        <c:v>-6.0885981304806998E-3</c:v>
                      </c:pt>
                      <c:pt idx="5903">
                        <c:v>-6.0949288975361464E-3</c:v>
                      </c:pt>
                      <c:pt idx="5904">
                        <c:v>-6.0860370368817961E-3</c:v>
                      </c:pt>
                      <c:pt idx="5905">
                        <c:v>-6.085853984660116E-3</c:v>
                      </c:pt>
                      <c:pt idx="5906">
                        <c:v>-6.070287797204474E-3</c:v>
                      </c:pt>
                      <c:pt idx="5907">
                        <c:v>-6.0715123666799237E-3</c:v>
                      </c:pt>
                      <c:pt idx="5908">
                        <c:v>-6.074329576044854E-3</c:v>
                      </c:pt>
                      <c:pt idx="5909">
                        <c:v>-6.0882848018574609E-3</c:v>
                      </c:pt>
                      <c:pt idx="5910">
                        <c:v>-6.0990631290353372E-3</c:v>
                      </c:pt>
                      <c:pt idx="5911">
                        <c:v>-6.0870331691739383E-3</c:v>
                      </c:pt>
                      <c:pt idx="5912">
                        <c:v>-6.1139635372159289E-3</c:v>
                      </c:pt>
                      <c:pt idx="5913">
                        <c:v>-6.0987181215868824E-3</c:v>
                      </c:pt>
                      <c:pt idx="5914">
                        <c:v>-6.0856943524596223E-3</c:v>
                      </c:pt>
                      <c:pt idx="5915">
                        <c:v>-6.1141613529869139E-3</c:v>
                      </c:pt>
                      <c:pt idx="5916">
                        <c:v>-6.1065046964440123E-3</c:v>
                      </c:pt>
                      <c:pt idx="5917">
                        <c:v>-6.0943681838463862E-3</c:v>
                      </c:pt>
                      <c:pt idx="5918">
                        <c:v>-6.1255901198326926E-3</c:v>
                      </c:pt>
                      <c:pt idx="5919">
                        <c:v>-6.1028337372732513E-3</c:v>
                      </c:pt>
                      <c:pt idx="5920">
                        <c:v>-6.1147328521931081E-3</c:v>
                      </c:pt>
                      <c:pt idx="5921">
                        <c:v>-6.0941865195200118E-3</c:v>
                      </c:pt>
                      <c:pt idx="5922">
                        <c:v>-6.0989724989255799E-3</c:v>
                      </c:pt>
                      <c:pt idx="5923">
                        <c:v>-6.093561686717955E-3</c:v>
                      </c:pt>
                      <c:pt idx="5924">
                        <c:v>-6.0740097316664245E-3</c:v>
                      </c:pt>
                      <c:pt idx="5925">
                        <c:v>-6.0995748376213082E-3</c:v>
                      </c:pt>
                      <c:pt idx="5926">
                        <c:v>-6.1178797434340683E-3</c:v>
                      </c:pt>
                      <c:pt idx="5927">
                        <c:v>-6.1122864082673633E-3</c:v>
                      </c:pt>
                      <c:pt idx="5928">
                        <c:v>-6.1019203313606605E-3</c:v>
                      </c:pt>
                      <c:pt idx="5929">
                        <c:v>-6.1228775712871717E-3</c:v>
                      </c:pt>
                      <c:pt idx="5930">
                        <c:v>-6.1216815961253578E-3</c:v>
                      </c:pt>
                      <c:pt idx="5931">
                        <c:v>-6.1186007634766561E-3</c:v>
                      </c:pt>
                      <c:pt idx="5932">
                        <c:v>-6.1178918749759852E-3</c:v>
                      </c:pt>
                      <c:pt idx="5933">
                        <c:v>-6.1308372267423377E-3</c:v>
                      </c:pt>
                      <c:pt idx="5934">
                        <c:v>-6.1499256243284792E-3</c:v>
                      </c:pt>
                      <c:pt idx="5935">
                        <c:v>-6.1626188901750282E-3</c:v>
                      </c:pt>
                      <c:pt idx="5936">
                        <c:v>-6.1350143590174237E-3</c:v>
                      </c:pt>
                      <c:pt idx="5937">
                        <c:v>-6.1584215045924649E-3</c:v>
                      </c:pt>
                      <c:pt idx="5938">
                        <c:v>-6.1664336802820614E-3</c:v>
                      </c:pt>
                      <c:pt idx="5939">
                        <c:v>-6.1438109396920208E-3</c:v>
                      </c:pt>
                      <c:pt idx="5940">
                        <c:v>-6.1638241165549957E-3</c:v>
                      </c:pt>
                      <c:pt idx="5941">
                        <c:v>-6.1733212822636637E-3</c:v>
                      </c:pt>
                      <c:pt idx="5942">
                        <c:v>-6.1820148327761124E-3</c:v>
                      </c:pt>
                      <c:pt idx="5943">
                        <c:v>-6.180793248021516E-3</c:v>
                      </c:pt>
                      <c:pt idx="5944">
                        <c:v>-6.1789913330270113E-3</c:v>
                      </c:pt>
                      <c:pt idx="5945">
                        <c:v>-6.1734499551362974E-3</c:v>
                      </c:pt>
                      <c:pt idx="5946">
                        <c:v>-6.1862382667596492E-3</c:v>
                      </c:pt>
                      <c:pt idx="5947">
                        <c:v>-6.1802396612613665E-3</c:v>
                      </c:pt>
                      <c:pt idx="5948">
                        <c:v>-6.18426328643537E-3</c:v>
                      </c:pt>
                      <c:pt idx="5949">
                        <c:v>-6.1934449217210183E-3</c:v>
                      </c:pt>
                      <c:pt idx="5950">
                        <c:v>-6.2151155154828398E-3</c:v>
                      </c:pt>
                      <c:pt idx="5951">
                        <c:v>-6.2394677796145338E-3</c:v>
                      </c:pt>
                      <c:pt idx="5952">
                        <c:v>-6.2271597047028754E-3</c:v>
                      </c:pt>
                      <c:pt idx="5953">
                        <c:v>-6.2429123592828159E-3</c:v>
                      </c:pt>
                      <c:pt idx="5954">
                        <c:v>-6.2279519894622394E-3</c:v>
                      </c:pt>
                      <c:pt idx="5955">
                        <c:v>-6.2386016674075796E-3</c:v>
                      </c:pt>
                      <c:pt idx="5956">
                        <c:v>-6.2485911126011701E-3</c:v>
                      </c:pt>
                      <c:pt idx="5957">
                        <c:v>-6.241978108909977E-3</c:v>
                      </c:pt>
                      <c:pt idx="5958">
                        <c:v>-6.2516556393591273E-3</c:v>
                      </c:pt>
                      <c:pt idx="5959">
                        <c:v>-6.2489516803430232E-3</c:v>
                      </c:pt>
                      <c:pt idx="5960">
                        <c:v>-6.262930167822472E-3</c:v>
                      </c:pt>
                      <c:pt idx="5961">
                        <c:v>-6.2641943525488684E-3</c:v>
                      </c:pt>
                      <c:pt idx="5962">
                        <c:v>-6.2699847703989757E-3</c:v>
                      </c:pt>
                      <c:pt idx="5963">
                        <c:v>-6.2708993925044134E-3</c:v>
                      </c:pt>
                      <c:pt idx="5964">
                        <c:v>-6.2579600512778803E-3</c:v>
                      </c:pt>
                      <c:pt idx="5965">
                        <c:v>-6.2770729451971713E-3</c:v>
                      </c:pt>
                      <c:pt idx="5966">
                        <c:v>-6.2410954961072754E-3</c:v>
                      </c:pt>
                      <c:pt idx="5967">
                        <c:v>-6.2867300702434308E-3</c:v>
                      </c:pt>
                      <c:pt idx="5968">
                        <c:v>-6.2874711085882011E-3</c:v>
                      </c:pt>
                      <c:pt idx="5969">
                        <c:v>-6.2684719120671651E-3</c:v>
                      </c:pt>
                      <c:pt idx="5970">
                        <c:v>-6.2746492118308378E-3</c:v>
                      </c:pt>
                      <c:pt idx="5971">
                        <c:v>-6.272667915891976E-3</c:v>
                      </c:pt>
                      <c:pt idx="5972">
                        <c:v>-6.2624433461306037E-3</c:v>
                      </c:pt>
                      <c:pt idx="5973">
                        <c:v>-6.2512084107979662E-3</c:v>
                      </c:pt>
                      <c:pt idx="5974">
                        <c:v>-6.2546382088698865E-3</c:v>
                      </c:pt>
                      <c:pt idx="5975">
                        <c:v>-6.2342589291237314E-3</c:v>
                      </c:pt>
                      <c:pt idx="5976">
                        <c:v>-6.248866513520245E-3</c:v>
                      </c:pt>
                      <c:pt idx="5977">
                        <c:v>-6.2575430345431235E-3</c:v>
                      </c:pt>
                      <c:pt idx="5978">
                        <c:v>-6.269692139578259E-3</c:v>
                      </c:pt>
                      <c:pt idx="5979">
                        <c:v>-6.2600212155218167E-3</c:v>
                      </c:pt>
                      <c:pt idx="5980">
                        <c:v>-6.2887058236688401E-3</c:v>
                      </c:pt>
                      <c:pt idx="5981">
                        <c:v>-6.2956668958720624E-3</c:v>
                      </c:pt>
                      <c:pt idx="5982">
                        <c:v>-6.2843907434771426E-3</c:v>
                      </c:pt>
                      <c:pt idx="5983">
                        <c:v>-6.2774832204581911E-3</c:v>
                      </c:pt>
                      <c:pt idx="5984">
                        <c:v>-6.2514082219988637E-3</c:v>
                      </c:pt>
                      <c:pt idx="5985">
                        <c:v>-6.2414783079796947E-3</c:v>
                      </c:pt>
                      <c:pt idx="5986">
                        <c:v>-6.2854437155352924E-3</c:v>
                      </c:pt>
                      <c:pt idx="5987">
                        <c:v>-6.3051905864768276E-3</c:v>
                      </c:pt>
                      <c:pt idx="5988">
                        <c:v>-6.3207477626885042E-3</c:v>
                      </c:pt>
                      <c:pt idx="5989">
                        <c:v>-6.3276388129293731E-3</c:v>
                      </c:pt>
                      <c:pt idx="5990">
                        <c:v>-6.3107577432428563E-3</c:v>
                      </c:pt>
                      <c:pt idx="5991">
                        <c:v>-6.3150333749110868E-3</c:v>
                      </c:pt>
                      <c:pt idx="5992">
                        <c:v>-6.331709861335094E-3</c:v>
                      </c:pt>
                      <c:pt idx="5993">
                        <c:v>-6.331778624916789E-3</c:v>
                      </c:pt>
                      <c:pt idx="5994">
                        <c:v>-6.32528007919805E-3</c:v>
                      </c:pt>
                      <c:pt idx="5995">
                        <c:v>-6.3366579072917338E-3</c:v>
                      </c:pt>
                      <c:pt idx="5996">
                        <c:v>-6.3381704179024225E-3</c:v>
                      </c:pt>
                      <c:pt idx="5997">
                        <c:v>-6.3540556722054024E-3</c:v>
                      </c:pt>
                      <c:pt idx="5998">
                        <c:v>-6.3467404690026171E-3</c:v>
                      </c:pt>
                      <c:pt idx="5999">
                        <c:v>-6.3334399213457503E-3</c:v>
                      </c:pt>
                      <c:pt idx="6000">
                        <c:v>-6.3648712649325865E-3</c:v>
                      </c:pt>
                      <c:pt idx="6001">
                        <c:v>-6.3405698894735893E-3</c:v>
                      </c:pt>
                      <c:pt idx="6002">
                        <c:v>-6.3707594989278306E-3</c:v>
                      </c:pt>
                      <c:pt idx="6003">
                        <c:v>-6.3743991997993405E-3</c:v>
                      </c:pt>
                      <c:pt idx="6004">
                        <c:v>-6.3544396676844727E-3</c:v>
                      </c:pt>
                      <c:pt idx="6005">
                        <c:v>-6.3437745499441709E-3</c:v>
                      </c:pt>
                      <c:pt idx="6006">
                        <c:v>-6.3755310065354703E-3</c:v>
                      </c:pt>
                      <c:pt idx="6007">
                        <c:v>-6.3592487015001302E-3</c:v>
                      </c:pt>
                      <c:pt idx="6008">
                        <c:v>-6.3559935314656752E-3</c:v>
                      </c:pt>
                      <c:pt idx="6009">
                        <c:v>-6.3905514439106898E-3</c:v>
                      </c:pt>
                      <c:pt idx="6010">
                        <c:v>-6.3687625884117569E-3</c:v>
                      </c:pt>
                      <c:pt idx="6011">
                        <c:v>-6.3983144078471723E-3</c:v>
                      </c:pt>
                      <c:pt idx="6012">
                        <c:v>-6.3824138147487606E-3</c:v>
                      </c:pt>
                      <c:pt idx="6013">
                        <c:v>-6.4011123558326936E-3</c:v>
                      </c:pt>
                      <c:pt idx="6014">
                        <c:v>-6.3779035403816421E-3</c:v>
                      </c:pt>
                      <c:pt idx="6015">
                        <c:v>-6.3989318053006977E-3</c:v>
                      </c:pt>
                      <c:pt idx="6016">
                        <c:v>-6.3833810231777475E-3</c:v>
                      </c:pt>
                      <c:pt idx="6017">
                        <c:v>-6.3832442410933299E-3</c:v>
                      </c:pt>
                      <c:pt idx="6018">
                        <c:v>-6.3856676813957083E-3</c:v>
                      </c:pt>
                      <c:pt idx="6019">
                        <c:v>-6.3893636137259827E-3</c:v>
                      </c:pt>
                      <c:pt idx="6020">
                        <c:v>-6.4061789275222077E-3</c:v>
                      </c:pt>
                      <c:pt idx="6021">
                        <c:v>-6.4174324913503335E-3</c:v>
                      </c:pt>
                      <c:pt idx="6022">
                        <c:v>-6.4323473752066623E-3</c:v>
                      </c:pt>
                      <c:pt idx="6023">
                        <c:v>-6.4115044091605762E-3</c:v>
                      </c:pt>
                      <c:pt idx="6024">
                        <c:v>-6.4061816999576538E-3</c:v>
                      </c:pt>
                      <c:pt idx="6025">
                        <c:v>-6.4372130227686774E-3</c:v>
                      </c:pt>
                      <c:pt idx="6026">
                        <c:v>-6.3992822489161369E-3</c:v>
                      </c:pt>
                      <c:pt idx="6027">
                        <c:v>-6.3844563018156846E-3</c:v>
                      </c:pt>
                      <c:pt idx="6028">
                        <c:v>-6.4032257180444141E-3</c:v>
                      </c:pt>
                      <c:pt idx="6029">
                        <c:v>-6.4127254528014788E-3</c:v>
                      </c:pt>
                      <c:pt idx="6030">
                        <c:v>-6.404678406876905E-3</c:v>
                      </c:pt>
                      <c:pt idx="6031">
                        <c:v>-6.4311696076206765E-3</c:v>
                      </c:pt>
                      <c:pt idx="6032">
                        <c:v>-6.4244478584231891E-3</c:v>
                      </c:pt>
                      <c:pt idx="6033">
                        <c:v>-6.4149403033828016E-3</c:v>
                      </c:pt>
                      <c:pt idx="6034">
                        <c:v>-6.4011743239480168E-3</c:v>
                      </c:pt>
                      <c:pt idx="6035">
                        <c:v>-6.4164664759542534E-3</c:v>
                      </c:pt>
                      <c:pt idx="6036">
                        <c:v>-6.4300479393341325E-3</c:v>
                      </c:pt>
                      <c:pt idx="6037">
                        <c:v>-6.4156748374604245E-3</c:v>
                      </c:pt>
                      <c:pt idx="6038">
                        <c:v>-6.4344360621710903E-3</c:v>
                      </c:pt>
                      <c:pt idx="6039">
                        <c:v>-6.4368749720532621E-3</c:v>
                      </c:pt>
                      <c:pt idx="6040">
                        <c:v>-6.4376880628039422E-3</c:v>
                      </c:pt>
                      <c:pt idx="6041">
                        <c:v>-6.4350270690270066E-3</c:v>
                      </c:pt>
                      <c:pt idx="6042">
                        <c:v>-6.4024286569689948E-3</c:v>
                      </c:pt>
                      <c:pt idx="6043">
                        <c:v>-6.4156237480347822E-3</c:v>
                      </c:pt>
                      <c:pt idx="6044">
                        <c:v>-6.4350126608990503E-3</c:v>
                      </c:pt>
                      <c:pt idx="6045">
                        <c:v>-6.4382316181545536E-3</c:v>
                      </c:pt>
                      <c:pt idx="6046">
                        <c:v>-6.4420104468667352E-3</c:v>
                      </c:pt>
                      <c:pt idx="6047">
                        <c:v>-6.4448791901810356E-3</c:v>
                      </c:pt>
                      <c:pt idx="6048">
                        <c:v>-6.44965967085498E-3</c:v>
                      </c:pt>
                      <c:pt idx="6049">
                        <c:v>-6.4251777720999463E-3</c:v>
                      </c:pt>
                      <c:pt idx="6050">
                        <c:v>-6.4242579659232997E-3</c:v>
                      </c:pt>
                      <c:pt idx="6051">
                        <c:v>-6.4485247505097773E-3</c:v>
                      </c:pt>
                      <c:pt idx="6052">
                        <c:v>-6.4604219118708514E-3</c:v>
                      </c:pt>
                      <c:pt idx="6053">
                        <c:v>-6.447423517936912E-3</c:v>
                      </c:pt>
                      <c:pt idx="6054">
                        <c:v>-6.460703411504936E-3</c:v>
                      </c:pt>
                      <c:pt idx="6055">
                        <c:v>-6.4838089373367826E-3</c:v>
                      </c:pt>
                      <c:pt idx="6056">
                        <c:v>-6.468525031276766E-3</c:v>
                      </c:pt>
                      <c:pt idx="6057">
                        <c:v>-6.4786055081136043E-3</c:v>
                      </c:pt>
                      <c:pt idx="6058">
                        <c:v>-6.5047698051662987E-3</c:v>
                      </c:pt>
                      <c:pt idx="6059">
                        <c:v>-6.4839407009979035E-3</c:v>
                      </c:pt>
                      <c:pt idx="6060">
                        <c:v>-6.4578350774364994E-3</c:v>
                      </c:pt>
                      <c:pt idx="6061">
                        <c:v>-6.4838876278333251E-3</c:v>
                      </c:pt>
                      <c:pt idx="6062">
                        <c:v>-6.4779992041961087E-3</c:v>
                      </c:pt>
                      <c:pt idx="6063">
                        <c:v>-6.4566763117098885E-3</c:v>
                      </c:pt>
                      <c:pt idx="6064">
                        <c:v>-6.4780501697311527E-3</c:v>
                      </c:pt>
                      <c:pt idx="6065">
                        <c:v>-6.4983941663705911E-3</c:v>
                      </c:pt>
                      <c:pt idx="6066">
                        <c:v>-6.507770481584252E-3</c:v>
                      </c:pt>
                      <c:pt idx="6067">
                        <c:v>-6.4996390834868396E-3</c:v>
                      </c:pt>
                      <c:pt idx="6068">
                        <c:v>-6.5037946908784736E-3</c:v>
                      </c:pt>
                      <c:pt idx="6069">
                        <c:v>-6.4906324334003222E-3</c:v>
                      </c:pt>
                      <c:pt idx="6070">
                        <c:v>-6.4809177741767194E-3</c:v>
                      </c:pt>
                      <c:pt idx="6071">
                        <c:v>-6.5064659077646442E-3</c:v>
                      </c:pt>
                      <c:pt idx="6072">
                        <c:v>-6.5238586157522647E-3</c:v>
                      </c:pt>
                      <c:pt idx="6073">
                        <c:v>-6.5337870742963608E-3</c:v>
                      </c:pt>
                      <c:pt idx="6074">
                        <c:v>-6.525158700694411E-3</c:v>
                      </c:pt>
                      <c:pt idx="6075">
                        <c:v>-6.5414841564557158E-3</c:v>
                      </c:pt>
                      <c:pt idx="6076">
                        <c:v>-6.5474673123713098E-3</c:v>
                      </c:pt>
                      <c:pt idx="6077">
                        <c:v>-6.5284313373525664E-3</c:v>
                      </c:pt>
                      <c:pt idx="6078">
                        <c:v>-6.5380935722789647E-3</c:v>
                      </c:pt>
                      <c:pt idx="6079">
                        <c:v>-6.5426275462625435E-3</c:v>
                      </c:pt>
                      <c:pt idx="6080">
                        <c:v>-6.5633259272172978E-3</c:v>
                      </c:pt>
                      <c:pt idx="6081">
                        <c:v>-6.5727824896483593E-3</c:v>
                      </c:pt>
                      <c:pt idx="6082">
                        <c:v>-6.5668514674654078E-3</c:v>
                      </c:pt>
                      <c:pt idx="6083">
                        <c:v>-6.5720772883164696E-3</c:v>
                      </c:pt>
                      <c:pt idx="6084">
                        <c:v>-6.558601829126866E-3</c:v>
                      </c:pt>
                      <c:pt idx="6085">
                        <c:v>-6.55854827251249E-3</c:v>
                      </c:pt>
                      <c:pt idx="6086">
                        <c:v>-6.5732083716814335E-3</c:v>
                      </c:pt>
                      <c:pt idx="6087">
                        <c:v>-6.5801068084522067E-3</c:v>
                      </c:pt>
                      <c:pt idx="6088">
                        <c:v>-6.5654161630379036E-3</c:v>
                      </c:pt>
                      <c:pt idx="6089">
                        <c:v>-6.5663536186765922E-3</c:v>
                      </c:pt>
                      <c:pt idx="6090">
                        <c:v>-6.5946576691132755E-3</c:v>
                      </c:pt>
                      <c:pt idx="6091">
                        <c:v>-6.5891004379706125E-3</c:v>
                      </c:pt>
                      <c:pt idx="6092">
                        <c:v>-6.5938907882085347E-3</c:v>
                      </c:pt>
                      <c:pt idx="6093">
                        <c:v>-6.5858908676968116E-3</c:v>
                      </c:pt>
                      <c:pt idx="6094">
                        <c:v>-6.5852648415123914E-3</c:v>
                      </c:pt>
                      <c:pt idx="6095">
                        <c:v>-6.6197458707117803E-3</c:v>
                      </c:pt>
                      <c:pt idx="6096">
                        <c:v>-6.6012563007588924E-3</c:v>
                      </c:pt>
                      <c:pt idx="6097">
                        <c:v>-6.6130111241017525E-3</c:v>
                      </c:pt>
                      <c:pt idx="6098">
                        <c:v>-6.6155055040779606E-3</c:v>
                      </c:pt>
                      <c:pt idx="6099">
                        <c:v>-6.6301347547587991E-3</c:v>
                      </c:pt>
                      <c:pt idx="6100">
                        <c:v>-6.6077394023634295E-3</c:v>
                      </c:pt>
                      <c:pt idx="6101">
                        <c:v>-6.5906802160683496E-3</c:v>
                      </c:pt>
                      <c:pt idx="6102">
                        <c:v>-6.61109822091345E-3</c:v>
                      </c:pt>
                      <c:pt idx="6103">
                        <c:v>-6.5937192506181136E-3</c:v>
                      </c:pt>
                      <c:pt idx="6104">
                        <c:v>-6.6144095137476424E-3</c:v>
                      </c:pt>
                      <c:pt idx="6105">
                        <c:v>-6.6234683318736678E-3</c:v>
                      </c:pt>
                      <c:pt idx="6106">
                        <c:v>-6.6046938464304527E-3</c:v>
                      </c:pt>
                      <c:pt idx="6107">
                        <c:v>-6.5787268617477157E-3</c:v>
                      </c:pt>
                      <c:pt idx="6108">
                        <c:v>-6.6023654330626949E-3</c:v>
                      </c:pt>
                      <c:pt idx="6109">
                        <c:v>-6.5810448458586161E-3</c:v>
                      </c:pt>
                      <c:pt idx="6110">
                        <c:v>-6.5952132535365554E-3</c:v>
                      </c:pt>
                      <c:pt idx="6111">
                        <c:v>-6.6225172829567974E-3</c:v>
                      </c:pt>
                      <c:pt idx="6112">
                        <c:v>-6.6194885685634036E-3</c:v>
                      </c:pt>
                      <c:pt idx="6113">
                        <c:v>-6.6214142601093012E-3</c:v>
                      </c:pt>
                      <c:pt idx="6114">
                        <c:v>-6.6344914339847528E-3</c:v>
                      </c:pt>
                      <c:pt idx="6115">
                        <c:v>-6.6174809740689559E-3</c:v>
                      </c:pt>
                      <c:pt idx="6116">
                        <c:v>-6.6557849083446361E-3</c:v>
                      </c:pt>
                      <c:pt idx="6117">
                        <c:v>-6.621100831669508E-3</c:v>
                      </c:pt>
                      <c:pt idx="6118">
                        <c:v>-6.5954057890355508E-3</c:v>
                      </c:pt>
                      <c:pt idx="6119">
                        <c:v>-6.5914451866787927E-3</c:v>
                      </c:pt>
                      <c:pt idx="6120">
                        <c:v>-6.6276919802440992E-3</c:v>
                      </c:pt>
                      <c:pt idx="6121">
                        <c:v>-6.6354917258330147E-3</c:v>
                      </c:pt>
                      <c:pt idx="6122">
                        <c:v>-6.6552849500224531E-3</c:v>
                      </c:pt>
                      <c:pt idx="6123">
                        <c:v>-6.6504276772448761E-3</c:v>
                      </c:pt>
                      <c:pt idx="6124">
                        <c:v>-6.6456047426638213E-3</c:v>
                      </c:pt>
                      <c:pt idx="6125">
                        <c:v>-6.6444485409475652E-3</c:v>
                      </c:pt>
                      <c:pt idx="6126">
                        <c:v>-6.633283628757934E-3</c:v>
                      </c:pt>
                      <c:pt idx="6127">
                        <c:v>-6.6372675018611755E-3</c:v>
                      </c:pt>
                      <c:pt idx="6128">
                        <c:v>-6.6419839247520785E-3</c:v>
                      </c:pt>
                      <c:pt idx="6129">
                        <c:v>-6.6480678891125801E-3</c:v>
                      </c:pt>
                      <c:pt idx="6130">
                        <c:v>-6.6699609234005296E-3</c:v>
                      </c:pt>
                      <c:pt idx="6131">
                        <c:v>-6.6029562973766677E-3</c:v>
                      </c:pt>
                      <c:pt idx="6132">
                        <c:v>-6.6584843985456809E-3</c:v>
                      </c:pt>
                      <c:pt idx="6133">
                        <c:v>-6.6590468682491662E-3</c:v>
                      </c:pt>
                      <c:pt idx="6134">
                        <c:v>-6.6657290975347845E-3</c:v>
                      </c:pt>
                      <c:pt idx="6135">
                        <c:v>-6.6736421954841571E-3</c:v>
                      </c:pt>
                      <c:pt idx="6136">
                        <c:v>-6.6694870643514668E-3</c:v>
                      </c:pt>
                      <c:pt idx="6137">
                        <c:v>-6.6692667751176811E-3</c:v>
                      </c:pt>
                      <c:pt idx="6138">
                        <c:v>-6.6840639424133952E-3</c:v>
                      </c:pt>
                      <c:pt idx="6139">
                        <c:v>-6.6762693267002878E-3</c:v>
                      </c:pt>
                      <c:pt idx="6140">
                        <c:v>-6.683727705839017E-3</c:v>
                      </c:pt>
                      <c:pt idx="6141">
                        <c:v>-6.6781333753068023E-3</c:v>
                      </c:pt>
                      <c:pt idx="6142">
                        <c:v>-6.6806446899493784E-3</c:v>
                      </c:pt>
                      <c:pt idx="6143">
                        <c:v>-6.6780810715418278E-3</c:v>
                      </c:pt>
                      <c:pt idx="6144">
                        <c:v>-6.659130000786273E-3</c:v>
                      </c:pt>
                      <c:pt idx="6145">
                        <c:v>-6.6880988663252485E-3</c:v>
                      </c:pt>
                      <c:pt idx="6146">
                        <c:v>-6.6509176112594442E-3</c:v>
                      </c:pt>
                      <c:pt idx="6147">
                        <c:v>-6.6540808620258211E-3</c:v>
                      </c:pt>
                      <c:pt idx="6148">
                        <c:v>-6.6660158559022588E-3</c:v>
                      </c:pt>
                      <c:pt idx="6149">
                        <c:v>-6.6820593223040868E-3</c:v>
                      </c:pt>
                      <c:pt idx="6150">
                        <c:v>-6.6346201605845395E-3</c:v>
                      </c:pt>
                      <c:pt idx="6151">
                        <c:v>-6.6302697644721144E-3</c:v>
                      </c:pt>
                      <c:pt idx="6152">
                        <c:v>-6.6527725701832864E-3</c:v>
                      </c:pt>
                      <c:pt idx="6153">
                        <c:v>-6.6808846242850878E-3</c:v>
                      </c:pt>
                      <c:pt idx="6154">
                        <c:v>-6.672597083273564E-3</c:v>
                      </c:pt>
                      <c:pt idx="6155">
                        <c:v>-6.6917708860770378E-3</c:v>
                      </c:pt>
                      <c:pt idx="6156">
                        <c:v>-6.6815409160423866E-3</c:v>
                      </c:pt>
                      <c:pt idx="6157">
                        <c:v>-6.6762889397933324E-3</c:v>
                      </c:pt>
                      <c:pt idx="6158">
                        <c:v>-6.6788125859773293E-3</c:v>
                      </c:pt>
                      <c:pt idx="6159">
                        <c:v>-6.6810366001891497E-3</c:v>
                      </c:pt>
                      <c:pt idx="6160">
                        <c:v>-6.6879432181948147E-3</c:v>
                      </c:pt>
                      <c:pt idx="6161">
                        <c:v>-6.6873814709629284E-3</c:v>
                      </c:pt>
                      <c:pt idx="6162">
                        <c:v>-6.6932857157015425E-3</c:v>
                      </c:pt>
                      <c:pt idx="6163">
                        <c:v>-6.6931616458947123E-3</c:v>
                      </c:pt>
                      <c:pt idx="6164">
                        <c:v>-6.6968911157465547E-3</c:v>
                      </c:pt>
                      <c:pt idx="6165">
                        <c:v>-6.6742046336863321E-3</c:v>
                      </c:pt>
                      <c:pt idx="6166">
                        <c:v>-6.7083914380021677E-3</c:v>
                      </c:pt>
                      <c:pt idx="6167">
                        <c:v>-6.7057142190415807E-3</c:v>
                      </c:pt>
                      <c:pt idx="6168">
                        <c:v>-6.7102132306250846E-3</c:v>
                      </c:pt>
                      <c:pt idx="6169">
                        <c:v>-6.6837296749867299E-3</c:v>
                      </c:pt>
                      <c:pt idx="6170">
                        <c:v>-6.7084434016923501E-3</c:v>
                      </c:pt>
                      <c:pt idx="6171">
                        <c:v>-6.7144079405801792E-3</c:v>
                      </c:pt>
                      <c:pt idx="6172">
                        <c:v>-6.6900987404607641E-3</c:v>
                      </c:pt>
                      <c:pt idx="6173">
                        <c:v>-6.7018523980409278E-3</c:v>
                      </c:pt>
                      <c:pt idx="6174">
                        <c:v>-6.7283210519415758E-3</c:v>
                      </c:pt>
                      <c:pt idx="6175">
                        <c:v>-6.7113332471559553E-3</c:v>
                      </c:pt>
                      <c:pt idx="6176">
                        <c:v>-6.7199231882133885E-3</c:v>
                      </c:pt>
                      <c:pt idx="6177">
                        <c:v>-6.7176467767084856E-3</c:v>
                      </c:pt>
                      <c:pt idx="6178">
                        <c:v>-6.7410469554102211E-3</c:v>
                      </c:pt>
                      <c:pt idx="6179">
                        <c:v>-6.7481708901231006E-3</c:v>
                      </c:pt>
                      <c:pt idx="6180">
                        <c:v>-6.7382744478804782E-3</c:v>
                      </c:pt>
                      <c:pt idx="6181">
                        <c:v>-6.7361042943702319E-3</c:v>
                      </c:pt>
                      <c:pt idx="6182">
                        <c:v>-6.7492168794142868E-3</c:v>
                      </c:pt>
                      <c:pt idx="6183">
                        <c:v>-6.7387983019835456E-3</c:v>
                      </c:pt>
                      <c:pt idx="6184">
                        <c:v>-6.7526549965370277E-3</c:v>
                      </c:pt>
                      <c:pt idx="6185">
                        <c:v>-6.7411509409464792E-3</c:v>
                      </c:pt>
                      <c:pt idx="6186">
                        <c:v>-6.758959767418915E-3</c:v>
                      </c:pt>
                      <c:pt idx="6187">
                        <c:v>-6.7596693584829831E-3</c:v>
                      </c:pt>
                      <c:pt idx="6188">
                        <c:v>-6.7499577144242463E-3</c:v>
                      </c:pt>
                      <c:pt idx="6189">
                        <c:v>-6.7643942686260823E-3</c:v>
                      </c:pt>
                      <c:pt idx="6190">
                        <c:v>-6.7650965399036261E-3</c:v>
                      </c:pt>
                      <c:pt idx="6191">
                        <c:v>-6.7631493489123985E-3</c:v>
                      </c:pt>
                      <c:pt idx="6192">
                        <c:v>-6.7576100829653341E-3</c:v>
                      </c:pt>
                      <c:pt idx="6193">
                        <c:v>-6.7614919690320895E-3</c:v>
                      </c:pt>
                      <c:pt idx="6194">
                        <c:v>-6.7666982754056486E-3</c:v>
                      </c:pt>
                      <c:pt idx="6195">
                        <c:v>-6.7508017278785776E-3</c:v>
                      </c:pt>
                      <c:pt idx="6196">
                        <c:v>-6.763853562180888E-3</c:v>
                      </c:pt>
                      <c:pt idx="6197">
                        <c:v>-6.7532924023595226E-3</c:v>
                      </c:pt>
                      <c:pt idx="6198">
                        <c:v>-6.7491759218068102E-3</c:v>
                      </c:pt>
                      <c:pt idx="6199">
                        <c:v>-6.7850200027280367E-3</c:v>
                      </c:pt>
                      <c:pt idx="6200">
                        <c:v>-6.7874830160476194E-3</c:v>
                      </c:pt>
                      <c:pt idx="6201">
                        <c:v>-6.7337711565653505E-3</c:v>
                      </c:pt>
                      <c:pt idx="6202">
                        <c:v>-6.7527498676274332E-3</c:v>
                      </c:pt>
                      <c:pt idx="6203">
                        <c:v>-6.7418842004590722E-3</c:v>
                      </c:pt>
                      <c:pt idx="6204">
                        <c:v>-6.7624367585744118E-3</c:v>
                      </c:pt>
                      <c:pt idx="6205">
                        <c:v>-6.7852915960761274E-3</c:v>
                      </c:pt>
                      <c:pt idx="6206">
                        <c:v>-6.7591642650429691E-3</c:v>
                      </c:pt>
                      <c:pt idx="6207">
                        <c:v>-6.7340765670799094E-3</c:v>
                      </c:pt>
                      <c:pt idx="6208">
                        <c:v>-6.784517869900474E-3</c:v>
                      </c:pt>
                      <c:pt idx="6209">
                        <c:v>-6.8011047830675332E-3</c:v>
                      </c:pt>
                      <c:pt idx="6210">
                        <c:v>-6.8140503468893431E-3</c:v>
                      </c:pt>
                      <c:pt idx="6211">
                        <c:v>-6.7556300473793213E-3</c:v>
                      </c:pt>
                      <c:pt idx="6212">
                        <c:v>-6.77206947867079E-3</c:v>
                      </c:pt>
                      <c:pt idx="6213">
                        <c:v>-6.806919340899051E-3</c:v>
                      </c:pt>
                      <c:pt idx="6214">
                        <c:v>-6.7890377827657554E-3</c:v>
                      </c:pt>
                      <c:pt idx="6215">
                        <c:v>-6.816575422053244E-3</c:v>
                      </c:pt>
                      <c:pt idx="6216">
                        <c:v>-6.7994054386936358E-3</c:v>
                      </c:pt>
                      <c:pt idx="6217">
                        <c:v>-6.8153988041462213E-3</c:v>
                      </c:pt>
                      <c:pt idx="6218">
                        <c:v>-6.8261189318305346E-3</c:v>
                      </c:pt>
                      <c:pt idx="6219">
                        <c:v>-6.8162535846132402E-3</c:v>
                      </c:pt>
                      <c:pt idx="6220">
                        <c:v>-6.7956281871129906E-3</c:v>
                      </c:pt>
                      <c:pt idx="6221">
                        <c:v>-6.7850058659709974E-3</c:v>
                      </c:pt>
                      <c:pt idx="6222">
                        <c:v>-6.807596212117714E-3</c:v>
                      </c:pt>
                      <c:pt idx="6223">
                        <c:v>-6.8069583824261906E-3</c:v>
                      </c:pt>
                      <c:pt idx="6224">
                        <c:v>-6.7835684717816218E-3</c:v>
                      </c:pt>
                      <c:pt idx="6225">
                        <c:v>-6.8053141583805862E-3</c:v>
                      </c:pt>
                      <c:pt idx="6226">
                        <c:v>-6.767237028845679E-3</c:v>
                      </c:pt>
                      <c:pt idx="6227">
                        <c:v>-6.7870777929555622E-3</c:v>
                      </c:pt>
                      <c:pt idx="6228">
                        <c:v>-6.7722523087667538E-3</c:v>
                      </c:pt>
                      <c:pt idx="6229">
                        <c:v>-6.7636923625791733E-3</c:v>
                      </c:pt>
                      <c:pt idx="6230">
                        <c:v>-6.8038319149155034E-3</c:v>
                      </c:pt>
                      <c:pt idx="6231">
                        <c:v>-6.7906785076400737E-3</c:v>
                      </c:pt>
                      <c:pt idx="6232">
                        <c:v>-6.8161125449799354E-3</c:v>
                      </c:pt>
                      <c:pt idx="6233">
                        <c:v>-6.8182677179763297E-3</c:v>
                      </c:pt>
                      <c:pt idx="6234">
                        <c:v>-6.8179637109659907E-3</c:v>
                      </c:pt>
                      <c:pt idx="6235">
                        <c:v>-6.8246067561840871E-3</c:v>
                      </c:pt>
                      <c:pt idx="6236">
                        <c:v>-6.8500478310469159E-3</c:v>
                      </c:pt>
                      <c:pt idx="6237">
                        <c:v>-6.836923488326041E-3</c:v>
                      </c:pt>
                      <c:pt idx="6238">
                        <c:v>-6.858845534306407E-3</c:v>
                      </c:pt>
                      <c:pt idx="6239">
                        <c:v>-6.8603366247622114E-3</c:v>
                      </c:pt>
                      <c:pt idx="6240">
                        <c:v>-6.8741811962623432E-3</c:v>
                      </c:pt>
                      <c:pt idx="6241">
                        <c:v>-6.8456781196442962E-3</c:v>
                      </c:pt>
                      <c:pt idx="6242">
                        <c:v>-6.845268384004728E-3</c:v>
                      </c:pt>
                      <c:pt idx="6243">
                        <c:v>-6.8647237529173392E-3</c:v>
                      </c:pt>
                      <c:pt idx="6244">
                        <c:v>-6.8611379244277945E-3</c:v>
                      </c:pt>
                      <c:pt idx="6245">
                        <c:v>-6.8627136126976421E-3</c:v>
                      </c:pt>
                      <c:pt idx="6246">
                        <c:v>-6.8654798074719433E-3</c:v>
                      </c:pt>
                      <c:pt idx="6247">
                        <c:v>-6.8668898057660131E-3</c:v>
                      </c:pt>
                      <c:pt idx="6248">
                        <c:v>-6.8687532033162345E-3</c:v>
                      </c:pt>
                      <c:pt idx="6249">
                        <c:v>-6.8620183674179295E-3</c:v>
                      </c:pt>
                      <c:pt idx="6250">
                        <c:v>-6.8569212891879923E-3</c:v>
                      </c:pt>
                      <c:pt idx="6251">
                        <c:v>-6.843497922866211E-3</c:v>
                      </c:pt>
                      <c:pt idx="6252">
                        <c:v>-6.8427342753436494E-3</c:v>
                      </c:pt>
                      <c:pt idx="6253">
                        <c:v>-6.8482902082732137E-3</c:v>
                      </c:pt>
                      <c:pt idx="6254">
                        <c:v>-6.821123446526571E-3</c:v>
                      </c:pt>
                      <c:pt idx="6255">
                        <c:v>-6.8376703112049825E-3</c:v>
                      </c:pt>
                      <c:pt idx="6256">
                        <c:v>-6.8769020397635994E-3</c:v>
                      </c:pt>
                      <c:pt idx="6257">
                        <c:v>-6.8783132458461451E-3</c:v>
                      </c:pt>
                      <c:pt idx="6258">
                        <c:v>-6.8739835041597185E-3</c:v>
                      </c:pt>
                      <c:pt idx="6259">
                        <c:v>-6.8784361467856539E-3</c:v>
                      </c:pt>
                      <c:pt idx="6260">
                        <c:v>-6.8799351510657704E-3</c:v>
                      </c:pt>
                      <c:pt idx="6261">
                        <c:v>-6.8829419874656917E-3</c:v>
                      </c:pt>
                      <c:pt idx="6262">
                        <c:v>-6.8849629724489535E-3</c:v>
                      </c:pt>
                      <c:pt idx="6263">
                        <c:v>-6.8776171738447753E-3</c:v>
                      </c:pt>
                      <c:pt idx="6264">
                        <c:v>-6.8926691001049102E-3</c:v>
                      </c:pt>
                      <c:pt idx="6265">
                        <c:v>-6.8902347732227595E-3</c:v>
                      </c:pt>
                      <c:pt idx="6266">
                        <c:v>-6.8838367834606539E-3</c:v>
                      </c:pt>
                      <c:pt idx="6267">
                        <c:v>-6.887024195495129E-3</c:v>
                      </c:pt>
                      <c:pt idx="6268">
                        <c:v>-6.8926232303331836E-3</c:v>
                      </c:pt>
                      <c:pt idx="6269">
                        <c:v>-6.9032025486585212E-3</c:v>
                      </c:pt>
                      <c:pt idx="6270">
                        <c:v>-6.889357596226324E-3</c:v>
                      </c:pt>
                      <c:pt idx="6271">
                        <c:v>-6.8983490451935874E-3</c:v>
                      </c:pt>
                      <c:pt idx="6272">
                        <c:v>-6.9043780847022401E-3</c:v>
                      </c:pt>
                      <c:pt idx="6273">
                        <c:v>-6.8948387403353238E-3</c:v>
                      </c:pt>
                      <c:pt idx="6274">
                        <c:v>-6.8971179630262355E-3</c:v>
                      </c:pt>
                      <c:pt idx="6275">
                        <c:v>-6.9025827299656868E-3</c:v>
                      </c:pt>
                      <c:pt idx="6276">
                        <c:v>-6.9094881091870146E-3</c:v>
                      </c:pt>
                      <c:pt idx="6277">
                        <c:v>-6.8921747602574785E-3</c:v>
                      </c:pt>
                      <c:pt idx="6278">
                        <c:v>-6.9204787419627064E-3</c:v>
                      </c:pt>
                      <c:pt idx="6279">
                        <c:v>-6.9108806803250622E-3</c:v>
                      </c:pt>
                      <c:pt idx="6280">
                        <c:v>-6.8816437819953268E-3</c:v>
                      </c:pt>
                      <c:pt idx="6281">
                        <c:v>-6.8772767934602531E-3</c:v>
                      </c:pt>
                      <c:pt idx="6282">
                        <c:v>-6.9267473217419885E-3</c:v>
                      </c:pt>
                      <c:pt idx="6283">
                        <c:v>-6.9084098039953841E-3</c:v>
                      </c:pt>
                      <c:pt idx="6284">
                        <c:v>-6.8969833704562592E-3</c:v>
                      </c:pt>
                      <c:pt idx="6285">
                        <c:v>-6.9246955054200502E-3</c:v>
                      </c:pt>
                      <c:pt idx="6286">
                        <c:v>-6.9062541199851647E-3</c:v>
                      </c:pt>
                      <c:pt idx="6287">
                        <c:v>-6.902491208866021E-3</c:v>
                      </c:pt>
                      <c:pt idx="6288">
                        <c:v>-6.9157822446724027E-3</c:v>
                      </c:pt>
                      <c:pt idx="6289">
                        <c:v>-6.9142402331010154E-3</c:v>
                      </c:pt>
                      <c:pt idx="6290">
                        <c:v>-6.9018516101891705E-3</c:v>
                      </c:pt>
                      <c:pt idx="6291">
                        <c:v>-6.9300490163371241E-3</c:v>
                      </c:pt>
                      <c:pt idx="6292">
                        <c:v>-6.916175592498036E-3</c:v>
                      </c:pt>
                      <c:pt idx="6293">
                        <c:v>-6.9268809544848044E-3</c:v>
                      </c:pt>
                      <c:pt idx="6294">
                        <c:v>-6.9092686736988576E-3</c:v>
                      </c:pt>
                      <c:pt idx="6295">
                        <c:v>-6.9378631500037523E-3</c:v>
                      </c:pt>
                      <c:pt idx="6296">
                        <c:v>-6.9481694478451123E-3</c:v>
                      </c:pt>
                      <c:pt idx="6297">
                        <c:v>-6.9444598731684499E-3</c:v>
                      </c:pt>
                      <c:pt idx="6298">
                        <c:v>-6.9457932106336056E-3</c:v>
                      </c:pt>
                      <c:pt idx="6299">
                        <c:v>-6.94490601381266E-3</c:v>
                      </c:pt>
                      <c:pt idx="6300">
                        <c:v>-6.9487949869926858E-3</c:v>
                      </c:pt>
                      <c:pt idx="6301">
                        <c:v>-6.9387765420308662E-3</c:v>
                      </c:pt>
                      <c:pt idx="6302">
                        <c:v>-6.9540925266412144E-3</c:v>
                      </c:pt>
                      <c:pt idx="6303">
                        <c:v>-6.9563045562844698E-3</c:v>
                      </c:pt>
                      <c:pt idx="6304">
                        <c:v>-6.9198769760701224E-3</c:v>
                      </c:pt>
                      <c:pt idx="6305">
                        <c:v>-6.9337284703000863E-3</c:v>
                      </c:pt>
                      <c:pt idx="6306">
                        <c:v>-6.9615391139995937E-3</c:v>
                      </c:pt>
                      <c:pt idx="6307">
                        <c:v>-6.9621980028192086E-3</c:v>
                      </c:pt>
                      <c:pt idx="6308">
                        <c:v>-6.9627653153420191E-3</c:v>
                      </c:pt>
                      <c:pt idx="6309">
                        <c:v>-6.9544426585185747E-3</c:v>
                      </c:pt>
                      <c:pt idx="6310">
                        <c:v>-6.9574079054716374E-3</c:v>
                      </c:pt>
                      <c:pt idx="6311">
                        <c:v>-6.9588145062350129E-3</c:v>
                      </c:pt>
                      <c:pt idx="6312">
                        <c:v>-6.9761275642390153E-3</c:v>
                      </c:pt>
                      <c:pt idx="6313">
                        <c:v>-6.9708067207112584E-3</c:v>
                      </c:pt>
                      <c:pt idx="6314">
                        <c:v>-6.9868621850060946E-3</c:v>
                      </c:pt>
                      <c:pt idx="6315">
                        <c:v>-6.9773347389085688E-3</c:v>
                      </c:pt>
                      <c:pt idx="6316">
                        <c:v>-6.9937094690970709E-3</c:v>
                      </c:pt>
                      <c:pt idx="6317">
                        <c:v>-6.9771906353890611E-3</c:v>
                      </c:pt>
                      <c:pt idx="6318">
                        <c:v>-6.9846206442332887E-3</c:v>
                      </c:pt>
                      <c:pt idx="6319">
                        <c:v>-6.9874482982450262E-3</c:v>
                      </c:pt>
                      <c:pt idx="6320">
                        <c:v>-6.973148658000237E-3</c:v>
                      </c:pt>
                      <c:pt idx="6321">
                        <c:v>-6.9463157242384129E-3</c:v>
                      </c:pt>
                      <c:pt idx="6322">
                        <c:v>-6.9652313902534907E-3</c:v>
                      </c:pt>
                      <c:pt idx="6323">
                        <c:v>-6.9889213424412329E-3</c:v>
                      </c:pt>
                      <c:pt idx="6324">
                        <c:v>-6.9906145736770399E-3</c:v>
                      </c:pt>
                      <c:pt idx="6325">
                        <c:v>-6.998656630169975E-3</c:v>
                      </c:pt>
                      <c:pt idx="6326">
                        <c:v>-6.9813338701233572E-3</c:v>
                      </c:pt>
                      <c:pt idx="6327">
                        <c:v>-6.9448120135290475E-3</c:v>
                      </c:pt>
                      <c:pt idx="6328">
                        <c:v>-6.9807589882688627E-3</c:v>
                      </c:pt>
                      <c:pt idx="6329">
                        <c:v>-6.9884367777064303E-3</c:v>
                      </c:pt>
                      <c:pt idx="6330">
                        <c:v>-6.9755663113356473E-3</c:v>
                      </c:pt>
                      <c:pt idx="6331">
                        <c:v>-6.9812821467057197E-3</c:v>
                      </c:pt>
                      <c:pt idx="6332">
                        <c:v>-6.9719233763909988E-3</c:v>
                      </c:pt>
                      <c:pt idx="6333">
                        <c:v>-6.9758347535581718E-3</c:v>
                      </c:pt>
                      <c:pt idx="6334">
                        <c:v>-6.9782866847311852E-3</c:v>
                      </c:pt>
                      <c:pt idx="6335">
                        <c:v>-7.0001277302178186E-3</c:v>
                      </c:pt>
                      <c:pt idx="6336">
                        <c:v>-6.9763474571149543E-3</c:v>
                      </c:pt>
                      <c:pt idx="6337">
                        <c:v>-6.9633670145895039E-3</c:v>
                      </c:pt>
                      <c:pt idx="6338">
                        <c:v>-7.0012911391798107E-3</c:v>
                      </c:pt>
                      <c:pt idx="6339">
                        <c:v>-6.9844370748275925E-3</c:v>
                      </c:pt>
                      <c:pt idx="6340">
                        <c:v>-6.9842941818857628E-3</c:v>
                      </c:pt>
                      <c:pt idx="6341">
                        <c:v>-6.9814609517367746E-3</c:v>
                      </c:pt>
                      <c:pt idx="6342">
                        <c:v>-6.9900750891957802E-3</c:v>
                      </c:pt>
                      <c:pt idx="6343">
                        <c:v>-6.99583373645886E-3</c:v>
                      </c:pt>
                      <c:pt idx="6344">
                        <c:v>-6.9728890766860537E-3</c:v>
                      </c:pt>
                      <c:pt idx="6345">
                        <c:v>-6.9928414355818194E-3</c:v>
                      </c:pt>
                      <c:pt idx="6346">
                        <c:v>-7.0071835669458507E-3</c:v>
                      </c:pt>
                      <c:pt idx="6347">
                        <c:v>-7.0111868312031393E-3</c:v>
                      </c:pt>
                      <c:pt idx="6348">
                        <c:v>-7.0046602482098479E-3</c:v>
                      </c:pt>
                      <c:pt idx="6349">
                        <c:v>-7.0044455662845841E-3</c:v>
                      </c:pt>
                      <c:pt idx="6350">
                        <c:v>-6.9783490606970281E-3</c:v>
                      </c:pt>
                      <c:pt idx="6351">
                        <c:v>-6.9847469988330796E-3</c:v>
                      </c:pt>
                      <c:pt idx="6352">
                        <c:v>-7.0191307538649229E-3</c:v>
                      </c:pt>
                      <c:pt idx="6353">
                        <c:v>-7.0096934033637912E-3</c:v>
                      </c:pt>
                      <c:pt idx="6354">
                        <c:v>-6.9963373036818705E-3</c:v>
                      </c:pt>
                      <c:pt idx="6355">
                        <c:v>-7.0022738286608681E-3</c:v>
                      </c:pt>
                      <c:pt idx="6356">
                        <c:v>-7.0095169038846385E-3</c:v>
                      </c:pt>
                      <c:pt idx="6357">
                        <c:v>-6.9887731557803576E-3</c:v>
                      </c:pt>
                      <c:pt idx="6358">
                        <c:v>-6.9839094607924363E-3</c:v>
                      </c:pt>
                      <c:pt idx="6359">
                        <c:v>-7.0052964357348773E-3</c:v>
                      </c:pt>
                      <c:pt idx="6360">
                        <c:v>-7.000291823230702E-3</c:v>
                      </c:pt>
                      <c:pt idx="6361">
                        <c:v>-7.0014333676199003E-3</c:v>
                      </c:pt>
                      <c:pt idx="6362">
                        <c:v>-7.0009668642359918E-3</c:v>
                      </c:pt>
                      <c:pt idx="6363">
                        <c:v>-7.0186361391622121E-3</c:v>
                      </c:pt>
                      <c:pt idx="6364">
                        <c:v>-7.0237397615340548E-3</c:v>
                      </c:pt>
                      <c:pt idx="6365">
                        <c:v>-7.0165103714769196E-3</c:v>
                      </c:pt>
                      <c:pt idx="6366">
                        <c:v>-7.0035829526391329E-3</c:v>
                      </c:pt>
                      <c:pt idx="6367">
                        <c:v>-6.9982570612505202E-3</c:v>
                      </c:pt>
                      <c:pt idx="6368">
                        <c:v>-6.9942479032479151E-3</c:v>
                      </c:pt>
                      <c:pt idx="6369">
                        <c:v>-7.0219663438182414E-3</c:v>
                      </c:pt>
                      <c:pt idx="6370">
                        <c:v>-7.0428503003670652E-3</c:v>
                      </c:pt>
                      <c:pt idx="6371">
                        <c:v>-7.0175295424219492E-3</c:v>
                      </c:pt>
                      <c:pt idx="6372">
                        <c:v>-7.0297509493343372E-3</c:v>
                      </c:pt>
                      <c:pt idx="6373">
                        <c:v>-7.0528093339691164E-3</c:v>
                      </c:pt>
                      <c:pt idx="6374">
                        <c:v>-7.0274858775785142E-3</c:v>
                      </c:pt>
                      <c:pt idx="6375">
                        <c:v>-7.023268263402241E-3</c:v>
                      </c:pt>
                      <c:pt idx="6376">
                        <c:v>-7.0520485396054098E-3</c:v>
                      </c:pt>
                      <c:pt idx="6377">
                        <c:v>-7.061149259592202E-3</c:v>
                      </c:pt>
                      <c:pt idx="6378">
                        <c:v>-7.0620520524338039E-3</c:v>
                      </c:pt>
                      <c:pt idx="6379">
                        <c:v>-7.0648577125475799E-3</c:v>
                      </c:pt>
                      <c:pt idx="6380">
                        <c:v>-7.0335008301830619E-3</c:v>
                      </c:pt>
                      <c:pt idx="6381">
                        <c:v>-7.0438931856025401E-3</c:v>
                      </c:pt>
                      <c:pt idx="6382">
                        <c:v>-7.0339760264844639E-3</c:v>
                      </c:pt>
                      <c:pt idx="6383">
                        <c:v>-7.0276276359793654E-3</c:v>
                      </c:pt>
                      <c:pt idx="6384">
                        <c:v>-7.0110188395599848E-3</c:v>
                      </c:pt>
                      <c:pt idx="6385">
                        <c:v>-7.0223499793751693E-3</c:v>
                      </c:pt>
                      <c:pt idx="6386">
                        <c:v>-7.0317009194437174E-3</c:v>
                      </c:pt>
                      <c:pt idx="6387">
                        <c:v>-7.0430106327286704E-3</c:v>
                      </c:pt>
                      <c:pt idx="6388">
                        <c:v>-7.060322433673571E-3</c:v>
                      </c:pt>
                      <c:pt idx="6389">
                        <c:v>-7.0303061350896756E-3</c:v>
                      </c:pt>
                      <c:pt idx="6390">
                        <c:v>-7.0274870773852057E-3</c:v>
                      </c:pt>
                      <c:pt idx="6391">
                        <c:v>-7.0631621787842101E-3</c:v>
                      </c:pt>
                      <c:pt idx="6392">
                        <c:v>-7.0573802206508954E-3</c:v>
                      </c:pt>
                      <c:pt idx="6393">
                        <c:v>-7.0439079303777795E-3</c:v>
                      </c:pt>
                      <c:pt idx="6394">
                        <c:v>-7.0259216656954155E-3</c:v>
                      </c:pt>
                      <c:pt idx="6395">
                        <c:v>-7.0539527325728648E-3</c:v>
                      </c:pt>
                      <c:pt idx="6396">
                        <c:v>-7.0374954646799937E-3</c:v>
                      </c:pt>
                      <c:pt idx="6397">
                        <c:v>-7.0699359789044569E-3</c:v>
                      </c:pt>
                      <c:pt idx="6398">
                        <c:v>-7.0680642220084756E-3</c:v>
                      </c:pt>
                      <c:pt idx="6399">
                        <c:v>-7.0771739597185477E-3</c:v>
                      </c:pt>
                      <c:pt idx="6400">
                        <c:v>-7.0706143364596017E-3</c:v>
                      </c:pt>
                      <c:pt idx="6401">
                        <c:v>-7.0815044843822251E-3</c:v>
                      </c:pt>
                      <c:pt idx="6402">
                        <c:v>-7.0675702659116733E-3</c:v>
                      </c:pt>
                      <c:pt idx="6403">
                        <c:v>-7.0610282116394391E-3</c:v>
                      </c:pt>
                      <c:pt idx="6404">
                        <c:v>-7.0692230997084667E-3</c:v>
                      </c:pt>
                      <c:pt idx="6405">
                        <c:v>-7.0673246502751487E-3</c:v>
                      </c:pt>
                      <c:pt idx="6406">
                        <c:v>-7.0820555099307056E-3</c:v>
                      </c:pt>
                      <c:pt idx="6407">
                        <c:v>-7.0627172744471131E-3</c:v>
                      </c:pt>
                      <c:pt idx="6408">
                        <c:v>-7.0776132920244358E-3</c:v>
                      </c:pt>
                      <c:pt idx="6409">
                        <c:v>-7.070976456948143E-3</c:v>
                      </c:pt>
                      <c:pt idx="6410">
                        <c:v>-7.0605040909145324E-3</c:v>
                      </c:pt>
                      <c:pt idx="6411">
                        <c:v>-7.0590939401614971E-3</c:v>
                      </c:pt>
                      <c:pt idx="6412">
                        <c:v>-7.0718238499318659E-3</c:v>
                      </c:pt>
                      <c:pt idx="6413">
                        <c:v>-7.0753971247403194E-3</c:v>
                      </c:pt>
                      <c:pt idx="6414">
                        <c:v>-7.0668562144138095E-3</c:v>
                      </c:pt>
                      <c:pt idx="6415">
                        <c:v>-7.0826810572640333E-3</c:v>
                      </c:pt>
                      <c:pt idx="6416">
                        <c:v>-7.0710761008361831E-3</c:v>
                      </c:pt>
                      <c:pt idx="6417">
                        <c:v>-7.0829441035596477E-3</c:v>
                      </c:pt>
                      <c:pt idx="6418">
                        <c:v>-7.0719310108421432E-3</c:v>
                      </c:pt>
                      <c:pt idx="6419">
                        <c:v>-7.0797105769914237E-3</c:v>
                      </c:pt>
                      <c:pt idx="6420">
                        <c:v>-7.0778884054780019E-3</c:v>
                      </c:pt>
                      <c:pt idx="6421">
                        <c:v>-7.1074590926036964E-3</c:v>
                      </c:pt>
                      <c:pt idx="6422">
                        <c:v>-7.1043734489002067E-3</c:v>
                      </c:pt>
                      <c:pt idx="6423">
                        <c:v>-7.0984944501838758E-3</c:v>
                      </c:pt>
                      <c:pt idx="6424">
                        <c:v>-7.1015584803028565E-3</c:v>
                      </c:pt>
                      <c:pt idx="6425">
                        <c:v>-7.0851314205178095E-3</c:v>
                      </c:pt>
                      <c:pt idx="6426">
                        <c:v>-7.0837205075203807E-3</c:v>
                      </c:pt>
                      <c:pt idx="6427">
                        <c:v>-7.0874680964292157E-3</c:v>
                      </c:pt>
                      <c:pt idx="6428">
                        <c:v>-7.0313822099812842E-3</c:v>
                      </c:pt>
                      <c:pt idx="6429">
                        <c:v>-7.0757406858000527E-3</c:v>
                      </c:pt>
                      <c:pt idx="6430">
                        <c:v>-7.054781478046908E-3</c:v>
                      </c:pt>
                      <c:pt idx="6431">
                        <c:v>-7.044798977277264E-3</c:v>
                      </c:pt>
                      <c:pt idx="6432">
                        <c:v>-7.0423375478880119E-3</c:v>
                      </c:pt>
                      <c:pt idx="6433">
                        <c:v>-7.079137160641358E-3</c:v>
                      </c:pt>
                      <c:pt idx="6434">
                        <c:v>-7.0935802507294853E-3</c:v>
                      </c:pt>
                      <c:pt idx="6435">
                        <c:v>-7.087523389539164E-3</c:v>
                      </c:pt>
                      <c:pt idx="6436">
                        <c:v>-7.0882747393610432E-3</c:v>
                      </c:pt>
                      <c:pt idx="6437">
                        <c:v>-7.1035350259257253E-3</c:v>
                      </c:pt>
                      <c:pt idx="6438">
                        <c:v>-7.0922511838945081E-3</c:v>
                      </c:pt>
                      <c:pt idx="6439">
                        <c:v>-7.0883935619061771E-3</c:v>
                      </c:pt>
                      <c:pt idx="6440">
                        <c:v>-7.1097462734477047E-3</c:v>
                      </c:pt>
                      <c:pt idx="6441">
                        <c:v>-7.0933074992952025E-3</c:v>
                      </c:pt>
                      <c:pt idx="6442">
                        <c:v>-7.0968844687245543E-3</c:v>
                      </c:pt>
                      <c:pt idx="6443">
                        <c:v>-7.1034376673722102E-3</c:v>
                      </c:pt>
                      <c:pt idx="6444">
                        <c:v>-7.1049403447165857E-3</c:v>
                      </c:pt>
                      <c:pt idx="6445">
                        <c:v>-7.0788071022535176E-3</c:v>
                      </c:pt>
                      <c:pt idx="6446">
                        <c:v>-7.0804979838664933E-3</c:v>
                      </c:pt>
                      <c:pt idx="6447">
                        <c:v>-7.0476395298099013E-3</c:v>
                      </c:pt>
                      <c:pt idx="6448">
                        <c:v>-7.074930881786335E-3</c:v>
                      </c:pt>
                      <c:pt idx="6449">
                        <c:v>-7.1018322258101993E-3</c:v>
                      </c:pt>
                      <c:pt idx="6450">
                        <c:v>-7.0871145208071156E-3</c:v>
                      </c:pt>
                      <c:pt idx="6451">
                        <c:v>-7.0960169362777022E-3</c:v>
                      </c:pt>
                      <c:pt idx="6452">
                        <c:v>-7.073449130134443E-3</c:v>
                      </c:pt>
                      <c:pt idx="6453">
                        <c:v>-7.0654230997479568E-3</c:v>
                      </c:pt>
                      <c:pt idx="6454">
                        <c:v>-7.0682512754153817E-3</c:v>
                      </c:pt>
                      <c:pt idx="6455">
                        <c:v>-7.0369698694808898E-3</c:v>
                      </c:pt>
                      <c:pt idx="6456">
                        <c:v>-7.0625825595297398E-3</c:v>
                      </c:pt>
                      <c:pt idx="6457">
                        <c:v>-7.0482599120610589E-3</c:v>
                      </c:pt>
                      <c:pt idx="6458">
                        <c:v>-7.0944555735629701E-3</c:v>
                      </c:pt>
                      <c:pt idx="6459">
                        <c:v>-7.0880502874715451E-3</c:v>
                      </c:pt>
                      <c:pt idx="6460">
                        <c:v>-7.0871552381915406E-3</c:v>
                      </c:pt>
                      <c:pt idx="6461">
                        <c:v>-7.1034794933402196E-3</c:v>
                      </c:pt>
                      <c:pt idx="6462">
                        <c:v>-7.0700870666077845E-3</c:v>
                      </c:pt>
                      <c:pt idx="6463">
                        <c:v>-7.1034930201873195E-3</c:v>
                      </c:pt>
                      <c:pt idx="6464">
                        <c:v>-7.1071179306366151E-3</c:v>
                      </c:pt>
                      <c:pt idx="6465">
                        <c:v>-7.1141374101691074E-3</c:v>
                      </c:pt>
                      <c:pt idx="6466">
                        <c:v>-7.0906443168222699E-3</c:v>
                      </c:pt>
                      <c:pt idx="6467">
                        <c:v>-7.1068648046297171E-3</c:v>
                      </c:pt>
                      <c:pt idx="6468">
                        <c:v>-7.1069347372847034E-3</c:v>
                      </c:pt>
                      <c:pt idx="6469">
                        <c:v>-7.0977743212271458E-3</c:v>
                      </c:pt>
                      <c:pt idx="6470">
                        <c:v>-7.0659940690714377E-3</c:v>
                      </c:pt>
                      <c:pt idx="6471">
                        <c:v>-7.0932252269734963E-3</c:v>
                      </c:pt>
                      <c:pt idx="6472">
                        <c:v>-7.0972531372733294E-3</c:v>
                      </c:pt>
                      <c:pt idx="6473">
                        <c:v>-7.1091875204012944E-3</c:v>
                      </c:pt>
                      <c:pt idx="6474">
                        <c:v>-7.0915136997234743E-3</c:v>
                      </c:pt>
                      <c:pt idx="6475">
                        <c:v>-7.1303847125476563E-3</c:v>
                      </c:pt>
                      <c:pt idx="6476">
                        <c:v>-7.12832247806474E-3</c:v>
                      </c:pt>
                      <c:pt idx="6477">
                        <c:v>-7.1191183079541837E-3</c:v>
                      </c:pt>
                      <c:pt idx="6478">
                        <c:v>-7.1078142688370061E-3</c:v>
                      </c:pt>
                      <c:pt idx="6479">
                        <c:v>-7.1275844079306495E-3</c:v>
                      </c:pt>
                      <c:pt idx="6480">
                        <c:v>-7.1356200354597806E-3</c:v>
                      </c:pt>
                      <c:pt idx="6481">
                        <c:v>-7.136253519484134E-3</c:v>
                      </c:pt>
                      <c:pt idx="6482">
                        <c:v>-7.13765704932406E-3</c:v>
                      </c:pt>
                      <c:pt idx="6483">
                        <c:v>-7.1363360357120402E-3</c:v>
                      </c:pt>
                      <c:pt idx="6484">
                        <c:v>-7.158198307021961E-3</c:v>
                      </c:pt>
                      <c:pt idx="6485">
                        <c:v>-7.1198913641575641E-3</c:v>
                      </c:pt>
                      <c:pt idx="6486">
                        <c:v>-7.1563213410658277E-3</c:v>
                      </c:pt>
                      <c:pt idx="6487">
                        <c:v>-7.1623054252667679E-3</c:v>
                      </c:pt>
                      <c:pt idx="6488">
                        <c:v>-7.1480220693282527E-3</c:v>
                      </c:pt>
                      <c:pt idx="6489">
                        <c:v>-7.1211750487847987E-3</c:v>
                      </c:pt>
                      <c:pt idx="6490">
                        <c:v>-7.1326413478467951E-3</c:v>
                      </c:pt>
                      <c:pt idx="6491">
                        <c:v>-7.1319262403563496E-3</c:v>
                      </c:pt>
                      <c:pt idx="6492">
                        <c:v>-7.1414419964662213E-3</c:v>
                      </c:pt>
                      <c:pt idx="6493">
                        <c:v>-7.1580499814829892E-3</c:v>
                      </c:pt>
                      <c:pt idx="6494">
                        <c:v>-7.1687213669362629E-3</c:v>
                      </c:pt>
                      <c:pt idx="6495">
                        <c:v>-7.1531858334011678E-3</c:v>
                      </c:pt>
                      <c:pt idx="6496">
                        <c:v>-7.1547823352358054E-3</c:v>
                      </c:pt>
                      <c:pt idx="6497">
                        <c:v>-7.1695349770025578E-3</c:v>
                      </c:pt>
                      <c:pt idx="6498">
                        <c:v>-7.1842538770198099E-3</c:v>
                      </c:pt>
                      <c:pt idx="6499">
                        <c:v>-7.1696696232247887E-3</c:v>
                      </c:pt>
                      <c:pt idx="6500">
                        <c:v>-7.1581225782192228E-3</c:v>
                      </c:pt>
                      <c:pt idx="6501">
                        <c:v>-7.1638085592942193E-3</c:v>
                      </c:pt>
                      <c:pt idx="6502">
                        <c:v>-7.1644284689695312E-3</c:v>
                      </c:pt>
                      <c:pt idx="6503">
                        <c:v>-7.146737401424426E-3</c:v>
                      </c:pt>
                      <c:pt idx="6504">
                        <c:v>-7.163253728934965E-3</c:v>
                      </c:pt>
                      <c:pt idx="6505">
                        <c:v>-7.1703220785127239E-3</c:v>
                      </c:pt>
                      <c:pt idx="6506">
                        <c:v>-7.1629942538216284E-3</c:v>
                      </c:pt>
                      <c:pt idx="6507">
                        <c:v>-7.1731754389351629E-3</c:v>
                      </c:pt>
                      <c:pt idx="6508">
                        <c:v>-7.1910649808474463E-3</c:v>
                      </c:pt>
                      <c:pt idx="6509">
                        <c:v>-7.1729741231637001E-3</c:v>
                      </c:pt>
                      <c:pt idx="6510">
                        <c:v>-7.1897508463484028E-3</c:v>
                      </c:pt>
                      <c:pt idx="6511">
                        <c:v>-7.1826904863415029E-3</c:v>
                      </c:pt>
                      <c:pt idx="6512">
                        <c:v>-7.1692183200391738E-3</c:v>
                      </c:pt>
                      <c:pt idx="6513">
                        <c:v>-7.191251613685716E-3</c:v>
                      </c:pt>
                      <c:pt idx="6514">
                        <c:v>-7.1840137927609016E-3</c:v>
                      </c:pt>
                      <c:pt idx="6515">
                        <c:v>-7.1975210580937235E-3</c:v>
                      </c:pt>
                      <c:pt idx="6516">
                        <c:v>-7.1969636172490303E-3</c:v>
                      </c:pt>
                      <c:pt idx="6517">
                        <c:v>-7.2012526130215736E-3</c:v>
                      </c:pt>
                      <c:pt idx="6518">
                        <c:v>-7.2008300716551775E-3</c:v>
                      </c:pt>
                      <c:pt idx="6519">
                        <c:v>-7.2127436551781233E-3</c:v>
                      </c:pt>
                      <c:pt idx="6520">
                        <c:v>-7.1897123967864978E-3</c:v>
                      </c:pt>
                      <c:pt idx="6521">
                        <c:v>-7.1736600111289546E-3</c:v>
                      </c:pt>
                      <c:pt idx="6522">
                        <c:v>-7.2085641524620228E-3</c:v>
                      </c:pt>
                      <c:pt idx="6523">
                        <c:v>-7.2036928043824359E-3</c:v>
                      </c:pt>
                      <c:pt idx="6524">
                        <c:v>-7.2061740776439799E-3</c:v>
                      </c:pt>
                      <c:pt idx="6525">
                        <c:v>-7.2159594553385387E-3</c:v>
                      </c:pt>
                      <c:pt idx="6526">
                        <c:v>-7.2225314647908394E-3</c:v>
                      </c:pt>
                      <c:pt idx="6527">
                        <c:v>-7.2149081143321496E-3</c:v>
                      </c:pt>
                      <c:pt idx="6528">
                        <c:v>-7.2299635427849314E-3</c:v>
                      </c:pt>
                      <c:pt idx="6529">
                        <c:v>-7.2200765827307783E-3</c:v>
                      </c:pt>
                      <c:pt idx="6530">
                        <c:v>-7.2316335477090226E-3</c:v>
                      </c:pt>
                      <c:pt idx="6531">
                        <c:v>-7.2072555364777677E-3</c:v>
                      </c:pt>
                      <c:pt idx="6532">
                        <c:v>-7.212687173626023E-3</c:v>
                      </c:pt>
                      <c:pt idx="6533">
                        <c:v>-7.2081479978691109E-3</c:v>
                      </c:pt>
                      <c:pt idx="6534">
                        <c:v>-7.2073160792537087E-3</c:v>
                      </c:pt>
                      <c:pt idx="6535">
                        <c:v>-7.1618017157330767E-3</c:v>
                      </c:pt>
                      <c:pt idx="6536">
                        <c:v>-7.2095279713632497E-3</c:v>
                      </c:pt>
                      <c:pt idx="6537">
                        <c:v>-7.1981291609013974E-3</c:v>
                      </c:pt>
                      <c:pt idx="6538">
                        <c:v>-7.1860858096280261E-3</c:v>
                      </c:pt>
                      <c:pt idx="6539">
                        <c:v>-7.2181080496982108E-3</c:v>
                      </c:pt>
                      <c:pt idx="6540">
                        <c:v>-7.2186717893242573E-3</c:v>
                      </c:pt>
                      <c:pt idx="6541">
                        <c:v>-7.2185531897256891E-3</c:v>
                      </c:pt>
                      <c:pt idx="6542">
                        <c:v>-7.2203815655589422E-3</c:v>
                      </c:pt>
                      <c:pt idx="6543">
                        <c:v>-7.1967433138877173E-3</c:v>
                      </c:pt>
                      <c:pt idx="6544">
                        <c:v>-7.1911343659352743E-3</c:v>
                      </c:pt>
                      <c:pt idx="6545">
                        <c:v>-7.1800887387688988E-3</c:v>
                      </c:pt>
                      <c:pt idx="6546">
                        <c:v>-7.1693725147420314E-3</c:v>
                      </c:pt>
                      <c:pt idx="6547">
                        <c:v>-7.1898315414413482E-3</c:v>
                      </c:pt>
                      <c:pt idx="6548">
                        <c:v>-7.1689906375193924E-3</c:v>
                      </c:pt>
                      <c:pt idx="6549">
                        <c:v>-7.2120870002218484E-3</c:v>
                      </c:pt>
                      <c:pt idx="6550">
                        <c:v>-7.1926347197023149E-3</c:v>
                      </c:pt>
                      <c:pt idx="6551">
                        <c:v>-7.1905993582514136E-3</c:v>
                      </c:pt>
                      <c:pt idx="6552">
                        <c:v>-7.1840697842641332E-3</c:v>
                      </c:pt>
                      <c:pt idx="6553">
                        <c:v>-7.2025684586347971E-3</c:v>
                      </c:pt>
                      <c:pt idx="6554">
                        <c:v>-7.1752124142789248E-3</c:v>
                      </c:pt>
                      <c:pt idx="6555">
                        <c:v>-7.1711355360864664E-3</c:v>
                      </c:pt>
                      <c:pt idx="6556">
                        <c:v>-7.169802093690736E-3</c:v>
                      </c:pt>
                      <c:pt idx="6557">
                        <c:v>-7.203746425789693E-3</c:v>
                      </c:pt>
                      <c:pt idx="6558">
                        <c:v>-7.1570497693334532E-3</c:v>
                      </c:pt>
                      <c:pt idx="6559">
                        <c:v>-7.1365667455792828E-3</c:v>
                      </c:pt>
                      <c:pt idx="6560">
                        <c:v>-7.1717802195309264E-3</c:v>
                      </c:pt>
                      <c:pt idx="6561">
                        <c:v>-7.1870857693704009E-3</c:v>
                      </c:pt>
                      <c:pt idx="6562">
                        <c:v>-7.1909492739098942E-3</c:v>
                      </c:pt>
                      <c:pt idx="6563">
                        <c:v>-7.1935774597352868E-3</c:v>
                      </c:pt>
                      <c:pt idx="6564">
                        <c:v>-7.1949880965889489E-3</c:v>
                      </c:pt>
                      <c:pt idx="6565">
                        <c:v>-7.2112212443771291E-3</c:v>
                      </c:pt>
                      <c:pt idx="6566">
                        <c:v>-7.1889334026347248E-3</c:v>
                      </c:pt>
                      <c:pt idx="6567">
                        <c:v>-7.2217251260583955E-3</c:v>
                      </c:pt>
                      <c:pt idx="6568">
                        <c:v>-7.2034595168232185E-3</c:v>
                      </c:pt>
                      <c:pt idx="6569">
                        <c:v>-7.2278815380468096E-3</c:v>
                      </c:pt>
                      <c:pt idx="6570">
                        <c:v>-7.220097698664745E-3</c:v>
                      </c:pt>
                      <c:pt idx="6571">
                        <c:v>-7.2243203023708525E-3</c:v>
                      </c:pt>
                      <c:pt idx="6572">
                        <c:v>-7.2161160613774715E-3</c:v>
                      </c:pt>
                      <c:pt idx="6573">
                        <c:v>-7.1997629259252316E-3</c:v>
                      </c:pt>
                      <c:pt idx="6574">
                        <c:v>-7.2361943035034321E-3</c:v>
                      </c:pt>
                      <c:pt idx="6575">
                        <c:v>-7.2384638900380308E-3</c:v>
                      </c:pt>
                      <c:pt idx="6576">
                        <c:v>-7.2438954556200488E-3</c:v>
                      </c:pt>
                      <c:pt idx="6577">
                        <c:v>-7.2328526983282222E-3</c:v>
                      </c:pt>
                      <c:pt idx="6578">
                        <c:v>-7.249776833752386E-3</c:v>
                      </c:pt>
                      <c:pt idx="6579">
                        <c:v>-7.2349099213251319E-3</c:v>
                      </c:pt>
                      <c:pt idx="6580">
                        <c:v>-7.2242363590224075E-3</c:v>
                      </c:pt>
                      <c:pt idx="6581">
                        <c:v>-7.2206980378193382E-3</c:v>
                      </c:pt>
                      <c:pt idx="6582">
                        <c:v>-7.2131345719568815E-3</c:v>
                      </c:pt>
                      <c:pt idx="6583">
                        <c:v>-7.2469505372705261E-3</c:v>
                      </c:pt>
                      <c:pt idx="6584">
                        <c:v>-7.2105573780435273E-3</c:v>
                      </c:pt>
                      <c:pt idx="6585">
                        <c:v>-7.2379021616462797E-3</c:v>
                      </c:pt>
                      <c:pt idx="6586">
                        <c:v>-7.2446164838839621E-3</c:v>
                      </c:pt>
                      <c:pt idx="6587">
                        <c:v>-7.2586221747786908E-3</c:v>
                      </c:pt>
                      <c:pt idx="6588">
                        <c:v>-7.234173408579069E-3</c:v>
                      </c:pt>
                      <c:pt idx="6589">
                        <c:v>-7.2618432420523682E-3</c:v>
                      </c:pt>
                      <c:pt idx="6590">
                        <c:v>-7.2383649769785065E-3</c:v>
                      </c:pt>
                      <c:pt idx="6591">
                        <c:v>-7.2332731506625711E-3</c:v>
                      </c:pt>
                      <c:pt idx="6592">
                        <c:v>-7.2479278723462373E-3</c:v>
                      </c:pt>
                      <c:pt idx="6593">
                        <c:v>-7.2278043946354537E-3</c:v>
                      </c:pt>
                      <c:pt idx="6594">
                        <c:v>-7.2277854825887099E-3</c:v>
                      </c:pt>
                      <c:pt idx="6595">
                        <c:v>-7.2555042454392144E-3</c:v>
                      </c:pt>
                      <c:pt idx="6596">
                        <c:v>-7.2180007531385043E-3</c:v>
                      </c:pt>
                      <c:pt idx="6597">
                        <c:v>-7.2445697869693848E-3</c:v>
                      </c:pt>
                      <c:pt idx="6598">
                        <c:v>-7.2527756021980886E-3</c:v>
                      </c:pt>
                      <c:pt idx="6599">
                        <c:v>-7.2430905002282336E-3</c:v>
                      </c:pt>
                      <c:pt idx="6600">
                        <c:v>-7.2446034782554817E-3</c:v>
                      </c:pt>
                      <c:pt idx="6601">
                        <c:v>-7.2475859190976209E-3</c:v>
                      </c:pt>
                      <c:pt idx="6602">
                        <c:v>-7.229651688350794E-3</c:v>
                      </c:pt>
                      <c:pt idx="6603">
                        <c:v>-7.2456113657988321E-3</c:v>
                      </c:pt>
                      <c:pt idx="6604">
                        <c:v>-7.2501750901557182E-3</c:v>
                      </c:pt>
                      <c:pt idx="6605">
                        <c:v>-7.2549405089483614E-3</c:v>
                      </c:pt>
                      <c:pt idx="6606">
                        <c:v>-7.2479585420805494E-3</c:v>
                      </c:pt>
                      <c:pt idx="6607">
                        <c:v>-7.2554194176252208E-3</c:v>
                      </c:pt>
                      <c:pt idx="6608">
                        <c:v>-7.2636974313438725E-3</c:v>
                      </c:pt>
                      <c:pt idx="6609">
                        <c:v>-7.2639008216225966E-3</c:v>
                      </c:pt>
                      <c:pt idx="6610">
                        <c:v>-7.2318188599629811E-3</c:v>
                      </c:pt>
                      <c:pt idx="6611">
                        <c:v>-7.2446926243912033E-3</c:v>
                      </c:pt>
                      <c:pt idx="6612">
                        <c:v>-7.2301501166602772E-3</c:v>
                      </c:pt>
                      <c:pt idx="6613">
                        <c:v>-7.2562706106207063E-3</c:v>
                      </c:pt>
                      <c:pt idx="6614">
                        <c:v>-7.1846543781409504E-3</c:v>
                      </c:pt>
                      <c:pt idx="6615">
                        <c:v>-7.1757985974148274E-3</c:v>
                      </c:pt>
                      <c:pt idx="6616">
                        <c:v>-7.2119826331512663E-3</c:v>
                      </c:pt>
                      <c:pt idx="6617">
                        <c:v>-7.2294198881117794E-3</c:v>
                      </c:pt>
                      <c:pt idx="6618">
                        <c:v>-7.2067615550585771E-3</c:v>
                      </c:pt>
                      <c:pt idx="6619">
                        <c:v>-7.2276846238928929E-3</c:v>
                      </c:pt>
                      <c:pt idx="6620">
                        <c:v>-7.1596114882609306E-3</c:v>
                      </c:pt>
                      <c:pt idx="6621">
                        <c:v>-7.1760101670051901E-3</c:v>
                      </c:pt>
                      <c:pt idx="6622">
                        <c:v>-7.1678377169694637E-3</c:v>
                      </c:pt>
                      <c:pt idx="6623">
                        <c:v>-7.1576029533989101E-3</c:v>
                      </c:pt>
                      <c:pt idx="6624">
                        <c:v>-7.2222745062847709E-3</c:v>
                      </c:pt>
                      <c:pt idx="6625">
                        <c:v>-7.219374209308506E-3</c:v>
                      </c:pt>
                      <c:pt idx="6626">
                        <c:v>-7.2336889790229316E-3</c:v>
                      </c:pt>
                      <c:pt idx="6627">
                        <c:v>-7.2377792629699936E-3</c:v>
                      </c:pt>
                      <c:pt idx="6628">
                        <c:v>-7.2231182671287615E-3</c:v>
                      </c:pt>
                      <c:pt idx="6629">
                        <c:v>-7.203342082402601E-3</c:v>
                      </c:pt>
                      <c:pt idx="6630">
                        <c:v>-7.1820070123802511E-3</c:v>
                      </c:pt>
                      <c:pt idx="6631">
                        <c:v>-7.220054810036374E-3</c:v>
                      </c:pt>
                      <c:pt idx="6632">
                        <c:v>-7.2246429462580917E-3</c:v>
                      </c:pt>
                      <c:pt idx="6633">
                        <c:v>-7.2151649603691111E-3</c:v>
                      </c:pt>
                      <c:pt idx="6634">
                        <c:v>-7.2211983671150613E-3</c:v>
                      </c:pt>
                      <c:pt idx="6635">
                        <c:v>-7.2221387142888073E-3</c:v>
                      </c:pt>
                      <c:pt idx="6636">
                        <c:v>-7.266641772609661E-3</c:v>
                      </c:pt>
                      <c:pt idx="6637">
                        <c:v>-7.2747865554212655E-3</c:v>
                      </c:pt>
                      <c:pt idx="6638">
                        <c:v>-7.2686323542255253E-3</c:v>
                      </c:pt>
                      <c:pt idx="6639">
                        <c:v>-7.2909719140626106E-3</c:v>
                      </c:pt>
                      <c:pt idx="6640">
                        <c:v>-7.2727538545675112E-3</c:v>
                      </c:pt>
                      <c:pt idx="6641">
                        <c:v>-7.2931257342408315E-3</c:v>
                      </c:pt>
                      <c:pt idx="6642">
                        <c:v>-7.3006940037974337E-3</c:v>
                      </c:pt>
                      <c:pt idx="6643">
                        <c:v>-7.2830944730508012E-3</c:v>
                      </c:pt>
                      <c:pt idx="6644">
                        <c:v>-7.2843871051034197E-3</c:v>
                      </c:pt>
                      <c:pt idx="6645">
                        <c:v>-7.2617590090069501E-3</c:v>
                      </c:pt>
                      <c:pt idx="6646">
                        <c:v>-7.2907792775572652E-3</c:v>
                      </c:pt>
                      <c:pt idx="6647">
                        <c:v>-7.3100596406420566E-3</c:v>
                      </c:pt>
                      <c:pt idx="6648">
                        <c:v>-7.2832791734773472E-3</c:v>
                      </c:pt>
                      <c:pt idx="6649">
                        <c:v>-7.251954498504143E-3</c:v>
                      </c:pt>
                      <c:pt idx="6650">
                        <c:v>-7.2457133618669496E-3</c:v>
                      </c:pt>
                      <c:pt idx="6651">
                        <c:v>-7.2964615269082113E-3</c:v>
                      </c:pt>
                      <c:pt idx="6652">
                        <c:v>-7.2800506053278917E-3</c:v>
                      </c:pt>
                      <c:pt idx="6653">
                        <c:v>-7.2798358936717105E-3</c:v>
                      </c:pt>
                      <c:pt idx="6654">
                        <c:v>-7.2624294427855408E-3</c:v>
                      </c:pt>
                      <c:pt idx="6655">
                        <c:v>-7.297556115318367E-3</c:v>
                      </c:pt>
                      <c:pt idx="6656">
                        <c:v>-7.2973592604455191E-3</c:v>
                      </c:pt>
                      <c:pt idx="6657">
                        <c:v>-7.3122681620267881E-3</c:v>
                      </c:pt>
                      <c:pt idx="6658">
                        <c:v>-7.2663529407841166E-3</c:v>
                      </c:pt>
                      <c:pt idx="6659">
                        <c:v>-7.2638446859719851E-3</c:v>
                      </c:pt>
                      <c:pt idx="6660">
                        <c:v>-7.2629831495767266E-3</c:v>
                      </c:pt>
                      <c:pt idx="6661">
                        <c:v>-7.2728703588820403E-3</c:v>
                      </c:pt>
                      <c:pt idx="6662">
                        <c:v>-7.2934323655381161E-3</c:v>
                      </c:pt>
                      <c:pt idx="6663">
                        <c:v>-7.298820891695615E-3</c:v>
                      </c:pt>
                      <c:pt idx="6664">
                        <c:v>-7.277104085820915E-3</c:v>
                      </c:pt>
                      <c:pt idx="6665">
                        <c:v>-7.2881406377562864E-3</c:v>
                      </c:pt>
                      <c:pt idx="6666">
                        <c:v>-7.2415378906688687E-3</c:v>
                      </c:pt>
                      <c:pt idx="6667">
                        <c:v>-7.2816161079322346E-3</c:v>
                      </c:pt>
                      <c:pt idx="6668">
                        <c:v>-7.2676582108122424E-3</c:v>
                      </c:pt>
                      <c:pt idx="6669">
                        <c:v>-7.2490195130849346E-3</c:v>
                      </c:pt>
                      <c:pt idx="6670">
                        <c:v>-7.2979048349975139E-3</c:v>
                      </c:pt>
                      <c:pt idx="6671">
                        <c:v>-7.2886063756222516E-3</c:v>
                      </c:pt>
                      <c:pt idx="6672">
                        <c:v>-7.309448583627043E-3</c:v>
                      </c:pt>
                      <c:pt idx="6673">
                        <c:v>-7.2868710750579437E-3</c:v>
                      </c:pt>
                      <c:pt idx="6674">
                        <c:v>-7.3100264170501096E-3</c:v>
                      </c:pt>
                      <c:pt idx="6675">
                        <c:v>-7.2761707114243927E-3</c:v>
                      </c:pt>
                      <c:pt idx="6676">
                        <c:v>-7.2877172471269768E-3</c:v>
                      </c:pt>
                      <c:pt idx="6677">
                        <c:v>-7.3052892492422262E-3</c:v>
                      </c:pt>
                      <c:pt idx="6678">
                        <c:v>-7.3133730458885436E-3</c:v>
                      </c:pt>
                      <c:pt idx="6679">
                        <c:v>-7.3304244279864747E-3</c:v>
                      </c:pt>
                      <c:pt idx="6680">
                        <c:v>-7.3220392287537683E-3</c:v>
                      </c:pt>
                      <c:pt idx="6681">
                        <c:v>-7.290871792194527E-3</c:v>
                      </c:pt>
                      <c:pt idx="6682">
                        <c:v>-7.3225906928819093E-3</c:v>
                      </c:pt>
                      <c:pt idx="6683">
                        <c:v>-7.2974279509101922E-3</c:v>
                      </c:pt>
                      <c:pt idx="6684">
                        <c:v>-7.299822162839812E-3</c:v>
                      </c:pt>
                      <c:pt idx="6685">
                        <c:v>-7.2833536467916881E-3</c:v>
                      </c:pt>
                      <c:pt idx="6686">
                        <c:v>-7.3337245365096108E-3</c:v>
                      </c:pt>
                      <c:pt idx="6687">
                        <c:v>-7.3285737062099175E-3</c:v>
                      </c:pt>
                      <c:pt idx="6688">
                        <c:v>-7.3253127788499815E-3</c:v>
                      </c:pt>
                      <c:pt idx="6689">
                        <c:v>-7.3145577605140911E-3</c:v>
                      </c:pt>
                      <c:pt idx="6690">
                        <c:v>-7.2907645902161962E-3</c:v>
                      </c:pt>
                      <c:pt idx="6691">
                        <c:v>-7.2972839813612508E-3</c:v>
                      </c:pt>
                      <c:pt idx="6692">
                        <c:v>-7.3100153320646176E-3</c:v>
                      </c:pt>
                      <c:pt idx="6693">
                        <c:v>-7.3089179049592766E-3</c:v>
                      </c:pt>
                      <c:pt idx="6694">
                        <c:v>-7.331384719688693E-3</c:v>
                      </c:pt>
                      <c:pt idx="6695">
                        <c:v>-7.3145728873305199E-3</c:v>
                      </c:pt>
                      <c:pt idx="6696">
                        <c:v>-7.3623405363062002E-3</c:v>
                      </c:pt>
                      <c:pt idx="6697">
                        <c:v>-7.3610066285165797E-3</c:v>
                      </c:pt>
                      <c:pt idx="6698">
                        <c:v>-7.3593400078481273E-3</c:v>
                      </c:pt>
                      <c:pt idx="6699">
                        <c:v>-7.3517907883768408E-3</c:v>
                      </c:pt>
                      <c:pt idx="6700">
                        <c:v>-7.3627044047929677E-3</c:v>
                      </c:pt>
                      <c:pt idx="6701">
                        <c:v>-7.3460251933068878E-3</c:v>
                      </c:pt>
                      <c:pt idx="6702">
                        <c:v>-7.3531929139056054E-3</c:v>
                      </c:pt>
                      <c:pt idx="6703">
                        <c:v>-7.3594247884775548E-3</c:v>
                      </c:pt>
                      <c:pt idx="6704">
                        <c:v>-7.3715908264689088E-3</c:v>
                      </c:pt>
                      <c:pt idx="6705">
                        <c:v>-7.3745042350793375E-3</c:v>
                      </c:pt>
                      <c:pt idx="6706">
                        <c:v>-7.3554372329846353E-3</c:v>
                      </c:pt>
                      <c:pt idx="6707">
                        <c:v>-7.3689743000216442E-3</c:v>
                      </c:pt>
                      <c:pt idx="6708">
                        <c:v>-7.3606272786396814E-3</c:v>
                      </c:pt>
                      <c:pt idx="6709">
                        <c:v>-7.3844853869988536E-3</c:v>
                      </c:pt>
                      <c:pt idx="6710">
                        <c:v>-7.3851245575646887E-3</c:v>
                      </c:pt>
                      <c:pt idx="6711">
                        <c:v>-7.3951561535182181E-3</c:v>
                      </c:pt>
                      <c:pt idx="6712">
                        <c:v>-7.3978556351943251E-3</c:v>
                      </c:pt>
                      <c:pt idx="6713">
                        <c:v>-7.3340667740954433E-3</c:v>
                      </c:pt>
                      <c:pt idx="6714">
                        <c:v>-7.3372463396401974E-3</c:v>
                      </c:pt>
                      <c:pt idx="6715">
                        <c:v>-7.3306300880456145E-3</c:v>
                      </c:pt>
                      <c:pt idx="6716">
                        <c:v>-7.3579753268945385E-3</c:v>
                      </c:pt>
                      <c:pt idx="6717">
                        <c:v>-7.3571826896339371E-3</c:v>
                      </c:pt>
                      <c:pt idx="6718">
                        <c:v>-7.3470398474673434E-3</c:v>
                      </c:pt>
                      <c:pt idx="6719">
                        <c:v>-7.3921230114321829E-3</c:v>
                      </c:pt>
                      <c:pt idx="6720">
                        <c:v>-7.360758991546569E-3</c:v>
                      </c:pt>
                      <c:pt idx="6721">
                        <c:v>-7.3815760026230623E-3</c:v>
                      </c:pt>
                      <c:pt idx="6722">
                        <c:v>-7.3740116816578966E-3</c:v>
                      </c:pt>
                      <c:pt idx="6723">
                        <c:v>-7.3874453690075366E-3</c:v>
                      </c:pt>
                      <c:pt idx="6724">
                        <c:v>-7.3847122503057994E-3</c:v>
                      </c:pt>
                      <c:pt idx="6725">
                        <c:v>-7.3679131562037021E-3</c:v>
                      </c:pt>
                      <c:pt idx="6726">
                        <c:v>-7.3693113973021043E-3</c:v>
                      </c:pt>
                      <c:pt idx="6727">
                        <c:v>-7.3808062255523964E-3</c:v>
                      </c:pt>
                      <c:pt idx="6728">
                        <c:v>-7.3903394220514633E-3</c:v>
                      </c:pt>
                      <c:pt idx="6729">
                        <c:v>-7.3807669378534646E-3</c:v>
                      </c:pt>
                      <c:pt idx="6730">
                        <c:v>-7.3744762020830842E-3</c:v>
                      </c:pt>
                      <c:pt idx="6731">
                        <c:v>-7.3537673102365931E-3</c:v>
                      </c:pt>
                      <c:pt idx="6732">
                        <c:v>-7.3229872940157549E-3</c:v>
                      </c:pt>
                      <c:pt idx="6733">
                        <c:v>-7.3753627461364511E-3</c:v>
                      </c:pt>
                      <c:pt idx="6734">
                        <c:v>-7.3314362600685233E-3</c:v>
                      </c:pt>
                      <c:pt idx="6735">
                        <c:v>-7.3693705062869222E-3</c:v>
                      </c:pt>
                      <c:pt idx="6736">
                        <c:v>-7.3831500292640311E-3</c:v>
                      </c:pt>
                      <c:pt idx="6737">
                        <c:v>-7.3772173525246537E-3</c:v>
                      </c:pt>
                      <c:pt idx="6738">
                        <c:v>-7.3529958950496214E-3</c:v>
                      </c:pt>
                      <c:pt idx="6739">
                        <c:v>-7.3606859009764684E-3</c:v>
                      </c:pt>
                      <c:pt idx="6740">
                        <c:v>-7.3731142965662647E-3</c:v>
                      </c:pt>
                      <c:pt idx="6741">
                        <c:v>-7.3876921208447981E-3</c:v>
                      </c:pt>
                      <c:pt idx="6742">
                        <c:v>-7.3533670643373544E-3</c:v>
                      </c:pt>
                      <c:pt idx="6743">
                        <c:v>-7.3674648239886132E-3</c:v>
                      </c:pt>
                      <c:pt idx="6744">
                        <c:v>-7.3678383908719206E-3</c:v>
                      </c:pt>
                      <c:pt idx="6745">
                        <c:v>-7.3727728246789359E-3</c:v>
                      </c:pt>
                      <c:pt idx="6746">
                        <c:v>-7.368505840710516E-3</c:v>
                      </c:pt>
                      <c:pt idx="6747">
                        <c:v>-7.3741516201173696E-3</c:v>
                      </c:pt>
                      <c:pt idx="6748">
                        <c:v>-7.4015221741069491E-3</c:v>
                      </c:pt>
                      <c:pt idx="6749">
                        <c:v>-7.4087939458071655E-3</c:v>
                      </c:pt>
                      <c:pt idx="6750">
                        <c:v>-7.4336593621322474E-3</c:v>
                      </c:pt>
                      <c:pt idx="6751">
                        <c:v>-7.3709959228375572E-3</c:v>
                      </c:pt>
                      <c:pt idx="6752">
                        <c:v>-7.3994173081906103E-3</c:v>
                      </c:pt>
                      <c:pt idx="6753">
                        <c:v>-7.4318904853936246E-3</c:v>
                      </c:pt>
                      <c:pt idx="6754">
                        <c:v>-7.4316830217058859E-3</c:v>
                      </c:pt>
                      <c:pt idx="6755">
                        <c:v>-7.4255046193180581E-3</c:v>
                      </c:pt>
                      <c:pt idx="6756">
                        <c:v>-7.4277932551552435E-3</c:v>
                      </c:pt>
                      <c:pt idx="6757">
                        <c:v>-7.410313478163409E-3</c:v>
                      </c:pt>
                      <c:pt idx="6758">
                        <c:v>-7.4210617545389405E-3</c:v>
                      </c:pt>
                      <c:pt idx="6759">
                        <c:v>-7.4131096328729149E-3</c:v>
                      </c:pt>
                      <c:pt idx="6760">
                        <c:v>-7.4419958940373484E-3</c:v>
                      </c:pt>
                      <c:pt idx="6761">
                        <c:v>-7.4225999878984638E-3</c:v>
                      </c:pt>
                      <c:pt idx="6762">
                        <c:v>-7.4286168412605767E-3</c:v>
                      </c:pt>
                      <c:pt idx="6763">
                        <c:v>-7.3691907967048083E-3</c:v>
                      </c:pt>
                      <c:pt idx="6764">
                        <c:v>-7.4191400724610487E-3</c:v>
                      </c:pt>
                      <c:pt idx="6765">
                        <c:v>-7.4321572779620397E-3</c:v>
                      </c:pt>
                      <c:pt idx="6766">
                        <c:v>-7.3986360464693909E-3</c:v>
                      </c:pt>
                      <c:pt idx="6767">
                        <c:v>-7.425359892061857E-3</c:v>
                      </c:pt>
                      <c:pt idx="6768">
                        <c:v>-7.4306383726960544E-3</c:v>
                      </c:pt>
                      <c:pt idx="6769">
                        <c:v>-7.4338560403566858E-3</c:v>
                      </c:pt>
                      <c:pt idx="6770">
                        <c:v>-7.4445746543665052E-3</c:v>
                      </c:pt>
                      <c:pt idx="6771">
                        <c:v>-7.4300398637068103E-3</c:v>
                      </c:pt>
                      <c:pt idx="6772">
                        <c:v>-7.437571488517359E-3</c:v>
                      </c:pt>
                      <c:pt idx="6773">
                        <c:v>-7.3771418478383128E-3</c:v>
                      </c:pt>
                      <c:pt idx="6774">
                        <c:v>-7.4318653452952604E-3</c:v>
                      </c:pt>
                      <c:pt idx="6775">
                        <c:v>-7.4261293924323089E-3</c:v>
                      </c:pt>
                      <c:pt idx="6776">
                        <c:v>-7.4423392274695424E-3</c:v>
                      </c:pt>
                      <c:pt idx="6777">
                        <c:v>-7.4163825342593442E-3</c:v>
                      </c:pt>
                      <c:pt idx="6778">
                        <c:v>-7.441688514077195E-3</c:v>
                      </c:pt>
                      <c:pt idx="6779">
                        <c:v>-7.4087303180673204E-3</c:v>
                      </c:pt>
                      <c:pt idx="6780">
                        <c:v>-7.4365952561068552E-3</c:v>
                      </c:pt>
                      <c:pt idx="6781">
                        <c:v>-7.4160788017293708E-3</c:v>
                      </c:pt>
                      <c:pt idx="6782">
                        <c:v>-7.4281392077818094E-3</c:v>
                      </c:pt>
                      <c:pt idx="6783">
                        <c:v>-7.4179426714148511E-3</c:v>
                      </c:pt>
                      <c:pt idx="6784">
                        <c:v>-7.4218620839310847E-3</c:v>
                      </c:pt>
                      <c:pt idx="6785">
                        <c:v>-7.4142617287945673E-3</c:v>
                      </c:pt>
                      <c:pt idx="6786">
                        <c:v>-7.437581010157168E-3</c:v>
                      </c:pt>
                      <c:pt idx="6787">
                        <c:v>-7.428440584958877E-3</c:v>
                      </c:pt>
                      <c:pt idx="6788">
                        <c:v>-7.4067102240912668E-3</c:v>
                      </c:pt>
                      <c:pt idx="6789">
                        <c:v>-7.4053074676286067E-3</c:v>
                      </c:pt>
                      <c:pt idx="6790">
                        <c:v>-7.4409435882738907E-3</c:v>
                      </c:pt>
                      <c:pt idx="6791">
                        <c:v>-7.4273601389186761E-3</c:v>
                      </c:pt>
                      <c:pt idx="6792">
                        <c:v>-7.4395216052512156E-3</c:v>
                      </c:pt>
                      <c:pt idx="6793">
                        <c:v>-7.4566710742572226E-3</c:v>
                      </c:pt>
                      <c:pt idx="6794">
                        <c:v>-7.4359732123871758E-3</c:v>
                      </c:pt>
                      <c:pt idx="6795">
                        <c:v>-7.465917489719108E-3</c:v>
                      </c:pt>
                      <c:pt idx="6796">
                        <c:v>-7.464058402689812E-3</c:v>
                      </c:pt>
                      <c:pt idx="6797">
                        <c:v>-7.4577863862939882E-3</c:v>
                      </c:pt>
                      <c:pt idx="6798">
                        <c:v>-7.4555713428858493E-3</c:v>
                      </c:pt>
                      <c:pt idx="6799">
                        <c:v>-7.45933121251842E-3</c:v>
                      </c:pt>
                      <c:pt idx="6800">
                        <c:v>-7.4611850857350739E-3</c:v>
                      </c:pt>
                      <c:pt idx="6801">
                        <c:v>-7.4544855061948702E-3</c:v>
                      </c:pt>
                      <c:pt idx="6802">
                        <c:v>-7.4448942256849478E-3</c:v>
                      </c:pt>
                      <c:pt idx="6803">
                        <c:v>-7.4745508962706991E-3</c:v>
                      </c:pt>
                      <c:pt idx="6804">
                        <c:v>-7.4782428427951743E-3</c:v>
                      </c:pt>
                      <c:pt idx="6805">
                        <c:v>-7.4885144944056492E-3</c:v>
                      </c:pt>
                      <c:pt idx="6806">
                        <c:v>-7.487602000506792E-3</c:v>
                      </c:pt>
                      <c:pt idx="6807">
                        <c:v>-7.4808704182479022E-3</c:v>
                      </c:pt>
                      <c:pt idx="6808">
                        <c:v>-7.47003041558255E-3</c:v>
                      </c:pt>
                      <c:pt idx="6809">
                        <c:v>-7.4671108979879218E-3</c:v>
                      </c:pt>
                      <c:pt idx="6810">
                        <c:v>-7.4790515157834728E-3</c:v>
                      </c:pt>
                      <c:pt idx="6811">
                        <c:v>-7.4833489083725281E-3</c:v>
                      </c:pt>
                      <c:pt idx="6812">
                        <c:v>-7.4606971676486958E-3</c:v>
                      </c:pt>
                      <c:pt idx="6813">
                        <c:v>-7.458013690056403E-3</c:v>
                      </c:pt>
                      <c:pt idx="6814">
                        <c:v>-7.4745121921033315E-3</c:v>
                      </c:pt>
                      <c:pt idx="6815">
                        <c:v>-7.4485527502407764E-3</c:v>
                      </c:pt>
                      <c:pt idx="6816">
                        <c:v>-7.4619337679932554E-3</c:v>
                      </c:pt>
                      <c:pt idx="6817">
                        <c:v>-7.4774628597579574E-3</c:v>
                      </c:pt>
                      <c:pt idx="6818">
                        <c:v>-7.4882631682083554E-3</c:v>
                      </c:pt>
                      <c:pt idx="6819">
                        <c:v>-7.488078753603006E-3</c:v>
                      </c:pt>
                      <c:pt idx="6820">
                        <c:v>-7.4815316587387515E-3</c:v>
                      </c:pt>
                      <c:pt idx="6821">
                        <c:v>-7.4591341102827535E-3</c:v>
                      </c:pt>
                      <c:pt idx="6822">
                        <c:v>-7.4485521034703224E-3</c:v>
                      </c:pt>
                      <c:pt idx="6823">
                        <c:v>-7.4597808238978944E-3</c:v>
                      </c:pt>
                      <c:pt idx="6824">
                        <c:v>-7.4895451907308992E-3</c:v>
                      </c:pt>
                      <c:pt idx="6825">
                        <c:v>-7.4861681890583216E-3</c:v>
                      </c:pt>
                      <c:pt idx="6826">
                        <c:v>-7.4904851496791144E-3</c:v>
                      </c:pt>
                      <c:pt idx="6827">
                        <c:v>-7.4973459295500479E-3</c:v>
                      </c:pt>
                      <c:pt idx="6828">
                        <c:v>-7.4957006347484006E-3</c:v>
                      </c:pt>
                      <c:pt idx="6829">
                        <c:v>-7.4884302078989705E-3</c:v>
                      </c:pt>
                      <c:pt idx="6830">
                        <c:v>-7.491119073558321E-3</c:v>
                      </c:pt>
                      <c:pt idx="6831">
                        <c:v>-7.4918950442964581E-3</c:v>
                      </c:pt>
                      <c:pt idx="6832">
                        <c:v>-7.4749350118904836E-3</c:v>
                      </c:pt>
                      <c:pt idx="6833">
                        <c:v>-7.4959374919008649E-3</c:v>
                      </c:pt>
                      <c:pt idx="6834">
                        <c:v>-7.5080816591491838E-3</c:v>
                      </c:pt>
                      <c:pt idx="6835">
                        <c:v>-7.5035014502250925E-3</c:v>
                      </c:pt>
                      <c:pt idx="6836">
                        <c:v>-7.5048892954506655E-3</c:v>
                      </c:pt>
                      <c:pt idx="6837">
                        <c:v>-7.4990694053564053E-3</c:v>
                      </c:pt>
                      <c:pt idx="6838">
                        <c:v>-7.4809711520493925E-3</c:v>
                      </c:pt>
                      <c:pt idx="6839">
                        <c:v>-7.4956261837941822E-3</c:v>
                      </c:pt>
                      <c:pt idx="6840">
                        <c:v>-7.4861732803676957E-3</c:v>
                      </c:pt>
                      <c:pt idx="6841">
                        <c:v>-7.5052276194872633E-3</c:v>
                      </c:pt>
                      <c:pt idx="6842">
                        <c:v>-7.4998468540257495E-3</c:v>
                      </c:pt>
                      <c:pt idx="6843">
                        <c:v>-7.4926577532960252E-3</c:v>
                      </c:pt>
                      <c:pt idx="6844">
                        <c:v>-7.5126885945692766E-3</c:v>
                      </c:pt>
                      <c:pt idx="6845">
                        <c:v>-7.5007520388540349E-3</c:v>
                      </c:pt>
                      <c:pt idx="6846">
                        <c:v>-7.4716762319551192E-3</c:v>
                      </c:pt>
                      <c:pt idx="6847">
                        <c:v>-7.4939969783536812E-3</c:v>
                      </c:pt>
                      <c:pt idx="6848">
                        <c:v>-7.5059088390872679E-3</c:v>
                      </c:pt>
                      <c:pt idx="6849">
                        <c:v>-7.5130419261322063E-3</c:v>
                      </c:pt>
                      <c:pt idx="6850">
                        <c:v>-7.5018651599029181E-3</c:v>
                      </c:pt>
                      <c:pt idx="6851">
                        <c:v>-7.493930531534577E-3</c:v>
                      </c:pt>
                      <c:pt idx="6852">
                        <c:v>-7.4888482932928607E-3</c:v>
                      </c:pt>
                      <c:pt idx="6853">
                        <c:v>-7.5009743770830459E-3</c:v>
                      </c:pt>
                      <c:pt idx="6854">
                        <c:v>-7.4732945888399743E-3</c:v>
                      </c:pt>
                      <c:pt idx="6855">
                        <c:v>-7.4831285451016959E-3</c:v>
                      </c:pt>
                      <c:pt idx="6856">
                        <c:v>-7.4756673975980284E-3</c:v>
                      </c:pt>
                      <c:pt idx="6857">
                        <c:v>-7.4848510607995605E-3</c:v>
                      </c:pt>
                      <c:pt idx="6858">
                        <c:v>-7.5066219272949828E-3</c:v>
                      </c:pt>
                      <c:pt idx="6859">
                        <c:v>-7.5076852530854658E-3</c:v>
                      </c:pt>
                      <c:pt idx="6860">
                        <c:v>-7.5071597229499701E-3</c:v>
                      </c:pt>
                      <c:pt idx="6861">
                        <c:v>-7.4808169789370117E-3</c:v>
                      </c:pt>
                      <c:pt idx="6862">
                        <c:v>-7.5084843381463748E-3</c:v>
                      </c:pt>
                      <c:pt idx="6863">
                        <c:v>-7.5198549001836978E-3</c:v>
                      </c:pt>
                      <c:pt idx="6864">
                        <c:v>-7.5111982963947605E-3</c:v>
                      </c:pt>
                      <c:pt idx="6865">
                        <c:v>-7.5181481700115306E-3</c:v>
                      </c:pt>
                      <c:pt idx="6866">
                        <c:v>-7.5251542772781952E-3</c:v>
                      </c:pt>
                      <c:pt idx="6867">
                        <c:v>-7.5402322208345572E-3</c:v>
                      </c:pt>
                      <c:pt idx="6868">
                        <c:v>-7.5115166543279314E-3</c:v>
                      </c:pt>
                      <c:pt idx="6869">
                        <c:v>-7.4966404981351596E-3</c:v>
                      </c:pt>
                      <c:pt idx="6870">
                        <c:v>-7.5169961782754783E-3</c:v>
                      </c:pt>
                      <c:pt idx="6871">
                        <c:v>-7.51236214256467E-3</c:v>
                      </c:pt>
                      <c:pt idx="6872">
                        <c:v>-7.539870995104535E-3</c:v>
                      </c:pt>
                      <c:pt idx="6873">
                        <c:v>-7.5308740848884738E-3</c:v>
                      </c:pt>
                      <c:pt idx="6874">
                        <c:v>-7.5321278161502676E-3</c:v>
                      </c:pt>
                      <c:pt idx="6875">
                        <c:v>-7.5257756227895033E-3</c:v>
                      </c:pt>
                      <c:pt idx="6876">
                        <c:v>-7.527743730739847E-3</c:v>
                      </c:pt>
                      <c:pt idx="6877">
                        <c:v>-7.5129651468634649E-3</c:v>
                      </c:pt>
                      <c:pt idx="6878">
                        <c:v>-7.5299569449773238E-3</c:v>
                      </c:pt>
                      <c:pt idx="6879">
                        <c:v>-7.5379255970885531E-3</c:v>
                      </c:pt>
                      <c:pt idx="6880">
                        <c:v>-7.5318666076482311E-3</c:v>
                      </c:pt>
                      <c:pt idx="6881">
                        <c:v>-7.5069984436266649E-3</c:v>
                      </c:pt>
                      <c:pt idx="6882">
                        <c:v>-7.5351925739784347E-3</c:v>
                      </c:pt>
                      <c:pt idx="6883">
                        <c:v>-7.5350860080101592E-3</c:v>
                      </c:pt>
                      <c:pt idx="6884">
                        <c:v>-7.5468920537097783E-3</c:v>
                      </c:pt>
                      <c:pt idx="6885">
                        <c:v>-7.530727898840202E-3</c:v>
                      </c:pt>
                      <c:pt idx="6886">
                        <c:v>-7.5524877403220989E-3</c:v>
                      </c:pt>
                      <c:pt idx="6887">
                        <c:v>-7.5233181850109408E-3</c:v>
                      </c:pt>
                      <c:pt idx="6888">
                        <c:v>-7.5150257333058438E-3</c:v>
                      </c:pt>
                      <c:pt idx="6889">
                        <c:v>-7.5281424217703138E-3</c:v>
                      </c:pt>
                      <c:pt idx="6890">
                        <c:v>-7.5364733408908183E-3</c:v>
                      </c:pt>
                      <c:pt idx="6891">
                        <c:v>-7.5510264170837544E-3</c:v>
                      </c:pt>
                      <c:pt idx="6892">
                        <c:v>-7.5279160332319683E-3</c:v>
                      </c:pt>
                      <c:pt idx="6893">
                        <c:v>-7.5109863809533712E-3</c:v>
                      </c:pt>
                      <c:pt idx="6894">
                        <c:v>-7.5146971013413015E-3</c:v>
                      </c:pt>
                      <c:pt idx="6895">
                        <c:v>-7.530477592286095E-3</c:v>
                      </c:pt>
                      <c:pt idx="6896">
                        <c:v>-7.5242873041378314E-3</c:v>
                      </c:pt>
                      <c:pt idx="6897">
                        <c:v>-7.5099647289394167E-3</c:v>
                      </c:pt>
                      <c:pt idx="6898">
                        <c:v>-7.5444449036695801E-3</c:v>
                      </c:pt>
                      <c:pt idx="6899">
                        <c:v>-7.541905237772685E-3</c:v>
                      </c:pt>
                      <c:pt idx="6900">
                        <c:v>-7.5297560848492468E-3</c:v>
                      </c:pt>
                      <c:pt idx="6901">
                        <c:v>-7.5411592388128544E-3</c:v>
                      </c:pt>
                      <c:pt idx="6902">
                        <c:v>-7.555540196302603E-3</c:v>
                      </c:pt>
                      <c:pt idx="6903">
                        <c:v>-7.5414121465064441E-3</c:v>
                      </c:pt>
                      <c:pt idx="6904">
                        <c:v>-7.5420686982171636E-3</c:v>
                      </c:pt>
                      <c:pt idx="6905">
                        <c:v>-7.5444509763017975E-3</c:v>
                      </c:pt>
                      <c:pt idx="6906">
                        <c:v>-7.5394874227998343E-3</c:v>
                      </c:pt>
                      <c:pt idx="6907">
                        <c:v>-7.5448484106048702E-3</c:v>
                      </c:pt>
                      <c:pt idx="6908">
                        <c:v>-7.5473204104470675E-3</c:v>
                      </c:pt>
                      <c:pt idx="6909">
                        <c:v>-7.5498078105589008E-3</c:v>
                      </c:pt>
                      <c:pt idx="6910">
                        <c:v>-7.5574548562369432E-3</c:v>
                      </c:pt>
                      <c:pt idx="6911">
                        <c:v>-7.5476354438043028E-3</c:v>
                      </c:pt>
                      <c:pt idx="6912">
                        <c:v>-7.5539857487019841E-3</c:v>
                      </c:pt>
                      <c:pt idx="6913">
                        <c:v>-7.5399612008178671E-3</c:v>
                      </c:pt>
                      <c:pt idx="6914">
                        <c:v>-7.5708714060905846E-3</c:v>
                      </c:pt>
                      <c:pt idx="6915">
                        <c:v>-7.5411759187741434E-3</c:v>
                      </c:pt>
                      <c:pt idx="6916">
                        <c:v>-7.5722536431096265E-3</c:v>
                      </c:pt>
                      <c:pt idx="6917">
                        <c:v>-7.5899471969945662E-3</c:v>
                      </c:pt>
                      <c:pt idx="6918">
                        <c:v>-7.5853024700138312E-3</c:v>
                      </c:pt>
                      <c:pt idx="6919">
                        <c:v>-7.5518864193798128E-3</c:v>
                      </c:pt>
                      <c:pt idx="6920">
                        <c:v>-7.5722000216861618E-3</c:v>
                      </c:pt>
                      <c:pt idx="6921">
                        <c:v>-7.5918026643574804E-3</c:v>
                      </c:pt>
                      <c:pt idx="6922">
                        <c:v>-7.5982259393114265E-3</c:v>
                      </c:pt>
                      <c:pt idx="6923">
                        <c:v>-7.5904929881907461E-3</c:v>
                      </c:pt>
                      <c:pt idx="6924">
                        <c:v>-7.6034314227159533E-3</c:v>
                      </c:pt>
                      <c:pt idx="6925">
                        <c:v>-7.6025325858239358E-3</c:v>
                      </c:pt>
                      <c:pt idx="6926">
                        <c:v>-7.5725445974408707E-3</c:v>
                      </c:pt>
                      <c:pt idx="6927">
                        <c:v>-7.5934466169309267E-3</c:v>
                      </c:pt>
                      <c:pt idx="6928">
                        <c:v>-7.5939526758519267E-3</c:v>
                      </c:pt>
                      <c:pt idx="6929">
                        <c:v>-7.5946885764788322E-3</c:v>
                      </c:pt>
                      <c:pt idx="6930">
                        <c:v>-7.582566943627825E-3</c:v>
                      </c:pt>
                      <c:pt idx="6931">
                        <c:v>-7.5898824819816586E-3</c:v>
                      </c:pt>
                      <c:pt idx="6932">
                        <c:v>-7.5724153675017962E-3</c:v>
                      </c:pt>
                      <c:pt idx="6933">
                        <c:v>-7.605273600741337E-3</c:v>
                      </c:pt>
                      <c:pt idx="6934">
                        <c:v>-7.5864926600858777E-3</c:v>
                      </c:pt>
                      <c:pt idx="6935">
                        <c:v>-7.6054742365279449E-3</c:v>
                      </c:pt>
                      <c:pt idx="6936">
                        <c:v>-7.610829463039692E-3</c:v>
                      </c:pt>
                      <c:pt idx="6937">
                        <c:v>-7.593104787824264E-3</c:v>
                      </c:pt>
                      <c:pt idx="6938">
                        <c:v>-7.5969890113530185E-3</c:v>
                      </c:pt>
                      <c:pt idx="6939">
                        <c:v>-7.599483770149529E-3</c:v>
                      </c:pt>
                      <c:pt idx="6940">
                        <c:v>-7.5773132293586315E-3</c:v>
                      </c:pt>
                      <c:pt idx="6941">
                        <c:v>-7.5878518310782865E-3</c:v>
                      </c:pt>
                      <c:pt idx="6942">
                        <c:v>-7.6089184165776952E-3</c:v>
                      </c:pt>
                      <c:pt idx="6943">
                        <c:v>-7.6053661774374238E-3</c:v>
                      </c:pt>
                      <c:pt idx="6944">
                        <c:v>-7.5877292061793389E-3</c:v>
                      </c:pt>
                      <c:pt idx="6945">
                        <c:v>-7.6245638376166392E-3</c:v>
                      </c:pt>
                      <c:pt idx="6946">
                        <c:v>-7.5949135135898668E-3</c:v>
                      </c:pt>
                      <c:pt idx="6947">
                        <c:v>-7.6048341686075155E-3</c:v>
                      </c:pt>
                      <c:pt idx="6948">
                        <c:v>-7.6220252000190987E-3</c:v>
                      </c:pt>
                      <c:pt idx="6949">
                        <c:v>-7.6279903466340898E-3</c:v>
                      </c:pt>
                      <c:pt idx="6950">
                        <c:v>-7.613394911731252E-3</c:v>
                      </c:pt>
                      <c:pt idx="6951">
                        <c:v>-7.6264712199966417E-3</c:v>
                      </c:pt>
                      <c:pt idx="6952">
                        <c:v>-7.6032873303962254E-3</c:v>
                      </c:pt>
                      <c:pt idx="6953">
                        <c:v>-7.610155000383978E-3</c:v>
                      </c:pt>
                      <c:pt idx="6954">
                        <c:v>-7.6155521252539828E-3</c:v>
                      </c:pt>
                      <c:pt idx="6955">
                        <c:v>-7.6171772794872373E-3</c:v>
                      </c:pt>
                      <c:pt idx="6956">
                        <c:v>-7.6096639645617213E-3</c:v>
                      </c:pt>
                      <c:pt idx="6957">
                        <c:v>-7.6118828960526101E-3</c:v>
                      </c:pt>
                      <c:pt idx="6958">
                        <c:v>-7.6123678942257951E-3</c:v>
                      </c:pt>
                      <c:pt idx="6959">
                        <c:v>-7.6176858380404069E-3</c:v>
                      </c:pt>
                      <c:pt idx="6960">
                        <c:v>-7.6152541637773919E-3</c:v>
                      </c:pt>
                      <c:pt idx="6961">
                        <c:v>-7.6263079566832636E-3</c:v>
                      </c:pt>
                      <c:pt idx="6962">
                        <c:v>-7.6360679306845675E-3</c:v>
                      </c:pt>
                      <c:pt idx="6963">
                        <c:v>-7.6013021030524224E-3</c:v>
                      </c:pt>
                      <c:pt idx="6964">
                        <c:v>-7.6246356179686002E-3</c:v>
                      </c:pt>
                      <c:pt idx="6965">
                        <c:v>-7.6048914907607401E-3</c:v>
                      </c:pt>
                      <c:pt idx="6966">
                        <c:v>-7.6050965335565379E-3</c:v>
                      </c:pt>
                      <c:pt idx="6967">
                        <c:v>-7.6127172418007441E-3</c:v>
                      </c:pt>
                      <c:pt idx="6968">
                        <c:v>-7.6063996745183811E-3</c:v>
                      </c:pt>
                      <c:pt idx="6969">
                        <c:v>-7.5964742042158558E-3</c:v>
                      </c:pt>
                      <c:pt idx="6970">
                        <c:v>-7.6159107937237959E-3</c:v>
                      </c:pt>
                      <c:pt idx="6971">
                        <c:v>-7.6186841519753782E-3</c:v>
                      </c:pt>
                      <c:pt idx="6972">
                        <c:v>-7.6214276043900459E-3</c:v>
                      </c:pt>
                      <c:pt idx="6973">
                        <c:v>-7.6323536879618495E-3</c:v>
                      </c:pt>
                      <c:pt idx="6974">
                        <c:v>-7.6147439884474179E-3</c:v>
                      </c:pt>
                      <c:pt idx="6975">
                        <c:v>-7.6252538920963328E-3</c:v>
                      </c:pt>
                      <c:pt idx="6976">
                        <c:v>-7.6408788418935612E-3</c:v>
                      </c:pt>
                      <c:pt idx="6977">
                        <c:v>-7.6144927818176692E-3</c:v>
                      </c:pt>
                      <c:pt idx="6978">
                        <c:v>-7.620451926090034E-3</c:v>
                      </c:pt>
                      <c:pt idx="6979">
                        <c:v>-7.6341044237594399E-3</c:v>
                      </c:pt>
                      <c:pt idx="6980">
                        <c:v>-7.644388464555286E-3</c:v>
                      </c:pt>
                      <c:pt idx="6981">
                        <c:v>-7.6364841990311343E-3</c:v>
                      </c:pt>
                      <c:pt idx="6982">
                        <c:v>-7.6264426410950119E-3</c:v>
                      </c:pt>
                      <c:pt idx="6983">
                        <c:v>-7.6351537472544306E-3</c:v>
                      </c:pt>
                      <c:pt idx="6984">
                        <c:v>-7.6270269263761722E-3</c:v>
                      </c:pt>
                      <c:pt idx="6985">
                        <c:v>-7.6027088044906587E-3</c:v>
                      </c:pt>
                      <c:pt idx="6986">
                        <c:v>-7.6342147421932958E-3</c:v>
                      </c:pt>
                      <c:pt idx="6987">
                        <c:v>-7.6515235595540658E-3</c:v>
                      </c:pt>
                      <c:pt idx="6988">
                        <c:v>-7.6497458737205598E-3</c:v>
                      </c:pt>
                      <c:pt idx="6989">
                        <c:v>-7.6530842702969863E-3</c:v>
                      </c:pt>
                      <c:pt idx="6990">
                        <c:v>-7.6359639783435259E-3</c:v>
                      </c:pt>
                      <c:pt idx="6991">
                        <c:v>-7.6447205103434028E-3</c:v>
                      </c:pt>
                      <c:pt idx="6992">
                        <c:v>-7.6553566073517994E-3</c:v>
                      </c:pt>
                      <c:pt idx="6993">
                        <c:v>-7.6468030605865676E-3</c:v>
                      </c:pt>
                      <c:pt idx="6994">
                        <c:v>-7.656023237461753E-3</c:v>
                      </c:pt>
                      <c:pt idx="6995">
                        <c:v>-7.650400102645314E-3</c:v>
                      </c:pt>
                      <c:pt idx="6996">
                        <c:v>-7.6696862272242717E-3</c:v>
                      </c:pt>
                      <c:pt idx="6997">
                        <c:v>-7.6508961345944614E-3</c:v>
                      </c:pt>
                      <c:pt idx="6998">
                        <c:v>-7.668049211635085E-3</c:v>
                      </c:pt>
                      <c:pt idx="6999">
                        <c:v>-7.6640807846825891E-3</c:v>
                      </c:pt>
                      <c:pt idx="7000">
                        <c:v>-7.6406103735759357E-3</c:v>
                      </c:pt>
                      <c:pt idx="7001">
                        <c:v>-7.6667981346613184E-3</c:v>
                      </c:pt>
                      <c:pt idx="7002">
                        <c:v>-7.6532843312003976E-3</c:v>
                      </c:pt>
                      <c:pt idx="7003">
                        <c:v>-7.6553138315252874E-3</c:v>
                      </c:pt>
                      <c:pt idx="7004">
                        <c:v>-7.6706726857702807E-3</c:v>
                      </c:pt>
                      <c:pt idx="7005">
                        <c:v>-7.6658772253860386E-3</c:v>
                      </c:pt>
                      <c:pt idx="7006">
                        <c:v>-7.6793513309509924E-3</c:v>
                      </c:pt>
                      <c:pt idx="7007">
                        <c:v>-7.6810944041901001E-3</c:v>
                      </c:pt>
                      <c:pt idx="7008">
                        <c:v>-7.6650978544194606E-3</c:v>
                      </c:pt>
                      <c:pt idx="7009">
                        <c:v>-7.6666442169603553E-3</c:v>
                      </c:pt>
                      <c:pt idx="7010">
                        <c:v>-7.6520625004993905E-3</c:v>
                      </c:pt>
                      <c:pt idx="7011">
                        <c:v>-7.6655312614510003E-3</c:v>
                      </c:pt>
                      <c:pt idx="7012">
                        <c:v>-7.6614592515746836E-3</c:v>
                      </c:pt>
                      <c:pt idx="7013">
                        <c:v>-7.6594100206353009E-3</c:v>
                      </c:pt>
                      <c:pt idx="7014">
                        <c:v>-7.6744230182437048E-3</c:v>
                      </c:pt>
                      <c:pt idx="7015">
                        <c:v>-7.6879818573213814E-3</c:v>
                      </c:pt>
                      <c:pt idx="7016">
                        <c:v>-7.6888026642260186E-3</c:v>
                      </c:pt>
                      <c:pt idx="7017">
                        <c:v>-7.6826727922509252E-3</c:v>
                      </c:pt>
                      <c:pt idx="7018">
                        <c:v>-7.6917302514427728E-3</c:v>
                      </c:pt>
                      <c:pt idx="7019">
                        <c:v>-7.7047456058847415E-3</c:v>
                      </c:pt>
                      <c:pt idx="7020">
                        <c:v>-7.7029215447117667E-3</c:v>
                      </c:pt>
                      <c:pt idx="7021">
                        <c:v>-7.7123500966533804E-3</c:v>
                      </c:pt>
                      <c:pt idx="7022">
                        <c:v>-7.6976573718949342E-3</c:v>
                      </c:pt>
                      <c:pt idx="7023">
                        <c:v>-7.7063153444978981E-3</c:v>
                      </c:pt>
                      <c:pt idx="7024">
                        <c:v>-7.7060985167027715E-3</c:v>
                      </c:pt>
                      <c:pt idx="7025">
                        <c:v>-7.7061723814841393E-3</c:v>
                      </c:pt>
                      <c:pt idx="7026">
                        <c:v>-7.7057234961429516E-3</c:v>
                      </c:pt>
                      <c:pt idx="7027">
                        <c:v>-7.6921384788133955E-3</c:v>
                      </c:pt>
                      <c:pt idx="7028">
                        <c:v>-7.6986630211637562E-3</c:v>
                      </c:pt>
                      <c:pt idx="7029">
                        <c:v>-7.6899355064279293E-3</c:v>
                      </c:pt>
                      <c:pt idx="7030">
                        <c:v>-7.7034832288552504E-3</c:v>
                      </c:pt>
                      <c:pt idx="7031">
                        <c:v>-7.7012740145607486E-3</c:v>
                      </c:pt>
                      <c:pt idx="7032">
                        <c:v>-7.7222590081781938E-3</c:v>
                      </c:pt>
                      <c:pt idx="7033">
                        <c:v>-7.7232380297929228E-3</c:v>
                      </c:pt>
                      <c:pt idx="7034">
                        <c:v>-7.7115723894605999E-3</c:v>
                      </c:pt>
                      <c:pt idx="7035">
                        <c:v>-7.7166163382945451E-3</c:v>
                      </c:pt>
                      <c:pt idx="7036">
                        <c:v>-7.7051903205521922E-3</c:v>
                      </c:pt>
                      <c:pt idx="7037">
                        <c:v>-7.7332048227247985E-3</c:v>
                      </c:pt>
                      <c:pt idx="7038">
                        <c:v>-7.742451102791253E-3</c:v>
                      </c:pt>
                      <c:pt idx="7039">
                        <c:v>-7.6931362703416733E-3</c:v>
                      </c:pt>
                      <c:pt idx="7040">
                        <c:v>-7.6970277095452164E-3</c:v>
                      </c:pt>
                      <c:pt idx="7041">
                        <c:v>-7.7232670755291938E-3</c:v>
                      </c:pt>
                      <c:pt idx="7042">
                        <c:v>-7.7157282902525796E-3</c:v>
                      </c:pt>
                      <c:pt idx="7043">
                        <c:v>-7.7120595241825856E-3</c:v>
                      </c:pt>
                      <c:pt idx="7044">
                        <c:v>-7.7140591732098585E-3</c:v>
                      </c:pt>
                      <c:pt idx="7045">
                        <c:v>-7.7056937349840454E-3</c:v>
                      </c:pt>
                      <c:pt idx="7046">
                        <c:v>-7.7158163295126467E-3</c:v>
                      </c:pt>
                      <c:pt idx="7047">
                        <c:v>-7.7125814470756808E-3</c:v>
                      </c:pt>
                      <c:pt idx="7048">
                        <c:v>-7.7239427009755598E-3</c:v>
                      </c:pt>
                      <c:pt idx="7049">
                        <c:v>-7.6940332195028259E-3</c:v>
                      </c:pt>
                      <c:pt idx="7050">
                        <c:v>-7.7198345517092469E-3</c:v>
                      </c:pt>
                      <c:pt idx="7051">
                        <c:v>-7.7144186244294186E-3</c:v>
                      </c:pt>
                      <c:pt idx="7052">
                        <c:v>-7.7147748825020521E-3</c:v>
                      </c:pt>
                      <c:pt idx="7053">
                        <c:v>-7.7216977929749865E-3</c:v>
                      </c:pt>
                      <c:pt idx="7054">
                        <c:v>-7.7138219196493593E-3</c:v>
                      </c:pt>
                      <c:pt idx="7055">
                        <c:v>-7.7038382910919198E-3</c:v>
                      </c:pt>
                      <c:pt idx="7056">
                        <c:v>-7.7246067995466851E-3</c:v>
                      </c:pt>
                      <c:pt idx="7057">
                        <c:v>-7.7266078540734152E-3</c:v>
                      </c:pt>
                      <c:pt idx="7058">
                        <c:v>-7.7082432288868947E-3</c:v>
                      </c:pt>
                      <c:pt idx="7059">
                        <c:v>-7.7265205531715534E-3</c:v>
                      </c:pt>
                      <c:pt idx="7060">
                        <c:v>-7.7289459631755403E-3</c:v>
                      </c:pt>
                      <c:pt idx="7061">
                        <c:v>-7.7326408231497131E-3</c:v>
                      </c:pt>
                      <c:pt idx="7062">
                        <c:v>-7.7307762748234955E-3</c:v>
                      </c:pt>
                      <c:pt idx="7063">
                        <c:v>-7.711742449575832E-3</c:v>
                      </c:pt>
                      <c:pt idx="7064">
                        <c:v>-7.7294142212580149E-3</c:v>
                      </c:pt>
                      <c:pt idx="7065">
                        <c:v>-7.7312014429654291E-3</c:v>
                      </c:pt>
                      <c:pt idx="7066">
                        <c:v>-7.7313073270838112E-3</c:v>
                      </c:pt>
                      <c:pt idx="7067">
                        <c:v>-7.7440064744890916E-3</c:v>
                      </c:pt>
                      <c:pt idx="7068">
                        <c:v>-7.7300932754575296E-3</c:v>
                      </c:pt>
                      <c:pt idx="7069">
                        <c:v>-7.7423690933292669E-3</c:v>
                      </c:pt>
                      <c:pt idx="7070">
                        <c:v>-7.7250781661316326E-3</c:v>
                      </c:pt>
                      <c:pt idx="7071">
                        <c:v>-7.7220792450737553E-3</c:v>
                      </c:pt>
                      <c:pt idx="7072">
                        <c:v>-7.7296302885250176E-3</c:v>
                      </c:pt>
                      <c:pt idx="7073">
                        <c:v>-7.7129425319590562E-3</c:v>
                      </c:pt>
                      <c:pt idx="7074">
                        <c:v>-7.7178915676841498E-3</c:v>
                      </c:pt>
                      <c:pt idx="7075">
                        <c:v>-7.715630103119043E-3</c:v>
                      </c:pt>
                      <c:pt idx="7076">
                        <c:v>-7.7265270771185697E-3</c:v>
                      </c:pt>
                      <c:pt idx="7077">
                        <c:v>-7.7343395187948029E-3</c:v>
                      </c:pt>
                      <c:pt idx="7078">
                        <c:v>-7.7147838827230164E-3</c:v>
                      </c:pt>
                      <c:pt idx="7079">
                        <c:v>-7.7302911945437112E-3</c:v>
                      </c:pt>
                      <c:pt idx="7080">
                        <c:v>-7.7414947968214116E-3</c:v>
                      </c:pt>
                      <c:pt idx="7081">
                        <c:v>-7.7419351365590784E-3</c:v>
                      </c:pt>
                      <c:pt idx="7082">
                        <c:v>-7.7445832477613151E-3</c:v>
                      </c:pt>
                      <c:pt idx="7083">
                        <c:v>-7.7383493073660131E-3</c:v>
                      </c:pt>
                      <c:pt idx="7084">
                        <c:v>-7.7288357046964738E-3</c:v>
                      </c:pt>
                      <c:pt idx="7085">
                        <c:v>-7.7328015312560228E-3</c:v>
                      </c:pt>
                      <c:pt idx="7086">
                        <c:v>-7.7537899730018567E-3</c:v>
                      </c:pt>
                      <c:pt idx="7087">
                        <c:v>-7.7579338649912365E-3</c:v>
                      </c:pt>
                      <c:pt idx="7088">
                        <c:v>-7.7550667286105587E-3</c:v>
                      </c:pt>
                      <c:pt idx="7089">
                        <c:v>-7.7349360452450876E-3</c:v>
                      </c:pt>
                      <c:pt idx="7090">
                        <c:v>-7.7376874891133289E-3</c:v>
                      </c:pt>
                      <c:pt idx="7091">
                        <c:v>-7.728915975065951E-3</c:v>
                      </c:pt>
                      <c:pt idx="7092">
                        <c:v>-7.7330880681544534E-3</c:v>
                      </c:pt>
                      <c:pt idx="7093">
                        <c:v>-7.7600275127095225E-3</c:v>
                      </c:pt>
                      <c:pt idx="7094">
                        <c:v>-7.7488047221847788E-3</c:v>
                      </c:pt>
                      <c:pt idx="7095">
                        <c:v>-7.7578890964318829E-3</c:v>
                      </c:pt>
                      <c:pt idx="7096">
                        <c:v>-7.7518422846685501E-3</c:v>
                      </c:pt>
                      <c:pt idx="7097">
                        <c:v>-7.7525159055279839E-3</c:v>
                      </c:pt>
                      <c:pt idx="7098">
                        <c:v>-7.7713728792836228E-3</c:v>
                      </c:pt>
                      <c:pt idx="7099">
                        <c:v>-7.7709825473039887E-3</c:v>
                      </c:pt>
                      <c:pt idx="7100">
                        <c:v>-7.7437298879942827E-3</c:v>
                      </c:pt>
                      <c:pt idx="7101">
                        <c:v>-7.7652941160361415E-3</c:v>
                      </c:pt>
                      <c:pt idx="7102">
                        <c:v>-7.7671988395137739E-3</c:v>
                      </c:pt>
                      <c:pt idx="7103">
                        <c:v>-7.7695759275946998E-3</c:v>
                      </c:pt>
                      <c:pt idx="7104">
                        <c:v>-7.7484415584555119E-3</c:v>
                      </c:pt>
                      <c:pt idx="7105">
                        <c:v>-7.7396071134477841E-3</c:v>
                      </c:pt>
                      <c:pt idx="7106">
                        <c:v>-7.7587246137827137E-3</c:v>
                      </c:pt>
                      <c:pt idx="7107">
                        <c:v>-7.7723619816445653E-3</c:v>
                      </c:pt>
                      <c:pt idx="7108">
                        <c:v>-7.7667369631974808E-3</c:v>
                      </c:pt>
                      <c:pt idx="7109">
                        <c:v>-7.7619872331467802E-3</c:v>
                      </c:pt>
                      <c:pt idx="7110">
                        <c:v>-7.7714057612320907E-3</c:v>
                      </c:pt>
                      <c:pt idx="7111">
                        <c:v>-7.7609026618570831E-3</c:v>
                      </c:pt>
                      <c:pt idx="7112">
                        <c:v>-7.77692212605504E-3</c:v>
                      </c:pt>
                      <c:pt idx="7113">
                        <c:v>-7.7740414770956024E-3</c:v>
                      </c:pt>
                      <c:pt idx="7114">
                        <c:v>-7.7714668581475924E-3</c:v>
                      </c:pt>
                      <c:pt idx="7115">
                        <c:v>-7.7863584281241509E-3</c:v>
                      </c:pt>
                      <c:pt idx="7116">
                        <c:v>-7.7709347354611115E-3</c:v>
                      </c:pt>
                      <c:pt idx="7117">
                        <c:v>-7.7756795452912893E-3</c:v>
                      </c:pt>
                      <c:pt idx="7118">
                        <c:v>-7.7642929896875705E-3</c:v>
                      </c:pt>
                      <c:pt idx="7119">
                        <c:v>-7.7687459659878484E-3</c:v>
                      </c:pt>
                      <c:pt idx="7120">
                        <c:v>-7.795692307353979E-3</c:v>
                      </c:pt>
                      <c:pt idx="7121">
                        <c:v>-7.7792924197123137E-3</c:v>
                      </c:pt>
                      <c:pt idx="7122">
                        <c:v>-7.7885546556137565E-3</c:v>
                      </c:pt>
                      <c:pt idx="7123">
                        <c:v>-7.7928439842130633E-3</c:v>
                      </c:pt>
                      <c:pt idx="7124">
                        <c:v>-7.7755241650004948E-3</c:v>
                      </c:pt>
                      <c:pt idx="7125">
                        <c:v>-7.7818915859051525E-3</c:v>
                      </c:pt>
                      <c:pt idx="7126">
                        <c:v>-7.7837373677443651E-3</c:v>
                      </c:pt>
                      <c:pt idx="7127">
                        <c:v>-7.7914622614071241E-3</c:v>
                      </c:pt>
                      <c:pt idx="7128">
                        <c:v>-7.7931435170335754E-3</c:v>
                      </c:pt>
                      <c:pt idx="7129">
                        <c:v>-7.8098721752426501E-3</c:v>
                      </c:pt>
                      <c:pt idx="7130">
                        <c:v>-7.796486831744452E-3</c:v>
                      </c:pt>
                      <c:pt idx="7131">
                        <c:v>-7.797335281520365E-3</c:v>
                      </c:pt>
                      <c:pt idx="7132">
                        <c:v>-7.8041780167139316E-3</c:v>
                      </c:pt>
                      <c:pt idx="7133">
                        <c:v>-7.7862683296084272E-3</c:v>
                      </c:pt>
                      <c:pt idx="7134">
                        <c:v>-7.8079865606825128E-3</c:v>
                      </c:pt>
                      <c:pt idx="7135">
                        <c:v>-7.7940219504166056E-3</c:v>
                      </c:pt>
                      <c:pt idx="7136">
                        <c:v>-7.7941303611166165E-3</c:v>
                      </c:pt>
                      <c:pt idx="7137">
                        <c:v>-7.795710793335269E-3</c:v>
                      </c:pt>
                      <c:pt idx="7138">
                        <c:v>-7.8157974313281756E-3</c:v>
                      </c:pt>
                      <c:pt idx="7139">
                        <c:v>-7.8253453630176412E-3</c:v>
                      </c:pt>
                      <c:pt idx="7140">
                        <c:v>-7.8224375139810832E-3</c:v>
                      </c:pt>
                      <c:pt idx="7141">
                        <c:v>-7.7974835628298461E-3</c:v>
                      </c:pt>
                      <c:pt idx="7142">
                        <c:v>-7.8036281287399145E-3</c:v>
                      </c:pt>
                      <c:pt idx="7143">
                        <c:v>-7.8007033280090262E-3</c:v>
                      </c:pt>
                      <c:pt idx="7144">
                        <c:v>-7.7954503482879261E-3</c:v>
                      </c:pt>
                      <c:pt idx="7145">
                        <c:v>-7.7897057475738119E-3</c:v>
                      </c:pt>
                      <c:pt idx="7146">
                        <c:v>-7.8107785201541264E-3</c:v>
                      </c:pt>
                      <c:pt idx="7147">
                        <c:v>-7.8051499772460202E-3</c:v>
                      </c:pt>
                      <c:pt idx="7148">
                        <c:v>-7.8281784222612744E-3</c:v>
                      </c:pt>
                      <c:pt idx="7149">
                        <c:v>-7.8129256466141061E-3</c:v>
                      </c:pt>
                      <c:pt idx="7150">
                        <c:v>-7.8173682706126988E-3</c:v>
                      </c:pt>
                      <c:pt idx="7151">
                        <c:v>-7.8168284165158648E-3</c:v>
                      </c:pt>
                      <c:pt idx="7152">
                        <c:v>-7.8174182016290776E-3</c:v>
                      </c:pt>
                      <c:pt idx="7153">
                        <c:v>-7.8071338747720542E-3</c:v>
                      </c:pt>
                      <c:pt idx="7154">
                        <c:v>-7.8139189632213182E-3</c:v>
                      </c:pt>
                      <c:pt idx="7155">
                        <c:v>-7.8397864097416812E-3</c:v>
                      </c:pt>
                      <c:pt idx="7156">
                        <c:v>-7.8250784428066846E-3</c:v>
                      </c:pt>
                      <c:pt idx="7157">
                        <c:v>-7.8281439899830236E-3</c:v>
                      </c:pt>
                      <c:pt idx="7158">
                        <c:v>-7.8271236202094915E-3</c:v>
                      </c:pt>
                      <c:pt idx="7159">
                        <c:v>-7.8272564712959063E-3</c:v>
                      </c:pt>
                      <c:pt idx="7160">
                        <c:v>-7.8105055535859398E-3</c:v>
                      </c:pt>
                      <c:pt idx="7161">
                        <c:v>-7.8273192037436341E-3</c:v>
                      </c:pt>
                      <c:pt idx="7162">
                        <c:v>-7.8156470297635356E-3</c:v>
                      </c:pt>
                      <c:pt idx="7163">
                        <c:v>-7.8334174623485939E-3</c:v>
                      </c:pt>
                      <c:pt idx="7164">
                        <c:v>-7.8229791001634078E-3</c:v>
                      </c:pt>
                      <c:pt idx="7165">
                        <c:v>-7.8219735165367312E-3</c:v>
                      </c:pt>
                      <c:pt idx="7166">
                        <c:v>-7.8283937021840291E-3</c:v>
                      </c:pt>
                      <c:pt idx="7167">
                        <c:v>-7.8106612791600345E-3</c:v>
                      </c:pt>
                      <c:pt idx="7168">
                        <c:v>-7.8151236332841042E-3</c:v>
                      </c:pt>
                      <c:pt idx="7169">
                        <c:v>-7.828871409192667E-3</c:v>
                      </c:pt>
                      <c:pt idx="7170">
                        <c:v>-7.8378659867541986E-3</c:v>
                      </c:pt>
                      <c:pt idx="7171">
                        <c:v>-7.8297551678796953E-3</c:v>
                      </c:pt>
                      <c:pt idx="7172">
                        <c:v>-7.8292402587667211E-3</c:v>
                      </c:pt>
                      <c:pt idx="7173">
                        <c:v>-7.8247075939414951E-3</c:v>
                      </c:pt>
                      <c:pt idx="7174">
                        <c:v>-7.834135484529943E-3</c:v>
                      </c:pt>
                      <c:pt idx="7175">
                        <c:v>-7.826749370440882E-3</c:v>
                      </c:pt>
                      <c:pt idx="7176">
                        <c:v>-7.8165027990894833E-3</c:v>
                      </c:pt>
                      <c:pt idx="7177">
                        <c:v>-7.838566699403542E-3</c:v>
                      </c:pt>
                      <c:pt idx="7178">
                        <c:v>-7.8466615423997878E-3</c:v>
                      </c:pt>
                      <c:pt idx="7179">
                        <c:v>-7.839877171576309E-3</c:v>
                      </c:pt>
                      <c:pt idx="7180">
                        <c:v>-7.8509507989125687E-3</c:v>
                      </c:pt>
                      <c:pt idx="7181">
                        <c:v>-7.8376156358123776E-3</c:v>
                      </c:pt>
                      <c:pt idx="7182">
                        <c:v>-7.8240585475394357E-3</c:v>
                      </c:pt>
                      <c:pt idx="7183">
                        <c:v>-7.8177158904671508E-3</c:v>
                      </c:pt>
                      <c:pt idx="7184">
                        <c:v>-7.8268583476481159E-3</c:v>
                      </c:pt>
                      <c:pt idx="7185">
                        <c:v>-7.8231993120004301E-3</c:v>
                      </c:pt>
                      <c:pt idx="7186">
                        <c:v>-7.8213244563528368E-3</c:v>
                      </c:pt>
                      <c:pt idx="7187">
                        <c:v>-7.8240783008505007E-3</c:v>
                      </c:pt>
                      <c:pt idx="7188">
                        <c:v>-7.8319453591577364E-3</c:v>
                      </c:pt>
                      <c:pt idx="7189">
                        <c:v>-7.8371769546398424E-3</c:v>
                      </c:pt>
                      <c:pt idx="7190">
                        <c:v>-7.8424810337061803E-3</c:v>
                      </c:pt>
                      <c:pt idx="7191">
                        <c:v>-7.8407817704510847E-3</c:v>
                      </c:pt>
                      <c:pt idx="7192">
                        <c:v>-7.8235533569082985E-3</c:v>
                      </c:pt>
                      <c:pt idx="7193">
                        <c:v>-7.8368059531938924E-3</c:v>
                      </c:pt>
                      <c:pt idx="7194">
                        <c:v>-7.8372401738119272E-3</c:v>
                      </c:pt>
                      <c:pt idx="7195">
                        <c:v>-7.835771729012727E-3</c:v>
                      </c:pt>
                      <c:pt idx="7196">
                        <c:v>-7.8233158334539699E-3</c:v>
                      </c:pt>
                      <c:pt idx="7197">
                        <c:v>-7.8367419141522014E-3</c:v>
                      </c:pt>
                      <c:pt idx="7198">
                        <c:v>-7.8339315416560851E-3</c:v>
                      </c:pt>
                      <c:pt idx="7199">
                        <c:v>-7.850460572843802E-3</c:v>
                      </c:pt>
                      <c:pt idx="7200">
                        <c:v>-7.8302919313970962E-3</c:v>
                      </c:pt>
                      <c:pt idx="7201">
                        <c:v>-7.8228476543074858E-3</c:v>
                      </c:pt>
                      <c:pt idx="7202">
                        <c:v>-7.8298378261738768E-3</c:v>
                      </c:pt>
                      <c:pt idx="7203">
                        <c:v>-7.8549572092052131E-3</c:v>
                      </c:pt>
                      <c:pt idx="7204">
                        <c:v>-7.838870548366822E-3</c:v>
                      </c:pt>
                      <c:pt idx="7205">
                        <c:v>-7.8210815592650289E-3</c:v>
                      </c:pt>
                      <c:pt idx="7206">
                        <c:v>-7.829041101021424E-3</c:v>
                      </c:pt>
                      <c:pt idx="7207">
                        <c:v>-7.8424110998197034E-3</c:v>
                      </c:pt>
                      <c:pt idx="7208">
                        <c:v>-7.836242039634277E-3</c:v>
                      </c:pt>
                      <c:pt idx="7209">
                        <c:v>-7.8376282741110803E-3</c:v>
                      </c:pt>
                      <c:pt idx="7210">
                        <c:v>-7.8505453945266705E-3</c:v>
                      </c:pt>
                      <c:pt idx="7211">
                        <c:v>-7.8211320104427332E-3</c:v>
                      </c:pt>
                      <c:pt idx="7212">
                        <c:v>-7.8318054847531671E-3</c:v>
                      </c:pt>
                      <c:pt idx="7213">
                        <c:v>-7.8432507084477496E-3</c:v>
                      </c:pt>
                      <c:pt idx="7214">
                        <c:v>-7.8467445831743535E-3</c:v>
                      </c:pt>
                      <c:pt idx="7215">
                        <c:v>-7.847288935606286E-3</c:v>
                      </c:pt>
                      <c:pt idx="7216">
                        <c:v>-7.8666373531299811E-3</c:v>
                      </c:pt>
                      <c:pt idx="7217">
                        <c:v>-7.858791350012816E-3</c:v>
                      </c:pt>
                      <c:pt idx="7218">
                        <c:v>-7.8523105115880145E-3</c:v>
                      </c:pt>
                      <c:pt idx="7219">
                        <c:v>-7.8474503113311871E-3</c:v>
                      </c:pt>
                      <c:pt idx="7220">
                        <c:v>-7.8511957740420631E-3</c:v>
                      </c:pt>
                      <c:pt idx="7221">
                        <c:v>-7.8447796352586422E-3</c:v>
                      </c:pt>
                      <c:pt idx="7222">
                        <c:v>-7.8339540811296366E-3</c:v>
                      </c:pt>
                      <c:pt idx="7223">
                        <c:v>-7.8631103606209701E-3</c:v>
                      </c:pt>
                      <c:pt idx="7224">
                        <c:v>-7.8621679550880241E-3</c:v>
                      </c:pt>
                      <c:pt idx="7225">
                        <c:v>-7.8450145382525944E-3</c:v>
                      </c:pt>
                      <c:pt idx="7226">
                        <c:v>-7.8567071355849193E-3</c:v>
                      </c:pt>
                      <c:pt idx="7227">
                        <c:v>-7.8458238369061087E-3</c:v>
                      </c:pt>
                      <c:pt idx="7228">
                        <c:v>-7.8420784328636032E-3</c:v>
                      </c:pt>
                      <c:pt idx="7229">
                        <c:v>-7.8496223079753905E-3</c:v>
                      </c:pt>
                      <c:pt idx="7230">
                        <c:v>-7.8776782355346481E-3</c:v>
                      </c:pt>
                      <c:pt idx="7231">
                        <c:v>-7.8217982931709038E-3</c:v>
                      </c:pt>
                      <c:pt idx="7232">
                        <c:v>-7.8464899188315316E-3</c:v>
                      </c:pt>
                      <c:pt idx="7233">
                        <c:v>-7.8176163414683374E-3</c:v>
                      </c:pt>
                      <c:pt idx="7234">
                        <c:v>-7.841115822961502E-3</c:v>
                      </c:pt>
                      <c:pt idx="7235">
                        <c:v>-7.8624991728390315E-3</c:v>
                      </c:pt>
                      <c:pt idx="7236">
                        <c:v>-7.858529458177721E-3</c:v>
                      </c:pt>
                      <c:pt idx="7237">
                        <c:v>-7.8577966928118428E-3</c:v>
                      </c:pt>
                      <c:pt idx="7238">
                        <c:v>-7.8634785808975594E-3</c:v>
                      </c:pt>
                      <c:pt idx="7239">
                        <c:v>-7.8599627175398434E-3</c:v>
                      </c:pt>
                      <c:pt idx="7240">
                        <c:v>-7.8336317229425762E-3</c:v>
                      </c:pt>
                      <c:pt idx="7241">
                        <c:v>-7.8664075579179607E-3</c:v>
                      </c:pt>
                      <c:pt idx="7242">
                        <c:v>-7.859020663249108E-3</c:v>
                      </c:pt>
                      <c:pt idx="7243">
                        <c:v>-7.8650428474796984E-3</c:v>
                      </c:pt>
                      <c:pt idx="7244">
                        <c:v>-7.8443344216730763E-3</c:v>
                      </c:pt>
                      <c:pt idx="7245">
                        <c:v>-7.8513833791222787E-3</c:v>
                      </c:pt>
                      <c:pt idx="7246">
                        <c:v>-7.8510509399153088E-3</c:v>
                      </c:pt>
                      <c:pt idx="7247">
                        <c:v>-7.85567917757885E-3</c:v>
                      </c:pt>
                      <c:pt idx="7248">
                        <c:v>-7.8639759808885479E-3</c:v>
                      </c:pt>
                      <c:pt idx="7249">
                        <c:v>-7.8542599033518592E-3</c:v>
                      </c:pt>
                      <c:pt idx="7250">
                        <c:v>-7.8585584093617631E-3</c:v>
                      </c:pt>
                      <c:pt idx="7251">
                        <c:v>-7.8677059832493075E-3</c:v>
                      </c:pt>
                      <c:pt idx="7252">
                        <c:v>-7.8640224218491442E-3</c:v>
                      </c:pt>
                      <c:pt idx="7253">
                        <c:v>-7.8690757293680275E-3</c:v>
                      </c:pt>
                      <c:pt idx="7254">
                        <c:v>-7.8671595415488096E-3</c:v>
                      </c:pt>
                      <c:pt idx="7255">
                        <c:v>-7.8640169428467136E-3</c:v>
                      </c:pt>
                      <c:pt idx="7256">
                        <c:v>-7.8465368362387964E-3</c:v>
                      </c:pt>
                      <c:pt idx="7257">
                        <c:v>-7.8547529478278262E-3</c:v>
                      </c:pt>
                      <c:pt idx="7258">
                        <c:v>-7.8634125582561134E-3</c:v>
                      </c:pt>
                      <c:pt idx="7259">
                        <c:v>-7.8649135070700347E-3</c:v>
                      </c:pt>
                      <c:pt idx="7260">
                        <c:v>-7.8607070876989243E-3</c:v>
                      </c:pt>
                      <c:pt idx="7261">
                        <c:v>-7.870367131980879E-3</c:v>
                      </c:pt>
                      <c:pt idx="7262">
                        <c:v>-7.8701973946314879E-3</c:v>
                      </c:pt>
                      <c:pt idx="7263">
                        <c:v>-7.8756721283982298E-3</c:v>
                      </c:pt>
                      <c:pt idx="7264">
                        <c:v>-7.8777360542819832E-3</c:v>
                      </c:pt>
                      <c:pt idx="7265">
                        <c:v>-7.8840984444818532E-3</c:v>
                      </c:pt>
                      <c:pt idx="7266">
                        <c:v>-7.8670973702260217E-3</c:v>
                      </c:pt>
                      <c:pt idx="7267">
                        <c:v>-7.881002555325263E-3</c:v>
                      </c:pt>
                      <c:pt idx="7268">
                        <c:v>-7.8689719372099978E-3</c:v>
                      </c:pt>
                      <c:pt idx="7269">
                        <c:v>-7.8929860111673512E-3</c:v>
                      </c:pt>
                      <c:pt idx="7270">
                        <c:v>-7.8912354050797873E-3</c:v>
                      </c:pt>
                      <c:pt idx="7271">
                        <c:v>-7.8864021379781105E-3</c:v>
                      </c:pt>
                      <c:pt idx="7272">
                        <c:v>-7.8851409552524957E-3</c:v>
                      </c:pt>
                      <c:pt idx="7273">
                        <c:v>-7.8809365809057175E-3</c:v>
                      </c:pt>
                      <c:pt idx="7274">
                        <c:v>-7.8777240897647139E-3</c:v>
                      </c:pt>
                      <c:pt idx="7275">
                        <c:v>-7.8846586005861721E-3</c:v>
                      </c:pt>
                      <c:pt idx="7276">
                        <c:v>-7.8849352129913269E-3</c:v>
                      </c:pt>
                      <c:pt idx="7277">
                        <c:v>-7.8909810780019487E-3</c:v>
                      </c:pt>
                      <c:pt idx="7278">
                        <c:v>-7.8863121399994473E-3</c:v>
                      </c:pt>
                      <c:pt idx="7279">
                        <c:v>-7.8923601909721679E-3</c:v>
                      </c:pt>
                      <c:pt idx="7280">
                        <c:v>-7.8885542051476826E-3</c:v>
                      </c:pt>
                      <c:pt idx="7281">
                        <c:v>-7.8771307688277562E-3</c:v>
                      </c:pt>
                      <c:pt idx="7282">
                        <c:v>-7.8894010969011111E-3</c:v>
                      </c:pt>
                      <c:pt idx="7283">
                        <c:v>-7.8932478868983906E-3</c:v>
                      </c:pt>
                      <c:pt idx="7284">
                        <c:v>-7.8907678947884984E-3</c:v>
                      </c:pt>
                      <c:pt idx="7285">
                        <c:v>-7.8849830679227351E-3</c:v>
                      </c:pt>
                      <c:pt idx="7286">
                        <c:v>-7.898323952277405E-3</c:v>
                      </c:pt>
                      <c:pt idx="7287">
                        <c:v>-7.8864693320065352E-3</c:v>
                      </c:pt>
                      <c:pt idx="7288">
                        <c:v>-7.8911279139799954E-3</c:v>
                      </c:pt>
                      <c:pt idx="7289">
                        <c:v>-7.883314130056808E-3</c:v>
                      </c:pt>
                      <c:pt idx="7290">
                        <c:v>-7.891108788254721E-3</c:v>
                      </c:pt>
                      <c:pt idx="7291">
                        <c:v>-7.8818083923990027E-3</c:v>
                      </c:pt>
                      <c:pt idx="7292">
                        <c:v>-7.894977842002741E-3</c:v>
                      </c:pt>
                      <c:pt idx="7293">
                        <c:v>-7.8758075829932078E-3</c:v>
                      </c:pt>
                      <c:pt idx="7294">
                        <c:v>-7.8768030290249872E-3</c:v>
                      </c:pt>
                      <c:pt idx="7295">
                        <c:v>-7.8849256700786029E-3</c:v>
                      </c:pt>
                      <c:pt idx="7296">
                        <c:v>-7.8734367479672412E-3</c:v>
                      </c:pt>
                      <c:pt idx="7297">
                        <c:v>-7.8862018663052053E-3</c:v>
                      </c:pt>
                      <c:pt idx="7298">
                        <c:v>-7.9027416093876233E-3</c:v>
                      </c:pt>
                      <c:pt idx="7299">
                        <c:v>-7.9011722977260501E-3</c:v>
                      </c:pt>
                      <c:pt idx="7300">
                        <c:v>-7.8953342966674098E-3</c:v>
                      </c:pt>
                      <c:pt idx="7301">
                        <c:v>-7.8913758655486371E-3</c:v>
                      </c:pt>
                      <c:pt idx="7302">
                        <c:v>-7.8866128476978124E-3</c:v>
                      </c:pt>
                      <c:pt idx="7303">
                        <c:v>-7.8790504178760951E-3</c:v>
                      </c:pt>
                      <c:pt idx="7304">
                        <c:v>-7.885221636525136E-3</c:v>
                      </c:pt>
                      <c:pt idx="7305">
                        <c:v>-7.8780977883993273E-3</c:v>
                      </c:pt>
                      <c:pt idx="7306">
                        <c:v>-7.9036153850049473E-3</c:v>
                      </c:pt>
                      <c:pt idx="7307">
                        <c:v>-7.8954972980430724E-3</c:v>
                      </c:pt>
                      <c:pt idx="7308">
                        <c:v>-7.8660449419077193E-3</c:v>
                      </c:pt>
                      <c:pt idx="7309">
                        <c:v>-7.8974563041258466E-3</c:v>
                      </c:pt>
                      <c:pt idx="7310">
                        <c:v>-7.8793971656821605E-3</c:v>
                      </c:pt>
                      <c:pt idx="7311">
                        <c:v>-7.8969966528485858E-3</c:v>
                      </c:pt>
                      <c:pt idx="7312">
                        <c:v>-7.9031877248040162E-3</c:v>
                      </c:pt>
                      <c:pt idx="7313">
                        <c:v>-7.9088465098599292E-3</c:v>
                      </c:pt>
                      <c:pt idx="7314">
                        <c:v>-7.9054555069267562E-3</c:v>
                      </c:pt>
                      <c:pt idx="7315">
                        <c:v>-7.9049207127717108E-3</c:v>
                      </c:pt>
                      <c:pt idx="7316">
                        <c:v>-7.9093473130767457E-3</c:v>
                      </c:pt>
                      <c:pt idx="7317">
                        <c:v>-7.9042658000067142E-3</c:v>
                      </c:pt>
                      <c:pt idx="7318">
                        <c:v>-7.902747556083568E-3</c:v>
                      </c:pt>
                      <c:pt idx="7319">
                        <c:v>-7.8989116336355015E-3</c:v>
                      </c:pt>
                      <c:pt idx="7320">
                        <c:v>-7.905208733622918E-3</c:v>
                      </c:pt>
                      <c:pt idx="7321">
                        <c:v>-7.9039661964617636E-3</c:v>
                      </c:pt>
                      <c:pt idx="7322">
                        <c:v>-7.9085024508872889E-3</c:v>
                      </c:pt>
                      <c:pt idx="7323">
                        <c:v>-7.9058283175101936E-3</c:v>
                      </c:pt>
                      <c:pt idx="7324">
                        <c:v>-7.8949216215930158E-3</c:v>
                      </c:pt>
                      <c:pt idx="7325">
                        <c:v>-7.8993042055660722E-3</c:v>
                      </c:pt>
                      <c:pt idx="7326">
                        <c:v>-7.9155094399190658E-3</c:v>
                      </c:pt>
                      <c:pt idx="7327">
                        <c:v>-7.9309495455291024E-3</c:v>
                      </c:pt>
                      <c:pt idx="7328">
                        <c:v>-7.9389440284203736E-3</c:v>
                      </c:pt>
                      <c:pt idx="7329">
                        <c:v>-7.921423016560113E-3</c:v>
                      </c:pt>
                      <c:pt idx="7330">
                        <c:v>-7.9334677489660155E-3</c:v>
                      </c:pt>
                      <c:pt idx="7331">
                        <c:v>-7.915343049184044E-3</c:v>
                      </c:pt>
                      <c:pt idx="7332">
                        <c:v>-7.916103192211971E-3</c:v>
                      </c:pt>
                      <c:pt idx="7333">
                        <c:v>-7.9239123430268447E-3</c:v>
                      </c:pt>
                      <c:pt idx="7334">
                        <c:v>-7.9215319697532541E-3</c:v>
                      </c:pt>
                      <c:pt idx="7335">
                        <c:v>-7.9214864566392266E-3</c:v>
                      </c:pt>
                      <c:pt idx="7336">
                        <c:v>-7.9339070544863725E-3</c:v>
                      </c:pt>
                      <c:pt idx="7337">
                        <c:v>-7.9226853665969651E-3</c:v>
                      </c:pt>
                      <c:pt idx="7338">
                        <c:v>-7.9370300750209542E-3</c:v>
                      </c:pt>
                      <c:pt idx="7339">
                        <c:v>-7.9186352274358968E-3</c:v>
                      </c:pt>
                      <c:pt idx="7340">
                        <c:v>-7.9160536470815387E-3</c:v>
                      </c:pt>
                      <c:pt idx="7341">
                        <c:v>-7.9222098141345423E-3</c:v>
                      </c:pt>
                      <c:pt idx="7342">
                        <c:v>-7.9364371163332358E-3</c:v>
                      </c:pt>
                      <c:pt idx="7343">
                        <c:v>-7.9431264329325752E-3</c:v>
                      </c:pt>
                      <c:pt idx="7344">
                        <c:v>-7.9308937330588389E-3</c:v>
                      </c:pt>
                      <c:pt idx="7345">
                        <c:v>-7.9400334124084277E-3</c:v>
                      </c:pt>
                      <c:pt idx="7346">
                        <c:v>-7.9316511038144914E-3</c:v>
                      </c:pt>
                      <c:pt idx="7347">
                        <c:v>-7.9420353507297908E-3</c:v>
                      </c:pt>
                      <c:pt idx="7348">
                        <c:v>-7.9251418809812065E-3</c:v>
                      </c:pt>
                      <c:pt idx="7349">
                        <c:v>-7.9320319284476287E-3</c:v>
                      </c:pt>
                      <c:pt idx="7350">
                        <c:v>-7.9295909955271037E-3</c:v>
                      </c:pt>
                      <c:pt idx="7351">
                        <c:v>-7.9189479923235315E-3</c:v>
                      </c:pt>
                      <c:pt idx="7352">
                        <c:v>-7.9213752858227557E-3</c:v>
                      </c:pt>
                      <c:pt idx="7353">
                        <c:v>-7.9312305804164207E-3</c:v>
                      </c:pt>
                      <c:pt idx="7354">
                        <c:v>-7.9484074952090034E-3</c:v>
                      </c:pt>
                      <c:pt idx="7355">
                        <c:v>-7.9501028985184356E-3</c:v>
                      </c:pt>
                      <c:pt idx="7356">
                        <c:v>-7.938156470409817E-3</c:v>
                      </c:pt>
                      <c:pt idx="7357">
                        <c:v>-7.9228468169115131E-3</c:v>
                      </c:pt>
                      <c:pt idx="7358">
                        <c:v>-7.9344260019420711E-3</c:v>
                      </c:pt>
                      <c:pt idx="7359">
                        <c:v>-7.9412689865431211E-3</c:v>
                      </c:pt>
                      <c:pt idx="7360">
                        <c:v>-7.9426867347442802E-3</c:v>
                      </c:pt>
                      <c:pt idx="7361">
                        <c:v>-7.934102820324182E-3</c:v>
                      </c:pt>
                      <c:pt idx="7362">
                        <c:v>-7.9368568761243943E-3</c:v>
                      </c:pt>
                      <c:pt idx="7363">
                        <c:v>-7.9288803507220774E-3</c:v>
                      </c:pt>
                      <c:pt idx="7364">
                        <c:v>-7.9307053519466122E-3</c:v>
                      </c:pt>
                      <c:pt idx="7365">
                        <c:v>-7.9582353055547821E-3</c:v>
                      </c:pt>
                      <c:pt idx="7366">
                        <c:v>-7.9540702258066049E-3</c:v>
                      </c:pt>
                      <c:pt idx="7367">
                        <c:v>-7.9560685372688979E-3</c:v>
                      </c:pt>
                      <c:pt idx="7368">
                        <c:v>-7.9405983542693587E-3</c:v>
                      </c:pt>
                      <c:pt idx="7369">
                        <c:v>-7.9511081009409779E-3</c:v>
                      </c:pt>
                      <c:pt idx="7370">
                        <c:v>-7.9605760253420397E-3</c:v>
                      </c:pt>
                      <c:pt idx="7371">
                        <c:v>-7.9448247116979034E-3</c:v>
                      </c:pt>
                      <c:pt idx="7372">
                        <c:v>-7.9527712180341627E-3</c:v>
                      </c:pt>
                      <c:pt idx="7373">
                        <c:v>-7.9750661381624739E-3</c:v>
                      </c:pt>
                      <c:pt idx="7374">
                        <c:v>-7.9466853974834474E-3</c:v>
                      </c:pt>
                      <c:pt idx="7375">
                        <c:v>-7.9594546349715575E-3</c:v>
                      </c:pt>
                      <c:pt idx="7376">
                        <c:v>-7.9608757009805124E-3</c:v>
                      </c:pt>
                      <c:pt idx="7377">
                        <c:v>-7.9636200612093217E-3</c:v>
                      </c:pt>
                      <c:pt idx="7378">
                        <c:v>-7.9597317366664252E-3</c:v>
                      </c:pt>
                      <c:pt idx="7379">
                        <c:v>-7.9644497191545989E-3</c:v>
                      </c:pt>
                      <c:pt idx="7380">
                        <c:v>-7.9665068199610625E-3</c:v>
                      </c:pt>
                      <c:pt idx="7381">
                        <c:v>-7.9378394530038553E-3</c:v>
                      </c:pt>
                      <c:pt idx="7382">
                        <c:v>-7.9557451555291869E-3</c:v>
                      </c:pt>
                      <c:pt idx="7383">
                        <c:v>-7.9665317565030484E-3</c:v>
                      </c:pt>
                      <c:pt idx="7384">
                        <c:v>-7.9681052018461939E-3</c:v>
                      </c:pt>
                      <c:pt idx="7385">
                        <c:v>-7.9138677778928784E-3</c:v>
                      </c:pt>
                      <c:pt idx="7386">
                        <c:v>-7.9619355671600774E-3</c:v>
                      </c:pt>
                      <c:pt idx="7387">
                        <c:v>-7.9340826280060051E-3</c:v>
                      </c:pt>
                      <c:pt idx="7388">
                        <c:v>-7.943916072440103E-3</c:v>
                      </c:pt>
                      <c:pt idx="7389">
                        <c:v>-7.949809169017821E-3</c:v>
                      </c:pt>
                      <c:pt idx="7390">
                        <c:v>-7.9666745123395631E-3</c:v>
                      </c:pt>
                      <c:pt idx="7391">
                        <c:v>-7.9651091761320809E-3</c:v>
                      </c:pt>
                      <c:pt idx="7392">
                        <c:v>-7.9599245244083763E-3</c:v>
                      </c:pt>
                      <c:pt idx="7393">
                        <c:v>-7.9570412495226783E-3</c:v>
                      </c:pt>
                      <c:pt idx="7394">
                        <c:v>-7.970063742050313E-3</c:v>
                      </c:pt>
                      <c:pt idx="7395">
                        <c:v>-7.968555359166277E-3</c:v>
                      </c:pt>
                      <c:pt idx="7396">
                        <c:v>-7.9826626522132675E-3</c:v>
                      </c:pt>
                      <c:pt idx="7397">
                        <c:v>-7.9672908668276046E-3</c:v>
                      </c:pt>
                      <c:pt idx="7398">
                        <c:v>-7.9674553803286384E-3</c:v>
                      </c:pt>
                      <c:pt idx="7399">
                        <c:v>-7.9867481226814901E-3</c:v>
                      </c:pt>
                      <c:pt idx="7400">
                        <c:v>-7.990374041183225E-3</c:v>
                      </c:pt>
                      <c:pt idx="7401">
                        <c:v>-7.9787784262265789E-3</c:v>
                      </c:pt>
                      <c:pt idx="7402">
                        <c:v>-7.9757037492567042E-3</c:v>
                      </c:pt>
                      <c:pt idx="7403">
                        <c:v>-7.9842648156064431E-3</c:v>
                      </c:pt>
                      <c:pt idx="7404">
                        <c:v>-7.9913133791916346E-3</c:v>
                      </c:pt>
                      <c:pt idx="7405">
                        <c:v>-7.9824687284582013E-3</c:v>
                      </c:pt>
                      <c:pt idx="7406">
                        <c:v>-7.9894780893445764E-3</c:v>
                      </c:pt>
                      <c:pt idx="7407">
                        <c:v>-7.9874257040762637E-3</c:v>
                      </c:pt>
                      <c:pt idx="7408">
                        <c:v>-7.9737571972754075E-3</c:v>
                      </c:pt>
                      <c:pt idx="7409">
                        <c:v>-7.9878584774317821E-3</c:v>
                      </c:pt>
                      <c:pt idx="7410">
                        <c:v>-7.9847038015883939E-3</c:v>
                      </c:pt>
                      <c:pt idx="7411">
                        <c:v>-7.9966553509915345E-3</c:v>
                      </c:pt>
                      <c:pt idx="7412">
                        <c:v>-7.98946388192469E-3</c:v>
                      </c:pt>
                      <c:pt idx="7413">
                        <c:v>-7.9994233640517109E-3</c:v>
                      </c:pt>
                      <c:pt idx="7414">
                        <c:v>-7.9959187439486868E-3</c:v>
                      </c:pt>
                      <c:pt idx="7415">
                        <c:v>-7.9895398425459657E-3</c:v>
                      </c:pt>
                      <c:pt idx="7416">
                        <c:v>-7.9947007023769834E-3</c:v>
                      </c:pt>
                      <c:pt idx="7417">
                        <c:v>-7.9995216852353484E-3</c:v>
                      </c:pt>
                      <c:pt idx="7418">
                        <c:v>-7.9965622761075106E-3</c:v>
                      </c:pt>
                      <c:pt idx="7419">
                        <c:v>-7.9905488962614037E-3</c:v>
                      </c:pt>
                      <c:pt idx="7420">
                        <c:v>-8.0015657368096849E-3</c:v>
                      </c:pt>
                      <c:pt idx="7421">
                        <c:v>-8.0072341703052875E-3</c:v>
                      </c:pt>
                      <c:pt idx="7422">
                        <c:v>-8.0092137528099388E-3</c:v>
                      </c:pt>
                      <c:pt idx="7423">
                        <c:v>-7.9853085626438031E-3</c:v>
                      </c:pt>
                      <c:pt idx="7424">
                        <c:v>-7.9984329657553938E-3</c:v>
                      </c:pt>
                      <c:pt idx="7425">
                        <c:v>-8.0244462669464989E-3</c:v>
                      </c:pt>
                      <c:pt idx="7426">
                        <c:v>-8.0010074886284113E-3</c:v>
                      </c:pt>
                      <c:pt idx="7427">
                        <c:v>-8.015106094680504E-3</c:v>
                      </c:pt>
                      <c:pt idx="7428">
                        <c:v>-7.9992801014315187E-3</c:v>
                      </c:pt>
                      <c:pt idx="7429">
                        <c:v>-8.0137552092216287E-3</c:v>
                      </c:pt>
                      <c:pt idx="7430">
                        <c:v>-8.0135784284099607E-3</c:v>
                      </c:pt>
                      <c:pt idx="7431">
                        <c:v>-8.0207498335643362E-3</c:v>
                      </c:pt>
                      <c:pt idx="7432">
                        <c:v>-8.0101985031412193E-3</c:v>
                      </c:pt>
                      <c:pt idx="7433">
                        <c:v>-7.9878751805762191E-3</c:v>
                      </c:pt>
                      <c:pt idx="7434">
                        <c:v>-8.0060349238263787E-3</c:v>
                      </c:pt>
                      <c:pt idx="7435">
                        <c:v>-7.9962068767457182E-3</c:v>
                      </c:pt>
                      <c:pt idx="7436">
                        <c:v>-7.9987062179919365E-3</c:v>
                      </c:pt>
                      <c:pt idx="7437">
                        <c:v>-8.0098370397473657E-3</c:v>
                      </c:pt>
                      <c:pt idx="7438">
                        <c:v>-8.0072994624773436E-3</c:v>
                      </c:pt>
                      <c:pt idx="7439">
                        <c:v>-8.0003337507020822E-3</c:v>
                      </c:pt>
                      <c:pt idx="7440">
                        <c:v>-8.0018500330971982E-3</c:v>
                      </c:pt>
                      <c:pt idx="7441">
                        <c:v>-8.0029943007984185E-3</c:v>
                      </c:pt>
                      <c:pt idx="7442">
                        <c:v>-7.998884238502554E-3</c:v>
                      </c:pt>
                      <c:pt idx="7443">
                        <c:v>-8.0104153221989809E-3</c:v>
                      </c:pt>
                      <c:pt idx="7444">
                        <c:v>-7.9974946396282193E-3</c:v>
                      </c:pt>
                      <c:pt idx="7445">
                        <c:v>-8.0046757437924314E-3</c:v>
                      </c:pt>
                      <c:pt idx="7446">
                        <c:v>-8.0028646119792348E-3</c:v>
                      </c:pt>
                      <c:pt idx="7447">
                        <c:v>-8.0106096764834146E-3</c:v>
                      </c:pt>
                      <c:pt idx="7448">
                        <c:v>-8.0079555229384588E-3</c:v>
                      </c:pt>
                      <c:pt idx="7449">
                        <c:v>-8.0074837639679645E-3</c:v>
                      </c:pt>
                      <c:pt idx="7450">
                        <c:v>-8.0059527880462014E-3</c:v>
                      </c:pt>
                      <c:pt idx="7451">
                        <c:v>-8.0138747154347295E-3</c:v>
                      </c:pt>
                      <c:pt idx="7452">
                        <c:v>-8.0060909167151643E-3</c:v>
                      </c:pt>
                      <c:pt idx="7453">
                        <c:v>-8.0168391659955641E-3</c:v>
                      </c:pt>
                      <c:pt idx="7454">
                        <c:v>-8.017201978711733E-3</c:v>
                      </c:pt>
                      <c:pt idx="7455">
                        <c:v>-8.0280893090666754E-3</c:v>
                      </c:pt>
                      <c:pt idx="7456">
                        <c:v>-8.0291231438999345E-3</c:v>
                      </c:pt>
                      <c:pt idx="7457">
                        <c:v>-8.0389990836202182E-3</c:v>
                      </c:pt>
                      <c:pt idx="7458">
                        <c:v>-8.0339757784095214E-3</c:v>
                      </c:pt>
                      <c:pt idx="7459">
                        <c:v>-8.0261844294746369E-3</c:v>
                      </c:pt>
                      <c:pt idx="7460">
                        <c:v>-8.0247797709119863E-3</c:v>
                      </c:pt>
                      <c:pt idx="7461">
                        <c:v>-8.0203567274774023E-3</c:v>
                      </c:pt>
                      <c:pt idx="7462">
                        <c:v>-8.0347920309133559E-3</c:v>
                      </c:pt>
                      <c:pt idx="7463">
                        <c:v>-8.0286118505937618E-3</c:v>
                      </c:pt>
                      <c:pt idx="7464">
                        <c:v>-8.0044704744082363E-3</c:v>
                      </c:pt>
                      <c:pt idx="7465">
                        <c:v>-8.0054325301444525E-3</c:v>
                      </c:pt>
                      <c:pt idx="7466">
                        <c:v>-7.989455124740209E-3</c:v>
                      </c:pt>
                      <c:pt idx="7467">
                        <c:v>-8.0208685262905446E-3</c:v>
                      </c:pt>
                      <c:pt idx="7468">
                        <c:v>-8.0106825601802094E-3</c:v>
                      </c:pt>
                      <c:pt idx="7469">
                        <c:v>-8.0230038678587839E-3</c:v>
                      </c:pt>
                      <c:pt idx="7470">
                        <c:v>-8.0291774926555554E-3</c:v>
                      </c:pt>
                      <c:pt idx="7471">
                        <c:v>-8.0252387213747538E-3</c:v>
                      </c:pt>
                      <c:pt idx="7472">
                        <c:v>-8.0082239259583136E-3</c:v>
                      </c:pt>
                      <c:pt idx="7473">
                        <c:v>-8.0210380936179635E-3</c:v>
                      </c:pt>
                      <c:pt idx="7474">
                        <c:v>-8.016972547628615E-3</c:v>
                      </c:pt>
                      <c:pt idx="7475">
                        <c:v>-8.0073889064940715E-3</c:v>
                      </c:pt>
                      <c:pt idx="7476">
                        <c:v>-8.012134639467778E-3</c:v>
                      </c:pt>
                      <c:pt idx="7477">
                        <c:v>-7.9968351164740343E-3</c:v>
                      </c:pt>
                      <c:pt idx="7478">
                        <c:v>-8.0277221552059793E-3</c:v>
                      </c:pt>
                      <c:pt idx="7479">
                        <c:v>-8.0251401529032127E-3</c:v>
                      </c:pt>
                      <c:pt idx="7480">
                        <c:v>-8.0219548403291079E-3</c:v>
                      </c:pt>
                      <c:pt idx="7481">
                        <c:v>-8.0271000804098078E-3</c:v>
                      </c:pt>
                      <c:pt idx="7482">
                        <c:v>-8.0406607570516642E-3</c:v>
                      </c:pt>
                      <c:pt idx="7483">
                        <c:v>-8.0199137535249456E-3</c:v>
                      </c:pt>
                      <c:pt idx="7484">
                        <c:v>-8.0323113882134426E-3</c:v>
                      </c:pt>
                      <c:pt idx="7485">
                        <c:v>-8.0353174283498956E-3</c:v>
                      </c:pt>
                      <c:pt idx="7486">
                        <c:v>-8.031618753522091E-3</c:v>
                      </c:pt>
                      <c:pt idx="7487">
                        <c:v>-8.0373953107549592E-3</c:v>
                      </c:pt>
                      <c:pt idx="7488">
                        <c:v>-8.0449070903324E-3</c:v>
                      </c:pt>
                      <c:pt idx="7489">
                        <c:v>-8.0396195184793007E-3</c:v>
                      </c:pt>
                      <c:pt idx="7490">
                        <c:v>-8.0441740780540106E-3</c:v>
                      </c:pt>
                      <c:pt idx="7491">
                        <c:v>-8.0510467370024878E-3</c:v>
                      </c:pt>
                      <c:pt idx="7492">
                        <c:v>-8.0504568788359963E-3</c:v>
                      </c:pt>
                      <c:pt idx="7493">
                        <c:v>-8.0544088803552183E-3</c:v>
                      </c:pt>
                      <c:pt idx="7494">
                        <c:v>-8.0530580077591719E-3</c:v>
                      </c:pt>
                      <c:pt idx="7495">
                        <c:v>-8.037222336643236E-3</c:v>
                      </c:pt>
                      <c:pt idx="7496">
                        <c:v>-8.0363596773000943E-3</c:v>
                      </c:pt>
                      <c:pt idx="7497">
                        <c:v>-8.0273678312682926E-3</c:v>
                      </c:pt>
                      <c:pt idx="7498">
                        <c:v>-8.0346794048446902E-3</c:v>
                      </c:pt>
                      <c:pt idx="7499">
                        <c:v>-8.0344187361425009E-3</c:v>
                      </c:pt>
                      <c:pt idx="7500">
                        <c:v>-8.0426713407683158E-3</c:v>
                      </c:pt>
                      <c:pt idx="7501">
                        <c:v>-8.0371348268346507E-3</c:v>
                      </c:pt>
                      <c:pt idx="7502">
                        <c:v>-8.0434900036436292E-3</c:v>
                      </c:pt>
                      <c:pt idx="7503">
                        <c:v>-8.0583672204471591E-3</c:v>
                      </c:pt>
                      <c:pt idx="7504">
                        <c:v>-8.0452220572496159E-3</c:v>
                      </c:pt>
                      <c:pt idx="7505">
                        <c:v>-8.0316793907861204E-3</c:v>
                      </c:pt>
                      <c:pt idx="7506">
                        <c:v>-8.031326960525902E-3</c:v>
                      </c:pt>
                      <c:pt idx="7507">
                        <c:v>-8.0438188049419199E-3</c:v>
                      </c:pt>
                      <c:pt idx="7508">
                        <c:v>-8.030752656044856E-3</c:v>
                      </c:pt>
                      <c:pt idx="7509">
                        <c:v>-8.0388361630839966E-3</c:v>
                      </c:pt>
                      <c:pt idx="7510">
                        <c:v>-8.0549991811846751E-3</c:v>
                      </c:pt>
                      <c:pt idx="7511">
                        <c:v>-8.0479687552323306E-3</c:v>
                      </c:pt>
                      <c:pt idx="7512">
                        <c:v>-8.0300200948507736E-3</c:v>
                      </c:pt>
                      <c:pt idx="7513">
                        <c:v>-8.014822097012363E-3</c:v>
                      </c:pt>
                      <c:pt idx="7514">
                        <c:v>-8.0335065145878664E-3</c:v>
                      </c:pt>
                      <c:pt idx="7515">
                        <c:v>-8.0411786465505661E-3</c:v>
                      </c:pt>
                      <c:pt idx="7516">
                        <c:v>-8.0484487553788321E-3</c:v>
                      </c:pt>
                      <c:pt idx="7517">
                        <c:v>-8.0473872691178196E-3</c:v>
                      </c:pt>
                      <c:pt idx="7518">
                        <c:v>-8.0340504794711633E-3</c:v>
                      </c:pt>
                      <c:pt idx="7519">
                        <c:v>-8.0535484574014455E-3</c:v>
                      </c:pt>
                      <c:pt idx="7520">
                        <c:v>-8.0424838538023981E-3</c:v>
                      </c:pt>
                      <c:pt idx="7521">
                        <c:v>-8.0316952462101809E-3</c:v>
                      </c:pt>
                      <c:pt idx="7522">
                        <c:v>-8.0466529413695115E-3</c:v>
                      </c:pt>
                      <c:pt idx="7523">
                        <c:v>-8.0582740110071282E-3</c:v>
                      </c:pt>
                      <c:pt idx="7524">
                        <c:v>-8.0264877719668937E-3</c:v>
                      </c:pt>
                      <c:pt idx="7525">
                        <c:v>-8.0433824125443077E-3</c:v>
                      </c:pt>
                      <c:pt idx="7526">
                        <c:v>-8.0542399072488623E-3</c:v>
                      </c:pt>
                      <c:pt idx="7527">
                        <c:v>-8.0689819968291377E-3</c:v>
                      </c:pt>
                      <c:pt idx="7528">
                        <c:v>-8.054621740840524E-3</c:v>
                      </c:pt>
                      <c:pt idx="7529">
                        <c:v>-8.0410352304368746E-3</c:v>
                      </c:pt>
                      <c:pt idx="7530">
                        <c:v>-8.0390614741138074E-3</c:v>
                      </c:pt>
                      <c:pt idx="7531">
                        <c:v>-8.0447902654337943E-3</c:v>
                      </c:pt>
                      <c:pt idx="7532">
                        <c:v>-8.0172685236486237E-3</c:v>
                      </c:pt>
                      <c:pt idx="7533">
                        <c:v>-8.0334506961369217E-3</c:v>
                      </c:pt>
                      <c:pt idx="7534">
                        <c:v>-8.0386543728474397E-3</c:v>
                      </c:pt>
                      <c:pt idx="7535">
                        <c:v>-8.0459182235437781E-3</c:v>
                      </c:pt>
                      <c:pt idx="7536">
                        <c:v>-8.0465865171989327E-3</c:v>
                      </c:pt>
                      <c:pt idx="7537">
                        <c:v>-8.0679831894422491E-3</c:v>
                      </c:pt>
                      <c:pt idx="7538">
                        <c:v>-8.061123418099168E-3</c:v>
                      </c:pt>
                      <c:pt idx="7539">
                        <c:v>-8.0600162542729722E-3</c:v>
                      </c:pt>
                      <c:pt idx="7540">
                        <c:v>-8.0626264932589699E-3</c:v>
                      </c:pt>
                      <c:pt idx="7541">
                        <c:v>-8.0653086008825956E-3</c:v>
                      </c:pt>
                      <c:pt idx="7542">
                        <c:v>-8.0631153418713481E-3</c:v>
                      </c:pt>
                      <c:pt idx="7543">
                        <c:v>-8.0559321801007885E-3</c:v>
                      </c:pt>
                      <c:pt idx="7544">
                        <c:v>-8.0608119744541226E-3</c:v>
                      </c:pt>
                      <c:pt idx="7545">
                        <c:v>-8.0475781575840236E-3</c:v>
                      </c:pt>
                      <c:pt idx="7546">
                        <c:v>-8.0457284731213583E-3</c:v>
                      </c:pt>
                      <c:pt idx="7547">
                        <c:v>-8.0713520198352883E-3</c:v>
                      </c:pt>
                      <c:pt idx="7548">
                        <c:v>-8.0632410464332102E-3</c:v>
                      </c:pt>
                      <c:pt idx="7549">
                        <c:v>-8.0689933240269806E-3</c:v>
                      </c:pt>
                      <c:pt idx="7550">
                        <c:v>-8.0635234476784615E-3</c:v>
                      </c:pt>
                      <c:pt idx="7551">
                        <c:v>-8.0476349655022941E-3</c:v>
                      </c:pt>
                      <c:pt idx="7552">
                        <c:v>-8.0486861781823103E-3</c:v>
                      </c:pt>
                      <c:pt idx="7553">
                        <c:v>-8.0578437538881744E-3</c:v>
                      </c:pt>
                      <c:pt idx="7554">
                        <c:v>-8.0637813480190657E-3</c:v>
                      </c:pt>
                      <c:pt idx="7555">
                        <c:v>-8.0692282878773395E-3</c:v>
                      </c:pt>
                      <c:pt idx="7556">
                        <c:v>-8.0630040247573909E-3</c:v>
                      </c:pt>
                      <c:pt idx="7557">
                        <c:v>-8.0779039237862203E-3</c:v>
                      </c:pt>
                      <c:pt idx="7558">
                        <c:v>-8.0679842895142791E-3</c:v>
                      </c:pt>
                      <c:pt idx="7559">
                        <c:v>-8.071394447471297E-3</c:v>
                      </c:pt>
                      <c:pt idx="7560">
                        <c:v>-8.0858691772397514E-3</c:v>
                      </c:pt>
                      <c:pt idx="7561">
                        <c:v>-8.083295085041721E-3</c:v>
                      </c:pt>
                      <c:pt idx="7562">
                        <c:v>-8.0883524610618762E-3</c:v>
                      </c:pt>
                      <c:pt idx="7563">
                        <c:v>-8.096363744986847E-3</c:v>
                      </c:pt>
                      <c:pt idx="7564">
                        <c:v>-8.0969410617910131E-3</c:v>
                      </c:pt>
                      <c:pt idx="7565">
                        <c:v>-8.077543529589469E-3</c:v>
                      </c:pt>
                      <c:pt idx="7566">
                        <c:v>-8.0825772216754077E-3</c:v>
                      </c:pt>
                      <c:pt idx="7567">
                        <c:v>-8.1007561082314505E-3</c:v>
                      </c:pt>
                      <c:pt idx="7568">
                        <c:v>-8.0863993802537306E-3</c:v>
                      </c:pt>
                      <c:pt idx="7569">
                        <c:v>-8.0681847685485624E-3</c:v>
                      </c:pt>
                      <c:pt idx="7570">
                        <c:v>-8.076022840134622E-3</c:v>
                      </c:pt>
                      <c:pt idx="7571">
                        <c:v>-8.0643723634574865E-3</c:v>
                      </c:pt>
                      <c:pt idx="7572">
                        <c:v>-8.0657701008404296E-3</c:v>
                      </c:pt>
                      <c:pt idx="7573">
                        <c:v>-8.0762993177478284E-3</c:v>
                      </c:pt>
                      <c:pt idx="7574">
                        <c:v>-8.0608268364056896E-3</c:v>
                      </c:pt>
                      <c:pt idx="7575">
                        <c:v>-8.0834499236263572E-3</c:v>
                      </c:pt>
                      <c:pt idx="7576">
                        <c:v>-8.0767849206012984E-3</c:v>
                      </c:pt>
                      <c:pt idx="7577">
                        <c:v>-8.062646182283752E-3</c:v>
                      </c:pt>
                      <c:pt idx="7578">
                        <c:v>-8.074875909363094E-3</c:v>
                      </c:pt>
                      <c:pt idx="7579">
                        <c:v>-8.0811270752292174E-3</c:v>
                      </c:pt>
                      <c:pt idx="7580">
                        <c:v>-8.0722207776751358E-3</c:v>
                      </c:pt>
                      <c:pt idx="7581">
                        <c:v>-8.0749698422837388E-3</c:v>
                      </c:pt>
                      <c:pt idx="7582">
                        <c:v>-8.0813363849001531E-3</c:v>
                      </c:pt>
                      <c:pt idx="7583">
                        <c:v>-8.0840356938711218E-3</c:v>
                      </c:pt>
                      <c:pt idx="7584">
                        <c:v>-8.0816627503036264E-3</c:v>
                      </c:pt>
                      <c:pt idx="7585">
                        <c:v>-8.0899344001662873E-3</c:v>
                      </c:pt>
                      <c:pt idx="7586">
                        <c:v>-8.0992889448832442E-3</c:v>
                      </c:pt>
                      <c:pt idx="7587">
                        <c:v>-8.1091224399527165E-3</c:v>
                      </c:pt>
                      <c:pt idx="7588">
                        <c:v>-8.1067298024901924E-3</c:v>
                      </c:pt>
                      <c:pt idx="7589">
                        <c:v>-8.1139413884477301E-3</c:v>
                      </c:pt>
                      <c:pt idx="7590">
                        <c:v>-8.1002728281155279E-3</c:v>
                      </c:pt>
                      <c:pt idx="7591">
                        <c:v>-8.0983401087570354E-3</c:v>
                      </c:pt>
                      <c:pt idx="7592">
                        <c:v>-8.1093109109832001E-3</c:v>
                      </c:pt>
                      <c:pt idx="7593">
                        <c:v>-8.0943054933405138E-3</c:v>
                      </c:pt>
                      <c:pt idx="7594">
                        <c:v>-8.0762775345882051E-3</c:v>
                      </c:pt>
                      <c:pt idx="7595">
                        <c:v>-8.089856960691616E-3</c:v>
                      </c:pt>
                      <c:pt idx="7596">
                        <c:v>-8.0921267401547082E-3</c:v>
                      </c:pt>
                      <c:pt idx="7597">
                        <c:v>-8.099885847417743E-3</c:v>
                      </c:pt>
                      <c:pt idx="7598">
                        <c:v>-8.1027074832706342E-3</c:v>
                      </c:pt>
                      <c:pt idx="7599">
                        <c:v>-8.1007609893370778E-3</c:v>
                      </c:pt>
                      <c:pt idx="7600">
                        <c:v>-8.0990091555212512E-3</c:v>
                      </c:pt>
                      <c:pt idx="7601">
                        <c:v>-8.108506551288832E-3</c:v>
                      </c:pt>
                      <c:pt idx="7602">
                        <c:v>-8.1043493026642516E-3</c:v>
                      </c:pt>
                      <c:pt idx="7603">
                        <c:v>-8.111845979438587E-3</c:v>
                      </c:pt>
                      <c:pt idx="7604">
                        <c:v>-8.1244422758756669E-3</c:v>
                      </c:pt>
                      <c:pt idx="7605">
                        <c:v>-8.1102464520647448E-3</c:v>
                      </c:pt>
                      <c:pt idx="7606">
                        <c:v>-8.1109203239198551E-3</c:v>
                      </c:pt>
                      <c:pt idx="7607">
                        <c:v>-8.1255750442534771E-3</c:v>
                      </c:pt>
                      <c:pt idx="7608">
                        <c:v>-8.1078130561245045E-3</c:v>
                      </c:pt>
                      <c:pt idx="7609">
                        <c:v>-8.1212935253112788E-3</c:v>
                      </c:pt>
                      <c:pt idx="7610">
                        <c:v>-8.1102270731248111E-3</c:v>
                      </c:pt>
                      <c:pt idx="7611">
                        <c:v>-8.1298957099177217E-3</c:v>
                      </c:pt>
                      <c:pt idx="7612">
                        <c:v>-8.1178019302643994E-3</c:v>
                      </c:pt>
                      <c:pt idx="7613">
                        <c:v>-8.1262469566981532E-3</c:v>
                      </c:pt>
                      <c:pt idx="7614">
                        <c:v>-8.1190660053327545E-3</c:v>
                      </c:pt>
                      <c:pt idx="7615">
                        <c:v>-8.1394873167885112E-3</c:v>
                      </c:pt>
                      <c:pt idx="7616">
                        <c:v>-8.1187205883476495E-3</c:v>
                      </c:pt>
                      <c:pt idx="7617">
                        <c:v>-8.1137131238971909E-3</c:v>
                      </c:pt>
                      <c:pt idx="7618">
                        <c:v>-8.1228745539843987E-3</c:v>
                      </c:pt>
                      <c:pt idx="7619">
                        <c:v>-8.1197368331436329E-3</c:v>
                      </c:pt>
                      <c:pt idx="7620">
                        <c:v>-8.1232139803575285E-3</c:v>
                      </c:pt>
                      <c:pt idx="7621">
                        <c:v>-8.1151126736200736E-3</c:v>
                      </c:pt>
                      <c:pt idx="7622">
                        <c:v>-8.1097397843065723E-3</c:v>
                      </c:pt>
                      <c:pt idx="7623">
                        <c:v>-8.123493144438736E-3</c:v>
                      </c:pt>
                      <c:pt idx="7624">
                        <c:v>-8.1188527540434138E-3</c:v>
                      </c:pt>
                      <c:pt idx="7625">
                        <c:v>-8.0880516247925447E-3</c:v>
                      </c:pt>
                      <c:pt idx="7626">
                        <c:v>-8.1182183442615966E-3</c:v>
                      </c:pt>
                      <c:pt idx="7627">
                        <c:v>-8.1207923653857997E-3</c:v>
                      </c:pt>
                      <c:pt idx="7628">
                        <c:v>-8.0993559381892528E-3</c:v>
                      </c:pt>
                      <c:pt idx="7629">
                        <c:v>-8.1097106832806274E-3</c:v>
                      </c:pt>
                      <c:pt idx="7630">
                        <c:v>-8.1187760883153857E-3</c:v>
                      </c:pt>
                      <c:pt idx="7631">
                        <c:v>-8.1326178440530167E-3</c:v>
                      </c:pt>
                      <c:pt idx="7632">
                        <c:v>-8.1294955766739747E-3</c:v>
                      </c:pt>
                      <c:pt idx="7633">
                        <c:v>-8.1427414087668366E-3</c:v>
                      </c:pt>
                      <c:pt idx="7634">
                        <c:v>-8.1155698450508552E-3</c:v>
                      </c:pt>
                      <c:pt idx="7635">
                        <c:v>-8.1345744159173877E-3</c:v>
                      </c:pt>
                      <c:pt idx="7636">
                        <c:v>-8.1250118936069243E-3</c:v>
                      </c:pt>
                      <c:pt idx="7637">
                        <c:v>-8.126344737719754E-3</c:v>
                      </c:pt>
                      <c:pt idx="7638">
                        <c:v>-8.1012147413797413E-3</c:v>
                      </c:pt>
                      <c:pt idx="7639">
                        <c:v>-8.1154144707167152E-3</c:v>
                      </c:pt>
                      <c:pt idx="7640">
                        <c:v>-8.1254738070686006E-3</c:v>
                      </c:pt>
                      <c:pt idx="7641">
                        <c:v>-8.1208267380144007E-3</c:v>
                      </c:pt>
                      <c:pt idx="7642">
                        <c:v>-8.1363034490207833E-3</c:v>
                      </c:pt>
                      <c:pt idx="7643">
                        <c:v>-8.0970356879899816E-3</c:v>
                      </c:pt>
                      <c:pt idx="7644">
                        <c:v>-8.1111030777997004E-3</c:v>
                      </c:pt>
                      <c:pt idx="7645">
                        <c:v>-8.127119431033716E-3</c:v>
                      </c:pt>
                      <c:pt idx="7646">
                        <c:v>-8.1224976874344577E-3</c:v>
                      </c:pt>
                      <c:pt idx="7647">
                        <c:v>-8.126894593586979E-3</c:v>
                      </c:pt>
                      <c:pt idx="7648">
                        <c:v>-8.122958373283173E-3</c:v>
                      </c:pt>
                      <c:pt idx="7649">
                        <c:v>-8.1197650152115049E-3</c:v>
                      </c:pt>
                      <c:pt idx="7650">
                        <c:v>-8.1308456036902586E-3</c:v>
                      </c:pt>
                      <c:pt idx="7651">
                        <c:v>-8.119073503100583E-3</c:v>
                      </c:pt>
                      <c:pt idx="7652">
                        <c:v>-8.138902729201274E-3</c:v>
                      </c:pt>
                      <c:pt idx="7653">
                        <c:v>-8.1417835241685988E-3</c:v>
                      </c:pt>
                      <c:pt idx="7654">
                        <c:v>-8.1484156385542555E-3</c:v>
                      </c:pt>
                      <c:pt idx="7655">
                        <c:v>-8.1272074989007358E-3</c:v>
                      </c:pt>
                      <c:pt idx="7656">
                        <c:v>-8.138877678087476E-3</c:v>
                      </c:pt>
                      <c:pt idx="7657">
                        <c:v>-8.1427744938546796E-3</c:v>
                      </c:pt>
                      <c:pt idx="7658">
                        <c:v>-8.1419604073796753E-3</c:v>
                      </c:pt>
                      <c:pt idx="7659">
                        <c:v>-8.1313582097110818E-3</c:v>
                      </c:pt>
                      <c:pt idx="7660">
                        <c:v>-8.1415832025856418E-3</c:v>
                      </c:pt>
                      <c:pt idx="7661">
                        <c:v>-8.1412837110874381E-3</c:v>
                      </c:pt>
                      <c:pt idx="7662">
                        <c:v>-8.1299063207568006E-3</c:v>
                      </c:pt>
                      <c:pt idx="7663">
                        <c:v>-8.1285066835799554E-3</c:v>
                      </c:pt>
                      <c:pt idx="7664">
                        <c:v>-8.1362582284072883E-3</c:v>
                      </c:pt>
                      <c:pt idx="7665">
                        <c:v>-8.1458901011093442E-3</c:v>
                      </c:pt>
                      <c:pt idx="7666">
                        <c:v>-8.1381158550225107E-3</c:v>
                      </c:pt>
                      <c:pt idx="7667">
                        <c:v>-8.1383089599716112E-3</c:v>
                      </c:pt>
                      <c:pt idx="7668">
                        <c:v>-8.1469498182616343E-3</c:v>
                      </c:pt>
                      <c:pt idx="7669">
                        <c:v>-8.1425223931496007E-3</c:v>
                      </c:pt>
                      <c:pt idx="7670">
                        <c:v>-8.1366439623500684E-3</c:v>
                      </c:pt>
                      <c:pt idx="7671">
                        <c:v>-8.1160758102583243E-3</c:v>
                      </c:pt>
                      <c:pt idx="7672">
                        <c:v>-8.1369284343129414E-3</c:v>
                      </c:pt>
                      <c:pt idx="7673">
                        <c:v>-8.1310814308191651E-3</c:v>
                      </c:pt>
                      <c:pt idx="7674">
                        <c:v>-8.1239682173576966E-3</c:v>
                      </c:pt>
                      <c:pt idx="7675">
                        <c:v>-8.1370996770707745E-3</c:v>
                      </c:pt>
                      <c:pt idx="7676">
                        <c:v>-8.1142187704649465E-3</c:v>
                      </c:pt>
                      <c:pt idx="7677">
                        <c:v>-8.1185517828212522E-3</c:v>
                      </c:pt>
                      <c:pt idx="7678">
                        <c:v>-8.1251439873868039E-3</c:v>
                      </c:pt>
                      <c:pt idx="7679">
                        <c:v>-8.123387832081063E-3</c:v>
                      </c:pt>
                      <c:pt idx="7680">
                        <c:v>-8.1241517068914356E-3</c:v>
                      </c:pt>
                      <c:pt idx="7681">
                        <c:v>-8.1396277727293753E-3</c:v>
                      </c:pt>
                      <c:pt idx="7682">
                        <c:v>-8.1255053863540511E-3</c:v>
                      </c:pt>
                      <c:pt idx="7683">
                        <c:v>-8.1316769911017137E-3</c:v>
                      </c:pt>
                      <c:pt idx="7684">
                        <c:v>-8.1390573750500534E-3</c:v>
                      </c:pt>
                      <c:pt idx="7685">
                        <c:v>-8.122530614058647E-3</c:v>
                      </c:pt>
                      <c:pt idx="7686">
                        <c:v>-8.1400799367670057E-3</c:v>
                      </c:pt>
                      <c:pt idx="7687">
                        <c:v>-8.1350880903454919E-3</c:v>
                      </c:pt>
                      <c:pt idx="7688">
                        <c:v>-8.1273514240711737E-3</c:v>
                      </c:pt>
                      <c:pt idx="7689">
                        <c:v>-8.1360950439741675E-3</c:v>
                      </c:pt>
                      <c:pt idx="7690">
                        <c:v>-8.1471308236414665E-3</c:v>
                      </c:pt>
                      <c:pt idx="7691">
                        <c:v>-8.1454187705017524E-3</c:v>
                      </c:pt>
                      <c:pt idx="7692">
                        <c:v>-8.1495692862264355E-3</c:v>
                      </c:pt>
                      <c:pt idx="7693">
                        <c:v>-8.1374405724867517E-3</c:v>
                      </c:pt>
                      <c:pt idx="7694">
                        <c:v>-8.1480834410315294E-3</c:v>
                      </c:pt>
                      <c:pt idx="7695">
                        <c:v>-8.1234948336910383E-3</c:v>
                      </c:pt>
                      <c:pt idx="7696">
                        <c:v>-8.135209764583028E-3</c:v>
                      </c:pt>
                      <c:pt idx="7697">
                        <c:v>-8.1378301840154058E-3</c:v>
                      </c:pt>
                      <c:pt idx="7698">
                        <c:v>-8.1397294890044741E-3</c:v>
                      </c:pt>
                      <c:pt idx="7699">
                        <c:v>-8.1561386621628509E-3</c:v>
                      </c:pt>
                      <c:pt idx="7700">
                        <c:v>-8.1437748806364781E-3</c:v>
                      </c:pt>
                      <c:pt idx="7701">
                        <c:v>-8.1470021492129219E-3</c:v>
                      </c:pt>
                      <c:pt idx="7702">
                        <c:v>-8.1491573417084243E-3</c:v>
                      </c:pt>
                      <c:pt idx="7703">
                        <c:v>-8.15862329016326E-3</c:v>
                      </c:pt>
                      <c:pt idx="7704">
                        <c:v>-8.1601714212146213E-3</c:v>
                      </c:pt>
                      <c:pt idx="7705">
                        <c:v>-8.1561697187194551E-3</c:v>
                      </c:pt>
                      <c:pt idx="7706">
                        <c:v>-8.1284821996550453E-3</c:v>
                      </c:pt>
                      <c:pt idx="7707">
                        <c:v>-8.1576454198280125E-3</c:v>
                      </c:pt>
                      <c:pt idx="7708">
                        <c:v>-8.1473877737084748E-3</c:v>
                      </c:pt>
                      <c:pt idx="7709">
                        <c:v>-8.156078558493372E-3</c:v>
                      </c:pt>
                      <c:pt idx="7710">
                        <c:v>-8.1469385459551884E-3</c:v>
                      </c:pt>
                      <c:pt idx="7711">
                        <c:v>-8.1455650820011164E-3</c:v>
                      </c:pt>
                      <c:pt idx="7712">
                        <c:v>-8.1400813799917138E-3</c:v>
                      </c:pt>
                      <c:pt idx="7713">
                        <c:v>-8.1558937172989659E-3</c:v>
                      </c:pt>
                      <c:pt idx="7714">
                        <c:v>-8.1441664530348418E-3</c:v>
                      </c:pt>
                      <c:pt idx="7715">
                        <c:v>-8.1495056323755127E-3</c:v>
                      </c:pt>
                      <c:pt idx="7716">
                        <c:v>-8.1439212993878653E-3</c:v>
                      </c:pt>
                      <c:pt idx="7717">
                        <c:v>-8.1586260602632635E-3</c:v>
                      </c:pt>
                      <c:pt idx="7718">
                        <c:v>-8.1460851433795556E-3</c:v>
                      </c:pt>
                      <c:pt idx="7719">
                        <c:v>-8.1458928250913668E-3</c:v>
                      </c:pt>
                      <c:pt idx="7720">
                        <c:v>-8.1633399741854063E-3</c:v>
                      </c:pt>
                      <c:pt idx="7721">
                        <c:v>-8.1539513484956295E-3</c:v>
                      </c:pt>
                      <c:pt idx="7722">
                        <c:v>-8.1405794991073407E-3</c:v>
                      </c:pt>
                      <c:pt idx="7723">
                        <c:v>-8.1559195378016966E-3</c:v>
                      </c:pt>
                      <c:pt idx="7724">
                        <c:v>-8.1524014028948582E-3</c:v>
                      </c:pt>
                      <c:pt idx="7725">
                        <c:v>-8.161311088420364E-3</c:v>
                      </c:pt>
                      <c:pt idx="7726">
                        <c:v>-8.1533101689886256E-3</c:v>
                      </c:pt>
                      <c:pt idx="7727">
                        <c:v>-8.1601930464800868E-3</c:v>
                      </c:pt>
                      <c:pt idx="7728">
                        <c:v>-8.1612038404324707E-3</c:v>
                      </c:pt>
                      <c:pt idx="7729">
                        <c:v>-8.1582510423167474E-3</c:v>
                      </c:pt>
                      <c:pt idx="7730">
                        <c:v>-8.1613101254107371E-3</c:v>
                      </c:pt>
                      <c:pt idx="7731">
                        <c:v>-8.1751312973742385E-3</c:v>
                      </c:pt>
                      <c:pt idx="7732">
                        <c:v>-8.1791951939012911E-3</c:v>
                      </c:pt>
                      <c:pt idx="7733">
                        <c:v>-8.1669044373273766E-3</c:v>
                      </c:pt>
                      <c:pt idx="7734">
                        <c:v>-8.1762998665363528E-3</c:v>
                      </c:pt>
                      <c:pt idx="7735">
                        <c:v>-8.1708663987801796E-3</c:v>
                      </c:pt>
                      <c:pt idx="7736">
                        <c:v>-8.1725766017627811E-3</c:v>
                      </c:pt>
                      <c:pt idx="7737">
                        <c:v>-8.1736617409049698E-3</c:v>
                      </c:pt>
                      <c:pt idx="7738">
                        <c:v>-8.1927108179412848E-3</c:v>
                      </c:pt>
                      <c:pt idx="7739">
                        <c:v>-8.17956138064466E-3</c:v>
                      </c:pt>
                      <c:pt idx="7740">
                        <c:v>-8.1774819272962748E-3</c:v>
                      </c:pt>
                      <c:pt idx="7741">
                        <c:v>-8.1773550259061217E-3</c:v>
                      </c:pt>
                      <c:pt idx="7742">
                        <c:v>-8.1670245271452408E-3</c:v>
                      </c:pt>
                      <c:pt idx="7743">
                        <c:v>-8.1717067739958283E-3</c:v>
                      </c:pt>
                      <c:pt idx="7744">
                        <c:v>-8.1733587678906976E-3</c:v>
                      </c:pt>
                      <c:pt idx="7745">
                        <c:v>-8.1843959135311922E-3</c:v>
                      </c:pt>
                      <c:pt idx="7746">
                        <c:v>-8.1612098424558421E-3</c:v>
                      </c:pt>
                      <c:pt idx="7747">
                        <c:v>-8.1746154622890314E-3</c:v>
                      </c:pt>
                      <c:pt idx="7748">
                        <c:v>-8.170990421777111E-3</c:v>
                      </c:pt>
                      <c:pt idx="7749">
                        <c:v>-8.1672572321458674E-3</c:v>
                      </c:pt>
                      <c:pt idx="7750">
                        <c:v>-8.1750795127980766E-3</c:v>
                      </c:pt>
                      <c:pt idx="7751">
                        <c:v>-8.1863291575052215E-3</c:v>
                      </c:pt>
                      <c:pt idx="7752">
                        <c:v>-8.172255824311794E-3</c:v>
                      </c:pt>
                      <c:pt idx="7753">
                        <c:v>-8.1708276904756891E-3</c:v>
                      </c:pt>
                      <c:pt idx="7754">
                        <c:v>-8.1839446137778344E-3</c:v>
                      </c:pt>
                      <c:pt idx="7755">
                        <c:v>-8.1757186404167459E-3</c:v>
                      </c:pt>
                      <c:pt idx="7756">
                        <c:v>-8.1794112891551227E-3</c:v>
                      </c:pt>
                      <c:pt idx="7757">
                        <c:v>-8.173586515417006E-3</c:v>
                      </c:pt>
                      <c:pt idx="7758">
                        <c:v>-8.1740267812280155E-3</c:v>
                      </c:pt>
                      <c:pt idx="7759">
                        <c:v>-8.153863832826078E-3</c:v>
                      </c:pt>
                      <c:pt idx="7760">
                        <c:v>-8.1745111097478885E-3</c:v>
                      </c:pt>
                      <c:pt idx="7761">
                        <c:v>-8.136731894284252E-3</c:v>
                      </c:pt>
                      <c:pt idx="7762">
                        <c:v>-8.1575625150159935E-3</c:v>
                      </c:pt>
                      <c:pt idx="7763">
                        <c:v>-8.1470226181676406E-3</c:v>
                      </c:pt>
                      <c:pt idx="7764">
                        <c:v>-8.1441574635721728E-3</c:v>
                      </c:pt>
                      <c:pt idx="7765">
                        <c:v>-8.1388769370967437E-3</c:v>
                      </c:pt>
                      <c:pt idx="7766">
                        <c:v>-8.173841339983343E-3</c:v>
                      </c:pt>
                      <c:pt idx="7767">
                        <c:v>-8.1666241517419358E-3</c:v>
                      </c:pt>
                      <c:pt idx="7768">
                        <c:v>-8.166746794292027E-3</c:v>
                      </c:pt>
                      <c:pt idx="7769">
                        <c:v>-8.1629112713933697E-3</c:v>
                      </c:pt>
                      <c:pt idx="7770">
                        <c:v>-8.1642777649138468E-3</c:v>
                      </c:pt>
                      <c:pt idx="7771">
                        <c:v>-8.1660997675095017E-3</c:v>
                      </c:pt>
                      <c:pt idx="7772">
                        <c:v>-8.158136589718026E-3</c:v>
                      </c:pt>
                      <c:pt idx="7773">
                        <c:v>-8.1702944450854874E-3</c:v>
                      </c:pt>
                      <c:pt idx="7774">
                        <c:v>-8.1683986538885825E-3</c:v>
                      </c:pt>
                      <c:pt idx="7775">
                        <c:v>-8.1627388869365148E-3</c:v>
                      </c:pt>
                      <c:pt idx="7776">
                        <c:v>-8.1629327136628887E-3</c:v>
                      </c:pt>
                      <c:pt idx="7777">
                        <c:v>-8.1638897629576022E-3</c:v>
                      </c:pt>
                      <c:pt idx="7778">
                        <c:v>-8.172140938322095E-3</c:v>
                      </c:pt>
                      <c:pt idx="7779">
                        <c:v>-8.1741158387780549E-3</c:v>
                      </c:pt>
                      <c:pt idx="7780">
                        <c:v>-8.1758725082942615E-3</c:v>
                      </c:pt>
                      <c:pt idx="7781">
                        <c:v>-8.1850490739151273E-3</c:v>
                      </c:pt>
                      <c:pt idx="7782">
                        <c:v>-8.1937545075215484E-3</c:v>
                      </c:pt>
                      <c:pt idx="7783">
                        <c:v>-8.187212255305781E-3</c:v>
                      </c:pt>
                      <c:pt idx="7784">
                        <c:v>-8.1772643110580284E-3</c:v>
                      </c:pt>
                      <c:pt idx="7785">
                        <c:v>-8.1801264273964353E-3</c:v>
                      </c:pt>
                      <c:pt idx="7786">
                        <c:v>-8.1840641385095021E-3</c:v>
                      </c:pt>
                      <c:pt idx="7787">
                        <c:v>-8.1933776784979644E-3</c:v>
                      </c:pt>
                      <c:pt idx="7788">
                        <c:v>-8.1813576566068247E-3</c:v>
                      </c:pt>
                      <c:pt idx="7789">
                        <c:v>-8.1880156736862022E-3</c:v>
                      </c:pt>
                      <c:pt idx="7790">
                        <c:v>-8.1822108765344983E-3</c:v>
                      </c:pt>
                      <c:pt idx="7791">
                        <c:v>-8.1749433701310895E-3</c:v>
                      </c:pt>
                      <c:pt idx="7792">
                        <c:v>-8.1749091022842568E-3</c:v>
                      </c:pt>
                      <c:pt idx="7793">
                        <c:v>-8.1775756735918154E-3</c:v>
                      </c:pt>
                      <c:pt idx="7794">
                        <c:v>-8.1696457627354179E-3</c:v>
                      </c:pt>
                      <c:pt idx="7795">
                        <c:v>-8.174063775551188E-3</c:v>
                      </c:pt>
                      <c:pt idx="7796">
                        <c:v>-8.186279926058233E-3</c:v>
                      </c:pt>
                      <c:pt idx="7797">
                        <c:v>-8.1759414224052904E-3</c:v>
                      </c:pt>
                      <c:pt idx="7798">
                        <c:v>-8.1774242171754261E-3</c:v>
                      </c:pt>
                      <c:pt idx="7799">
                        <c:v>-8.1787476664633169E-3</c:v>
                      </c:pt>
                      <c:pt idx="7800">
                        <c:v>-8.1655746841981427E-3</c:v>
                      </c:pt>
                      <c:pt idx="7801">
                        <c:v>-8.1678721498502551E-3</c:v>
                      </c:pt>
                      <c:pt idx="7802">
                        <c:v>-8.1763323773527772E-3</c:v>
                      </c:pt>
                      <c:pt idx="7803">
                        <c:v>-8.1655375989483307E-3</c:v>
                      </c:pt>
                      <c:pt idx="7804">
                        <c:v>-8.1762649087087618E-3</c:v>
                      </c:pt>
                      <c:pt idx="7805">
                        <c:v>-8.1623133376076563E-3</c:v>
                      </c:pt>
                      <c:pt idx="7806">
                        <c:v>-8.16636201657258E-3</c:v>
                      </c:pt>
                      <c:pt idx="7807">
                        <c:v>-8.1756391769380338E-3</c:v>
                      </c:pt>
                      <c:pt idx="7808">
                        <c:v>-8.1760230728782184E-3</c:v>
                      </c:pt>
                      <c:pt idx="7809">
                        <c:v>-8.1819866083583988E-3</c:v>
                      </c:pt>
                      <c:pt idx="7810">
                        <c:v>-8.1862213714050131E-3</c:v>
                      </c:pt>
                      <c:pt idx="7811">
                        <c:v>-8.1652836053427158E-3</c:v>
                      </c:pt>
                      <c:pt idx="7812">
                        <c:v>-8.1616068264866361E-3</c:v>
                      </c:pt>
                      <c:pt idx="7813">
                        <c:v>-8.1670654665498641E-3</c:v>
                      </c:pt>
                      <c:pt idx="7814">
                        <c:v>-8.1682991810076416E-3</c:v>
                      </c:pt>
                      <c:pt idx="7815">
                        <c:v>-8.1787331604087701E-3</c:v>
                      </c:pt>
                      <c:pt idx="7816">
                        <c:v>-8.1762887809381582E-3</c:v>
                      </c:pt>
                      <c:pt idx="7817">
                        <c:v>-8.1624615293083135E-3</c:v>
                      </c:pt>
                      <c:pt idx="7818">
                        <c:v>-8.1691466168378555E-3</c:v>
                      </c:pt>
                      <c:pt idx="7819">
                        <c:v>-8.174156580942225E-3</c:v>
                      </c:pt>
                      <c:pt idx="7820">
                        <c:v>-8.1780748633331138E-3</c:v>
                      </c:pt>
                      <c:pt idx="7821">
                        <c:v>-8.1762501249626422E-3</c:v>
                      </c:pt>
                      <c:pt idx="7822">
                        <c:v>-8.1760831018340367E-3</c:v>
                      </c:pt>
                      <c:pt idx="7823">
                        <c:v>-8.1636289994345707E-3</c:v>
                      </c:pt>
                      <c:pt idx="7824">
                        <c:v>-8.1707932939163227E-3</c:v>
                      </c:pt>
                      <c:pt idx="7825">
                        <c:v>-8.1713389007293056E-3</c:v>
                      </c:pt>
                      <c:pt idx="7826">
                        <c:v>-8.1641716634960598E-3</c:v>
                      </c:pt>
                      <c:pt idx="7827">
                        <c:v>-8.18102380393196E-3</c:v>
                      </c:pt>
                      <c:pt idx="7828">
                        <c:v>-8.1704516458330437E-3</c:v>
                      </c:pt>
                      <c:pt idx="7829">
                        <c:v>-8.1740356397298417E-3</c:v>
                      </c:pt>
                      <c:pt idx="7830">
                        <c:v>-8.1730326316400616E-3</c:v>
                      </c:pt>
                      <c:pt idx="7831">
                        <c:v>-8.1714168563961163E-3</c:v>
                      </c:pt>
                      <c:pt idx="7832">
                        <c:v>-8.1669425321228614E-3</c:v>
                      </c:pt>
                      <c:pt idx="7833">
                        <c:v>-8.1637439496611702E-3</c:v>
                      </c:pt>
                      <c:pt idx="7834">
                        <c:v>-8.1876365265974721E-3</c:v>
                      </c:pt>
                      <c:pt idx="7835">
                        <c:v>-8.1724976064671013E-3</c:v>
                      </c:pt>
                      <c:pt idx="7836">
                        <c:v>-8.1689322181923325E-3</c:v>
                      </c:pt>
                      <c:pt idx="7837">
                        <c:v>-8.15922873978649E-3</c:v>
                      </c:pt>
                      <c:pt idx="7838">
                        <c:v>-8.1599792027853418E-3</c:v>
                      </c:pt>
                      <c:pt idx="7839">
                        <c:v>-8.1654319098645334E-3</c:v>
                      </c:pt>
                      <c:pt idx="7840">
                        <c:v>-8.1740296442211844E-3</c:v>
                      </c:pt>
                      <c:pt idx="7841">
                        <c:v>-8.1847491511897307E-3</c:v>
                      </c:pt>
                      <c:pt idx="7842">
                        <c:v>-8.1912475421461375E-3</c:v>
                      </c:pt>
                      <c:pt idx="7843">
                        <c:v>-8.1718037951862763E-3</c:v>
                      </c:pt>
                      <c:pt idx="7844">
                        <c:v>-8.1712810968761779E-3</c:v>
                      </c:pt>
                      <c:pt idx="7845">
                        <c:v>-8.1713874183771337E-3</c:v>
                      </c:pt>
                      <c:pt idx="7846">
                        <c:v>-8.1803793635038171E-3</c:v>
                      </c:pt>
                      <c:pt idx="7847">
                        <c:v>-8.1824905433578506E-3</c:v>
                      </c:pt>
                      <c:pt idx="7848">
                        <c:v>-8.1814351840199372E-3</c:v>
                      </c:pt>
                      <c:pt idx="7849">
                        <c:v>-8.1866962984733904E-3</c:v>
                      </c:pt>
                      <c:pt idx="7850">
                        <c:v>-8.1798217498402145E-3</c:v>
                      </c:pt>
                      <c:pt idx="7851">
                        <c:v>-8.1853721664815037E-3</c:v>
                      </c:pt>
                      <c:pt idx="7852">
                        <c:v>-8.1898894428789285E-3</c:v>
                      </c:pt>
                      <c:pt idx="7853">
                        <c:v>-8.1894726570756696E-3</c:v>
                      </c:pt>
                      <c:pt idx="7854">
                        <c:v>-8.1889539920811192E-3</c:v>
                      </c:pt>
                      <c:pt idx="7855">
                        <c:v>-8.187440878712135E-3</c:v>
                      </c:pt>
                      <c:pt idx="7856">
                        <c:v>-8.1942455522701161E-3</c:v>
                      </c:pt>
                      <c:pt idx="7857">
                        <c:v>-8.1896721238569805E-3</c:v>
                      </c:pt>
                      <c:pt idx="7858">
                        <c:v>-8.1945161081027219E-3</c:v>
                      </c:pt>
                      <c:pt idx="7859">
                        <c:v>-8.1891360948826084E-3</c:v>
                      </c:pt>
                      <c:pt idx="7860">
                        <c:v>-8.1852563097193406E-3</c:v>
                      </c:pt>
                      <c:pt idx="7861">
                        <c:v>-8.1892210128666921E-3</c:v>
                      </c:pt>
                      <c:pt idx="7862">
                        <c:v>-8.1935141637598397E-3</c:v>
                      </c:pt>
                      <c:pt idx="7863">
                        <c:v>-8.202637443094813E-3</c:v>
                      </c:pt>
                      <c:pt idx="7864">
                        <c:v>-8.2033075295654331E-3</c:v>
                      </c:pt>
                      <c:pt idx="7865">
                        <c:v>-8.1961747163372383E-3</c:v>
                      </c:pt>
                      <c:pt idx="7866">
                        <c:v>-8.2015187259750679E-3</c:v>
                      </c:pt>
                      <c:pt idx="7867">
                        <c:v>-8.1966659343540374E-3</c:v>
                      </c:pt>
                      <c:pt idx="7868">
                        <c:v>-8.2082267344447211E-3</c:v>
                      </c:pt>
                      <c:pt idx="7869">
                        <c:v>-8.2052039767789506E-3</c:v>
                      </c:pt>
                      <c:pt idx="7870">
                        <c:v>-8.1815194008448885E-3</c:v>
                      </c:pt>
                      <c:pt idx="7871">
                        <c:v>-8.1958454097586265E-3</c:v>
                      </c:pt>
                      <c:pt idx="7872">
                        <c:v>-8.196094904097102E-3</c:v>
                      </c:pt>
                      <c:pt idx="7873">
                        <c:v>-8.2030931995453367E-3</c:v>
                      </c:pt>
                      <c:pt idx="7874">
                        <c:v>-8.1830656077244313E-3</c:v>
                      </c:pt>
                      <c:pt idx="7875">
                        <c:v>-8.1925095081739566E-3</c:v>
                      </c:pt>
                      <c:pt idx="7876">
                        <c:v>-8.1862572482603781E-3</c:v>
                      </c:pt>
                      <c:pt idx="7877">
                        <c:v>-8.1961003361475417E-3</c:v>
                      </c:pt>
                      <c:pt idx="7878">
                        <c:v>-8.1976598299673131E-3</c:v>
                      </c:pt>
                      <c:pt idx="7879">
                        <c:v>-8.209010030470313E-3</c:v>
                      </c:pt>
                      <c:pt idx="7880">
                        <c:v>-8.1960167601764708E-3</c:v>
                      </c:pt>
                      <c:pt idx="7881">
                        <c:v>-8.1904915694858416E-3</c:v>
                      </c:pt>
                      <c:pt idx="7882">
                        <c:v>-8.1897080242054297E-3</c:v>
                      </c:pt>
                      <c:pt idx="7883">
                        <c:v>-8.1749949546659935E-3</c:v>
                      </c:pt>
                      <c:pt idx="7884">
                        <c:v>-8.1963516580532639E-3</c:v>
                      </c:pt>
                      <c:pt idx="7885">
                        <c:v>-8.2077744906120572E-3</c:v>
                      </c:pt>
                      <c:pt idx="7886">
                        <c:v>-8.2062075899426625E-3</c:v>
                      </c:pt>
                      <c:pt idx="7887">
                        <c:v>-8.2012541023474723E-3</c:v>
                      </c:pt>
                      <c:pt idx="7888">
                        <c:v>-8.2030738885740615E-3</c:v>
                      </c:pt>
                      <c:pt idx="7889">
                        <c:v>-8.1917440104373237E-3</c:v>
                      </c:pt>
                      <c:pt idx="7890">
                        <c:v>-8.1997173876490123E-3</c:v>
                      </c:pt>
                      <c:pt idx="7891">
                        <c:v>-8.1925941055018513E-3</c:v>
                      </c:pt>
                      <c:pt idx="7892">
                        <c:v>-8.1885115575642195E-3</c:v>
                      </c:pt>
                      <c:pt idx="7893">
                        <c:v>-8.209359896696496E-3</c:v>
                      </c:pt>
                      <c:pt idx="7894">
                        <c:v>-8.1999954410871059E-3</c:v>
                      </c:pt>
                      <c:pt idx="7895">
                        <c:v>-8.1924410400169342E-3</c:v>
                      </c:pt>
                      <c:pt idx="7896">
                        <c:v>-8.2027491738583744E-3</c:v>
                      </c:pt>
                      <c:pt idx="7897">
                        <c:v>-8.2075251573922644E-3</c:v>
                      </c:pt>
                      <c:pt idx="7898">
                        <c:v>-8.2114840312203091E-3</c:v>
                      </c:pt>
                      <c:pt idx="7899">
                        <c:v>-8.208332248779206E-3</c:v>
                      </c:pt>
                      <c:pt idx="7900">
                        <c:v>-8.2349117054019167E-3</c:v>
                      </c:pt>
                      <c:pt idx="7901">
                        <c:v>-8.2125311181360065E-3</c:v>
                      </c:pt>
                      <c:pt idx="7902">
                        <c:v>-8.2284303552464261E-3</c:v>
                      </c:pt>
                      <c:pt idx="7903">
                        <c:v>-8.2197026205414626E-3</c:v>
                      </c:pt>
                      <c:pt idx="7904">
                        <c:v>-8.2154679472880108E-3</c:v>
                      </c:pt>
                      <c:pt idx="7905">
                        <c:v>-8.2219891256710836E-3</c:v>
                      </c:pt>
                      <c:pt idx="7906">
                        <c:v>-8.2207240187912433E-3</c:v>
                      </c:pt>
                      <c:pt idx="7907">
                        <c:v>-8.2115933051362319E-3</c:v>
                      </c:pt>
                      <c:pt idx="7908">
                        <c:v>-8.2266835033144095E-3</c:v>
                      </c:pt>
                      <c:pt idx="7909">
                        <c:v>-8.2222286919257318E-3</c:v>
                      </c:pt>
                      <c:pt idx="7910">
                        <c:v>-8.215920016345685E-3</c:v>
                      </c:pt>
                      <c:pt idx="7911">
                        <c:v>-8.2201031749697482E-3</c:v>
                      </c:pt>
                      <c:pt idx="7912">
                        <c:v>-8.2219510068212553E-3</c:v>
                      </c:pt>
                      <c:pt idx="7913">
                        <c:v>-8.2274671174311833E-3</c:v>
                      </c:pt>
                      <c:pt idx="7914">
                        <c:v>-8.2180273892933729E-3</c:v>
                      </c:pt>
                      <c:pt idx="7915">
                        <c:v>-8.2214865169299659E-3</c:v>
                      </c:pt>
                      <c:pt idx="7916">
                        <c:v>-8.2243586524526208E-3</c:v>
                      </c:pt>
                      <c:pt idx="7917">
                        <c:v>-8.2366551093494608E-3</c:v>
                      </c:pt>
                      <c:pt idx="7918">
                        <c:v>-8.2244788882948911E-3</c:v>
                      </c:pt>
                      <c:pt idx="7919">
                        <c:v>-8.2306830469786058E-3</c:v>
                      </c:pt>
                      <c:pt idx="7920">
                        <c:v>-8.2308995537724427E-3</c:v>
                      </c:pt>
                      <c:pt idx="7921">
                        <c:v>-8.2245999688365552E-3</c:v>
                      </c:pt>
                      <c:pt idx="7922">
                        <c:v>-8.2305447470017567E-3</c:v>
                      </c:pt>
                      <c:pt idx="7923">
                        <c:v>-8.2327605719851489E-3</c:v>
                      </c:pt>
                      <c:pt idx="7924">
                        <c:v>-8.2282784747785762E-3</c:v>
                      </c:pt>
                      <c:pt idx="7925">
                        <c:v>-8.2194207406842083E-3</c:v>
                      </c:pt>
                      <c:pt idx="7926">
                        <c:v>-8.2308328243291349E-3</c:v>
                      </c:pt>
                      <c:pt idx="7927">
                        <c:v>-8.2282737329788351E-3</c:v>
                      </c:pt>
                      <c:pt idx="7928">
                        <c:v>-8.2146551151512839E-3</c:v>
                      </c:pt>
                      <c:pt idx="7929">
                        <c:v>-8.2215836456099329E-3</c:v>
                      </c:pt>
                      <c:pt idx="7930">
                        <c:v>-8.2273483001576771E-3</c:v>
                      </c:pt>
                      <c:pt idx="7931">
                        <c:v>-8.2456721097684451E-3</c:v>
                      </c:pt>
                      <c:pt idx="7932">
                        <c:v>-8.2258094188074268E-3</c:v>
                      </c:pt>
                      <c:pt idx="7933">
                        <c:v>-8.2329957085529228E-3</c:v>
                      </c:pt>
                      <c:pt idx="7934">
                        <c:v>-8.2311445285375602E-3</c:v>
                      </c:pt>
                      <c:pt idx="7935">
                        <c:v>-8.2294642248434153E-3</c:v>
                      </c:pt>
                      <c:pt idx="7936">
                        <c:v>-8.2305440019269458E-3</c:v>
                      </c:pt>
                      <c:pt idx="7937">
                        <c:v>-8.2243497672918175E-3</c:v>
                      </c:pt>
                      <c:pt idx="7938">
                        <c:v>-8.2292189386214323E-3</c:v>
                      </c:pt>
                      <c:pt idx="7939">
                        <c:v>-8.2327932433762466E-3</c:v>
                      </c:pt>
                      <c:pt idx="7940">
                        <c:v>-8.2280998369637457E-3</c:v>
                      </c:pt>
                      <c:pt idx="7941">
                        <c:v>-8.2451121732399473E-3</c:v>
                      </c:pt>
                      <c:pt idx="7942">
                        <c:v>-8.2239451872118067E-3</c:v>
                      </c:pt>
                      <c:pt idx="7943">
                        <c:v>-8.2235951847346531E-3</c:v>
                      </c:pt>
                      <c:pt idx="7944">
                        <c:v>-8.2300926333731053E-3</c:v>
                      </c:pt>
                      <c:pt idx="7945">
                        <c:v>-8.2291579063901912E-3</c:v>
                      </c:pt>
                      <c:pt idx="7946">
                        <c:v>-8.2310975113857442E-3</c:v>
                      </c:pt>
                      <c:pt idx="7947">
                        <c:v>-8.232563067742572E-3</c:v>
                      </c:pt>
                      <c:pt idx="7948">
                        <c:v>-8.242472802918635E-3</c:v>
                      </c:pt>
                      <c:pt idx="7949">
                        <c:v>-8.2327820179670993E-3</c:v>
                      </c:pt>
                      <c:pt idx="7950">
                        <c:v>-8.2270149448432014E-3</c:v>
                      </c:pt>
                      <c:pt idx="7951">
                        <c:v>-8.2150681382193707E-3</c:v>
                      </c:pt>
                      <c:pt idx="7952">
                        <c:v>-8.2244613361622445E-3</c:v>
                      </c:pt>
                      <c:pt idx="7953">
                        <c:v>-8.2188417826572317E-3</c:v>
                      </c:pt>
                      <c:pt idx="7954">
                        <c:v>-8.2214398126156836E-3</c:v>
                      </c:pt>
                      <c:pt idx="7955">
                        <c:v>-8.2310430725796736E-3</c:v>
                      </c:pt>
                      <c:pt idx="7956">
                        <c:v>-8.2336012646425528E-3</c:v>
                      </c:pt>
                      <c:pt idx="7957">
                        <c:v>-8.2426695148375539E-3</c:v>
                      </c:pt>
                      <c:pt idx="7958">
                        <c:v>-8.2291146945486521E-3</c:v>
                      </c:pt>
                      <c:pt idx="7959">
                        <c:v>-8.2361490566587332E-3</c:v>
                      </c:pt>
                      <c:pt idx="7960">
                        <c:v>-8.2349480469886393E-3</c:v>
                      </c:pt>
                      <c:pt idx="7961">
                        <c:v>-8.2437389795901889E-3</c:v>
                      </c:pt>
                      <c:pt idx="7962">
                        <c:v>-8.2443604444790968E-3</c:v>
                      </c:pt>
                      <c:pt idx="7963">
                        <c:v>-8.2428983821838404E-3</c:v>
                      </c:pt>
                      <c:pt idx="7964">
                        <c:v>-8.2434820618101194E-3</c:v>
                      </c:pt>
                      <c:pt idx="7965">
                        <c:v>-8.2371761362382105E-3</c:v>
                      </c:pt>
                      <c:pt idx="7966">
                        <c:v>-8.2501920241757655E-3</c:v>
                      </c:pt>
                      <c:pt idx="7967">
                        <c:v>-8.2554513062296723E-3</c:v>
                      </c:pt>
                      <c:pt idx="7968">
                        <c:v>-8.2483221690849082E-3</c:v>
                      </c:pt>
                      <c:pt idx="7969">
                        <c:v>-8.2532804339907877E-3</c:v>
                      </c:pt>
                      <c:pt idx="7970">
                        <c:v>-8.2542534017099965E-3</c:v>
                      </c:pt>
                      <c:pt idx="7971">
                        <c:v>-8.2548736721918241E-3</c:v>
                      </c:pt>
                      <c:pt idx="7972">
                        <c:v>-8.2483875248690695E-3</c:v>
                      </c:pt>
                      <c:pt idx="7973">
                        <c:v>-8.2481780117646692E-3</c:v>
                      </c:pt>
                      <c:pt idx="7974">
                        <c:v>-8.2499226191829599E-3</c:v>
                      </c:pt>
                      <c:pt idx="7975">
                        <c:v>-8.2462231885146089E-3</c:v>
                      </c:pt>
                      <c:pt idx="7976">
                        <c:v>-8.2580789238899232E-3</c:v>
                      </c:pt>
                      <c:pt idx="7977">
                        <c:v>-8.2584662529930977E-3</c:v>
                      </c:pt>
                      <c:pt idx="7978">
                        <c:v>-8.2362611286037005E-3</c:v>
                      </c:pt>
                      <c:pt idx="7979">
                        <c:v>-8.2673536740866544E-3</c:v>
                      </c:pt>
                      <c:pt idx="7980">
                        <c:v>-8.2562579768742875E-3</c:v>
                      </c:pt>
                      <c:pt idx="7981">
                        <c:v>-8.262656768613999E-3</c:v>
                      </c:pt>
                      <c:pt idx="7982">
                        <c:v>-8.2588581870275766E-3</c:v>
                      </c:pt>
                      <c:pt idx="7983">
                        <c:v>-8.2541848814872316E-3</c:v>
                      </c:pt>
                      <c:pt idx="7984">
                        <c:v>-8.2597145277451354E-3</c:v>
                      </c:pt>
                      <c:pt idx="7985">
                        <c:v>-8.2577382192028873E-3</c:v>
                      </c:pt>
                      <c:pt idx="7986">
                        <c:v>-8.2576396787437892E-3</c:v>
                      </c:pt>
                      <c:pt idx="7987">
                        <c:v>-8.2677263851907105E-3</c:v>
                      </c:pt>
                      <c:pt idx="7988">
                        <c:v>-8.2642767081157007E-3</c:v>
                      </c:pt>
                      <c:pt idx="7989">
                        <c:v>-8.2533518575457106E-3</c:v>
                      </c:pt>
                      <c:pt idx="7990">
                        <c:v>-8.2522779700016351E-3</c:v>
                      </c:pt>
                      <c:pt idx="7991">
                        <c:v>-8.2643670429280811E-3</c:v>
                      </c:pt>
                      <c:pt idx="7992">
                        <c:v>-8.2581167733346041E-3</c:v>
                      </c:pt>
                      <c:pt idx="7993">
                        <c:v>-8.2703760179125372E-3</c:v>
                      </c:pt>
                      <c:pt idx="7994">
                        <c:v>-8.285539749887938E-3</c:v>
                      </c:pt>
                      <c:pt idx="7995">
                        <c:v>-8.2698742624336529E-3</c:v>
                      </c:pt>
                      <c:pt idx="7996">
                        <c:v>-8.2662998555649743E-3</c:v>
                      </c:pt>
                      <c:pt idx="7997">
                        <c:v>-8.2674314433833218E-3</c:v>
                      </c:pt>
                      <c:pt idx="7998">
                        <c:v>-8.2687365331138244E-3</c:v>
                      </c:pt>
                      <c:pt idx="7999">
                        <c:v>-8.2686262141621111E-3</c:v>
                      </c:pt>
                      <c:pt idx="8000">
                        <c:v>-8.2713713006366818E-3</c:v>
                      </c:pt>
                      <c:pt idx="8001">
                        <c:v>-8.2588227883212337E-3</c:v>
                      </c:pt>
                      <c:pt idx="8002">
                        <c:v>-8.2577606550072111E-3</c:v>
                      </c:pt>
                      <c:pt idx="8003">
                        <c:v>-8.2590556173404387E-3</c:v>
                      </c:pt>
                      <c:pt idx="8004">
                        <c:v>-8.2668108710193585E-3</c:v>
                      </c:pt>
                      <c:pt idx="8005">
                        <c:v>-8.2716297626536667E-3</c:v>
                      </c:pt>
                      <c:pt idx="8006">
                        <c:v>-8.2735771370221495E-3</c:v>
                      </c:pt>
                      <c:pt idx="8007">
                        <c:v>-8.2821158231840691E-3</c:v>
                      </c:pt>
                      <c:pt idx="8008">
                        <c:v>-8.2619565907799813E-3</c:v>
                      </c:pt>
                      <c:pt idx="8009">
                        <c:v>-8.271815493920821E-3</c:v>
                      </c:pt>
                      <c:pt idx="8010">
                        <c:v>-8.2710847735545674E-3</c:v>
                      </c:pt>
                      <c:pt idx="8011">
                        <c:v>-8.2665415870223653E-3</c:v>
                      </c:pt>
                      <c:pt idx="8012">
                        <c:v>-8.2611820898817068E-3</c:v>
                      </c:pt>
                      <c:pt idx="8013">
                        <c:v>-8.2652382217644066E-3</c:v>
                      </c:pt>
                      <c:pt idx="8014">
                        <c:v>-8.2346323733488158E-3</c:v>
                      </c:pt>
                      <c:pt idx="8015">
                        <c:v>-8.2539386434969889E-3</c:v>
                      </c:pt>
                      <c:pt idx="8016">
                        <c:v>-8.2659153945949266E-3</c:v>
                      </c:pt>
                      <c:pt idx="8017">
                        <c:v>-8.2395845891264242E-3</c:v>
                      </c:pt>
                      <c:pt idx="8018">
                        <c:v>-8.2444303901893969E-3</c:v>
                      </c:pt>
                      <c:pt idx="8019">
                        <c:v>-8.2562345297645997E-3</c:v>
                      </c:pt>
                      <c:pt idx="8020">
                        <c:v>-8.2409693011396608E-3</c:v>
                      </c:pt>
                      <c:pt idx="8021">
                        <c:v>-8.2431723960066667E-3</c:v>
                      </c:pt>
                      <c:pt idx="8022">
                        <c:v>-8.256662164861225E-3</c:v>
                      </c:pt>
                      <c:pt idx="8023">
                        <c:v>-8.2551278245881626E-3</c:v>
                      </c:pt>
                      <c:pt idx="8024">
                        <c:v>-8.2453935595677239E-3</c:v>
                      </c:pt>
                      <c:pt idx="8025">
                        <c:v>-8.255595667747341E-3</c:v>
                      </c:pt>
                      <c:pt idx="8026">
                        <c:v>-8.2473676824870862E-3</c:v>
                      </c:pt>
                      <c:pt idx="8027">
                        <c:v>-8.2547521179637331E-3</c:v>
                      </c:pt>
                      <c:pt idx="8028">
                        <c:v>-8.2549318920610102E-3</c:v>
                      </c:pt>
                      <c:pt idx="8029">
                        <c:v>-8.2536613364846394E-3</c:v>
                      </c:pt>
                      <c:pt idx="8030">
                        <c:v>-8.2605043245483276E-3</c:v>
                      </c:pt>
                      <c:pt idx="8031">
                        <c:v>-8.2437376768168206E-3</c:v>
                      </c:pt>
                      <c:pt idx="8032">
                        <c:v>-8.2595553529902256E-3</c:v>
                      </c:pt>
                      <c:pt idx="8033">
                        <c:v>-8.2600341270427802E-3</c:v>
                      </c:pt>
                      <c:pt idx="8034">
                        <c:v>-8.2555402653369386E-3</c:v>
                      </c:pt>
                      <c:pt idx="8035">
                        <c:v>-8.2637382337982096E-3</c:v>
                      </c:pt>
                      <c:pt idx="8036">
                        <c:v>-8.2516044614177539E-3</c:v>
                      </c:pt>
                      <c:pt idx="8037">
                        <c:v>-8.2624359156049532E-3</c:v>
                      </c:pt>
                      <c:pt idx="8038">
                        <c:v>-8.2448198563935728E-3</c:v>
                      </c:pt>
                      <c:pt idx="8039">
                        <c:v>-8.2414382005680919E-3</c:v>
                      </c:pt>
                      <c:pt idx="8040">
                        <c:v>-8.2470769762872341E-3</c:v>
                      </c:pt>
                      <c:pt idx="8041">
                        <c:v>-8.2461246308250091E-3</c:v>
                      </c:pt>
                      <c:pt idx="8042">
                        <c:v>-8.2527841259464312E-3</c:v>
                      </c:pt>
                      <c:pt idx="8043">
                        <c:v>-8.2494174017883146E-3</c:v>
                      </c:pt>
                      <c:pt idx="8044">
                        <c:v>-8.2424993055037719E-3</c:v>
                      </c:pt>
                      <c:pt idx="8045">
                        <c:v>-8.2500508874080499E-3</c:v>
                      </c:pt>
                      <c:pt idx="8046">
                        <c:v>-8.226910490524918E-3</c:v>
                      </c:pt>
                      <c:pt idx="8047">
                        <c:v>-8.2391525828906399E-3</c:v>
                      </c:pt>
                      <c:pt idx="8048">
                        <c:v>-8.244101864630005E-3</c:v>
                      </c:pt>
                      <c:pt idx="8049">
                        <c:v>-8.244108062285432E-3</c:v>
                      </c:pt>
                      <c:pt idx="8050">
                        <c:v>-8.2427292503386342E-3</c:v>
                      </c:pt>
                      <c:pt idx="8051">
                        <c:v>-8.2352695184612756E-3</c:v>
                      </c:pt>
                      <c:pt idx="8052">
                        <c:v>-8.2529389741532316E-3</c:v>
                      </c:pt>
                      <c:pt idx="8053">
                        <c:v>-8.2408052506833182E-3</c:v>
                      </c:pt>
                      <c:pt idx="8054">
                        <c:v>-8.2365449126851255E-3</c:v>
                      </c:pt>
                      <c:pt idx="8055">
                        <c:v>-8.2401135945809213E-3</c:v>
                      </c:pt>
                      <c:pt idx="8056">
                        <c:v>-8.2478857784449248E-3</c:v>
                      </c:pt>
                      <c:pt idx="8057">
                        <c:v>-8.2594770253739767E-3</c:v>
                      </c:pt>
                      <c:pt idx="8058">
                        <c:v>-8.2600081479635296E-3</c:v>
                      </c:pt>
                      <c:pt idx="8059">
                        <c:v>-8.2538344100323013E-3</c:v>
                      </c:pt>
                      <c:pt idx="8060">
                        <c:v>-8.2511823222348266E-3</c:v>
                      </c:pt>
                      <c:pt idx="8061">
                        <c:v>-8.2385648213516866E-3</c:v>
                      </c:pt>
                      <c:pt idx="8062">
                        <c:v>-8.2403401299685815E-3</c:v>
                      </c:pt>
                      <c:pt idx="8063">
                        <c:v>-8.2601164220187668E-3</c:v>
                      </c:pt>
                      <c:pt idx="8064">
                        <c:v>-8.2490012238036932E-3</c:v>
                      </c:pt>
                      <c:pt idx="8065">
                        <c:v>-8.2524585485573166E-3</c:v>
                      </c:pt>
                      <c:pt idx="8066">
                        <c:v>-8.258581424161901E-3</c:v>
                      </c:pt>
                      <c:pt idx="8067">
                        <c:v>-8.2514424019329378E-3</c:v>
                      </c:pt>
                      <c:pt idx="8068">
                        <c:v>-8.247973783916519E-3</c:v>
                      </c:pt>
                      <c:pt idx="8069">
                        <c:v>-8.2421532574594759E-3</c:v>
                      </c:pt>
                      <c:pt idx="8070">
                        <c:v>-8.249275083494597E-3</c:v>
                      </c:pt>
                      <c:pt idx="8071">
                        <c:v>-8.2583443338279921E-3</c:v>
                      </c:pt>
                      <c:pt idx="8072">
                        <c:v>-8.2506194919115539E-3</c:v>
                      </c:pt>
                      <c:pt idx="8073">
                        <c:v>-8.2328184122659326E-3</c:v>
                      </c:pt>
                      <c:pt idx="8074">
                        <c:v>-8.2342057913633495E-3</c:v>
                      </c:pt>
                      <c:pt idx="8075">
                        <c:v>-8.2298508588385787E-3</c:v>
                      </c:pt>
                      <c:pt idx="8076">
                        <c:v>-8.2399777447103809E-3</c:v>
                      </c:pt>
                      <c:pt idx="8077">
                        <c:v>-8.2276269281610411E-3</c:v>
                      </c:pt>
                      <c:pt idx="8078">
                        <c:v>-8.2302870719551616E-3</c:v>
                      </c:pt>
                      <c:pt idx="8079">
                        <c:v>-8.2244907371093728E-3</c:v>
                      </c:pt>
                      <c:pt idx="8080">
                        <c:v>-8.2359506309427309E-3</c:v>
                      </c:pt>
                      <c:pt idx="8081">
                        <c:v>-8.2436758044714519E-3</c:v>
                      </c:pt>
                      <c:pt idx="8082">
                        <c:v>-8.2433754225886609E-3</c:v>
                      </c:pt>
                      <c:pt idx="8083">
                        <c:v>-8.2517826508826386E-3</c:v>
                      </c:pt>
                      <c:pt idx="8084">
                        <c:v>-8.2468899409324069E-3</c:v>
                      </c:pt>
                      <c:pt idx="8085">
                        <c:v>-8.2494811660641636E-3</c:v>
                      </c:pt>
                      <c:pt idx="8086">
                        <c:v>-8.2549440043891645E-3</c:v>
                      </c:pt>
                      <c:pt idx="8087">
                        <c:v>-8.2559276827592499E-3</c:v>
                      </c:pt>
                      <c:pt idx="8088">
                        <c:v>-8.2410643118194012E-3</c:v>
                      </c:pt>
                      <c:pt idx="8089">
                        <c:v>-8.2401685230109531E-3</c:v>
                      </c:pt>
                      <c:pt idx="8090">
                        <c:v>-8.2470943404784666E-3</c:v>
                      </c:pt>
                      <c:pt idx="8091">
                        <c:v>-8.2533943757683598E-3</c:v>
                      </c:pt>
                      <c:pt idx="8092">
                        <c:v>-8.2457270220666623E-3</c:v>
                      </c:pt>
                      <c:pt idx="8093">
                        <c:v>-8.2514720490126578E-3</c:v>
                      </c:pt>
                      <c:pt idx="8094">
                        <c:v>-8.2568743289440621E-3</c:v>
                      </c:pt>
                      <c:pt idx="8095">
                        <c:v>-8.2607791128172115E-3</c:v>
                      </c:pt>
                      <c:pt idx="8096">
                        <c:v>-8.2566764469549914E-3</c:v>
                      </c:pt>
                      <c:pt idx="8097">
                        <c:v>-8.2455360639316876E-3</c:v>
                      </c:pt>
                      <c:pt idx="8098">
                        <c:v>-8.2534619211374286E-3</c:v>
                      </c:pt>
                      <c:pt idx="8099">
                        <c:v>-8.2662403514626951E-3</c:v>
                      </c:pt>
                      <c:pt idx="8100">
                        <c:v>-8.2536294728654223E-3</c:v>
                      </c:pt>
                      <c:pt idx="8101">
                        <c:v>-8.2431405965846232E-3</c:v>
                      </c:pt>
                      <c:pt idx="8102">
                        <c:v>-8.2352287996370916E-3</c:v>
                      </c:pt>
                      <c:pt idx="8103">
                        <c:v>-8.2413321452223017E-3</c:v>
                      </c:pt>
                      <c:pt idx="8104">
                        <c:v>-8.2474770297266738E-3</c:v>
                      </c:pt>
                      <c:pt idx="8105">
                        <c:v>-8.2389695860463907E-3</c:v>
                      </c:pt>
                      <c:pt idx="8106">
                        <c:v>-8.2645639010632387E-3</c:v>
                      </c:pt>
                      <c:pt idx="8107">
                        <c:v>-8.2576021431300783E-3</c:v>
                      </c:pt>
                      <c:pt idx="8108">
                        <c:v>-8.2441422735668752E-3</c:v>
                      </c:pt>
                      <c:pt idx="8109">
                        <c:v>-8.2435813071991323E-3</c:v>
                      </c:pt>
                      <c:pt idx="8110">
                        <c:v>-8.256546772208273E-3</c:v>
                      </c:pt>
                      <c:pt idx="8111">
                        <c:v>-8.2532581220758662E-3</c:v>
                      </c:pt>
                      <c:pt idx="8112">
                        <c:v>-8.2359174107695596E-3</c:v>
                      </c:pt>
                      <c:pt idx="8113">
                        <c:v>-8.2391705175732018E-3</c:v>
                      </c:pt>
                      <c:pt idx="8114">
                        <c:v>-8.2358502666555165E-3</c:v>
                      </c:pt>
                      <c:pt idx="8115">
                        <c:v>-8.2445675395089058E-3</c:v>
                      </c:pt>
                      <c:pt idx="8116">
                        <c:v>-8.2495446626641416E-3</c:v>
                      </c:pt>
                      <c:pt idx="8117">
                        <c:v>-8.2593214669044197E-3</c:v>
                      </c:pt>
                      <c:pt idx="8118">
                        <c:v>-8.2647897253431083E-3</c:v>
                      </c:pt>
                      <c:pt idx="8119">
                        <c:v>-8.2487768810946219E-3</c:v>
                      </c:pt>
                      <c:pt idx="8120">
                        <c:v>-8.2647524100995604E-3</c:v>
                      </c:pt>
                      <c:pt idx="8121">
                        <c:v>-8.2368410181752269E-3</c:v>
                      </c:pt>
                      <c:pt idx="8122">
                        <c:v>-8.2459852958446135E-3</c:v>
                      </c:pt>
                      <c:pt idx="8123">
                        <c:v>-8.2440636094379179E-3</c:v>
                      </c:pt>
                      <c:pt idx="8124">
                        <c:v>-8.2447711696354183E-3</c:v>
                      </c:pt>
                      <c:pt idx="8125">
                        <c:v>-8.2558244128263254E-3</c:v>
                      </c:pt>
                      <c:pt idx="8126">
                        <c:v>-8.2620314161521453E-3</c:v>
                      </c:pt>
                      <c:pt idx="8127">
                        <c:v>-8.2665074211210384E-3</c:v>
                      </c:pt>
                      <c:pt idx="8128">
                        <c:v>-8.2803926014813414E-3</c:v>
                      </c:pt>
                      <c:pt idx="8129">
                        <c:v>-8.2900768731186611E-3</c:v>
                      </c:pt>
                      <c:pt idx="8130">
                        <c:v>-8.2672012311012493E-3</c:v>
                      </c:pt>
                      <c:pt idx="8131">
                        <c:v>-8.2719476740504162E-3</c:v>
                      </c:pt>
                      <c:pt idx="8132">
                        <c:v>-8.2742361870961258E-3</c:v>
                      </c:pt>
                      <c:pt idx="8133">
                        <c:v>-8.2637694358372472E-3</c:v>
                      </c:pt>
                      <c:pt idx="8134">
                        <c:v>-8.2618848392967958E-3</c:v>
                      </c:pt>
                      <c:pt idx="8135">
                        <c:v>-8.2805643334939987E-3</c:v>
                      </c:pt>
                      <c:pt idx="8136">
                        <c:v>-8.2719771790873836E-3</c:v>
                      </c:pt>
                      <c:pt idx="8137">
                        <c:v>-8.2763684469970775E-3</c:v>
                      </c:pt>
                      <c:pt idx="8138">
                        <c:v>-8.278295613571825E-3</c:v>
                      </c:pt>
                      <c:pt idx="8139">
                        <c:v>-8.2685112285371416E-3</c:v>
                      </c:pt>
                      <c:pt idx="8140">
                        <c:v>-8.2779790594300056E-3</c:v>
                      </c:pt>
                      <c:pt idx="8141">
                        <c:v>-8.262965214963662E-3</c:v>
                      </c:pt>
                      <c:pt idx="8142">
                        <c:v>-8.2607500110934758E-3</c:v>
                      </c:pt>
                      <c:pt idx="8143">
                        <c:v>-8.2677024018930206E-3</c:v>
                      </c:pt>
                      <c:pt idx="8144">
                        <c:v>-8.2782210353989083E-3</c:v>
                      </c:pt>
                      <c:pt idx="8145">
                        <c:v>-8.2828018487419667E-3</c:v>
                      </c:pt>
                      <c:pt idx="8146">
                        <c:v>-8.2729455565649698E-3</c:v>
                      </c:pt>
                      <c:pt idx="8147">
                        <c:v>-8.2742852282554208E-3</c:v>
                      </c:pt>
                      <c:pt idx="8148">
                        <c:v>-8.2690322137275018E-3</c:v>
                      </c:pt>
                      <c:pt idx="8149">
                        <c:v>-8.2577018617576506E-3</c:v>
                      </c:pt>
                      <c:pt idx="8150">
                        <c:v>-8.2557986115072788E-3</c:v>
                      </c:pt>
                      <c:pt idx="8151">
                        <c:v>-8.2385993279959543E-3</c:v>
                      </c:pt>
                      <c:pt idx="8152">
                        <c:v>-8.2553308420449476E-3</c:v>
                      </c:pt>
                      <c:pt idx="8153">
                        <c:v>-8.2517893221630279E-3</c:v>
                      </c:pt>
                      <c:pt idx="8154">
                        <c:v>-8.2341169513514348E-3</c:v>
                      </c:pt>
                      <c:pt idx="8155">
                        <c:v>-8.2392103293584679E-3</c:v>
                      </c:pt>
                      <c:pt idx="8156">
                        <c:v>-8.2317566129268098E-3</c:v>
                      </c:pt>
                      <c:pt idx="8157">
                        <c:v>-8.2290624845574381E-3</c:v>
                      </c:pt>
                      <c:pt idx="8158">
                        <c:v>-8.2315919404757215E-3</c:v>
                      </c:pt>
                      <c:pt idx="8159">
                        <c:v>-8.2236102664183398E-3</c:v>
                      </c:pt>
                      <c:pt idx="8160">
                        <c:v>-8.2309691244830605E-3</c:v>
                      </c:pt>
                      <c:pt idx="8161">
                        <c:v>-8.2337717593932956E-3</c:v>
                      </c:pt>
                      <c:pt idx="8162">
                        <c:v>-8.2331649607575285E-3</c:v>
                      </c:pt>
                      <c:pt idx="8163">
                        <c:v>-8.2279288213073058E-3</c:v>
                      </c:pt>
                      <c:pt idx="8164">
                        <c:v>-8.2006604280597892E-3</c:v>
                      </c:pt>
                      <c:pt idx="8165">
                        <c:v>-8.2183037879977345E-3</c:v>
                      </c:pt>
                      <c:pt idx="8166">
                        <c:v>-8.2206951812169131E-3</c:v>
                      </c:pt>
                      <c:pt idx="8167">
                        <c:v>-8.2092915624436217E-3</c:v>
                      </c:pt>
                      <c:pt idx="8168">
                        <c:v>-8.2033153216411903E-3</c:v>
                      </c:pt>
                      <c:pt idx="8169">
                        <c:v>-8.1825487195342876E-3</c:v>
                      </c:pt>
                      <c:pt idx="8170">
                        <c:v>-8.1783557271875359E-3</c:v>
                      </c:pt>
                      <c:pt idx="8171">
                        <c:v>-8.1937380502849263E-3</c:v>
                      </c:pt>
                      <c:pt idx="8172">
                        <c:v>-8.2054667164522185E-3</c:v>
                      </c:pt>
                      <c:pt idx="8173">
                        <c:v>-8.1918855580010372E-3</c:v>
                      </c:pt>
                      <c:pt idx="8174">
                        <c:v>-8.1840634624794888E-3</c:v>
                      </c:pt>
                      <c:pt idx="8175">
                        <c:v>-8.1993039047076124E-3</c:v>
                      </c:pt>
                      <c:pt idx="8176">
                        <c:v>-8.2180656229086692E-3</c:v>
                      </c:pt>
                      <c:pt idx="8177">
                        <c:v>-8.2389217499380663E-3</c:v>
                      </c:pt>
                      <c:pt idx="8178">
                        <c:v>-8.2376153809418876E-3</c:v>
                      </c:pt>
                      <c:pt idx="8179">
                        <c:v>-8.2418698824081749E-3</c:v>
                      </c:pt>
                      <c:pt idx="8180">
                        <c:v>-8.2587142551579628E-3</c:v>
                      </c:pt>
                      <c:pt idx="8181">
                        <c:v>-8.2515760497392648E-3</c:v>
                      </c:pt>
                      <c:pt idx="8182">
                        <c:v>-8.2415695399045072E-3</c:v>
                      </c:pt>
                      <c:pt idx="8183">
                        <c:v>-8.2447967652216052E-3</c:v>
                      </c:pt>
                      <c:pt idx="8184">
                        <c:v>-8.2123122040578412E-3</c:v>
                      </c:pt>
                      <c:pt idx="8185">
                        <c:v>-8.2013951197114094E-3</c:v>
                      </c:pt>
                      <c:pt idx="8186">
                        <c:v>-8.210505699865053E-3</c:v>
                      </c:pt>
                      <c:pt idx="8187">
                        <c:v>-8.1895720333400382E-3</c:v>
                      </c:pt>
                      <c:pt idx="8188">
                        <c:v>-8.2179209474069707E-3</c:v>
                      </c:pt>
                      <c:pt idx="8189">
                        <c:v>-8.224106778325406E-3</c:v>
                      </c:pt>
                      <c:pt idx="8190">
                        <c:v>-8.2274274871548866E-3</c:v>
                      </c:pt>
                      <c:pt idx="8191">
                        <c:v>-8.238543636862123E-3</c:v>
                      </c:pt>
                      <c:pt idx="8192">
                        <c:v>-8.2438287031025743E-3</c:v>
                      </c:pt>
                      <c:pt idx="8193">
                        <c:v>-8.2521130370069185E-3</c:v>
                      </c:pt>
                      <c:pt idx="8194">
                        <c:v>-8.2571189862583518E-3</c:v>
                      </c:pt>
                      <c:pt idx="8195">
                        <c:v>-8.2471488946804731E-3</c:v>
                      </c:pt>
                      <c:pt idx="8196">
                        <c:v>-8.258942510054856E-3</c:v>
                      </c:pt>
                      <c:pt idx="8197">
                        <c:v>-8.255196632254885E-3</c:v>
                      </c:pt>
                      <c:pt idx="8198">
                        <c:v>-8.2583565982955118E-3</c:v>
                      </c:pt>
                      <c:pt idx="8199">
                        <c:v>-8.2821295685487975E-3</c:v>
                      </c:pt>
                      <c:pt idx="8200">
                        <c:v>-8.2687890701668449E-3</c:v>
                      </c:pt>
                      <c:pt idx="8201">
                        <c:v>-8.2616462925810697E-3</c:v>
                      </c:pt>
                      <c:pt idx="8202">
                        <c:v>-8.2714422953856625E-3</c:v>
                      </c:pt>
                      <c:pt idx="8203">
                        <c:v>-8.2779537781304067E-3</c:v>
                      </c:pt>
                      <c:pt idx="8204">
                        <c:v>-8.2887638860645457E-3</c:v>
                      </c:pt>
                      <c:pt idx="8205">
                        <c:v>-8.2790892146492445E-3</c:v>
                      </c:pt>
                      <c:pt idx="8206">
                        <c:v>-8.2824106467099239E-3</c:v>
                      </c:pt>
                      <c:pt idx="8207">
                        <c:v>-8.2963981551543286E-3</c:v>
                      </c:pt>
                      <c:pt idx="8208">
                        <c:v>-8.2948008861542365E-3</c:v>
                      </c:pt>
                      <c:pt idx="8209">
                        <c:v>-8.2897085513685912E-3</c:v>
                      </c:pt>
                      <c:pt idx="8210">
                        <c:v>-8.2805680176358202E-3</c:v>
                      </c:pt>
                      <c:pt idx="8211">
                        <c:v>-8.2903785825818015E-3</c:v>
                      </c:pt>
                      <c:pt idx="8212">
                        <c:v>-8.3001645988409253E-3</c:v>
                      </c:pt>
                      <c:pt idx="8213">
                        <c:v>-8.292854965186662E-3</c:v>
                      </c:pt>
                      <c:pt idx="8214">
                        <c:v>-8.303781501253148E-3</c:v>
                      </c:pt>
                      <c:pt idx="8215">
                        <c:v>-8.3084999192635737E-3</c:v>
                      </c:pt>
                      <c:pt idx="8216">
                        <c:v>-8.3003092394843426E-3</c:v>
                      </c:pt>
                      <c:pt idx="8217">
                        <c:v>-8.2995962344160935E-3</c:v>
                      </c:pt>
                      <c:pt idx="8218">
                        <c:v>-8.3000350498967524E-3</c:v>
                      </c:pt>
                      <c:pt idx="8219">
                        <c:v>-8.2938715356033772E-3</c:v>
                      </c:pt>
                      <c:pt idx="8220">
                        <c:v>-8.2985599096218002E-3</c:v>
                      </c:pt>
                      <c:pt idx="8221">
                        <c:v>-8.3094655846073385E-3</c:v>
                      </c:pt>
                      <c:pt idx="8222">
                        <c:v>-8.2994264207708317E-3</c:v>
                      </c:pt>
                      <c:pt idx="8223">
                        <c:v>-8.2781994507573845E-3</c:v>
                      </c:pt>
                      <c:pt idx="8224">
                        <c:v>-8.2801245094724241E-3</c:v>
                      </c:pt>
                      <c:pt idx="8225">
                        <c:v>-8.2847152006815337E-3</c:v>
                      </c:pt>
                      <c:pt idx="8226">
                        <c:v>-8.2929901122454942E-3</c:v>
                      </c:pt>
                      <c:pt idx="8227">
                        <c:v>-8.2877252597323321E-3</c:v>
                      </c:pt>
                      <c:pt idx="8228">
                        <c:v>-8.286995343033567E-3</c:v>
                      </c:pt>
                      <c:pt idx="8229">
                        <c:v>-8.3049603005247979E-3</c:v>
                      </c:pt>
                      <c:pt idx="8230">
                        <c:v>-8.2984990201255254E-3</c:v>
                      </c:pt>
                      <c:pt idx="8231">
                        <c:v>-8.3005920179476649E-3</c:v>
                      </c:pt>
                      <c:pt idx="8232">
                        <c:v>-8.2970267748358403E-3</c:v>
                      </c:pt>
                      <c:pt idx="8233">
                        <c:v>-8.2917195284029736E-3</c:v>
                      </c:pt>
                      <c:pt idx="8234">
                        <c:v>-8.3101857543077858E-3</c:v>
                      </c:pt>
                      <c:pt idx="8235">
                        <c:v>-8.3029382549582725E-3</c:v>
                      </c:pt>
                      <c:pt idx="8236">
                        <c:v>-8.2963194965739225E-3</c:v>
                      </c:pt>
                      <c:pt idx="8237">
                        <c:v>-8.2969301090531754E-3</c:v>
                      </c:pt>
                      <c:pt idx="8238">
                        <c:v>-8.3029086259968441E-3</c:v>
                      </c:pt>
                      <c:pt idx="8239">
                        <c:v>-8.3012188332787246E-3</c:v>
                      </c:pt>
                      <c:pt idx="8240">
                        <c:v>-8.3150047827882396E-3</c:v>
                      </c:pt>
                      <c:pt idx="8241">
                        <c:v>-8.3122917442026035E-3</c:v>
                      </c:pt>
                      <c:pt idx="8242">
                        <c:v>-8.3046937559331565E-3</c:v>
                      </c:pt>
                      <c:pt idx="8243">
                        <c:v>-8.3073122953225432E-3</c:v>
                      </c:pt>
                      <c:pt idx="8244">
                        <c:v>-8.3089157586466542E-3</c:v>
                      </c:pt>
                      <c:pt idx="8245">
                        <c:v>-8.3048553966415199E-3</c:v>
                      </c:pt>
                      <c:pt idx="8246">
                        <c:v>-8.2846657973530882E-3</c:v>
                      </c:pt>
                      <c:pt idx="8247">
                        <c:v>-8.2817102779270679E-3</c:v>
                      </c:pt>
                      <c:pt idx="8248">
                        <c:v>-8.2717381724598475E-3</c:v>
                      </c:pt>
                      <c:pt idx="8249">
                        <c:v>-8.2819705450426096E-3</c:v>
                      </c:pt>
                      <c:pt idx="8250">
                        <c:v>-8.2789094728614437E-3</c:v>
                      </c:pt>
                      <c:pt idx="8251">
                        <c:v>-8.2832228374469293E-3</c:v>
                      </c:pt>
                      <c:pt idx="8252">
                        <c:v>-8.2703758526412405E-3</c:v>
                      </c:pt>
                      <c:pt idx="8253">
                        <c:v>-8.2623518574119256E-3</c:v>
                      </c:pt>
                      <c:pt idx="8254">
                        <c:v>-8.2604258614395257E-3</c:v>
                      </c:pt>
                      <c:pt idx="8255">
                        <c:v>-8.2568179497608321E-3</c:v>
                      </c:pt>
                      <c:pt idx="8256">
                        <c:v>-8.2393236144183198E-3</c:v>
                      </c:pt>
                      <c:pt idx="8257">
                        <c:v>-8.2342985212731142E-3</c:v>
                      </c:pt>
                      <c:pt idx="8258">
                        <c:v>-8.2470927578479937E-3</c:v>
                      </c:pt>
                      <c:pt idx="8259">
                        <c:v>-8.2437133248303863E-3</c:v>
                      </c:pt>
                      <c:pt idx="8260">
                        <c:v>-8.2374072698452455E-3</c:v>
                      </c:pt>
                      <c:pt idx="8261">
                        <c:v>-8.2413399013915849E-3</c:v>
                      </c:pt>
                      <c:pt idx="8262">
                        <c:v>-8.2375370932641183E-3</c:v>
                      </c:pt>
                      <c:pt idx="8263">
                        <c:v>-8.2416386320072928E-3</c:v>
                      </c:pt>
                      <c:pt idx="8264">
                        <c:v>-8.2411954673994505E-3</c:v>
                      </c:pt>
                      <c:pt idx="8265">
                        <c:v>-8.2299936116853618E-3</c:v>
                      </c:pt>
                      <c:pt idx="8266">
                        <c:v>-8.2263790444870449E-3</c:v>
                      </c:pt>
                      <c:pt idx="8267">
                        <c:v>-8.2206737350926287E-3</c:v>
                      </c:pt>
                      <c:pt idx="8268">
                        <c:v>-8.2031688865995388E-3</c:v>
                      </c:pt>
                      <c:pt idx="8269">
                        <c:v>-8.2163256474128595E-3</c:v>
                      </c:pt>
                      <c:pt idx="8270">
                        <c:v>-8.2317009730816394E-3</c:v>
                      </c:pt>
                      <c:pt idx="8271">
                        <c:v>-8.2205770961045546E-3</c:v>
                      </c:pt>
                      <c:pt idx="8272">
                        <c:v>-8.2265823496822585E-3</c:v>
                      </c:pt>
                      <c:pt idx="8273">
                        <c:v>-8.2193950581249797E-3</c:v>
                      </c:pt>
                      <c:pt idx="8274">
                        <c:v>-8.2309257261680598E-3</c:v>
                      </c:pt>
                      <c:pt idx="8275">
                        <c:v>-8.2123455381598928E-3</c:v>
                      </c:pt>
                      <c:pt idx="8276">
                        <c:v>-8.2191847228161707E-3</c:v>
                      </c:pt>
                      <c:pt idx="8277">
                        <c:v>-8.229368043244709E-3</c:v>
                      </c:pt>
                      <c:pt idx="8278">
                        <c:v>-8.231821950844119E-3</c:v>
                      </c:pt>
                      <c:pt idx="8279">
                        <c:v>-8.2345738845268981E-3</c:v>
                      </c:pt>
                      <c:pt idx="8280">
                        <c:v>-8.2164391262731559E-3</c:v>
                      </c:pt>
                      <c:pt idx="8281">
                        <c:v>-8.2307468633018438E-3</c:v>
                      </c:pt>
                      <c:pt idx="8282">
                        <c:v>-8.2263922084538938E-3</c:v>
                      </c:pt>
                      <c:pt idx="8283">
                        <c:v>-8.2286217004441786E-3</c:v>
                      </c:pt>
                      <c:pt idx="8284">
                        <c:v>-8.2382949318647643E-3</c:v>
                      </c:pt>
                      <c:pt idx="8285">
                        <c:v>-8.2252577732419598E-3</c:v>
                      </c:pt>
                      <c:pt idx="8286">
                        <c:v>-8.239016885031392E-3</c:v>
                      </c:pt>
                      <c:pt idx="8287">
                        <c:v>-8.2431056542962514E-3</c:v>
                      </c:pt>
                      <c:pt idx="8288">
                        <c:v>-8.2356755031470583E-3</c:v>
                      </c:pt>
                      <c:pt idx="8289">
                        <c:v>-8.2181038687417617E-3</c:v>
                      </c:pt>
                      <c:pt idx="8290">
                        <c:v>-8.2427654397394714E-3</c:v>
                      </c:pt>
                      <c:pt idx="8291">
                        <c:v>-8.2273794238919111E-3</c:v>
                      </c:pt>
                      <c:pt idx="8292">
                        <c:v>-8.2455262137095479E-3</c:v>
                      </c:pt>
                      <c:pt idx="8293">
                        <c:v>-8.2464754309866106E-3</c:v>
                      </c:pt>
                      <c:pt idx="8294">
                        <c:v>-8.2368100554739507E-3</c:v>
                      </c:pt>
                      <c:pt idx="8295">
                        <c:v>-8.2281844099455076E-3</c:v>
                      </c:pt>
                      <c:pt idx="8296">
                        <c:v>-8.2339690236075524E-3</c:v>
                      </c:pt>
                      <c:pt idx="8297">
                        <c:v>-8.2228897504872753E-3</c:v>
                      </c:pt>
                      <c:pt idx="8298">
                        <c:v>-8.2304208958168517E-3</c:v>
                      </c:pt>
                      <c:pt idx="8299">
                        <c:v>-8.2310810094539059E-3</c:v>
                      </c:pt>
                      <c:pt idx="8300">
                        <c:v>-8.2284498689378684E-3</c:v>
                      </c:pt>
                      <c:pt idx="8301">
                        <c:v>-8.23751543400374E-3</c:v>
                      </c:pt>
                      <c:pt idx="8302">
                        <c:v>-8.215666238067746E-3</c:v>
                      </c:pt>
                      <c:pt idx="8303">
                        <c:v>-8.2401708330782867E-3</c:v>
                      </c:pt>
                      <c:pt idx="8304">
                        <c:v>-8.2477892696206333E-3</c:v>
                      </c:pt>
                      <c:pt idx="8305">
                        <c:v>-8.234298442534425E-3</c:v>
                      </c:pt>
                      <c:pt idx="8306">
                        <c:v>-8.230152777481561E-3</c:v>
                      </c:pt>
                      <c:pt idx="8307">
                        <c:v>-8.2230222756627148E-3</c:v>
                      </c:pt>
                      <c:pt idx="8308">
                        <c:v>-8.2402934938786473E-3</c:v>
                      </c:pt>
                      <c:pt idx="8309">
                        <c:v>-8.2475917925264475E-3</c:v>
                      </c:pt>
                      <c:pt idx="8310">
                        <c:v>-8.2417501715768195E-3</c:v>
                      </c:pt>
                      <c:pt idx="8311">
                        <c:v>-8.2424737574298673E-3</c:v>
                      </c:pt>
                      <c:pt idx="8312">
                        <c:v>-8.2471303614473027E-3</c:v>
                      </c:pt>
                      <c:pt idx="8313">
                        <c:v>-8.2413045902566939E-3</c:v>
                      </c:pt>
                      <c:pt idx="8314">
                        <c:v>-8.2221321676765966E-3</c:v>
                      </c:pt>
                      <c:pt idx="8315">
                        <c:v>-8.2346391947082306E-3</c:v>
                      </c:pt>
                      <c:pt idx="8316">
                        <c:v>-8.2550703796774715E-3</c:v>
                      </c:pt>
                      <c:pt idx="8317">
                        <c:v>-8.2297887915911989E-3</c:v>
                      </c:pt>
                      <c:pt idx="8318">
                        <c:v>-8.2346664020018796E-3</c:v>
                      </c:pt>
                      <c:pt idx="8319">
                        <c:v>-8.2470406772893207E-3</c:v>
                      </c:pt>
                      <c:pt idx="8320">
                        <c:v>-8.213625636707229E-3</c:v>
                      </c:pt>
                      <c:pt idx="8321">
                        <c:v>-8.2218046552939225E-3</c:v>
                      </c:pt>
                      <c:pt idx="8322">
                        <c:v>-8.2046508190502312E-3</c:v>
                      </c:pt>
                      <c:pt idx="8323">
                        <c:v>-8.2033360632922502E-3</c:v>
                      </c:pt>
                      <c:pt idx="8324">
                        <c:v>-8.2139992687448871E-3</c:v>
                      </c:pt>
                      <c:pt idx="8325">
                        <c:v>-8.2004431517876935E-3</c:v>
                      </c:pt>
                      <c:pt idx="8326">
                        <c:v>-8.2132147227486282E-3</c:v>
                      </c:pt>
                      <c:pt idx="8327">
                        <c:v>-8.2102699511629618E-3</c:v>
                      </c:pt>
                      <c:pt idx="8328">
                        <c:v>-8.2137311138150391E-3</c:v>
                      </c:pt>
                      <c:pt idx="8329">
                        <c:v>-8.2031439263918465E-3</c:v>
                      </c:pt>
                      <c:pt idx="8330">
                        <c:v>-8.2007623155947052E-3</c:v>
                      </c:pt>
                      <c:pt idx="8331">
                        <c:v>-8.2137747069633699E-3</c:v>
                      </c:pt>
                      <c:pt idx="8332">
                        <c:v>-8.20821824410513E-3</c:v>
                      </c:pt>
                      <c:pt idx="8333">
                        <c:v>-8.1777070387272829E-3</c:v>
                      </c:pt>
                      <c:pt idx="8334">
                        <c:v>-8.1993062107312224E-3</c:v>
                      </c:pt>
                      <c:pt idx="8335">
                        <c:v>-8.2011082359491078E-3</c:v>
                      </c:pt>
                      <c:pt idx="8336">
                        <c:v>-8.202269292981337E-3</c:v>
                      </c:pt>
                      <c:pt idx="8337">
                        <c:v>-8.197276621284973E-3</c:v>
                      </c:pt>
                      <c:pt idx="8338">
                        <c:v>-8.1861604764132123E-3</c:v>
                      </c:pt>
                      <c:pt idx="8339">
                        <c:v>-8.1889993859522326E-3</c:v>
                      </c:pt>
                      <c:pt idx="8340">
                        <c:v>-8.1837185941573045E-3</c:v>
                      </c:pt>
                      <c:pt idx="8341">
                        <c:v>-8.18641640744046E-3</c:v>
                      </c:pt>
                      <c:pt idx="8342">
                        <c:v>-8.1851198784295264E-3</c:v>
                      </c:pt>
                      <c:pt idx="8343">
                        <c:v>-8.1831282479610714E-3</c:v>
                      </c:pt>
                      <c:pt idx="8344">
                        <c:v>-8.1864589673623211E-3</c:v>
                      </c:pt>
                      <c:pt idx="8345">
                        <c:v>-8.1790028736443716E-3</c:v>
                      </c:pt>
                      <c:pt idx="8346">
                        <c:v>-8.1966492822987593E-3</c:v>
                      </c:pt>
                      <c:pt idx="8347">
                        <c:v>-8.1825393299681474E-3</c:v>
                      </c:pt>
                      <c:pt idx="8348">
                        <c:v>-8.1910366010071577E-3</c:v>
                      </c:pt>
                      <c:pt idx="8349">
                        <c:v>-8.1807157299545845E-3</c:v>
                      </c:pt>
                      <c:pt idx="8350">
                        <c:v>-8.178207417713303E-3</c:v>
                      </c:pt>
                      <c:pt idx="8351">
                        <c:v>-8.1827487177495942E-3</c:v>
                      </c:pt>
                      <c:pt idx="8352">
                        <c:v>-8.1789359119196162E-3</c:v>
                      </c:pt>
                      <c:pt idx="8353">
                        <c:v>-8.1801077931366369E-3</c:v>
                      </c:pt>
                      <c:pt idx="8354">
                        <c:v>-8.1926416811852441E-3</c:v>
                      </c:pt>
                      <c:pt idx="8355">
                        <c:v>-8.1756752729319187E-3</c:v>
                      </c:pt>
                      <c:pt idx="8356">
                        <c:v>-8.1821274989779414E-3</c:v>
                      </c:pt>
                      <c:pt idx="8357">
                        <c:v>-8.1909929570694075E-3</c:v>
                      </c:pt>
                      <c:pt idx="8358">
                        <c:v>-8.200256103100342E-3</c:v>
                      </c:pt>
                      <c:pt idx="8359">
                        <c:v>-8.1937766807243448E-3</c:v>
                      </c:pt>
                      <c:pt idx="8360">
                        <c:v>-8.1860797083235081E-3</c:v>
                      </c:pt>
                      <c:pt idx="8361">
                        <c:v>-8.1980244222817668E-3</c:v>
                      </c:pt>
                      <c:pt idx="8362">
                        <c:v>-8.1950247304904966E-3</c:v>
                      </c:pt>
                      <c:pt idx="8363">
                        <c:v>-8.191195110450137E-3</c:v>
                      </c:pt>
                      <c:pt idx="8364">
                        <c:v>-8.1942995478918867E-3</c:v>
                      </c:pt>
                      <c:pt idx="8365">
                        <c:v>-8.1880273495972804E-3</c:v>
                      </c:pt>
                      <c:pt idx="8366">
                        <c:v>-8.2044896445420661E-3</c:v>
                      </c:pt>
                      <c:pt idx="8367">
                        <c:v>-8.20349580646932E-3</c:v>
                      </c:pt>
                      <c:pt idx="8368">
                        <c:v>-8.1846307979063313E-3</c:v>
                      </c:pt>
                      <c:pt idx="8369">
                        <c:v>-8.1975903030710572E-3</c:v>
                      </c:pt>
                      <c:pt idx="8370">
                        <c:v>-8.1988951363182374E-3</c:v>
                      </c:pt>
                      <c:pt idx="8371">
                        <c:v>-8.1988687261897748E-3</c:v>
                      </c:pt>
                      <c:pt idx="8372">
                        <c:v>-8.1973235175090125E-3</c:v>
                      </c:pt>
                      <c:pt idx="8373">
                        <c:v>-8.1968326286704623E-3</c:v>
                      </c:pt>
                      <c:pt idx="8374">
                        <c:v>-8.1840831547071325E-3</c:v>
                      </c:pt>
                      <c:pt idx="8375">
                        <c:v>-8.1957071654054289E-3</c:v>
                      </c:pt>
                      <c:pt idx="8376">
                        <c:v>-8.1859954565342546E-3</c:v>
                      </c:pt>
                      <c:pt idx="8377">
                        <c:v>-8.1910704192713363E-3</c:v>
                      </c:pt>
                      <c:pt idx="8378">
                        <c:v>-8.1936976403721388E-3</c:v>
                      </c:pt>
                      <c:pt idx="8379">
                        <c:v>-8.204653376241872E-3</c:v>
                      </c:pt>
                      <c:pt idx="8380">
                        <c:v>-8.1981460511884475E-3</c:v>
                      </c:pt>
                      <c:pt idx="8381">
                        <c:v>-8.2042451618452496E-3</c:v>
                      </c:pt>
                      <c:pt idx="8382">
                        <c:v>-8.1999059733418051E-3</c:v>
                      </c:pt>
                      <c:pt idx="8383">
                        <c:v>-8.1871002871372403E-3</c:v>
                      </c:pt>
                      <c:pt idx="8384">
                        <c:v>-8.1853281189862691E-3</c:v>
                      </c:pt>
                      <c:pt idx="8385">
                        <c:v>-8.1737356479889139E-3</c:v>
                      </c:pt>
                      <c:pt idx="8386">
                        <c:v>-8.183421736377948E-3</c:v>
                      </c:pt>
                      <c:pt idx="8387">
                        <c:v>-8.2038740910172613E-3</c:v>
                      </c:pt>
                      <c:pt idx="8388">
                        <c:v>-8.1883987111791168E-3</c:v>
                      </c:pt>
                      <c:pt idx="8389">
                        <c:v>-8.1907897790363983E-3</c:v>
                      </c:pt>
                      <c:pt idx="8390">
                        <c:v>-8.1816766532219008E-3</c:v>
                      </c:pt>
                      <c:pt idx="8391">
                        <c:v>-8.1804206945435762E-3</c:v>
                      </c:pt>
                      <c:pt idx="8392">
                        <c:v>-8.1971887144465499E-3</c:v>
                      </c:pt>
                      <c:pt idx="8393">
                        <c:v>-8.2081649670217947E-3</c:v>
                      </c:pt>
                      <c:pt idx="8394">
                        <c:v>-8.2211811147153823E-3</c:v>
                      </c:pt>
                      <c:pt idx="8395">
                        <c:v>-8.2107116774738243E-3</c:v>
                      </c:pt>
                      <c:pt idx="8396">
                        <c:v>-8.2298257546317716E-3</c:v>
                      </c:pt>
                      <c:pt idx="8397">
                        <c:v>-8.245224512814571E-3</c:v>
                      </c:pt>
                      <c:pt idx="8398">
                        <c:v>-8.2507415315107632E-3</c:v>
                      </c:pt>
                      <c:pt idx="8399">
                        <c:v>-8.2621725962554043E-3</c:v>
                      </c:pt>
                      <c:pt idx="8400">
                        <c:v>-8.2617821445805945E-3</c:v>
                      </c:pt>
                      <c:pt idx="8401">
                        <c:v>-8.248311680722098E-3</c:v>
                      </c:pt>
                      <c:pt idx="8402">
                        <c:v>-8.2532465001557958E-3</c:v>
                      </c:pt>
                      <c:pt idx="8403">
                        <c:v>-8.2549281338112328E-3</c:v>
                      </c:pt>
                      <c:pt idx="8404">
                        <c:v>-8.2681403432172795E-3</c:v>
                      </c:pt>
                      <c:pt idx="8405">
                        <c:v>-8.262542119855382E-3</c:v>
                      </c:pt>
                      <c:pt idx="8406">
                        <c:v>-8.2698191770085808E-3</c:v>
                      </c:pt>
                      <c:pt idx="8407">
                        <c:v>-8.2530686448304622E-3</c:v>
                      </c:pt>
                      <c:pt idx="8408">
                        <c:v>-8.2616334922667439E-3</c:v>
                      </c:pt>
                      <c:pt idx="8409">
                        <c:v>-8.2773745630336411E-3</c:v>
                      </c:pt>
                      <c:pt idx="8410">
                        <c:v>-8.2819939221876731E-3</c:v>
                      </c:pt>
                      <c:pt idx="8411">
                        <c:v>-8.2737804163581872E-3</c:v>
                      </c:pt>
                      <c:pt idx="8412">
                        <c:v>-8.2692827940040667E-3</c:v>
                      </c:pt>
                      <c:pt idx="8413">
                        <c:v>-8.2850178829215974E-3</c:v>
                      </c:pt>
                      <c:pt idx="8414">
                        <c:v>-8.2730323160480554E-3</c:v>
                      </c:pt>
                      <c:pt idx="8415">
                        <c:v>-8.2606059110096053E-3</c:v>
                      </c:pt>
                      <c:pt idx="8416">
                        <c:v>-8.2711031470867249E-3</c:v>
                      </c:pt>
                      <c:pt idx="8417">
                        <c:v>-8.2727885967538127E-3</c:v>
                      </c:pt>
                      <c:pt idx="8418">
                        <c:v>-8.2556562586286117E-3</c:v>
                      </c:pt>
                      <c:pt idx="8419">
                        <c:v>-8.2619590754325935E-3</c:v>
                      </c:pt>
                      <c:pt idx="8420">
                        <c:v>-8.2579723312393421E-3</c:v>
                      </c:pt>
                      <c:pt idx="8421">
                        <c:v>-8.258466246429284E-3</c:v>
                      </c:pt>
                      <c:pt idx="8422">
                        <c:v>-8.2739738637604629E-3</c:v>
                      </c:pt>
                      <c:pt idx="8423">
                        <c:v>-8.2558077150538759E-3</c:v>
                      </c:pt>
                      <c:pt idx="8424">
                        <c:v>-8.2381840220268881E-3</c:v>
                      </c:pt>
                      <c:pt idx="8425">
                        <c:v>-8.2477066770959857E-3</c:v>
                      </c:pt>
                      <c:pt idx="8426">
                        <c:v>-8.2578559051654076E-3</c:v>
                      </c:pt>
                      <c:pt idx="8427">
                        <c:v>-8.2637958429274683E-3</c:v>
                      </c:pt>
                      <c:pt idx="8428">
                        <c:v>-8.2555223063012703E-3</c:v>
                      </c:pt>
                      <c:pt idx="8429">
                        <c:v>-8.2609244558796528E-3</c:v>
                      </c:pt>
                      <c:pt idx="8430">
                        <c:v>-8.253850755274789E-3</c:v>
                      </c:pt>
                      <c:pt idx="8431">
                        <c:v>-8.2592424067018388E-3</c:v>
                      </c:pt>
                      <c:pt idx="8432">
                        <c:v>-8.2715486713232263E-3</c:v>
                      </c:pt>
                      <c:pt idx="8433">
                        <c:v>-8.2631655431332409E-3</c:v>
                      </c:pt>
                      <c:pt idx="8434">
                        <c:v>-8.2726047658439519E-3</c:v>
                      </c:pt>
                      <c:pt idx="8435">
                        <c:v>-8.2824325960061691E-3</c:v>
                      </c:pt>
                      <c:pt idx="8436">
                        <c:v>-8.2868458320377539E-3</c:v>
                      </c:pt>
                      <c:pt idx="8437">
                        <c:v>-8.2723408515256013E-3</c:v>
                      </c:pt>
                      <c:pt idx="8438">
                        <c:v>-8.2849002706759153E-3</c:v>
                      </c:pt>
                      <c:pt idx="8439">
                        <c:v>-8.2920458360707661E-3</c:v>
                      </c:pt>
                      <c:pt idx="8440">
                        <c:v>-8.2847769920828974E-3</c:v>
                      </c:pt>
                      <c:pt idx="8441">
                        <c:v>-8.2646845266136932E-3</c:v>
                      </c:pt>
                      <c:pt idx="8442">
                        <c:v>-8.2385961004165249E-3</c:v>
                      </c:pt>
                      <c:pt idx="8443">
                        <c:v>-8.2638372227819158E-3</c:v>
                      </c:pt>
                      <c:pt idx="8444">
                        <c:v>-8.232116187017231E-3</c:v>
                      </c:pt>
                      <c:pt idx="8445">
                        <c:v>-8.2536675882732419E-3</c:v>
                      </c:pt>
                      <c:pt idx="8446">
                        <c:v>-8.267164883576197E-3</c:v>
                      </c:pt>
                      <c:pt idx="8447">
                        <c:v>-8.2470183234921984E-3</c:v>
                      </c:pt>
                      <c:pt idx="8448">
                        <c:v>-8.2521638362904517E-3</c:v>
                      </c:pt>
                      <c:pt idx="8449">
                        <c:v>-8.2597294376078687E-3</c:v>
                      </c:pt>
                      <c:pt idx="8450">
                        <c:v>-8.2707369999433372E-3</c:v>
                      </c:pt>
                      <c:pt idx="8451">
                        <c:v>-8.2642925518416604E-3</c:v>
                      </c:pt>
                      <c:pt idx="8452">
                        <c:v>-8.2462446920324398E-3</c:v>
                      </c:pt>
                      <c:pt idx="8453">
                        <c:v>-8.2596023282567807E-3</c:v>
                      </c:pt>
                      <c:pt idx="8454">
                        <c:v>-8.2618522316319793E-3</c:v>
                      </c:pt>
                      <c:pt idx="8455">
                        <c:v>-8.2702987540340597E-3</c:v>
                      </c:pt>
                      <c:pt idx="8456">
                        <c:v>-8.2682988438399687E-3</c:v>
                      </c:pt>
                      <c:pt idx="8457">
                        <c:v>-8.2523703322158245E-3</c:v>
                      </c:pt>
                      <c:pt idx="8458">
                        <c:v>-8.2442215892295726E-3</c:v>
                      </c:pt>
                      <c:pt idx="8459">
                        <c:v>-8.2584333145561406E-3</c:v>
                      </c:pt>
                      <c:pt idx="8460">
                        <c:v>-8.2597112267542693E-3</c:v>
                      </c:pt>
                      <c:pt idx="8461">
                        <c:v>-8.2579873141218896E-3</c:v>
                      </c:pt>
                      <c:pt idx="8462">
                        <c:v>-8.238302952916535E-3</c:v>
                      </c:pt>
                      <c:pt idx="8463">
                        <c:v>-8.2565530643003062E-3</c:v>
                      </c:pt>
                      <c:pt idx="8464">
                        <c:v>-8.2572075806266933E-3</c:v>
                      </c:pt>
                      <c:pt idx="8465">
                        <c:v>-8.2602612278886139E-3</c:v>
                      </c:pt>
                      <c:pt idx="8466">
                        <c:v>-8.2640435940902184E-3</c:v>
                      </c:pt>
                      <c:pt idx="8467">
                        <c:v>-8.2514784303968081E-3</c:v>
                      </c:pt>
                      <c:pt idx="8468">
                        <c:v>-8.2736855223606281E-3</c:v>
                      </c:pt>
                      <c:pt idx="8469">
                        <c:v>-8.2696987517675968E-3</c:v>
                      </c:pt>
                      <c:pt idx="8470">
                        <c:v>-8.2723406417393279E-3</c:v>
                      </c:pt>
                      <c:pt idx="8471">
                        <c:v>-8.2636483466675958E-3</c:v>
                      </c:pt>
                      <c:pt idx="8472">
                        <c:v>-8.252629530803161E-3</c:v>
                      </c:pt>
                      <c:pt idx="8473">
                        <c:v>-8.2564479034050436E-3</c:v>
                      </c:pt>
                      <c:pt idx="8474">
                        <c:v>-8.2657880441803343E-3</c:v>
                      </c:pt>
                      <c:pt idx="8475">
                        <c:v>-8.2814006268766612E-3</c:v>
                      </c:pt>
                      <c:pt idx="8476">
                        <c:v>-8.2607236846685261E-3</c:v>
                      </c:pt>
                      <c:pt idx="8477">
                        <c:v>-8.2390846271359688E-3</c:v>
                      </c:pt>
                      <c:pt idx="8478">
                        <c:v>-8.2438407547129177E-3</c:v>
                      </c:pt>
                      <c:pt idx="8479">
                        <c:v>-8.2554116763149266E-3</c:v>
                      </c:pt>
                      <c:pt idx="8480">
                        <c:v>-8.2523550841438406E-3</c:v>
                      </c:pt>
                      <c:pt idx="8481">
                        <c:v>-8.2396746490120982E-3</c:v>
                      </c:pt>
                      <c:pt idx="8482">
                        <c:v>-8.2576716003403255E-3</c:v>
                      </c:pt>
                      <c:pt idx="8483">
                        <c:v>-8.2749849929410896E-3</c:v>
                      </c:pt>
                      <c:pt idx="8484">
                        <c:v>-8.2629396501322817E-3</c:v>
                      </c:pt>
                      <c:pt idx="8485">
                        <c:v>-8.2654717462382916E-3</c:v>
                      </c:pt>
                      <c:pt idx="8486">
                        <c:v>-8.2659348421417859E-3</c:v>
                      </c:pt>
                      <c:pt idx="8487">
                        <c:v>-8.2765542336674502E-3</c:v>
                      </c:pt>
                      <c:pt idx="8488">
                        <c:v>-8.2614789635284246E-3</c:v>
                      </c:pt>
                      <c:pt idx="8489">
                        <c:v>-8.2861742035472228E-3</c:v>
                      </c:pt>
                      <c:pt idx="8490">
                        <c:v>-8.2798776521225814E-3</c:v>
                      </c:pt>
                      <c:pt idx="8491">
                        <c:v>-8.2882561649009253E-3</c:v>
                      </c:pt>
                      <c:pt idx="8492">
                        <c:v>-8.2663402610814608E-3</c:v>
                      </c:pt>
                      <c:pt idx="8493">
                        <c:v>-8.266888276471247E-3</c:v>
                      </c:pt>
                      <c:pt idx="8494">
                        <c:v>-8.2690898822081315E-3</c:v>
                      </c:pt>
                      <c:pt idx="8495">
                        <c:v>-8.2695146105712866E-3</c:v>
                      </c:pt>
                      <c:pt idx="8496">
                        <c:v>-8.2467670666690595E-3</c:v>
                      </c:pt>
                      <c:pt idx="8497">
                        <c:v>-8.2613219124177007E-3</c:v>
                      </c:pt>
                      <c:pt idx="8498">
                        <c:v>-8.2428861378437118E-3</c:v>
                      </c:pt>
                      <c:pt idx="8499">
                        <c:v>-8.2407338663039661E-3</c:v>
                      </c:pt>
                      <c:pt idx="8500">
                        <c:v>-8.2525741401027058E-3</c:v>
                      </c:pt>
                      <c:pt idx="8501">
                        <c:v>-8.2339546141677513E-3</c:v>
                      </c:pt>
                      <c:pt idx="8502">
                        <c:v>-8.2312994905072868E-3</c:v>
                      </c:pt>
                      <c:pt idx="8503">
                        <c:v>-8.232741636342111E-3</c:v>
                      </c:pt>
                      <c:pt idx="8504">
                        <c:v>-8.2444126924456317E-3</c:v>
                      </c:pt>
                      <c:pt idx="8505">
                        <c:v>-8.2435266755437695E-3</c:v>
                      </c:pt>
                      <c:pt idx="8506">
                        <c:v>-8.2447119873539053E-3</c:v>
                      </c:pt>
                      <c:pt idx="8507">
                        <c:v>-8.2477528430714587E-3</c:v>
                      </c:pt>
                      <c:pt idx="8508">
                        <c:v>-8.2483917168456999E-3</c:v>
                      </c:pt>
                      <c:pt idx="8509">
                        <c:v>-8.2557419412134566E-3</c:v>
                      </c:pt>
                      <c:pt idx="8510">
                        <c:v>-8.2457879015760873E-3</c:v>
                      </c:pt>
                      <c:pt idx="8511">
                        <c:v>-8.2553182328110875E-3</c:v>
                      </c:pt>
                      <c:pt idx="8512">
                        <c:v>-8.2569846158069993E-3</c:v>
                      </c:pt>
                      <c:pt idx="8513">
                        <c:v>-8.2615354009660594E-3</c:v>
                      </c:pt>
                      <c:pt idx="8514">
                        <c:v>-8.2656855482331065E-3</c:v>
                      </c:pt>
                      <c:pt idx="8515">
                        <c:v>-8.2603238955449524E-3</c:v>
                      </c:pt>
                      <c:pt idx="8516">
                        <c:v>-8.2656858332195941E-3</c:v>
                      </c:pt>
                      <c:pt idx="8517">
                        <c:v>-8.2749505815282853E-3</c:v>
                      </c:pt>
                      <c:pt idx="8518">
                        <c:v>-8.2664957605933474E-3</c:v>
                      </c:pt>
                      <c:pt idx="8519">
                        <c:v>-8.2897953911643726E-3</c:v>
                      </c:pt>
                      <c:pt idx="8520">
                        <c:v>-8.2462953013297813E-3</c:v>
                      </c:pt>
                      <c:pt idx="8521">
                        <c:v>-8.2489300504549144E-3</c:v>
                      </c:pt>
                      <c:pt idx="8522">
                        <c:v>-8.2412107501845713E-3</c:v>
                      </c:pt>
                      <c:pt idx="8523">
                        <c:v>-8.2739292864160881E-3</c:v>
                      </c:pt>
                      <c:pt idx="8524">
                        <c:v>-8.2620883528337196E-3</c:v>
                      </c:pt>
                      <c:pt idx="8525">
                        <c:v>-8.2749993744173911E-3</c:v>
                      </c:pt>
                      <c:pt idx="8526">
                        <c:v>-8.2691429696297013E-3</c:v>
                      </c:pt>
                      <c:pt idx="8527">
                        <c:v>-8.2849253962973754E-3</c:v>
                      </c:pt>
                      <c:pt idx="8528">
                        <c:v>-8.278763489994817E-3</c:v>
                      </c:pt>
                      <c:pt idx="8529">
                        <c:v>-8.2951569619516378E-3</c:v>
                      </c:pt>
                      <c:pt idx="8530">
                        <c:v>-8.2770754759589026E-3</c:v>
                      </c:pt>
                      <c:pt idx="8531">
                        <c:v>-8.2600887919663663E-3</c:v>
                      </c:pt>
                      <c:pt idx="8532">
                        <c:v>-8.2602908313163248E-3</c:v>
                      </c:pt>
                      <c:pt idx="8533">
                        <c:v>-8.2494132045937089E-3</c:v>
                      </c:pt>
                      <c:pt idx="8534">
                        <c:v>-8.2522650065619679E-3</c:v>
                      </c:pt>
                      <c:pt idx="8535">
                        <c:v>-8.2506606618712886E-3</c:v>
                      </c:pt>
                      <c:pt idx="8536">
                        <c:v>-8.2356915540432712E-3</c:v>
                      </c:pt>
                      <c:pt idx="8537">
                        <c:v>-8.2313308438704304E-3</c:v>
                      </c:pt>
                      <c:pt idx="8538">
                        <c:v>-8.2258191954974191E-3</c:v>
                      </c:pt>
                      <c:pt idx="8539">
                        <c:v>-8.2419101145711337E-3</c:v>
                      </c:pt>
                      <c:pt idx="8540">
                        <c:v>-8.2402410423558642E-3</c:v>
                      </c:pt>
                      <c:pt idx="8541">
                        <c:v>-8.247714291965658E-3</c:v>
                      </c:pt>
                      <c:pt idx="8542">
                        <c:v>-8.2532214452984993E-3</c:v>
                      </c:pt>
                      <c:pt idx="8543">
                        <c:v>-8.2437669474257295E-3</c:v>
                      </c:pt>
                      <c:pt idx="8544">
                        <c:v>-8.2432326431859364E-3</c:v>
                      </c:pt>
                      <c:pt idx="8545">
                        <c:v>-8.2385609831116622E-3</c:v>
                      </c:pt>
                      <c:pt idx="8546">
                        <c:v>-8.232623242236151E-3</c:v>
                      </c:pt>
                      <c:pt idx="8547">
                        <c:v>-8.2543042582792058E-3</c:v>
                      </c:pt>
                      <c:pt idx="8548">
                        <c:v>-8.2608012536205064E-3</c:v>
                      </c:pt>
                      <c:pt idx="8549">
                        <c:v>-8.2449202218270613E-3</c:v>
                      </c:pt>
                      <c:pt idx="8550">
                        <c:v>-8.2452791132304887E-3</c:v>
                      </c:pt>
                      <c:pt idx="8551">
                        <c:v>-8.2591630473856266E-3</c:v>
                      </c:pt>
                      <c:pt idx="8552">
                        <c:v>-8.2497043136781582E-3</c:v>
                      </c:pt>
                      <c:pt idx="8553">
                        <c:v>-8.2665258912670778E-3</c:v>
                      </c:pt>
                      <c:pt idx="8554">
                        <c:v>-8.248417113224096E-3</c:v>
                      </c:pt>
                      <c:pt idx="8555">
                        <c:v>-8.2442679633726191E-3</c:v>
                      </c:pt>
                      <c:pt idx="8556">
                        <c:v>-8.2394256294883259E-3</c:v>
                      </c:pt>
                      <c:pt idx="8557">
                        <c:v>-8.2354619396627117E-3</c:v>
                      </c:pt>
                      <c:pt idx="8558">
                        <c:v>-8.2194044855144772E-3</c:v>
                      </c:pt>
                      <c:pt idx="8559">
                        <c:v>-8.2537871436105439E-3</c:v>
                      </c:pt>
                      <c:pt idx="8560">
                        <c:v>-8.2473969534849548E-3</c:v>
                      </c:pt>
                      <c:pt idx="8561">
                        <c:v>-8.25458510615182E-3</c:v>
                      </c:pt>
                      <c:pt idx="8562">
                        <c:v>-8.2578218392805186E-3</c:v>
                      </c:pt>
                      <c:pt idx="8563">
                        <c:v>-8.2473377732117919E-3</c:v>
                      </c:pt>
                      <c:pt idx="8564">
                        <c:v>-8.2316690091597654E-3</c:v>
                      </c:pt>
                      <c:pt idx="8565">
                        <c:v>-8.2424469431100489E-3</c:v>
                      </c:pt>
                      <c:pt idx="8566">
                        <c:v>-8.2364891119806518E-3</c:v>
                      </c:pt>
                      <c:pt idx="8567">
                        <c:v>-8.2223108630379797E-3</c:v>
                      </c:pt>
                      <c:pt idx="8568">
                        <c:v>-8.2256353005177706E-3</c:v>
                      </c:pt>
                      <c:pt idx="8569">
                        <c:v>-8.2301664014113821E-3</c:v>
                      </c:pt>
                      <c:pt idx="8570">
                        <c:v>-8.2401292118002688E-3</c:v>
                      </c:pt>
                      <c:pt idx="8571">
                        <c:v>-8.2373116144873106E-3</c:v>
                      </c:pt>
                      <c:pt idx="8572">
                        <c:v>-8.2457879855200571E-3</c:v>
                      </c:pt>
                      <c:pt idx="8573">
                        <c:v>-8.2468800475970737E-3</c:v>
                      </c:pt>
                      <c:pt idx="8574">
                        <c:v>-8.2510088369699679E-3</c:v>
                      </c:pt>
                      <c:pt idx="8575">
                        <c:v>-8.247452172919046E-3</c:v>
                      </c:pt>
                      <c:pt idx="8576">
                        <c:v>-8.2637747613406864E-3</c:v>
                      </c:pt>
                      <c:pt idx="8577">
                        <c:v>-8.2793334051858292E-3</c:v>
                      </c:pt>
                      <c:pt idx="8578">
                        <c:v>-8.2457585925537133E-3</c:v>
                      </c:pt>
                      <c:pt idx="8579">
                        <c:v>-8.2442251578448023E-3</c:v>
                      </c:pt>
                      <c:pt idx="8580">
                        <c:v>-8.2401143844614364E-3</c:v>
                      </c:pt>
                      <c:pt idx="8581">
                        <c:v>-8.2351423838726828E-3</c:v>
                      </c:pt>
                      <c:pt idx="8582">
                        <c:v>-8.2621809576811315E-3</c:v>
                      </c:pt>
                      <c:pt idx="8583">
                        <c:v>-8.2667793918913893E-3</c:v>
                      </c:pt>
                      <c:pt idx="8584">
                        <c:v>-8.2635807271478293E-3</c:v>
                      </c:pt>
                      <c:pt idx="8585">
                        <c:v>-8.2574315511746692E-3</c:v>
                      </c:pt>
                      <c:pt idx="8586">
                        <c:v>-8.2547325980070405E-3</c:v>
                      </c:pt>
                      <c:pt idx="8587">
                        <c:v>-8.247690882644711E-3</c:v>
                      </c:pt>
                      <c:pt idx="8588">
                        <c:v>-8.2452558000881138E-3</c:v>
                      </c:pt>
                      <c:pt idx="8589">
                        <c:v>-8.2448756426360802E-3</c:v>
                      </c:pt>
                      <c:pt idx="8590">
                        <c:v>-8.2647083693390879E-3</c:v>
                      </c:pt>
                      <c:pt idx="8591">
                        <c:v>-8.2748506166748625E-3</c:v>
                      </c:pt>
                      <c:pt idx="8592">
                        <c:v>-8.2648674688158771E-3</c:v>
                      </c:pt>
                      <c:pt idx="8593">
                        <c:v>-8.2674720905840712E-3</c:v>
                      </c:pt>
                      <c:pt idx="8594">
                        <c:v>-8.2644001091927034E-3</c:v>
                      </c:pt>
                      <c:pt idx="8595">
                        <c:v>-8.2766701374073475E-3</c:v>
                      </c:pt>
                      <c:pt idx="8596">
                        <c:v>-8.2778896519695184E-3</c:v>
                      </c:pt>
                      <c:pt idx="8597">
                        <c:v>-8.2689135106711453E-3</c:v>
                      </c:pt>
                      <c:pt idx="8598">
                        <c:v>-8.2800341532392185E-3</c:v>
                      </c:pt>
                      <c:pt idx="8599">
                        <c:v>-8.2753107185935641E-3</c:v>
                      </c:pt>
                      <c:pt idx="8600">
                        <c:v>-8.2808771371642095E-3</c:v>
                      </c:pt>
                      <c:pt idx="8601">
                        <c:v>-8.2840050513685471E-3</c:v>
                      </c:pt>
                      <c:pt idx="8602">
                        <c:v>-8.2823099764709526E-3</c:v>
                      </c:pt>
                      <c:pt idx="8603">
                        <c:v>-8.2798529959581379E-3</c:v>
                      </c:pt>
                      <c:pt idx="8604">
                        <c:v>-8.2911638997237962E-3</c:v>
                      </c:pt>
                      <c:pt idx="8605">
                        <c:v>-8.2837573623295389E-3</c:v>
                      </c:pt>
                      <c:pt idx="8606">
                        <c:v>-8.2845521201506799E-3</c:v>
                      </c:pt>
                      <c:pt idx="8607">
                        <c:v>-8.2921155287033633E-3</c:v>
                      </c:pt>
                      <c:pt idx="8608">
                        <c:v>-8.2893412678686704E-3</c:v>
                      </c:pt>
                      <c:pt idx="8609">
                        <c:v>-8.2847605592904303E-3</c:v>
                      </c:pt>
                      <c:pt idx="8610">
                        <c:v>-8.2924021288793958E-3</c:v>
                      </c:pt>
                      <c:pt idx="8611">
                        <c:v>-8.2969567607814234E-3</c:v>
                      </c:pt>
                      <c:pt idx="8612">
                        <c:v>-8.301789479838605E-3</c:v>
                      </c:pt>
                      <c:pt idx="8613">
                        <c:v>-8.285310834071925E-3</c:v>
                      </c:pt>
                      <c:pt idx="8614">
                        <c:v>-8.2904591855126383E-3</c:v>
                      </c:pt>
                      <c:pt idx="8615">
                        <c:v>-8.3191773419170889E-3</c:v>
                      </c:pt>
                      <c:pt idx="8616">
                        <c:v>-8.3087066005452757E-3</c:v>
                      </c:pt>
                      <c:pt idx="8617">
                        <c:v>-8.2974979000816698E-3</c:v>
                      </c:pt>
                      <c:pt idx="8618">
                        <c:v>-8.312381514055377E-3</c:v>
                      </c:pt>
                      <c:pt idx="8619">
                        <c:v>-8.3114180609086992E-3</c:v>
                      </c:pt>
                      <c:pt idx="8620">
                        <c:v>-8.3078975615939448E-3</c:v>
                      </c:pt>
                      <c:pt idx="8621">
                        <c:v>-8.2981306060272726E-3</c:v>
                      </c:pt>
                      <c:pt idx="8622">
                        <c:v>-8.2537909090803288E-3</c:v>
                      </c:pt>
                      <c:pt idx="8623">
                        <c:v>-8.2719928023814848E-3</c:v>
                      </c:pt>
                      <c:pt idx="8624">
                        <c:v>-8.2611370418197352E-3</c:v>
                      </c:pt>
                      <c:pt idx="8625">
                        <c:v>-8.2679607809836783E-3</c:v>
                      </c:pt>
                      <c:pt idx="8626">
                        <c:v>-8.2565223636048429E-3</c:v>
                      </c:pt>
                      <c:pt idx="8627">
                        <c:v>-8.2648152135495548E-3</c:v>
                      </c:pt>
                      <c:pt idx="8628">
                        <c:v>-8.2513542496741952E-3</c:v>
                      </c:pt>
                      <c:pt idx="8629">
                        <c:v>-8.2436759156574377E-3</c:v>
                      </c:pt>
                      <c:pt idx="8630">
                        <c:v>-8.243562497655425E-3</c:v>
                      </c:pt>
                      <c:pt idx="8631">
                        <c:v>-8.2490052165336836E-3</c:v>
                      </c:pt>
                      <c:pt idx="8632">
                        <c:v>-8.2462515126610573E-3</c:v>
                      </c:pt>
                      <c:pt idx="8633">
                        <c:v>-8.2571553013058314E-3</c:v>
                      </c:pt>
                      <c:pt idx="8634">
                        <c:v>-8.2565369548373655E-3</c:v>
                      </c:pt>
                      <c:pt idx="8635">
                        <c:v>-8.2698604175609845E-3</c:v>
                      </c:pt>
                      <c:pt idx="8636">
                        <c:v>-8.2707732835756217E-3</c:v>
                      </c:pt>
                      <c:pt idx="8637">
                        <c:v>-8.2702601658632031E-3</c:v>
                      </c:pt>
                      <c:pt idx="8638">
                        <c:v>-8.2725181481662861E-3</c:v>
                      </c:pt>
                      <c:pt idx="8639">
                        <c:v>-8.2676065876160203E-3</c:v>
                      </c:pt>
                      <c:pt idx="8640">
                        <c:v>-8.2874277384474282E-3</c:v>
                      </c:pt>
                      <c:pt idx="8641">
                        <c:v>-8.2877514504293009E-3</c:v>
                      </c:pt>
                      <c:pt idx="8642">
                        <c:v>-8.2924089068998445E-3</c:v>
                      </c:pt>
                      <c:pt idx="8643">
                        <c:v>-8.2711832425871757E-3</c:v>
                      </c:pt>
                      <c:pt idx="8644">
                        <c:v>-8.267729073937264E-3</c:v>
                      </c:pt>
                      <c:pt idx="8645">
                        <c:v>-8.267279004426531E-3</c:v>
                      </c:pt>
                      <c:pt idx="8646">
                        <c:v>-8.2731015912004754E-3</c:v>
                      </c:pt>
                      <c:pt idx="8647">
                        <c:v>-8.2787404924209596E-3</c:v>
                      </c:pt>
                      <c:pt idx="8648">
                        <c:v>-8.2849416559585536E-3</c:v>
                      </c:pt>
                      <c:pt idx="8649">
                        <c:v>-8.2859039779765806E-3</c:v>
                      </c:pt>
                      <c:pt idx="8650">
                        <c:v>-8.2863438972220413E-3</c:v>
                      </c:pt>
                      <c:pt idx="8651">
                        <c:v>-8.2757680159807421E-3</c:v>
                      </c:pt>
                      <c:pt idx="8652">
                        <c:v>-8.2815072571850133E-3</c:v>
                      </c:pt>
                      <c:pt idx="8653">
                        <c:v>-8.2824946513604218E-3</c:v>
                      </c:pt>
                      <c:pt idx="8654">
                        <c:v>-8.2787804476109148E-3</c:v>
                      </c:pt>
                      <c:pt idx="8655">
                        <c:v>-8.261787556902097E-3</c:v>
                      </c:pt>
                      <c:pt idx="8656">
                        <c:v>-8.2752814018565764E-3</c:v>
                      </c:pt>
                      <c:pt idx="8657">
                        <c:v>-8.2730836872427615E-3</c:v>
                      </c:pt>
                      <c:pt idx="8658">
                        <c:v>-8.2773766644251342E-3</c:v>
                      </c:pt>
                      <c:pt idx="8659">
                        <c:v>-8.2675876848926789E-3</c:v>
                      </c:pt>
                      <c:pt idx="8660">
                        <c:v>-8.2877523619081968E-3</c:v>
                      </c:pt>
                      <c:pt idx="8661">
                        <c:v>-8.2663838967337588E-3</c:v>
                      </c:pt>
                      <c:pt idx="8662">
                        <c:v>-8.2764866632378288E-3</c:v>
                      </c:pt>
                      <c:pt idx="8663">
                        <c:v>-8.2710853688982792E-3</c:v>
                      </c:pt>
                      <c:pt idx="8664">
                        <c:v>-8.2705117510378026E-3</c:v>
                      </c:pt>
                      <c:pt idx="8665">
                        <c:v>-8.2461620452362952E-3</c:v>
                      </c:pt>
                      <c:pt idx="8666">
                        <c:v>-8.2573024106419157E-3</c:v>
                      </c:pt>
                      <c:pt idx="8667">
                        <c:v>-8.2722359228896199E-3</c:v>
                      </c:pt>
                      <c:pt idx="8668">
                        <c:v>-8.2555458626408871E-3</c:v>
                      </c:pt>
                      <c:pt idx="8669">
                        <c:v>-8.2574365063057958E-3</c:v>
                      </c:pt>
                      <c:pt idx="8670">
                        <c:v>-8.2525407602391364E-3</c:v>
                      </c:pt>
                      <c:pt idx="8671">
                        <c:v>-8.2468992953314696E-3</c:v>
                      </c:pt>
                      <c:pt idx="8672">
                        <c:v>-8.2616871507233663E-3</c:v>
                      </c:pt>
                      <c:pt idx="8673">
                        <c:v>-8.2628047557780551E-3</c:v>
                      </c:pt>
                      <c:pt idx="8674">
                        <c:v>-8.2651380639731983E-3</c:v>
                      </c:pt>
                      <c:pt idx="8675">
                        <c:v>-8.2617955563999389E-3</c:v>
                      </c:pt>
                      <c:pt idx="8676">
                        <c:v>-8.2764523201234366E-3</c:v>
                      </c:pt>
                      <c:pt idx="8677">
                        <c:v>-8.2882953560984556E-3</c:v>
                      </c:pt>
                      <c:pt idx="8678">
                        <c:v>-8.2888937988381817E-3</c:v>
                      </c:pt>
                      <c:pt idx="8679">
                        <c:v>-8.2849110454374878E-3</c:v>
                      </c:pt>
                      <c:pt idx="8680">
                        <c:v>-8.2891059659891894E-3</c:v>
                      </c:pt>
                      <c:pt idx="8681">
                        <c:v>-8.2647430078222148E-3</c:v>
                      </c:pt>
                      <c:pt idx="8682">
                        <c:v>-8.2664745399902897E-3</c:v>
                      </c:pt>
                      <c:pt idx="8683">
                        <c:v>-8.2694122027272832E-3</c:v>
                      </c:pt>
                      <c:pt idx="8684">
                        <c:v>-8.2745862951404629E-3</c:v>
                      </c:pt>
                      <c:pt idx="8685">
                        <c:v>-8.2671240264093442E-3</c:v>
                      </c:pt>
                      <c:pt idx="8686">
                        <c:v>-8.2734625457136623E-3</c:v>
                      </c:pt>
                      <c:pt idx="8687">
                        <c:v>-8.2852484154613479E-3</c:v>
                      </c:pt>
                      <c:pt idx="8688">
                        <c:v>-8.2731357169976791E-3</c:v>
                      </c:pt>
                      <c:pt idx="8689">
                        <c:v>-8.2785841876168529E-3</c:v>
                      </c:pt>
                      <c:pt idx="8690">
                        <c:v>-8.2732636365021994E-3</c:v>
                      </c:pt>
                      <c:pt idx="8691">
                        <c:v>-8.2762132419222072E-3</c:v>
                      </c:pt>
                      <c:pt idx="8692">
                        <c:v>-8.270538004844152E-3</c:v>
                      </c:pt>
                      <c:pt idx="8693">
                        <c:v>-8.2536924465392691E-3</c:v>
                      </c:pt>
                      <c:pt idx="8694">
                        <c:v>-8.2543354869564645E-3</c:v>
                      </c:pt>
                      <c:pt idx="8695">
                        <c:v>-8.2587039299914389E-3</c:v>
                      </c:pt>
                      <c:pt idx="8696">
                        <c:v>-8.2601979230105278E-3</c:v>
                      </c:pt>
                      <c:pt idx="8697">
                        <c:v>-8.2577136305165607E-3</c:v>
                      </c:pt>
                      <c:pt idx="8698">
                        <c:v>-8.2651438179008347E-3</c:v>
                      </c:pt>
                      <c:pt idx="8699">
                        <c:v>-8.2773503780339038E-3</c:v>
                      </c:pt>
                      <c:pt idx="8700">
                        <c:v>-8.2768669559951935E-3</c:v>
                      </c:pt>
                      <c:pt idx="8701">
                        <c:v>-8.2607040395640974E-3</c:v>
                      </c:pt>
                      <c:pt idx="8702">
                        <c:v>-8.2730430813120967E-3</c:v>
                      </c:pt>
                      <c:pt idx="8703">
                        <c:v>-8.2755549994518261E-3</c:v>
                      </c:pt>
                      <c:pt idx="8704">
                        <c:v>-8.263225634566598E-3</c:v>
                      </c:pt>
                      <c:pt idx="8705">
                        <c:v>-8.2633564954813395E-3</c:v>
                      </c:pt>
                      <c:pt idx="8706">
                        <c:v>-8.2773293843027458E-3</c:v>
                      </c:pt>
                      <c:pt idx="8707">
                        <c:v>-8.2694876453416333E-3</c:v>
                      </c:pt>
                      <c:pt idx="8708">
                        <c:v>-8.2751483363709983E-3</c:v>
                      </c:pt>
                      <c:pt idx="8709">
                        <c:v>-8.2905382231349377E-3</c:v>
                      </c:pt>
                      <c:pt idx="8710">
                        <c:v>-8.2977513069325253E-3</c:v>
                      </c:pt>
                      <c:pt idx="8711">
                        <c:v>-8.2780690201657119E-3</c:v>
                      </c:pt>
                      <c:pt idx="8712">
                        <c:v>-8.2859676558981882E-3</c:v>
                      </c:pt>
                      <c:pt idx="8713">
                        <c:v>-8.3015014706371015E-3</c:v>
                      </c:pt>
                      <c:pt idx="8714">
                        <c:v>-8.2927315166415275E-3</c:v>
                      </c:pt>
                      <c:pt idx="8715">
                        <c:v>-8.2866646446732029E-3</c:v>
                      </c:pt>
                      <c:pt idx="8716">
                        <c:v>-8.2931895284195974E-3</c:v>
                      </c:pt>
                      <c:pt idx="8717">
                        <c:v>-8.2934019422313647E-3</c:v>
                      </c:pt>
                      <c:pt idx="8718">
                        <c:v>-8.2967130758233171E-3</c:v>
                      </c:pt>
                      <c:pt idx="8719">
                        <c:v>-8.2904129691505016E-3</c:v>
                      </c:pt>
                      <c:pt idx="8720">
                        <c:v>-8.28851302781306E-3</c:v>
                      </c:pt>
                      <c:pt idx="8721">
                        <c:v>-8.2871794214952783E-3</c:v>
                      </c:pt>
                      <c:pt idx="8722">
                        <c:v>-8.2554857222859289E-3</c:v>
                      </c:pt>
                      <c:pt idx="8723">
                        <c:v>-8.2508308511174775E-3</c:v>
                      </c:pt>
                      <c:pt idx="8724">
                        <c:v>-8.2522792661270591E-3</c:v>
                      </c:pt>
                      <c:pt idx="8725">
                        <c:v>-8.2711345782871329E-3</c:v>
                      </c:pt>
                      <c:pt idx="8726">
                        <c:v>-8.2674660108396983E-3</c:v>
                      </c:pt>
                      <c:pt idx="8727">
                        <c:v>-8.2810295759195851E-3</c:v>
                      </c:pt>
                      <c:pt idx="8728">
                        <c:v>-8.2631257779977475E-3</c:v>
                      </c:pt>
                      <c:pt idx="8729">
                        <c:v>-8.2751745743218173E-3</c:v>
                      </c:pt>
                      <c:pt idx="8730">
                        <c:v>-8.2785657147197173E-3</c:v>
                      </c:pt>
                      <c:pt idx="8731">
                        <c:v>-8.2804526388610931E-3</c:v>
                      </c:pt>
                      <c:pt idx="8732">
                        <c:v>-8.285715605384698E-3</c:v>
                      </c:pt>
                      <c:pt idx="8733">
                        <c:v>-8.2901583168918103E-3</c:v>
                      </c:pt>
                      <c:pt idx="8734">
                        <c:v>-8.2972507936178927E-3</c:v>
                      </c:pt>
                      <c:pt idx="8735">
                        <c:v>-8.2968368729444287E-3</c:v>
                      </c:pt>
                      <c:pt idx="8736">
                        <c:v>-8.3083529297523391E-3</c:v>
                      </c:pt>
                      <c:pt idx="8737">
                        <c:v>-8.2867563359447591E-3</c:v>
                      </c:pt>
                      <c:pt idx="8738">
                        <c:v>-8.2761474699069876E-3</c:v>
                      </c:pt>
                      <c:pt idx="8739">
                        <c:v>-8.2902679122344846E-3</c:v>
                      </c:pt>
                      <c:pt idx="8740">
                        <c:v>-8.2902302205918391E-3</c:v>
                      </c:pt>
                      <c:pt idx="8741">
                        <c:v>-8.2766822561182313E-3</c:v>
                      </c:pt>
                      <c:pt idx="8742">
                        <c:v>-8.2726855203952079E-3</c:v>
                      </c:pt>
                      <c:pt idx="8743">
                        <c:v>-8.2929897585304179E-3</c:v>
                      </c:pt>
                      <c:pt idx="8744">
                        <c:v>-8.2944477671236128E-3</c:v>
                      </c:pt>
                      <c:pt idx="8745">
                        <c:v>-8.302233763642218E-3</c:v>
                      </c:pt>
                      <c:pt idx="8746">
                        <c:v>-8.3055817986542862E-3</c:v>
                      </c:pt>
                      <c:pt idx="8747">
                        <c:v>-8.2947442262667967E-3</c:v>
                      </c:pt>
                      <c:pt idx="8748">
                        <c:v>-8.2982385128298058E-3</c:v>
                      </c:pt>
                      <c:pt idx="8749">
                        <c:v>-8.2955853239390417E-3</c:v>
                      </c:pt>
                      <c:pt idx="8750">
                        <c:v>-8.2903224259601015E-3</c:v>
                      </c:pt>
                      <c:pt idx="8751">
                        <c:v>-8.2881542166221029E-3</c:v>
                      </c:pt>
                      <c:pt idx="8752">
                        <c:v>-8.2999053416056064E-3</c:v>
                      </c:pt>
                      <c:pt idx="8753">
                        <c:v>-8.298485426392185E-3</c:v>
                      </c:pt>
                      <c:pt idx="8754">
                        <c:v>-8.2868271917780258E-3</c:v>
                      </c:pt>
                      <c:pt idx="8755">
                        <c:v>-8.3061020953393589E-3</c:v>
                      </c:pt>
                      <c:pt idx="8756">
                        <c:v>-8.3112584929975215E-3</c:v>
                      </c:pt>
                      <c:pt idx="8757">
                        <c:v>-8.2713541236541337E-3</c:v>
                      </c:pt>
                      <c:pt idx="8758">
                        <c:v>-8.2581184035344594E-3</c:v>
                      </c:pt>
                      <c:pt idx="8759">
                        <c:v>-8.2733020002973053E-3</c:v>
                      </c:pt>
                      <c:pt idx="8760">
                        <c:v>-8.2882033949328044E-3</c:v>
                      </c:pt>
                      <c:pt idx="8761">
                        <c:v>-8.2741090750457717E-3</c:v>
                      </c:pt>
                      <c:pt idx="8762">
                        <c:v>-8.2640922285554443E-3</c:v>
                      </c:pt>
                      <c:pt idx="8763">
                        <c:v>-8.2760226292430059E-3</c:v>
                      </c:pt>
                      <c:pt idx="8764">
                        <c:v>-8.2755138217322135E-3</c:v>
                      </c:pt>
                      <c:pt idx="8765">
                        <c:v>-8.280011057700272E-3</c:v>
                      </c:pt>
                      <c:pt idx="8766">
                        <c:v>-8.2849116775344095E-3</c:v>
                      </c:pt>
                      <c:pt idx="8767">
                        <c:v>-8.291562189983075E-3</c:v>
                      </c:pt>
                      <c:pt idx="8768">
                        <c:v>-8.3094278127978979E-3</c:v>
                      </c:pt>
                      <c:pt idx="8769">
                        <c:v>-8.3169932574622494E-3</c:v>
                      </c:pt>
                      <c:pt idx="8770">
                        <c:v>-8.3003212107540542E-3</c:v>
                      </c:pt>
                      <c:pt idx="8771">
                        <c:v>-8.3005668026064471E-3</c:v>
                      </c:pt>
                      <c:pt idx="8772">
                        <c:v>-8.3069886271685128E-3</c:v>
                      </c:pt>
                      <c:pt idx="8773">
                        <c:v>-8.3052100276800565E-3</c:v>
                      </c:pt>
                      <c:pt idx="8774">
                        <c:v>-8.3090937069936581E-3</c:v>
                      </c:pt>
                      <c:pt idx="8775">
                        <c:v>-8.3019887988017554E-3</c:v>
                      </c:pt>
                      <c:pt idx="8776">
                        <c:v>-8.3002007878554291E-3</c:v>
                      </c:pt>
                      <c:pt idx="8777">
                        <c:v>-8.3087094696175298E-3</c:v>
                      </c:pt>
                      <c:pt idx="8778">
                        <c:v>-8.3200678376617598E-3</c:v>
                      </c:pt>
                      <c:pt idx="8779">
                        <c:v>-8.3248239991570699E-3</c:v>
                      </c:pt>
                      <c:pt idx="8780">
                        <c:v>-8.3129030665652932E-3</c:v>
                      </c:pt>
                      <c:pt idx="8781">
                        <c:v>-8.3095995337223432E-3</c:v>
                      </c:pt>
                      <c:pt idx="8782">
                        <c:v>-8.3182758224006059E-3</c:v>
                      </c:pt>
                      <c:pt idx="8783">
                        <c:v>-8.3142421428179843E-3</c:v>
                      </c:pt>
                      <c:pt idx="8784">
                        <c:v>-8.2995473969773702E-3</c:v>
                      </c:pt>
                      <c:pt idx="8785">
                        <c:v>-8.3121256732743443E-3</c:v>
                      </c:pt>
                      <c:pt idx="8786">
                        <c:v>-8.3058859867838186E-3</c:v>
                      </c:pt>
                      <c:pt idx="8787">
                        <c:v>-8.3212165559548457E-3</c:v>
                      </c:pt>
                      <c:pt idx="8788">
                        <c:v>-8.3202669266246657E-3</c:v>
                      </c:pt>
                      <c:pt idx="8789">
                        <c:v>-8.3202377967104488E-3</c:v>
                      </c:pt>
                      <c:pt idx="8790">
                        <c:v>-8.3300972032880737E-3</c:v>
                      </c:pt>
                      <c:pt idx="8791">
                        <c:v>-8.3197740460601473E-3</c:v>
                      </c:pt>
                      <c:pt idx="8792">
                        <c:v>-8.3241805505212419E-3</c:v>
                      </c:pt>
                      <c:pt idx="8793">
                        <c:v>-8.3164640940926286E-3</c:v>
                      </c:pt>
                      <c:pt idx="8794">
                        <c:v>-8.3186074597779835E-3</c:v>
                      </c:pt>
                      <c:pt idx="8795">
                        <c:v>-8.3386748609878183E-3</c:v>
                      </c:pt>
                      <c:pt idx="8796">
                        <c:v>-8.3312267169973562E-3</c:v>
                      </c:pt>
                      <c:pt idx="8797">
                        <c:v>-8.325620734384748E-3</c:v>
                      </c:pt>
                      <c:pt idx="8798">
                        <c:v>-8.3211080407374887E-3</c:v>
                      </c:pt>
                      <c:pt idx="8799">
                        <c:v>-8.320656397816097E-3</c:v>
                      </c:pt>
                      <c:pt idx="8800">
                        <c:v>-8.3370241538446316E-3</c:v>
                      </c:pt>
                      <c:pt idx="8801">
                        <c:v>-8.3349644618713817E-3</c:v>
                      </c:pt>
                      <c:pt idx="8802">
                        <c:v>-8.3240539665642554E-3</c:v>
                      </c:pt>
                      <c:pt idx="8803">
                        <c:v>-8.3236344889006993E-3</c:v>
                      </c:pt>
                      <c:pt idx="8804">
                        <c:v>-8.3270430734368166E-3</c:v>
                      </c:pt>
                      <c:pt idx="8805">
                        <c:v>-8.3246817840140035E-3</c:v>
                      </c:pt>
                      <c:pt idx="8806">
                        <c:v>-8.3250492599294696E-3</c:v>
                      </c:pt>
                      <c:pt idx="8807">
                        <c:v>-8.3251280372756541E-3</c:v>
                      </c:pt>
                      <c:pt idx="8808">
                        <c:v>-8.3313053037871784E-3</c:v>
                      </c:pt>
                      <c:pt idx="8809">
                        <c:v>-8.3155740898018197E-3</c:v>
                      </c:pt>
                      <c:pt idx="8810">
                        <c:v>-8.3057331545667006E-3</c:v>
                      </c:pt>
                      <c:pt idx="8811">
                        <c:v>-8.3148344810159789E-3</c:v>
                      </c:pt>
                      <c:pt idx="8812">
                        <c:v>-8.3215052416597147E-3</c:v>
                      </c:pt>
                      <c:pt idx="8813">
                        <c:v>-8.314977843961258E-3</c:v>
                      </c:pt>
                      <c:pt idx="8814">
                        <c:v>-8.3109264523876427E-3</c:v>
                      </c:pt>
                      <c:pt idx="8815">
                        <c:v>-8.3046995033500808E-3</c:v>
                      </c:pt>
                      <c:pt idx="8816">
                        <c:v>-8.31690809767144E-3</c:v>
                      </c:pt>
                      <c:pt idx="8817">
                        <c:v>-8.3138404077630779E-3</c:v>
                      </c:pt>
                      <c:pt idx="8818">
                        <c:v>-8.3219328359553438E-3</c:v>
                      </c:pt>
                      <c:pt idx="8819">
                        <c:v>-8.3195370410190182E-3</c:v>
                      </c:pt>
                      <c:pt idx="8820">
                        <c:v>-8.3185802398616504E-3</c:v>
                      </c:pt>
                      <c:pt idx="8821">
                        <c:v>-8.324428520862499E-3</c:v>
                      </c:pt>
                      <c:pt idx="8822">
                        <c:v>-8.3149302664554843E-3</c:v>
                      </c:pt>
                      <c:pt idx="8823">
                        <c:v>-8.3191504786285942E-3</c:v>
                      </c:pt>
                      <c:pt idx="8824">
                        <c:v>-8.3119527852359293E-3</c:v>
                      </c:pt>
                      <c:pt idx="8825">
                        <c:v>-8.304852906754626E-3</c:v>
                      </c:pt>
                      <c:pt idx="8826">
                        <c:v>-8.3117170212119243E-3</c:v>
                      </c:pt>
                      <c:pt idx="8827">
                        <c:v>-8.3163306231191867E-3</c:v>
                      </c:pt>
                      <c:pt idx="8828">
                        <c:v>-8.2984326103375545E-3</c:v>
                      </c:pt>
                      <c:pt idx="8829">
                        <c:v>-8.3200474699469517E-3</c:v>
                      </c:pt>
                      <c:pt idx="8830">
                        <c:v>-8.3073200630405016E-3</c:v>
                      </c:pt>
                      <c:pt idx="8831">
                        <c:v>-8.3022082531308567E-3</c:v>
                      </c:pt>
                      <c:pt idx="8832">
                        <c:v>-8.2964563382158171E-3</c:v>
                      </c:pt>
                      <c:pt idx="8833">
                        <c:v>-8.2889308378672165E-3</c:v>
                      </c:pt>
                      <c:pt idx="8834">
                        <c:v>-8.2911336279862212E-3</c:v>
                      </c:pt>
                      <c:pt idx="8835">
                        <c:v>-8.2985437741659712E-3</c:v>
                      </c:pt>
                      <c:pt idx="8836">
                        <c:v>-8.299360060327091E-3</c:v>
                      </c:pt>
                      <c:pt idx="8837">
                        <c:v>-8.2986934701581843E-3</c:v>
                      </c:pt>
                      <c:pt idx="8838">
                        <c:v>-8.3079504707522442E-3</c:v>
                      </c:pt>
                      <c:pt idx="8839">
                        <c:v>-8.311628844217633E-3</c:v>
                      </c:pt>
                      <c:pt idx="8840">
                        <c:v>-8.3114185682937863E-3</c:v>
                      </c:pt>
                      <c:pt idx="8841">
                        <c:v>-8.304927967434041E-3</c:v>
                      </c:pt>
                      <c:pt idx="8842">
                        <c:v>-8.3038841258385055E-3</c:v>
                      </c:pt>
                      <c:pt idx="8843">
                        <c:v>-8.3007922940745906E-3</c:v>
                      </c:pt>
                      <c:pt idx="8844">
                        <c:v>-8.3021589248904928E-3</c:v>
                      </c:pt>
                      <c:pt idx="8845">
                        <c:v>-8.3003217461239866E-3</c:v>
                      </c:pt>
                      <c:pt idx="8846">
                        <c:v>-8.2940467990672926E-3</c:v>
                      </c:pt>
                      <c:pt idx="8847">
                        <c:v>-8.2853299817612722E-3</c:v>
                      </c:pt>
                      <c:pt idx="8848">
                        <c:v>-8.2846076429590309E-3</c:v>
                      </c:pt>
                      <c:pt idx="8849">
                        <c:v>-8.2926658167219204E-3</c:v>
                      </c:pt>
                      <c:pt idx="8850">
                        <c:v>-8.2878904369117056E-3</c:v>
                      </c:pt>
                      <c:pt idx="8851">
                        <c:v>-8.2854211304657366E-3</c:v>
                      </c:pt>
                      <c:pt idx="8852">
                        <c:v>-8.3045259301869814E-3</c:v>
                      </c:pt>
                      <c:pt idx="8853">
                        <c:v>-8.2825123279646525E-3</c:v>
                      </c:pt>
                      <c:pt idx="8854">
                        <c:v>-8.2630266960255425E-3</c:v>
                      </c:pt>
                      <c:pt idx="8855">
                        <c:v>-8.2763656006962609E-3</c:v>
                      </c:pt>
                      <c:pt idx="8856">
                        <c:v>-8.2793300406776727E-3</c:v>
                      </c:pt>
                      <c:pt idx="8857">
                        <c:v>-8.2849594225294764E-3</c:v>
                      </c:pt>
                      <c:pt idx="8858">
                        <c:v>-8.2728571460360372E-3</c:v>
                      </c:pt>
                      <c:pt idx="8859">
                        <c:v>-8.2657494479312314E-3</c:v>
                      </c:pt>
                      <c:pt idx="8860">
                        <c:v>-8.2593721586219637E-3</c:v>
                      </c:pt>
                      <c:pt idx="8861">
                        <c:v>-8.2774095862207572E-3</c:v>
                      </c:pt>
                      <c:pt idx="8862">
                        <c:v>-8.2662066631809701E-3</c:v>
                      </c:pt>
                      <c:pt idx="8863">
                        <c:v>-8.2729154794386386E-3</c:v>
                      </c:pt>
                      <c:pt idx="8864">
                        <c:v>-8.2651888839090411E-3</c:v>
                      </c:pt>
                      <c:pt idx="8865">
                        <c:v>-8.2781872598794073E-3</c:v>
                      </c:pt>
                      <c:pt idx="8866">
                        <c:v>-8.271362139690798E-3</c:v>
                      </c:pt>
                      <c:pt idx="8867">
                        <c:v>-8.2734413507271325E-3</c:v>
                      </c:pt>
                      <c:pt idx="8868">
                        <c:v>-8.2676846128377137E-3</c:v>
                      </c:pt>
                      <c:pt idx="8869">
                        <c:v>-8.269808734730608E-3</c:v>
                      </c:pt>
                      <c:pt idx="8870">
                        <c:v>-8.2779992213684404E-3</c:v>
                      </c:pt>
                      <c:pt idx="8871">
                        <c:v>-8.2745820005780402E-3</c:v>
                      </c:pt>
                      <c:pt idx="8872">
                        <c:v>-8.2769593550690527E-3</c:v>
                      </c:pt>
                      <c:pt idx="8873">
                        <c:v>-8.2827829026246285E-3</c:v>
                      </c:pt>
                      <c:pt idx="8874">
                        <c:v>-8.2786638704091618E-3</c:v>
                      </c:pt>
                      <c:pt idx="8875">
                        <c:v>-8.285981912407531E-3</c:v>
                      </c:pt>
                      <c:pt idx="8876">
                        <c:v>-8.2961833426954366E-3</c:v>
                      </c:pt>
                      <c:pt idx="8877">
                        <c:v>-8.2916262293054911E-3</c:v>
                      </c:pt>
                      <c:pt idx="8878">
                        <c:v>-8.2943274548361885E-3</c:v>
                      </c:pt>
                      <c:pt idx="8879">
                        <c:v>-8.2805696281206941E-3</c:v>
                      </c:pt>
                      <c:pt idx="8880">
                        <c:v>-8.2866827148609396E-3</c:v>
                      </c:pt>
                      <c:pt idx="8881">
                        <c:v>-8.3052938532796623E-3</c:v>
                      </c:pt>
                      <c:pt idx="8882">
                        <c:v>-8.2964927487391271E-3</c:v>
                      </c:pt>
                      <c:pt idx="8883">
                        <c:v>-8.2972032343261604E-3</c:v>
                      </c:pt>
                      <c:pt idx="8884">
                        <c:v>-8.297586755750647E-3</c:v>
                      </c:pt>
                      <c:pt idx="8885">
                        <c:v>-8.2735235709885165E-3</c:v>
                      </c:pt>
                      <c:pt idx="8886">
                        <c:v>-8.2820511023693061E-3</c:v>
                      </c:pt>
                      <c:pt idx="8887">
                        <c:v>-8.2846428403310721E-3</c:v>
                      </c:pt>
                      <c:pt idx="8888">
                        <c:v>-8.2844390172022164E-3</c:v>
                      </c:pt>
                      <c:pt idx="8889">
                        <c:v>-8.2826528056462647E-3</c:v>
                      </c:pt>
                      <c:pt idx="8890">
                        <c:v>-8.2951022920982609E-3</c:v>
                      </c:pt>
                      <c:pt idx="8891">
                        <c:v>-8.2909245129673109E-3</c:v>
                      </c:pt>
                      <c:pt idx="8892">
                        <c:v>-8.2770830913659194E-3</c:v>
                      </c:pt>
                      <c:pt idx="8893">
                        <c:v>-8.2908377630234852E-3</c:v>
                      </c:pt>
                      <c:pt idx="8894">
                        <c:v>-8.2795330087970364E-3</c:v>
                      </c:pt>
                      <c:pt idx="8895">
                        <c:v>-8.2754456402374527E-3</c:v>
                      </c:pt>
                      <c:pt idx="8896">
                        <c:v>-8.2726703337758136E-3</c:v>
                      </c:pt>
                      <c:pt idx="8897">
                        <c:v>-8.2774981365622436E-3</c:v>
                      </c:pt>
                      <c:pt idx="8898">
                        <c:v>-8.2849276406610894E-3</c:v>
                      </c:pt>
                      <c:pt idx="8899">
                        <c:v>-8.2778826524932594E-3</c:v>
                      </c:pt>
                      <c:pt idx="8900">
                        <c:v>-8.2853502703237221E-3</c:v>
                      </c:pt>
                      <c:pt idx="8901">
                        <c:v>-8.2834199312513124E-3</c:v>
                      </c:pt>
                      <c:pt idx="8902">
                        <c:v>-8.2846610294141278E-3</c:v>
                      </c:pt>
                      <c:pt idx="8903">
                        <c:v>-8.2899823122385922E-3</c:v>
                      </c:pt>
                      <c:pt idx="8904">
                        <c:v>-8.2866712695848412E-3</c:v>
                      </c:pt>
                      <c:pt idx="8905">
                        <c:v>-8.2915782509364877E-3</c:v>
                      </c:pt>
                      <c:pt idx="8906">
                        <c:v>-8.2882073651141756E-3</c:v>
                      </c:pt>
                      <c:pt idx="8907">
                        <c:v>-8.2903404584167579E-3</c:v>
                      </c:pt>
                      <c:pt idx="8908">
                        <c:v>-8.2894657972417199E-3</c:v>
                      </c:pt>
                      <c:pt idx="8909">
                        <c:v>-8.2936071483317667E-3</c:v>
                      </c:pt>
                      <c:pt idx="8910">
                        <c:v>-8.2848260348023367E-3</c:v>
                      </c:pt>
                      <c:pt idx="8911">
                        <c:v>-8.2885873301143092E-3</c:v>
                      </c:pt>
                      <c:pt idx="8912">
                        <c:v>-8.3006532379218453E-3</c:v>
                      </c:pt>
                      <c:pt idx="8913">
                        <c:v>-8.2855929034553865E-3</c:v>
                      </c:pt>
                      <c:pt idx="8914">
                        <c:v>-8.2783583200176942E-3</c:v>
                      </c:pt>
                      <c:pt idx="8915">
                        <c:v>-8.2819764652437584E-3</c:v>
                      </c:pt>
                      <c:pt idx="8916">
                        <c:v>-8.2902570469647902E-3</c:v>
                      </c:pt>
                      <c:pt idx="8917">
                        <c:v>-8.2700271623991004E-3</c:v>
                      </c:pt>
                      <c:pt idx="8918">
                        <c:v>-8.2713536085172127E-3</c:v>
                      </c:pt>
                      <c:pt idx="8919">
                        <c:v>-8.2772332850216072E-3</c:v>
                      </c:pt>
                      <c:pt idx="8920">
                        <c:v>-8.2724219987165611E-3</c:v>
                      </c:pt>
                      <c:pt idx="8921">
                        <c:v>-8.2771798498042209E-3</c:v>
                      </c:pt>
                      <c:pt idx="8922">
                        <c:v>-8.2690576056589898E-3</c:v>
                      </c:pt>
                      <c:pt idx="8923">
                        <c:v>-8.2640853083126038E-3</c:v>
                      </c:pt>
                      <c:pt idx="8924">
                        <c:v>-8.2784915269135881E-3</c:v>
                      </c:pt>
                      <c:pt idx="8925">
                        <c:v>-8.2703351743598236E-3</c:v>
                      </c:pt>
                      <c:pt idx="8926">
                        <c:v>-8.2627222314641396E-3</c:v>
                      </c:pt>
                      <c:pt idx="8927">
                        <c:v>-8.2554240950383287E-3</c:v>
                      </c:pt>
                      <c:pt idx="8928">
                        <c:v>-8.2680541386435779E-3</c:v>
                      </c:pt>
                      <c:pt idx="8929">
                        <c:v>-8.2773617254407374E-3</c:v>
                      </c:pt>
                      <c:pt idx="8930">
                        <c:v>-8.2687585716743964E-3</c:v>
                      </c:pt>
                      <c:pt idx="8931">
                        <c:v>-8.2562922363781203E-3</c:v>
                      </c:pt>
                      <c:pt idx="8932">
                        <c:v>-8.2625568973084193E-3</c:v>
                      </c:pt>
                      <c:pt idx="8933">
                        <c:v>-8.265713120955559E-3</c:v>
                      </c:pt>
                      <c:pt idx="8934">
                        <c:v>-8.2613753634255063E-3</c:v>
                      </c:pt>
                      <c:pt idx="8935">
                        <c:v>-8.2723692006566787E-3</c:v>
                      </c:pt>
                      <c:pt idx="8936">
                        <c:v>-8.2765110371115832E-3</c:v>
                      </c:pt>
                      <c:pt idx="8937">
                        <c:v>-8.2712178246461456E-3</c:v>
                      </c:pt>
                      <c:pt idx="8938">
                        <c:v>-8.2763151017411565E-3</c:v>
                      </c:pt>
                      <c:pt idx="8939">
                        <c:v>-8.2749652985190433E-3</c:v>
                      </c:pt>
                      <c:pt idx="8940">
                        <c:v>-8.2717347112840102E-3</c:v>
                      </c:pt>
                      <c:pt idx="8941">
                        <c:v>-8.2650839455696411E-3</c:v>
                      </c:pt>
                      <c:pt idx="8942">
                        <c:v>-8.2653847506662884E-3</c:v>
                      </c:pt>
                      <c:pt idx="8943">
                        <c:v>-8.267710335586452E-3</c:v>
                      </c:pt>
                      <c:pt idx="8944">
                        <c:v>-8.2726136766609719E-3</c:v>
                      </c:pt>
                      <c:pt idx="8945">
                        <c:v>-8.2694643785909804E-3</c:v>
                      </c:pt>
                      <c:pt idx="8946">
                        <c:v>-8.2743905328430799E-3</c:v>
                      </c:pt>
                      <c:pt idx="8947">
                        <c:v>-8.2817555774165053E-3</c:v>
                      </c:pt>
                      <c:pt idx="8948">
                        <c:v>-8.2851325488100588E-3</c:v>
                      </c:pt>
                      <c:pt idx="8949">
                        <c:v>-8.2903883524166801E-3</c:v>
                      </c:pt>
                      <c:pt idx="8950">
                        <c:v>-8.2816117280914703E-3</c:v>
                      </c:pt>
                      <c:pt idx="8951">
                        <c:v>-8.2821020100921662E-3</c:v>
                      </c:pt>
                      <c:pt idx="8952">
                        <c:v>-8.2599333200402743E-3</c:v>
                      </c:pt>
                      <c:pt idx="8953">
                        <c:v>-8.2782631488015589E-3</c:v>
                      </c:pt>
                      <c:pt idx="8954">
                        <c:v>-8.2795315302815371E-3</c:v>
                      </c:pt>
                      <c:pt idx="8955">
                        <c:v>-8.2842824699959957E-3</c:v>
                      </c:pt>
                      <c:pt idx="8956">
                        <c:v>-8.2809053474166405E-3</c:v>
                      </c:pt>
                      <c:pt idx="8957">
                        <c:v>-8.278531975608865E-3</c:v>
                      </c:pt>
                      <c:pt idx="8958">
                        <c:v>-8.2769564860568547E-3</c:v>
                      </c:pt>
                      <c:pt idx="8959">
                        <c:v>-8.2813384859050793E-3</c:v>
                      </c:pt>
                      <c:pt idx="8960">
                        <c:v>-8.2771910413442246E-3</c:v>
                      </c:pt>
                      <c:pt idx="8961">
                        <c:v>-8.26778436451449E-3</c:v>
                      </c:pt>
                      <c:pt idx="8962">
                        <c:v>-8.2708857194993424E-3</c:v>
                      </c:pt>
                      <c:pt idx="8963">
                        <c:v>-8.2751239828653452E-3</c:v>
                      </c:pt>
                      <c:pt idx="8964">
                        <c:v>-8.2714059595498206E-3</c:v>
                      </c:pt>
                      <c:pt idx="8965">
                        <c:v>-8.2824523664674025E-3</c:v>
                      </c:pt>
                      <c:pt idx="8966">
                        <c:v>-8.2907684284951166E-3</c:v>
                      </c:pt>
                      <c:pt idx="8967">
                        <c:v>-8.2853503051299529E-3</c:v>
                      </c:pt>
                      <c:pt idx="8968">
                        <c:v>-8.2907540908613488E-3</c:v>
                      </c:pt>
                      <c:pt idx="8969">
                        <c:v>-8.2850127421990379E-3</c:v>
                      </c:pt>
                      <c:pt idx="8970">
                        <c:v>-8.2866290483103473E-3</c:v>
                      </c:pt>
                      <c:pt idx="8971">
                        <c:v>-8.2734402176908983E-3</c:v>
                      </c:pt>
                      <c:pt idx="8972">
                        <c:v>-8.2701775430262924E-3</c:v>
                      </c:pt>
                      <c:pt idx="8973">
                        <c:v>-8.2766864338788392E-3</c:v>
                      </c:pt>
                      <c:pt idx="8974">
                        <c:v>-8.2795236849274121E-3</c:v>
                      </c:pt>
                      <c:pt idx="8975">
                        <c:v>-8.2792395459718952E-3</c:v>
                      </c:pt>
                      <c:pt idx="8976">
                        <c:v>-8.2863122849265985E-3</c:v>
                      </c:pt>
                      <c:pt idx="8977">
                        <c:v>-8.2900201848808766E-3</c:v>
                      </c:pt>
                      <c:pt idx="8978">
                        <c:v>-8.2999519721642986E-3</c:v>
                      </c:pt>
                      <c:pt idx="8979">
                        <c:v>-8.2872852879707897E-3</c:v>
                      </c:pt>
                      <c:pt idx="8980">
                        <c:v>-8.2784775880341346E-3</c:v>
                      </c:pt>
                      <c:pt idx="8981">
                        <c:v>-8.2859739513994873E-3</c:v>
                      </c:pt>
                      <c:pt idx="8982">
                        <c:v>-8.2847801989509879E-3</c:v>
                      </c:pt>
                      <c:pt idx="8983">
                        <c:v>-8.2800405215482462E-3</c:v>
                      </c:pt>
                      <c:pt idx="8984">
                        <c:v>-8.2849451729144277E-3</c:v>
                      </c:pt>
                      <c:pt idx="8985">
                        <c:v>-8.2929032672253832E-3</c:v>
                      </c:pt>
                      <c:pt idx="8986">
                        <c:v>-8.2936734261179566E-3</c:v>
                      </c:pt>
                      <c:pt idx="8987">
                        <c:v>-8.3014237046248381E-3</c:v>
                      </c:pt>
                      <c:pt idx="8988">
                        <c:v>-8.2987106197743941E-3</c:v>
                      </c:pt>
                      <c:pt idx="8989">
                        <c:v>-8.2916177563163492E-3</c:v>
                      </c:pt>
                      <c:pt idx="8990">
                        <c:v>-8.299526122693272E-3</c:v>
                      </c:pt>
                      <c:pt idx="8991">
                        <c:v>-8.3058602946286669E-3</c:v>
                      </c:pt>
                      <c:pt idx="8992">
                        <c:v>-8.3045332944220122E-3</c:v>
                      </c:pt>
                      <c:pt idx="8993">
                        <c:v>-8.2956231216049156E-3</c:v>
                      </c:pt>
                      <c:pt idx="8994">
                        <c:v>-8.3054574974890921E-3</c:v>
                      </c:pt>
                      <c:pt idx="8995">
                        <c:v>-8.312236264933404E-3</c:v>
                      </c:pt>
                      <c:pt idx="8996">
                        <c:v>-8.3129614870761561E-3</c:v>
                      </c:pt>
                      <c:pt idx="8997">
                        <c:v>-8.3115736653308365E-3</c:v>
                      </c:pt>
                      <c:pt idx="8998">
                        <c:v>-8.3066181116324828E-3</c:v>
                      </c:pt>
                      <c:pt idx="8999">
                        <c:v>-8.307941594400339E-3</c:v>
                      </c:pt>
                      <c:pt idx="9000">
                        <c:v>-8.316932129482842E-3</c:v>
                      </c:pt>
                      <c:pt idx="9001">
                        <c:v>-8.3223340891981426E-3</c:v>
                      </c:pt>
                      <c:pt idx="9002">
                        <c:v>-8.319313031124459E-3</c:v>
                      </c:pt>
                      <c:pt idx="9003">
                        <c:v>-8.3209983610985135E-3</c:v>
                      </c:pt>
                      <c:pt idx="9004">
                        <c:v>-8.3237699555333763E-3</c:v>
                      </c:pt>
                      <c:pt idx="9005">
                        <c:v>-8.3271871527528657E-3</c:v>
                      </c:pt>
                      <c:pt idx="9006">
                        <c:v>-8.3297553914710772E-3</c:v>
                      </c:pt>
                      <c:pt idx="9007">
                        <c:v>-8.3286315647473578E-3</c:v>
                      </c:pt>
                      <c:pt idx="9008">
                        <c:v>-8.3240543741127382E-3</c:v>
                      </c:pt>
                      <c:pt idx="9009">
                        <c:v>-8.3214582123865271E-3</c:v>
                      </c:pt>
                      <c:pt idx="9010">
                        <c:v>-8.313050079316233E-3</c:v>
                      </c:pt>
                      <c:pt idx="9011">
                        <c:v>-8.3226594466175949E-3</c:v>
                      </c:pt>
                      <c:pt idx="9012">
                        <c:v>-8.327475939700681E-3</c:v>
                      </c:pt>
                      <c:pt idx="9013">
                        <c:v>-8.3315575492828812E-3</c:v>
                      </c:pt>
                      <c:pt idx="9014">
                        <c:v>-8.3330633567754234E-3</c:v>
                      </c:pt>
                      <c:pt idx="9015">
                        <c:v>-8.3429591903243124E-3</c:v>
                      </c:pt>
                      <c:pt idx="9016">
                        <c:v>-8.3375368172367622E-3</c:v>
                      </c:pt>
                      <c:pt idx="9017">
                        <c:v>-8.329071958032978E-3</c:v>
                      </c:pt>
                      <c:pt idx="9018">
                        <c:v>-8.3165990697555859E-3</c:v>
                      </c:pt>
                      <c:pt idx="9019">
                        <c:v>-8.3277673632291532E-3</c:v>
                      </c:pt>
                      <c:pt idx="9020">
                        <c:v>-8.3279603243720055E-3</c:v>
                      </c:pt>
                      <c:pt idx="9021">
                        <c:v>-8.3370450112673685E-3</c:v>
                      </c:pt>
                      <c:pt idx="9022">
                        <c:v>-8.3259222399484755E-3</c:v>
                      </c:pt>
                      <c:pt idx="9023">
                        <c:v>-8.3230911420882087E-3</c:v>
                      </c:pt>
                      <c:pt idx="9024">
                        <c:v>-8.3193691812345968E-3</c:v>
                      </c:pt>
                      <c:pt idx="9025">
                        <c:v>-8.3271814843296436E-3</c:v>
                      </c:pt>
                      <c:pt idx="9026">
                        <c:v>-8.3205489941375211E-3</c:v>
                      </c:pt>
                      <c:pt idx="9027">
                        <c:v>-8.335219949847001E-3</c:v>
                      </c:pt>
                      <c:pt idx="9028">
                        <c:v>-8.3264520997329023E-3</c:v>
                      </c:pt>
                      <c:pt idx="9029">
                        <c:v>-8.3018288963003558E-3</c:v>
                      </c:pt>
                      <c:pt idx="9030">
                        <c:v>-8.3084552287024591E-3</c:v>
                      </c:pt>
                      <c:pt idx="9031">
                        <c:v>-8.3167396509989389E-3</c:v>
                      </c:pt>
                      <c:pt idx="9032">
                        <c:v>-8.3159084466469541E-3</c:v>
                      </c:pt>
                      <c:pt idx="9033">
                        <c:v>-8.3194384839494016E-3</c:v>
                      </c:pt>
                      <c:pt idx="9034">
                        <c:v>-8.3177798482267206E-3</c:v>
                      </c:pt>
                      <c:pt idx="9035">
                        <c:v>-8.3137967458421034E-3</c:v>
                      </c:pt>
                      <c:pt idx="9036">
                        <c:v>-8.3079747089610245E-3</c:v>
                      </c:pt>
                      <c:pt idx="9037">
                        <c:v>-8.3149391271140211E-3</c:v>
                      </c:pt>
                      <c:pt idx="9038">
                        <c:v>-8.306896955047929E-3</c:v>
                      </c:pt>
                      <c:pt idx="9039">
                        <c:v>-8.3088932616163826E-3</c:v>
                      </c:pt>
                      <c:pt idx="9040">
                        <c:v>-8.3176772799071329E-3</c:v>
                      </c:pt>
                      <c:pt idx="9041">
                        <c:v>-8.3210160242052356E-3</c:v>
                      </c:pt>
                      <c:pt idx="9042">
                        <c:v>-8.3289553628055277E-3</c:v>
                      </c:pt>
                      <c:pt idx="9043">
                        <c:v>-8.3156802571921883E-3</c:v>
                      </c:pt>
                      <c:pt idx="9044">
                        <c:v>-8.3112982349550849E-3</c:v>
                      </c:pt>
                      <c:pt idx="9045">
                        <c:v>-8.3154404699593894E-3</c:v>
                      </c:pt>
                      <c:pt idx="9046">
                        <c:v>-8.32200031258154E-3</c:v>
                      </c:pt>
                      <c:pt idx="9047">
                        <c:v>-8.3264237485507642E-3</c:v>
                      </c:pt>
                      <c:pt idx="9048">
                        <c:v>-8.3291161056634321E-3</c:v>
                      </c:pt>
                      <c:pt idx="9049">
                        <c:v>-8.3250436345314021E-3</c:v>
                      </c:pt>
                      <c:pt idx="9050">
                        <c:v>-8.3298795064439945E-3</c:v>
                      </c:pt>
                      <c:pt idx="9051">
                        <c:v>-8.3361537745368225E-3</c:v>
                      </c:pt>
                      <c:pt idx="9052">
                        <c:v>-8.3408614403805252E-3</c:v>
                      </c:pt>
                      <c:pt idx="9053">
                        <c:v>-8.3224100843812283E-3</c:v>
                      </c:pt>
                      <c:pt idx="9054">
                        <c:v>-8.3350283908883247E-3</c:v>
                      </c:pt>
                      <c:pt idx="9055">
                        <c:v>-8.3244879976093981E-3</c:v>
                      </c:pt>
                      <c:pt idx="9056">
                        <c:v>-8.316751369096766E-3</c:v>
                      </c:pt>
                      <c:pt idx="9057">
                        <c:v>-8.3182407038558618E-3</c:v>
                      </c:pt>
                      <c:pt idx="9058">
                        <c:v>-8.3183695039258099E-3</c:v>
                      </c:pt>
                      <c:pt idx="9059">
                        <c:v>-8.3083465820246848E-3</c:v>
                      </c:pt>
                      <c:pt idx="9060">
                        <c:v>-8.3129876745295147E-3</c:v>
                      </c:pt>
                      <c:pt idx="9061">
                        <c:v>-8.3111771452108411E-3</c:v>
                      </c:pt>
                      <c:pt idx="9062">
                        <c:v>-8.2995149182503447E-3</c:v>
                      </c:pt>
                      <c:pt idx="9063">
                        <c:v>-8.3101064145225962E-3</c:v>
                      </c:pt>
                      <c:pt idx="9064">
                        <c:v>-8.3085019048782811E-3</c:v>
                      </c:pt>
                      <c:pt idx="9065">
                        <c:v>-8.3239176059293433E-3</c:v>
                      </c:pt>
                      <c:pt idx="9066">
                        <c:v>-8.3165286897257905E-3</c:v>
                      </c:pt>
                      <c:pt idx="9067">
                        <c:v>-8.30534907863675E-3</c:v>
                      </c:pt>
                      <c:pt idx="9068">
                        <c:v>-8.2991394968530505E-3</c:v>
                      </c:pt>
                      <c:pt idx="9069">
                        <c:v>-8.3133414358898244E-3</c:v>
                      </c:pt>
                      <c:pt idx="9070">
                        <c:v>-8.3121188646853982E-3</c:v>
                      </c:pt>
                      <c:pt idx="9071">
                        <c:v>-8.2991085437044369E-3</c:v>
                      </c:pt>
                      <c:pt idx="9072">
                        <c:v>-8.3089972474203154E-3</c:v>
                      </c:pt>
                      <c:pt idx="9073">
                        <c:v>-8.3046274142763981E-3</c:v>
                      </c:pt>
                      <c:pt idx="9074">
                        <c:v>-8.3128914813927965E-3</c:v>
                      </c:pt>
                      <c:pt idx="9075">
                        <c:v>-8.3175889804963342E-3</c:v>
                      </c:pt>
                      <c:pt idx="9076">
                        <c:v>-8.3193700283637692E-3</c:v>
                      </c:pt>
                      <c:pt idx="9077">
                        <c:v>-8.3172078639476409E-3</c:v>
                      </c:pt>
                      <c:pt idx="9078">
                        <c:v>-8.3212989251388904E-3</c:v>
                      </c:pt>
                      <c:pt idx="9079">
                        <c:v>-8.3211334192885428E-3</c:v>
                      </c:pt>
                      <c:pt idx="9080">
                        <c:v>-8.317868887303027E-3</c:v>
                      </c:pt>
                      <c:pt idx="9081">
                        <c:v>-8.3302693847203384E-3</c:v>
                      </c:pt>
                      <c:pt idx="9082">
                        <c:v>-8.3273525850581839E-3</c:v>
                      </c:pt>
                      <c:pt idx="9083">
                        <c:v>-8.3237645972367852E-3</c:v>
                      </c:pt>
                      <c:pt idx="9084">
                        <c:v>-8.3201698346806949E-3</c:v>
                      </c:pt>
                      <c:pt idx="9085">
                        <c:v>-8.3248496066636764E-3</c:v>
                      </c:pt>
                      <c:pt idx="9086">
                        <c:v>-8.320111991129928E-3</c:v>
                      </c:pt>
                      <c:pt idx="9087">
                        <c:v>-8.3257673939340863E-3</c:v>
                      </c:pt>
                      <c:pt idx="9088">
                        <c:v>-8.3380829112182728E-3</c:v>
                      </c:pt>
                      <c:pt idx="9089">
                        <c:v>-8.333170176165557E-3</c:v>
                      </c:pt>
                      <c:pt idx="9090">
                        <c:v>-8.3419102757113801E-3</c:v>
                      </c:pt>
                      <c:pt idx="9091">
                        <c:v>-8.3336066951674153E-3</c:v>
                      </c:pt>
                      <c:pt idx="9092">
                        <c:v>-8.3374238955696775E-3</c:v>
                      </c:pt>
                      <c:pt idx="9093">
                        <c:v>-8.3369398618873686E-3</c:v>
                      </c:pt>
                      <c:pt idx="9094">
                        <c:v>-8.3294607859570931E-3</c:v>
                      </c:pt>
                      <c:pt idx="9095">
                        <c:v>-8.3291346064239581E-3</c:v>
                      </c:pt>
                      <c:pt idx="9096">
                        <c:v>-8.3287168098192654E-3</c:v>
                      </c:pt>
                      <c:pt idx="9097">
                        <c:v>-8.3297960803812646E-3</c:v>
                      </c:pt>
                      <c:pt idx="9098">
                        <c:v>-8.314673953027785E-3</c:v>
                      </c:pt>
                      <c:pt idx="9099">
                        <c:v>-8.3350445863025219E-3</c:v>
                      </c:pt>
                      <c:pt idx="9100">
                        <c:v>-8.336078553709346E-3</c:v>
                      </c:pt>
                      <c:pt idx="9101">
                        <c:v>-8.335610578085231E-3</c:v>
                      </c:pt>
                      <c:pt idx="9102">
                        <c:v>-8.3387546794946293E-3</c:v>
                      </c:pt>
                      <c:pt idx="9103">
                        <c:v>-8.3396845682141164E-3</c:v>
                      </c:pt>
                      <c:pt idx="9104">
                        <c:v>-8.3349296980657576E-3</c:v>
                      </c:pt>
                      <c:pt idx="9105">
                        <c:v>-8.3376916162437691E-3</c:v>
                      </c:pt>
                      <c:pt idx="9106">
                        <c:v>-8.3425105829623269E-3</c:v>
                      </c:pt>
                      <c:pt idx="9107">
                        <c:v>-8.3372365402376528E-3</c:v>
                      </c:pt>
                      <c:pt idx="9108">
                        <c:v>-8.3420777877842838E-3</c:v>
                      </c:pt>
                      <c:pt idx="9109">
                        <c:v>-8.335514698629724E-3</c:v>
                      </c:pt>
                      <c:pt idx="9110">
                        <c:v>-8.3385618567216688E-3</c:v>
                      </c:pt>
                      <c:pt idx="9111">
                        <c:v>-8.3441759875081869E-3</c:v>
                      </c:pt>
                      <c:pt idx="9112">
                        <c:v>-8.3430859016085865E-3</c:v>
                      </c:pt>
                      <c:pt idx="9113">
                        <c:v>-8.3367982330030416E-3</c:v>
                      </c:pt>
                      <c:pt idx="9114">
                        <c:v>-8.3447723772049811E-3</c:v>
                      </c:pt>
                      <c:pt idx="9115">
                        <c:v>-8.3444216373606325E-3</c:v>
                      </c:pt>
                      <c:pt idx="9116">
                        <c:v>-8.3501179615005552E-3</c:v>
                      </c:pt>
                      <c:pt idx="9117">
                        <c:v>-8.3406783156212937E-3</c:v>
                      </c:pt>
                      <c:pt idx="9118">
                        <c:v>-8.3443821676923366E-3</c:v>
                      </c:pt>
                      <c:pt idx="9119">
                        <c:v>-8.3407622904736814E-3</c:v>
                      </c:pt>
                      <c:pt idx="9120">
                        <c:v>-8.3399110099515641E-3</c:v>
                      </c:pt>
                      <c:pt idx="9121">
                        <c:v>-8.3200436397982674E-3</c:v>
                      </c:pt>
                      <c:pt idx="9122">
                        <c:v>-8.3401247289867867E-3</c:v>
                      </c:pt>
                      <c:pt idx="9123">
                        <c:v>-8.3326127718697015E-3</c:v>
                      </c:pt>
                      <c:pt idx="9124">
                        <c:v>-8.3378912676758763E-3</c:v>
                      </c:pt>
                      <c:pt idx="9125">
                        <c:v>-8.337290485026105E-3</c:v>
                      </c:pt>
                      <c:pt idx="9126">
                        <c:v>-8.3314162918880618E-3</c:v>
                      </c:pt>
                      <c:pt idx="9127">
                        <c:v>-8.3365103751446394E-3</c:v>
                      </c:pt>
                      <c:pt idx="9128">
                        <c:v>-8.3245114071610355E-3</c:v>
                      </c:pt>
                      <c:pt idx="9129">
                        <c:v>-8.3293284422730363E-3</c:v>
                      </c:pt>
                      <c:pt idx="9130">
                        <c:v>-8.3366745692087327E-3</c:v>
                      </c:pt>
                      <c:pt idx="9131">
                        <c:v>-8.345716514097351E-3</c:v>
                      </c:pt>
                      <c:pt idx="9132">
                        <c:v>-8.3369946623359018E-3</c:v>
                      </c:pt>
                      <c:pt idx="9133">
                        <c:v>-8.3341323648979029E-3</c:v>
                      </c:pt>
                      <c:pt idx="9134">
                        <c:v>-8.3406791764749581E-3</c:v>
                      </c:pt>
                      <c:pt idx="9135">
                        <c:v>-8.3458091812276189E-3</c:v>
                      </c:pt>
                      <c:pt idx="9136">
                        <c:v>-8.346509248869002E-3</c:v>
                      </c:pt>
                      <c:pt idx="9137">
                        <c:v>-8.3408649909284139E-3</c:v>
                      </c:pt>
                      <c:pt idx="9138">
                        <c:v>-8.3392109719040517E-3</c:v>
                      </c:pt>
                      <c:pt idx="9139">
                        <c:v>-8.3361841942236597E-3</c:v>
                      </c:pt>
                      <c:pt idx="9140">
                        <c:v>-8.328220928539222E-3</c:v>
                      </c:pt>
                      <c:pt idx="9141">
                        <c:v>-8.3397233810203319E-3</c:v>
                      </c:pt>
                      <c:pt idx="9142">
                        <c:v>-8.3345224034284612E-3</c:v>
                      </c:pt>
                      <c:pt idx="9143">
                        <c:v>-8.342494784830826E-3</c:v>
                      </c:pt>
                      <c:pt idx="9144">
                        <c:v>-8.3419105424182832E-3</c:v>
                      </c:pt>
                      <c:pt idx="9145">
                        <c:v>-8.330008717249383E-3</c:v>
                      </c:pt>
                      <c:pt idx="9146">
                        <c:v>-8.3189698077474217E-3</c:v>
                      </c:pt>
                      <c:pt idx="9147">
                        <c:v>-8.3238311497064298E-3</c:v>
                      </c:pt>
                      <c:pt idx="9148">
                        <c:v>-8.3197857662018117E-3</c:v>
                      </c:pt>
                      <c:pt idx="9149">
                        <c:v>-8.3137186459919712E-3</c:v>
                      </c:pt>
                      <c:pt idx="9150">
                        <c:v>-8.3164054585876616E-3</c:v>
                      </c:pt>
                      <c:pt idx="9151">
                        <c:v>-8.3208492564504129E-3</c:v>
                      </c:pt>
                      <c:pt idx="9152">
                        <c:v>-8.3237896836903889E-3</c:v>
                      </c:pt>
                      <c:pt idx="9153">
                        <c:v>-8.3053849579941257E-3</c:v>
                      </c:pt>
                      <c:pt idx="9154">
                        <c:v>-8.3243906537676781E-3</c:v>
                      </c:pt>
                      <c:pt idx="9155">
                        <c:v>-8.3341548990735342E-3</c:v>
                      </c:pt>
                      <c:pt idx="9156">
                        <c:v>-8.3292756655497791E-3</c:v>
                      </c:pt>
                      <c:pt idx="9157">
                        <c:v>-8.333537147905733E-3</c:v>
                      </c:pt>
                      <c:pt idx="9158">
                        <c:v>-8.3336031404052293E-3</c:v>
                      </c:pt>
                      <c:pt idx="9159">
                        <c:v>-8.3283385116049002E-3</c:v>
                      </c:pt>
                      <c:pt idx="9160">
                        <c:v>-8.3372001919877221E-3</c:v>
                      </c:pt>
                      <c:pt idx="9161">
                        <c:v>-8.3175452375701849E-3</c:v>
                      </c:pt>
                      <c:pt idx="9162">
                        <c:v>-8.3082060209019107E-3</c:v>
                      </c:pt>
                      <c:pt idx="9163">
                        <c:v>-8.312482145348481E-3</c:v>
                      </c:pt>
                      <c:pt idx="9164">
                        <c:v>-8.3107834432899416E-3</c:v>
                      </c:pt>
                      <c:pt idx="9165">
                        <c:v>-8.3155679203176219E-3</c:v>
                      </c:pt>
                      <c:pt idx="9166">
                        <c:v>-8.3228307850336525E-3</c:v>
                      </c:pt>
                      <c:pt idx="9167">
                        <c:v>-8.317926748524539E-3</c:v>
                      </c:pt>
                      <c:pt idx="9168">
                        <c:v>-8.3302811794216322E-3</c:v>
                      </c:pt>
                      <c:pt idx="9169">
                        <c:v>-8.3206913703576472E-3</c:v>
                      </c:pt>
                      <c:pt idx="9170">
                        <c:v>-8.3198889064423839E-3</c:v>
                      </c:pt>
                      <c:pt idx="9171">
                        <c:v>-8.3211623592728667E-3</c:v>
                      </c:pt>
                      <c:pt idx="9172">
                        <c:v>-8.3270851741600784E-3</c:v>
                      </c:pt>
                      <c:pt idx="9173">
                        <c:v>-8.3344101116782955E-3</c:v>
                      </c:pt>
                      <c:pt idx="9174">
                        <c:v>-8.325907345081476E-3</c:v>
                      </c:pt>
                      <c:pt idx="9175">
                        <c:v>-8.3299566316989721E-3</c:v>
                      </c:pt>
                      <c:pt idx="9176">
                        <c:v>-8.3318899611462306E-3</c:v>
                      </c:pt>
                      <c:pt idx="9177">
                        <c:v>-8.3317885615622634E-3</c:v>
                      </c:pt>
                      <c:pt idx="9178">
                        <c:v>-8.3327324999499883E-3</c:v>
                      </c:pt>
                      <c:pt idx="9179">
                        <c:v>-8.321511935816546E-3</c:v>
                      </c:pt>
                      <c:pt idx="9180">
                        <c:v>-8.3221910508497424E-3</c:v>
                      </c:pt>
                      <c:pt idx="9181">
                        <c:v>-8.3285405591709844E-3</c:v>
                      </c:pt>
                      <c:pt idx="9182">
                        <c:v>-8.3185699800300932E-3</c:v>
                      </c:pt>
                      <c:pt idx="9183">
                        <c:v>-8.3199126447439011E-3</c:v>
                      </c:pt>
                      <c:pt idx="9184">
                        <c:v>-8.3302759491920078E-3</c:v>
                      </c:pt>
                      <c:pt idx="9185">
                        <c:v>-8.3341446284699375E-3</c:v>
                      </c:pt>
                      <c:pt idx="9186">
                        <c:v>-8.3152879803689728E-3</c:v>
                      </c:pt>
                      <c:pt idx="9187">
                        <c:v>-8.3218598990481285E-3</c:v>
                      </c:pt>
                      <c:pt idx="9188">
                        <c:v>-8.3223812061210354E-3</c:v>
                      </c:pt>
                      <c:pt idx="9189">
                        <c:v>-8.3024872978832032E-3</c:v>
                      </c:pt>
                      <c:pt idx="9190">
                        <c:v>-8.3042165311266892E-3</c:v>
                      </c:pt>
                      <c:pt idx="9191">
                        <c:v>-8.3093361545575652E-3</c:v>
                      </c:pt>
                      <c:pt idx="9192">
                        <c:v>-8.308965502897345E-3</c:v>
                      </c:pt>
                      <c:pt idx="9193">
                        <c:v>-8.3193343744316934E-3</c:v>
                      </c:pt>
                      <c:pt idx="9194">
                        <c:v>-8.3212420682612989E-3</c:v>
                      </c:pt>
                      <c:pt idx="9195">
                        <c:v>-8.3103374540869201E-3</c:v>
                      </c:pt>
                      <c:pt idx="9196">
                        <c:v>-8.2972782758147772E-3</c:v>
                      </c:pt>
                      <c:pt idx="9197">
                        <c:v>-8.3081727814515068E-3</c:v>
                      </c:pt>
                      <c:pt idx="9198">
                        <c:v>-8.3084291124448581E-3</c:v>
                      </c:pt>
                      <c:pt idx="9199">
                        <c:v>-8.2995383046105126E-3</c:v>
                      </c:pt>
                      <c:pt idx="9200">
                        <c:v>-8.3045815958211911E-3</c:v>
                      </c:pt>
                      <c:pt idx="9201">
                        <c:v>-8.3100033124866978E-3</c:v>
                      </c:pt>
                      <c:pt idx="9202">
                        <c:v>-8.316176415471074E-3</c:v>
                      </c:pt>
                      <c:pt idx="9203">
                        <c:v>-8.3056077896319705E-3</c:v>
                      </c:pt>
                      <c:pt idx="9204">
                        <c:v>-8.3065116074933654E-3</c:v>
                      </c:pt>
                      <c:pt idx="9205">
                        <c:v>-8.3141255946354992E-3</c:v>
                      </c:pt>
                      <c:pt idx="9206">
                        <c:v>-8.3154822991314513E-3</c:v>
                      </c:pt>
                      <c:pt idx="9207">
                        <c:v>-8.3175179415365102E-3</c:v>
                      </c:pt>
                      <c:pt idx="9208">
                        <c:v>-8.3265563732223113E-3</c:v>
                      </c:pt>
                      <c:pt idx="9209">
                        <c:v>-8.3188882616695645E-3</c:v>
                      </c:pt>
                      <c:pt idx="9210">
                        <c:v>-8.3232320794425444E-3</c:v>
                      </c:pt>
                      <c:pt idx="9211">
                        <c:v>-8.321134432320975E-3</c:v>
                      </c:pt>
                      <c:pt idx="9212">
                        <c:v>-8.307265777605162E-3</c:v>
                      </c:pt>
                      <c:pt idx="9213">
                        <c:v>-8.2974070325990187E-3</c:v>
                      </c:pt>
                      <c:pt idx="9214">
                        <c:v>-8.3088063303605186E-3</c:v>
                      </c:pt>
                      <c:pt idx="9215">
                        <c:v>-8.3206291952425127E-3</c:v>
                      </c:pt>
                      <c:pt idx="9216">
                        <c:v>-8.3141383083446263E-3</c:v>
                      </c:pt>
                      <c:pt idx="9217">
                        <c:v>-8.3176620909928226E-3</c:v>
                      </c:pt>
                      <c:pt idx="9218">
                        <c:v>-8.3171720134441549E-3</c:v>
                      </c:pt>
                      <c:pt idx="9219">
                        <c:v>-8.3012228125539413E-3</c:v>
                      </c:pt>
                      <c:pt idx="9220">
                        <c:v>-8.3200759884540631E-3</c:v>
                      </c:pt>
                      <c:pt idx="9221">
                        <c:v>-8.3162003780155574E-3</c:v>
                      </c:pt>
                      <c:pt idx="9222">
                        <c:v>-8.316945157947132E-3</c:v>
                      </c:pt>
                      <c:pt idx="9223">
                        <c:v>-8.3160434860086226E-3</c:v>
                      </c:pt>
                      <c:pt idx="9224">
                        <c:v>-8.3142652162646966E-3</c:v>
                      </c:pt>
                      <c:pt idx="9225">
                        <c:v>-8.3125421982918942E-3</c:v>
                      </c:pt>
                      <c:pt idx="9226">
                        <c:v>-8.3191520227984608E-3</c:v>
                      </c:pt>
                      <c:pt idx="9227">
                        <c:v>-8.3242962632095879E-3</c:v>
                      </c:pt>
                      <c:pt idx="9228">
                        <c:v>-8.2990389818978303E-3</c:v>
                      </c:pt>
                      <c:pt idx="9229">
                        <c:v>-8.2991698286257829E-3</c:v>
                      </c:pt>
                      <c:pt idx="9230">
                        <c:v>-8.3172416039321816E-3</c:v>
                      </c:pt>
                      <c:pt idx="9231">
                        <c:v>-8.3151893187494216E-3</c:v>
                      </c:pt>
                      <c:pt idx="9232">
                        <c:v>-8.3023010597501109E-3</c:v>
                      </c:pt>
                      <c:pt idx="9233">
                        <c:v>-8.3005500236220508E-3</c:v>
                      </c:pt>
                      <c:pt idx="9234">
                        <c:v>-8.2856206192585494E-3</c:v>
                      </c:pt>
                      <c:pt idx="9235">
                        <c:v>-8.2903431198249576E-3</c:v>
                      </c:pt>
                      <c:pt idx="9236">
                        <c:v>-8.3041515733939877E-3</c:v>
                      </c:pt>
                      <c:pt idx="9237">
                        <c:v>-8.3047985756143656E-3</c:v>
                      </c:pt>
                      <c:pt idx="9238">
                        <c:v>-8.3091870592373624E-3</c:v>
                      </c:pt>
                      <c:pt idx="9239">
                        <c:v>-8.3029057550914418E-3</c:v>
                      </c:pt>
                      <c:pt idx="9240">
                        <c:v>-8.3067660448844765E-3</c:v>
                      </c:pt>
                      <c:pt idx="9241">
                        <c:v>-8.3045811233576905E-3</c:v>
                      </c:pt>
                      <c:pt idx="9242">
                        <c:v>-8.3090149601145122E-3</c:v>
                      </c:pt>
                      <c:pt idx="9243">
                        <c:v>-8.2987120209221648E-3</c:v>
                      </c:pt>
                      <c:pt idx="9244">
                        <c:v>-8.3062859156233446E-3</c:v>
                      </c:pt>
                      <c:pt idx="9245">
                        <c:v>-8.3056822950753392E-3</c:v>
                      </c:pt>
                      <c:pt idx="9246">
                        <c:v>-8.3019044363765986E-3</c:v>
                      </c:pt>
                      <c:pt idx="9247">
                        <c:v>-8.3078614882098958E-3</c:v>
                      </c:pt>
                      <c:pt idx="9248">
                        <c:v>-8.317005063540257E-3</c:v>
                      </c:pt>
                      <c:pt idx="9249">
                        <c:v>-8.3156065342257137E-3</c:v>
                      </c:pt>
                      <c:pt idx="9250">
                        <c:v>-8.3236829950602328E-3</c:v>
                      </c:pt>
                      <c:pt idx="9251">
                        <c:v>-8.3182854866780346E-3</c:v>
                      </c:pt>
                      <c:pt idx="9252">
                        <c:v>-8.3082490524485613E-3</c:v>
                      </c:pt>
                      <c:pt idx="9253">
                        <c:v>-8.3136679858216815E-3</c:v>
                      </c:pt>
                      <c:pt idx="9254">
                        <c:v>-8.3109414153119329E-3</c:v>
                      </c:pt>
                      <c:pt idx="9255">
                        <c:v>-8.3043857366913339E-3</c:v>
                      </c:pt>
                      <c:pt idx="9256">
                        <c:v>-8.3121152065535314E-3</c:v>
                      </c:pt>
                      <c:pt idx="9257">
                        <c:v>-8.3118346096150344E-3</c:v>
                      </c:pt>
                      <c:pt idx="9258">
                        <c:v>-8.3227692235092309E-3</c:v>
                      </c:pt>
                      <c:pt idx="9259">
                        <c:v>-8.3154719355051383E-3</c:v>
                      </c:pt>
                      <c:pt idx="9260">
                        <c:v>-8.3204267646055079E-3</c:v>
                      </c:pt>
                      <c:pt idx="9261">
                        <c:v>-8.31671442606873E-3</c:v>
                      </c:pt>
                      <c:pt idx="9262">
                        <c:v>-8.3277651929899166E-3</c:v>
                      </c:pt>
                      <c:pt idx="9263">
                        <c:v>-8.3294776694696638E-3</c:v>
                      </c:pt>
                      <c:pt idx="9264">
                        <c:v>-8.327413704311672E-3</c:v>
                      </c:pt>
                      <c:pt idx="9265">
                        <c:v>-8.3247074847732343E-3</c:v>
                      </c:pt>
                      <c:pt idx="9266">
                        <c:v>-8.3175371192120394E-3</c:v>
                      </c:pt>
                      <c:pt idx="9267">
                        <c:v>-8.3245567176160242E-3</c:v>
                      </c:pt>
                      <c:pt idx="9268">
                        <c:v>-8.3256801220971902E-3</c:v>
                      </c:pt>
                      <c:pt idx="9269">
                        <c:v>-8.3257189576596054E-3</c:v>
                      </c:pt>
                      <c:pt idx="9270">
                        <c:v>-8.3241668384108399E-3</c:v>
                      </c:pt>
                      <c:pt idx="9271">
                        <c:v>-8.3261523371112658E-3</c:v>
                      </c:pt>
                      <c:pt idx="9272">
                        <c:v>-8.3221754113643482E-3</c:v>
                      </c:pt>
                      <c:pt idx="9273">
                        <c:v>-8.3123022557000381E-3</c:v>
                      </c:pt>
                      <c:pt idx="9274">
                        <c:v>-8.3138805694746767E-3</c:v>
                      </c:pt>
                      <c:pt idx="9275">
                        <c:v>-8.3088612458964897E-3</c:v>
                      </c:pt>
                      <c:pt idx="9276">
                        <c:v>-8.3175003978688041E-3</c:v>
                      </c:pt>
                      <c:pt idx="9277">
                        <c:v>-8.3176616736635213E-3</c:v>
                      </c:pt>
                      <c:pt idx="9278">
                        <c:v>-8.3152786850323717E-3</c:v>
                      </c:pt>
                      <c:pt idx="9279">
                        <c:v>-8.3207211229985364E-3</c:v>
                      </c:pt>
                      <c:pt idx="9280">
                        <c:v>-8.3123831675550597E-3</c:v>
                      </c:pt>
                      <c:pt idx="9281">
                        <c:v>-8.3099469157801066E-3</c:v>
                      </c:pt>
                      <c:pt idx="9282">
                        <c:v>-8.3197012425468113E-3</c:v>
                      </c:pt>
                      <c:pt idx="9283">
                        <c:v>-8.3223126226549867E-3</c:v>
                      </c:pt>
                      <c:pt idx="9284">
                        <c:v>-8.3249923898113167E-3</c:v>
                      </c:pt>
                      <c:pt idx="9285">
                        <c:v>-8.3238664582662471E-3</c:v>
                      </c:pt>
                      <c:pt idx="9286">
                        <c:v>-8.3222225130609433E-3</c:v>
                      </c:pt>
                      <c:pt idx="9287">
                        <c:v>-8.3303361392459817E-3</c:v>
                      </c:pt>
                      <c:pt idx="9288">
                        <c:v>-8.3270615297707743E-3</c:v>
                      </c:pt>
                      <c:pt idx="9289">
                        <c:v>-8.3248487327448519E-3</c:v>
                      </c:pt>
                      <c:pt idx="9290">
                        <c:v>-8.322326439554939E-3</c:v>
                      </c:pt>
                      <c:pt idx="9291">
                        <c:v>-8.3066197221877795E-3</c:v>
                      </c:pt>
                      <c:pt idx="9292">
                        <c:v>-8.3169514959844943E-3</c:v>
                      </c:pt>
                      <c:pt idx="9293">
                        <c:v>-8.3103174897171672E-3</c:v>
                      </c:pt>
                      <c:pt idx="9294">
                        <c:v>-8.3141370676150499E-3</c:v>
                      </c:pt>
                      <c:pt idx="9295">
                        <c:v>-8.3156768343955502E-3</c:v>
                      </c:pt>
                      <c:pt idx="9296">
                        <c:v>-8.3144344910988013E-3</c:v>
                      </c:pt>
                      <c:pt idx="9297">
                        <c:v>-8.3194367374268309E-3</c:v>
                      </c:pt>
                      <c:pt idx="9298">
                        <c:v>-8.3212374176547237E-3</c:v>
                      </c:pt>
                      <c:pt idx="9299">
                        <c:v>-8.3273022996769395E-3</c:v>
                      </c:pt>
                      <c:pt idx="9300">
                        <c:v>-8.3213705411240169E-3</c:v>
                      </c:pt>
                      <c:pt idx="9301">
                        <c:v>-8.318397582682031E-3</c:v>
                      </c:pt>
                      <c:pt idx="9302">
                        <c:v>-8.3230645509849936E-3</c:v>
                      </c:pt>
                      <c:pt idx="9303">
                        <c:v>-8.3123609079407898E-3</c:v>
                      </c:pt>
                      <c:pt idx="9304">
                        <c:v>-8.3227353218787836E-3</c:v>
                      </c:pt>
                      <c:pt idx="9305">
                        <c:v>-8.3271874446075519E-3</c:v>
                      </c:pt>
                      <c:pt idx="9306">
                        <c:v>-8.3234741172339474E-3</c:v>
                      </c:pt>
                      <c:pt idx="9307">
                        <c:v>-8.3218699078543967E-3</c:v>
                      </c:pt>
                      <c:pt idx="9308">
                        <c:v>-8.3312188707951561E-3</c:v>
                      </c:pt>
                      <c:pt idx="9309">
                        <c:v>-8.3165841374587476E-3</c:v>
                      </c:pt>
                      <c:pt idx="9310">
                        <c:v>-8.3223550834859508E-3</c:v>
                      </c:pt>
                      <c:pt idx="9311">
                        <c:v>-8.3185512751805038E-3</c:v>
                      </c:pt>
                      <c:pt idx="9312">
                        <c:v>-8.3266141279275934E-3</c:v>
                      </c:pt>
                      <c:pt idx="9313">
                        <c:v>-8.324228744411263E-3</c:v>
                      </c:pt>
                      <c:pt idx="9314">
                        <c:v>-8.3288797398267042E-3</c:v>
                      </c:pt>
                      <c:pt idx="9315">
                        <c:v>-8.3285066807975705E-3</c:v>
                      </c:pt>
                      <c:pt idx="9316">
                        <c:v>-8.3209138049776445E-3</c:v>
                      </c:pt>
                      <c:pt idx="9317">
                        <c:v>-8.3209590883546319E-3</c:v>
                      </c:pt>
                      <c:pt idx="9318">
                        <c:v>-8.3158078908134505E-3</c:v>
                      </c:pt>
                      <c:pt idx="9319">
                        <c:v>-8.3210604686149402E-3</c:v>
                      </c:pt>
                      <c:pt idx="9320">
                        <c:v>-8.32090846242272E-3</c:v>
                      </c:pt>
                      <c:pt idx="9321">
                        <c:v>-8.3273267306862037E-3</c:v>
                      </c:pt>
                      <c:pt idx="9322">
                        <c:v>-8.3280554993475451E-3</c:v>
                      </c:pt>
                      <c:pt idx="9323">
                        <c:v>-8.3262603261541179E-3</c:v>
                      </c:pt>
                      <c:pt idx="9324">
                        <c:v>-8.3196737996304847E-3</c:v>
                      </c:pt>
                      <c:pt idx="9325">
                        <c:v>-8.3214649574293188E-3</c:v>
                      </c:pt>
                      <c:pt idx="9326">
                        <c:v>-8.3065940282636089E-3</c:v>
                      </c:pt>
                      <c:pt idx="9327">
                        <c:v>-8.3104017849841786E-3</c:v>
                      </c:pt>
                      <c:pt idx="9328">
                        <c:v>-8.3149219402992736E-3</c:v>
                      </c:pt>
                      <c:pt idx="9329">
                        <c:v>-8.31279097472583E-3</c:v>
                      </c:pt>
                      <c:pt idx="9330">
                        <c:v>-8.3106060339884057E-3</c:v>
                      </c:pt>
                      <c:pt idx="9331">
                        <c:v>-8.3071680718724041E-3</c:v>
                      </c:pt>
                      <c:pt idx="9332">
                        <c:v>-8.3163403331182485E-3</c:v>
                      </c:pt>
                      <c:pt idx="9333">
                        <c:v>-8.3172380725550308E-3</c:v>
                      </c:pt>
                      <c:pt idx="9334">
                        <c:v>-8.3275775444436751E-3</c:v>
                      </c:pt>
                      <c:pt idx="9335">
                        <c:v>-8.3181986795065384E-3</c:v>
                      </c:pt>
                      <c:pt idx="9336">
                        <c:v>-8.3248033508491331E-3</c:v>
                      </c:pt>
                      <c:pt idx="9337">
                        <c:v>-8.321880397976298E-3</c:v>
                      </c:pt>
                      <c:pt idx="9338">
                        <c:v>-8.3314230857398225E-3</c:v>
                      </c:pt>
                      <c:pt idx="9339">
                        <c:v>-8.3318559356514565E-3</c:v>
                      </c:pt>
                      <c:pt idx="9340">
                        <c:v>-8.3247189484106834E-3</c:v>
                      </c:pt>
                      <c:pt idx="9341">
                        <c:v>-8.3096475330246417E-3</c:v>
                      </c:pt>
                      <c:pt idx="9342">
                        <c:v>-8.3028220123223598E-3</c:v>
                      </c:pt>
                      <c:pt idx="9343">
                        <c:v>-8.3102611300814814E-3</c:v>
                      </c:pt>
                      <c:pt idx="9344">
                        <c:v>-8.3182843488355494E-3</c:v>
                      </c:pt>
                      <c:pt idx="9345">
                        <c:v>-8.3113974454079864E-3</c:v>
                      </c:pt>
                      <c:pt idx="9346">
                        <c:v>-8.3179346795072429E-3</c:v>
                      </c:pt>
                      <c:pt idx="9347">
                        <c:v>-8.319279400684141E-3</c:v>
                      </c:pt>
                      <c:pt idx="9348">
                        <c:v>-8.3242622764764761E-3</c:v>
                      </c:pt>
                      <c:pt idx="9349">
                        <c:v>-8.3196570341157027E-3</c:v>
                      </c:pt>
                      <c:pt idx="9350">
                        <c:v>-8.3124661406740238E-3</c:v>
                      </c:pt>
                      <c:pt idx="9351">
                        <c:v>-8.2962400275640343E-3</c:v>
                      </c:pt>
                      <c:pt idx="9352">
                        <c:v>-8.3032487922147426E-3</c:v>
                      </c:pt>
                      <c:pt idx="9353">
                        <c:v>-8.3068486381354684E-3</c:v>
                      </c:pt>
                      <c:pt idx="9354">
                        <c:v>-8.2955400789480084E-3</c:v>
                      </c:pt>
                      <c:pt idx="9355">
                        <c:v>-8.3020088495509223E-3</c:v>
                      </c:pt>
                      <c:pt idx="9356">
                        <c:v>-8.2960970145050748E-3</c:v>
                      </c:pt>
                      <c:pt idx="9357">
                        <c:v>-8.279366172942065E-3</c:v>
                      </c:pt>
                      <c:pt idx="9358">
                        <c:v>-8.2792833017865004E-3</c:v>
                      </c:pt>
                      <c:pt idx="9359">
                        <c:v>-8.2852839357410151E-3</c:v>
                      </c:pt>
                      <c:pt idx="9360">
                        <c:v>-8.2998460051153817E-3</c:v>
                      </c:pt>
                      <c:pt idx="9361">
                        <c:v>-8.2962704755612168E-3</c:v>
                      </c:pt>
                      <c:pt idx="9362">
                        <c:v>-8.2918941468642093E-3</c:v>
                      </c:pt>
                      <c:pt idx="9363">
                        <c:v>-8.2912893297919059E-3</c:v>
                      </c:pt>
                      <c:pt idx="9364">
                        <c:v>-8.2950986662968448E-3</c:v>
                      </c:pt>
                      <c:pt idx="9365">
                        <c:v>-8.29548354937726E-3</c:v>
                      </c:pt>
                      <c:pt idx="9366">
                        <c:v>-8.2886247985041392E-3</c:v>
                      </c:pt>
                      <c:pt idx="9367">
                        <c:v>-8.2848153408744147E-3</c:v>
                      </c:pt>
                      <c:pt idx="9368">
                        <c:v>-8.2891037430761916E-3</c:v>
                      </c:pt>
                      <c:pt idx="9369">
                        <c:v>-8.2878116847173427E-3</c:v>
                      </c:pt>
                      <c:pt idx="9370">
                        <c:v>-8.2909336404541119E-3</c:v>
                      </c:pt>
                      <c:pt idx="9371">
                        <c:v>-8.2844085835682806E-3</c:v>
                      </c:pt>
                      <c:pt idx="9372">
                        <c:v>-8.2858280374517746E-3</c:v>
                      </c:pt>
                      <c:pt idx="9373">
                        <c:v>-8.2838533329150019E-3</c:v>
                      </c:pt>
                      <c:pt idx="9374">
                        <c:v>-8.2736045445706702E-3</c:v>
                      </c:pt>
                      <c:pt idx="9375">
                        <c:v>-8.2771504900614138E-3</c:v>
                      </c:pt>
                      <c:pt idx="9376">
                        <c:v>-8.2830499758822975E-3</c:v>
                      </c:pt>
                      <c:pt idx="9377">
                        <c:v>-8.2839571954682438E-3</c:v>
                      </c:pt>
                      <c:pt idx="9378">
                        <c:v>-8.2824446675018419E-3</c:v>
                      </c:pt>
                      <c:pt idx="9379">
                        <c:v>-8.2903531557096243E-3</c:v>
                      </c:pt>
                      <c:pt idx="9380">
                        <c:v>-8.280705359347074E-3</c:v>
                      </c:pt>
                      <c:pt idx="9381">
                        <c:v>-8.2908930617359589E-3</c:v>
                      </c:pt>
                      <c:pt idx="9382">
                        <c:v>-8.2827014989345898E-3</c:v>
                      </c:pt>
                      <c:pt idx="9383">
                        <c:v>-8.283604395726292E-3</c:v>
                      </c:pt>
                      <c:pt idx="9384">
                        <c:v>-8.2865516627979117E-3</c:v>
                      </c:pt>
                      <c:pt idx="9385">
                        <c:v>-8.2906593683217799E-3</c:v>
                      </c:pt>
                      <c:pt idx="9386">
                        <c:v>-8.2971253555676108E-3</c:v>
                      </c:pt>
                      <c:pt idx="9387">
                        <c:v>-8.2997443626309595E-3</c:v>
                      </c:pt>
                      <c:pt idx="9388">
                        <c:v>-8.2927914416767185E-3</c:v>
                      </c:pt>
                      <c:pt idx="9389">
                        <c:v>-8.2922807969535873E-3</c:v>
                      </c:pt>
                      <c:pt idx="9390">
                        <c:v>-8.2950955197738773E-3</c:v>
                      </c:pt>
                      <c:pt idx="9391">
                        <c:v>-8.2924128463646319E-3</c:v>
                      </c:pt>
                      <c:pt idx="9392">
                        <c:v>-8.30222803691851E-3</c:v>
                      </c:pt>
                      <c:pt idx="9393">
                        <c:v>-8.2991368270553031E-3</c:v>
                      </c:pt>
                      <c:pt idx="9394">
                        <c:v>-8.2998548393794763E-3</c:v>
                      </c:pt>
                      <c:pt idx="9395">
                        <c:v>-8.3052097443880452E-3</c:v>
                      </c:pt>
                      <c:pt idx="9396">
                        <c:v>-8.3012289673341632E-3</c:v>
                      </c:pt>
                      <c:pt idx="9397">
                        <c:v>-8.2950044596338552E-3</c:v>
                      </c:pt>
                      <c:pt idx="9398">
                        <c:v>-8.2932431761086455E-3</c:v>
                      </c:pt>
                      <c:pt idx="9399">
                        <c:v>-8.2987780603374344E-3</c:v>
                      </c:pt>
                      <c:pt idx="9400">
                        <c:v>-8.3010936266945667E-3</c:v>
                      </c:pt>
                      <c:pt idx="9401">
                        <c:v>-8.3026241775968016E-3</c:v>
                      </c:pt>
                      <c:pt idx="9402">
                        <c:v>-8.317852420667347E-3</c:v>
                      </c:pt>
                      <c:pt idx="9403">
                        <c:v>-8.3212764322541499E-3</c:v>
                      </c:pt>
                      <c:pt idx="9404">
                        <c:v>-8.2997182639166622E-3</c:v>
                      </c:pt>
                      <c:pt idx="9405">
                        <c:v>-8.3018875023027332E-3</c:v>
                      </c:pt>
                      <c:pt idx="9406">
                        <c:v>-8.3054437264522135E-3</c:v>
                      </c:pt>
                      <c:pt idx="9407">
                        <c:v>-8.2996751184093841E-3</c:v>
                      </c:pt>
                      <c:pt idx="9408">
                        <c:v>-8.3020276495119963E-3</c:v>
                      </c:pt>
                      <c:pt idx="9409">
                        <c:v>-8.3045303643573872E-3</c:v>
                      </c:pt>
                      <c:pt idx="9410">
                        <c:v>-8.3069965910089662E-3</c:v>
                      </c:pt>
                      <c:pt idx="9411">
                        <c:v>-8.3069401160263522E-3</c:v>
                      </c:pt>
                      <c:pt idx="9412">
                        <c:v>-8.3051579774898517E-3</c:v>
                      </c:pt>
                      <c:pt idx="9413">
                        <c:v>-8.308886345991251E-3</c:v>
                      </c:pt>
                      <c:pt idx="9414">
                        <c:v>-8.3052509368523025E-3</c:v>
                      </c:pt>
                      <c:pt idx="9415">
                        <c:v>-8.3148512396749724E-3</c:v>
                      </c:pt>
                      <c:pt idx="9416">
                        <c:v>-8.3073673913098486E-3</c:v>
                      </c:pt>
                      <c:pt idx="9417">
                        <c:v>-8.3201594795892109E-3</c:v>
                      </c:pt>
                      <c:pt idx="9418">
                        <c:v>-8.3044220546345162E-3</c:v>
                      </c:pt>
                      <c:pt idx="9419">
                        <c:v>-8.316109913014463E-3</c:v>
                      </c:pt>
                      <c:pt idx="9420">
                        <c:v>-8.3156721478494164E-3</c:v>
                      </c:pt>
                      <c:pt idx="9421">
                        <c:v>-8.3035625133601673E-3</c:v>
                      </c:pt>
                      <c:pt idx="9422">
                        <c:v>-8.3104801196983245E-3</c:v>
                      </c:pt>
                      <c:pt idx="9423">
                        <c:v>-8.309066738908159E-3</c:v>
                      </c:pt>
                      <c:pt idx="9424">
                        <c:v>-8.3094309927383824E-3</c:v>
                      </c:pt>
                      <c:pt idx="9425">
                        <c:v>-8.3106320929049616E-3</c:v>
                      </c:pt>
                      <c:pt idx="9426">
                        <c:v>-8.3042977170974756E-3</c:v>
                      </c:pt>
                      <c:pt idx="9427">
                        <c:v>-8.3049617779757858E-3</c:v>
                      </c:pt>
                      <c:pt idx="9428">
                        <c:v>-8.2988102606393974E-3</c:v>
                      </c:pt>
                      <c:pt idx="9429">
                        <c:v>-8.304410926848067E-3</c:v>
                      </c:pt>
                      <c:pt idx="9430">
                        <c:v>-8.3039635040295431E-3</c:v>
                      </c:pt>
                      <c:pt idx="9431">
                        <c:v>-8.3142044429471585E-3</c:v>
                      </c:pt>
                      <c:pt idx="9432">
                        <c:v>-8.311802684655166E-3</c:v>
                      </c:pt>
                      <c:pt idx="9433">
                        <c:v>-8.3148555020873208E-3</c:v>
                      </c:pt>
                      <c:pt idx="9434">
                        <c:v>-8.3175523062258092E-3</c:v>
                      </c:pt>
                      <c:pt idx="9435">
                        <c:v>-8.3100215434174143E-3</c:v>
                      </c:pt>
                      <c:pt idx="9436">
                        <c:v>-8.3111840994641428E-3</c:v>
                      </c:pt>
                      <c:pt idx="9437">
                        <c:v>-8.3141391796015748E-3</c:v>
                      </c:pt>
                      <c:pt idx="9438">
                        <c:v>-8.3190452688962982E-3</c:v>
                      </c:pt>
                      <c:pt idx="9439">
                        <c:v>-8.3198372344645052E-3</c:v>
                      </c:pt>
                      <c:pt idx="9440">
                        <c:v>-8.3143934990046742E-3</c:v>
                      </c:pt>
                      <c:pt idx="9441">
                        <c:v>-8.3207408584557579E-3</c:v>
                      </c:pt>
                      <c:pt idx="9442">
                        <c:v>-8.3211152138165916E-3</c:v>
                      </c:pt>
                      <c:pt idx="9443">
                        <c:v>-8.317516789764683E-3</c:v>
                      </c:pt>
                      <c:pt idx="9444">
                        <c:v>-8.3245526989047802E-3</c:v>
                      </c:pt>
                      <c:pt idx="9445">
                        <c:v>-8.3205706900506913E-3</c:v>
                      </c:pt>
                      <c:pt idx="9446">
                        <c:v>-8.3247802958277464E-3</c:v>
                      </c:pt>
                      <c:pt idx="9447">
                        <c:v>-8.3137503484312075E-3</c:v>
                      </c:pt>
                      <c:pt idx="9448">
                        <c:v>-8.3076416847811547E-3</c:v>
                      </c:pt>
                      <c:pt idx="9449">
                        <c:v>-8.3200927195070887E-3</c:v>
                      </c:pt>
                      <c:pt idx="9450">
                        <c:v>-8.3211420976591292E-3</c:v>
                      </c:pt>
                      <c:pt idx="9451">
                        <c:v>-8.3069257318265834E-3</c:v>
                      </c:pt>
                      <c:pt idx="9452">
                        <c:v>-8.3125442204689468E-3</c:v>
                      </c:pt>
                      <c:pt idx="9453">
                        <c:v>-8.3072429815046686E-3</c:v>
                      </c:pt>
                      <c:pt idx="9454">
                        <c:v>-8.3063009840101138E-3</c:v>
                      </c:pt>
                      <c:pt idx="9455">
                        <c:v>-8.3076053118599259E-3</c:v>
                      </c:pt>
                      <c:pt idx="9456">
                        <c:v>-8.309048520801901E-3</c:v>
                      </c:pt>
                      <c:pt idx="9457">
                        <c:v>-8.3009413846119751E-3</c:v>
                      </c:pt>
                      <c:pt idx="9458">
                        <c:v>-8.3059333661867941E-3</c:v>
                      </c:pt>
                      <c:pt idx="9459">
                        <c:v>-8.2982295547793326E-3</c:v>
                      </c:pt>
                      <c:pt idx="9460">
                        <c:v>-8.2900467013011323E-3</c:v>
                      </c:pt>
                      <c:pt idx="9461">
                        <c:v>-8.3014694838538881E-3</c:v>
                      </c:pt>
                      <c:pt idx="9462">
                        <c:v>-8.3015571931806722E-3</c:v>
                      </c:pt>
                      <c:pt idx="9463">
                        <c:v>-8.2992475632157701E-3</c:v>
                      </c:pt>
                      <c:pt idx="9464">
                        <c:v>-8.3013660760989979E-3</c:v>
                      </c:pt>
                      <c:pt idx="9465">
                        <c:v>-8.3058835166271716E-3</c:v>
                      </c:pt>
                      <c:pt idx="9466">
                        <c:v>-8.3029189982535747E-3</c:v>
                      </c:pt>
                      <c:pt idx="9467">
                        <c:v>-8.3012644886933332E-3</c:v>
                      </c:pt>
                      <c:pt idx="9468">
                        <c:v>-8.3041691340065994E-3</c:v>
                      </c:pt>
                      <c:pt idx="9469">
                        <c:v>-8.3056968517734205E-3</c:v>
                      </c:pt>
                      <c:pt idx="9470">
                        <c:v>-8.308783949478973E-3</c:v>
                      </c:pt>
                      <c:pt idx="9471">
                        <c:v>-8.3153794766206018E-3</c:v>
                      </c:pt>
                      <c:pt idx="9472">
                        <c:v>-8.3137843636172867E-3</c:v>
                      </c:pt>
                      <c:pt idx="9473">
                        <c:v>-8.3150194644885864E-3</c:v>
                      </c:pt>
                      <c:pt idx="9474">
                        <c:v>-8.3141356394745344E-3</c:v>
                      </c:pt>
                      <c:pt idx="9475">
                        <c:v>-8.3115063465670439E-3</c:v>
                      </c:pt>
                      <c:pt idx="9476">
                        <c:v>-8.3145250624124204E-3</c:v>
                      </c:pt>
                      <c:pt idx="9477">
                        <c:v>-8.3187576789442667E-3</c:v>
                      </c:pt>
                      <c:pt idx="9478">
                        <c:v>-8.3226559373180981E-3</c:v>
                      </c:pt>
                      <c:pt idx="9479">
                        <c:v>-8.3047337754269934E-3</c:v>
                      </c:pt>
                      <c:pt idx="9480">
                        <c:v>-8.3105740110602042E-3</c:v>
                      </c:pt>
                      <c:pt idx="9481">
                        <c:v>-8.3112084538544094E-3</c:v>
                      </c:pt>
                      <c:pt idx="9482">
                        <c:v>-8.3065019930672699E-3</c:v>
                      </c:pt>
                      <c:pt idx="9483">
                        <c:v>-8.3062069615848031E-3</c:v>
                      </c:pt>
                      <c:pt idx="9484">
                        <c:v>-8.3018120019115824E-3</c:v>
                      </c:pt>
                      <c:pt idx="9485">
                        <c:v>-8.3014531920005182E-3</c:v>
                      </c:pt>
                      <c:pt idx="9486">
                        <c:v>-8.297700744111923E-3</c:v>
                      </c:pt>
                      <c:pt idx="9487">
                        <c:v>-8.3038072322631912E-3</c:v>
                      </c:pt>
                      <c:pt idx="9488">
                        <c:v>-8.3046610402833006E-3</c:v>
                      </c:pt>
                      <c:pt idx="9489">
                        <c:v>-8.3043036672344767E-3</c:v>
                      </c:pt>
                      <c:pt idx="9490">
                        <c:v>-8.3014169211182588E-3</c:v>
                      </c:pt>
                      <c:pt idx="9491">
                        <c:v>-8.1937546065975614E-3</c:v>
                      </c:pt>
                      <c:pt idx="9492">
                        <c:v>-8.1958733319327324E-3</c:v>
                      </c:pt>
                      <c:pt idx="9493">
                        <c:v>-8.1898628284331389E-3</c:v>
                      </c:pt>
                      <c:pt idx="9494">
                        <c:v>-8.1924469715391364E-3</c:v>
                      </c:pt>
                      <c:pt idx="9495">
                        <c:v>-8.1994778522584515E-3</c:v>
                      </c:pt>
                      <c:pt idx="9496">
                        <c:v>-8.1954352651609271E-3</c:v>
                      </c:pt>
                      <c:pt idx="9497">
                        <c:v>-8.1880607846344638E-3</c:v>
                      </c:pt>
                      <c:pt idx="9498">
                        <c:v>-8.1877772821293635E-3</c:v>
                      </c:pt>
                      <c:pt idx="9499">
                        <c:v>-8.1901071784041355E-3</c:v>
                      </c:pt>
                      <c:pt idx="9500">
                        <c:v>-8.1839870226975541E-3</c:v>
                      </c:pt>
                      <c:pt idx="9501">
                        <c:v>-8.195625142645822E-3</c:v>
                      </c:pt>
                      <c:pt idx="9502">
                        <c:v>-8.1927838542696797E-3</c:v>
                      </c:pt>
                      <c:pt idx="9503">
                        <c:v>-8.1945684426503965E-3</c:v>
                      </c:pt>
                      <c:pt idx="9504">
                        <c:v>-8.2010423397814117E-3</c:v>
                      </c:pt>
                      <c:pt idx="9505">
                        <c:v>-8.1943136754785706E-3</c:v>
                      </c:pt>
                      <c:pt idx="9506">
                        <c:v>-8.1937294048601544E-3</c:v>
                      </c:pt>
                      <c:pt idx="9507">
                        <c:v>-8.1996810477595449E-3</c:v>
                      </c:pt>
                      <c:pt idx="9508">
                        <c:v>-8.1996060375734304E-3</c:v>
                      </c:pt>
                      <c:pt idx="9509">
                        <c:v>-8.1949317467560762E-3</c:v>
                      </c:pt>
                      <c:pt idx="9510">
                        <c:v>-8.2038973074739212E-3</c:v>
                      </c:pt>
                      <c:pt idx="9511">
                        <c:v>-8.2017996439026058E-3</c:v>
                      </c:pt>
                      <c:pt idx="9512">
                        <c:v>-8.1979502616308566E-3</c:v>
                      </c:pt>
                      <c:pt idx="9513">
                        <c:v>-8.1917007122245516E-3</c:v>
                      </c:pt>
                      <c:pt idx="9514">
                        <c:v>-8.2033843181486283E-3</c:v>
                      </c:pt>
                      <c:pt idx="9515">
                        <c:v>-8.2001638840261855E-3</c:v>
                      </c:pt>
                      <c:pt idx="9516">
                        <c:v>-8.1939847429307721E-3</c:v>
                      </c:pt>
                      <c:pt idx="9517">
                        <c:v>-8.1993546920284596E-3</c:v>
                      </c:pt>
                      <c:pt idx="9518">
                        <c:v>-8.2042032522246528E-3</c:v>
                      </c:pt>
                      <c:pt idx="9519">
                        <c:v>-8.2042688659251916E-3</c:v>
                      </c:pt>
                      <c:pt idx="9520">
                        <c:v>-8.2112125672697614E-3</c:v>
                      </c:pt>
                      <c:pt idx="9521">
                        <c:v>-8.2052475549021005E-3</c:v>
                      </c:pt>
                      <c:pt idx="9522">
                        <c:v>-8.2041096783792254E-3</c:v>
                      </c:pt>
                      <c:pt idx="9523">
                        <c:v>-8.206900779846248E-3</c:v>
                      </c:pt>
                      <c:pt idx="9524">
                        <c:v>-8.2015586455759532E-3</c:v>
                      </c:pt>
                      <c:pt idx="9525">
                        <c:v>-8.198554138575476E-3</c:v>
                      </c:pt>
                      <c:pt idx="9526">
                        <c:v>-8.2065252045272069E-3</c:v>
                      </c:pt>
                      <c:pt idx="9527">
                        <c:v>-8.2107737691882506E-3</c:v>
                      </c:pt>
                      <c:pt idx="9528">
                        <c:v>-8.2034100936068943E-3</c:v>
                      </c:pt>
                      <c:pt idx="9529">
                        <c:v>-8.2115158462838459E-3</c:v>
                      </c:pt>
                      <c:pt idx="9530">
                        <c:v>-8.2166890256642252E-3</c:v>
                      </c:pt>
                      <c:pt idx="9531">
                        <c:v>-8.2170648911727515E-3</c:v>
                      </c:pt>
                      <c:pt idx="9532">
                        <c:v>-8.2057072287938983E-3</c:v>
                      </c:pt>
                      <c:pt idx="9533">
                        <c:v>-8.2038766878947955E-3</c:v>
                      </c:pt>
                      <c:pt idx="9534">
                        <c:v>-8.2061249382353058E-3</c:v>
                      </c:pt>
                      <c:pt idx="9535">
                        <c:v>-8.1918246722684687E-3</c:v>
                      </c:pt>
                      <c:pt idx="9536">
                        <c:v>-8.2039250739295525E-3</c:v>
                      </c:pt>
                      <c:pt idx="9537">
                        <c:v>-8.2088572463411644E-3</c:v>
                      </c:pt>
                      <c:pt idx="9538">
                        <c:v>-8.1925702254998338E-3</c:v>
                      </c:pt>
                      <c:pt idx="9539">
                        <c:v>-8.1969149708488939E-3</c:v>
                      </c:pt>
                      <c:pt idx="9540">
                        <c:v>-8.1945822169034403E-3</c:v>
                      </c:pt>
                      <c:pt idx="9541">
                        <c:v>-8.1944165367136834E-3</c:v>
                      </c:pt>
                      <c:pt idx="9542">
                        <c:v>-8.1985023784545436E-3</c:v>
                      </c:pt>
                      <c:pt idx="9543">
                        <c:v>-8.2002407093453456E-3</c:v>
                      </c:pt>
                      <c:pt idx="9544">
                        <c:v>-8.1978108870046258E-3</c:v>
                      </c:pt>
                      <c:pt idx="9545">
                        <c:v>-8.1975748725048852E-3</c:v>
                      </c:pt>
                      <c:pt idx="9546">
                        <c:v>-8.1896466764794246E-3</c:v>
                      </c:pt>
                      <c:pt idx="9547">
                        <c:v>-8.1836487418707696E-3</c:v>
                      </c:pt>
                      <c:pt idx="9548">
                        <c:v>-8.1875173041127975E-3</c:v>
                      </c:pt>
                      <c:pt idx="9549">
                        <c:v>-8.1912350533450678E-3</c:v>
                      </c:pt>
                      <c:pt idx="9550">
                        <c:v>-8.1888434226809036E-3</c:v>
                      </c:pt>
                      <c:pt idx="9551">
                        <c:v>-8.189801420838921E-3</c:v>
                      </c:pt>
                      <c:pt idx="9552">
                        <c:v>-8.1972198976646427E-3</c:v>
                      </c:pt>
                      <c:pt idx="9553">
                        <c:v>-8.1833973926933087E-3</c:v>
                      </c:pt>
                      <c:pt idx="9554">
                        <c:v>-8.1893513096396794E-3</c:v>
                      </c:pt>
                      <c:pt idx="9555">
                        <c:v>-8.187931624222199E-3</c:v>
                      </c:pt>
                      <c:pt idx="9556">
                        <c:v>-8.1827260706456573E-3</c:v>
                      </c:pt>
                      <c:pt idx="9557">
                        <c:v>-8.185411202659908E-3</c:v>
                      </c:pt>
                      <c:pt idx="9558">
                        <c:v>-8.1932717150068196E-3</c:v>
                      </c:pt>
                      <c:pt idx="9559">
                        <c:v>-8.1948304663566358E-3</c:v>
                      </c:pt>
                      <c:pt idx="9560">
                        <c:v>-8.1824445208634033E-3</c:v>
                      </c:pt>
                      <c:pt idx="9561">
                        <c:v>-8.2006699063942711E-3</c:v>
                      </c:pt>
                      <c:pt idx="9562">
                        <c:v>-8.1935565849235933E-3</c:v>
                      </c:pt>
                      <c:pt idx="9563">
                        <c:v>-8.1935425044356251E-3</c:v>
                      </c:pt>
                      <c:pt idx="9564">
                        <c:v>-8.1936355690449807E-3</c:v>
                      </c:pt>
                      <c:pt idx="9565">
                        <c:v>-8.1902906411289236E-3</c:v>
                      </c:pt>
                      <c:pt idx="9566">
                        <c:v>-8.198849398317944E-3</c:v>
                      </c:pt>
                      <c:pt idx="9567">
                        <c:v>-8.1960288083411468E-3</c:v>
                      </c:pt>
                      <c:pt idx="9568">
                        <c:v>-8.2046577979808574E-3</c:v>
                      </c:pt>
                      <c:pt idx="9569">
                        <c:v>-8.2072338473847071E-3</c:v>
                      </c:pt>
                      <c:pt idx="9570">
                        <c:v>-8.1977084759376363E-3</c:v>
                      </c:pt>
                      <c:pt idx="9571">
                        <c:v>-8.1960600775180924E-3</c:v>
                      </c:pt>
                      <c:pt idx="9572">
                        <c:v>-8.1956982855326405E-3</c:v>
                      </c:pt>
                      <c:pt idx="9573">
                        <c:v>-8.1884703334377772E-3</c:v>
                      </c:pt>
                      <c:pt idx="9574">
                        <c:v>-8.1793041266006502E-3</c:v>
                      </c:pt>
                      <c:pt idx="9575">
                        <c:v>-8.1936302838514115E-3</c:v>
                      </c:pt>
                      <c:pt idx="9576">
                        <c:v>-8.1961629461993479E-3</c:v>
                      </c:pt>
                      <c:pt idx="9577">
                        <c:v>-8.1821422874394627E-3</c:v>
                      </c:pt>
                      <c:pt idx="9578">
                        <c:v>-8.1768856714755211E-3</c:v>
                      </c:pt>
                      <c:pt idx="9579">
                        <c:v>-8.1834906676716435E-3</c:v>
                      </c:pt>
                      <c:pt idx="9580">
                        <c:v>-8.1816715395301252E-3</c:v>
                      </c:pt>
                      <c:pt idx="9581">
                        <c:v>-8.1769184500318105E-3</c:v>
                      </c:pt>
                      <c:pt idx="9582">
                        <c:v>-8.1765370258717537E-3</c:v>
                      </c:pt>
                      <c:pt idx="9583">
                        <c:v>-8.1844956015468696E-3</c:v>
                      </c:pt>
                      <c:pt idx="9584">
                        <c:v>-8.1787097649721249E-3</c:v>
                      </c:pt>
                      <c:pt idx="9585">
                        <c:v>-8.1742446667794327E-3</c:v>
                      </c:pt>
                      <c:pt idx="9586">
                        <c:v>-8.1771051444568879E-3</c:v>
                      </c:pt>
                      <c:pt idx="9587">
                        <c:v>-8.185460133496197E-3</c:v>
                      </c:pt>
                      <c:pt idx="9588">
                        <c:v>-8.1784113968830594E-3</c:v>
                      </c:pt>
                      <c:pt idx="9589">
                        <c:v>-8.1780268640329976E-3</c:v>
                      </c:pt>
                      <c:pt idx="9590">
                        <c:v>-8.1792613366010059E-3</c:v>
                      </c:pt>
                      <c:pt idx="9591">
                        <c:v>-8.1782651144524203E-3</c:v>
                      </c:pt>
                      <c:pt idx="9592">
                        <c:v>-8.1874472536714125E-3</c:v>
                      </c:pt>
                      <c:pt idx="9593">
                        <c:v>-8.1858686511486287E-3</c:v>
                      </c:pt>
                      <c:pt idx="9594">
                        <c:v>-8.1772818423052496E-3</c:v>
                      </c:pt>
                      <c:pt idx="9595">
                        <c:v>-8.1785547681402521E-3</c:v>
                      </c:pt>
                      <c:pt idx="9596">
                        <c:v>-8.1854558426577712E-3</c:v>
                      </c:pt>
                      <c:pt idx="9597">
                        <c:v>-8.1888969560602824E-3</c:v>
                      </c:pt>
                      <c:pt idx="9598">
                        <c:v>-8.188105233934085E-3</c:v>
                      </c:pt>
                      <c:pt idx="9599">
                        <c:v>-8.1957364283498906E-3</c:v>
                      </c:pt>
                      <c:pt idx="9600">
                        <c:v>-8.1940351752479764E-3</c:v>
                      </c:pt>
                      <c:pt idx="9601">
                        <c:v>-8.1953624862446343E-3</c:v>
                      </c:pt>
                      <c:pt idx="9602">
                        <c:v>-8.1877683186942184E-3</c:v>
                      </c:pt>
                      <c:pt idx="9603">
                        <c:v>-8.2019572541786514E-3</c:v>
                      </c:pt>
                      <c:pt idx="9604">
                        <c:v>-8.197971672605912E-3</c:v>
                      </c:pt>
                      <c:pt idx="9605">
                        <c:v>-8.2044712351986449E-3</c:v>
                      </c:pt>
                      <c:pt idx="9606">
                        <c:v>-8.2073634484304738E-3</c:v>
                      </c:pt>
                      <c:pt idx="9607">
                        <c:v>-8.2047394033585384E-3</c:v>
                      </c:pt>
                      <c:pt idx="9608">
                        <c:v>-8.2032352491826586E-3</c:v>
                      </c:pt>
                      <c:pt idx="9609">
                        <c:v>-8.2036467414516537E-3</c:v>
                      </c:pt>
                      <c:pt idx="9610">
                        <c:v>-8.2020942179271399E-3</c:v>
                      </c:pt>
                      <c:pt idx="9611">
                        <c:v>-8.2019433460642135E-3</c:v>
                      </c:pt>
                      <c:pt idx="9612">
                        <c:v>-8.2041783941503767E-3</c:v>
                      </c:pt>
                      <c:pt idx="9613">
                        <c:v>-8.2005979758335429E-3</c:v>
                      </c:pt>
                      <c:pt idx="9614">
                        <c:v>-8.2062314581549875E-3</c:v>
                      </c:pt>
                      <c:pt idx="9615">
                        <c:v>-8.2068840059623342E-3</c:v>
                      </c:pt>
                      <c:pt idx="9616">
                        <c:v>-8.2040700343199661E-3</c:v>
                      </c:pt>
                      <c:pt idx="9617">
                        <c:v>-8.2085556572322454E-3</c:v>
                      </c:pt>
                      <c:pt idx="9618">
                        <c:v>-8.2007622648298129E-3</c:v>
                      </c:pt>
                      <c:pt idx="9619">
                        <c:v>-8.1998903818076493E-3</c:v>
                      </c:pt>
                      <c:pt idx="9620">
                        <c:v>-8.2087229401856063E-3</c:v>
                      </c:pt>
                      <c:pt idx="9621">
                        <c:v>-8.2022582107329559E-3</c:v>
                      </c:pt>
                      <c:pt idx="9622">
                        <c:v>-8.2084177958567598E-3</c:v>
                      </c:pt>
                      <c:pt idx="9623">
                        <c:v>-8.2176277340049245E-3</c:v>
                      </c:pt>
                      <c:pt idx="9624">
                        <c:v>-8.2139682395188096E-3</c:v>
                      </c:pt>
                      <c:pt idx="9625">
                        <c:v>-8.2112955162080559E-3</c:v>
                      </c:pt>
                      <c:pt idx="9626">
                        <c:v>-8.2084026195482253E-3</c:v>
                      </c:pt>
                      <c:pt idx="9627">
                        <c:v>-8.2061409614022727E-3</c:v>
                      </c:pt>
                      <c:pt idx="9628">
                        <c:v>-8.2123306859184699E-3</c:v>
                      </c:pt>
                      <c:pt idx="9629">
                        <c:v>-8.2136219674924151E-3</c:v>
                      </c:pt>
                      <c:pt idx="9630">
                        <c:v>-8.2190410915912084E-3</c:v>
                      </c:pt>
                      <c:pt idx="9631">
                        <c:v>-8.2149548998913056E-3</c:v>
                      </c:pt>
                      <c:pt idx="9632">
                        <c:v>-8.2264154272221179E-3</c:v>
                      </c:pt>
                      <c:pt idx="9633">
                        <c:v>-8.2207876958935496E-3</c:v>
                      </c:pt>
                      <c:pt idx="9634">
                        <c:v>-8.2209137536429343E-3</c:v>
                      </c:pt>
                      <c:pt idx="9635">
                        <c:v>-8.218456633016789E-3</c:v>
                      </c:pt>
                      <c:pt idx="9636">
                        <c:v>-8.2199579252338149E-3</c:v>
                      </c:pt>
                      <c:pt idx="9637">
                        <c:v>-8.2102546797547301E-3</c:v>
                      </c:pt>
                      <c:pt idx="9638">
                        <c:v>-8.2173932529955758E-3</c:v>
                      </c:pt>
                      <c:pt idx="9639">
                        <c:v>-8.2095610580828152E-3</c:v>
                      </c:pt>
                      <c:pt idx="9640">
                        <c:v>-8.2125825459048573E-3</c:v>
                      </c:pt>
                      <c:pt idx="9641">
                        <c:v>-8.2072201138064151E-3</c:v>
                      </c:pt>
                      <c:pt idx="9642">
                        <c:v>-8.2103612725557482E-3</c:v>
                      </c:pt>
                      <c:pt idx="9643">
                        <c:v>-8.2030611622110512E-3</c:v>
                      </c:pt>
                      <c:pt idx="9644">
                        <c:v>-8.1859055714566531E-3</c:v>
                      </c:pt>
                      <c:pt idx="9645">
                        <c:v>-8.189966291223932E-3</c:v>
                      </c:pt>
                      <c:pt idx="9646">
                        <c:v>-8.1846706190512805E-3</c:v>
                      </c:pt>
                      <c:pt idx="9647">
                        <c:v>-8.1661407018788663E-3</c:v>
                      </c:pt>
                      <c:pt idx="9648">
                        <c:v>-8.1801583883861322E-3</c:v>
                      </c:pt>
                      <c:pt idx="9649">
                        <c:v>-8.1899093885158362E-3</c:v>
                      </c:pt>
                      <c:pt idx="9650">
                        <c:v>-8.1877018393551257E-3</c:v>
                      </c:pt>
                      <c:pt idx="9651">
                        <c:v>-8.1808279116141764E-3</c:v>
                      </c:pt>
                      <c:pt idx="9652">
                        <c:v>-8.1834359820334851E-3</c:v>
                      </c:pt>
                      <c:pt idx="9653">
                        <c:v>-8.1774470155249485E-3</c:v>
                      </c:pt>
                      <c:pt idx="9654">
                        <c:v>-8.1755036404974665E-3</c:v>
                      </c:pt>
                      <c:pt idx="9655">
                        <c:v>-8.1746952670934039E-3</c:v>
                      </c:pt>
                      <c:pt idx="9656">
                        <c:v>-8.1747639071952996E-3</c:v>
                      </c:pt>
                      <c:pt idx="9657">
                        <c:v>-8.1778050649180482E-3</c:v>
                      </c:pt>
                      <c:pt idx="9658">
                        <c:v>-8.1752228404635193E-3</c:v>
                      </c:pt>
                      <c:pt idx="9659">
                        <c:v>-8.1637624376037516E-3</c:v>
                      </c:pt>
                      <c:pt idx="9660">
                        <c:v>-8.16234341627327E-3</c:v>
                      </c:pt>
                      <c:pt idx="9661">
                        <c:v>-8.1760701138833564E-3</c:v>
                      </c:pt>
                      <c:pt idx="9662">
                        <c:v>-8.1659300379311271E-3</c:v>
                      </c:pt>
                      <c:pt idx="9663">
                        <c:v>-8.1713035455784361E-3</c:v>
                      </c:pt>
                      <c:pt idx="9664">
                        <c:v>-8.1625196463393033E-3</c:v>
                      </c:pt>
                      <c:pt idx="9665">
                        <c:v>-8.1579742239256629E-3</c:v>
                      </c:pt>
                      <c:pt idx="9666">
                        <c:v>-8.1683298559696148E-3</c:v>
                      </c:pt>
                      <c:pt idx="9667">
                        <c:v>-8.1789998574099809E-3</c:v>
                      </c:pt>
                      <c:pt idx="9668">
                        <c:v>-8.1735443400018631E-3</c:v>
                      </c:pt>
                      <c:pt idx="9669">
                        <c:v>-8.177054878380937E-3</c:v>
                      </c:pt>
                      <c:pt idx="9670">
                        <c:v>-8.1782653823403977E-3</c:v>
                      </c:pt>
                      <c:pt idx="9671">
                        <c:v>-8.1830468785299218E-3</c:v>
                      </c:pt>
                      <c:pt idx="9672">
                        <c:v>-8.1829578721976867E-3</c:v>
                      </c:pt>
                      <c:pt idx="9673">
                        <c:v>-8.1796829350154997E-3</c:v>
                      </c:pt>
                      <c:pt idx="9674">
                        <c:v>-8.1783489659323933E-3</c:v>
                      </c:pt>
                      <c:pt idx="9675">
                        <c:v>-8.1792077464289212E-3</c:v>
                      </c:pt>
                      <c:pt idx="9676">
                        <c:v>-8.1727726755144812E-3</c:v>
                      </c:pt>
                      <c:pt idx="9677">
                        <c:v>-8.1769525546164165E-3</c:v>
                      </c:pt>
                      <c:pt idx="9678">
                        <c:v>-8.1698944677181303E-3</c:v>
                      </c:pt>
                      <c:pt idx="9679">
                        <c:v>-8.1785752324064973E-3</c:v>
                      </c:pt>
                      <c:pt idx="9680">
                        <c:v>-8.1804227223305059E-3</c:v>
                      </c:pt>
                      <c:pt idx="9681">
                        <c:v>-8.1666178286792009E-3</c:v>
                      </c:pt>
                      <c:pt idx="9682">
                        <c:v>-8.1698960006969645E-3</c:v>
                      </c:pt>
                      <c:pt idx="9683">
                        <c:v>-8.1811443507960515E-3</c:v>
                      </c:pt>
                      <c:pt idx="9684">
                        <c:v>-8.1800591291660927E-3</c:v>
                      </c:pt>
                      <c:pt idx="9685">
                        <c:v>-8.1846839646098086E-3</c:v>
                      </c:pt>
                      <c:pt idx="9686">
                        <c:v>-8.1853979717159426E-3</c:v>
                      </c:pt>
                      <c:pt idx="9687">
                        <c:v>-8.1902595106572215E-3</c:v>
                      </c:pt>
                      <c:pt idx="9688">
                        <c:v>-8.1776379058664181E-3</c:v>
                      </c:pt>
                      <c:pt idx="9689">
                        <c:v>-8.1824102976143249E-3</c:v>
                      </c:pt>
                      <c:pt idx="9690">
                        <c:v>-8.1861369695102187E-3</c:v>
                      </c:pt>
                      <c:pt idx="9691">
                        <c:v>-8.1781039893795825E-3</c:v>
                      </c:pt>
                      <c:pt idx="9692">
                        <c:v>-8.1835391777937538E-3</c:v>
                      </c:pt>
                      <c:pt idx="9693">
                        <c:v>-8.1851719199845258E-3</c:v>
                      </c:pt>
                      <c:pt idx="9694">
                        <c:v>-8.1784287385546564E-3</c:v>
                      </c:pt>
                      <c:pt idx="9695">
                        <c:v>-8.1814686496993107E-3</c:v>
                      </c:pt>
                      <c:pt idx="9696">
                        <c:v>-8.1825110800671699E-3</c:v>
                      </c:pt>
                      <c:pt idx="9697">
                        <c:v>-8.166911348095187E-3</c:v>
                      </c:pt>
                      <c:pt idx="9698">
                        <c:v>-8.169293671136833E-3</c:v>
                      </c:pt>
                      <c:pt idx="9699">
                        <c:v>-8.1662308725717475E-3</c:v>
                      </c:pt>
                      <c:pt idx="9700">
                        <c:v>-8.1671827292046882E-3</c:v>
                      </c:pt>
                      <c:pt idx="9701">
                        <c:v>-8.1775222141185957E-3</c:v>
                      </c:pt>
                      <c:pt idx="9702">
                        <c:v>-8.1701511796555808E-3</c:v>
                      </c:pt>
                      <c:pt idx="9703">
                        <c:v>-8.1639111079030921E-3</c:v>
                      </c:pt>
                      <c:pt idx="9704">
                        <c:v>-8.1671487304153315E-3</c:v>
                      </c:pt>
                      <c:pt idx="9705">
                        <c:v>-8.1709992250843851E-3</c:v>
                      </c:pt>
                      <c:pt idx="9706">
                        <c:v>-8.1782527159012571E-3</c:v>
                      </c:pt>
                      <c:pt idx="9707">
                        <c:v>-8.1791818542028896E-3</c:v>
                      </c:pt>
                      <c:pt idx="9708">
                        <c:v>-8.177594956489136E-3</c:v>
                      </c:pt>
                      <c:pt idx="9709">
                        <c:v>-8.1845135743372679E-3</c:v>
                      </c:pt>
                      <c:pt idx="9710">
                        <c:v>-8.1802749576176826E-3</c:v>
                      </c:pt>
                      <c:pt idx="9711">
                        <c:v>-8.1731289090422998E-3</c:v>
                      </c:pt>
                      <c:pt idx="9712">
                        <c:v>-8.1705633242913564E-3</c:v>
                      </c:pt>
                      <c:pt idx="9713">
                        <c:v>-8.1740535532188723E-3</c:v>
                      </c:pt>
                      <c:pt idx="9714">
                        <c:v>-8.1664216693091898E-3</c:v>
                      </c:pt>
                      <c:pt idx="9715">
                        <c:v>-8.1712035758659662E-3</c:v>
                      </c:pt>
                      <c:pt idx="9716">
                        <c:v>-8.1780914393019283E-3</c:v>
                      </c:pt>
                      <c:pt idx="9717">
                        <c:v>-8.1825364825286791E-3</c:v>
                      </c:pt>
                      <c:pt idx="9718">
                        <c:v>-8.170164120670757E-3</c:v>
                      </c:pt>
                      <c:pt idx="9719">
                        <c:v>-8.165529261305109E-3</c:v>
                      </c:pt>
                      <c:pt idx="9720">
                        <c:v>-8.1760345087508197E-3</c:v>
                      </c:pt>
                      <c:pt idx="9721">
                        <c:v>-8.174351543101489E-3</c:v>
                      </c:pt>
                      <c:pt idx="9722">
                        <c:v>-8.1669636262671989E-3</c:v>
                      </c:pt>
                      <c:pt idx="9723">
                        <c:v>-8.1610758852059956E-3</c:v>
                      </c:pt>
                      <c:pt idx="9724">
                        <c:v>-8.1579040980911382E-3</c:v>
                      </c:pt>
                      <c:pt idx="9725">
                        <c:v>-8.159723011847848E-3</c:v>
                      </c:pt>
                      <c:pt idx="9726">
                        <c:v>-8.1581298597415558E-3</c:v>
                      </c:pt>
                      <c:pt idx="9727">
                        <c:v>-8.168227957671222E-3</c:v>
                      </c:pt>
                      <c:pt idx="9728">
                        <c:v>-8.1690530410139708E-3</c:v>
                      </c:pt>
                      <c:pt idx="9729">
                        <c:v>-8.1614759406787116E-3</c:v>
                      </c:pt>
                      <c:pt idx="9730">
                        <c:v>-8.168548192553915E-3</c:v>
                      </c:pt>
                      <c:pt idx="9731">
                        <c:v>-8.1714136845328616E-3</c:v>
                      </c:pt>
                      <c:pt idx="9732">
                        <c:v>-8.166310819678349E-3</c:v>
                      </c:pt>
                      <c:pt idx="9733">
                        <c:v>-8.1633427301762273E-3</c:v>
                      </c:pt>
                      <c:pt idx="9734">
                        <c:v>-8.1632355286203502E-3</c:v>
                      </c:pt>
                      <c:pt idx="9735">
                        <c:v>-8.1627251784705829E-3</c:v>
                      </c:pt>
                      <c:pt idx="9736">
                        <c:v>-8.1541592343469128E-3</c:v>
                      </c:pt>
                      <c:pt idx="9737">
                        <c:v>-8.1494007192245421E-3</c:v>
                      </c:pt>
                      <c:pt idx="9738">
                        <c:v>-8.1674183072025647E-3</c:v>
                      </c:pt>
                      <c:pt idx="9739">
                        <c:v>-8.165085816554141E-3</c:v>
                      </c:pt>
                      <c:pt idx="9740">
                        <c:v>-8.1731652690813558E-3</c:v>
                      </c:pt>
                      <c:pt idx="9741">
                        <c:v>-8.1774060484034617E-3</c:v>
                      </c:pt>
                      <c:pt idx="9742">
                        <c:v>-8.173842484895456E-3</c:v>
                      </c:pt>
                      <c:pt idx="9743">
                        <c:v>-8.173330286933414E-3</c:v>
                      </c:pt>
                      <c:pt idx="9744">
                        <c:v>-8.1752648989749932E-3</c:v>
                      </c:pt>
                      <c:pt idx="9745">
                        <c:v>-8.1806341789939039E-3</c:v>
                      </c:pt>
                      <c:pt idx="9746">
                        <c:v>-8.1829408891436351E-3</c:v>
                      </c:pt>
                      <c:pt idx="9747">
                        <c:v>-8.1802365294096849E-3</c:v>
                      </c:pt>
                      <c:pt idx="9748">
                        <c:v>-8.1780849111964624E-3</c:v>
                      </c:pt>
                      <c:pt idx="9749">
                        <c:v>-8.1816129864653916E-3</c:v>
                      </c:pt>
                      <c:pt idx="9750">
                        <c:v>-8.1852864397099229E-3</c:v>
                      </c:pt>
                      <c:pt idx="9751">
                        <c:v>-8.1755565523972153E-3</c:v>
                      </c:pt>
                      <c:pt idx="9752">
                        <c:v>-8.1827792331999657E-3</c:v>
                      </c:pt>
                      <c:pt idx="9753">
                        <c:v>-8.1888793550225925E-3</c:v>
                      </c:pt>
                      <c:pt idx="9754">
                        <c:v>-8.1817293615836801E-3</c:v>
                      </c:pt>
                      <c:pt idx="9755">
                        <c:v>-8.1844274833300888E-3</c:v>
                      </c:pt>
                      <c:pt idx="9756">
                        <c:v>-8.1932309399736693E-3</c:v>
                      </c:pt>
                      <c:pt idx="9757">
                        <c:v>-8.1903636961573375E-3</c:v>
                      </c:pt>
                      <c:pt idx="9758">
                        <c:v>-8.190969301013656E-3</c:v>
                      </c:pt>
                      <c:pt idx="9759">
                        <c:v>-8.1959296914039612E-3</c:v>
                      </c:pt>
                      <c:pt idx="9760">
                        <c:v>-8.1902873788794531E-3</c:v>
                      </c:pt>
                      <c:pt idx="9761">
                        <c:v>-8.188643390896172E-3</c:v>
                      </c:pt>
                      <c:pt idx="9762">
                        <c:v>-8.2005196082674658E-3</c:v>
                      </c:pt>
                      <c:pt idx="9763">
                        <c:v>-8.1935193517688413E-3</c:v>
                      </c:pt>
                      <c:pt idx="9764">
                        <c:v>-8.1853126509406158E-3</c:v>
                      </c:pt>
                      <c:pt idx="9765">
                        <c:v>-8.1667837670090764E-3</c:v>
                      </c:pt>
                      <c:pt idx="9766">
                        <c:v>-8.1579964564265171E-3</c:v>
                      </c:pt>
                      <c:pt idx="9767">
                        <c:v>-8.1503602807677707E-3</c:v>
                      </c:pt>
                      <c:pt idx="9768">
                        <c:v>-8.1456506296231999E-3</c:v>
                      </c:pt>
                      <c:pt idx="9769">
                        <c:v>-8.1564418042723123E-3</c:v>
                      </c:pt>
                      <c:pt idx="9770">
                        <c:v>-8.1354893378995097E-3</c:v>
                      </c:pt>
                      <c:pt idx="9771">
                        <c:v>-8.1326323518140734E-3</c:v>
                      </c:pt>
                      <c:pt idx="9772">
                        <c:v>-8.1296894455839264E-3</c:v>
                      </c:pt>
                      <c:pt idx="9773">
                        <c:v>-8.1274725698282733E-3</c:v>
                      </c:pt>
                      <c:pt idx="9774">
                        <c:v>-8.124737874247048E-3</c:v>
                      </c:pt>
                      <c:pt idx="9775">
                        <c:v>-8.1223839533396142E-3</c:v>
                      </c:pt>
                      <c:pt idx="9776">
                        <c:v>-8.1165615085252701E-3</c:v>
                      </c:pt>
                      <c:pt idx="9777">
                        <c:v>-8.1106929252919551E-3</c:v>
                      </c:pt>
                      <c:pt idx="9778">
                        <c:v>-8.1192835409204609E-3</c:v>
                      </c:pt>
                      <c:pt idx="9779">
                        <c:v>-8.1157106891070457E-3</c:v>
                      </c:pt>
                      <c:pt idx="9780">
                        <c:v>-8.1049168002172503E-3</c:v>
                      </c:pt>
                      <c:pt idx="9781">
                        <c:v>-8.0991388473257622E-3</c:v>
                      </c:pt>
                      <c:pt idx="9782">
                        <c:v>-8.1086169399265124E-3</c:v>
                      </c:pt>
                      <c:pt idx="9783">
                        <c:v>-8.104834378174235E-3</c:v>
                      </c:pt>
                      <c:pt idx="9784">
                        <c:v>-8.113771024558061E-3</c:v>
                      </c:pt>
                      <c:pt idx="9785">
                        <c:v>-8.1121533214741932E-3</c:v>
                      </c:pt>
                      <c:pt idx="9786">
                        <c:v>-8.1120011862699948E-3</c:v>
                      </c:pt>
                      <c:pt idx="9787">
                        <c:v>-8.1084429429656695E-3</c:v>
                      </c:pt>
                      <c:pt idx="9788">
                        <c:v>-8.1171011009949744E-3</c:v>
                      </c:pt>
                      <c:pt idx="9789">
                        <c:v>-8.1139929647531701E-3</c:v>
                      </c:pt>
                      <c:pt idx="9790">
                        <c:v>-8.1105892958153562E-3</c:v>
                      </c:pt>
                      <c:pt idx="9791">
                        <c:v>-8.1191693932861995E-3</c:v>
                      </c:pt>
                      <c:pt idx="9792">
                        <c:v>-8.1390898841027255E-3</c:v>
                      </c:pt>
                      <c:pt idx="9793">
                        <c:v>-8.1375291317106451E-3</c:v>
                      </c:pt>
                      <c:pt idx="9794">
                        <c:v>-8.13474228708576E-3</c:v>
                      </c:pt>
                      <c:pt idx="9795">
                        <c:v>-8.1413654065452482E-3</c:v>
                      </c:pt>
                      <c:pt idx="9796">
                        <c:v>-8.1466446689265355E-3</c:v>
                      </c:pt>
                      <c:pt idx="9797">
                        <c:v>-8.1557851870925572E-3</c:v>
                      </c:pt>
                      <c:pt idx="9798">
                        <c:v>-8.1544506693886094E-3</c:v>
                      </c:pt>
                      <c:pt idx="9799">
                        <c:v>-8.1601190172314337E-3</c:v>
                      </c:pt>
                      <c:pt idx="9800">
                        <c:v>-8.1550053285996613E-3</c:v>
                      </c:pt>
                      <c:pt idx="9801">
                        <c:v>-8.1540793015223312E-3</c:v>
                      </c:pt>
                      <c:pt idx="9802">
                        <c:v>-8.1699806106092891E-3</c:v>
                      </c:pt>
                      <c:pt idx="9803">
                        <c:v>-8.1606593493897903E-3</c:v>
                      </c:pt>
                      <c:pt idx="9804">
                        <c:v>-8.1681065324641401E-3</c:v>
                      </c:pt>
                      <c:pt idx="9805">
                        <c:v>-8.1762203340777582E-3</c:v>
                      </c:pt>
                      <c:pt idx="9806">
                        <c:v>-8.1763044616917652E-3</c:v>
                      </c:pt>
                      <c:pt idx="9807">
                        <c:v>-8.1810702056955096E-3</c:v>
                      </c:pt>
                      <c:pt idx="9808">
                        <c:v>-8.1811785503608653E-3</c:v>
                      </c:pt>
                      <c:pt idx="9809">
                        <c:v>-8.1845344812402337E-3</c:v>
                      </c:pt>
                      <c:pt idx="9810">
                        <c:v>-8.1835631728421256E-3</c:v>
                      </c:pt>
                      <c:pt idx="9811">
                        <c:v>-8.1867052409821985E-3</c:v>
                      </c:pt>
                      <c:pt idx="9812">
                        <c:v>-8.1857156346948415E-3</c:v>
                      </c:pt>
                      <c:pt idx="9813">
                        <c:v>-8.1916003417510722E-3</c:v>
                      </c:pt>
                      <c:pt idx="9814">
                        <c:v>-8.1883208602461267E-3</c:v>
                      </c:pt>
                      <c:pt idx="9815">
                        <c:v>-8.1880611316878186E-3</c:v>
                      </c:pt>
                      <c:pt idx="9816">
                        <c:v>-8.1979863757580731E-3</c:v>
                      </c:pt>
                      <c:pt idx="9817">
                        <c:v>-8.1925316611347419E-3</c:v>
                      </c:pt>
                      <c:pt idx="9818">
                        <c:v>-8.1987809896619194E-3</c:v>
                      </c:pt>
                      <c:pt idx="9819">
                        <c:v>-8.1906742063350343E-3</c:v>
                      </c:pt>
                      <c:pt idx="9820">
                        <c:v>-8.18659797944799E-3</c:v>
                      </c:pt>
                      <c:pt idx="9821">
                        <c:v>-8.1895580332216732E-3</c:v>
                      </c:pt>
                      <c:pt idx="9822">
                        <c:v>-8.1937573636832756E-3</c:v>
                      </c:pt>
                      <c:pt idx="9823">
                        <c:v>-8.1934710755158582E-3</c:v>
                      </c:pt>
                      <c:pt idx="9824">
                        <c:v>-8.1915683626517539E-3</c:v>
                      </c:pt>
                      <c:pt idx="9825">
                        <c:v>-8.1978374421044914E-3</c:v>
                      </c:pt>
                      <c:pt idx="9826">
                        <c:v>-8.1911026613016042E-3</c:v>
                      </c:pt>
                      <c:pt idx="9827">
                        <c:v>-8.2010589681029422E-3</c:v>
                      </c:pt>
                      <c:pt idx="9828">
                        <c:v>-8.1998856530999756E-3</c:v>
                      </c:pt>
                      <c:pt idx="9829">
                        <c:v>-8.1993057606328766E-3</c:v>
                      </c:pt>
                      <c:pt idx="9830">
                        <c:v>-8.2027029717356911E-3</c:v>
                      </c:pt>
                      <c:pt idx="9831">
                        <c:v>-8.2030947660454729E-3</c:v>
                      </c:pt>
                      <c:pt idx="9832">
                        <c:v>-8.2056686593667376E-3</c:v>
                      </c:pt>
                      <c:pt idx="9833">
                        <c:v>-8.2099672894514353E-3</c:v>
                      </c:pt>
                      <c:pt idx="9834">
                        <c:v>-8.2111899373524828E-3</c:v>
                      </c:pt>
                      <c:pt idx="9835">
                        <c:v>-8.212719089348194E-3</c:v>
                      </c:pt>
                      <c:pt idx="9836">
                        <c:v>-8.216950556423094E-3</c:v>
                      </c:pt>
                      <c:pt idx="9837">
                        <c:v>-8.2125188963342085E-3</c:v>
                      </c:pt>
                      <c:pt idx="9838">
                        <c:v>-8.2102675607121142E-3</c:v>
                      </c:pt>
                      <c:pt idx="9839">
                        <c:v>-8.2158304580604649E-3</c:v>
                      </c:pt>
                      <c:pt idx="9840">
                        <c:v>-8.2210030473161364E-3</c:v>
                      </c:pt>
                      <c:pt idx="9841">
                        <c:v>-8.2221953011113614E-3</c:v>
                      </c:pt>
                      <c:pt idx="9842">
                        <c:v>-8.2156094779483168E-3</c:v>
                      </c:pt>
                      <c:pt idx="9843">
                        <c:v>-8.2163230446036222E-3</c:v>
                      </c:pt>
                      <c:pt idx="9844">
                        <c:v>-8.2140550527275962E-3</c:v>
                      </c:pt>
                      <c:pt idx="9845">
                        <c:v>-8.2094594034141394E-3</c:v>
                      </c:pt>
                      <c:pt idx="9846">
                        <c:v>-8.2144195754752167E-3</c:v>
                      </c:pt>
                      <c:pt idx="9847">
                        <c:v>-8.2171401013804695E-3</c:v>
                      </c:pt>
                      <c:pt idx="9848">
                        <c:v>-8.2214288795464299E-3</c:v>
                      </c:pt>
                      <c:pt idx="9849">
                        <c:v>-8.2215385562380439E-3</c:v>
                      </c:pt>
                      <c:pt idx="9850">
                        <c:v>-8.2229261737035569E-3</c:v>
                      </c:pt>
                      <c:pt idx="9851">
                        <c:v>-8.2233118784953169E-3</c:v>
                      </c:pt>
                      <c:pt idx="9852">
                        <c:v>-8.2253757480355797E-3</c:v>
                      </c:pt>
                      <c:pt idx="9853">
                        <c:v>-8.2228201413192623E-3</c:v>
                      </c:pt>
                      <c:pt idx="9854">
                        <c:v>-8.2286317875243358E-3</c:v>
                      </c:pt>
                      <c:pt idx="9855">
                        <c:v>-8.2236049135662893E-3</c:v>
                      </c:pt>
                      <c:pt idx="9856">
                        <c:v>-8.2212152253679904E-3</c:v>
                      </c:pt>
                      <c:pt idx="9857">
                        <c:v>-8.2139537847147493E-3</c:v>
                      </c:pt>
                      <c:pt idx="9858">
                        <c:v>-8.2177969476635929E-3</c:v>
                      </c:pt>
                      <c:pt idx="9859">
                        <c:v>-8.2196832773485124E-3</c:v>
                      </c:pt>
                      <c:pt idx="9860">
                        <c:v>-8.2184631929276136E-3</c:v>
                      </c:pt>
                      <c:pt idx="9861">
                        <c:v>-8.2158231036202223E-3</c:v>
                      </c:pt>
                      <c:pt idx="9862">
                        <c:v>-8.2154870242775822E-3</c:v>
                      </c:pt>
                      <c:pt idx="9863">
                        <c:v>-8.2155509378381477E-3</c:v>
                      </c:pt>
                      <c:pt idx="9864">
                        <c:v>-8.2152879584171858E-3</c:v>
                      </c:pt>
                      <c:pt idx="9865">
                        <c:v>-8.2210731892933021E-3</c:v>
                      </c:pt>
                      <c:pt idx="9866">
                        <c:v>-8.2233873489536129E-3</c:v>
                      </c:pt>
                      <c:pt idx="9867">
                        <c:v>-8.2172473242642565E-3</c:v>
                      </c:pt>
                      <c:pt idx="9868">
                        <c:v>-8.2196772866853143E-3</c:v>
                      </c:pt>
                      <c:pt idx="9869">
                        <c:v>-8.2058881828078935E-3</c:v>
                      </c:pt>
                      <c:pt idx="9870">
                        <c:v>-8.2040573763342787E-3</c:v>
                      </c:pt>
                      <c:pt idx="9871">
                        <c:v>-8.2094923253394052E-3</c:v>
                      </c:pt>
                      <c:pt idx="9872">
                        <c:v>-8.2028862269575755E-3</c:v>
                      </c:pt>
                      <c:pt idx="9873">
                        <c:v>-8.1969807086183909E-3</c:v>
                      </c:pt>
                      <c:pt idx="9874">
                        <c:v>-8.2006953793327189E-3</c:v>
                      </c:pt>
                      <c:pt idx="9875">
                        <c:v>-8.1946637815723412E-3</c:v>
                      </c:pt>
                      <c:pt idx="9876">
                        <c:v>-8.2031589475672004E-3</c:v>
                      </c:pt>
                      <c:pt idx="9877">
                        <c:v>-8.2029368545506447E-3</c:v>
                      </c:pt>
                      <c:pt idx="9878">
                        <c:v>-8.2031667208735393E-3</c:v>
                      </c:pt>
                      <c:pt idx="9879">
                        <c:v>-8.1974651963774518E-3</c:v>
                      </c:pt>
                      <c:pt idx="9880">
                        <c:v>-8.196750235966865E-3</c:v>
                      </c:pt>
                      <c:pt idx="9881">
                        <c:v>-8.1969645476184863E-3</c:v>
                      </c:pt>
                      <c:pt idx="9882">
                        <c:v>-8.1997945913008432E-3</c:v>
                      </c:pt>
                      <c:pt idx="9883">
                        <c:v>-8.1992326107251951E-3</c:v>
                      </c:pt>
                      <c:pt idx="9884">
                        <c:v>-8.1973289046881528E-3</c:v>
                      </c:pt>
                      <c:pt idx="9885">
                        <c:v>-8.2103524741275521E-3</c:v>
                      </c:pt>
                      <c:pt idx="9886">
                        <c:v>-8.2053740680517271E-3</c:v>
                      </c:pt>
                      <c:pt idx="9887">
                        <c:v>-8.2125956779641601E-3</c:v>
                      </c:pt>
                      <c:pt idx="9888">
                        <c:v>-8.2137420545473974E-3</c:v>
                      </c:pt>
                      <c:pt idx="9889">
                        <c:v>-8.2094320941404411E-3</c:v>
                      </c:pt>
                      <c:pt idx="9890">
                        <c:v>-8.207903718897399E-3</c:v>
                      </c:pt>
                      <c:pt idx="9891">
                        <c:v>-8.2140080138331656E-3</c:v>
                      </c:pt>
                      <c:pt idx="9892">
                        <c:v>-8.2181384372225653E-3</c:v>
                      </c:pt>
                      <c:pt idx="9893">
                        <c:v>-8.21115611504151E-3</c:v>
                      </c:pt>
                      <c:pt idx="9894">
                        <c:v>-8.2113858274279247E-3</c:v>
                      </c:pt>
                      <c:pt idx="9895">
                        <c:v>-8.2074476233838737E-3</c:v>
                      </c:pt>
                      <c:pt idx="9896">
                        <c:v>-8.2053385926087238E-3</c:v>
                      </c:pt>
                      <c:pt idx="9897">
                        <c:v>-8.2077735454307438E-3</c:v>
                      </c:pt>
                      <c:pt idx="9898">
                        <c:v>-8.2055081557472591E-3</c:v>
                      </c:pt>
                      <c:pt idx="9899">
                        <c:v>-8.209433789147097E-3</c:v>
                      </c:pt>
                      <c:pt idx="9900">
                        <c:v>-8.2106174846461894E-3</c:v>
                      </c:pt>
                      <c:pt idx="9901">
                        <c:v>-8.2105533585882431E-3</c:v>
                      </c:pt>
                      <c:pt idx="9902">
                        <c:v>-8.2049474127565188E-3</c:v>
                      </c:pt>
                      <c:pt idx="9903">
                        <c:v>-8.2003701022796208E-3</c:v>
                      </c:pt>
                      <c:pt idx="9904">
                        <c:v>-8.2073108093765682E-3</c:v>
                      </c:pt>
                      <c:pt idx="9905">
                        <c:v>-8.2113411125692513E-3</c:v>
                      </c:pt>
                      <c:pt idx="9906">
                        <c:v>-8.2066015180662921E-3</c:v>
                      </c:pt>
                      <c:pt idx="9907">
                        <c:v>-8.2066013564898611E-3</c:v>
                      </c:pt>
                      <c:pt idx="9908">
                        <c:v>-8.2008902307980896E-3</c:v>
                      </c:pt>
                      <c:pt idx="9909">
                        <c:v>-8.2040355022359856E-3</c:v>
                      </c:pt>
                      <c:pt idx="9910">
                        <c:v>-8.1989563062407362E-3</c:v>
                      </c:pt>
                      <c:pt idx="9911">
                        <c:v>-8.1980255218079296E-3</c:v>
                      </c:pt>
                      <c:pt idx="9912">
                        <c:v>-8.196658599636272E-3</c:v>
                      </c:pt>
                      <c:pt idx="9913">
                        <c:v>-8.199386756777699E-3</c:v>
                      </c:pt>
                      <c:pt idx="9914">
                        <c:v>-8.200637315132004E-3</c:v>
                      </c:pt>
                      <c:pt idx="9915">
                        <c:v>-8.1976093879276152E-3</c:v>
                      </c:pt>
                      <c:pt idx="9916">
                        <c:v>-8.1942434569211558E-3</c:v>
                      </c:pt>
                      <c:pt idx="9917">
                        <c:v>-8.2009846177461074E-3</c:v>
                      </c:pt>
                      <c:pt idx="9918">
                        <c:v>-8.1983601469426664E-3</c:v>
                      </c:pt>
                      <c:pt idx="9919">
                        <c:v>-8.1984438617120261E-3</c:v>
                      </c:pt>
                      <c:pt idx="9920">
                        <c:v>-8.1991147422125436E-3</c:v>
                      </c:pt>
                      <c:pt idx="9921">
                        <c:v>-8.194724205348192E-3</c:v>
                      </c:pt>
                      <c:pt idx="9922">
                        <c:v>-8.1897130469537355E-3</c:v>
                      </c:pt>
                      <c:pt idx="9923">
                        <c:v>-8.1954180741162872E-3</c:v>
                      </c:pt>
                      <c:pt idx="9924">
                        <c:v>-8.2011841772410953E-3</c:v>
                      </c:pt>
                      <c:pt idx="9925">
                        <c:v>-8.2031101399917816E-3</c:v>
                      </c:pt>
                      <c:pt idx="9926">
                        <c:v>-8.1941791498446725E-3</c:v>
                      </c:pt>
                      <c:pt idx="9927">
                        <c:v>-8.1912612301075858E-3</c:v>
                      </c:pt>
                      <c:pt idx="9928">
                        <c:v>-8.2006905888695834E-3</c:v>
                      </c:pt>
                      <c:pt idx="9929">
                        <c:v>-8.1998459883843248E-3</c:v>
                      </c:pt>
                      <c:pt idx="9930">
                        <c:v>-8.1966165660206352E-3</c:v>
                      </c:pt>
                      <c:pt idx="9931">
                        <c:v>-8.1894596766702524E-3</c:v>
                      </c:pt>
                      <c:pt idx="9932">
                        <c:v>-8.1894681960433188E-3</c:v>
                      </c:pt>
                      <c:pt idx="9933">
                        <c:v>-8.1895238556617105E-3</c:v>
                      </c:pt>
                      <c:pt idx="9934">
                        <c:v>-8.1927774298022008E-3</c:v>
                      </c:pt>
                      <c:pt idx="9935">
                        <c:v>-8.1946224781571184E-3</c:v>
                      </c:pt>
                      <c:pt idx="9936">
                        <c:v>-8.2022352971616221E-3</c:v>
                      </c:pt>
                      <c:pt idx="9937">
                        <c:v>-8.2021140978078E-3</c:v>
                      </c:pt>
                      <c:pt idx="9938">
                        <c:v>-8.202651475571008E-3</c:v>
                      </c:pt>
                      <c:pt idx="9939">
                        <c:v>-8.1981451498173551E-3</c:v>
                      </c:pt>
                      <c:pt idx="9940">
                        <c:v>-8.2011255303234987E-3</c:v>
                      </c:pt>
                      <c:pt idx="9941">
                        <c:v>-8.2058592504102232E-3</c:v>
                      </c:pt>
                      <c:pt idx="9942">
                        <c:v>-8.201599710034738E-3</c:v>
                      </c:pt>
                      <c:pt idx="9943">
                        <c:v>-8.2077084200746549E-3</c:v>
                      </c:pt>
                      <c:pt idx="9944">
                        <c:v>-8.2022094616144691E-3</c:v>
                      </c:pt>
                      <c:pt idx="9945">
                        <c:v>-8.204881801156071E-3</c:v>
                      </c:pt>
                      <c:pt idx="9946">
                        <c:v>-8.2036529570072448E-3</c:v>
                      </c:pt>
                      <c:pt idx="9947">
                        <c:v>-8.2013989536415793E-3</c:v>
                      </c:pt>
                      <c:pt idx="9948">
                        <c:v>-8.2009599931436462E-3</c:v>
                      </c:pt>
                      <c:pt idx="9949">
                        <c:v>-8.1988892483418046E-3</c:v>
                      </c:pt>
                      <c:pt idx="9950">
                        <c:v>-8.1939956692893157E-3</c:v>
                      </c:pt>
                      <c:pt idx="9951">
                        <c:v>-8.1930278546394116E-3</c:v>
                      </c:pt>
                      <c:pt idx="9952">
                        <c:v>-8.1979996595677278E-3</c:v>
                      </c:pt>
                      <c:pt idx="9953">
                        <c:v>-8.198836951459931E-3</c:v>
                      </c:pt>
                      <c:pt idx="9954">
                        <c:v>-8.2002491187830161E-3</c:v>
                      </c:pt>
                      <c:pt idx="9955">
                        <c:v>-8.2011130599239715E-3</c:v>
                      </c:pt>
                      <c:pt idx="9956">
                        <c:v>-8.1981352172539965E-3</c:v>
                      </c:pt>
                      <c:pt idx="9957">
                        <c:v>-8.2057822565315859E-3</c:v>
                      </c:pt>
                      <c:pt idx="9958">
                        <c:v>-8.2115766890468005E-3</c:v>
                      </c:pt>
                      <c:pt idx="9959">
                        <c:v>-8.213304823198991E-3</c:v>
                      </c:pt>
                      <c:pt idx="9960">
                        <c:v>-8.2136996392234065E-3</c:v>
                      </c:pt>
                      <c:pt idx="9961">
                        <c:v>-8.2144462674275231E-3</c:v>
                      </c:pt>
                      <c:pt idx="9962">
                        <c:v>-8.2178475000783211E-3</c:v>
                      </c:pt>
                      <c:pt idx="9963">
                        <c:v>-8.2127001544649719E-3</c:v>
                      </c:pt>
                      <c:pt idx="9964">
                        <c:v>-8.2107348858087344E-3</c:v>
                      </c:pt>
                      <c:pt idx="9965">
                        <c:v>-8.214804033287405E-3</c:v>
                      </c:pt>
                      <c:pt idx="9966">
                        <c:v>-8.2187848552735063E-3</c:v>
                      </c:pt>
                      <c:pt idx="9967">
                        <c:v>-8.2244829617769289E-3</c:v>
                      </c:pt>
                      <c:pt idx="9968">
                        <c:v>-8.2196400116201131E-3</c:v>
                      </c:pt>
                      <c:pt idx="9969">
                        <c:v>-8.221804852300332E-3</c:v>
                      </c:pt>
                      <c:pt idx="9970">
                        <c:v>-8.2220570311953827E-3</c:v>
                      </c:pt>
                      <c:pt idx="9971">
                        <c:v>-8.2274494273094721E-3</c:v>
                      </c:pt>
                      <c:pt idx="9972">
                        <c:v>-8.2193184935315869E-3</c:v>
                      </c:pt>
                      <c:pt idx="9973">
                        <c:v>-8.2203742390064821E-3</c:v>
                      </c:pt>
                      <c:pt idx="9974">
                        <c:v>-8.2235404946346888E-3</c:v>
                      </c:pt>
                      <c:pt idx="9975">
                        <c:v>-8.2206442196694138E-3</c:v>
                      </c:pt>
                      <c:pt idx="9976">
                        <c:v>-8.2240881863310609E-3</c:v>
                      </c:pt>
                      <c:pt idx="9977">
                        <c:v>-8.2227741836029631E-3</c:v>
                      </c:pt>
                      <c:pt idx="9978">
                        <c:v>-8.2234113500683371E-3</c:v>
                      </c:pt>
                      <c:pt idx="9979">
                        <c:v>-8.2245521179906394E-3</c:v>
                      </c:pt>
                      <c:pt idx="9980">
                        <c:v>-8.2275676864880781E-3</c:v>
                      </c:pt>
                      <c:pt idx="9981">
                        <c:v>-8.2283216731722161E-3</c:v>
                      </c:pt>
                      <c:pt idx="9982">
                        <c:v>-8.2297151087830159E-3</c:v>
                      </c:pt>
                      <c:pt idx="9983">
                        <c:v>-8.231388731576238E-3</c:v>
                      </c:pt>
                      <c:pt idx="9984">
                        <c:v>-8.2288923104850923E-3</c:v>
                      </c:pt>
                      <c:pt idx="9985">
                        <c:v>-8.2322274755483021E-3</c:v>
                      </c:pt>
                      <c:pt idx="9986">
                        <c:v>-8.2279530876158014E-3</c:v>
                      </c:pt>
                      <c:pt idx="9987">
                        <c:v>-8.226006063343571E-3</c:v>
                      </c:pt>
                      <c:pt idx="9988">
                        <c:v>-8.2220847752827592E-3</c:v>
                      </c:pt>
                      <c:pt idx="9989">
                        <c:v>-8.2230535355728353E-3</c:v>
                      </c:pt>
                      <c:pt idx="9990">
                        <c:v>-8.2265987143081126E-3</c:v>
                      </c:pt>
                      <c:pt idx="9991">
                        <c:v>-8.2183507778317236E-3</c:v>
                      </c:pt>
                      <c:pt idx="9992">
                        <c:v>-8.217135031636404E-3</c:v>
                      </c:pt>
                      <c:pt idx="9993">
                        <c:v>-8.21651311659519E-3</c:v>
                      </c:pt>
                      <c:pt idx="9994">
                        <c:v>-8.2173862631294142E-3</c:v>
                      </c:pt>
                      <c:pt idx="9995">
                        <c:v>-8.2156397534958268E-3</c:v>
                      </c:pt>
                      <c:pt idx="9996">
                        <c:v>-8.2215258981691661E-3</c:v>
                      </c:pt>
                      <c:pt idx="9997">
                        <c:v>-8.2235543534323521E-3</c:v>
                      </c:pt>
                      <c:pt idx="9998">
                        <c:v>-8.2226911843942142E-3</c:v>
                      </c:pt>
                      <c:pt idx="9999">
                        <c:v>-8.2194509190687565E-3</c:v>
                      </c:pt>
                      <c:pt idx="10000">
                        <c:v>-8.2108881495090973E-3</c:v>
                      </c:pt>
                      <c:pt idx="10001">
                        <c:v>-8.2109778361872023E-3</c:v>
                      </c:pt>
                      <c:pt idx="10002">
                        <c:v>-8.2141180172058525E-3</c:v>
                      </c:pt>
                      <c:pt idx="10003">
                        <c:v>-8.2153400281534898E-3</c:v>
                      </c:pt>
                      <c:pt idx="10004">
                        <c:v>-8.2208943293612512E-3</c:v>
                      </c:pt>
                      <c:pt idx="10005">
                        <c:v>-8.2072289844766309E-3</c:v>
                      </c:pt>
                      <c:pt idx="10006">
                        <c:v>-8.2194130521629685E-3</c:v>
                      </c:pt>
                      <c:pt idx="10007">
                        <c:v>-8.2174412206702536E-3</c:v>
                      </c:pt>
                      <c:pt idx="10008">
                        <c:v>-8.2154166923002498E-3</c:v>
                      </c:pt>
                      <c:pt idx="10009">
                        <c:v>-8.2090257381743654E-3</c:v>
                      </c:pt>
                      <c:pt idx="10010">
                        <c:v>-8.2130084824334273E-3</c:v>
                      </c:pt>
                      <c:pt idx="10011">
                        <c:v>-8.2040490121530335E-3</c:v>
                      </c:pt>
                      <c:pt idx="10012">
                        <c:v>-8.2077803530237348E-3</c:v>
                      </c:pt>
                      <c:pt idx="10013">
                        <c:v>-8.2105601104757332E-3</c:v>
                      </c:pt>
                      <c:pt idx="10014">
                        <c:v>-8.2098194436079543E-3</c:v>
                      </c:pt>
                      <c:pt idx="10015">
                        <c:v>-8.2100717009790294E-3</c:v>
                      </c:pt>
                      <c:pt idx="10016">
                        <c:v>-8.2100014304061861E-3</c:v>
                      </c:pt>
                      <c:pt idx="10017">
                        <c:v>-8.1972887785701221E-3</c:v>
                      </c:pt>
                      <c:pt idx="10018">
                        <c:v>-8.1978749147975649E-3</c:v>
                      </c:pt>
                      <c:pt idx="10019">
                        <c:v>-8.2012189808762185E-3</c:v>
                      </c:pt>
                      <c:pt idx="10020">
                        <c:v>-8.1947940106296014E-3</c:v>
                      </c:pt>
                      <c:pt idx="10021">
                        <c:v>-8.1884783670874203E-3</c:v>
                      </c:pt>
                      <c:pt idx="10022">
                        <c:v>-8.1890892321669264E-3</c:v>
                      </c:pt>
                      <c:pt idx="10023">
                        <c:v>-8.1855281834349418E-3</c:v>
                      </c:pt>
                      <c:pt idx="10024">
                        <c:v>-8.1860420914769364E-3</c:v>
                      </c:pt>
                      <c:pt idx="10025">
                        <c:v>-8.1899292929983013E-3</c:v>
                      </c:pt>
                      <c:pt idx="10026">
                        <c:v>-8.1838728032909702E-3</c:v>
                      </c:pt>
                      <c:pt idx="10027">
                        <c:v>-8.1838245834672859E-3</c:v>
                      </c:pt>
                      <c:pt idx="10028">
                        <c:v>-8.1720319136142257E-3</c:v>
                      </c:pt>
                      <c:pt idx="10029">
                        <c:v>-8.1784259080899813E-3</c:v>
                      </c:pt>
                      <c:pt idx="10030">
                        <c:v>-8.1859601189105818E-3</c:v>
                      </c:pt>
                      <c:pt idx="10031">
                        <c:v>-8.1805751243757049E-3</c:v>
                      </c:pt>
                      <c:pt idx="10032">
                        <c:v>-8.1810937947806184E-3</c:v>
                      </c:pt>
                      <c:pt idx="10033">
                        <c:v>-8.1738857441497927E-3</c:v>
                      </c:pt>
                      <c:pt idx="10034">
                        <c:v>-8.1747533297372808E-3</c:v>
                      </c:pt>
                      <c:pt idx="10035">
                        <c:v>-8.1690389979391393E-3</c:v>
                      </c:pt>
                      <c:pt idx="10036">
                        <c:v>-8.1813681394008273E-3</c:v>
                      </c:pt>
                      <c:pt idx="10037">
                        <c:v>-8.1800485263134586E-3</c:v>
                      </c:pt>
                      <c:pt idx="10038">
                        <c:v>-8.1770850357207377E-3</c:v>
                      </c:pt>
                      <c:pt idx="10039">
                        <c:v>-8.1732361114835173E-3</c:v>
                      </c:pt>
                      <c:pt idx="10040">
                        <c:v>-8.1608608813040721E-3</c:v>
                      </c:pt>
                      <c:pt idx="10041">
                        <c:v>-8.1682601772147569E-3</c:v>
                      </c:pt>
                      <c:pt idx="10042">
                        <c:v>-8.172800942610815E-3</c:v>
                      </c:pt>
                      <c:pt idx="10043">
                        <c:v>-8.1636065722765355E-3</c:v>
                      </c:pt>
                      <c:pt idx="10044">
                        <c:v>-8.1586966164748729E-3</c:v>
                      </c:pt>
                      <c:pt idx="10045">
                        <c:v>-8.1567198083490559E-3</c:v>
                      </c:pt>
                      <c:pt idx="10046">
                        <c:v>-8.1541004173658563E-3</c:v>
                      </c:pt>
                      <c:pt idx="10047">
                        <c:v>-8.1661890556401755E-3</c:v>
                      </c:pt>
                      <c:pt idx="10048">
                        <c:v>-8.1659279765137708E-3</c:v>
                      </c:pt>
                      <c:pt idx="10049">
                        <c:v>-8.1558491094402639E-3</c:v>
                      </c:pt>
                      <c:pt idx="10050">
                        <c:v>-8.1520352991746991E-3</c:v>
                      </c:pt>
                      <c:pt idx="10051">
                        <c:v>-8.1596859401485942E-3</c:v>
                      </c:pt>
                      <c:pt idx="10052">
                        <c:v>-8.1579307678408489E-3</c:v>
                      </c:pt>
                      <c:pt idx="10053">
                        <c:v>-8.1598684831019029E-3</c:v>
                      </c:pt>
                      <c:pt idx="10054">
                        <c:v>-8.154367650526061E-3</c:v>
                      </c:pt>
                      <c:pt idx="10055">
                        <c:v>-8.1580864952102861E-3</c:v>
                      </c:pt>
                      <c:pt idx="10056">
                        <c:v>-8.1669693948379952E-3</c:v>
                      </c:pt>
                      <c:pt idx="10057">
                        <c:v>-8.1662463351421435E-3</c:v>
                      </c:pt>
                      <c:pt idx="10058">
                        <c:v>-8.1597989424443251E-3</c:v>
                      </c:pt>
                      <c:pt idx="10059">
                        <c:v>-8.1599221977801412E-3</c:v>
                      </c:pt>
                      <c:pt idx="10060">
                        <c:v>-8.1645344512604311E-3</c:v>
                      </c:pt>
                      <c:pt idx="10061">
                        <c:v>-8.1588708946038792E-3</c:v>
                      </c:pt>
                      <c:pt idx="10062">
                        <c:v>-8.1572576901933012E-3</c:v>
                      </c:pt>
                      <c:pt idx="10063">
                        <c:v>-8.1580687047563012E-3</c:v>
                      </c:pt>
                      <c:pt idx="10064">
                        <c:v>-8.1634092684507078E-3</c:v>
                      </c:pt>
                      <c:pt idx="10065">
                        <c:v>-8.1585379783706974E-3</c:v>
                      </c:pt>
                      <c:pt idx="10066">
                        <c:v>-8.1610979523143931E-3</c:v>
                      </c:pt>
                      <c:pt idx="10067">
                        <c:v>-8.1643385840217703E-3</c:v>
                      </c:pt>
                      <c:pt idx="10068">
                        <c:v>-8.1550177421618169E-3</c:v>
                      </c:pt>
                      <c:pt idx="10069">
                        <c:v>-8.1593643937746905E-3</c:v>
                      </c:pt>
                      <c:pt idx="10070">
                        <c:v>-8.1629564290008286E-3</c:v>
                      </c:pt>
                      <c:pt idx="10071">
                        <c:v>-8.1545830519896001E-3</c:v>
                      </c:pt>
                      <c:pt idx="10072">
                        <c:v>-8.1569660719177876E-3</c:v>
                      </c:pt>
                      <c:pt idx="10073">
                        <c:v>-8.1637749210463125E-3</c:v>
                      </c:pt>
                      <c:pt idx="10074">
                        <c:v>-8.162475401741795E-3</c:v>
                      </c:pt>
                      <c:pt idx="10075">
                        <c:v>-8.153648453599378E-3</c:v>
                      </c:pt>
                      <c:pt idx="10076">
                        <c:v>-8.1580278762036443E-3</c:v>
                      </c:pt>
                      <c:pt idx="10077">
                        <c:v>-8.1616354445329751E-3</c:v>
                      </c:pt>
                      <c:pt idx="10078">
                        <c:v>-8.1638468888475205E-3</c:v>
                      </c:pt>
                      <c:pt idx="10079">
                        <c:v>-8.1606499345171623E-3</c:v>
                      </c:pt>
                      <c:pt idx="10080">
                        <c:v>-8.1647885275095058E-3</c:v>
                      </c:pt>
                      <c:pt idx="10081">
                        <c:v>-8.1643754915788399E-3</c:v>
                      </c:pt>
                      <c:pt idx="10082">
                        <c:v>-8.1540268012730999E-3</c:v>
                      </c:pt>
                      <c:pt idx="10083">
                        <c:v>-8.1429747223736564E-3</c:v>
                      </c:pt>
                      <c:pt idx="10084">
                        <c:v>-8.1435535430584485E-3</c:v>
                      </c:pt>
                      <c:pt idx="10085">
                        <c:v>-8.145102638888754E-3</c:v>
                      </c:pt>
                      <c:pt idx="10086">
                        <c:v>-8.1408889672790266E-3</c:v>
                      </c:pt>
                      <c:pt idx="10087">
                        <c:v>-8.1437393165935661E-3</c:v>
                      </c:pt>
                      <c:pt idx="10088">
                        <c:v>-8.1450197335151721E-3</c:v>
                      </c:pt>
                      <c:pt idx="10089">
                        <c:v>-8.1514495176409178E-3</c:v>
                      </c:pt>
                      <c:pt idx="10090">
                        <c:v>-8.1473311981025472E-3</c:v>
                      </c:pt>
                      <c:pt idx="10091">
                        <c:v>-8.1506857205914576E-3</c:v>
                      </c:pt>
                      <c:pt idx="10092">
                        <c:v>-8.1492370600357335E-3</c:v>
                      </c:pt>
                      <c:pt idx="10093">
                        <c:v>-8.1601512365128952E-3</c:v>
                      </c:pt>
                      <c:pt idx="10094">
                        <c:v>-8.1582902786942035E-3</c:v>
                      </c:pt>
                      <c:pt idx="10095">
                        <c:v>-8.154965372968899E-3</c:v>
                      </c:pt>
                      <c:pt idx="10096">
                        <c:v>-8.1467571148810813E-3</c:v>
                      </c:pt>
                      <c:pt idx="10097">
                        <c:v>-8.1484546371155663E-3</c:v>
                      </c:pt>
                      <c:pt idx="10098">
                        <c:v>-8.1544485941189935E-3</c:v>
                      </c:pt>
                      <c:pt idx="10099">
                        <c:v>-8.1588984603482937E-3</c:v>
                      </c:pt>
                      <c:pt idx="10100">
                        <c:v>-8.1488979902763509E-3</c:v>
                      </c:pt>
                      <c:pt idx="10101">
                        <c:v>-8.1499188975503057E-3</c:v>
                      </c:pt>
                      <c:pt idx="10102">
                        <c:v>-8.1535298449364139E-3</c:v>
                      </c:pt>
                      <c:pt idx="10103">
                        <c:v>-8.1446534035468209E-3</c:v>
                      </c:pt>
                      <c:pt idx="10104">
                        <c:v>-8.1424759927843666E-3</c:v>
                      </c:pt>
                      <c:pt idx="10105">
                        <c:v>-8.146462274637915E-3</c:v>
                      </c:pt>
                      <c:pt idx="10106">
                        <c:v>-8.147118038879882E-3</c:v>
                      </c:pt>
                      <c:pt idx="10107">
                        <c:v>-8.1503614118518617E-3</c:v>
                      </c:pt>
                      <c:pt idx="10108">
                        <c:v>-8.1517142416530543E-3</c:v>
                      </c:pt>
                      <c:pt idx="10109">
                        <c:v>-8.1541415648056972E-3</c:v>
                      </c:pt>
                      <c:pt idx="10110">
                        <c:v>-8.1561840114658633E-3</c:v>
                      </c:pt>
                      <c:pt idx="10111">
                        <c:v>-8.1577963585605807E-3</c:v>
                      </c:pt>
                      <c:pt idx="10112">
                        <c:v>-8.1613006355392304E-3</c:v>
                      </c:pt>
                      <c:pt idx="10113">
                        <c:v>-8.1623504751125817E-3</c:v>
                      </c:pt>
                      <c:pt idx="10114">
                        <c:v>-8.165936726148194E-3</c:v>
                      </c:pt>
                      <c:pt idx="10115">
                        <c:v>-8.1656864920512801E-3</c:v>
                      </c:pt>
                      <c:pt idx="10116">
                        <c:v>-8.1625621664687259E-3</c:v>
                      </c:pt>
                      <c:pt idx="10117">
                        <c:v>-8.1649352102887793E-3</c:v>
                      </c:pt>
                      <c:pt idx="10118">
                        <c:v>-8.166185665748572E-3</c:v>
                      </c:pt>
                      <c:pt idx="10119">
                        <c:v>-8.1665402158544592E-3</c:v>
                      </c:pt>
                      <c:pt idx="10120">
                        <c:v>-8.1682722771594125E-3</c:v>
                      </c:pt>
                      <c:pt idx="10121">
                        <c:v>-8.1756478686023388E-3</c:v>
                      </c:pt>
                      <c:pt idx="10122">
                        <c:v>-8.1708582127393483E-3</c:v>
                      </c:pt>
                      <c:pt idx="10123">
                        <c:v>-8.1672219208995585E-3</c:v>
                      </c:pt>
                      <c:pt idx="10124">
                        <c:v>-8.1742522402613368E-3</c:v>
                      </c:pt>
                      <c:pt idx="10125">
                        <c:v>-8.1762171564499827E-3</c:v>
                      </c:pt>
                      <c:pt idx="10126">
                        <c:v>-8.1655965535963309E-3</c:v>
                      </c:pt>
                      <c:pt idx="10127">
                        <c:v>-8.1751509620786676E-3</c:v>
                      </c:pt>
                      <c:pt idx="10128">
                        <c:v>-8.1705802131844859E-3</c:v>
                      </c:pt>
                      <c:pt idx="10129">
                        <c:v>-8.1666282491334192E-3</c:v>
                      </c:pt>
                      <c:pt idx="10130">
                        <c:v>-8.172589732133112E-3</c:v>
                      </c:pt>
                      <c:pt idx="10131">
                        <c:v>-8.1703419874458103E-3</c:v>
                      </c:pt>
                      <c:pt idx="10132">
                        <c:v>-8.1728584951776175E-3</c:v>
                      </c:pt>
                      <c:pt idx="10133">
                        <c:v>-8.1677212266682789E-3</c:v>
                      </c:pt>
                      <c:pt idx="10134">
                        <c:v>-8.1696600825118121E-3</c:v>
                      </c:pt>
                      <c:pt idx="10135">
                        <c:v>-8.1737418396361766E-3</c:v>
                      </c:pt>
                      <c:pt idx="10136">
                        <c:v>-8.1762815543304345E-3</c:v>
                      </c:pt>
                      <c:pt idx="10137">
                        <c:v>-8.177296799487678E-3</c:v>
                      </c:pt>
                      <c:pt idx="10138">
                        <c:v>-8.1711390427876285E-3</c:v>
                      </c:pt>
                      <c:pt idx="10139">
                        <c:v>-8.1763954958932409E-3</c:v>
                      </c:pt>
                      <c:pt idx="10140">
                        <c:v>-8.1733217015219767E-3</c:v>
                      </c:pt>
                      <c:pt idx="10141">
                        <c:v>-8.1745231474649443E-3</c:v>
                      </c:pt>
                      <c:pt idx="10142">
                        <c:v>-8.1758712339651939E-3</c:v>
                      </c:pt>
                      <c:pt idx="10143">
                        <c:v>-8.1781386661005425E-3</c:v>
                      </c:pt>
                      <c:pt idx="10144">
                        <c:v>-8.1779494356875003E-3</c:v>
                      </c:pt>
                      <c:pt idx="10145">
                        <c:v>-8.1774472899178632E-3</c:v>
                      </c:pt>
                      <c:pt idx="10146">
                        <c:v>-8.1793450596838995E-3</c:v>
                      </c:pt>
                      <c:pt idx="10147">
                        <c:v>-8.1758493561384683E-3</c:v>
                      </c:pt>
                      <c:pt idx="10148">
                        <c:v>-8.17768716826652E-3</c:v>
                      </c:pt>
                      <c:pt idx="10149">
                        <c:v>-8.1841310441713427E-3</c:v>
                      </c:pt>
                      <c:pt idx="10150">
                        <c:v>-8.1825469129995377E-3</c:v>
                      </c:pt>
                      <c:pt idx="10151">
                        <c:v>-8.1766390837893152E-3</c:v>
                      </c:pt>
                      <c:pt idx="10152">
                        <c:v>-8.1707193389221541E-3</c:v>
                      </c:pt>
                      <c:pt idx="10153">
                        <c:v>-8.1767096297188889E-3</c:v>
                      </c:pt>
                      <c:pt idx="10154">
                        <c:v>-8.1676778495852823E-3</c:v>
                      </c:pt>
                      <c:pt idx="10155">
                        <c:v>-8.1693543134620378E-3</c:v>
                      </c:pt>
                      <c:pt idx="10156">
                        <c:v>-8.1694766321680976E-3</c:v>
                      </c:pt>
                      <c:pt idx="10157">
                        <c:v>-8.1669355010928549E-3</c:v>
                      </c:pt>
                      <c:pt idx="10158">
                        <c:v>-8.1773716732709903E-3</c:v>
                      </c:pt>
                      <c:pt idx="10159">
                        <c:v>-8.1743233910196254E-3</c:v>
                      </c:pt>
                      <c:pt idx="10160">
                        <c:v>-8.1752934070209466E-3</c:v>
                      </c:pt>
                      <c:pt idx="10161">
                        <c:v>-8.1792063381993328E-3</c:v>
                      </c:pt>
                      <c:pt idx="10162">
                        <c:v>-8.1785343786876658E-3</c:v>
                      </c:pt>
                      <c:pt idx="10163">
                        <c:v>-8.1835902409748956E-3</c:v>
                      </c:pt>
                      <c:pt idx="10164">
                        <c:v>-8.1826172514803622E-3</c:v>
                      </c:pt>
                      <c:pt idx="10165">
                        <c:v>-8.1754701892801148E-3</c:v>
                      </c:pt>
                      <c:pt idx="10166">
                        <c:v>-8.1792347515470612E-3</c:v>
                      </c:pt>
                      <c:pt idx="10167">
                        <c:v>-8.1839318879816381E-3</c:v>
                      </c:pt>
                      <c:pt idx="10168">
                        <c:v>-8.1869102806628753E-3</c:v>
                      </c:pt>
                      <c:pt idx="10169">
                        <c:v>-8.1936202570992763E-3</c:v>
                      </c:pt>
                      <c:pt idx="10170">
                        <c:v>-8.186856324959366E-3</c:v>
                      </c:pt>
                      <c:pt idx="10171">
                        <c:v>-8.192310342698168E-3</c:v>
                      </c:pt>
                      <c:pt idx="10172">
                        <c:v>-8.196637369683216E-3</c:v>
                      </c:pt>
                      <c:pt idx="10173">
                        <c:v>-8.1993207098134523E-3</c:v>
                      </c:pt>
                      <c:pt idx="10174">
                        <c:v>-8.1983424838145413E-3</c:v>
                      </c:pt>
                      <c:pt idx="10175">
                        <c:v>-8.1995350062708267E-3</c:v>
                      </c:pt>
                      <c:pt idx="10176">
                        <c:v>-8.1943948878601715E-3</c:v>
                      </c:pt>
                      <c:pt idx="10177">
                        <c:v>-8.1982396630458573E-3</c:v>
                      </c:pt>
                      <c:pt idx="10178">
                        <c:v>-8.2006636959515294E-3</c:v>
                      </c:pt>
                      <c:pt idx="10179">
                        <c:v>-8.2012436697371533E-3</c:v>
                      </c:pt>
                      <c:pt idx="10180">
                        <c:v>-8.1926955154876854E-3</c:v>
                      </c:pt>
                      <c:pt idx="10181">
                        <c:v>-8.1903645037006857E-3</c:v>
                      </c:pt>
                      <c:pt idx="10182">
                        <c:v>-8.191898338622515E-3</c:v>
                      </c:pt>
                      <c:pt idx="10183">
                        <c:v>-8.1932995832929827E-3</c:v>
                      </c:pt>
                      <c:pt idx="10184">
                        <c:v>-8.1845925275289364E-3</c:v>
                      </c:pt>
                      <c:pt idx="10185">
                        <c:v>-8.1859817193422283E-3</c:v>
                      </c:pt>
                      <c:pt idx="10186">
                        <c:v>-8.186573248729961E-3</c:v>
                      </c:pt>
                      <c:pt idx="10187">
                        <c:v>-8.1910279593883136E-3</c:v>
                      </c:pt>
                      <c:pt idx="10188">
                        <c:v>-8.1868236206050094E-3</c:v>
                      </c:pt>
                      <c:pt idx="10189">
                        <c:v>-8.1894257862185228E-3</c:v>
                      </c:pt>
                      <c:pt idx="10190">
                        <c:v>-8.1927348194466235E-3</c:v>
                      </c:pt>
                      <c:pt idx="10191">
                        <c:v>-8.1921528845097444E-3</c:v>
                      </c:pt>
                      <c:pt idx="10192">
                        <c:v>-8.1896148938664839E-3</c:v>
                      </c:pt>
                      <c:pt idx="10193">
                        <c:v>-8.183731219995433E-3</c:v>
                      </c:pt>
                      <c:pt idx="10194">
                        <c:v>-8.1873681863696233E-3</c:v>
                      </c:pt>
                      <c:pt idx="10195">
                        <c:v>-8.1858628266969925E-3</c:v>
                      </c:pt>
                      <c:pt idx="10196">
                        <c:v>-8.1922503533227772E-3</c:v>
                      </c:pt>
                      <c:pt idx="10197">
                        <c:v>-8.1978322984728874E-3</c:v>
                      </c:pt>
                      <c:pt idx="10198">
                        <c:v>-8.1994445322955221E-3</c:v>
                      </c:pt>
                      <c:pt idx="10199">
                        <c:v>-8.1998209790075157E-3</c:v>
                      </c:pt>
                      <c:pt idx="10200">
                        <c:v>-8.1971088971412465E-3</c:v>
                      </c:pt>
                      <c:pt idx="10201">
                        <c:v>-8.1982597456945073E-3</c:v>
                      </c:pt>
                      <c:pt idx="10202">
                        <c:v>-8.2025958041520106E-3</c:v>
                      </c:pt>
                      <c:pt idx="10203">
                        <c:v>-8.2065629502872019E-3</c:v>
                      </c:pt>
                      <c:pt idx="10204">
                        <c:v>-8.2049712579711446E-3</c:v>
                      </c:pt>
                      <c:pt idx="10205">
                        <c:v>-8.2074196393452613E-3</c:v>
                      </c:pt>
                      <c:pt idx="10206">
                        <c:v>-8.2055988903961454E-3</c:v>
                      </c:pt>
                      <c:pt idx="10207">
                        <c:v>-8.2056974339494767E-3</c:v>
                      </c:pt>
                      <c:pt idx="10208">
                        <c:v>-8.1978803869423647E-3</c:v>
                      </c:pt>
                      <c:pt idx="10209">
                        <c:v>-8.2065967056741615E-3</c:v>
                      </c:pt>
                      <c:pt idx="10210">
                        <c:v>-8.2053130863658143E-3</c:v>
                      </c:pt>
                      <c:pt idx="10211">
                        <c:v>-8.2051659924310821E-3</c:v>
                      </c:pt>
                      <c:pt idx="10212">
                        <c:v>-8.196817204897169E-3</c:v>
                      </c:pt>
                      <c:pt idx="10213">
                        <c:v>-8.2001284811608881E-3</c:v>
                      </c:pt>
                      <c:pt idx="10214">
                        <c:v>-8.1992405923183159E-3</c:v>
                      </c:pt>
                      <c:pt idx="10215">
                        <c:v>-8.1999582223961122E-3</c:v>
                      </c:pt>
                      <c:pt idx="10216">
                        <c:v>-8.2018824026504414E-3</c:v>
                      </c:pt>
                      <c:pt idx="10217">
                        <c:v>-8.2039258762643345E-3</c:v>
                      </c:pt>
                      <c:pt idx="10218">
                        <c:v>-8.1991336816347078E-3</c:v>
                      </c:pt>
                      <c:pt idx="10219">
                        <c:v>-8.2003851982877761E-3</c:v>
                      </c:pt>
                      <c:pt idx="10220">
                        <c:v>-8.2003104415290812E-3</c:v>
                      </c:pt>
                      <c:pt idx="10221">
                        <c:v>-8.1999388743340829E-3</c:v>
                      </c:pt>
                      <c:pt idx="10222">
                        <c:v>-8.1988084870709601E-3</c:v>
                      </c:pt>
                      <c:pt idx="10223">
                        <c:v>-8.199040519357893E-3</c:v>
                      </c:pt>
                      <c:pt idx="10224">
                        <c:v>-8.2009287238601191E-3</c:v>
                      </c:pt>
                      <c:pt idx="10225">
                        <c:v>-8.196600137597156E-3</c:v>
                      </c:pt>
                      <c:pt idx="10226">
                        <c:v>-8.198938402717711E-3</c:v>
                      </c:pt>
                      <c:pt idx="10227">
                        <c:v>-8.1996658235935754E-3</c:v>
                      </c:pt>
                      <c:pt idx="10228">
                        <c:v>-8.19265519412553E-3</c:v>
                      </c:pt>
                      <c:pt idx="10229">
                        <c:v>-8.1913673051591859E-3</c:v>
                      </c:pt>
                      <c:pt idx="10230">
                        <c:v>-8.1874484248218738E-3</c:v>
                      </c:pt>
                      <c:pt idx="10231">
                        <c:v>-8.188454085143201E-3</c:v>
                      </c:pt>
                      <c:pt idx="10232">
                        <c:v>-8.1859577409431963E-3</c:v>
                      </c:pt>
                      <c:pt idx="10233">
                        <c:v>-8.1904839581146017E-3</c:v>
                      </c:pt>
                      <c:pt idx="10234">
                        <c:v>-8.1946727431420636E-3</c:v>
                      </c:pt>
                      <c:pt idx="10235">
                        <c:v>-8.1911299847665948E-3</c:v>
                      </c:pt>
                      <c:pt idx="10236">
                        <c:v>-8.1917554076332468E-3</c:v>
                      </c:pt>
                      <c:pt idx="10237">
                        <c:v>-8.1962958601065391E-3</c:v>
                      </c:pt>
                      <c:pt idx="10238">
                        <c:v>-8.1936788585218866E-3</c:v>
                      </c:pt>
                      <c:pt idx="10239">
                        <c:v>-8.1900847813184043E-3</c:v>
                      </c:pt>
                      <c:pt idx="10240">
                        <c:v>-8.1839285844425413E-3</c:v>
                      </c:pt>
                      <c:pt idx="10241">
                        <c:v>-8.182276259771944E-3</c:v>
                      </c:pt>
                      <c:pt idx="10242">
                        <c:v>-8.1870524321702252E-3</c:v>
                      </c:pt>
                      <c:pt idx="10243">
                        <c:v>-8.1890625264308525E-3</c:v>
                      </c:pt>
                      <c:pt idx="10244">
                        <c:v>-8.1877288965409214E-3</c:v>
                      </c:pt>
                      <c:pt idx="10245">
                        <c:v>-8.188034706690878E-3</c:v>
                      </c:pt>
                      <c:pt idx="10246">
                        <c:v>-8.1863860772035529E-3</c:v>
                      </c:pt>
                      <c:pt idx="10247">
                        <c:v>-8.1796838821775048E-3</c:v>
                      </c:pt>
                      <c:pt idx="10248">
                        <c:v>-8.1843966659913073E-3</c:v>
                      </c:pt>
                      <c:pt idx="10249">
                        <c:v>-8.1881714034108839E-3</c:v>
                      </c:pt>
                      <c:pt idx="10250">
                        <c:v>-8.1829168030375671E-3</c:v>
                      </c:pt>
                      <c:pt idx="10251">
                        <c:v>-8.1827993117354753E-3</c:v>
                      </c:pt>
                      <c:pt idx="10252">
                        <c:v>-8.183817523815912E-3</c:v>
                      </c:pt>
                      <c:pt idx="10253">
                        <c:v>-8.1797435621950906E-3</c:v>
                      </c:pt>
                      <c:pt idx="10254">
                        <c:v>-8.1841638017430083E-3</c:v>
                      </c:pt>
                      <c:pt idx="10255">
                        <c:v>-8.1833479565852959E-3</c:v>
                      </c:pt>
                      <c:pt idx="10256">
                        <c:v>-8.1843916099408418E-3</c:v>
                      </c:pt>
                      <c:pt idx="10257">
                        <c:v>-8.1782321083348954E-3</c:v>
                      </c:pt>
                      <c:pt idx="10258">
                        <c:v>-8.1740401606662984E-3</c:v>
                      </c:pt>
                      <c:pt idx="10259">
                        <c:v>-8.1759467244300436E-3</c:v>
                      </c:pt>
                      <c:pt idx="10260">
                        <c:v>-8.1834019171194271E-3</c:v>
                      </c:pt>
                      <c:pt idx="10261">
                        <c:v>-8.1783796116395181E-3</c:v>
                      </c:pt>
                      <c:pt idx="10262">
                        <c:v>-8.1840705185122972E-3</c:v>
                      </c:pt>
                      <c:pt idx="10263">
                        <c:v>-8.1819865237996933E-3</c:v>
                      </c:pt>
                      <c:pt idx="10264">
                        <c:v>-8.1866609214462632E-3</c:v>
                      </c:pt>
                      <c:pt idx="10265">
                        <c:v>-8.1867234886570158E-3</c:v>
                      </c:pt>
                      <c:pt idx="10266">
                        <c:v>-8.1906968926152585E-3</c:v>
                      </c:pt>
                      <c:pt idx="10267">
                        <c:v>-8.192983990663075E-3</c:v>
                      </c:pt>
                      <c:pt idx="10268">
                        <c:v>-8.1906882821051966E-3</c:v>
                      </c:pt>
                      <c:pt idx="10269">
                        <c:v>-8.1937724638009007E-3</c:v>
                      </c:pt>
                      <c:pt idx="10270">
                        <c:v>-8.1901652538858907E-3</c:v>
                      </c:pt>
                      <c:pt idx="10271">
                        <c:v>-8.1894813444743451E-3</c:v>
                      </c:pt>
                      <c:pt idx="10272">
                        <c:v>-8.188206658788515E-3</c:v>
                      </c:pt>
                      <c:pt idx="10273">
                        <c:v>-8.1890177929601401E-3</c:v>
                      </c:pt>
                      <c:pt idx="10274">
                        <c:v>-8.1919772216135986E-3</c:v>
                      </c:pt>
                      <c:pt idx="10275">
                        <c:v>-8.195170498926263E-3</c:v>
                      </c:pt>
                      <c:pt idx="10276">
                        <c:v>-8.1946315906947353E-3</c:v>
                      </c:pt>
                      <c:pt idx="10277">
                        <c:v>-8.1949568241441711E-3</c:v>
                      </c:pt>
                      <c:pt idx="10278">
                        <c:v>-8.193070629769211E-3</c:v>
                      </c:pt>
                      <c:pt idx="10279">
                        <c:v>-8.1950729694137588E-3</c:v>
                      </c:pt>
                      <c:pt idx="10280">
                        <c:v>-8.1862307143478995E-3</c:v>
                      </c:pt>
                      <c:pt idx="10281">
                        <c:v>-8.1859403113878765E-3</c:v>
                      </c:pt>
                      <c:pt idx="10282">
                        <c:v>-8.1794085186282905E-3</c:v>
                      </c:pt>
                      <c:pt idx="10283">
                        <c:v>-8.1817251794821504E-3</c:v>
                      </c:pt>
                      <c:pt idx="10284">
                        <c:v>-8.1781445881640141E-3</c:v>
                      </c:pt>
                      <c:pt idx="10285">
                        <c:v>-8.1816690968834708E-3</c:v>
                      </c:pt>
                      <c:pt idx="10286">
                        <c:v>-8.1848974981888183E-3</c:v>
                      </c:pt>
                      <c:pt idx="10287">
                        <c:v>-8.1834001634185534E-3</c:v>
                      </c:pt>
                      <c:pt idx="10288">
                        <c:v>-8.1815688411083255E-3</c:v>
                      </c:pt>
                      <c:pt idx="10289">
                        <c:v>-8.1786108366057875E-3</c:v>
                      </c:pt>
                      <c:pt idx="10290">
                        <c:v>-8.179882420044705E-3</c:v>
                      </c:pt>
                      <c:pt idx="10291">
                        <c:v>-8.1859051842899395E-3</c:v>
                      </c:pt>
                      <c:pt idx="10292">
                        <c:v>-8.1857555384079132E-3</c:v>
                      </c:pt>
                      <c:pt idx="10293">
                        <c:v>-8.1896663350535682E-3</c:v>
                      </c:pt>
                      <c:pt idx="10294">
                        <c:v>-8.1902100188114991E-3</c:v>
                      </c:pt>
                      <c:pt idx="10295">
                        <c:v>-8.1913432411436365E-3</c:v>
                      </c:pt>
                      <c:pt idx="10296">
                        <c:v>-8.1922078192187154E-3</c:v>
                      </c:pt>
                      <c:pt idx="10297">
                        <c:v>-8.1923237745143256E-3</c:v>
                      </c:pt>
                      <c:pt idx="10298">
                        <c:v>-8.1939932994302914E-3</c:v>
                      </c:pt>
                      <c:pt idx="10299">
                        <c:v>-8.1943750829326159E-3</c:v>
                      </c:pt>
                      <c:pt idx="10300">
                        <c:v>-8.1878644868501969E-3</c:v>
                      </c:pt>
                      <c:pt idx="10301">
                        <c:v>-8.184785636488839E-3</c:v>
                      </c:pt>
                      <c:pt idx="10302">
                        <c:v>-8.1872768797476569E-3</c:v>
                      </c:pt>
                      <c:pt idx="10303">
                        <c:v>-8.1853512990634602E-3</c:v>
                      </c:pt>
                      <c:pt idx="10304">
                        <c:v>-8.1827906441723358E-3</c:v>
                      </c:pt>
                      <c:pt idx="10305">
                        <c:v>-8.1786257650986807E-3</c:v>
                      </c:pt>
                      <c:pt idx="10306">
                        <c:v>-8.1809950848281739E-3</c:v>
                      </c:pt>
                      <c:pt idx="10307">
                        <c:v>-8.1764613498520704E-3</c:v>
                      </c:pt>
                      <c:pt idx="10308">
                        <c:v>-8.1770851658360625E-3</c:v>
                      </c:pt>
                      <c:pt idx="10309">
                        <c:v>-8.1767586359575203E-3</c:v>
                      </c:pt>
                      <c:pt idx="10310">
                        <c:v>-8.1844098544215441E-3</c:v>
                      </c:pt>
                      <c:pt idx="10311">
                        <c:v>-8.1801157229116194E-3</c:v>
                      </c:pt>
                      <c:pt idx="10312">
                        <c:v>-8.1866793257402617E-3</c:v>
                      </c:pt>
                      <c:pt idx="10313">
                        <c:v>-8.1858104150380664E-3</c:v>
                      </c:pt>
                      <c:pt idx="10314">
                        <c:v>-8.1882191164562423E-3</c:v>
                      </c:pt>
                      <c:pt idx="10315">
                        <c:v>-8.1886983972273703E-3</c:v>
                      </c:pt>
                      <c:pt idx="10316">
                        <c:v>-8.1856098089084714E-3</c:v>
                      </c:pt>
                      <c:pt idx="10317">
                        <c:v>-8.1834543174921139E-3</c:v>
                      </c:pt>
                      <c:pt idx="10318">
                        <c:v>-8.1819838081306096E-3</c:v>
                      </c:pt>
                      <c:pt idx="10319">
                        <c:v>-8.1769562595754072E-3</c:v>
                      </c:pt>
                      <c:pt idx="10320">
                        <c:v>-8.1786659764618071E-3</c:v>
                      </c:pt>
                      <c:pt idx="10321">
                        <c:v>-8.1736436231562189E-3</c:v>
                      </c:pt>
                      <c:pt idx="10322">
                        <c:v>-8.1688129006874683E-3</c:v>
                      </c:pt>
                      <c:pt idx="10323">
                        <c:v>-8.1632359757691109E-3</c:v>
                      </c:pt>
                      <c:pt idx="10324">
                        <c:v>-8.170456282461297E-3</c:v>
                      </c:pt>
                      <c:pt idx="10325">
                        <c:v>-8.1715137455532477E-3</c:v>
                      </c:pt>
                      <c:pt idx="10326">
                        <c:v>-8.1668878291737534E-3</c:v>
                      </c:pt>
                      <c:pt idx="10327">
                        <c:v>-8.1673180052705772E-3</c:v>
                      </c:pt>
                      <c:pt idx="10328">
                        <c:v>-8.1698843842695438E-3</c:v>
                      </c:pt>
                      <c:pt idx="10329">
                        <c:v>-8.1698501184194975E-3</c:v>
                      </c:pt>
                      <c:pt idx="10330">
                        <c:v>-8.1728024903802866E-3</c:v>
                      </c:pt>
                      <c:pt idx="10331">
                        <c:v>-8.1663354087378789E-3</c:v>
                      </c:pt>
                      <c:pt idx="10332">
                        <c:v>-8.1680571404374024E-3</c:v>
                      </c:pt>
                      <c:pt idx="10333">
                        <c:v>-8.1626529508314321E-3</c:v>
                      </c:pt>
                      <c:pt idx="10334">
                        <c:v>-8.1634778117198846E-3</c:v>
                      </c:pt>
                      <c:pt idx="10335">
                        <c:v>-8.1588558707912651E-3</c:v>
                      </c:pt>
                      <c:pt idx="10336">
                        <c:v>-8.1568970447460278E-3</c:v>
                      </c:pt>
                      <c:pt idx="10337">
                        <c:v>-8.15713965136757E-3</c:v>
                      </c:pt>
                      <c:pt idx="10338">
                        <c:v>-8.158082994639668E-3</c:v>
                      </c:pt>
                      <c:pt idx="10339">
                        <c:v>-8.1589139313346364E-3</c:v>
                      </c:pt>
                      <c:pt idx="10340">
                        <c:v>-8.1571269458511966E-3</c:v>
                      </c:pt>
                      <c:pt idx="10341">
                        <c:v>-8.1567759162190709E-3</c:v>
                      </c:pt>
                      <c:pt idx="10342">
                        <c:v>-8.1492291267838534E-3</c:v>
                      </c:pt>
                      <c:pt idx="10343">
                        <c:v>-8.1474477089679264E-3</c:v>
                      </c:pt>
                      <c:pt idx="10344">
                        <c:v>-8.1495847004007232E-3</c:v>
                      </c:pt>
                      <c:pt idx="10345">
                        <c:v>-8.1523590495653619E-3</c:v>
                      </c:pt>
                      <c:pt idx="10346">
                        <c:v>-8.1533851268924696E-3</c:v>
                      </c:pt>
                      <c:pt idx="10347">
                        <c:v>-8.1521218476702517E-3</c:v>
                      </c:pt>
                      <c:pt idx="10348">
                        <c:v>-8.1479118972969319E-3</c:v>
                      </c:pt>
                      <c:pt idx="10349">
                        <c:v>-8.1491474489843365E-3</c:v>
                      </c:pt>
                      <c:pt idx="10350">
                        <c:v>-8.1529380183921803E-3</c:v>
                      </c:pt>
                      <c:pt idx="10351">
                        <c:v>-8.1514655926753863E-3</c:v>
                      </c:pt>
                      <c:pt idx="10352">
                        <c:v>-8.1500027748903307E-3</c:v>
                      </c:pt>
                      <c:pt idx="10353">
                        <c:v>-8.1466917711948503E-3</c:v>
                      </c:pt>
                      <c:pt idx="10354">
                        <c:v>-8.153138352470805E-3</c:v>
                      </c:pt>
                      <c:pt idx="10355">
                        <c:v>-8.1497013799843188E-3</c:v>
                      </c:pt>
                      <c:pt idx="10356">
                        <c:v>-8.1504934333602452E-3</c:v>
                      </c:pt>
                      <c:pt idx="10357">
                        <c:v>-8.1492974035897517E-3</c:v>
                      </c:pt>
                      <c:pt idx="10358">
                        <c:v>-8.1518242354898067E-3</c:v>
                      </c:pt>
                      <c:pt idx="10359">
                        <c:v>-8.1544005322466487E-3</c:v>
                      </c:pt>
                      <c:pt idx="10360">
                        <c:v>-8.1534653264286449E-3</c:v>
                      </c:pt>
                      <c:pt idx="10361">
                        <c:v>-8.151025789987389E-3</c:v>
                      </c:pt>
                      <c:pt idx="10362">
                        <c:v>-8.1542463691515344E-3</c:v>
                      </c:pt>
                      <c:pt idx="10363">
                        <c:v>-8.1571263504041716E-3</c:v>
                      </c:pt>
                      <c:pt idx="10364">
                        <c:v>-8.1529907985568115E-3</c:v>
                      </c:pt>
                      <c:pt idx="10365">
                        <c:v>-8.1457820259926844E-3</c:v>
                      </c:pt>
                      <c:pt idx="10366">
                        <c:v>-8.1513949873717947E-3</c:v>
                      </c:pt>
                      <c:pt idx="10367">
                        <c:v>-8.1501377420006831E-3</c:v>
                      </c:pt>
                      <c:pt idx="10368">
                        <c:v>-8.1582993723714678E-3</c:v>
                      </c:pt>
                      <c:pt idx="10369">
                        <c:v>-8.1514884831266274E-3</c:v>
                      </c:pt>
                      <c:pt idx="10370">
                        <c:v>-8.149390527119155E-3</c:v>
                      </c:pt>
                      <c:pt idx="10371">
                        <c:v>-8.152209690205978E-3</c:v>
                      </c:pt>
                      <c:pt idx="10372">
                        <c:v>-8.1553325201139323E-3</c:v>
                      </c:pt>
                      <c:pt idx="10373">
                        <c:v>-8.1572192696106986E-3</c:v>
                      </c:pt>
                      <c:pt idx="10374">
                        <c:v>-8.1546727171550055E-3</c:v>
                      </c:pt>
                      <c:pt idx="10375">
                        <c:v>-8.1600845678967901E-3</c:v>
                      </c:pt>
                      <c:pt idx="10376">
                        <c:v>-8.1595157332529783E-3</c:v>
                      </c:pt>
                      <c:pt idx="10377">
                        <c:v>-8.1566723184751944E-3</c:v>
                      </c:pt>
                      <c:pt idx="10378">
                        <c:v>-8.1548915924530996E-3</c:v>
                      </c:pt>
                      <c:pt idx="10379">
                        <c:v>-8.151686671167474E-3</c:v>
                      </c:pt>
                      <c:pt idx="10380">
                        <c:v>-8.1557738501957262E-3</c:v>
                      </c:pt>
                      <c:pt idx="10381">
                        <c:v>-8.1566563001567449E-3</c:v>
                      </c:pt>
                      <c:pt idx="10382">
                        <c:v>-8.1591224968297783E-3</c:v>
                      </c:pt>
                      <c:pt idx="10383">
                        <c:v>-8.1591452700218118E-3</c:v>
                      </c:pt>
                      <c:pt idx="10384">
                        <c:v>-8.1570928471171537E-3</c:v>
                      </c:pt>
                      <c:pt idx="10385">
                        <c:v>-8.1602046931822606E-3</c:v>
                      </c:pt>
                      <c:pt idx="10386">
                        <c:v>-8.1557620592410326E-3</c:v>
                      </c:pt>
                      <c:pt idx="10387">
                        <c:v>-8.1606426529038326E-3</c:v>
                      </c:pt>
                      <c:pt idx="10388">
                        <c:v>-8.1598918443493134E-3</c:v>
                      </c:pt>
                      <c:pt idx="10389">
                        <c:v>-8.1522371068716154E-3</c:v>
                      </c:pt>
                      <c:pt idx="10390">
                        <c:v>-8.1558754699117691E-3</c:v>
                      </c:pt>
                      <c:pt idx="10391">
                        <c:v>-8.1565366394684216E-3</c:v>
                      </c:pt>
                      <c:pt idx="10392">
                        <c:v>-8.156464006160706E-3</c:v>
                      </c:pt>
                      <c:pt idx="10393">
                        <c:v>-8.1598168727414471E-3</c:v>
                      </c:pt>
                      <c:pt idx="10394">
                        <c:v>-8.1572822565265293E-3</c:v>
                      </c:pt>
                      <c:pt idx="10395">
                        <c:v>-8.1544546197015386E-3</c:v>
                      </c:pt>
                      <c:pt idx="10396">
                        <c:v>-8.1562072723339405E-3</c:v>
                      </c:pt>
                      <c:pt idx="10397">
                        <c:v>-8.1517139655082008E-3</c:v>
                      </c:pt>
                      <c:pt idx="10398">
                        <c:v>-8.1490315284393038E-3</c:v>
                      </c:pt>
                      <c:pt idx="10399">
                        <c:v>-8.1546697912122951E-3</c:v>
                      </c:pt>
                      <c:pt idx="10400">
                        <c:v>-8.1537763698852437E-3</c:v>
                      </c:pt>
                      <c:pt idx="10401">
                        <c:v>-8.1534363733923639E-3</c:v>
                      </c:pt>
                      <c:pt idx="10402">
                        <c:v>-8.1517062884605782E-3</c:v>
                      </c:pt>
                      <c:pt idx="10403">
                        <c:v>-8.1522402748737E-3</c:v>
                      </c:pt>
                      <c:pt idx="10404">
                        <c:v>-8.1534628790346318E-3</c:v>
                      </c:pt>
                      <c:pt idx="10405">
                        <c:v>-8.1531957898527269E-3</c:v>
                      </c:pt>
                      <c:pt idx="10406">
                        <c:v>-8.15690589369167E-3</c:v>
                      </c:pt>
                      <c:pt idx="10407">
                        <c:v>-8.1574585985039107E-3</c:v>
                      </c:pt>
                      <c:pt idx="10408">
                        <c:v>-8.1523143622445494E-3</c:v>
                      </c:pt>
                      <c:pt idx="10409">
                        <c:v>-8.1574799558915192E-3</c:v>
                      </c:pt>
                      <c:pt idx="10410">
                        <c:v>-8.1564388630874837E-3</c:v>
                      </c:pt>
                      <c:pt idx="10411">
                        <c:v>-8.157385146230928E-3</c:v>
                      </c:pt>
                      <c:pt idx="10412">
                        <c:v>-8.1551710858093207E-3</c:v>
                      </c:pt>
                      <c:pt idx="10413">
                        <c:v>-8.1581511639813517E-3</c:v>
                      </c:pt>
                      <c:pt idx="10414">
                        <c:v>-8.1609190281302698E-3</c:v>
                      </c:pt>
                      <c:pt idx="10415">
                        <c:v>-8.1597100709623529E-3</c:v>
                      </c:pt>
                      <c:pt idx="10416">
                        <c:v>-8.1640435577062364E-3</c:v>
                      </c:pt>
                      <c:pt idx="10417">
                        <c:v>-8.1622395394787394E-3</c:v>
                      </c:pt>
                      <c:pt idx="10418">
                        <c:v>-8.1719231410761952E-3</c:v>
                      </c:pt>
                      <c:pt idx="10419">
                        <c:v>-8.1693130285832253E-3</c:v>
                      </c:pt>
                      <c:pt idx="10420">
                        <c:v>-8.1666381025256186E-3</c:v>
                      </c:pt>
                      <c:pt idx="10421">
                        <c:v>-8.1619915977039961E-3</c:v>
                      </c:pt>
                      <c:pt idx="10422">
                        <c:v>-8.1593778561214695E-3</c:v>
                      </c:pt>
                      <c:pt idx="10423">
                        <c:v>-8.16565302384103E-3</c:v>
                      </c:pt>
                      <c:pt idx="10424">
                        <c:v>-8.1653243405020084E-3</c:v>
                      </c:pt>
                      <c:pt idx="10425">
                        <c:v>-8.1671878463772957E-3</c:v>
                      </c:pt>
                      <c:pt idx="10426">
                        <c:v>-8.1696172349757946E-3</c:v>
                      </c:pt>
                      <c:pt idx="10427">
                        <c:v>-8.1693585635259497E-3</c:v>
                      </c:pt>
                      <c:pt idx="10428">
                        <c:v>-8.1718853800079542E-3</c:v>
                      </c:pt>
                      <c:pt idx="10429">
                        <c:v>-8.1710467278955142E-3</c:v>
                      </c:pt>
                      <c:pt idx="10430">
                        <c:v>-8.1707347213578561E-3</c:v>
                      </c:pt>
                      <c:pt idx="10431">
                        <c:v>-8.1752080766544378E-3</c:v>
                      </c:pt>
                      <c:pt idx="10432">
                        <c:v>-8.1747675525414946E-3</c:v>
                      </c:pt>
                      <c:pt idx="10433">
                        <c:v>-8.1753317089402824E-3</c:v>
                      </c:pt>
                      <c:pt idx="10434">
                        <c:v>-8.1774937471152196E-3</c:v>
                      </c:pt>
                      <c:pt idx="10435">
                        <c:v>-8.174941355629543E-3</c:v>
                      </c:pt>
                      <c:pt idx="10436">
                        <c:v>-8.171874732558107E-3</c:v>
                      </c:pt>
                      <c:pt idx="10437">
                        <c:v>-8.1695745939278711E-3</c:v>
                      </c:pt>
                      <c:pt idx="10438">
                        <c:v>-8.1719263393846397E-3</c:v>
                      </c:pt>
                      <c:pt idx="10439">
                        <c:v>-8.164741072897436E-3</c:v>
                      </c:pt>
                      <c:pt idx="10440">
                        <c:v>-8.166667681531431E-3</c:v>
                      </c:pt>
                      <c:pt idx="10441">
                        <c:v>-8.1658266900024191E-3</c:v>
                      </c:pt>
                      <c:pt idx="10442">
                        <c:v>-8.1676370873523113E-3</c:v>
                      </c:pt>
                      <c:pt idx="10443">
                        <c:v>-8.1696361588546058E-3</c:v>
                      </c:pt>
                      <c:pt idx="10444">
                        <c:v>-8.164910775905641E-3</c:v>
                      </c:pt>
                      <c:pt idx="10445">
                        <c:v>-8.1676665223010536E-3</c:v>
                      </c:pt>
                      <c:pt idx="10446">
                        <c:v>-8.1634434203811997E-3</c:v>
                      </c:pt>
                      <c:pt idx="10447">
                        <c:v>-8.1595737473800344E-3</c:v>
                      </c:pt>
                      <c:pt idx="10448">
                        <c:v>-8.1559221274606821E-3</c:v>
                      </c:pt>
                      <c:pt idx="10449">
                        <c:v>-8.1606290997968001E-3</c:v>
                      </c:pt>
                      <c:pt idx="10450">
                        <c:v>-8.1612741198603487E-3</c:v>
                      </c:pt>
                      <c:pt idx="10451">
                        <c:v>-8.1638880645106982E-3</c:v>
                      </c:pt>
                      <c:pt idx="10452">
                        <c:v>-8.1583204492028851E-3</c:v>
                      </c:pt>
                      <c:pt idx="10453">
                        <c:v>-8.1596417841768784E-3</c:v>
                      </c:pt>
                      <c:pt idx="10454">
                        <c:v>-8.1595641816123374E-3</c:v>
                      </c:pt>
                      <c:pt idx="10455">
                        <c:v>-8.1585704575555806E-3</c:v>
                      </c:pt>
                      <c:pt idx="10456">
                        <c:v>-8.1591070781228524E-3</c:v>
                      </c:pt>
                      <c:pt idx="10457">
                        <c:v>-8.1611459699984738E-3</c:v>
                      </c:pt>
                      <c:pt idx="10458">
                        <c:v>-8.1586099658122798E-3</c:v>
                      </c:pt>
                      <c:pt idx="10459">
                        <c:v>-8.1543469387705889E-3</c:v>
                      </c:pt>
                      <c:pt idx="10460">
                        <c:v>-8.1525218263848436E-3</c:v>
                      </c:pt>
                      <c:pt idx="10461">
                        <c:v>-8.1525799678215036E-3</c:v>
                      </c:pt>
                      <c:pt idx="10462">
                        <c:v>-8.1489645720026066E-3</c:v>
                      </c:pt>
                      <c:pt idx="10463">
                        <c:v>-8.1519588648436992E-3</c:v>
                      </c:pt>
                      <c:pt idx="10464">
                        <c:v>-8.1576346966398729E-3</c:v>
                      </c:pt>
                      <c:pt idx="10465">
                        <c:v>-8.1571288948644131E-3</c:v>
                      </c:pt>
                      <c:pt idx="10466">
                        <c:v>-8.1544079046454998E-3</c:v>
                      </c:pt>
                      <c:pt idx="10467">
                        <c:v>-8.1512593807531938E-3</c:v>
                      </c:pt>
                      <c:pt idx="10468">
                        <c:v>-8.1522758670751067E-3</c:v>
                      </c:pt>
                      <c:pt idx="10469">
                        <c:v>-8.1513888744955618E-3</c:v>
                      </c:pt>
                      <c:pt idx="10470">
                        <c:v>-8.1496732295341795E-3</c:v>
                      </c:pt>
                      <c:pt idx="10471">
                        <c:v>-8.1541362118365598E-3</c:v>
                      </c:pt>
                      <c:pt idx="10472">
                        <c:v>-8.1493015505222019E-3</c:v>
                      </c:pt>
                      <c:pt idx="10473">
                        <c:v>-8.149556696343041E-3</c:v>
                      </c:pt>
                      <c:pt idx="10474">
                        <c:v>-8.1502063179485443E-3</c:v>
                      </c:pt>
                      <c:pt idx="10475">
                        <c:v>-8.1515727083767212E-3</c:v>
                      </c:pt>
                      <c:pt idx="10476">
                        <c:v>-8.1475381873508876E-3</c:v>
                      </c:pt>
                      <c:pt idx="10477">
                        <c:v>-8.1479943184482127E-3</c:v>
                      </c:pt>
                      <c:pt idx="10478">
                        <c:v>-8.1464956124806098E-3</c:v>
                      </c:pt>
                      <c:pt idx="10479">
                        <c:v>-8.1463080552261202E-3</c:v>
                      </c:pt>
                      <c:pt idx="10480">
                        <c:v>-8.1471334423953382E-3</c:v>
                      </c:pt>
                      <c:pt idx="10481">
                        <c:v>-8.1447008115869655E-3</c:v>
                      </c:pt>
                      <c:pt idx="10482">
                        <c:v>-8.1405286016207872E-3</c:v>
                      </c:pt>
                      <c:pt idx="10483">
                        <c:v>-8.1431752559448737E-3</c:v>
                      </c:pt>
                      <c:pt idx="10484">
                        <c:v>-8.1381132139198148E-3</c:v>
                      </c:pt>
                      <c:pt idx="10485">
                        <c:v>-8.1376088100409295E-3</c:v>
                      </c:pt>
                      <c:pt idx="10486">
                        <c:v>-8.1350186677283821E-3</c:v>
                      </c:pt>
                      <c:pt idx="10487">
                        <c:v>-8.1361774032947722E-3</c:v>
                      </c:pt>
                      <c:pt idx="10488">
                        <c:v>-8.1341180335366987E-3</c:v>
                      </c:pt>
                      <c:pt idx="10489">
                        <c:v>-8.1335133332122497E-3</c:v>
                      </c:pt>
                      <c:pt idx="10490">
                        <c:v>-8.1377408808400407E-3</c:v>
                      </c:pt>
                      <c:pt idx="10491">
                        <c:v>-8.1393197495938947E-3</c:v>
                      </c:pt>
                      <c:pt idx="10492">
                        <c:v>-8.1331281515174391E-3</c:v>
                      </c:pt>
                      <c:pt idx="10493">
                        <c:v>-8.1330264915040248E-3</c:v>
                      </c:pt>
                      <c:pt idx="10494">
                        <c:v>-8.1322475629181587E-3</c:v>
                      </c:pt>
                      <c:pt idx="10495">
                        <c:v>-8.1335057721678827E-3</c:v>
                      </c:pt>
                      <c:pt idx="10496">
                        <c:v>-8.1365293514967969E-3</c:v>
                      </c:pt>
                      <c:pt idx="10497">
                        <c:v>-8.1302103293064889E-3</c:v>
                      </c:pt>
                      <c:pt idx="10498">
                        <c:v>-8.128134444303407E-3</c:v>
                      </c:pt>
                      <c:pt idx="10499">
                        <c:v>-8.1260742711618348E-3</c:v>
                      </c:pt>
                      <c:pt idx="10500">
                        <c:v>-8.1248975598923762E-3</c:v>
                      </c:pt>
                      <c:pt idx="10501">
                        <c:v>-8.1212267876496439E-3</c:v>
                      </c:pt>
                      <c:pt idx="10502">
                        <c:v>-8.1233667634962887E-3</c:v>
                      </c:pt>
                      <c:pt idx="10503">
                        <c:v>-8.1193008315602593E-3</c:v>
                      </c:pt>
                      <c:pt idx="10504">
                        <c:v>-8.1183638059818212E-3</c:v>
                      </c:pt>
                      <c:pt idx="10505">
                        <c:v>-8.1182578380920647E-3</c:v>
                      </c:pt>
                      <c:pt idx="10506">
                        <c:v>-8.115520645178979E-3</c:v>
                      </c:pt>
                      <c:pt idx="10507">
                        <c:v>-8.1180264222437196E-3</c:v>
                      </c:pt>
                      <c:pt idx="10508">
                        <c:v>-8.1148240191136686E-3</c:v>
                      </c:pt>
                      <c:pt idx="10509">
                        <c:v>-8.1140978630827882E-3</c:v>
                      </c:pt>
                      <c:pt idx="10510">
                        <c:v>-8.1129656010782061E-3</c:v>
                      </c:pt>
                      <c:pt idx="10511">
                        <c:v>-8.1105087108791496E-3</c:v>
                      </c:pt>
                      <c:pt idx="10512">
                        <c:v>-8.1146183210531568E-3</c:v>
                      </c:pt>
                      <c:pt idx="10513">
                        <c:v>-8.1141526610880171E-3</c:v>
                      </c:pt>
                      <c:pt idx="10514">
                        <c:v>-8.116928581042503E-3</c:v>
                      </c:pt>
                      <c:pt idx="10515">
                        <c:v>-8.1166154996319753E-3</c:v>
                      </c:pt>
                      <c:pt idx="10516">
                        <c:v>-8.1148595029236787E-3</c:v>
                      </c:pt>
                      <c:pt idx="10517">
                        <c:v>-8.1150079529748731E-3</c:v>
                      </c:pt>
                      <c:pt idx="10518">
                        <c:v>-8.1198918066994093E-3</c:v>
                      </c:pt>
                      <c:pt idx="10519">
                        <c:v>-8.115662892747828E-3</c:v>
                      </c:pt>
                      <c:pt idx="10520">
                        <c:v>-8.1166620847969457E-3</c:v>
                      </c:pt>
                      <c:pt idx="10521">
                        <c:v>-8.1161045243319779E-3</c:v>
                      </c:pt>
                      <c:pt idx="10522">
                        <c:v>-8.1174811232326022E-3</c:v>
                      </c:pt>
                      <c:pt idx="10523">
                        <c:v>-8.1189080629734192E-3</c:v>
                      </c:pt>
                      <c:pt idx="10524">
                        <c:v>-8.1146873472164802E-3</c:v>
                      </c:pt>
                      <c:pt idx="10525">
                        <c:v>-8.1193593666664971E-3</c:v>
                      </c:pt>
                      <c:pt idx="10526">
                        <c:v>-8.1169070560317327E-3</c:v>
                      </c:pt>
                      <c:pt idx="10527">
                        <c:v>-8.1170350619150979E-3</c:v>
                      </c:pt>
                      <c:pt idx="10528">
                        <c:v>-8.115510659639693E-3</c:v>
                      </c:pt>
                      <c:pt idx="10529">
                        <c:v>-8.117278056392176E-3</c:v>
                      </c:pt>
                      <c:pt idx="10530">
                        <c:v>-8.1135859480222037E-3</c:v>
                      </c:pt>
                      <c:pt idx="10531">
                        <c:v>-8.1118095335236551E-3</c:v>
                      </c:pt>
                      <c:pt idx="10532">
                        <c:v>-8.1163496034590468E-3</c:v>
                      </c:pt>
                      <c:pt idx="10533">
                        <c:v>-8.1183751459500599E-3</c:v>
                      </c:pt>
                      <c:pt idx="10534">
                        <c:v>-8.1181241200540301E-3</c:v>
                      </c:pt>
                      <c:pt idx="10535">
                        <c:v>-8.1138524777667805E-3</c:v>
                      </c:pt>
                      <c:pt idx="10536">
                        <c:v>-8.114869234633974E-3</c:v>
                      </c:pt>
                      <c:pt idx="10537">
                        <c:v>-8.1196050001408667E-3</c:v>
                      </c:pt>
                      <c:pt idx="10538">
                        <c:v>-8.1155148053494875E-3</c:v>
                      </c:pt>
                      <c:pt idx="10539">
                        <c:v>-8.113993005614854E-3</c:v>
                      </c:pt>
                      <c:pt idx="10540">
                        <c:v>-8.1159565771631425E-3</c:v>
                      </c:pt>
                      <c:pt idx="10541">
                        <c:v>-8.1155770452778411E-3</c:v>
                      </c:pt>
                      <c:pt idx="10542">
                        <c:v>-8.1130448743967406E-3</c:v>
                      </c:pt>
                      <c:pt idx="10543">
                        <c:v>-8.1136713221447911E-3</c:v>
                      </c:pt>
                      <c:pt idx="10544">
                        <c:v>-8.1093751845425846E-3</c:v>
                      </c:pt>
                      <c:pt idx="10545">
                        <c:v>-8.1070027080338228E-3</c:v>
                      </c:pt>
                      <c:pt idx="10546">
                        <c:v>-8.1061456619816157E-3</c:v>
                      </c:pt>
                      <c:pt idx="10547">
                        <c:v>-8.10172464542111E-3</c:v>
                      </c:pt>
                      <c:pt idx="10548">
                        <c:v>-8.1019126285389789E-3</c:v>
                      </c:pt>
                      <c:pt idx="10549">
                        <c:v>-8.1062781977435765E-3</c:v>
                      </c:pt>
                      <c:pt idx="10550">
                        <c:v>-8.1091952897220654E-3</c:v>
                      </c:pt>
                      <c:pt idx="10551">
                        <c:v>-8.1096911358885578E-3</c:v>
                      </c:pt>
                      <c:pt idx="10552">
                        <c:v>-8.1086617790724555E-3</c:v>
                      </c:pt>
                      <c:pt idx="10553">
                        <c:v>-8.11072967411384E-3</c:v>
                      </c:pt>
                      <c:pt idx="10554">
                        <c:v>-8.1097118737482269E-3</c:v>
                      </c:pt>
                      <c:pt idx="10555">
                        <c:v>-8.1062688421166158E-3</c:v>
                      </c:pt>
                      <c:pt idx="10556">
                        <c:v>-8.1094125434198559E-3</c:v>
                      </c:pt>
                      <c:pt idx="10557">
                        <c:v>-8.1104161086035537E-3</c:v>
                      </c:pt>
                      <c:pt idx="10558">
                        <c:v>-8.1044966355902706E-3</c:v>
                      </c:pt>
                      <c:pt idx="10559">
                        <c:v>-8.1096620706439006E-3</c:v>
                      </c:pt>
                      <c:pt idx="10560">
                        <c:v>-8.10827592286293E-3</c:v>
                      </c:pt>
                      <c:pt idx="10561">
                        <c:v>-8.1088017892509689E-3</c:v>
                      </c:pt>
                      <c:pt idx="10562">
                        <c:v>-8.1121863901836844E-3</c:v>
                      </c:pt>
                      <c:pt idx="10563">
                        <c:v>-8.1095838918234797E-3</c:v>
                      </c:pt>
                      <c:pt idx="10564">
                        <c:v>-8.1043272731672038E-3</c:v>
                      </c:pt>
                      <c:pt idx="10565">
                        <c:v>-8.106819044820442E-3</c:v>
                      </c:pt>
                      <c:pt idx="10566">
                        <c:v>-8.1074236468069993E-3</c:v>
                      </c:pt>
                      <c:pt idx="10567">
                        <c:v>-8.0992667510174036E-3</c:v>
                      </c:pt>
                      <c:pt idx="10568">
                        <c:v>-8.1020777076357808E-3</c:v>
                      </c:pt>
                      <c:pt idx="10569">
                        <c:v>-8.1059012702211497E-3</c:v>
                      </c:pt>
                      <c:pt idx="10570">
                        <c:v>-8.1074479876041324E-3</c:v>
                      </c:pt>
                      <c:pt idx="10571">
                        <c:v>-8.101775769941073E-3</c:v>
                      </c:pt>
                      <c:pt idx="10572">
                        <c:v>-8.1023687198831535E-3</c:v>
                      </c:pt>
                      <c:pt idx="10573">
                        <c:v>-8.1040548335732845E-3</c:v>
                      </c:pt>
                      <c:pt idx="10574">
                        <c:v>-8.1064926276426755E-3</c:v>
                      </c:pt>
                      <c:pt idx="10575">
                        <c:v>-8.1069850441563233E-3</c:v>
                      </c:pt>
                      <c:pt idx="10576">
                        <c:v>-8.1025304288935059E-3</c:v>
                      </c:pt>
                      <c:pt idx="10577">
                        <c:v>-8.1032812276421468E-3</c:v>
                      </c:pt>
                      <c:pt idx="10578">
                        <c:v>-8.1007795004259253E-3</c:v>
                      </c:pt>
                      <c:pt idx="10579">
                        <c:v>-8.1019958373627129E-3</c:v>
                      </c:pt>
                      <c:pt idx="10580">
                        <c:v>-8.0977133084926319E-3</c:v>
                      </c:pt>
                      <c:pt idx="10581">
                        <c:v>-8.0983455719098648E-3</c:v>
                      </c:pt>
                      <c:pt idx="10582">
                        <c:v>-8.098764476554025E-3</c:v>
                      </c:pt>
                      <c:pt idx="10583">
                        <c:v>-8.0984638665269112E-3</c:v>
                      </c:pt>
                      <c:pt idx="10584">
                        <c:v>-8.0971953161767165E-3</c:v>
                      </c:pt>
                      <c:pt idx="10585">
                        <c:v>-8.0982746833331096E-3</c:v>
                      </c:pt>
                      <c:pt idx="10586">
                        <c:v>-8.0954298181496517E-3</c:v>
                      </c:pt>
                      <c:pt idx="10587">
                        <c:v>-8.0933359688558915E-3</c:v>
                      </c:pt>
                      <c:pt idx="10588">
                        <c:v>-8.0932718384321145E-3</c:v>
                      </c:pt>
                      <c:pt idx="10589">
                        <c:v>-8.0941392473010462E-3</c:v>
                      </c:pt>
                      <c:pt idx="10590">
                        <c:v>-8.093212868316808E-3</c:v>
                      </c:pt>
                      <c:pt idx="10591">
                        <c:v>-8.089797167169498E-3</c:v>
                      </c:pt>
                      <c:pt idx="10592">
                        <c:v>-8.0925330754853912E-3</c:v>
                      </c:pt>
                      <c:pt idx="10593">
                        <c:v>-8.095926076381349E-3</c:v>
                      </c:pt>
                      <c:pt idx="10594">
                        <c:v>-8.0967735626303345E-3</c:v>
                      </c:pt>
                      <c:pt idx="10595">
                        <c:v>-8.0934478966599357E-3</c:v>
                      </c:pt>
                      <c:pt idx="10596">
                        <c:v>-8.0951987018448666E-3</c:v>
                      </c:pt>
                      <c:pt idx="10597">
                        <c:v>-8.0934590453194868E-3</c:v>
                      </c:pt>
                      <c:pt idx="10598">
                        <c:v>-8.095054580404935E-3</c:v>
                      </c:pt>
                      <c:pt idx="10599">
                        <c:v>-8.1001502715664971E-3</c:v>
                      </c:pt>
                      <c:pt idx="10600">
                        <c:v>-8.0953662877984549E-3</c:v>
                      </c:pt>
                      <c:pt idx="10601">
                        <c:v>-8.0953483887711702E-3</c:v>
                      </c:pt>
                      <c:pt idx="10602">
                        <c:v>-8.0926049120321874E-3</c:v>
                      </c:pt>
                      <c:pt idx="10603">
                        <c:v>-8.0867686040990098E-3</c:v>
                      </c:pt>
                      <c:pt idx="10604">
                        <c:v>-8.0905156425051094E-3</c:v>
                      </c:pt>
                      <c:pt idx="10605">
                        <c:v>-8.0903771186051961E-3</c:v>
                      </c:pt>
                      <c:pt idx="10606">
                        <c:v>-8.0871453019183467E-3</c:v>
                      </c:pt>
                      <c:pt idx="10607">
                        <c:v>-8.090594025509797E-3</c:v>
                      </c:pt>
                      <c:pt idx="10608">
                        <c:v>-8.0894782801903334E-3</c:v>
                      </c:pt>
                      <c:pt idx="10609">
                        <c:v>-8.0880020585746993E-3</c:v>
                      </c:pt>
                      <c:pt idx="10610">
                        <c:v>-8.0842970123303371E-3</c:v>
                      </c:pt>
                      <c:pt idx="10611">
                        <c:v>-8.0862799634071596E-3</c:v>
                      </c:pt>
                      <c:pt idx="10612">
                        <c:v>-8.0831276593320411E-3</c:v>
                      </c:pt>
                      <c:pt idx="10613">
                        <c:v>-8.0788025787536643E-3</c:v>
                      </c:pt>
                      <c:pt idx="10614">
                        <c:v>-8.0831711326434848E-3</c:v>
                      </c:pt>
                      <c:pt idx="10615">
                        <c:v>-8.0800417612660533E-3</c:v>
                      </c:pt>
                      <c:pt idx="10616">
                        <c:v>-8.0795463818390569E-3</c:v>
                      </c:pt>
                      <c:pt idx="10617">
                        <c:v>-8.080251161909675E-3</c:v>
                      </c:pt>
                      <c:pt idx="10618">
                        <c:v>-8.0791350414118977E-3</c:v>
                      </c:pt>
                      <c:pt idx="10619">
                        <c:v>-8.0800604475949975E-3</c:v>
                      </c:pt>
                      <c:pt idx="10620">
                        <c:v>-8.0753461951649629E-3</c:v>
                      </c:pt>
                      <c:pt idx="10621">
                        <c:v>-8.0732693570013756E-3</c:v>
                      </c:pt>
                      <c:pt idx="10622">
                        <c:v>-8.0723774315294965E-3</c:v>
                      </c:pt>
                      <c:pt idx="10623">
                        <c:v>-8.0696754022378664E-3</c:v>
                      </c:pt>
                      <c:pt idx="10624">
                        <c:v>-8.0699581429785859E-3</c:v>
                      </c:pt>
                      <c:pt idx="10625">
                        <c:v>-8.0698068773244324E-3</c:v>
                      </c:pt>
                      <c:pt idx="10626">
                        <c:v>-8.0764024276850175E-3</c:v>
                      </c:pt>
                      <c:pt idx="10627">
                        <c:v>-8.0796984434293867E-3</c:v>
                      </c:pt>
                      <c:pt idx="10628">
                        <c:v>-8.0730755871588674E-3</c:v>
                      </c:pt>
                      <c:pt idx="10629">
                        <c:v>-8.0695894648453153E-3</c:v>
                      </c:pt>
                      <c:pt idx="10630">
                        <c:v>-8.0671856775050045E-3</c:v>
                      </c:pt>
                      <c:pt idx="10631">
                        <c:v>-8.0645855558274613E-3</c:v>
                      </c:pt>
                      <c:pt idx="10632">
                        <c:v>-8.0678628759461666E-3</c:v>
                      </c:pt>
                      <c:pt idx="10633">
                        <c:v>-8.0711557762357302E-3</c:v>
                      </c:pt>
                      <c:pt idx="10634">
                        <c:v>-8.0666736480461219E-3</c:v>
                      </c:pt>
                      <c:pt idx="10635">
                        <c:v>-8.0667655325721999E-3</c:v>
                      </c:pt>
                      <c:pt idx="10636">
                        <c:v>-8.070183822333871E-3</c:v>
                      </c:pt>
                      <c:pt idx="10637">
                        <c:v>-8.0735854216077135E-3</c:v>
                      </c:pt>
                      <c:pt idx="10638">
                        <c:v>-8.0722470487085418E-3</c:v>
                      </c:pt>
                      <c:pt idx="10639">
                        <c:v>-8.071293616769901E-3</c:v>
                      </c:pt>
                      <c:pt idx="10640">
                        <c:v>-8.0720548346896234E-3</c:v>
                      </c:pt>
                      <c:pt idx="10641">
                        <c:v>-8.0732720879550055E-3</c:v>
                      </c:pt>
                      <c:pt idx="10642">
                        <c:v>-8.0715024634490443E-3</c:v>
                      </c:pt>
                      <c:pt idx="10643">
                        <c:v>-8.0740165251774968E-3</c:v>
                      </c:pt>
                      <c:pt idx="10644">
                        <c:v>-8.0716339746308863E-3</c:v>
                      </c:pt>
                      <c:pt idx="10645">
                        <c:v>-8.070806362426448E-3</c:v>
                      </c:pt>
                      <c:pt idx="10646">
                        <c:v>-8.072347435837705E-3</c:v>
                      </c:pt>
                      <c:pt idx="10647">
                        <c:v>-8.0703445523070336E-3</c:v>
                      </c:pt>
                      <c:pt idx="10648">
                        <c:v>-8.0739164866762882E-3</c:v>
                      </c:pt>
                      <c:pt idx="10649">
                        <c:v>-8.0704998757379701E-3</c:v>
                      </c:pt>
                      <c:pt idx="10650">
                        <c:v>-8.0761215121018751E-3</c:v>
                      </c:pt>
                      <c:pt idx="10651">
                        <c:v>-8.0692781623150408E-3</c:v>
                      </c:pt>
                      <c:pt idx="10652">
                        <c:v>-8.0702126163338973E-3</c:v>
                      </c:pt>
                      <c:pt idx="10653">
                        <c:v>-8.067590990339062E-3</c:v>
                      </c:pt>
                      <c:pt idx="10654">
                        <c:v>-8.0645657516680552E-3</c:v>
                      </c:pt>
                      <c:pt idx="10655">
                        <c:v>-8.0661847900610848E-3</c:v>
                      </c:pt>
                      <c:pt idx="10656">
                        <c:v>-8.0662778582510208E-3</c:v>
                      </c:pt>
                      <c:pt idx="10657">
                        <c:v>-8.065562897228604E-3</c:v>
                      </c:pt>
                      <c:pt idx="10658">
                        <c:v>-8.0668226094621712E-3</c:v>
                      </c:pt>
                      <c:pt idx="10659">
                        <c:v>-8.0653336845912544E-3</c:v>
                      </c:pt>
                      <c:pt idx="10660">
                        <c:v>-8.0651839525653513E-3</c:v>
                      </c:pt>
                      <c:pt idx="10661">
                        <c:v>-8.0662570841313133E-3</c:v>
                      </c:pt>
                      <c:pt idx="10662">
                        <c:v>-8.0606213294891951E-3</c:v>
                      </c:pt>
                      <c:pt idx="10663">
                        <c:v>-8.0573131136145882E-3</c:v>
                      </c:pt>
                      <c:pt idx="10664">
                        <c:v>-8.0578591287587698E-3</c:v>
                      </c:pt>
                      <c:pt idx="10665">
                        <c:v>-8.0543114800354643E-3</c:v>
                      </c:pt>
                      <c:pt idx="10666">
                        <c:v>-8.0526528291729061E-3</c:v>
                      </c:pt>
                      <c:pt idx="10667">
                        <c:v>-8.0527790385195482E-3</c:v>
                      </c:pt>
                      <c:pt idx="10668">
                        <c:v>-8.0490844256783916E-3</c:v>
                      </c:pt>
                      <c:pt idx="10669">
                        <c:v>-8.0489619828320869E-3</c:v>
                      </c:pt>
                      <c:pt idx="10670">
                        <c:v>-8.0490942784523373E-3</c:v>
                      </c:pt>
                      <c:pt idx="10671">
                        <c:v>-8.0502677887506827E-3</c:v>
                      </c:pt>
                      <c:pt idx="10672">
                        <c:v>-8.0511353206051059E-3</c:v>
                      </c:pt>
                      <c:pt idx="10673">
                        <c:v>-8.053267894770148E-3</c:v>
                      </c:pt>
                      <c:pt idx="10674">
                        <c:v>-8.0521876140082285E-3</c:v>
                      </c:pt>
                      <c:pt idx="10675">
                        <c:v>-8.0488345095197488E-3</c:v>
                      </c:pt>
                      <c:pt idx="10676">
                        <c:v>-8.052504596301217E-3</c:v>
                      </c:pt>
                      <c:pt idx="10677">
                        <c:v>-8.0494081000820842E-3</c:v>
                      </c:pt>
                      <c:pt idx="10678">
                        <c:v>-8.0486685774861944E-3</c:v>
                      </c:pt>
                      <c:pt idx="10679">
                        <c:v>-8.0515784268537869E-3</c:v>
                      </c:pt>
                      <c:pt idx="10680">
                        <c:v>-8.0508077729032953E-3</c:v>
                      </c:pt>
                      <c:pt idx="10681">
                        <c:v>-8.0476172909087536E-3</c:v>
                      </c:pt>
                      <c:pt idx="10682">
                        <c:v>-8.0474714106125861E-3</c:v>
                      </c:pt>
                      <c:pt idx="10683">
                        <c:v>-8.0500258570578697E-3</c:v>
                      </c:pt>
                      <c:pt idx="10684">
                        <c:v>-8.0477753043708394E-3</c:v>
                      </c:pt>
                      <c:pt idx="10685">
                        <c:v>-8.0498625297990619E-3</c:v>
                      </c:pt>
                      <c:pt idx="10686">
                        <c:v>-8.0513740561584737E-3</c:v>
                      </c:pt>
                      <c:pt idx="10687">
                        <c:v>-8.0486097341959991E-3</c:v>
                      </c:pt>
                      <c:pt idx="10688">
                        <c:v>-8.0480509997524659E-3</c:v>
                      </c:pt>
                      <c:pt idx="10689">
                        <c:v>-8.049548382216087E-3</c:v>
                      </c:pt>
                      <c:pt idx="10690">
                        <c:v>-8.0502324359858508E-3</c:v>
                      </c:pt>
                      <c:pt idx="10691">
                        <c:v>-8.0460566552148782E-3</c:v>
                      </c:pt>
                      <c:pt idx="10692">
                        <c:v>-8.0437055209004599E-3</c:v>
                      </c:pt>
                      <c:pt idx="10693">
                        <c:v>-8.0430829809730112E-3</c:v>
                      </c:pt>
                      <c:pt idx="10694">
                        <c:v>-8.0434634799895367E-3</c:v>
                      </c:pt>
                      <c:pt idx="10695">
                        <c:v>-8.0439025735669894E-3</c:v>
                      </c:pt>
                      <c:pt idx="10696">
                        <c:v>-8.0444034007305393E-3</c:v>
                      </c:pt>
                      <c:pt idx="10697">
                        <c:v>-8.0427803708547716E-3</c:v>
                      </c:pt>
                      <c:pt idx="10698">
                        <c:v>-8.0405805743791713E-3</c:v>
                      </c:pt>
                      <c:pt idx="10699">
                        <c:v>-8.0427614030347035E-3</c:v>
                      </c:pt>
                      <c:pt idx="10700">
                        <c:v>-8.0428106024105703E-3</c:v>
                      </c:pt>
                      <c:pt idx="10701">
                        <c:v>-8.0408239237887199E-3</c:v>
                      </c:pt>
                      <c:pt idx="10702">
                        <c:v>-8.0417397231716901E-3</c:v>
                      </c:pt>
                      <c:pt idx="10703">
                        <c:v>-8.0394615800419376E-3</c:v>
                      </c:pt>
                      <c:pt idx="10704">
                        <c:v>-8.0383998957832496E-3</c:v>
                      </c:pt>
                      <c:pt idx="10705">
                        <c:v>-8.0371589133240648E-3</c:v>
                      </c:pt>
                      <c:pt idx="10706">
                        <c:v>-8.0363758914923245E-3</c:v>
                      </c:pt>
                      <c:pt idx="10707">
                        <c:v>-8.0332071659722781E-3</c:v>
                      </c:pt>
                      <c:pt idx="10708">
                        <c:v>-8.0351876035373946E-3</c:v>
                      </c:pt>
                      <c:pt idx="10709">
                        <c:v>-8.0338900729928914E-3</c:v>
                      </c:pt>
                      <c:pt idx="10710">
                        <c:v>-8.0328621347887288E-3</c:v>
                      </c:pt>
                      <c:pt idx="10711">
                        <c:v>-8.0302381739778515E-3</c:v>
                      </c:pt>
                      <c:pt idx="10712">
                        <c:v>-8.0313047013534974E-3</c:v>
                      </c:pt>
                      <c:pt idx="10713">
                        <c:v>-8.0347858604014073E-3</c:v>
                      </c:pt>
                      <c:pt idx="10714">
                        <c:v>-8.0339129236627737E-3</c:v>
                      </c:pt>
                      <c:pt idx="10715">
                        <c:v>-8.0341938272290008E-3</c:v>
                      </c:pt>
                      <c:pt idx="10716">
                        <c:v>-8.0333131132681573E-3</c:v>
                      </c:pt>
                      <c:pt idx="10717">
                        <c:v>-8.0352813420171889E-3</c:v>
                      </c:pt>
                      <c:pt idx="10718">
                        <c:v>-8.0363338580668083E-3</c:v>
                      </c:pt>
                      <c:pt idx="10719">
                        <c:v>-8.0342396401891902E-3</c:v>
                      </c:pt>
                      <c:pt idx="10720">
                        <c:v>-8.0353923739453059E-3</c:v>
                      </c:pt>
                      <c:pt idx="10721">
                        <c:v>-8.0317353493060944E-3</c:v>
                      </c:pt>
                      <c:pt idx="10722">
                        <c:v>-8.0305292580847374E-3</c:v>
                      </c:pt>
                      <c:pt idx="10723">
                        <c:v>-8.0364988462216392E-3</c:v>
                      </c:pt>
                      <c:pt idx="10724">
                        <c:v>-8.0315016758702087E-3</c:v>
                      </c:pt>
                      <c:pt idx="10725">
                        <c:v>-8.0334614556818104E-3</c:v>
                      </c:pt>
                      <c:pt idx="10726">
                        <c:v>-8.028627947429496E-3</c:v>
                      </c:pt>
                      <c:pt idx="10727">
                        <c:v>-8.032206535040427E-3</c:v>
                      </c:pt>
                      <c:pt idx="10728">
                        <c:v>-8.0310068561249472E-3</c:v>
                      </c:pt>
                      <c:pt idx="10729">
                        <c:v>-8.0297418404348692E-3</c:v>
                      </c:pt>
                      <c:pt idx="10730">
                        <c:v>-8.0277547877138939E-3</c:v>
                      </c:pt>
                      <c:pt idx="10731">
                        <c:v>-8.0268182186919307E-3</c:v>
                      </c:pt>
                      <c:pt idx="10732">
                        <c:v>-8.0291825318858853E-3</c:v>
                      </c:pt>
                      <c:pt idx="10733">
                        <c:v>-8.0227224769974497E-3</c:v>
                      </c:pt>
                      <c:pt idx="10734">
                        <c:v>-8.0208505598769481E-3</c:v>
                      </c:pt>
                      <c:pt idx="10735">
                        <c:v>-8.0212870850510879E-3</c:v>
                      </c:pt>
                      <c:pt idx="10736">
                        <c:v>-8.0201064145532606E-3</c:v>
                      </c:pt>
                      <c:pt idx="10737">
                        <c:v>-8.0180577408477116E-3</c:v>
                      </c:pt>
                      <c:pt idx="10738">
                        <c:v>-8.0165659303558269E-3</c:v>
                      </c:pt>
                      <c:pt idx="10739">
                        <c:v>-8.0174115382473498E-3</c:v>
                      </c:pt>
                      <c:pt idx="10740">
                        <c:v>-8.0137215364478268E-3</c:v>
                      </c:pt>
                      <c:pt idx="10741">
                        <c:v>-8.0146506856038618E-3</c:v>
                      </c:pt>
                      <c:pt idx="10742">
                        <c:v>-8.0102531337650652E-3</c:v>
                      </c:pt>
                      <c:pt idx="10743">
                        <c:v>-8.0095319387694496E-3</c:v>
                      </c:pt>
                      <c:pt idx="10744">
                        <c:v>-8.0112817108000268E-3</c:v>
                      </c:pt>
                      <c:pt idx="10745">
                        <c:v>-8.0131993285493669E-3</c:v>
                      </c:pt>
                      <c:pt idx="10746">
                        <c:v>-8.0149009010111617E-3</c:v>
                      </c:pt>
                      <c:pt idx="10747">
                        <c:v>-8.0118487607085537E-3</c:v>
                      </c:pt>
                      <c:pt idx="10748">
                        <c:v>-8.0116366841912912E-3</c:v>
                      </c:pt>
                      <c:pt idx="10749">
                        <c:v>-8.0109497411840948E-3</c:v>
                      </c:pt>
                      <c:pt idx="10750">
                        <c:v>-8.0123182696241746E-3</c:v>
                      </c:pt>
                      <c:pt idx="10751">
                        <c:v>-8.0117438749377264E-3</c:v>
                      </c:pt>
                      <c:pt idx="10752">
                        <c:v>-8.0100571203408615E-3</c:v>
                      </c:pt>
                      <c:pt idx="10753">
                        <c:v>-8.0105126042164052E-3</c:v>
                      </c:pt>
                      <c:pt idx="10754">
                        <c:v>-8.006730774083504E-3</c:v>
                      </c:pt>
                      <c:pt idx="10755">
                        <c:v>-8.0074835752753735E-3</c:v>
                      </c:pt>
                      <c:pt idx="10756">
                        <c:v>-8.0107138247171167E-3</c:v>
                      </c:pt>
                      <c:pt idx="10757">
                        <c:v>-8.0103214619130416E-3</c:v>
                      </c:pt>
                      <c:pt idx="10758">
                        <c:v>-8.0086108666945679E-3</c:v>
                      </c:pt>
                      <c:pt idx="10759">
                        <c:v>-8.0087642549328628E-3</c:v>
                      </c:pt>
                      <c:pt idx="10760">
                        <c:v>-8.0078989192905597E-3</c:v>
                      </c:pt>
                      <c:pt idx="10761">
                        <c:v>-8.0114770732316546E-3</c:v>
                      </c:pt>
                      <c:pt idx="10762">
                        <c:v>-8.0067272806849318E-3</c:v>
                      </c:pt>
                      <c:pt idx="10763">
                        <c:v>-8.0100514092455166E-3</c:v>
                      </c:pt>
                      <c:pt idx="10764">
                        <c:v>-8.0069802819831074E-3</c:v>
                      </c:pt>
                      <c:pt idx="10765">
                        <c:v>-8.0069001227089653E-3</c:v>
                      </c:pt>
                      <c:pt idx="10766">
                        <c:v>-8.0078799561762223E-3</c:v>
                      </c:pt>
                      <c:pt idx="10767">
                        <c:v>-8.007084192779762E-3</c:v>
                      </c:pt>
                      <c:pt idx="10768">
                        <c:v>-8.0066611434163604E-3</c:v>
                      </c:pt>
                      <c:pt idx="10769">
                        <c:v>-8.0043873994247935E-3</c:v>
                      </c:pt>
                      <c:pt idx="10770">
                        <c:v>-8.002087847338607E-3</c:v>
                      </c:pt>
                      <c:pt idx="10771">
                        <c:v>-8.0022461510031815E-3</c:v>
                      </c:pt>
                      <c:pt idx="10772">
                        <c:v>-8.0010125352717783E-3</c:v>
                      </c:pt>
                      <c:pt idx="10773">
                        <c:v>-7.9967403016240248E-3</c:v>
                      </c:pt>
                      <c:pt idx="10774">
                        <c:v>-7.9990710430537879E-3</c:v>
                      </c:pt>
                      <c:pt idx="10775">
                        <c:v>-8.0016271833721203E-3</c:v>
                      </c:pt>
                      <c:pt idx="10776">
                        <c:v>-8.0008460200187183E-3</c:v>
                      </c:pt>
                      <c:pt idx="10777">
                        <c:v>-7.9982871750677847E-3</c:v>
                      </c:pt>
                      <c:pt idx="10778">
                        <c:v>-8.0001042707470715E-3</c:v>
                      </c:pt>
                      <c:pt idx="10779">
                        <c:v>-7.9998990467697786E-3</c:v>
                      </c:pt>
                      <c:pt idx="10780">
                        <c:v>-8.0014681548027742E-3</c:v>
                      </c:pt>
                      <c:pt idx="10781">
                        <c:v>-8.000260623466671E-3</c:v>
                      </c:pt>
                      <c:pt idx="10782">
                        <c:v>-7.9992458016908841E-3</c:v>
                      </c:pt>
                      <c:pt idx="10783">
                        <c:v>-7.9980618227719468E-3</c:v>
                      </c:pt>
                      <c:pt idx="10784">
                        <c:v>-7.9954479541495659E-3</c:v>
                      </c:pt>
                      <c:pt idx="10785">
                        <c:v>-7.9951730054311099E-3</c:v>
                      </c:pt>
                      <c:pt idx="10786">
                        <c:v>-7.9972372015126789E-3</c:v>
                      </c:pt>
                      <c:pt idx="10787">
                        <c:v>-7.9956687040236216E-3</c:v>
                      </c:pt>
                      <c:pt idx="10788">
                        <c:v>-7.9946303085438892E-3</c:v>
                      </c:pt>
                      <c:pt idx="10789">
                        <c:v>-7.9918785905750741E-3</c:v>
                      </c:pt>
                      <c:pt idx="10790">
                        <c:v>-7.9921760449116665E-3</c:v>
                      </c:pt>
                      <c:pt idx="10791">
                        <c:v>-7.995970694399071E-3</c:v>
                      </c:pt>
                      <c:pt idx="10792">
                        <c:v>-7.993496604772006E-3</c:v>
                      </c:pt>
                      <c:pt idx="10793">
                        <c:v>-7.9892957127179823E-3</c:v>
                      </c:pt>
                      <c:pt idx="10794">
                        <c:v>-7.992907675175992E-3</c:v>
                      </c:pt>
                      <c:pt idx="10795">
                        <c:v>-7.9962033413893061E-3</c:v>
                      </c:pt>
                      <c:pt idx="10796">
                        <c:v>-7.9936200423146499E-3</c:v>
                      </c:pt>
                      <c:pt idx="10797">
                        <c:v>-7.9953436569508585E-3</c:v>
                      </c:pt>
                      <c:pt idx="10798">
                        <c:v>-7.9932188888750394E-3</c:v>
                      </c:pt>
                      <c:pt idx="10799">
                        <c:v>-7.9955528808568089E-3</c:v>
                      </c:pt>
                      <c:pt idx="10800">
                        <c:v>-7.9973146189489617E-3</c:v>
                      </c:pt>
                      <c:pt idx="10801">
                        <c:v>-7.9983471557863086E-3</c:v>
                      </c:pt>
                      <c:pt idx="10802">
                        <c:v>-7.9951317409493895E-3</c:v>
                      </c:pt>
                      <c:pt idx="10803">
                        <c:v>-7.9968570863965128E-3</c:v>
                      </c:pt>
                      <c:pt idx="10804">
                        <c:v>-7.9960478041282267E-3</c:v>
                      </c:pt>
                      <c:pt idx="10805">
                        <c:v>-7.9958625287086856E-3</c:v>
                      </c:pt>
                      <c:pt idx="10806">
                        <c:v>-7.9928748051352801E-3</c:v>
                      </c:pt>
                      <c:pt idx="10807">
                        <c:v>-7.9932322159326271E-3</c:v>
                      </c:pt>
                      <c:pt idx="10808">
                        <c:v>-7.9916918412927598E-3</c:v>
                      </c:pt>
                      <c:pt idx="10809">
                        <c:v>-7.9910326476712642E-3</c:v>
                      </c:pt>
                      <c:pt idx="10810">
                        <c:v>-7.9920905174940358E-3</c:v>
                      </c:pt>
                      <c:pt idx="10811">
                        <c:v>-7.9894228985480601E-3</c:v>
                      </c:pt>
                      <c:pt idx="10812">
                        <c:v>-7.9902035585770019E-3</c:v>
                      </c:pt>
                      <c:pt idx="10813">
                        <c:v>-7.9865769553371779E-3</c:v>
                      </c:pt>
                      <c:pt idx="10814">
                        <c:v>-7.9891361809004396E-3</c:v>
                      </c:pt>
                      <c:pt idx="10815">
                        <c:v>-7.9898371625004277E-3</c:v>
                      </c:pt>
                      <c:pt idx="10816">
                        <c:v>-7.9874373001799972E-3</c:v>
                      </c:pt>
                      <c:pt idx="10817">
                        <c:v>-7.9850113101367307E-3</c:v>
                      </c:pt>
                      <c:pt idx="10818">
                        <c:v>-7.9854374401376171E-3</c:v>
                      </c:pt>
                      <c:pt idx="10819">
                        <c:v>-7.9876144877117222E-3</c:v>
                      </c:pt>
                      <c:pt idx="10820">
                        <c:v>-7.9868352504122945E-3</c:v>
                      </c:pt>
                      <c:pt idx="10821">
                        <c:v>-7.9886143081013567E-3</c:v>
                      </c:pt>
                      <c:pt idx="10822">
                        <c:v>-7.9888131314878822E-3</c:v>
                      </c:pt>
                      <c:pt idx="10823">
                        <c:v>-7.9842336576964237E-3</c:v>
                      </c:pt>
                      <c:pt idx="10824">
                        <c:v>-7.9865684184086752E-3</c:v>
                      </c:pt>
                      <c:pt idx="10825">
                        <c:v>-7.985103756321027E-3</c:v>
                      </c:pt>
                      <c:pt idx="10826">
                        <c:v>-7.9841427298534742E-3</c:v>
                      </c:pt>
                      <c:pt idx="10827">
                        <c:v>-7.9852919409807918E-3</c:v>
                      </c:pt>
                      <c:pt idx="10828">
                        <c:v>-7.9852656292002614E-3</c:v>
                      </c:pt>
                      <c:pt idx="10829">
                        <c:v>-7.9863310902377402E-3</c:v>
                      </c:pt>
                      <c:pt idx="10830">
                        <c:v>-7.9843624190255539E-3</c:v>
                      </c:pt>
                      <c:pt idx="10831">
                        <c:v>-7.9794841198102713E-3</c:v>
                      </c:pt>
                      <c:pt idx="10832">
                        <c:v>-7.9788947048675812E-3</c:v>
                      </c:pt>
                      <c:pt idx="10833">
                        <c:v>-7.9774154561567199E-3</c:v>
                      </c:pt>
                      <c:pt idx="10834">
                        <c:v>-7.978191790198064E-3</c:v>
                      </c:pt>
                      <c:pt idx="10835">
                        <c:v>-7.9740656669853981E-3</c:v>
                      </c:pt>
                      <c:pt idx="10836">
                        <c:v>-7.9741097778402749E-3</c:v>
                      </c:pt>
                      <c:pt idx="10837">
                        <c:v>-7.974400735253474E-3</c:v>
                      </c:pt>
                      <c:pt idx="10838">
                        <c:v>-7.9765324942823318E-3</c:v>
                      </c:pt>
                      <c:pt idx="10839">
                        <c:v>-7.9786912959932486E-3</c:v>
                      </c:pt>
                      <c:pt idx="10840">
                        <c:v>-7.9783548283618357E-3</c:v>
                      </c:pt>
                      <c:pt idx="10841">
                        <c:v>-7.9791241269248896E-3</c:v>
                      </c:pt>
                      <c:pt idx="10842">
                        <c:v>-7.9802338782607608E-3</c:v>
                      </c:pt>
                      <c:pt idx="10843">
                        <c:v>-7.9807050794540885E-3</c:v>
                      </c:pt>
                      <c:pt idx="10844">
                        <c:v>-7.9831218944954561E-3</c:v>
                      </c:pt>
                      <c:pt idx="10845">
                        <c:v>-7.9794957568830576E-3</c:v>
                      </c:pt>
                      <c:pt idx="10846">
                        <c:v>-7.9785261840289428E-3</c:v>
                      </c:pt>
                      <c:pt idx="10847">
                        <c:v>-7.9801170063452751E-3</c:v>
                      </c:pt>
                      <c:pt idx="10848">
                        <c:v>-7.9817828876206209E-3</c:v>
                      </c:pt>
                      <c:pt idx="10849">
                        <c:v>-7.9810588656232546E-3</c:v>
                      </c:pt>
                      <c:pt idx="10850">
                        <c:v>-7.9800396560752006E-3</c:v>
                      </c:pt>
                      <c:pt idx="10851">
                        <c:v>-7.9790343224844639E-3</c:v>
                      </c:pt>
                      <c:pt idx="10852">
                        <c:v>-7.9787883884809233E-3</c:v>
                      </c:pt>
                      <c:pt idx="10853">
                        <c:v>-7.9817285786463934E-3</c:v>
                      </c:pt>
                      <c:pt idx="10854">
                        <c:v>-7.9766701926688392E-3</c:v>
                      </c:pt>
                      <c:pt idx="10855">
                        <c:v>-7.9717844319709668E-3</c:v>
                      </c:pt>
                      <c:pt idx="10856">
                        <c:v>-7.9715361590444959E-3</c:v>
                      </c:pt>
                      <c:pt idx="10857">
                        <c:v>-7.9713050493397664E-3</c:v>
                      </c:pt>
                      <c:pt idx="10858">
                        <c:v>-7.972460424501171E-3</c:v>
                      </c:pt>
                      <c:pt idx="10859">
                        <c:v>-7.9660018902510885E-3</c:v>
                      </c:pt>
                      <c:pt idx="10860">
                        <c:v>-7.9694821841769081E-3</c:v>
                      </c:pt>
                      <c:pt idx="10861">
                        <c:v>-7.9712525516777311E-3</c:v>
                      </c:pt>
                      <c:pt idx="10862">
                        <c:v>-7.9707329172825966E-3</c:v>
                      </c:pt>
                      <c:pt idx="10863">
                        <c:v>-7.9670821361565447E-3</c:v>
                      </c:pt>
                      <c:pt idx="10864">
                        <c:v>-7.9656010246894355E-3</c:v>
                      </c:pt>
                      <c:pt idx="10865">
                        <c:v>-7.9626642472443165E-3</c:v>
                      </c:pt>
                      <c:pt idx="10866">
                        <c:v>-7.9632021166011566E-3</c:v>
                      </c:pt>
                      <c:pt idx="10867">
                        <c:v>-7.9669764598941425E-3</c:v>
                      </c:pt>
                      <c:pt idx="10868">
                        <c:v>-7.9655812995705188E-3</c:v>
                      </c:pt>
                      <c:pt idx="10869">
                        <c:v>-7.963875214277126E-3</c:v>
                      </c:pt>
                      <c:pt idx="10870">
                        <c:v>-7.9634845111603465E-3</c:v>
                      </c:pt>
                      <c:pt idx="10871">
                        <c:v>-7.9632291373956474E-3</c:v>
                      </c:pt>
                      <c:pt idx="10872">
                        <c:v>-7.9623720327009744E-3</c:v>
                      </c:pt>
                      <c:pt idx="10873">
                        <c:v>-7.962050038017152E-3</c:v>
                      </c:pt>
                      <c:pt idx="10874">
                        <c:v>-7.9574022877195311E-3</c:v>
                      </c:pt>
                      <c:pt idx="10875">
                        <c:v>-7.959500819681305E-3</c:v>
                      </c:pt>
                      <c:pt idx="10876">
                        <c:v>-7.9571801464200734E-3</c:v>
                      </c:pt>
                      <c:pt idx="10877">
                        <c:v>-7.9568002247499547E-3</c:v>
                      </c:pt>
                      <c:pt idx="10878">
                        <c:v>-7.9582719010087375E-3</c:v>
                      </c:pt>
                      <c:pt idx="10879">
                        <c:v>-7.9619143987095589E-3</c:v>
                      </c:pt>
                      <c:pt idx="10880">
                        <c:v>-7.9606789793653359E-3</c:v>
                      </c:pt>
                      <c:pt idx="10881">
                        <c:v>-7.9588294043334059E-3</c:v>
                      </c:pt>
                      <c:pt idx="10882">
                        <c:v>-7.9561661845069052E-3</c:v>
                      </c:pt>
                      <c:pt idx="10883">
                        <c:v>-7.958476668435523E-3</c:v>
                      </c:pt>
                      <c:pt idx="10884">
                        <c:v>-7.9534010782207586E-3</c:v>
                      </c:pt>
                      <c:pt idx="10885">
                        <c:v>-7.9508691057673195E-3</c:v>
                      </c:pt>
                      <c:pt idx="10886">
                        <c:v>-7.9525768277514692E-3</c:v>
                      </c:pt>
                      <c:pt idx="10887">
                        <c:v>-7.9536073776717512E-3</c:v>
                      </c:pt>
                      <c:pt idx="10888">
                        <c:v>-7.9485995478594928E-3</c:v>
                      </c:pt>
                      <c:pt idx="10889">
                        <c:v>-7.9462916428976269E-3</c:v>
                      </c:pt>
                      <c:pt idx="10890">
                        <c:v>-7.945924799129046E-3</c:v>
                      </c:pt>
                      <c:pt idx="10891">
                        <c:v>-7.9472890348242162E-3</c:v>
                      </c:pt>
                      <c:pt idx="10892">
                        <c:v>-7.9415732665357921E-3</c:v>
                      </c:pt>
                      <c:pt idx="10893">
                        <c:v>-7.9422972904183899E-3</c:v>
                      </c:pt>
                      <c:pt idx="10894">
                        <c:v>-7.9400240270514812E-3</c:v>
                      </c:pt>
                      <c:pt idx="10895">
                        <c:v>-7.9404278676512893E-3</c:v>
                      </c:pt>
                      <c:pt idx="10896">
                        <c:v>-7.9419986477837993E-3</c:v>
                      </c:pt>
                      <c:pt idx="10897">
                        <c:v>-7.9385824848971099E-3</c:v>
                      </c:pt>
                      <c:pt idx="10898">
                        <c:v>-7.9372196620409122E-3</c:v>
                      </c:pt>
                      <c:pt idx="10899">
                        <c:v>-7.940183902300689E-3</c:v>
                      </c:pt>
                      <c:pt idx="10900">
                        <c:v>-7.9367222167662198E-3</c:v>
                      </c:pt>
                      <c:pt idx="10901">
                        <c:v>-7.9395821510067285E-3</c:v>
                      </c:pt>
                      <c:pt idx="10902">
                        <c:v>-7.9365198862927939E-3</c:v>
                      </c:pt>
                      <c:pt idx="10903">
                        <c:v>-7.9390285157744829E-3</c:v>
                      </c:pt>
                      <c:pt idx="10904">
                        <c:v>-7.9316356113211892E-3</c:v>
                      </c:pt>
                      <c:pt idx="10905">
                        <c:v>-7.935736077715758E-3</c:v>
                      </c:pt>
                      <c:pt idx="10906">
                        <c:v>-7.9350054558214225E-3</c:v>
                      </c:pt>
                      <c:pt idx="10907">
                        <c:v>-7.9370863519549611E-3</c:v>
                      </c:pt>
                      <c:pt idx="10908">
                        <c:v>-7.9363444488755978E-3</c:v>
                      </c:pt>
                      <c:pt idx="10909">
                        <c:v>-7.9341899578365821E-3</c:v>
                      </c:pt>
                      <c:pt idx="10910">
                        <c:v>-7.9342748051745796E-3</c:v>
                      </c:pt>
                      <c:pt idx="10911">
                        <c:v>-7.9344313569686686E-3</c:v>
                      </c:pt>
                      <c:pt idx="10912">
                        <c:v>-7.9363046821956888E-3</c:v>
                      </c:pt>
                      <c:pt idx="10913">
                        <c:v>-7.9349407101910255E-3</c:v>
                      </c:pt>
                      <c:pt idx="10914">
                        <c:v>-7.9342656067550102E-3</c:v>
                      </c:pt>
                      <c:pt idx="10915">
                        <c:v>-7.9328667218683136E-3</c:v>
                      </c:pt>
                      <c:pt idx="10916">
                        <c:v>-7.9331081872837817E-3</c:v>
                      </c:pt>
                      <c:pt idx="10917">
                        <c:v>-7.9285483177320912E-3</c:v>
                      </c:pt>
                      <c:pt idx="10918">
                        <c:v>-7.9315083093892558E-3</c:v>
                      </c:pt>
                      <c:pt idx="10919">
                        <c:v>-7.9281135000853157E-3</c:v>
                      </c:pt>
                      <c:pt idx="10920">
                        <c:v>-7.9284508114976834E-3</c:v>
                      </c:pt>
                      <c:pt idx="10921">
                        <c:v>-7.9293853255782646E-3</c:v>
                      </c:pt>
                      <c:pt idx="10922">
                        <c:v>-7.9289312717900212E-3</c:v>
                      </c:pt>
                      <c:pt idx="10923">
                        <c:v>-7.9280327234701516E-3</c:v>
                      </c:pt>
                      <c:pt idx="10924">
                        <c:v>-7.9287884783236732E-3</c:v>
                      </c:pt>
                      <c:pt idx="10925">
                        <c:v>-7.9300161817737625E-3</c:v>
                      </c:pt>
                      <c:pt idx="10926">
                        <c:v>-7.926594674275679E-3</c:v>
                      </c:pt>
                      <c:pt idx="10927">
                        <c:v>-7.9251764427088565E-3</c:v>
                      </c:pt>
                      <c:pt idx="10928">
                        <c:v>-7.9237118981548994E-3</c:v>
                      </c:pt>
                      <c:pt idx="10929">
                        <c:v>-7.9255756047679985E-3</c:v>
                      </c:pt>
                      <c:pt idx="10930">
                        <c:v>-7.9246976534601259E-3</c:v>
                      </c:pt>
                      <c:pt idx="10931">
                        <c:v>-7.9263161053059819E-3</c:v>
                      </c:pt>
                      <c:pt idx="10932">
                        <c:v>-7.9223885788561061E-3</c:v>
                      </c:pt>
                      <c:pt idx="10933">
                        <c:v>-7.9244063779425836E-3</c:v>
                      </c:pt>
                      <c:pt idx="10934">
                        <c:v>-7.9260929936066735E-3</c:v>
                      </c:pt>
                      <c:pt idx="10935">
                        <c:v>-7.9241459737659885E-3</c:v>
                      </c:pt>
                      <c:pt idx="10936">
                        <c:v>-7.9246626766828684E-3</c:v>
                      </c:pt>
                      <c:pt idx="10937">
                        <c:v>-7.9224435424503359E-3</c:v>
                      </c:pt>
                      <c:pt idx="10938">
                        <c:v>-7.9233180153805323E-3</c:v>
                      </c:pt>
                      <c:pt idx="10939">
                        <c:v>-7.9213112155825261E-3</c:v>
                      </c:pt>
                      <c:pt idx="10940">
                        <c:v>-7.9183541198105303E-3</c:v>
                      </c:pt>
                      <c:pt idx="10941">
                        <c:v>-7.9174833156111322E-3</c:v>
                      </c:pt>
                      <c:pt idx="10942">
                        <c:v>-7.9164956578552451E-3</c:v>
                      </c:pt>
                      <c:pt idx="10943">
                        <c:v>-7.9155812564857073E-3</c:v>
                      </c:pt>
                      <c:pt idx="10944">
                        <c:v>-7.9160542399006398E-3</c:v>
                      </c:pt>
                      <c:pt idx="10945">
                        <c:v>-7.9191877761479578E-3</c:v>
                      </c:pt>
                      <c:pt idx="10946">
                        <c:v>-7.9207626446188908E-3</c:v>
                      </c:pt>
                      <c:pt idx="10947">
                        <c:v>-7.9197000886898784E-3</c:v>
                      </c:pt>
                      <c:pt idx="10948">
                        <c:v>-7.920868820125793E-3</c:v>
                      </c:pt>
                      <c:pt idx="10949">
                        <c:v>-7.9176379413941553E-3</c:v>
                      </c:pt>
                      <c:pt idx="10950">
                        <c:v>-7.9189962558179131E-3</c:v>
                      </c:pt>
                      <c:pt idx="10951">
                        <c:v>-7.9176612594847109E-3</c:v>
                      </c:pt>
                      <c:pt idx="10952">
                        <c:v>-7.9193945173508251E-3</c:v>
                      </c:pt>
                      <c:pt idx="10953">
                        <c:v>-7.9231926789796406E-3</c:v>
                      </c:pt>
                      <c:pt idx="10954">
                        <c:v>-7.9232861893481846E-3</c:v>
                      </c:pt>
                      <c:pt idx="10955">
                        <c:v>-7.9185960824334403E-3</c:v>
                      </c:pt>
                      <c:pt idx="10956">
                        <c:v>-7.9179574841775659E-3</c:v>
                      </c:pt>
                      <c:pt idx="10957">
                        <c:v>-7.9174418033334682E-3</c:v>
                      </c:pt>
                      <c:pt idx="10958">
                        <c:v>-7.91599910651084E-3</c:v>
                      </c:pt>
                      <c:pt idx="10959">
                        <c:v>-7.9137284217326593E-3</c:v>
                      </c:pt>
                      <c:pt idx="10960">
                        <c:v>-7.9142655067051676E-3</c:v>
                      </c:pt>
                      <c:pt idx="10961">
                        <c:v>-7.912466898967109E-3</c:v>
                      </c:pt>
                      <c:pt idx="10962">
                        <c:v>-7.9142841293582452E-3</c:v>
                      </c:pt>
                      <c:pt idx="10963">
                        <c:v>-7.914269192122958E-3</c:v>
                      </c:pt>
                      <c:pt idx="10964">
                        <c:v>-7.9122515780875678E-3</c:v>
                      </c:pt>
                      <c:pt idx="10965">
                        <c:v>-7.9129736853466148E-3</c:v>
                      </c:pt>
                      <c:pt idx="10966">
                        <c:v>-7.9099933315749538E-3</c:v>
                      </c:pt>
                      <c:pt idx="10967">
                        <c:v>-7.908939827523543E-3</c:v>
                      </c:pt>
                      <c:pt idx="10968">
                        <c:v>-7.9096934274608816E-3</c:v>
                      </c:pt>
                      <c:pt idx="10969">
                        <c:v>-7.9093186262990597E-3</c:v>
                      </c:pt>
                      <c:pt idx="10970">
                        <c:v>-7.91000505307945E-3</c:v>
                      </c:pt>
                      <c:pt idx="10971">
                        <c:v>-7.9114365044478819E-3</c:v>
                      </c:pt>
                      <c:pt idx="10972">
                        <c:v>-7.9077326368888114E-3</c:v>
                      </c:pt>
                      <c:pt idx="10973">
                        <c:v>-7.9073281199530891E-3</c:v>
                      </c:pt>
                      <c:pt idx="10974">
                        <c:v>-7.9092442808454833E-3</c:v>
                      </c:pt>
                      <c:pt idx="10975">
                        <c:v>-7.9047206515985048E-3</c:v>
                      </c:pt>
                      <c:pt idx="10976">
                        <c:v>-7.9056134206098808E-3</c:v>
                      </c:pt>
                      <c:pt idx="10977">
                        <c:v>-7.9060521089209437E-3</c:v>
                      </c:pt>
                      <c:pt idx="10978">
                        <c:v>-7.9009509586309805E-3</c:v>
                      </c:pt>
                      <c:pt idx="10979">
                        <c:v>-7.9007668217494637E-3</c:v>
                      </c:pt>
                      <c:pt idx="10980">
                        <c:v>-7.9050765322160026E-3</c:v>
                      </c:pt>
                      <c:pt idx="10981">
                        <c:v>-7.8984125937548878E-3</c:v>
                      </c:pt>
                      <c:pt idx="10982">
                        <c:v>-7.8962858374951022E-3</c:v>
                      </c:pt>
                      <c:pt idx="10983">
                        <c:v>-7.8956192688613962E-3</c:v>
                      </c:pt>
                      <c:pt idx="10984">
                        <c:v>-7.896332246481565E-3</c:v>
                      </c:pt>
                      <c:pt idx="10985">
                        <c:v>-7.8967494080886842E-3</c:v>
                      </c:pt>
                      <c:pt idx="10986">
                        <c:v>-7.8942328989180573E-3</c:v>
                      </c:pt>
                      <c:pt idx="10987">
                        <c:v>-7.8939943094849096E-3</c:v>
                      </c:pt>
                      <c:pt idx="10988">
                        <c:v>-7.8939564526116258E-3</c:v>
                      </c:pt>
                      <c:pt idx="10989">
                        <c:v>-7.8897600939551085E-3</c:v>
                      </c:pt>
                      <c:pt idx="10990">
                        <c:v>-7.8923550713138162E-3</c:v>
                      </c:pt>
                      <c:pt idx="10991">
                        <c:v>-7.889508121227443E-3</c:v>
                      </c:pt>
                      <c:pt idx="10992">
                        <c:v>-7.887236522913869E-3</c:v>
                      </c:pt>
                      <c:pt idx="10993">
                        <c:v>-7.8902685620455392E-3</c:v>
                      </c:pt>
                      <c:pt idx="10994">
                        <c:v>-7.8894456071989735E-3</c:v>
                      </c:pt>
                      <c:pt idx="10995">
                        <c:v>-7.8875847727294061E-3</c:v>
                      </c:pt>
                      <c:pt idx="10996">
                        <c:v>-7.8904949115518562E-3</c:v>
                      </c:pt>
                      <c:pt idx="10997">
                        <c:v>-7.8876346753718237E-3</c:v>
                      </c:pt>
                      <c:pt idx="10998">
                        <c:v>-7.8895324410944434E-3</c:v>
                      </c:pt>
                      <c:pt idx="10999">
                        <c:v>-7.8900088736222479E-3</c:v>
                      </c:pt>
                      <c:pt idx="11000">
                        <c:v>-7.8896252625285396E-3</c:v>
                      </c:pt>
                      <c:pt idx="11001">
                        <c:v>-7.8884376825113442E-3</c:v>
                      </c:pt>
                      <c:pt idx="11002">
                        <c:v>-7.8852416876215112E-3</c:v>
                      </c:pt>
                      <c:pt idx="11003">
                        <c:v>-7.8864203203161988E-3</c:v>
                      </c:pt>
                      <c:pt idx="11004">
                        <c:v>-7.8867038951746463E-3</c:v>
                      </c:pt>
                      <c:pt idx="11005">
                        <c:v>-7.8866021251930481E-3</c:v>
                      </c:pt>
                      <c:pt idx="11006">
                        <c:v>-7.8841264946930122E-3</c:v>
                      </c:pt>
                      <c:pt idx="11007">
                        <c:v>-7.8796983264713769E-3</c:v>
                      </c:pt>
                      <c:pt idx="11008">
                        <c:v>-7.880946896909059E-3</c:v>
                      </c:pt>
                      <c:pt idx="11009">
                        <c:v>-7.8805567636367393E-3</c:v>
                      </c:pt>
                      <c:pt idx="11010">
                        <c:v>-7.8806265404502921E-3</c:v>
                      </c:pt>
                      <c:pt idx="11011">
                        <c:v>-7.8763484274497995E-3</c:v>
                      </c:pt>
                      <c:pt idx="11012">
                        <c:v>-7.8746395715264192E-3</c:v>
                      </c:pt>
                      <c:pt idx="11013">
                        <c:v>-7.876747051595764E-3</c:v>
                      </c:pt>
                      <c:pt idx="11014">
                        <c:v>-7.876999516098963E-3</c:v>
                      </c:pt>
                      <c:pt idx="11015">
                        <c:v>-7.8741760876256933E-3</c:v>
                      </c:pt>
                      <c:pt idx="11016">
                        <c:v>-7.8746946224337103E-3</c:v>
                      </c:pt>
                      <c:pt idx="11017">
                        <c:v>-7.8768556529503261E-3</c:v>
                      </c:pt>
                      <c:pt idx="11018">
                        <c:v>-7.8761860418411732E-3</c:v>
                      </c:pt>
                      <c:pt idx="11019">
                        <c:v>-7.8727015349381538E-3</c:v>
                      </c:pt>
                      <c:pt idx="11020">
                        <c:v>-7.8742066599098385E-3</c:v>
                      </c:pt>
                      <c:pt idx="11021">
                        <c:v>-7.8718486474415993E-3</c:v>
                      </c:pt>
                      <c:pt idx="11022">
                        <c:v>-7.8679110248319282E-3</c:v>
                      </c:pt>
                      <c:pt idx="11023">
                        <c:v>-7.8666612452714234E-3</c:v>
                      </c:pt>
                      <c:pt idx="11024">
                        <c:v>-7.863083424923192E-3</c:v>
                      </c:pt>
                      <c:pt idx="11025">
                        <c:v>-7.862610367988538E-3</c:v>
                      </c:pt>
                      <c:pt idx="11026">
                        <c:v>-7.8617459590750102E-3</c:v>
                      </c:pt>
                      <c:pt idx="11027">
                        <c:v>-7.8620221876786588E-3</c:v>
                      </c:pt>
                      <c:pt idx="11028">
                        <c:v>-7.8638055359783309E-3</c:v>
                      </c:pt>
                      <c:pt idx="11029">
                        <c:v>-7.8629812192836934E-3</c:v>
                      </c:pt>
                      <c:pt idx="11030">
                        <c:v>-7.8631423767222004E-3</c:v>
                      </c:pt>
                      <c:pt idx="11031">
                        <c:v>-7.860403574822936E-3</c:v>
                      </c:pt>
                      <c:pt idx="11032">
                        <c:v>-7.8606152041427509E-3</c:v>
                      </c:pt>
                      <c:pt idx="11033">
                        <c:v>-7.8607246896171164E-3</c:v>
                      </c:pt>
                      <c:pt idx="11034">
                        <c:v>-7.8586570349764573E-3</c:v>
                      </c:pt>
                      <c:pt idx="11035">
                        <c:v>-7.8583171811097367E-3</c:v>
                      </c:pt>
                      <c:pt idx="11036">
                        <c:v>-7.8591877976065937E-3</c:v>
                      </c:pt>
                      <c:pt idx="11037">
                        <c:v>-7.8562201623443365E-3</c:v>
                      </c:pt>
                      <c:pt idx="11038">
                        <c:v>-7.8534930038695796E-3</c:v>
                      </c:pt>
                      <c:pt idx="11039">
                        <c:v>-7.8532374862239508E-3</c:v>
                      </c:pt>
                      <c:pt idx="11040">
                        <c:v>-7.8558380463754091E-3</c:v>
                      </c:pt>
                      <c:pt idx="11041">
                        <c:v>-7.8549335385816755E-3</c:v>
                      </c:pt>
                      <c:pt idx="11042">
                        <c:v>-7.8534306680239242E-3</c:v>
                      </c:pt>
                      <c:pt idx="11043">
                        <c:v>-7.8522559060490854E-3</c:v>
                      </c:pt>
                      <c:pt idx="11044">
                        <c:v>-7.8499909031630021E-3</c:v>
                      </c:pt>
                      <c:pt idx="11045">
                        <c:v>-7.849957211453526E-3</c:v>
                      </c:pt>
                      <c:pt idx="11046">
                        <c:v>-7.8460357700237907E-3</c:v>
                      </c:pt>
                      <c:pt idx="11047">
                        <c:v>-7.8449590727128569E-3</c:v>
                      </c:pt>
                      <c:pt idx="11048">
                        <c:v>-7.8479183959721081E-3</c:v>
                      </c:pt>
                      <c:pt idx="11049">
                        <c:v>-7.8486714271987102E-3</c:v>
                      </c:pt>
                      <c:pt idx="11050">
                        <c:v>-7.8491362903123866E-3</c:v>
                      </c:pt>
                      <c:pt idx="11051">
                        <c:v>-7.8462259898228661E-3</c:v>
                      </c:pt>
                      <c:pt idx="11052">
                        <c:v>-7.8416035174246057E-3</c:v>
                      </c:pt>
                      <c:pt idx="11053">
                        <c:v>-7.8394704370351818E-3</c:v>
                      </c:pt>
                      <c:pt idx="11054">
                        <c:v>-7.839394199916765E-3</c:v>
                      </c:pt>
                      <c:pt idx="11055">
                        <c:v>-7.8418540964316896E-3</c:v>
                      </c:pt>
                      <c:pt idx="11056">
                        <c:v>-7.8386497040980191E-3</c:v>
                      </c:pt>
                      <c:pt idx="11057">
                        <c:v>-7.8384019001567946E-3</c:v>
                      </c:pt>
                      <c:pt idx="11058">
                        <c:v>-7.8411484195668683E-3</c:v>
                      </c:pt>
                      <c:pt idx="11059">
                        <c:v>-7.8372864667123395E-3</c:v>
                      </c:pt>
                      <c:pt idx="11060">
                        <c:v>-7.8368307883365917E-3</c:v>
                      </c:pt>
                      <c:pt idx="11061">
                        <c:v>-7.837067974905047E-3</c:v>
                      </c:pt>
                      <c:pt idx="11062">
                        <c:v>-7.8392966739762471E-3</c:v>
                      </c:pt>
                      <c:pt idx="11063">
                        <c:v>-7.8408430756302418E-3</c:v>
                      </c:pt>
                      <c:pt idx="11064">
                        <c:v>-7.8369120413343107E-3</c:v>
                      </c:pt>
                      <c:pt idx="11065">
                        <c:v>-7.8341190556133998E-3</c:v>
                      </c:pt>
                      <c:pt idx="11066">
                        <c:v>-7.8324737071486013E-3</c:v>
                      </c:pt>
                      <c:pt idx="11067">
                        <c:v>-7.8341681959568799E-3</c:v>
                      </c:pt>
                      <c:pt idx="11068">
                        <c:v>-7.8334861299840311E-3</c:v>
                      </c:pt>
                      <c:pt idx="11069">
                        <c:v>-7.8320055222158534E-3</c:v>
                      </c:pt>
                      <c:pt idx="11070">
                        <c:v>-7.8301550215278144E-3</c:v>
                      </c:pt>
                      <c:pt idx="11071">
                        <c:v>-7.827993916042603E-3</c:v>
                      </c:pt>
                      <c:pt idx="11072">
                        <c:v>-7.8287882161681907E-3</c:v>
                      </c:pt>
                      <c:pt idx="11073">
                        <c:v>-7.8241964480187162E-3</c:v>
                      </c:pt>
                      <c:pt idx="11074">
                        <c:v>-7.8243850004254684E-3</c:v>
                      </c:pt>
                      <c:pt idx="11075">
                        <c:v>-7.8214793186038301E-3</c:v>
                      </c:pt>
                      <c:pt idx="11076">
                        <c:v>-7.8221097376091689E-3</c:v>
                      </c:pt>
                      <c:pt idx="11077">
                        <c:v>-7.8226383863044882E-3</c:v>
                      </c:pt>
                      <c:pt idx="11078">
                        <c:v>-7.820781678005562E-3</c:v>
                      </c:pt>
                      <c:pt idx="11079">
                        <c:v>-7.8191570925793177E-3</c:v>
                      </c:pt>
                      <c:pt idx="11080">
                        <c:v>-7.8146270716716419E-3</c:v>
                      </c:pt>
                      <c:pt idx="11081">
                        <c:v>-7.8156573067184407E-3</c:v>
                      </c:pt>
                      <c:pt idx="11082">
                        <c:v>-7.8169111490492445E-3</c:v>
                      </c:pt>
                      <c:pt idx="11083">
                        <c:v>-7.8196270030097617E-3</c:v>
                      </c:pt>
                      <c:pt idx="11084">
                        <c:v>-7.8179055790534354E-3</c:v>
                      </c:pt>
                      <c:pt idx="11085">
                        <c:v>-7.8187057556868608E-3</c:v>
                      </c:pt>
                      <c:pt idx="11086">
                        <c:v>-7.8170994301632601E-3</c:v>
                      </c:pt>
                      <c:pt idx="11087">
                        <c:v>-7.8132798860539188E-3</c:v>
                      </c:pt>
                      <c:pt idx="11088">
                        <c:v>-7.8114113680682606E-3</c:v>
                      </c:pt>
                      <c:pt idx="11089">
                        <c:v>-7.810000652147109E-3</c:v>
                      </c:pt>
                      <c:pt idx="11090">
                        <c:v>-7.8084062107647151E-3</c:v>
                      </c:pt>
                      <c:pt idx="11091">
                        <c:v>-7.810465570866597E-3</c:v>
                      </c:pt>
                      <c:pt idx="11092">
                        <c:v>-7.8113903084104193E-3</c:v>
                      </c:pt>
                      <c:pt idx="11093">
                        <c:v>-7.8084235611663062E-3</c:v>
                      </c:pt>
                      <c:pt idx="11094">
                        <c:v>-7.8076849994999434E-3</c:v>
                      </c:pt>
                      <c:pt idx="11095">
                        <c:v>-7.8037483086484984E-3</c:v>
                      </c:pt>
                      <c:pt idx="11096">
                        <c:v>-7.8056277154090088E-3</c:v>
                      </c:pt>
                      <c:pt idx="11097">
                        <c:v>-7.8062174091344076E-3</c:v>
                      </c:pt>
                      <c:pt idx="11098">
                        <c:v>-7.8048416329384836E-3</c:v>
                      </c:pt>
                      <c:pt idx="11099">
                        <c:v>-7.8060191233804499E-3</c:v>
                      </c:pt>
                      <c:pt idx="11100">
                        <c:v>-7.8053190819245702E-3</c:v>
                      </c:pt>
                      <c:pt idx="11101">
                        <c:v>-7.8040284334906255E-3</c:v>
                      </c:pt>
                      <c:pt idx="11102">
                        <c:v>-7.801392518116939E-3</c:v>
                      </c:pt>
                      <c:pt idx="11103">
                        <c:v>-7.7997055363219102E-3</c:v>
                      </c:pt>
                      <c:pt idx="11104">
                        <c:v>-7.8000495532967382E-3</c:v>
                      </c:pt>
                      <c:pt idx="11105">
                        <c:v>-7.8006190403203885E-3</c:v>
                      </c:pt>
                      <c:pt idx="11106">
                        <c:v>-7.7999582098557613E-3</c:v>
                      </c:pt>
                      <c:pt idx="11107">
                        <c:v>-7.7994875258097949E-3</c:v>
                      </c:pt>
                      <c:pt idx="11108">
                        <c:v>-7.7972491768972529E-3</c:v>
                      </c:pt>
                      <c:pt idx="11109">
                        <c:v>-7.7996918377956281E-3</c:v>
                      </c:pt>
                      <c:pt idx="11110">
                        <c:v>-7.8010604513278894E-3</c:v>
                      </c:pt>
                      <c:pt idx="11111">
                        <c:v>-7.7976112487424904E-3</c:v>
                      </c:pt>
                      <c:pt idx="11112">
                        <c:v>-7.7970883021635318E-3</c:v>
                      </c:pt>
                      <c:pt idx="11113">
                        <c:v>-7.7974235998754041E-3</c:v>
                      </c:pt>
                      <c:pt idx="11114">
                        <c:v>-7.7973137986905861E-3</c:v>
                      </c:pt>
                      <c:pt idx="11115">
                        <c:v>-7.7978632270563975E-3</c:v>
                      </c:pt>
                      <c:pt idx="11116">
                        <c:v>-7.8012640466747748E-3</c:v>
                      </c:pt>
                      <c:pt idx="11117">
                        <c:v>-7.8014438026356219E-3</c:v>
                      </c:pt>
                      <c:pt idx="11118">
                        <c:v>-7.7971353146867274E-3</c:v>
                      </c:pt>
                      <c:pt idx="11119">
                        <c:v>-7.7989024003169982E-3</c:v>
                      </c:pt>
                      <c:pt idx="11120">
                        <c:v>-7.8013724747164823E-3</c:v>
                      </c:pt>
                      <c:pt idx="11121">
                        <c:v>-7.8010702090958893E-3</c:v>
                      </c:pt>
                      <c:pt idx="11122">
                        <c:v>-7.8009561978967567E-3</c:v>
                      </c:pt>
                      <c:pt idx="11123">
                        <c:v>-7.8021428053322408E-3</c:v>
                      </c:pt>
                      <c:pt idx="11124">
                        <c:v>-7.8018165947767596E-3</c:v>
                      </c:pt>
                      <c:pt idx="11125">
                        <c:v>-7.8019446049750717E-3</c:v>
                      </c:pt>
                      <c:pt idx="11126">
                        <c:v>-7.8017871840884573E-3</c:v>
                      </c:pt>
                      <c:pt idx="11127">
                        <c:v>-7.8026950904817758E-3</c:v>
                      </c:pt>
                      <c:pt idx="11128">
                        <c:v>-7.8007705284479116E-3</c:v>
                      </c:pt>
                      <c:pt idx="11129">
                        <c:v>-7.7972897563031241E-3</c:v>
                      </c:pt>
                      <c:pt idx="11130">
                        <c:v>-7.7981838366068699E-3</c:v>
                      </c:pt>
                      <c:pt idx="11131">
                        <c:v>-7.7997510655655987E-3</c:v>
                      </c:pt>
                      <c:pt idx="11132">
                        <c:v>-7.7968764930291977E-3</c:v>
                      </c:pt>
                      <c:pt idx="11133">
                        <c:v>-7.7975481156359614E-3</c:v>
                      </c:pt>
                      <c:pt idx="11134">
                        <c:v>-7.796445188568403E-3</c:v>
                      </c:pt>
                      <c:pt idx="11135">
                        <c:v>-7.7917278898786205E-3</c:v>
                      </c:pt>
                      <c:pt idx="11136">
                        <c:v>-7.7945061450912234E-3</c:v>
                      </c:pt>
                      <c:pt idx="11137">
                        <c:v>-7.7926936999682317E-3</c:v>
                      </c:pt>
                      <c:pt idx="11138">
                        <c:v>-7.7912392102326838E-3</c:v>
                      </c:pt>
                      <c:pt idx="11139">
                        <c:v>-7.7921425353688423E-3</c:v>
                      </c:pt>
                      <c:pt idx="11140">
                        <c:v>-7.7917687905183037E-3</c:v>
                      </c:pt>
                      <c:pt idx="11141">
                        <c:v>-7.7932738162508385E-3</c:v>
                      </c:pt>
                      <c:pt idx="11142">
                        <c:v>-7.7879199571183402E-3</c:v>
                      </c:pt>
                      <c:pt idx="11143">
                        <c:v>-7.7872894189038961E-3</c:v>
                      </c:pt>
                      <c:pt idx="11144">
                        <c:v>-7.788848520957267E-3</c:v>
                      </c:pt>
                      <c:pt idx="11145">
                        <c:v>-7.7873606349699335E-3</c:v>
                      </c:pt>
                      <c:pt idx="11146">
                        <c:v>-7.7866080429370198E-3</c:v>
                      </c:pt>
                      <c:pt idx="11147">
                        <c:v>-7.7851306601042199E-3</c:v>
                      </c:pt>
                      <c:pt idx="11148">
                        <c:v>-7.785281109079451E-3</c:v>
                      </c:pt>
                      <c:pt idx="11149">
                        <c:v>-7.7849050196116534E-3</c:v>
                      </c:pt>
                      <c:pt idx="11150">
                        <c:v>-7.7849788469520993E-3</c:v>
                      </c:pt>
                      <c:pt idx="11151">
                        <c:v>-7.78614932990999E-3</c:v>
                      </c:pt>
                      <c:pt idx="11152">
                        <c:v>-7.7848532168963676E-3</c:v>
                      </c:pt>
                      <c:pt idx="11153">
                        <c:v>-7.7823463479504904E-3</c:v>
                      </c:pt>
                      <c:pt idx="11154">
                        <c:v>-7.7791444275914111E-3</c:v>
                      </c:pt>
                      <c:pt idx="11155">
                        <c:v>-7.7810508303117363E-3</c:v>
                      </c:pt>
                      <c:pt idx="11156">
                        <c:v>-7.7802091029242765E-3</c:v>
                      </c:pt>
                      <c:pt idx="11157">
                        <c:v>-7.7786907192728206E-3</c:v>
                      </c:pt>
                      <c:pt idx="11158">
                        <c:v>-7.7807076337975027E-3</c:v>
                      </c:pt>
                      <c:pt idx="11159">
                        <c:v>-7.7798218055829052E-3</c:v>
                      </c:pt>
                      <c:pt idx="11160">
                        <c:v>-7.7759166418320813E-3</c:v>
                      </c:pt>
                      <c:pt idx="11161">
                        <c:v>-7.7711513906182049E-3</c:v>
                      </c:pt>
                      <c:pt idx="11162">
                        <c:v>-7.7700022443565955E-3</c:v>
                      </c:pt>
                      <c:pt idx="11163">
                        <c:v>-7.7714919720193844E-3</c:v>
                      </c:pt>
                      <c:pt idx="11164">
                        <c:v>-7.7708347566876257E-3</c:v>
                      </c:pt>
                      <c:pt idx="11165">
                        <c:v>-7.7692239452619404E-3</c:v>
                      </c:pt>
                      <c:pt idx="11166">
                        <c:v>-7.7680459225621364E-3</c:v>
                      </c:pt>
                      <c:pt idx="11167">
                        <c:v>-7.7677215448842402E-3</c:v>
                      </c:pt>
                      <c:pt idx="11168">
                        <c:v>-7.766090522186575E-3</c:v>
                      </c:pt>
                      <c:pt idx="11169">
                        <c:v>-7.7678694955447894E-3</c:v>
                      </c:pt>
                      <c:pt idx="11170">
                        <c:v>-7.7705040893147649E-3</c:v>
                      </c:pt>
                      <c:pt idx="11171">
                        <c:v>-7.7691766259509257E-3</c:v>
                      </c:pt>
                      <c:pt idx="11172">
                        <c:v>-7.7684584425046299E-3</c:v>
                      </c:pt>
                      <c:pt idx="11173">
                        <c:v>-7.7631998663518715E-3</c:v>
                      </c:pt>
                      <c:pt idx="11174">
                        <c:v>-7.763842238574209E-3</c:v>
                      </c:pt>
                      <c:pt idx="11175">
                        <c:v>-7.7600369777132043E-3</c:v>
                      </c:pt>
                      <c:pt idx="11176">
                        <c:v>-7.7612595810771963E-3</c:v>
                      </c:pt>
                      <c:pt idx="11177">
                        <c:v>-7.7589633784922859E-3</c:v>
                      </c:pt>
                      <c:pt idx="11178">
                        <c:v>-7.7596384071579984E-3</c:v>
                      </c:pt>
                      <c:pt idx="11179">
                        <c:v>-7.7611325617878459E-3</c:v>
                      </c:pt>
                      <c:pt idx="11180">
                        <c:v>-7.7614339775169848E-3</c:v>
                      </c:pt>
                      <c:pt idx="11181">
                        <c:v>-7.7604973515997093E-3</c:v>
                      </c:pt>
                      <c:pt idx="11182">
                        <c:v>-7.7624065795643127E-3</c:v>
                      </c:pt>
                      <c:pt idx="11183">
                        <c:v>-7.7594964986578601E-3</c:v>
                      </c:pt>
                      <c:pt idx="11184">
                        <c:v>-7.7590928741892431E-3</c:v>
                      </c:pt>
                      <c:pt idx="11185">
                        <c:v>-7.7574484518809078E-3</c:v>
                      </c:pt>
                      <c:pt idx="11186">
                        <c:v>-7.7587441962846922E-3</c:v>
                      </c:pt>
                      <c:pt idx="11187">
                        <c:v>-7.7597832638138693E-3</c:v>
                      </c:pt>
                      <c:pt idx="11188">
                        <c:v>-7.7623794879766303E-3</c:v>
                      </c:pt>
                      <c:pt idx="11189">
                        <c:v>-7.7613760386635476E-3</c:v>
                      </c:pt>
                      <c:pt idx="11190">
                        <c:v>-7.7598966744576317E-3</c:v>
                      </c:pt>
                      <c:pt idx="11191">
                        <c:v>-7.759084862597374E-3</c:v>
                      </c:pt>
                      <c:pt idx="11192">
                        <c:v>-7.7619251068316115E-3</c:v>
                      </c:pt>
                      <c:pt idx="11193">
                        <c:v>-7.7620422083578659E-3</c:v>
                      </c:pt>
                      <c:pt idx="11194">
                        <c:v>-7.7593555958589645E-3</c:v>
                      </c:pt>
                      <c:pt idx="11195">
                        <c:v>-7.7529872470668568E-3</c:v>
                      </c:pt>
                      <c:pt idx="11196">
                        <c:v>-7.7530965711802109E-3</c:v>
                      </c:pt>
                      <c:pt idx="11197">
                        <c:v>-7.7529766277551438E-3</c:v>
                      </c:pt>
                      <c:pt idx="11198">
                        <c:v>-7.7521748467497568E-3</c:v>
                      </c:pt>
                      <c:pt idx="11199">
                        <c:v>-7.752597823394468E-3</c:v>
                      </c:pt>
                      <c:pt idx="11200">
                        <c:v>-7.7511592199917762E-3</c:v>
                      </c:pt>
                      <c:pt idx="11201">
                        <c:v>-7.7501448668766794E-3</c:v>
                      </c:pt>
                      <c:pt idx="11202">
                        <c:v>-7.748258633626247E-3</c:v>
                      </c:pt>
                      <c:pt idx="11203">
                        <c:v>-7.747733113091816E-3</c:v>
                      </c:pt>
                      <c:pt idx="11204">
                        <c:v>-7.7429129795843835E-3</c:v>
                      </c:pt>
                      <c:pt idx="11205">
                        <c:v>-7.7439343938944223E-3</c:v>
                      </c:pt>
                      <c:pt idx="11206">
                        <c:v>-7.7440700592378356E-3</c:v>
                      </c:pt>
                      <c:pt idx="11207">
                        <c:v>-7.7444723349928196E-3</c:v>
                      </c:pt>
                      <c:pt idx="11208">
                        <c:v>-7.7447604512612574E-3</c:v>
                      </c:pt>
                      <c:pt idx="11209">
                        <c:v>-7.7442492230504999E-3</c:v>
                      </c:pt>
                      <c:pt idx="11210">
                        <c:v>-7.7427977333353647E-3</c:v>
                      </c:pt>
                      <c:pt idx="11211">
                        <c:v>-7.7438370386654536E-3</c:v>
                      </c:pt>
                      <c:pt idx="11212">
                        <c:v>-7.7417616162131836E-3</c:v>
                      </c:pt>
                      <c:pt idx="11213">
                        <c:v>-7.7433174571754056E-3</c:v>
                      </c:pt>
                      <c:pt idx="11214">
                        <c:v>-7.7417052212898118E-3</c:v>
                      </c:pt>
                      <c:pt idx="11215">
                        <c:v>-7.7407630755759104E-3</c:v>
                      </c:pt>
                      <c:pt idx="11216">
                        <c:v>-7.7395808775322025E-3</c:v>
                      </c:pt>
                      <c:pt idx="11217">
                        <c:v>-7.7379938260532808E-3</c:v>
                      </c:pt>
                      <c:pt idx="11218">
                        <c:v>-7.7385269890970403E-3</c:v>
                      </c:pt>
                      <c:pt idx="11219">
                        <c:v>-7.7392470660076458E-3</c:v>
                      </c:pt>
                      <c:pt idx="11220">
                        <c:v>-7.7406112297241161E-3</c:v>
                      </c:pt>
                      <c:pt idx="11221">
                        <c:v>-7.7365068625472365E-3</c:v>
                      </c:pt>
                      <c:pt idx="11222">
                        <c:v>-7.7357857585617197E-3</c:v>
                      </c:pt>
                      <c:pt idx="11223">
                        <c:v>-7.7335384887085995E-3</c:v>
                      </c:pt>
                      <c:pt idx="11224">
                        <c:v>-7.7310853281972363E-3</c:v>
                      </c:pt>
                      <c:pt idx="11225">
                        <c:v>-7.7278622865972766E-3</c:v>
                      </c:pt>
                      <c:pt idx="11226">
                        <c:v>-7.729067731002754E-3</c:v>
                      </c:pt>
                      <c:pt idx="11227">
                        <c:v>-7.7289857725104496E-3</c:v>
                      </c:pt>
                      <c:pt idx="11228">
                        <c:v>-7.7313215181205562E-3</c:v>
                      </c:pt>
                      <c:pt idx="11229">
                        <c:v>-7.730428697958717E-3</c:v>
                      </c:pt>
                      <c:pt idx="11230">
                        <c:v>-7.7301178871750711E-3</c:v>
                      </c:pt>
                      <c:pt idx="11231">
                        <c:v>-7.7307416485318898E-3</c:v>
                      </c:pt>
                      <c:pt idx="11232">
                        <c:v>-7.7297823769661711E-3</c:v>
                      </c:pt>
                      <c:pt idx="11233">
                        <c:v>-7.7295209597266282E-3</c:v>
                      </c:pt>
                      <c:pt idx="11234">
                        <c:v>-7.7246552298198901E-3</c:v>
                      </c:pt>
                      <c:pt idx="11235">
                        <c:v>-7.7257413608309454E-3</c:v>
                      </c:pt>
                      <c:pt idx="11236">
                        <c:v>-7.7283361504632249E-3</c:v>
                      </c:pt>
                      <c:pt idx="11237">
                        <c:v>-7.7287704487212861E-3</c:v>
                      </c:pt>
                      <c:pt idx="11238">
                        <c:v>-7.7305230585688984E-3</c:v>
                      </c:pt>
                      <c:pt idx="11239">
                        <c:v>-7.7313938001819021E-3</c:v>
                      </c:pt>
                      <c:pt idx="11240">
                        <c:v>-7.7303677736736062E-3</c:v>
                      </c:pt>
                      <c:pt idx="11241">
                        <c:v>-7.7292166488888E-3</c:v>
                      </c:pt>
                      <c:pt idx="11242">
                        <c:v>-7.7305722848153846E-3</c:v>
                      </c:pt>
                      <c:pt idx="11243">
                        <c:v>-7.7268341905826383E-3</c:v>
                      </c:pt>
                      <c:pt idx="11244">
                        <c:v>-7.7276701893480059E-3</c:v>
                      </c:pt>
                      <c:pt idx="11245">
                        <c:v>-7.7290624830718491E-3</c:v>
                      </c:pt>
                      <c:pt idx="11246">
                        <c:v>-7.7307355839969609E-3</c:v>
                      </c:pt>
                      <c:pt idx="11247">
                        <c:v>-7.7293381692332226E-3</c:v>
                      </c:pt>
                      <c:pt idx="11248">
                        <c:v>-7.725540716680082E-3</c:v>
                      </c:pt>
                      <c:pt idx="11249">
                        <c:v>-7.7251223266285142E-3</c:v>
                      </c:pt>
                      <c:pt idx="11250">
                        <c:v>-7.7269079065859407E-3</c:v>
                      </c:pt>
                      <c:pt idx="11251">
                        <c:v>-7.7286413073811453E-3</c:v>
                      </c:pt>
                      <c:pt idx="11252">
                        <c:v>-7.7249267204535935E-3</c:v>
                      </c:pt>
                      <c:pt idx="11253">
                        <c:v>-7.7262948298068455E-3</c:v>
                      </c:pt>
                      <c:pt idx="11254">
                        <c:v>-7.7245203339612141E-3</c:v>
                      </c:pt>
                      <c:pt idx="11255">
                        <c:v>-7.7241402498958367E-3</c:v>
                      </c:pt>
                      <c:pt idx="11256">
                        <c:v>-7.724883257678318E-3</c:v>
                      </c:pt>
                      <c:pt idx="11257">
                        <c:v>-7.7252708879106532E-3</c:v>
                      </c:pt>
                      <c:pt idx="11258">
                        <c:v>-7.7264750545783635E-3</c:v>
                      </c:pt>
                      <c:pt idx="11259">
                        <c:v>-7.72757362571172E-3</c:v>
                      </c:pt>
                      <c:pt idx="11260">
                        <c:v>-7.7240499030428221E-3</c:v>
                      </c:pt>
                      <c:pt idx="11261">
                        <c:v>-7.726660453622451E-3</c:v>
                      </c:pt>
                      <c:pt idx="11262">
                        <c:v>-7.7261043327657196E-3</c:v>
                      </c:pt>
                      <c:pt idx="11263">
                        <c:v>-7.7260906108552021E-3</c:v>
                      </c:pt>
                      <c:pt idx="11264">
                        <c:v>-7.7261491123121031E-3</c:v>
                      </c:pt>
                      <c:pt idx="11265">
                        <c:v>-7.7266753432920629E-3</c:v>
                      </c:pt>
                      <c:pt idx="11266">
                        <c:v>-7.7299924023067736E-3</c:v>
                      </c:pt>
                      <c:pt idx="11267">
                        <c:v>-7.7289158879911583E-3</c:v>
                      </c:pt>
                      <c:pt idx="11268">
                        <c:v>-7.7272103777732762E-3</c:v>
                      </c:pt>
                      <c:pt idx="11269">
                        <c:v>-7.7262793156953535E-3</c:v>
                      </c:pt>
                      <c:pt idx="11270">
                        <c:v>-7.7270137652348204E-3</c:v>
                      </c:pt>
                      <c:pt idx="11271">
                        <c:v>-7.7288440783443296E-3</c:v>
                      </c:pt>
                      <c:pt idx="11272">
                        <c:v>-7.7261197756495091E-3</c:v>
                      </c:pt>
                      <c:pt idx="11273">
                        <c:v>-7.7261805793833252E-3</c:v>
                      </c:pt>
                      <c:pt idx="11274">
                        <c:v>-7.7253407977589325E-3</c:v>
                      </c:pt>
                      <c:pt idx="11275">
                        <c:v>-7.7239791277964598E-3</c:v>
                      </c:pt>
                      <c:pt idx="11276">
                        <c:v>-7.7189744348753623E-3</c:v>
                      </c:pt>
                      <c:pt idx="11277">
                        <c:v>-7.718887159625455E-3</c:v>
                      </c:pt>
                      <c:pt idx="11278">
                        <c:v>-7.7196026547976656E-3</c:v>
                      </c:pt>
                      <c:pt idx="11279">
                        <c:v>-7.7180841065362929E-3</c:v>
                      </c:pt>
                      <c:pt idx="11280">
                        <c:v>-7.7187814411293527E-3</c:v>
                      </c:pt>
                      <c:pt idx="11281">
                        <c:v>-7.7190059965923661E-3</c:v>
                      </c:pt>
                      <c:pt idx="11282">
                        <c:v>-7.7191871597398929E-3</c:v>
                      </c:pt>
                      <c:pt idx="11283">
                        <c:v>-7.7197066315002885E-3</c:v>
                      </c:pt>
                      <c:pt idx="11284">
                        <c:v>-7.7199430578782612E-3</c:v>
                      </c:pt>
                      <c:pt idx="11285">
                        <c:v>-7.7190248456326079E-3</c:v>
                      </c:pt>
                      <c:pt idx="11286">
                        <c:v>-7.7200534819779178E-3</c:v>
                      </c:pt>
                      <c:pt idx="11287">
                        <c:v>-7.7192286543863948E-3</c:v>
                      </c:pt>
                      <c:pt idx="11288">
                        <c:v>-7.7184624056050727E-3</c:v>
                      </c:pt>
                      <c:pt idx="11289">
                        <c:v>-7.7198799379255426E-3</c:v>
                      </c:pt>
                      <c:pt idx="11290">
                        <c:v>-7.717582780957348E-3</c:v>
                      </c:pt>
                      <c:pt idx="11291">
                        <c:v>-7.7190000865472105E-3</c:v>
                      </c:pt>
                      <c:pt idx="11292">
                        <c:v>-7.715404700734685E-3</c:v>
                      </c:pt>
                      <c:pt idx="11293">
                        <c:v>-7.7155572923095607E-3</c:v>
                      </c:pt>
                      <c:pt idx="11294">
                        <c:v>-7.718320756836569E-3</c:v>
                      </c:pt>
                      <c:pt idx="11295">
                        <c:v>-7.7182088272981899E-3</c:v>
                      </c:pt>
                      <c:pt idx="11296">
                        <c:v>-7.717812288755066E-3</c:v>
                      </c:pt>
                      <c:pt idx="11297">
                        <c:v>-7.7181502235978937E-3</c:v>
                      </c:pt>
                      <c:pt idx="11298">
                        <c:v>-7.7191457903451775E-3</c:v>
                      </c:pt>
                      <c:pt idx="11299">
                        <c:v>-7.721079392695107E-3</c:v>
                      </c:pt>
                      <c:pt idx="11300">
                        <c:v>-7.7193117424795591E-3</c:v>
                      </c:pt>
                      <c:pt idx="11301">
                        <c:v>-7.7187146389137871E-3</c:v>
                      </c:pt>
                      <c:pt idx="11302">
                        <c:v>-7.7181696460549521E-3</c:v>
                      </c:pt>
                      <c:pt idx="11303">
                        <c:v>-7.7185957483493738E-3</c:v>
                      </c:pt>
                      <c:pt idx="11304">
                        <c:v>-7.7172115088882396E-3</c:v>
                      </c:pt>
                      <c:pt idx="11305">
                        <c:v>-7.71528985889004E-3</c:v>
                      </c:pt>
                      <c:pt idx="11306">
                        <c:v>-7.7153591520886097E-3</c:v>
                      </c:pt>
                      <c:pt idx="11307">
                        <c:v>-7.7139456999133138E-3</c:v>
                      </c:pt>
                      <c:pt idx="11308">
                        <c:v>-7.7117224900857704E-3</c:v>
                      </c:pt>
                      <c:pt idx="11309">
                        <c:v>-7.7117032039686713E-3</c:v>
                      </c:pt>
                      <c:pt idx="11310">
                        <c:v>-7.7125398176685961E-3</c:v>
                      </c:pt>
                      <c:pt idx="11311">
                        <c:v>-7.7112797351783459E-3</c:v>
                      </c:pt>
                      <c:pt idx="11312">
                        <c:v>-7.7108716348943977E-3</c:v>
                      </c:pt>
                      <c:pt idx="11313">
                        <c:v>-7.7104809615058988E-3</c:v>
                      </c:pt>
                      <c:pt idx="11314">
                        <c:v>-7.7098185754944275E-3</c:v>
                      </c:pt>
                      <c:pt idx="11315">
                        <c:v>-7.7117602290576919E-3</c:v>
                      </c:pt>
                      <c:pt idx="11316">
                        <c:v>-7.711863391621835E-3</c:v>
                      </c:pt>
                      <c:pt idx="11317">
                        <c:v>-7.7104060893203328E-3</c:v>
                      </c:pt>
                      <c:pt idx="11318">
                        <c:v>-7.7109413820393297E-3</c:v>
                      </c:pt>
                      <c:pt idx="11319">
                        <c:v>-7.7068490146368655E-3</c:v>
                      </c:pt>
                      <c:pt idx="11320">
                        <c:v>-7.7054557842553091E-3</c:v>
                      </c:pt>
                      <c:pt idx="11321">
                        <c:v>-7.7023222008334698E-3</c:v>
                      </c:pt>
                      <c:pt idx="11322">
                        <c:v>-7.7027229706510001E-3</c:v>
                      </c:pt>
                      <c:pt idx="11323">
                        <c:v>-7.704414362154746E-3</c:v>
                      </c:pt>
                      <c:pt idx="11324">
                        <c:v>-7.7021205070737725E-3</c:v>
                      </c:pt>
                      <c:pt idx="11325">
                        <c:v>-7.7016484827096545E-3</c:v>
                      </c:pt>
                      <c:pt idx="11326">
                        <c:v>-7.7012290682623953E-3</c:v>
                      </c:pt>
                      <c:pt idx="11327">
                        <c:v>-7.7009879484036883E-3</c:v>
                      </c:pt>
                      <c:pt idx="11328">
                        <c:v>-7.7029983076854743E-3</c:v>
                      </c:pt>
                      <c:pt idx="11329">
                        <c:v>-7.7020022715236398E-3</c:v>
                      </c:pt>
                      <c:pt idx="11330">
                        <c:v>-7.7043174410493598E-3</c:v>
                      </c:pt>
                      <c:pt idx="11331">
                        <c:v>-7.7026821345911002E-3</c:v>
                      </c:pt>
                      <c:pt idx="11332">
                        <c:v>-7.7041334673381562E-3</c:v>
                      </c:pt>
                      <c:pt idx="11333">
                        <c:v>-7.7041979377706279E-3</c:v>
                      </c:pt>
                      <c:pt idx="11334">
                        <c:v>-7.7019579488423612E-3</c:v>
                      </c:pt>
                      <c:pt idx="11335">
                        <c:v>-7.7011891068062346E-3</c:v>
                      </c:pt>
                      <c:pt idx="11336">
                        <c:v>-7.7006513781555236E-3</c:v>
                      </c:pt>
                      <c:pt idx="11337">
                        <c:v>-7.6980045013124174E-3</c:v>
                      </c:pt>
                      <c:pt idx="11338">
                        <c:v>-7.6968267726498186E-3</c:v>
                      </c:pt>
                      <c:pt idx="11339">
                        <c:v>-7.696821751139408E-3</c:v>
                      </c:pt>
                      <c:pt idx="11340">
                        <c:v>-7.697947059941701E-3</c:v>
                      </c:pt>
                      <c:pt idx="11341">
                        <c:v>-7.6971779338983115E-3</c:v>
                      </c:pt>
                      <c:pt idx="11342">
                        <c:v>-7.6978967970987786E-3</c:v>
                      </c:pt>
                      <c:pt idx="11343">
                        <c:v>-7.6987184780997996E-3</c:v>
                      </c:pt>
                      <c:pt idx="11344">
                        <c:v>-7.6997459993541567E-3</c:v>
                      </c:pt>
                      <c:pt idx="11345">
                        <c:v>-7.699452107188854E-3</c:v>
                      </c:pt>
                      <c:pt idx="11346">
                        <c:v>-7.6976362538261562E-3</c:v>
                      </c:pt>
                      <c:pt idx="11347">
                        <c:v>-7.6990037109862589E-3</c:v>
                      </c:pt>
                      <c:pt idx="11348">
                        <c:v>-7.6983505633490294E-3</c:v>
                      </c:pt>
                      <c:pt idx="11349">
                        <c:v>-7.6973528581022075E-3</c:v>
                      </c:pt>
                      <c:pt idx="11350">
                        <c:v>-7.6963693049651311E-3</c:v>
                      </c:pt>
                      <c:pt idx="11351">
                        <c:v>-7.6943259719359121E-3</c:v>
                      </c:pt>
                      <c:pt idx="11352">
                        <c:v>-7.6965090411108715E-3</c:v>
                      </c:pt>
                      <c:pt idx="11353">
                        <c:v>-7.6944375451210674E-3</c:v>
                      </c:pt>
                      <c:pt idx="11354">
                        <c:v>-7.6948928352832671E-3</c:v>
                      </c:pt>
                      <c:pt idx="11355">
                        <c:v>-7.6931493422515004E-3</c:v>
                      </c:pt>
                      <c:pt idx="11356">
                        <c:v>-7.6921617244446088E-3</c:v>
                      </c:pt>
                      <c:pt idx="11357">
                        <c:v>-7.6814641033476974E-3</c:v>
                      </c:pt>
                      <c:pt idx="11358">
                        <c:v>-7.6834241529709071E-3</c:v>
                      </c:pt>
                      <c:pt idx="11359">
                        <c:v>-7.6827115248453539E-3</c:v>
                      </c:pt>
                      <c:pt idx="11360">
                        <c:v>-7.6846687987188224E-3</c:v>
                      </c:pt>
                      <c:pt idx="11361">
                        <c:v>-7.6875436313292604E-3</c:v>
                      </c:pt>
                      <c:pt idx="11362">
                        <c:v>-7.6888517997635896E-3</c:v>
                      </c:pt>
                      <c:pt idx="11363">
                        <c:v>-7.6887976806949499E-3</c:v>
                      </c:pt>
                      <c:pt idx="11364">
                        <c:v>-7.6880782835636588E-3</c:v>
                      </c:pt>
                      <c:pt idx="11365">
                        <c:v>-7.6868715511802209E-3</c:v>
                      </c:pt>
                      <c:pt idx="11366">
                        <c:v>-7.6875895877085319E-3</c:v>
                      </c:pt>
                      <c:pt idx="11367">
                        <c:v>-7.6849756184720524E-3</c:v>
                      </c:pt>
                      <c:pt idx="11368">
                        <c:v>-7.6841301647027184E-3</c:v>
                      </c:pt>
                      <c:pt idx="11369">
                        <c:v>-7.6827438467052533E-3</c:v>
                      </c:pt>
                      <c:pt idx="11370">
                        <c:v>-7.6830722759626512E-3</c:v>
                      </c:pt>
                      <c:pt idx="11371">
                        <c:v>-7.6830895913053325E-3</c:v>
                      </c:pt>
                      <c:pt idx="11372">
                        <c:v>-7.6708999191224285E-3</c:v>
                      </c:pt>
                      <c:pt idx="11373">
                        <c:v>-7.6687059273135563E-3</c:v>
                      </c:pt>
                      <c:pt idx="11374">
                        <c:v>-7.6665262735691429E-3</c:v>
                      </c:pt>
                      <c:pt idx="11375">
                        <c:v>-7.6660136824035054E-3</c:v>
                      </c:pt>
                      <c:pt idx="11376">
                        <c:v>-7.6670570161610401E-3</c:v>
                      </c:pt>
                      <c:pt idx="11377">
                        <c:v>-7.6666650492911506E-3</c:v>
                      </c:pt>
                      <c:pt idx="11378">
                        <c:v>-7.6662851801715852E-3</c:v>
                      </c:pt>
                      <c:pt idx="11379">
                        <c:v>-7.6654544568719998E-3</c:v>
                      </c:pt>
                      <c:pt idx="11380">
                        <c:v>-7.6655917804164088E-3</c:v>
                      </c:pt>
                      <c:pt idx="11381">
                        <c:v>-7.6658024660845947E-3</c:v>
                      </c:pt>
                      <c:pt idx="11382">
                        <c:v>-7.6616445620904224E-3</c:v>
                      </c:pt>
                      <c:pt idx="11383">
                        <c:v>-7.6606360670091397E-3</c:v>
                      </c:pt>
                      <c:pt idx="11384">
                        <c:v>-7.6602493723091592E-3</c:v>
                      </c:pt>
                      <c:pt idx="11385">
                        <c:v>-7.6595815262538317E-3</c:v>
                      </c:pt>
                      <c:pt idx="11386">
                        <c:v>-7.6589536647690033E-3</c:v>
                      </c:pt>
                      <c:pt idx="11387">
                        <c:v>-7.659102242014962E-3</c:v>
                      </c:pt>
                      <c:pt idx="11388">
                        <c:v>-7.6581638532755734E-3</c:v>
                      </c:pt>
                      <c:pt idx="11389">
                        <c:v>-7.6575543314533617E-3</c:v>
                      </c:pt>
                      <c:pt idx="11390">
                        <c:v>-7.6544266293904492E-3</c:v>
                      </c:pt>
                      <c:pt idx="11391">
                        <c:v>-7.6534802717222071E-3</c:v>
                      </c:pt>
                      <c:pt idx="11392">
                        <c:v>-7.6524029273434659E-3</c:v>
                      </c:pt>
                      <c:pt idx="11393">
                        <c:v>-7.6515567389164917E-3</c:v>
                      </c:pt>
                      <c:pt idx="11394">
                        <c:v>-7.6500124318408377E-3</c:v>
                      </c:pt>
                      <c:pt idx="11395">
                        <c:v>-7.6478697516416628E-3</c:v>
                      </c:pt>
                      <c:pt idx="11396">
                        <c:v>-7.6480137536901601E-3</c:v>
                      </c:pt>
                      <c:pt idx="11397">
                        <c:v>-7.6489905950727658E-3</c:v>
                      </c:pt>
                      <c:pt idx="11398">
                        <c:v>-7.648523350764192E-3</c:v>
                      </c:pt>
                      <c:pt idx="11399">
                        <c:v>-7.6487032154851434E-3</c:v>
                      </c:pt>
                      <c:pt idx="11400">
                        <c:v>-7.6485352493294544E-3</c:v>
                      </c:pt>
                      <c:pt idx="11401">
                        <c:v>-7.6515686665681731E-3</c:v>
                      </c:pt>
                      <c:pt idx="11402">
                        <c:v>-7.6474208078881846E-3</c:v>
                      </c:pt>
                      <c:pt idx="11403">
                        <c:v>-7.6470145554656732E-3</c:v>
                      </c:pt>
                      <c:pt idx="11404">
                        <c:v>-7.6467650127984036E-3</c:v>
                      </c:pt>
                      <c:pt idx="11405">
                        <c:v>-7.6460407770514395E-3</c:v>
                      </c:pt>
                      <c:pt idx="11406">
                        <c:v>-7.6463527199284514E-3</c:v>
                      </c:pt>
                      <c:pt idx="11407">
                        <c:v>-7.6474114041741445E-3</c:v>
                      </c:pt>
                      <c:pt idx="11408">
                        <c:v>-7.6471818326349405E-3</c:v>
                      </c:pt>
                      <c:pt idx="11409">
                        <c:v>-7.6456660588454855E-3</c:v>
                      </c:pt>
                      <c:pt idx="11410">
                        <c:v>-7.6455332831842984E-3</c:v>
                      </c:pt>
                      <c:pt idx="11411">
                        <c:v>-7.6440780539281184E-3</c:v>
                      </c:pt>
                      <c:pt idx="11412">
                        <c:v>-7.6455105985371715E-3</c:v>
                      </c:pt>
                      <c:pt idx="11413">
                        <c:v>-7.6448845850089547E-3</c:v>
                      </c:pt>
                      <c:pt idx="11414">
                        <c:v>-7.6465035879136585E-3</c:v>
                      </c:pt>
                      <c:pt idx="11415">
                        <c:v>-7.6467769848614989E-3</c:v>
                      </c:pt>
                      <c:pt idx="11416">
                        <c:v>-7.6474316222345179E-3</c:v>
                      </c:pt>
                      <c:pt idx="11417">
                        <c:v>-7.641716448679471E-3</c:v>
                      </c:pt>
                      <c:pt idx="11418">
                        <c:v>-7.6434410233084836E-3</c:v>
                      </c:pt>
                      <c:pt idx="11419">
                        <c:v>-7.6434583767645637E-3</c:v>
                      </c:pt>
                      <c:pt idx="11420">
                        <c:v>-7.6439321285648896E-3</c:v>
                      </c:pt>
                      <c:pt idx="11421">
                        <c:v>-7.6410745091756776E-3</c:v>
                      </c:pt>
                      <c:pt idx="11422">
                        <c:v>-7.6386140713723466E-3</c:v>
                      </c:pt>
                      <c:pt idx="11423">
                        <c:v>-7.6377735810805288E-3</c:v>
                      </c:pt>
                      <c:pt idx="11424">
                        <c:v>-7.6400338137024076E-3</c:v>
                      </c:pt>
                      <c:pt idx="11425">
                        <c:v>-7.6394730845948874E-3</c:v>
                      </c:pt>
                      <c:pt idx="11426">
                        <c:v>-7.6347708983475863E-3</c:v>
                      </c:pt>
                      <c:pt idx="11427">
                        <c:v>-7.6355765364781725E-3</c:v>
                      </c:pt>
                      <c:pt idx="11428">
                        <c:v>-7.636917330742103E-3</c:v>
                      </c:pt>
                      <c:pt idx="11429">
                        <c:v>-7.6365730078425606E-3</c:v>
                      </c:pt>
                      <c:pt idx="11430">
                        <c:v>-7.6359921715266309E-3</c:v>
                      </c:pt>
                      <c:pt idx="11431">
                        <c:v>-7.6342585009526454E-3</c:v>
                      </c:pt>
                      <c:pt idx="11432">
                        <c:v>-7.6329885104578455E-3</c:v>
                      </c:pt>
                      <c:pt idx="11433">
                        <c:v>-7.6320375060415337E-3</c:v>
                      </c:pt>
                      <c:pt idx="11434">
                        <c:v>-7.6331871238730156E-3</c:v>
                      </c:pt>
                      <c:pt idx="11435">
                        <c:v>-7.6299118016531367E-3</c:v>
                      </c:pt>
                      <c:pt idx="11436">
                        <c:v>-7.6302831085852665E-3</c:v>
                      </c:pt>
                      <c:pt idx="11437">
                        <c:v>-7.6295944071396457E-3</c:v>
                      </c:pt>
                      <c:pt idx="11438">
                        <c:v>-7.6289584940315153E-3</c:v>
                      </c:pt>
                      <c:pt idx="11439">
                        <c:v>-7.6295574416899324E-3</c:v>
                      </c:pt>
                      <c:pt idx="11440">
                        <c:v>-7.6281804969026423E-3</c:v>
                      </c:pt>
                      <c:pt idx="11441">
                        <c:v>-7.6264297753159552E-3</c:v>
                      </c:pt>
                      <c:pt idx="11442">
                        <c:v>-7.6270072923536282E-3</c:v>
                      </c:pt>
                      <c:pt idx="11443">
                        <c:v>-7.627012693988443E-3</c:v>
                      </c:pt>
                      <c:pt idx="11444">
                        <c:v>-7.627108992267327E-3</c:v>
                      </c:pt>
                      <c:pt idx="11445">
                        <c:v>-7.6232608708758946E-3</c:v>
                      </c:pt>
                      <c:pt idx="11446">
                        <c:v>-7.6233751126214902E-3</c:v>
                      </c:pt>
                      <c:pt idx="11447">
                        <c:v>-7.6229076617222967E-3</c:v>
                      </c:pt>
                      <c:pt idx="11448">
                        <c:v>-7.6222461122737208E-3</c:v>
                      </c:pt>
                      <c:pt idx="11449">
                        <c:v>-7.6234513371196922E-3</c:v>
                      </c:pt>
                      <c:pt idx="11450">
                        <c:v>-7.6250664680492511E-3</c:v>
                      </c:pt>
                      <c:pt idx="11451">
                        <c:v>-7.6218677253368982E-3</c:v>
                      </c:pt>
                      <c:pt idx="11452">
                        <c:v>-7.6215100487079064E-3</c:v>
                      </c:pt>
                      <c:pt idx="11453">
                        <c:v>-7.6211835814886273E-3</c:v>
                      </c:pt>
                      <c:pt idx="11454">
                        <c:v>-7.620540316016531E-3</c:v>
                      </c:pt>
                      <c:pt idx="11455">
                        <c:v>-7.6198359663581482E-3</c:v>
                      </c:pt>
                      <c:pt idx="11456">
                        <c:v>-7.6180480688080752E-3</c:v>
                      </c:pt>
                      <c:pt idx="11457">
                        <c:v>-7.6194364050656202E-3</c:v>
                      </c:pt>
                      <c:pt idx="11458">
                        <c:v>-7.6195008807076955E-3</c:v>
                      </c:pt>
                      <c:pt idx="11459">
                        <c:v>-7.6179581256001494E-3</c:v>
                      </c:pt>
                      <c:pt idx="11460">
                        <c:v>-7.6172747637408928E-3</c:v>
                      </c:pt>
                      <c:pt idx="11461">
                        <c:v>-7.6172933015138554E-3</c:v>
                      </c:pt>
                      <c:pt idx="11462">
                        <c:v>-7.6183763073015371E-3</c:v>
                      </c:pt>
                      <c:pt idx="11463">
                        <c:v>-7.6183379144649935E-3</c:v>
                      </c:pt>
                      <c:pt idx="11464">
                        <c:v>-7.6166106984584562E-3</c:v>
                      </c:pt>
                      <c:pt idx="11465">
                        <c:v>-7.6164867988213003E-3</c:v>
                      </c:pt>
                      <c:pt idx="11466">
                        <c:v>-7.6139271557560707E-3</c:v>
                      </c:pt>
                      <c:pt idx="11467">
                        <c:v>-7.6105470637184425E-3</c:v>
                      </c:pt>
                      <c:pt idx="11468">
                        <c:v>-7.6085645916645689E-3</c:v>
                      </c:pt>
                      <c:pt idx="11469">
                        <c:v>-7.6094549835888196E-3</c:v>
                      </c:pt>
                      <c:pt idx="11470">
                        <c:v>-7.6084078149868005E-3</c:v>
                      </c:pt>
                      <c:pt idx="11471">
                        <c:v>-7.6074625960882063E-3</c:v>
                      </c:pt>
                      <c:pt idx="11472">
                        <c:v>-7.6045600010906681E-3</c:v>
                      </c:pt>
                      <c:pt idx="11473">
                        <c:v>-7.6030478601714939E-3</c:v>
                      </c:pt>
                      <c:pt idx="11474">
                        <c:v>-7.601788757922133E-3</c:v>
                      </c:pt>
                      <c:pt idx="11475">
                        <c:v>-7.6021149566366979E-3</c:v>
                      </c:pt>
                      <c:pt idx="11476">
                        <c:v>-7.6018377092725185E-3</c:v>
                      </c:pt>
                      <c:pt idx="11477">
                        <c:v>-7.6018461510076636E-3</c:v>
                      </c:pt>
                      <c:pt idx="11478">
                        <c:v>-7.5998819568044206E-3</c:v>
                      </c:pt>
                      <c:pt idx="11479">
                        <c:v>-7.6009318547824202E-3</c:v>
                      </c:pt>
                      <c:pt idx="11480">
                        <c:v>-7.6001574130008546E-3</c:v>
                      </c:pt>
                      <c:pt idx="11481">
                        <c:v>-7.5977431917328385E-3</c:v>
                      </c:pt>
                      <c:pt idx="11482">
                        <c:v>-7.597203848473906E-3</c:v>
                      </c:pt>
                      <c:pt idx="11483">
                        <c:v>-7.596315545926084E-3</c:v>
                      </c:pt>
                      <c:pt idx="11484">
                        <c:v>-7.5952612184694923E-3</c:v>
                      </c:pt>
                      <c:pt idx="11485">
                        <c:v>-7.5947305335750124E-3</c:v>
                      </c:pt>
                      <c:pt idx="11486">
                        <c:v>-7.5951327915757009E-3</c:v>
                      </c:pt>
                      <c:pt idx="11487">
                        <c:v>-7.5958832325245798E-3</c:v>
                      </c:pt>
                      <c:pt idx="11488">
                        <c:v>-7.5940329755677383E-3</c:v>
                      </c:pt>
                      <c:pt idx="11489">
                        <c:v>-7.5926160601251687E-3</c:v>
                      </c:pt>
                      <c:pt idx="11490">
                        <c:v>-7.5913959587367444E-3</c:v>
                      </c:pt>
                      <c:pt idx="11491">
                        <c:v>-7.5915336636347003E-3</c:v>
                      </c:pt>
                      <c:pt idx="11492">
                        <c:v>-7.5906646806231173E-3</c:v>
                      </c:pt>
                      <c:pt idx="11493">
                        <c:v>-7.5894196725885691E-3</c:v>
                      </c:pt>
                      <c:pt idx="11494">
                        <c:v>-7.5875179508491679E-3</c:v>
                      </c:pt>
                      <c:pt idx="11495">
                        <c:v>-7.5864933669687043E-3</c:v>
                      </c:pt>
                      <c:pt idx="11496">
                        <c:v>-7.5890773957789648E-3</c:v>
                      </c:pt>
                      <c:pt idx="11497">
                        <c:v>-7.5877545326016047E-3</c:v>
                      </c:pt>
                      <c:pt idx="11498">
                        <c:v>-7.5873171342972267E-3</c:v>
                      </c:pt>
                      <c:pt idx="11499">
                        <c:v>-7.5867291250695905E-3</c:v>
                      </c:pt>
                      <c:pt idx="11500">
                        <c:v>-7.5829165513361906E-3</c:v>
                      </c:pt>
                      <c:pt idx="11501">
                        <c:v>-7.5809919814583187E-3</c:v>
                      </c:pt>
                      <c:pt idx="11502">
                        <c:v>-7.5797358690373505E-3</c:v>
                      </c:pt>
                      <c:pt idx="11503">
                        <c:v>-7.5790916008895591E-3</c:v>
                      </c:pt>
                      <c:pt idx="11504">
                        <c:v>-7.5798296228018732E-3</c:v>
                      </c:pt>
                      <c:pt idx="11505">
                        <c:v>-7.5801446103300292E-3</c:v>
                      </c:pt>
                      <c:pt idx="11506">
                        <c:v>-7.5795029569065524E-3</c:v>
                      </c:pt>
                      <c:pt idx="11507">
                        <c:v>-7.5791100354806974E-3</c:v>
                      </c:pt>
                      <c:pt idx="11508">
                        <c:v>-7.5796716776872731E-3</c:v>
                      </c:pt>
                      <c:pt idx="11509">
                        <c:v>-7.5783157638983877E-3</c:v>
                      </c:pt>
                      <c:pt idx="11510">
                        <c:v>-7.5802939178356852E-3</c:v>
                      </c:pt>
                      <c:pt idx="11511">
                        <c:v>-7.5816636382234079E-3</c:v>
                      </c:pt>
                      <c:pt idx="11512">
                        <c:v>-7.5797898348924754E-3</c:v>
                      </c:pt>
                      <c:pt idx="11513">
                        <c:v>-7.5784003313619673E-3</c:v>
                      </c:pt>
                      <c:pt idx="11514">
                        <c:v>-7.5780755847134574E-3</c:v>
                      </c:pt>
                      <c:pt idx="11515">
                        <c:v>-7.5768884493406354E-3</c:v>
                      </c:pt>
                      <c:pt idx="11516">
                        <c:v>-7.5733511741511638E-3</c:v>
                      </c:pt>
                      <c:pt idx="11517">
                        <c:v>-7.5754109950240617E-3</c:v>
                      </c:pt>
                      <c:pt idx="11518">
                        <c:v>-7.573423636773516E-3</c:v>
                      </c:pt>
                      <c:pt idx="11519">
                        <c:v>-7.5743764723012865E-3</c:v>
                      </c:pt>
                      <c:pt idx="11520">
                        <c:v>-7.5760577948942335E-3</c:v>
                      </c:pt>
                      <c:pt idx="11521">
                        <c:v>-7.5758446201606789E-3</c:v>
                      </c:pt>
                      <c:pt idx="11522">
                        <c:v>-7.5754099488703304E-3</c:v>
                      </c:pt>
                      <c:pt idx="11523">
                        <c:v>-7.5756887700769307E-3</c:v>
                      </c:pt>
                      <c:pt idx="11524">
                        <c:v>-7.5736524224551899E-3</c:v>
                      </c:pt>
                      <c:pt idx="11525">
                        <c:v>-7.5737396197257225E-3</c:v>
                      </c:pt>
                      <c:pt idx="11526">
                        <c:v>-7.57316573930853E-3</c:v>
                      </c:pt>
                      <c:pt idx="11527">
                        <c:v>-7.571333902416065E-3</c:v>
                      </c:pt>
                      <c:pt idx="11528">
                        <c:v>-7.5707431402810095E-3</c:v>
                      </c:pt>
                      <c:pt idx="11529">
                        <c:v>-7.5706334261194108E-3</c:v>
                      </c:pt>
                      <c:pt idx="11530">
                        <c:v>-7.5698325445302944E-3</c:v>
                      </c:pt>
                      <c:pt idx="11531">
                        <c:v>-7.571278847337156E-3</c:v>
                      </c:pt>
                      <c:pt idx="11532">
                        <c:v>-7.5695914189965576E-3</c:v>
                      </c:pt>
                      <c:pt idx="11533">
                        <c:v>-7.5702349494035951E-3</c:v>
                      </c:pt>
                      <c:pt idx="11534">
                        <c:v>-7.5649128403769243E-3</c:v>
                      </c:pt>
                      <c:pt idx="11535">
                        <c:v>-7.566234156007566E-3</c:v>
                      </c:pt>
                      <c:pt idx="11536">
                        <c:v>-7.5654107886203303E-3</c:v>
                      </c:pt>
                      <c:pt idx="11537">
                        <c:v>-7.5646261796229949E-3</c:v>
                      </c:pt>
                      <c:pt idx="11538">
                        <c:v>-7.5642239608590192E-3</c:v>
                      </c:pt>
                      <c:pt idx="11539">
                        <c:v>-7.5627830788021584E-3</c:v>
                      </c:pt>
                      <c:pt idx="11540">
                        <c:v>-7.5619323383868632E-3</c:v>
                      </c:pt>
                      <c:pt idx="11541">
                        <c:v>-7.5587485198819861E-3</c:v>
                      </c:pt>
                      <c:pt idx="11542">
                        <c:v>-7.5582206314434098E-3</c:v>
                      </c:pt>
                      <c:pt idx="11543">
                        <c:v>-7.5602653087273874E-3</c:v>
                      </c:pt>
                      <c:pt idx="11544">
                        <c:v>-7.560788671299605E-3</c:v>
                      </c:pt>
                      <c:pt idx="11545">
                        <c:v>-7.5607181197245403E-3</c:v>
                      </c:pt>
                      <c:pt idx="11546">
                        <c:v>-7.5620653163527771E-3</c:v>
                      </c:pt>
                      <c:pt idx="11547">
                        <c:v>-7.5633130915527232E-3</c:v>
                      </c:pt>
                      <c:pt idx="11548">
                        <c:v>-7.5640163262192207E-3</c:v>
                      </c:pt>
                      <c:pt idx="11549">
                        <c:v>-7.564113958271809E-3</c:v>
                      </c:pt>
                      <c:pt idx="11550">
                        <c:v>-7.5628679976850301E-3</c:v>
                      </c:pt>
                      <c:pt idx="11551">
                        <c:v>-7.5606218801557894E-3</c:v>
                      </c:pt>
                      <c:pt idx="11552">
                        <c:v>-7.5612941474470273E-3</c:v>
                      </c:pt>
                      <c:pt idx="11553">
                        <c:v>-7.5612853808693266E-3</c:v>
                      </c:pt>
                      <c:pt idx="11554">
                        <c:v>-7.5609627272416914E-3</c:v>
                      </c:pt>
                      <c:pt idx="11555">
                        <c:v>-7.5597716851329927E-3</c:v>
                      </c:pt>
                      <c:pt idx="11556">
                        <c:v>-7.5592881098398802E-3</c:v>
                      </c:pt>
                      <c:pt idx="11557">
                        <c:v>-7.5601903130891324E-3</c:v>
                      </c:pt>
                      <c:pt idx="11558">
                        <c:v>-7.5577844808936492E-3</c:v>
                      </c:pt>
                      <c:pt idx="11559">
                        <c:v>-7.555534383260014E-3</c:v>
                      </c:pt>
                      <c:pt idx="11560">
                        <c:v>-7.5562729759620145E-3</c:v>
                      </c:pt>
                      <c:pt idx="11561">
                        <c:v>-7.5558584740211196E-3</c:v>
                      </c:pt>
                      <c:pt idx="11562">
                        <c:v>-7.5569573937726633E-3</c:v>
                      </c:pt>
                      <c:pt idx="11563">
                        <c:v>-7.5563056341404972E-3</c:v>
                      </c:pt>
                      <c:pt idx="11564">
                        <c:v>-7.5563484368582181E-3</c:v>
                      </c:pt>
                      <c:pt idx="11565">
                        <c:v>-7.556004818838574E-3</c:v>
                      </c:pt>
                      <c:pt idx="11566">
                        <c:v>-7.556875757913843E-3</c:v>
                      </c:pt>
                      <c:pt idx="11567">
                        <c:v>-7.5556400376191116E-3</c:v>
                      </c:pt>
                      <c:pt idx="11568">
                        <c:v>-7.5552322154857181E-3</c:v>
                      </c:pt>
                      <c:pt idx="11569">
                        <c:v>-7.555529906559384E-3</c:v>
                      </c:pt>
                      <c:pt idx="11570">
                        <c:v>-7.5558454589549221E-3</c:v>
                      </c:pt>
                      <c:pt idx="11571">
                        <c:v>-7.5558986021591855E-3</c:v>
                      </c:pt>
                      <c:pt idx="11572">
                        <c:v>-7.5538212327853731E-3</c:v>
                      </c:pt>
                      <c:pt idx="11573">
                        <c:v>-7.5530874623712446E-3</c:v>
                      </c:pt>
                      <c:pt idx="11574">
                        <c:v>-7.5526296091726827E-3</c:v>
                      </c:pt>
                      <c:pt idx="11575">
                        <c:v>-7.5525818320409553E-3</c:v>
                      </c:pt>
                      <c:pt idx="11576">
                        <c:v>-7.5518901543291167E-3</c:v>
                      </c:pt>
                      <c:pt idx="11577">
                        <c:v>-7.5505919588432016E-3</c:v>
                      </c:pt>
                      <c:pt idx="11578">
                        <c:v>-7.5496812378847864E-3</c:v>
                      </c:pt>
                      <c:pt idx="11579">
                        <c:v>-7.5495776800348982E-3</c:v>
                      </c:pt>
                      <c:pt idx="11580">
                        <c:v>-7.5490995459681918E-3</c:v>
                      </c:pt>
                      <c:pt idx="11581">
                        <c:v>-7.5484873916115526E-3</c:v>
                      </c:pt>
                      <c:pt idx="11582">
                        <c:v>-7.5486009772939427E-3</c:v>
                      </c:pt>
                      <c:pt idx="11583">
                        <c:v>-7.5497534550733117E-3</c:v>
                      </c:pt>
                      <c:pt idx="11584">
                        <c:v>-7.548535088188521E-3</c:v>
                      </c:pt>
                      <c:pt idx="11585">
                        <c:v>-7.5469063043296482E-3</c:v>
                      </c:pt>
                      <c:pt idx="11586">
                        <c:v>-7.5433796421164158E-3</c:v>
                      </c:pt>
                      <c:pt idx="11587">
                        <c:v>-7.5430109354036471E-3</c:v>
                      </c:pt>
                      <c:pt idx="11588">
                        <c:v>-7.5449105850615176E-3</c:v>
                      </c:pt>
                      <c:pt idx="11589">
                        <c:v>-7.5460481814207288E-3</c:v>
                      </c:pt>
                      <c:pt idx="11590">
                        <c:v>-7.5448049328059423E-3</c:v>
                      </c:pt>
                      <c:pt idx="11591">
                        <c:v>-7.5445367376478526E-3</c:v>
                      </c:pt>
                      <c:pt idx="11592">
                        <c:v>-7.5437144489891228E-3</c:v>
                      </c:pt>
                      <c:pt idx="11593">
                        <c:v>-7.5431733331149239E-3</c:v>
                      </c:pt>
                      <c:pt idx="11594">
                        <c:v>-7.5426940779036418E-3</c:v>
                      </c:pt>
                      <c:pt idx="11595">
                        <c:v>-7.5425115680250489E-3</c:v>
                      </c:pt>
                      <c:pt idx="11596">
                        <c:v>-7.5428773909234437E-3</c:v>
                      </c:pt>
                      <c:pt idx="11597">
                        <c:v>-7.5433301080303867E-3</c:v>
                      </c:pt>
                      <c:pt idx="11598">
                        <c:v>-7.5425151080759775E-3</c:v>
                      </c:pt>
                      <c:pt idx="11599">
                        <c:v>-7.5428848882785034E-3</c:v>
                      </c:pt>
                      <c:pt idx="11600">
                        <c:v>-7.5416797846159095E-3</c:v>
                      </c:pt>
                      <c:pt idx="11601">
                        <c:v>-7.5421974386974955E-3</c:v>
                      </c:pt>
                      <c:pt idx="11602">
                        <c:v>-7.5429612500653468E-3</c:v>
                      </c:pt>
                      <c:pt idx="11603">
                        <c:v>-7.5434414816791806E-3</c:v>
                      </c:pt>
                      <c:pt idx="11604">
                        <c:v>-7.5427194196771271E-3</c:v>
                      </c:pt>
                      <c:pt idx="11605">
                        <c:v>-7.543414408837483E-3</c:v>
                      </c:pt>
                      <c:pt idx="11606">
                        <c:v>-7.5426742893062977E-3</c:v>
                      </c:pt>
                      <c:pt idx="11607">
                        <c:v>-7.5426152279707637E-3</c:v>
                      </c:pt>
                      <c:pt idx="11608">
                        <c:v>-7.5415050128223166E-3</c:v>
                      </c:pt>
                      <c:pt idx="11609">
                        <c:v>-7.5369811214374286E-3</c:v>
                      </c:pt>
                      <c:pt idx="11610">
                        <c:v>-7.5390784717939132E-3</c:v>
                      </c:pt>
                      <c:pt idx="11611">
                        <c:v>-7.5386610957011617E-3</c:v>
                      </c:pt>
                      <c:pt idx="11612">
                        <c:v>-7.5378462188353994E-3</c:v>
                      </c:pt>
                      <c:pt idx="11613">
                        <c:v>-7.5375548140620948E-3</c:v>
                      </c:pt>
                      <c:pt idx="11614">
                        <c:v>-7.5368384409635848E-3</c:v>
                      </c:pt>
                      <c:pt idx="11615">
                        <c:v>-7.5363584587397571E-3</c:v>
                      </c:pt>
                      <c:pt idx="11616">
                        <c:v>-7.5363991221278695E-3</c:v>
                      </c:pt>
                      <c:pt idx="11617">
                        <c:v>-7.5363572005574817E-3</c:v>
                      </c:pt>
                      <c:pt idx="11618">
                        <c:v>-7.5365709493553064E-3</c:v>
                      </c:pt>
                      <c:pt idx="11619">
                        <c:v>-7.53741683698854E-3</c:v>
                      </c:pt>
                      <c:pt idx="11620">
                        <c:v>-7.5376342144145249E-3</c:v>
                      </c:pt>
                      <c:pt idx="11621">
                        <c:v>-7.5377758115245733E-3</c:v>
                      </c:pt>
                      <c:pt idx="11622">
                        <c:v>-7.5367174206042468E-3</c:v>
                      </c:pt>
                      <c:pt idx="11623">
                        <c:v>-7.5371301150347694E-3</c:v>
                      </c:pt>
                      <c:pt idx="11624">
                        <c:v>-7.5366751880980645E-3</c:v>
                      </c:pt>
                      <c:pt idx="11625">
                        <c:v>-7.5348112569929016E-3</c:v>
                      </c:pt>
                      <c:pt idx="11626">
                        <c:v>-7.535396327506258E-3</c:v>
                      </c:pt>
                      <c:pt idx="11627">
                        <c:v>-7.5356233788871352E-3</c:v>
                      </c:pt>
                      <c:pt idx="11628">
                        <c:v>-7.5346005117269662E-3</c:v>
                      </c:pt>
                      <c:pt idx="11629">
                        <c:v>-7.5275416051631709E-3</c:v>
                      </c:pt>
                      <c:pt idx="11630">
                        <c:v>-7.5286705398705479E-3</c:v>
                      </c:pt>
                      <c:pt idx="11631">
                        <c:v>-7.527897807518124E-3</c:v>
                      </c:pt>
                      <c:pt idx="11632">
                        <c:v>-7.5189215981386311E-3</c:v>
                      </c:pt>
                      <c:pt idx="11633">
                        <c:v>-7.5183131936871934E-3</c:v>
                      </c:pt>
                      <c:pt idx="11634">
                        <c:v>-7.5123468708247132E-3</c:v>
                      </c:pt>
                      <c:pt idx="11635">
                        <c:v>-7.5123172655643354E-3</c:v>
                      </c:pt>
                      <c:pt idx="11636">
                        <c:v>-7.5102671619116899E-3</c:v>
                      </c:pt>
                      <c:pt idx="11637">
                        <c:v>-7.5076390863306613E-3</c:v>
                      </c:pt>
                      <c:pt idx="11638">
                        <c:v>-7.5032895202685771E-3</c:v>
                      </c:pt>
                      <c:pt idx="11639">
                        <c:v>-7.5034235985292413E-3</c:v>
                      </c:pt>
                      <c:pt idx="11640">
                        <c:v>-7.5017715100371167E-3</c:v>
                      </c:pt>
                      <c:pt idx="11641">
                        <c:v>-7.5012756186233877E-3</c:v>
                      </c:pt>
                      <c:pt idx="11642">
                        <c:v>-7.5008172947930675E-3</c:v>
                      </c:pt>
                      <c:pt idx="11643">
                        <c:v>-7.4981324044634742E-3</c:v>
                      </c:pt>
                      <c:pt idx="11644">
                        <c:v>-7.4960308369752338E-3</c:v>
                      </c:pt>
                      <c:pt idx="11645">
                        <c:v>-7.4951891172538249E-3</c:v>
                      </c:pt>
                      <c:pt idx="11646">
                        <c:v>-7.4923327013310852E-3</c:v>
                      </c:pt>
                      <c:pt idx="11647">
                        <c:v>-7.4912421274269279E-3</c:v>
                      </c:pt>
                      <c:pt idx="11648">
                        <c:v>-7.4894514721966128E-3</c:v>
                      </c:pt>
                      <c:pt idx="11649">
                        <c:v>-7.48917651791334E-3</c:v>
                      </c:pt>
                      <c:pt idx="11650">
                        <c:v>-7.488667376535918E-3</c:v>
                      </c:pt>
                      <c:pt idx="11651">
                        <c:v>-7.4877396554770886E-3</c:v>
                      </c:pt>
                      <c:pt idx="11652">
                        <c:v>-7.4851104024366679E-3</c:v>
                      </c:pt>
                      <c:pt idx="11653">
                        <c:v>-7.4842113898225052E-3</c:v>
                      </c:pt>
                      <c:pt idx="11654">
                        <c:v>-7.4833195971296049E-3</c:v>
                      </c:pt>
                      <c:pt idx="11655">
                        <c:v>-7.4836518696909209E-3</c:v>
                      </c:pt>
                      <c:pt idx="11656">
                        <c:v>-7.4816005584679478E-3</c:v>
                      </c:pt>
                      <c:pt idx="11657">
                        <c:v>-7.47939025548935E-3</c:v>
                      </c:pt>
                      <c:pt idx="11658">
                        <c:v>-7.4792038650603248E-3</c:v>
                      </c:pt>
                      <c:pt idx="11659">
                        <c:v>-7.4781373713117003E-3</c:v>
                      </c:pt>
                      <c:pt idx="11660">
                        <c:v>-7.4780479336731568E-3</c:v>
                      </c:pt>
                      <c:pt idx="11661">
                        <c:v>-7.4761413033281364E-3</c:v>
                      </c:pt>
                      <c:pt idx="11662">
                        <c:v>-7.4747978272483402E-3</c:v>
                      </c:pt>
                      <c:pt idx="11663">
                        <c:v>-7.4732378941590434E-3</c:v>
                      </c:pt>
                      <c:pt idx="11664">
                        <c:v>-7.4729862031775703E-3</c:v>
                      </c:pt>
                      <c:pt idx="11665">
                        <c:v>-7.4721182871805404E-3</c:v>
                      </c:pt>
                      <c:pt idx="11666">
                        <c:v>-7.4715849924867732E-3</c:v>
                      </c:pt>
                      <c:pt idx="11667">
                        <c:v>-7.4707814600095332E-3</c:v>
                      </c:pt>
                      <c:pt idx="11668">
                        <c:v>-7.4694488195778475E-3</c:v>
                      </c:pt>
                      <c:pt idx="11669">
                        <c:v>-7.4683892228168099E-3</c:v>
                      </c:pt>
                      <c:pt idx="11670">
                        <c:v>-7.4682692128444882E-3</c:v>
                      </c:pt>
                      <c:pt idx="11671">
                        <c:v>-7.4659929276822282E-3</c:v>
                      </c:pt>
                      <c:pt idx="11672">
                        <c:v>-7.4657490023334076E-3</c:v>
                      </c:pt>
                      <c:pt idx="11673">
                        <c:v>-7.466000717761081E-3</c:v>
                      </c:pt>
                      <c:pt idx="11674">
                        <c:v>-7.4654920113465632E-3</c:v>
                      </c:pt>
                      <c:pt idx="11675">
                        <c:v>-7.4638148829516441E-3</c:v>
                      </c:pt>
                      <c:pt idx="11676">
                        <c:v>-7.4642938772230419E-3</c:v>
                      </c:pt>
                      <c:pt idx="11677">
                        <c:v>-7.4635106045670063E-3</c:v>
                      </c:pt>
                      <c:pt idx="11678">
                        <c:v>-7.4628833541393888E-3</c:v>
                      </c:pt>
                      <c:pt idx="11679">
                        <c:v>-7.4636035963018014E-3</c:v>
                      </c:pt>
                      <c:pt idx="11680">
                        <c:v>-7.4624772619220998E-3</c:v>
                      </c:pt>
                      <c:pt idx="11681">
                        <c:v>-7.4609276471371668E-3</c:v>
                      </c:pt>
                      <c:pt idx="11682">
                        <c:v>-7.461236110287932E-3</c:v>
                      </c:pt>
                      <c:pt idx="11683">
                        <c:v>-7.4601718303053078E-3</c:v>
                      </c:pt>
                      <c:pt idx="11684">
                        <c:v>-7.4590510431287275E-3</c:v>
                      </c:pt>
                      <c:pt idx="11685">
                        <c:v>-7.4575199908393204E-3</c:v>
                      </c:pt>
                      <c:pt idx="11686">
                        <c:v>-7.4593178046511374E-3</c:v>
                      </c:pt>
                      <c:pt idx="11687">
                        <c:v>-7.4578211603060452E-3</c:v>
                      </c:pt>
                      <c:pt idx="11688">
                        <c:v>-7.4574198292615525E-3</c:v>
                      </c:pt>
                      <c:pt idx="11689">
                        <c:v>-7.4570210753084967E-3</c:v>
                      </c:pt>
                      <c:pt idx="11690">
                        <c:v>-7.4570234419985316E-3</c:v>
                      </c:pt>
                      <c:pt idx="11691">
                        <c:v>-7.4553416560149089E-3</c:v>
                      </c:pt>
                      <c:pt idx="11692">
                        <c:v>-7.4556954736016007E-3</c:v>
                      </c:pt>
                      <c:pt idx="11693">
                        <c:v>-7.4542781425305559E-3</c:v>
                      </c:pt>
                      <c:pt idx="11694">
                        <c:v>-7.4541137410495785E-3</c:v>
                      </c:pt>
                      <c:pt idx="11695">
                        <c:v>-7.4533457492443785E-3</c:v>
                      </c:pt>
                      <c:pt idx="11696">
                        <c:v>-7.4507922557503587E-3</c:v>
                      </c:pt>
                      <c:pt idx="11697">
                        <c:v>-7.4514232587756177E-3</c:v>
                      </c:pt>
                      <c:pt idx="11698">
                        <c:v>-7.4521179626736911E-3</c:v>
                      </c:pt>
                      <c:pt idx="11699">
                        <c:v>-7.4525014457659218E-3</c:v>
                      </c:pt>
                      <c:pt idx="11700">
                        <c:v>-7.4519581078886137E-3</c:v>
                      </c:pt>
                      <c:pt idx="11701">
                        <c:v>-7.4507822348107919E-3</c:v>
                      </c:pt>
                      <c:pt idx="11702">
                        <c:v>-7.4499142839798346E-3</c:v>
                      </c:pt>
                      <c:pt idx="11703">
                        <c:v>-7.4489341297848746E-3</c:v>
                      </c:pt>
                      <c:pt idx="11704">
                        <c:v>-7.4492460016300673E-3</c:v>
                      </c:pt>
                      <c:pt idx="11705">
                        <c:v>-7.4491312042310473E-3</c:v>
                      </c:pt>
                      <c:pt idx="11706">
                        <c:v>-7.4483919447759098E-3</c:v>
                      </c:pt>
                      <c:pt idx="11707">
                        <c:v>-7.4472454619655022E-3</c:v>
                      </c:pt>
                      <c:pt idx="11708">
                        <c:v>-7.4467362951408369E-3</c:v>
                      </c:pt>
                      <c:pt idx="11709">
                        <c:v>-7.4461367968339598E-3</c:v>
                      </c:pt>
                      <c:pt idx="11710">
                        <c:v>-7.4447353337800852E-3</c:v>
                      </c:pt>
                      <c:pt idx="11711">
                        <c:v>-7.4435727926905832E-3</c:v>
                      </c:pt>
                      <c:pt idx="11712">
                        <c:v>-7.4441469407866287E-3</c:v>
                      </c:pt>
                      <c:pt idx="11713">
                        <c:v>-7.4440818620118915E-3</c:v>
                      </c:pt>
                      <c:pt idx="11714">
                        <c:v>-7.4442487719095967E-3</c:v>
                      </c:pt>
                      <c:pt idx="11715">
                        <c:v>-7.4445814926415955E-3</c:v>
                      </c:pt>
                      <c:pt idx="11716">
                        <c:v>-7.4438695412539328E-3</c:v>
                      </c:pt>
                      <c:pt idx="11717">
                        <c:v>-7.4447377573979611E-3</c:v>
                      </c:pt>
                      <c:pt idx="11718">
                        <c:v>-7.4450530468009313E-3</c:v>
                      </c:pt>
                      <c:pt idx="11719">
                        <c:v>-7.4435786216418449E-3</c:v>
                      </c:pt>
                      <c:pt idx="11720">
                        <c:v>-7.4423174522321141E-3</c:v>
                      </c:pt>
                      <c:pt idx="11721">
                        <c:v>-7.4425338690439552E-3</c:v>
                      </c:pt>
                      <c:pt idx="11722">
                        <c:v>-7.4417338624212489E-3</c:v>
                      </c:pt>
                      <c:pt idx="11723">
                        <c:v>-7.4423369387033094E-3</c:v>
                      </c:pt>
                      <c:pt idx="11724">
                        <c:v>-7.4417325150832247E-3</c:v>
                      </c:pt>
                      <c:pt idx="11725">
                        <c:v>-7.4410243804311034E-3</c:v>
                      </c:pt>
                      <c:pt idx="11726">
                        <c:v>-7.4398801954347121E-3</c:v>
                      </c:pt>
                      <c:pt idx="11727">
                        <c:v>-7.4392424608557889E-3</c:v>
                      </c:pt>
                      <c:pt idx="11728">
                        <c:v>-7.4389811401468367E-3</c:v>
                      </c:pt>
                      <c:pt idx="11729">
                        <c:v>-7.4384801470141065E-3</c:v>
                      </c:pt>
                      <c:pt idx="11730">
                        <c:v>-7.4375847983055325E-3</c:v>
                      </c:pt>
                      <c:pt idx="11731">
                        <c:v>-7.4366696534209076E-3</c:v>
                      </c:pt>
                      <c:pt idx="11732">
                        <c:v>-7.4367777193174384E-3</c:v>
                      </c:pt>
                      <c:pt idx="11733">
                        <c:v>-7.4355865767344103E-3</c:v>
                      </c:pt>
                      <c:pt idx="11734">
                        <c:v>-7.4349728854705395E-3</c:v>
                      </c:pt>
                      <c:pt idx="11735">
                        <c:v>-7.4348779613711115E-3</c:v>
                      </c:pt>
                      <c:pt idx="11736">
                        <c:v>-7.4355324216829298E-3</c:v>
                      </c:pt>
                      <c:pt idx="11737">
                        <c:v>-7.4352353523987396E-3</c:v>
                      </c:pt>
                      <c:pt idx="11738">
                        <c:v>-7.4345064899531922E-3</c:v>
                      </c:pt>
                      <c:pt idx="11739">
                        <c:v>-7.4340265145420963E-3</c:v>
                      </c:pt>
                      <c:pt idx="11740">
                        <c:v>-7.4333910503321622E-3</c:v>
                      </c:pt>
                      <c:pt idx="11741">
                        <c:v>-7.433775314897563E-3</c:v>
                      </c:pt>
                      <c:pt idx="11742">
                        <c:v>-7.4331177791772509E-3</c:v>
                      </c:pt>
                      <c:pt idx="11743">
                        <c:v>-7.4338014742167434E-3</c:v>
                      </c:pt>
                      <c:pt idx="11744">
                        <c:v>-7.4348616032441474E-3</c:v>
                      </c:pt>
                      <c:pt idx="11745">
                        <c:v>-7.4334542496101675E-3</c:v>
                      </c:pt>
                      <c:pt idx="11746">
                        <c:v>-7.4332954672219126E-3</c:v>
                      </c:pt>
                      <c:pt idx="11747">
                        <c:v>-7.4327957117946439E-3</c:v>
                      </c:pt>
                      <c:pt idx="11748">
                        <c:v>-7.4324499206387422E-3</c:v>
                      </c:pt>
                      <c:pt idx="11749">
                        <c:v>-7.4319889343651933E-3</c:v>
                      </c:pt>
                      <c:pt idx="11750">
                        <c:v>-7.4308753840638718E-3</c:v>
                      </c:pt>
                      <c:pt idx="11751">
                        <c:v>-7.4314486586985517E-3</c:v>
                      </c:pt>
                      <c:pt idx="11752">
                        <c:v>-7.4316318010169136E-3</c:v>
                      </c:pt>
                      <c:pt idx="11753">
                        <c:v>-7.4307479055659223E-3</c:v>
                      </c:pt>
                      <c:pt idx="11754">
                        <c:v>-7.4306261144849685E-3</c:v>
                      </c:pt>
                      <c:pt idx="11755">
                        <c:v>-7.42990429640692E-3</c:v>
                      </c:pt>
                      <c:pt idx="11756">
                        <c:v>-7.4296757363956087E-3</c:v>
                      </c:pt>
                      <c:pt idx="11757">
                        <c:v>-7.4299697244057166E-3</c:v>
                      </c:pt>
                      <c:pt idx="11758">
                        <c:v>-7.4301937138925717E-3</c:v>
                      </c:pt>
                      <c:pt idx="11759">
                        <c:v>-7.429680690182479E-3</c:v>
                      </c:pt>
                      <c:pt idx="11760">
                        <c:v>-7.4292589131661861E-3</c:v>
                      </c:pt>
                      <c:pt idx="11761">
                        <c:v>-7.4289747754655135E-3</c:v>
                      </c:pt>
                      <c:pt idx="11762">
                        <c:v>-7.4295265498172574E-3</c:v>
                      </c:pt>
                      <c:pt idx="11763">
                        <c:v>-7.4295415455400892E-3</c:v>
                      </c:pt>
                      <c:pt idx="11764">
                        <c:v>-7.4284686250773368E-3</c:v>
                      </c:pt>
                      <c:pt idx="11765">
                        <c:v>-7.4290159235477745E-3</c:v>
                      </c:pt>
                      <c:pt idx="11766">
                        <c:v>-7.4298477709964601E-3</c:v>
                      </c:pt>
                      <c:pt idx="11767">
                        <c:v>-7.4285962153539603E-3</c:v>
                      </c:pt>
                      <c:pt idx="11768">
                        <c:v>-7.4293736081478857E-3</c:v>
                      </c:pt>
                      <c:pt idx="11769">
                        <c:v>-7.42868222205744E-3</c:v>
                      </c:pt>
                      <c:pt idx="11770">
                        <c:v>-7.4291107224886618E-3</c:v>
                      </c:pt>
                      <c:pt idx="11771">
                        <c:v>-7.4289108880751581E-3</c:v>
                      </c:pt>
                      <c:pt idx="11772">
                        <c:v>-7.4288141944187647E-3</c:v>
                      </c:pt>
                      <c:pt idx="11773">
                        <c:v>-7.4284115088142219E-3</c:v>
                      </c:pt>
                      <c:pt idx="11774">
                        <c:v>-7.427268416478827E-3</c:v>
                      </c:pt>
                      <c:pt idx="11775">
                        <c:v>-7.4269862173278285E-3</c:v>
                      </c:pt>
                      <c:pt idx="11776">
                        <c:v>-7.428024896060776E-3</c:v>
                      </c:pt>
                      <c:pt idx="11777">
                        <c:v>-7.4263901883460078E-3</c:v>
                      </c:pt>
                      <c:pt idx="11778">
                        <c:v>-7.4272654643311132E-3</c:v>
                      </c:pt>
                      <c:pt idx="11779">
                        <c:v>-7.4270245924001723E-3</c:v>
                      </c:pt>
                      <c:pt idx="11780">
                        <c:v>-7.4259710649683883E-3</c:v>
                      </c:pt>
                      <c:pt idx="11781">
                        <c:v>-7.4265113664069562E-3</c:v>
                      </c:pt>
                      <c:pt idx="11782">
                        <c:v>-7.4265012516335121E-3</c:v>
                      </c:pt>
                      <c:pt idx="11783">
                        <c:v>-7.4255530587369082E-3</c:v>
                      </c:pt>
                      <c:pt idx="11784">
                        <c:v>-7.4258294114997502E-3</c:v>
                      </c:pt>
                      <c:pt idx="11785">
                        <c:v>-7.4249432097307404E-3</c:v>
                      </c:pt>
                      <c:pt idx="11786">
                        <c:v>-7.4246354080122721E-3</c:v>
                      </c:pt>
                      <c:pt idx="11787">
                        <c:v>-7.4244282312886925E-3</c:v>
                      </c:pt>
                      <c:pt idx="11788">
                        <c:v>-7.4227421139290315E-3</c:v>
                      </c:pt>
                      <c:pt idx="11789">
                        <c:v>-7.4228614531848596E-3</c:v>
                      </c:pt>
                      <c:pt idx="11790">
                        <c:v>-7.4223847804419998E-3</c:v>
                      </c:pt>
                      <c:pt idx="11791">
                        <c:v>-7.4222373025559585E-3</c:v>
                      </c:pt>
                      <c:pt idx="11792">
                        <c:v>-7.4216354578730973E-3</c:v>
                      </c:pt>
                      <c:pt idx="11793">
                        <c:v>-7.421682853743704E-3</c:v>
                      </c:pt>
                      <c:pt idx="11794">
                        <c:v>-7.421148466601646E-3</c:v>
                      </c:pt>
                      <c:pt idx="11795">
                        <c:v>-7.4205220313966992E-3</c:v>
                      </c:pt>
                      <c:pt idx="11796">
                        <c:v>-7.420701607772748E-3</c:v>
                      </c:pt>
                      <c:pt idx="11797">
                        <c:v>-7.4203423169257555E-3</c:v>
                      </c:pt>
                      <c:pt idx="11798">
                        <c:v>-7.4196063159965714E-3</c:v>
                      </c:pt>
                      <c:pt idx="11799">
                        <c:v>-7.4209410538832151E-3</c:v>
                      </c:pt>
                      <c:pt idx="11800">
                        <c:v>-7.4200444760981242E-3</c:v>
                      </c:pt>
                      <c:pt idx="11801">
                        <c:v>-7.4204674688863317E-3</c:v>
                      </c:pt>
                      <c:pt idx="11802">
                        <c:v>-7.4200721540432059E-3</c:v>
                      </c:pt>
                      <c:pt idx="11803">
                        <c:v>-7.4201071281902418E-3</c:v>
                      </c:pt>
                      <c:pt idx="11804">
                        <c:v>-7.4198347641526432E-3</c:v>
                      </c:pt>
                      <c:pt idx="11805">
                        <c:v>-7.4195584497333648E-3</c:v>
                      </c:pt>
                      <c:pt idx="11806">
                        <c:v>-7.4182546533091984E-3</c:v>
                      </c:pt>
                      <c:pt idx="11807">
                        <c:v>-7.4188632330535569E-3</c:v>
                      </c:pt>
                      <c:pt idx="11808">
                        <c:v>-7.4184287561636572E-3</c:v>
                      </c:pt>
                      <c:pt idx="11809">
                        <c:v>-7.4187020537665746E-3</c:v>
                      </c:pt>
                      <c:pt idx="11810">
                        <c:v>-7.417976477034214E-3</c:v>
                      </c:pt>
                      <c:pt idx="11811">
                        <c:v>-7.4172478643345285E-3</c:v>
                      </c:pt>
                      <c:pt idx="11812">
                        <c:v>-7.4172500474155856E-3</c:v>
                      </c:pt>
                      <c:pt idx="11813">
                        <c:v>-7.4173163341488728E-3</c:v>
                      </c:pt>
                      <c:pt idx="11814">
                        <c:v>-7.4171514891051629E-3</c:v>
                      </c:pt>
                      <c:pt idx="11815">
                        <c:v>-7.4165937054032349E-3</c:v>
                      </c:pt>
                      <c:pt idx="11816">
                        <c:v>-7.4161638733873068E-3</c:v>
                      </c:pt>
                      <c:pt idx="11817">
                        <c:v>-7.4158892993260164E-3</c:v>
                      </c:pt>
                      <c:pt idx="11818">
                        <c:v>-7.4159428338173884E-3</c:v>
                      </c:pt>
                      <c:pt idx="11819">
                        <c:v>-7.414793011023442E-3</c:v>
                      </c:pt>
                      <c:pt idx="11820">
                        <c:v>-7.4154132058106134E-3</c:v>
                      </c:pt>
                      <c:pt idx="11821">
                        <c:v>-7.4154894337440276E-3</c:v>
                      </c:pt>
                      <c:pt idx="11822">
                        <c:v>-7.4153625383053074E-3</c:v>
                      </c:pt>
                      <c:pt idx="11823">
                        <c:v>-7.4154033846074519E-3</c:v>
                      </c:pt>
                      <c:pt idx="11824">
                        <c:v>-7.415158381538809E-3</c:v>
                      </c:pt>
                      <c:pt idx="11825">
                        <c:v>-7.4152112521812252E-3</c:v>
                      </c:pt>
                      <c:pt idx="11826">
                        <c:v>-7.4153315642543722E-3</c:v>
                      </c:pt>
                      <c:pt idx="11827">
                        <c:v>-7.4153479613321555E-3</c:v>
                      </c:pt>
                      <c:pt idx="11828">
                        <c:v>-7.4152392462254997E-3</c:v>
                      </c:pt>
                      <c:pt idx="11829">
                        <c:v>-7.4152871747259269E-3</c:v>
                      </c:pt>
                      <c:pt idx="11830">
                        <c:v>-7.4157991191396129E-3</c:v>
                      </c:pt>
                      <c:pt idx="11831">
                        <c:v>-7.4160904960169525E-3</c:v>
                      </c:pt>
                      <c:pt idx="11832">
                        <c:v>-7.4161391008939204E-3</c:v>
                      </c:pt>
                      <c:pt idx="11833">
                        <c:v>-7.4167750114565193E-3</c:v>
                      </c:pt>
                      <c:pt idx="11834">
                        <c:v>-7.415956630985346E-3</c:v>
                      </c:pt>
                      <c:pt idx="11835">
                        <c:v>-7.4158359004031687E-3</c:v>
                      </c:pt>
                      <c:pt idx="11836">
                        <c:v>-7.4149235083284595E-3</c:v>
                      </c:pt>
                      <c:pt idx="11837">
                        <c:v>-7.4144887791870581E-3</c:v>
                      </c:pt>
                      <c:pt idx="11838">
                        <c:v>-7.4143206289842877E-3</c:v>
                      </c:pt>
                      <c:pt idx="11839">
                        <c:v>-7.4147741155940463E-3</c:v>
                      </c:pt>
                      <c:pt idx="11840">
                        <c:v>-7.4089849575258654E-3</c:v>
                      </c:pt>
                      <c:pt idx="11841">
                        <c:v>-7.4093411255279741E-3</c:v>
                      </c:pt>
                      <c:pt idx="11842">
                        <c:v>-7.4093977573122206E-3</c:v>
                      </c:pt>
                      <c:pt idx="11843">
                        <c:v>-7.4105357678207499E-3</c:v>
                      </c:pt>
                      <c:pt idx="11844">
                        <c:v>-7.4111402654889746E-3</c:v>
                      </c:pt>
                      <c:pt idx="11845">
                        <c:v>-7.4104679330158083E-3</c:v>
                      </c:pt>
                      <c:pt idx="11846">
                        <c:v>-7.4093900276956124E-3</c:v>
                      </c:pt>
                      <c:pt idx="11847">
                        <c:v>-7.4092979220606167E-3</c:v>
                      </c:pt>
                      <c:pt idx="11848">
                        <c:v>-7.4094706951248193E-3</c:v>
                      </c:pt>
                      <c:pt idx="11849">
                        <c:v>-7.4093353389231191E-3</c:v>
                      </c:pt>
                      <c:pt idx="11850">
                        <c:v>-7.4096316609876525E-3</c:v>
                      </c:pt>
                      <c:pt idx="11851">
                        <c:v>-7.4094526568032502E-3</c:v>
                      </c:pt>
                      <c:pt idx="11852">
                        <c:v>-7.4083288954838395E-3</c:v>
                      </c:pt>
                      <c:pt idx="11853">
                        <c:v>-7.407639057886003E-3</c:v>
                      </c:pt>
                      <c:pt idx="11854">
                        <c:v>-7.4074951311946446E-3</c:v>
                      </c:pt>
                      <c:pt idx="11855">
                        <c:v>-7.4048605338595834E-3</c:v>
                      </c:pt>
                      <c:pt idx="11856">
                        <c:v>-7.4050651629550398E-3</c:v>
                      </c:pt>
                      <c:pt idx="11857">
                        <c:v>-7.404484497008929E-3</c:v>
                      </c:pt>
                      <c:pt idx="11858">
                        <c:v>-7.404637016045385E-3</c:v>
                      </c:pt>
                      <c:pt idx="11859">
                        <c:v>-7.4042377239514484E-3</c:v>
                      </c:pt>
                      <c:pt idx="11860">
                        <c:v>-7.4041188375377235E-3</c:v>
                      </c:pt>
                      <c:pt idx="11861">
                        <c:v>-7.4041333196713834E-3</c:v>
                      </c:pt>
                      <c:pt idx="11862">
                        <c:v>-7.404328034727019E-3</c:v>
                      </c:pt>
                      <c:pt idx="11863">
                        <c:v>-7.4041006158227811E-3</c:v>
                      </c:pt>
                      <c:pt idx="11864">
                        <c:v>-7.4048424969562583E-3</c:v>
                      </c:pt>
                      <c:pt idx="11865">
                        <c:v>-7.4052242996237071E-3</c:v>
                      </c:pt>
                      <c:pt idx="11866">
                        <c:v>-7.4055230438783452E-3</c:v>
                      </c:pt>
                      <c:pt idx="11867">
                        <c:v>-7.4060025775566354E-3</c:v>
                      </c:pt>
                      <c:pt idx="11868">
                        <c:v>-7.4065874319409778E-3</c:v>
                      </c:pt>
                      <c:pt idx="11869">
                        <c:v>-7.4062197982598535E-3</c:v>
                      </c:pt>
                      <c:pt idx="11870">
                        <c:v>-7.4058453938778438E-3</c:v>
                      </c:pt>
                      <c:pt idx="11871">
                        <c:v>-7.405793009015363E-3</c:v>
                      </c:pt>
                      <c:pt idx="11872">
                        <c:v>-7.4061999249158206E-3</c:v>
                      </c:pt>
                      <c:pt idx="11873">
                        <c:v>-7.4054577494564065E-3</c:v>
                      </c:pt>
                      <c:pt idx="11874">
                        <c:v>-7.4049661463900934E-3</c:v>
                      </c:pt>
                      <c:pt idx="11875">
                        <c:v>-7.4044445639835461E-3</c:v>
                      </c:pt>
                      <c:pt idx="11876">
                        <c:v>-7.4045426787983136E-3</c:v>
                      </c:pt>
                      <c:pt idx="11877">
                        <c:v>-7.403694151307298E-3</c:v>
                      </c:pt>
                      <c:pt idx="11878">
                        <c:v>-7.4040991884351736E-3</c:v>
                      </c:pt>
                      <c:pt idx="11879">
                        <c:v>-7.404396051663896E-3</c:v>
                      </c:pt>
                      <c:pt idx="11880">
                        <c:v>-7.4048238752413521E-3</c:v>
                      </c:pt>
                      <c:pt idx="11881">
                        <c:v>-7.4039255542211581E-3</c:v>
                      </c:pt>
                      <c:pt idx="11882">
                        <c:v>-7.4042530249036455E-3</c:v>
                      </c:pt>
                      <c:pt idx="11883">
                        <c:v>-7.4044951442232805E-3</c:v>
                      </c:pt>
                      <c:pt idx="11884">
                        <c:v>-7.4052546438321517E-3</c:v>
                      </c:pt>
                      <c:pt idx="11885">
                        <c:v>-7.4049251764888883E-3</c:v>
                      </c:pt>
                      <c:pt idx="11886">
                        <c:v>-7.404428384955127E-3</c:v>
                      </c:pt>
                      <c:pt idx="11887">
                        <c:v>-7.4044603765957909E-3</c:v>
                      </c:pt>
                      <c:pt idx="11888">
                        <c:v>-7.4041835115479133E-3</c:v>
                      </c:pt>
                      <c:pt idx="11889">
                        <c:v>-7.4038257591733797E-3</c:v>
                      </c:pt>
                      <c:pt idx="11890">
                        <c:v>-7.4040349929378963E-3</c:v>
                      </c:pt>
                      <c:pt idx="11891">
                        <c:v>-7.4040612278360131E-3</c:v>
                      </c:pt>
                      <c:pt idx="11892">
                        <c:v>-7.4047185585481958E-3</c:v>
                      </c:pt>
                      <c:pt idx="11893">
                        <c:v>-7.403887571483911E-3</c:v>
                      </c:pt>
                      <c:pt idx="11894">
                        <c:v>-7.4042642198794374E-3</c:v>
                      </c:pt>
                      <c:pt idx="11895">
                        <c:v>-7.4043185200660631E-3</c:v>
                      </c:pt>
                      <c:pt idx="11896">
                        <c:v>-7.4044660761158204E-3</c:v>
                      </c:pt>
                      <c:pt idx="11897">
                        <c:v>-7.4047850877268064E-3</c:v>
                      </c:pt>
                      <c:pt idx="11898">
                        <c:v>-7.4015997399249954E-3</c:v>
                      </c:pt>
                      <c:pt idx="11899">
                        <c:v>-7.4024403532245674E-3</c:v>
                      </c:pt>
                      <c:pt idx="11900">
                        <c:v>-7.402556775584805E-3</c:v>
                      </c:pt>
                      <c:pt idx="11901">
                        <c:v>-7.4024440816931533E-3</c:v>
                      </c:pt>
                      <c:pt idx="11902">
                        <c:v>-7.4024291316896196E-3</c:v>
                      </c:pt>
                      <c:pt idx="11903">
                        <c:v>-7.4019052375421321E-3</c:v>
                      </c:pt>
                      <c:pt idx="11904">
                        <c:v>-7.4017007332712074E-3</c:v>
                      </c:pt>
                      <c:pt idx="11905">
                        <c:v>-7.4019292874469428E-3</c:v>
                      </c:pt>
                      <c:pt idx="11906">
                        <c:v>-7.4015483913501476E-3</c:v>
                      </c:pt>
                      <c:pt idx="11907">
                        <c:v>-7.4014112134515543E-3</c:v>
                      </c:pt>
                      <c:pt idx="11908">
                        <c:v>-7.4004848236701509E-3</c:v>
                      </c:pt>
                      <c:pt idx="11909">
                        <c:v>-7.4015489817064505E-3</c:v>
                      </c:pt>
                      <c:pt idx="11910">
                        <c:v>-7.4014308349839089E-3</c:v>
                      </c:pt>
                      <c:pt idx="11911">
                        <c:v>-7.4016877078697521E-3</c:v>
                      </c:pt>
                      <c:pt idx="11912">
                        <c:v>-7.401674991753311E-3</c:v>
                      </c:pt>
                      <c:pt idx="11913">
                        <c:v>-7.4006016906752277E-3</c:v>
                      </c:pt>
                      <c:pt idx="11914">
                        <c:v>-7.4009170275337018E-3</c:v>
                      </c:pt>
                      <c:pt idx="11915">
                        <c:v>-7.4008732817510683E-3</c:v>
                      </c:pt>
                      <c:pt idx="11916">
                        <c:v>-7.4007456364884108E-3</c:v>
                      </c:pt>
                      <c:pt idx="11917">
                        <c:v>-7.4008132490439504E-3</c:v>
                      </c:pt>
                      <c:pt idx="11918">
                        <c:v>-7.400305344048212E-3</c:v>
                      </c:pt>
                      <c:pt idx="11919">
                        <c:v>-7.4004876330978978E-3</c:v>
                      </c:pt>
                      <c:pt idx="11920">
                        <c:v>-7.4005516776098875E-3</c:v>
                      </c:pt>
                      <c:pt idx="11921">
                        <c:v>-7.3986449290886795E-3</c:v>
                      </c:pt>
                      <c:pt idx="11922">
                        <c:v>-7.3986272135973669E-3</c:v>
                      </c:pt>
                      <c:pt idx="11923">
                        <c:v>-7.3985442519384518E-3</c:v>
                      </c:pt>
                      <c:pt idx="11924">
                        <c:v>-7.3980412807797408E-3</c:v>
                      </c:pt>
                      <c:pt idx="11925">
                        <c:v>-7.3982170055148693E-3</c:v>
                      </c:pt>
                      <c:pt idx="11926">
                        <c:v>-7.3985746065967327E-3</c:v>
                      </c:pt>
                      <c:pt idx="11927">
                        <c:v>-7.3986701509780482E-3</c:v>
                      </c:pt>
                      <c:pt idx="11928">
                        <c:v>-7.3981704779060237E-3</c:v>
                      </c:pt>
                      <c:pt idx="11929">
                        <c:v>-7.3987173756899964E-3</c:v>
                      </c:pt>
                      <c:pt idx="11930">
                        <c:v>-7.3988148212211086E-3</c:v>
                      </c:pt>
                      <c:pt idx="11931">
                        <c:v>-7.3987470417714689E-3</c:v>
                      </c:pt>
                      <c:pt idx="11932">
                        <c:v>-7.3981493786881986E-3</c:v>
                      </c:pt>
                      <c:pt idx="11933">
                        <c:v>-7.3981083116582899E-3</c:v>
                      </c:pt>
                      <c:pt idx="11934">
                        <c:v>-7.3975992773978256E-3</c:v>
                      </c:pt>
                      <c:pt idx="11935">
                        <c:v>-7.3974882315115805E-3</c:v>
                      </c:pt>
                      <c:pt idx="11936">
                        <c:v>-7.3974066633207313E-3</c:v>
                      </c:pt>
                      <c:pt idx="11937">
                        <c:v>-7.3970024936665163E-3</c:v>
                      </c:pt>
                      <c:pt idx="11938">
                        <c:v>-7.3972790167660292E-3</c:v>
                      </c:pt>
                      <c:pt idx="11939">
                        <c:v>-7.3974878929711106E-3</c:v>
                      </c:pt>
                      <c:pt idx="11940">
                        <c:v>-7.3978738608218653E-3</c:v>
                      </c:pt>
                      <c:pt idx="11941">
                        <c:v>-7.3978572024931176E-3</c:v>
                      </c:pt>
                      <c:pt idx="11942">
                        <c:v>-7.3981282753693362E-3</c:v>
                      </c:pt>
                      <c:pt idx="11943">
                        <c:v>-7.3980387000738349E-3</c:v>
                      </c:pt>
                      <c:pt idx="11944">
                        <c:v>-7.3975058258643383E-3</c:v>
                      </c:pt>
                      <c:pt idx="11945">
                        <c:v>-7.3975814137511716E-3</c:v>
                      </c:pt>
                      <c:pt idx="11946">
                        <c:v>-7.3977008058400658E-3</c:v>
                      </c:pt>
                      <c:pt idx="11947">
                        <c:v>-7.398007030109891E-3</c:v>
                      </c:pt>
                      <c:pt idx="11948">
                        <c:v>-7.3977943044930272E-3</c:v>
                      </c:pt>
                      <c:pt idx="11949">
                        <c:v>-7.3980677302016669E-3</c:v>
                      </c:pt>
                      <c:pt idx="11950">
                        <c:v>-7.3991408492040216E-3</c:v>
                      </c:pt>
                      <c:pt idx="11951">
                        <c:v>-7.3993528150969323E-3</c:v>
                      </c:pt>
                      <c:pt idx="11952">
                        <c:v>-7.3999632685917928E-3</c:v>
                      </c:pt>
                      <c:pt idx="11953">
                        <c:v>-7.3998661865542327E-3</c:v>
                      </c:pt>
                      <c:pt idx="11954">
                        <c:v>-7.400162747085816E-3</c:v>
                      </c:pt>
                      <c:pt idx="11955">
                        <c:v>-7.4005216440779622E-3</c:v>
                      </c:pt>
                      <c:pt idx="11956">
                        <c:v>-7.4007779214337417E-3</c:v>
                      </c:pt>
                      <c:pt idx="11957">
                        <c:v>-7.4016479571823385E-3</c:v>
                      </c:pt>
                    </c:numCache>
                  </c:numRef>
                </c:yVal>
                <c:smooth val="0"/>
              </c15:ser>
            </c15:filteredScatterSeries>
          </c:ext>
        </c:extLst>
      </c:scatterChart>
      <c:valAx>
        <c:axId val="678726048"/>
        <c:scaling>
          <c:orientation val="minMax"/>
        </c:scaling>
        <c:delete val="0"/>
        <c:axPos val="b"/>
        <c:majorGridlines>
          <c:spPr>
            <a:ln w="9525" cap="flat" cmpd="sng" algn="ctr">
              <a:solidFill>
                <a:schemeClr val="bg1">
                  <a:lumMod val="7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fr-CA" sz="1000" b="1">
                    <a:solidFill>
                      <a:schemeClr val="tx1"/>
                    </a:solidFill>
                    <a:latin typeface="Times New Roman" panose="02020603050405020304" pitchFamily="18" charset="0"/>
                    <a:cs typeface="Times New Roman" panose="02020603050405020304" pitchFamily="18" charset="0"/>
                  </a:rPr>
                  <a:t>Temperature (°C)</a:t>
                </a:r>
              </a:p>
            </c:rich>
          </c:tx>
          <c:layout>
            <c:manualLayout>
              <c:xMode val="edge"/>
              <c:yMode val="edge"/>
              <c:x val="0.38101383393170174"/>
              <c:y val="0.90114156150901559"/>
            </c:manualLayout>
          </c:layout>
          <c:overlay val="0"/>
          <c:spPr>
            <a:noFill/>
            <a:ln>
              <a:noFill/>
            </a:ln>
            <a:effectLst/>
          </c:spPr>
        </c:title>
        <c:numFmt formatCode="General" sourceLinked="1"/>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fr-FR"/>
          </a:p>
        </c:txPr>
        <c:crossAx val="484718752"/>
        <c:crossesAt val="0"/>
        <c:crossBetween val="midCat"/>
      </c:valAx>
      <c:valAx>
        <c:axId val="484718752"/>
        <c:scaling>
          <c:orientation val="minMax"/>
        </c:scaling>
        <c:delete val="0"/>
        <c:axPos val="l"/>
        <c:majorGridlines>
          <c:spPr>
            <a:ln w="9525" cap="flat" cmpd="sng" algn="ctr">
              <a:solidFill>
                <a:schemeClr val="bg1">
                  <a:lumMod val="7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fr-CA" sz="1000" b="1">
                    <a:solidFill>
                      <a:schemeClr val="tx1"/>
                    </a:solidFill>
                    <a:latin typeface="Times New Roman" panose="02020603050405020304" pitchFamily="18" charset="0"/>
                    <a:cs typeface="Times New Roman" panose="02020603050405020304" pitchFamily="18" charset="0"/>
                  </a:rPr>
                  <a:t>Strain (mm/mm)</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fr-FR"/>
          </a:p>
        </c:txPr>
        <c:crossAx val="678726048"/>
        <c:crossesAt val="0"/>
        <c:crossBetween val="midCat"/>
      </c:valAx>
      <c:spPr>
        <a:noFill/>
        <a:ln>
          <a:solidFill>
            <a:schemeClr val="tx1"/>
          </a:solidFill>
        </a:ln>
        <a:effectLst/>
      </c:spPr>
    </c:plotArea>
    <c:legend>
      <c:legendPos val="r"/>
      <c:overlay val="0"/>
      <c:spPr>
        <a:solidFill>
          <a:schemeClr val="bg1"/>
        </a:solidFill>
        <a:ln>
          <a:solidFill>
            <a:schemeClr val="tx1"/>
          </a:solid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solidFill>
      <a:schemeClr val="bg1"/>
    </a:solidFill>
    <a:ln w="9525" cap="flat" cmpd="sng" algn="ctr">
      <a:noFill/>
      <a:round/>
    </a:ln>
    <a:effectLst/>
  </c:spPr>
  <c:txPr>
    <a:bodyPr/>
    <a:lstStyle/>
    <a:p>
      <a:pPr>
        <a:defRPr/>
      </a:pPr>
      <a:endParaRPr lang="fr-FR"/>
    </a:p>
  </c:txPr>
  <c:externalData r:id="rId1">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Alphabetical.XSL" StyleName="IEEE - Alphabetical Order*" Version="1"/>
</file>

<file path=customXml/itemProps1.xml><?xml version="1.0" encoding="utf-8"?>
<ds:datastoreItem xmlns:ds="http://schemas.openxmlformats.org/officeDocument/2006/customXml" ds:itemID="{7C9D5365-3AFB-463A-BF31-CC9B4E8BB0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0</Pages>
  <Words>4949</Words>
  <Characters>27224</Characters>
  <Application>Microsoft Office Word</Application>
  <DocSecurity>0</DocSecurity>
  <Lines>226</Lines>
  <Paragraphs>64</Paragraphs>
  <ScaleCrop>false</ScaleCrop>
  <HeadingPairs>
    <vt:vector size="2" baseType="variant">
      <vt:variant>
        <vt:lpstr>Titre</vt:lpstr>
      </vt:variant>
      <vt:variant>
        <vt:i4>1</vt:i4>
      </vt:variant>
    </vt:vector>
  </HeadingPairs>
  <TitlesOfParts>
    <vt:vector size="1" baseType="lpstr">
      <vt:lpstr>Microsoft Word - Guidelines-1_MMRI_Journal2.doc</vt:lpstr>
    </vt:vector>
  </TitlesOfParts>
  <Company>NFTDC</Company>
  <LinksUpToDate>false</LinksUpToDate>
  <CharactersWithSpaces>32109</CharactersWithSpaces>
  <SharedDoc>false</SharedDoc>
  <HLinks>
    <vt:vector size="24" baseType="variant">
      <vt:variant>
        <vt:i4>3407967</vt:i4>
      </vt:variant>
      <vt:variant>
        <vt:i4>9</vt:i4>
      </vt:variant>
      <vt:variant>
        <vt:i4>0</vt:i4>
      </vt:variant>
      <vt:variant>
        <vt:i4>5</vt:i4>
      </vt:variant>
      <vt:variant>
        <vt:lpwstr>mailto:michel.reverdy@hotmail.fr</vt:lpwstr>
      </vt:variant>
      <vt:variant>
        <vt:lpwstr/>
      </vt:variant>
      <vt:variant>
        <vt:i4>4718703</vt:i4>
      </vt:variant>
      <vt:variant>
        <vt:i4>6</vt:i4>
      </vt:variant>
      <vt:variant>
        <vt:i4>0</vt:i4>
      </vt:variant>
      <vt:variant>
        <vt:i4>5</vt:i4>
      </vt:variant>
      <vt:variant>
        <vt:lpwstr>mailto:info@icsoba.org</vt:lpwstr>
      </vt:variant>
      <vt:variant>
        <vt:lpwstr/>
      </vt:variant>
      <vt:variant>
        <vt:i4>3407967</vt:i4>
      </vt:variant>
      <vt:variant>
        <vt:i4>3</vt:i4>
      </vt:variant>
      <vt:variant>
        <vt:i4>0</vt:i4>
      </vt:variant>
      <vt:variant>
        <vt:i4>5</vt:i4>
      </vt:variant>
      <vt:variant>
        <vt:lpwstr>mailto:michel.reverdy@hotmail.fr</vt:lpwstr>
      </vt:variant>
      <vt:variant>
        <vt:lpwstr/>
      </vt:variant>
      <vt:variant>
        <vt:i4>4718703</vt:i4>
      </vt:variant>
      <vt:variant>
        <vt:i4>0</vt:i4>
      </vt:variant>
      <vt:variant>
        <vt:i4>0</vt:i4>
      </vt:variant>
      <vt:variant>
        <vt:i4>5</vt:i4>
      </vt:variant>
      <vt:variant>
        <vt:lpwstr>mailto:info@icsoba.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Guidelines-1_MMRI_Journal2.doc</dc:title>
  <dc:creator>peerapp</dc:creator>
  <cp:lastModifiedBy>Pierre-Luc Girard</cp:lastModifiedBy>
  <cp:revision>3</cp:revision>
  <cp:lastPrinted>2016-08-08T02:16:00Z</cp:lastPrinted>
  <dcterms:created xsi:type="dcterms:W3CDTF">2016-08-18T18:30:00Z</dcterms:created>
  <dcterms:modified xsi:type="dcterms:W3CDTF">2016-08-18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